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5427F" w14:textId="53A6F019" w:rsidR="00187BA3" w:rsidRPr="00ED0774" w:rsidRDefault="003638AD" w:rsidP="000B3024">
      <w:pPr>
        <w:pStyle w:val="aff9"/>
      </w:pPr>
      <w:r w:rsidRPr="00ED0774">
        <w:rPr>
          <w:rFonts w:cs="Times New Roman"/>
          <w:noProof/>
          <w:szCs w:val="24"/>
          <w:lang w:eastAsia="ru-RU"/>
        </w:rPr>
        <mc:AlternateContent>
          <mc:Choice Requires="wps">
            <w:drawing>
              <wp:anchor distT="0" distB="0" distL="114300" distR="114300" simplePos="0" relativeHeight="251658752" behindDoc="1" locked="0" layoutInCell="1" allowOverlap="1" wp14:anchorId="263BE553" wp14:editId="04482BBB">
                <wp:simplePos x="0" y="0"/>
                <wp:positionH relativeFrom="page">
                  <wp:posOffset>508635</wp:posOffset>
                </wp:positionH>
                <wp:positionV relativeFrom="paragraph">
                  <wp:posOffset>-228600</wp:posOffset>
                </wp:positionV>
                <wp:extent cx="6629400" cy="9715500"/>
                <wp:effectExtent l="0" t="0" r="0" b="0"/>
                <wp:wrapNone/>
                <wp:docPr id="3" name="Прямоугольник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29400" cy="971550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F58729F" w14:textId="77777777" w:rsidR="006709F4" w:rsidRDefault="006709F4" w:rsidP="005C1D7B">
                            <w:pPr>
                              <w:jc w:val="center"/>
                              <w:rPr>
                                <w:bCs/>
                                <w:sz w:val="20"/>
                                <w:szCs w:val="20"/>
                              </w:rPr>
                            </w:pPr>
                          </w:p>
                          <w:p w14:paraId="135DD6FA" w14:textId="77777777" w:rsidR="006709F4" w:rsidRDefault="006709F4" w:rsidP="005C1D7B">
                            <w:pPr>
                              <w:jc w:val="center"/>
                              <w:rPr>
                                <w:bCs/>
                                <w:sz w:val="20"/>
                                <w:szCs w:val="20"/>
                              </w:rPr>
                            </w:pPr>
                          </w:p>
                          <w:p w14:paraId="1682E2E7" w14:textId="77777777" w:rsidR="006709F4" w:rsidRDefault="006709F4" w:rsidP="005C1D7B">
                            <w:pPr>
                              <w:jc w:val="center"/>
                              <w:rPr>
                                <w:bCs/>
                                <w:sz w:val="20"/>
                                <w:szCs w:val="20"/>
                              </w:rPr>
                            </w:pPr>
                          </w:p>
                          <w:p w14:paraId="6D5D0E72" w14:textId="77777777" w:rsidR="006709F4" w:rsidRDefault="006709F4" w:rsidP="005C1D7B">
                            <w:pPr>
                              <w:jc w:val="center"/>
                              <w:rPr>
                                <w:bCs/>
                                <w:sz w:val="20"/>
                                <w:szCs w:val="20"/>
                              </w:rPr>
                            </w:pPr>
                          </w:p>
                          <w:p w14:paraId="6F0C245A" w14:textId="77777777" w:rsidR="006709F4" w:rsidRDefault="006709F4" w:rsidP="005C1D7B">
                            <w:pPr>
                              <w:jc w:val="center"/>
                              <w:rPr>
                                <w:bCs/>
                                <w:sz w:val="20"/>
                                <w:szCs w:val="20"/>
                              </w:rPr>
                            </w:pPr>
                          </w:p>
                          <w:p w14:paraId="6172E5FE" w14:textId="77777777" w:rsidR="006709F4" w:rsidRDefault="006709F4" w:rsidP="005C1D7B">
                            <w:pPr>
                              <w:jc w:val="center"/>
                              <w:rPr>
                                <w:bCs/>
                                <w:sz w:val="20"/>
                                <w:szCs w:val="20"/>
                              </w:rPr>
                            </w:pPr>
                          </w:p>
                          <w:p w14:paraId="3EF17DEB" w14:textId="77777777" w:rsidR="006709F4" w:rsidRDefault="006709F4" w:rsidP="005C1D7B">
                            <w:pPr>
                              <w:jc w:val="center"/>
                              <w:rPr>
                                <w:bCs/>
                                <w:sz w:val="20"/>
                                <w:szCs w:val="20"/>
                              </w:rPr>
                            </w:pPr>
                          </w:p>
                          <w:p w14:paraId="17CF85F4" w14:textId="77777777" w:rsidR="006709F4" w:rsidRDefault="006709F4" w:rsidP="005C1D7B">
                            <w:pPr>
                              <w:jc w:val="center"/>
                              <w:rPr>
                                <w:bCs/>
                                <w:sz w:val="20"/>
                                <w:szCs w:val="20"/>
                              </w:rPr>
                            </w:pPr>
                          </w:p>
                          <w:tbl>
                            <w:tblPr>
                              <w:tblW w:w="9407" w:type="dxa"/>
                              <w:tblLook w:val="00A0" w:firstRow="1" w:lastRow="0" w:firstColumn="1" w:lastColumn="0" w:noHBand="0" w:noVBand="0"/>
                            </w:tblPr>
                            <w:tblGrid>
                              <w:gridCol w:w="4988"/>
                              <w:gridCol w:w="4419"/>
                            </w:tblGrid>
                            <w:tr w:rsidR="000B3024" w:rsidRPr="00ED0774" w14:paraId="7A4DCC46" w14:textId="77777777" w:rsidTr="000B3024">
                              <w:trPr>
                                <w:trHeight w:val="733"/>
                              </w:trPr>
                              <w:tc>
                                <w:tcPr>
                                  <w:tcW w:w="9407" w:type="dxa"/>
                                  <w:gridSpan w:val="2"/>
                                </w:tcPr>
                                <w:p w14:paraId="3ABFFC20" w14:textId="77777777" w:rsidR="000B3024" w:rsidRPr="00ED0774" w:rsidRDefault="000B3024" w:rsidP="000B3024">
                                  <w:pPr>
                                    <w:tabs>
                                      <w:tab w:val="left" w:pos="6135"/>
                                    </w:tabs>
                                    <w:jc w:val="center"/>
                                    <w:rPr>
                                      <w:b/>
                                      <w:bCs/>
                                    </w:rPr>
                                  </w:pPr>
                                </w:p>
                                <w:p w14:paraId="7238301D" w14:textId="77777777" w:rsidR="000B3024" w:rsidRPr="00ED0774" w:rsidRDefault="000B3024" w:rsidP="000B3024">
                                  <w:pPr>
                                    <w:tabs>
                                      <w:tab w:val="left" w:pos="6135"/>
                                    </w:tabs>
                                    <w:jc w:val="center"/>
                                    <w:rPr>
                                      <w:b/>
                                      <w:bCs/>
                                      <w:color w:val="808080"/>
                                    </w:rPr>
                                  </w:pPr>
                                  <w:r w:rsidRPr="00ED0774">
                                    <w:rPr>
                                      <w:b/>
                                      <w:bCs/>
                                      <w:color w:val="808080"/>
                                    </w:rPr>
                                    <w:t xml:space="preserve">Клинические </w:t>
                                  </w:r>
                                  <w:r w:rsidRPr="00ED0774">
                                    <w:rPr>
                                      <w:b/>
                                      <w:bCs/>
                                      <w:noProof/>
                                      <w:color w:val="808080"/>
                                    </w:rPr>
                                    <w:t>рекомендации</w:t>
                                  </w:r>
                                </w:p>
                                <w:p w14:paraId="709AB63A" w14:textId="77777777" w:rsidR="000B3024" w:rsidRPr="00ED0774" w:rsidRDefault="000B3024" w:rsidP="000B3024">
                                  <w:pPr>
                                    <w:jc w:val="center"/>
                                    <w:rPr>
                                      <w:b/>
                                      <w:sz w:val="44"/>
                                      <w:szCs w:val="44"/>
                                    </w:rPr>
                                  </w:pPr>
                                  <w:r w:rsidRPr="00ED0774">
                                    <w:rPr>
                                      <w:b/>
                                      <w:color w:val="000000"/>
                                      <w:sz w:val="44"/>
                                      <w:szCs w:val="44"/>
                                    </w:rPr>
                                    <w:t>Острые миелоидные лейкозы</w:t>
                                  </w:r>
                                </w:p>
                              </w:tc>
                            </w:tr>
                            <w:tr w:rsidR="000B3024" w:rsidRPr="00ED0774" w14:paraId="0CAFB99F" w14:textId="77777777" w:rsidTr="000B3024">
                              <w:trPr>
                                <w:trHeight w:val="544"/>
                              </w:trPr>
                              <w:tc>
                                <w:tcPr>
                                  <w:tcW w:w="4988" w:type="dxa"/>
                                </w:tcPr>
                                <w:p w14:paraId="15A2875A" w14:textId="77777777" w:rsidR="000B3024" w:rsidRPr="00ED0774" w:rsidRDefault="000B3024" w:rsidP="000B3024">
                                  <w:pPr>
                                    <w:pStyle w:val="aff5"/>
                                    <w:jc w:val="right"/>
                                    <w:rPr>
                                      <w:rFonts w:cs="Times New Roman"/>
                                      <w:color w:val="808080"/>
                                      <w:sz w:val="24"/>
                                      <w:szCs w:val="24"/>
                                    </w:rPr>
                                  </w:pPr>
                                  <w:r w:rsidRPr="00ED0774">
                                    <w:rPr>
                                      <w:rFonts w:cs="Times New Roman"/>
                                      <w:color w:val="808080"/>
                                      <w:sz w:val="24"/>
                                      <w:szCs w:val="24"/>
                                    </w:rPr>
                                    <w:t>Кодирование по Международной статистической классификации болезней и проблем, связанных со здоровьем:</w:t>
                                  </w:r>
                                </w:p>
                              </w:tc>
                              <w:tc>
                                <w:tcPr>
                                  <w:tcW w:w="4419" w:type="dxa"/>
                                </w:tcPr>
                                <w:p w14:paraId="172F4D28" w14:textId="77777777" w:rsidR="000B3024" w:rsidRPr="00ED0774" w:rsidRDefault="000B3024" w:rsidP="000B3024">
                                  <w:pPr>
                                    <w:tabs>
                                      <w:tab w:val="left" w:pos="6135"/>
                                    </w:tabs>
                                    <w:rPr>
                                      <w:bCs/>
                                    </w:rPr>
                                  </w:pPr>
                                  <w:r w:rsidRPr="00ED0774">
                                    <w:rPr>
                                      <w:rStyle w:val="pop-slug-vol"/>
                                      <w:bCs/>
                                    </w:rPr>
                                    <w:t>C92.0, С92.3, С92.5, С92.6, С92.7, С92.8, С92.9, С93.0, С94.0, С94.2</w:t>
                                  </w:r>
                                </w:p>
                              </w:tc>
                            </w:tr>
                            <w:tr w:rsidR="000B3024" w:rsidRPr="00ED0774" w14:paraId="60FC3A2D" w14:textId="77777777" w:rsidTr="000B3024">
                              <w:trPr>
                                <w:trHeight w:val="155"/>
                              </w:trPr>
                              <w:tc>
                                <w:tcPr>
                                  <w:tcW w:w="4988" w:type="dxa"/>
                                </w:tcPr>
                                <w:p w14:paraId="4C70C42E" w14:textId="77777777" w:rsidR="000B3024" w:rsidRPr="00ED0774" w:rsidRDefault="000B3024" w:rsidP="000B3024">
                                  <w:pPr>
                                    <w:tabs>
                                      <w:tab w:val="left" w:pos="6135"/>
                                    </w:tabs>
                                    <w:jc w:val="right"/>
                                    <w:rPr>
                                      <w:color w:val="808080"/>
                                    </w:rPr>
                                  </w:pPr>
                                  <w:r w:rsidRPr="00ED0774">
                                    <w:rPr>
                                      <w:rStyle w:val="pop-slug-vol"/>
                                      <w:color w:val="808080"/>
                                    </w:rPr>
                                    <w:t>Возрастная группа:</w:t>
                                  </w:r>
                                  <w:r w:rsidRPr="00ED0774">
                                    <w:rPr>
                                      <w:color w:val="808080"/>
                                    </w:rPr>
                                    <w:t xml:space="preserve"> </w:t>
                                  </w:r>
                                </w:p>
                              </w:tc>
                              <w:tc>
                                <w:tcPr>
                                  <w:tcW w:w="4419" w:type="dxa"/>
                                </w:tcPr>
                                <w:p w14:paraId="1D22F420" w14:textId="77777777" w:rsidR="000B3024" w:rsidRPr="00ED0774" w:rsidRDefault="000B3024" w:rsidP="000B3024">
                                  <w:pPr>
                                    <w:tabs>
                                      <w:tab w:val="left" w:pos="6135"/>
                                    </w:tabs>
                                  </w:pPr>
                                  <w:r w:rsidRPr="00ED0774">
                                    <w:rPr>
                                      <w:rStyle w:val="pop-slug-vol"/>
                                    </w:rPr>
                                    <w:t>взрослые</w:t>
                                  </w:r>
                                </w:p>
                              </w:tc>
                            </w:tr>
                            <w:tr w:rsidR="000B3024" w:rsidRPr="00ED0774" w14:paraId="54C4B98F" w14:textId="77777777" w:rsidTr="000B3024">
                              <w:trPr>
                                <w:trHeight w:val="135"/>
                              </w:trPr>
                              <w:tc>
                                <w:tcPr>
                                  <w:tcW w:w="4988" w:type="dxa"/>
                                </w:tcPr>
                                <w:p w14:paraId="4750C649" w14:textId="77777777" w:rsidR="000B3024" w:rsidRPr="00ED0774" w:rsidRDefault="000B3024" w:rsidP="000B3024">
                                  <w:pPr>
                                    <w:tabs>
                                      <w:tab w:val="left" w:pos="6135"/>
                                    </w:tabs>
                                    <w:jc w:val="right"/>
                                    <w:rPr>
                                      <w:color w:val="808080"/>
                                    </w:rPr>
                                  </w:pPr>
                                  <w:r w:rsidRPr="00ED0774">
                                    <w:rPr>
                                      <w:color w:val="808080"/>
                                    </w:rPr>
                                    <w:t>Год утверждения:</w:t>
                                  </w:r>
                                </w:p>
                              </w:tc>
                              <w:tc>
                                <w:tcPr>
                                  <w:tcW w:w="4419" w:type="dxa"/>
                                </w:tcPr>
                                <w:p w14:paraId="00D3B49E" w14:textId="77777777" w:rsidR="000B3024" w:rsidRPr="00ED0774" w:rsidRDefault="000B3024" w:rsidP="000B3024">
                                  <w:pPr>
                                    <w:tabs>
                                      <w:tab w:val="left" w:pos="6135"/>
                                    </w:tabs>
                                  </w:pPr>
                                </w:p>
                              </w:tc>
                            </w:tr>
                            <w:tr w:rsidR="000B3024" w:rsidRPr="00ED0774" w14:paraId="614416B9" w14:textId="77777777" w:rsidTr="000B3024">
                              <w:trPr>
                                <w:trHeight w:val="175"/>
                              </w:trPr>
                              <w:tc>
                                <w:tcPr>
                                  <w:tcW w:w="9407" w:type="dxa"/>
                                  <w:gridSpan w:val="2"/>
                                </w:tcPr>
                                <w:p w14:paraId="1A0F8A94" w14:textId="77777777" w:rsidR="000B3024" w:rsidRPr="00ED0774" w:rsidRDefault="000B3024" w:rsidP="000B3024">
                                  <w:pPr>
                                    <w:tabs>
                                      <w:tab w:val="left" w:pos="6135"/>
                                    </w:tabs>
                                    <w:rPr>
                                      <w:color w:val="808080"/>
                                    </w:rPr>
                                  </w:pPr>
                                  <w:r w:rsidRPr="00ED0774">
                                    <w:t xml:space="preserve">   </w:t>
                                  </w:r>
                                  <w:r w:rsidRPr="00ED0774">
                                    <w:rPr>
                                      <w:color w:val="808080"/>
                                    </w:rPr>
                                    <w:t xml:space="preserve">Разработчики клинических рекомендаций: </w:t>
                                  </w:r>
                                </w:p>
                              </w:tc>
                            </w:tr>
                            <w:tr w:rsidR="000B3024" w:rsidRPr="00ED0774" w14:paraId="7843A240" w14:textId="77777777" w:rsidTr="000B3024">
                              <w:trPr>
                                <w:trHeight w:val="1806"/>
                              </w:trPr>
                              <w:tc>
                                <w:tcPr>
                                  <w:tcW w:w="9407" w:type="dxa"/>
                                  <w:gridSpan w:val="2"/>
                                </w:tcPr>
                                <w:p w14:paraId="55B47114" w14:textId="77777777" w:rsidR="000B3024" w:rsidRPr="000B3024" w:rsidRDefault="000B3024" w:rsidP="000B3024">
                                  <w:pPr>
                                    <w:pStyle w:val="aff9"/>
                                    <w:numPr>
                                      <w:ilvl w:val="0"/>
                                      <w:numId w:val="283"/>
                                    </w:numPr>
                                    <w:jc w:val="left"/>
                                    <w:rPr>
                                      <w:szCs w:val="24"/>
                                    </w:rPr>
                                  </w:pPr>
                                  <w:r w:rsidRPr="000B3024">
                                    <w:rPr>
                                      <w:szCs w:val="24"/>
                                    </w:rPr>
                                    <w:t>Ассоциация содействия развитию гематологии и трансплантологии костного мозга "Национальное гематологическое общество"</w:t>
                                  </w:r>
                                </w:p>
                                <w:p w14:paraId="0662E19D" w14:textId="77777777" w:rsidR="000B3024" w:rsidRPr="000B3024" w:rsidRDefault="000B3024" w:rsidP="000B3024">
                                  <w:pPr>
                                    <w:pStyle w:val="aff9"/>
                                    <w:suppressOverlap/>
                                    <w:rPr>
                                      <w:color w:val="000000" w:themeColor="text1"/>
                                      <w:szCs w:val="24"/>
                                    </w:rPr>
                                  </w:pPr>
                                </w:p>
                                <w:p w14:paraId="1A75F33E" w14:textId="77777777" w:rsidR="000B3024" w:rsidRPr="000B3024" w:rsidRDefault="000B3024" w:rsidP="000B3024">
                                  <w:pPr>
                                    <w:pStyle w:val="aff9"/>
                                    <w:suppressOverlap/>
                                    <w:rPr>
                                      <w:color w:val="000000" w:themeColor="text1"/>
                                      <w:szCs w:val="24"/>
                                    </w:rPr>
                                  </w:pPr>
                                  <w:r w:rsidRPr="000B3024">
                                    <w:rPr>
                                      <w:color w:val="000000" w:themeColor="text1"/>
                                      <w:szCs w:val="24"/>
                                    </w:rPr>
                                    <w:t xml:space="preserve">Председатель ассоциации, д.м.н.                                     Е.Н. Паровичникова </w:t>
                                  </w:r>
                                </w:p>
                                <w:p w14:paraId="3A0155A2" w14:textId="77777777" w:rsidR="000B3024" w:rsidRPr="000B3024" w:rsidRDefault="000B3024" w:rsidP="000B3024">
                                  <w:pPr>
                                    <w:pStyle w:val="aff9"/>
                                    <w:suppressOverlap/>
                                    <w:rPr>
                                      <w:color w:val="000000" w:themeColor="text1"/>
                                      <w:szCs w:val="24"/>
                                    </w:rPr>
                                  </w:pPr>
                                </w:p>
                                <w:p w14:paraId="603F05F6" w14:textId="77777777" w:rsidR="000B3024" w:rsidRPr="000B3024" w:rsidRDefault="000B3024" w:rsidP="000B3024">
                                  <w:pPr>
                                    <w:pStyle w:val="aff9"/>
                                    <w:suppressOverlap/>
                                    <w:rPr>
                                      <w:color w:val="000000" w:themeColor="text1"/>
                                      <w:szCs w:val="24"/>
                                    </w:rPr>
                                  </w:pPr>
                                </w:p>
                                <w:p w14:paraId="6CD48D99" w14:textId="77777777" w:rsidR="000B3024" w:rsidRPr="000B3024" w:rsidRDefault="000B3024" w:rsidP="000B3024">
                                  <w:pPr>
                                    <w:pStyle w:val="aff9"/>
                                    <w:suppressOverlap/>
                                    <w:rPr>
                                      <w:szCs w:val="24"/>
                                    </w:rPr>
                                  </w:pPr>
                                </w:p>
                                <w:p w14:paraId="3149219E" w14:textId="77777777" w:rsidR="000B3024" w:rsidRPr="000B3024" w:rsidRDefault="000B3024" w:rsidP="000B3024">
                                  <w:pPr>
                                    <w:pStyle w:val="aff9"/>
                                    <w:numPr>
                                      <w:ilvl w:val="0"/>
                                      <w:numId w:val="283"/>
                                    </w:numPr>
                                    <w:suppressOverlap/>
                                    <w:jc w:val="left"/>
                                    <w:rPr>
                                      <w:szCs w:val="24"/>
                                    </w:rPr>
                                  </w:pPr>
                                  <w:r w:rsidRPr="000B3024">
                                    <w:rPr>
                                      <w:szCs w:val="24"/>
                                    </w:rPr>
                                    <w:t>Общероссийский национальный союз "Ассоциация онкологов России"</w:t>
                                  </w:r>
                                </w:p>
                                <w:p w14:paraId="5D9B67C3" w14:textId="77777777" w:rsidR="000B3024" w:rsidRPr="000B3024" w:rsidRDefault="000B3024" w:rsidP="000B3024">
                                  <w:pPr>
                                    <w:pStyle w:val="aff9"/>
                                    <w:ind w:left="1068"/>
                                    <w:suppressOverlap/>
                                    <w:jc w:val="left"/>
                                    <w:rPr>
                                      <w:szCs w:val="24"/>
                                    </w:rPr>
                                  </w:pPr>
                                </w:p>
                                <w:p w14:paraId="2DE89AFA" w14:textId="77777777" w:rsidR="000B3024" w:rsidRPr="000B3024" w:rsidRDefault="000B3024" w:rsidP="000B3024">
                                  <w:pPr>
                                    <w:pStyle w:val="3"/>
                                    <w:spacing w:before="120" w:after="120"/>
                                    <w:suppressOverlap/>
                                    <w:rPr>
                                      <w:rFonts w:ascii="Times New Roman" w:hAnsi="Times New Roman"/>
                                      <w:b w:val="0"/>
                                      <w:sz w:val="24"/>
                                      <w:szCs w:val="24"/>
                                    </w:rPr>
                                  </w:pPr>
                                  <w:r w:rsidRPr="000B3024">
                                    <w:rPr>
                                      <w:rFonts w:ascii="Times New Roman" w:hAnsi="Times New Roman"/>
                                      <w:b w:val="0"/>
                                      <w:sz w:val="24"/>
                                      <w:szCs w:val="24"/>
                                    </w:rPr>
                                    <w:t>Исполнительный директор                                               О.В.Левковский</w:t>
                                  </w:r>
                                </w:p>
                                <w:p w14:paraId="4CA53088" w14:textId="77777777" w:rsidR="000B3024" w:rsidRPr="000B3024" w:rsidRDefault="000B3024" w:rsidP="000B3024">
                                  <w:pPr>
                                    <w:pStyle w:val="aff9"/>
                                    <w:widowControl w:val="0"/>
                                    <w:adjustRightInd w:val="0"/>
                                    <w:ind w:left="1298"/>
                                    <w:textAlignment w:val="baseline"/>
                                    <w:rPr>
                                      <w:rFonts w:cs="Times New Roman"/>
                                      <w:bCs/>
                                      <w:szCs w:val="24"/>
                                    </w:rPr>
                                  </w:pPr>
                                </w:p>
                              </w:tc>
                              <w:bookmarkStart w:id="0" w:name="_GoBack"/>
                              <w:bookmarkEnd w:id="0"/>
                            </w:tr>
                          </w:tbl>
                          <w:p w14:paraId="6FB3801C" w14:textId="77777777" w:rsidR="006709F4" w:rsidRDefault="006709F4" w:rsidP="005C1D7B">
                            <w:pPr>
                              <w:jc w:val="center"/>
                              <w:rPr>
                                <w:bCs/>
                                <w:sz w:val="20"/>
                                <w:szCs w:val="20"/>
                              </w:rPr>
                            </w:pPr>
                          </w:p>
                          <w:p w14:paraId="3441E090" w14:textId="77777777" w:rsidR="006709F4" w:rsidRDefault="006709F4" w:rsidP="005C1D7B">
                            <w:pPr>
                              <w:jc w:val="center"/>
                              <w:rPr>
                                <w:bCs/>
                                <w:sz w:val="20"/>
                                <w:szCs w:val="20"/>
                              </w:rPr>
                            </w:pPr>
                          </w:p>
                          <w:p w14:paraId="58A35225" w14:textId="77777777" w:rsidR="006709F4" w:rsidRDefault="006709F4" w:rsidP="005C1D7B">
                            <w:pPr>
                              <w:jc w:val="center"/>
                              <w:rPr>
                                <w:bCs/>
                                <w:sz w:val="20"/>
                                <w:szCs w:val="20"/>
                              </w:rPr>
                            </w:pPr>
                          </w:p>
                          <w:p w14:paraId="09FEDB7D" w14:textId="77777777" w:rsidR="006709F4" w:rsidRDefault="006709F4" w:rsidP="005C1D7B">
                            <w:pPr>
                              <w:jc w:val="center"/>
                              <w:rPr>
                                <w:bCs/>
                                <w:sz w:val="20"/>
                                <w:szCs w:val="20"/>
                              </w:rPr>
                            </w:pPr>
                          </w:p>
                          <w:p w14:paraId="07ADC882" w14:textId="77777777" w:rsidR="006709F4" w:rsidRDefault="006709F4" w:rsidP="005C1D7B">
                            <w:pPr>
                              <w:jc w:val="center"/>
                              <w:rPr>
                                <w:bCs/>
                                <w:sz w:val="20"/>
                                <w:szCs w:val="20"/>
                              </w:rPr>
                            </w:pPr>
                          </w:p>
                          <w:p w14:paraId="49DD5C85" w14:textId="77777777" w:rsidR="006709F4" w:rsidRDefault="006709F4" w:rsidP="005C1D7B">
                            <w:pPr>
                              <w:jc w:val="center"/>
                              <w:rPr>
                                <w:bCs/>
                                <w:sz w:val="20"/>
                                <w:szCs w:val="20"/>
                              </w:rPr>
                            </w:pPr>
                          </w:p>
                          <w:p w14:paraId="60E970C8" w14:textId="77777777" w:rsidR="006709F4" w:rsidRDefault="006709F4" w:rsidP="005C1D7B">
                            <w:pPr>
                              <w:jc w:val="center"/>
                              <w:rPr>
                                <w:bCs/>
                                <w:sz w:val="20"/>
                                <w:szCs w:val="20"/>
                              </w:rPr>
                            </w:pPr>
                          </w:p>
                          <w:p w14:paraId="58034392" w14:textId="77777777" w:rsidR="006709F4" w:rsidRDefault="006709F4" w:rsidP="005C1D7B">
                            <w:pPr>
                              <w:jc w:val="center"/>
                              <w:rPr>
                                <w:bCs/>
                                <w:sz w:val="20"/>
                                <w:szCs w:val="20"/>
                              </w:rPr>
                            </w:pPr>
                          </w:p>
                          <w:p w14:paraId="1DFBBB96" w14:textId="77777777" w:rsidR="006709F4" w:rsidRDefault="006709F4" w:rsidP="005C1D7B">
                            <w:pPr>
                              <w:jc w:val="center"/>
                              <w:rPr>
                                <w:bCs/>
                                <w:sz w:val="20"/>
                                <w:szCs w:val="20"/>
                              </w:rPr>
                            </w:pPr>
                          </w:p>
                          <w:p w14:paraId="19FFD4E3" w14:textId="77777777" w:rsidR="006709F4" w:rsidRDefault="006709F4" w:rsidP="005C1D7B">
                            <w:pPr>
                              <w:jc w:val="center"/>
                              <w:rPr>
                                <w:bCs/>
                                <w:sz w:val="20"/>
                                <w:szCs w:val="20"/>
                              </w:rPr>
                            </w:pPr>
                          </w:p>
                          <w:p w14:paraId="61754A0C" w14:textId="77777777" w:rsidR="006709F4" w:rsidRDefault="006709F4" w:rsidP="005C1D7B">
                            <w:pPr>
                              <w:jc w:val="center"/>
                              <w:rPr>
                                <w:bCs/>
                                <w:sz w:val="20"/>
                                <w:szCs w:val="20"/>
                              </w:rPr>
                            </w:pPr>
                          </w:p>
                          <w:p w14:paraId="70170EF0" w14:textId="77777777" w:rsidR="006709F4" w:rsidRDefault="006709F4" w:rsidP="005C1D7B">
                            <w:pPr>
                              <w:jc w:val="center"/>
                              <w:rPr>
                                <w:bCs/>
                                <w:sz w:val="20"/>
                                <w:szCs w:val="20"/>
                              </w:rPr>
                            </w:pPr>
                          </w:p>
                          <w:p w14:paraId="360BB499" w14:textId="77777777" w:rsidR="006709F4" w:rsidRDefault="006709F4" w:rsidP="005C1D7B">
                            <w:pPr>
                              <w:jc w:val="center"/>
                              <w:rPr>
                                <w:bCs/>
                                <w:sz w:val="20"/>
                                <w:szCs w:val="20"/>
                              </w:rPr>
                            </w:pPr>
                          </w:p>
                          <w:p w14:paraId="25A0C112" w14:textId="77777777" w:rsidR="006709F4" w:rsidRDefault="006709F4" w:rsidP="005C1D7B">
                            <w:pPr>
                              <w:jc w:val="center"/>
                              <w:rPr>
                                <w:bCs/>
                                <w:sz w:val="20"/>
                                <w:szCs w:val="20"/>
                              </w:rPr>
                            </w:pPr>
                          </w:p>
                          <w:p w14:paraId="76FE82C1" w14:textId="77777777" w:rsidR="006709F4" w:rsidRDefault="006709F4" w:rsidP="005C1D7B">
                            <w:pPr>
                              <w:jc w:val="center"/>
                              <w:rPr>
                                <w:bCs/>
                                <w:sz w:val="20"/>
                                <w:szCs w:val="20"/>
                              </w:rPr>
                            </w:pPr>
                          </w:p>
                          <w:p w14:paraId="006F6E1D" w14:textId="77777777" w:rsidR="006709F4" w:rsidRDefault="006709F4" w:rsidP="005C1D7B">
                            <w:pPr>
                              <w:jc w:val="center"/>
                              <w:rPr>
                                <w:bCs/>
                                <w:sz w:val="20"/>
                                <w:szCs w:val="20"/>
                              </w:rPr>
                            </w:pPr>
                          </w:p>
                          <w:p w14:paraId="24C5A9C2" w14:textId="77777777" w:rsidR="006709F4" w:rsidRDefault="006709F4" w:rsidP="005C1D7B">
                            <w:pPr>
                              <w:jc w:val="center"/>
                              <w:rPr>
                                <w:bCs/>
                                <w:sz w:val="20"/>
                                <w:szCs w:val="20"/>
                              </w:rPr>
                            </w:pPr>
                          </w:p>
                          <w:p w14:paraId="12F9C8A4" w14:textId="77777777" w:rsidR="006709F4" w:rsidRDefault="006709F4" w:rsidP="005C1D7B">
                            <w:pPr>
                              <w:jc w:val="center"/>
                              <w:rPr>
                                <w:bCs/>
                                <w:sz w:val="20"/>
                                <w:szCs w:val="20"/>
                              </w:rPr>
                            </w:pPr>
                          </w:p>
                          <w:p w14:paraId="06E9BDC3" w14:textId="77777777" w:rsidR="006709F4" w:rsidRDefault="006709F4" w:rsidP="005C1D7B">
                            <w:pPr>
                              <w:jc w:val="center"/>
                              <w:rPr>
                                <w:bCs/>
                                <w:sz w:val="20"/>
                                <w:szCs w:val="20"/>
                              </w:rPr>
                            </w:pPr>
                          </w:p>
                          <w:p w14:paraId="3358D6E0" w14:textId="77777777" w:rsidR="006709F4" w:rsidRDefault="006709F4" w:rsidP="005C1D7B">
                            <w:pPr>
                              <w:jc w:val="center"/>
                              <w:rPr>
                                <w:bCs/>
                                <w:sz w:val="20"/>
                                <w:szCs w:val="20"/>
                              </w:rPr>
                            </w:pPr>
                          </w:p>
                          <w:p w14:paraId="6D758CF7" w14:textId="77777777" w:rsidR="006709F4" w:rsidRDefault="006709F4" w:rsidP="005C1D7B">
                            <w:pPr>
                              <w:jc w:val="center"/>
                              <w:rPr>
                                <w:bCs/>
                                <w:sz w:val="20"/>
                                <w:szCs w:val="20"/>
                              </w:rPr>
                            </w:pPr>
                          </w:p>
                          <w:p w14:paraId="11C8DB60" w14:textId="77777777" w:rsidR="006709F4" w:rsidRDefault="006709F4" w:rsidP="005C1D7B">
                            <w:pPr>
                              <w:jc w:val="center"/>
                              <w:rPr>
                                <w:bCs/>
                                <w:sz w:val="20"/>
                                <w:szCs w:val="20"/>
                              </w:rPr>
                            </w:pPr>
                          </w:p>
                          <w:p w14:paraId="1DC668CF" w14:textId="77777777" w:rsidR="006709F4" w:rsidRDefault="006709F4" w:rsidP="005C1D7B">
                            <w:pPr>
                              <w:jc w:val="center"/>
                              <w:rPr>
                                <w:bCs/>
                                <w:sz w:val="20"/>
                                <w:szCs w:val="20"/>
                              </w:rPr>
                            </w:pPr>
                          </w:p>
                          <w:p w14:paraId="6FADE78E" w14:textId="77777777" w:rsidR="006709F4" w:rsidRDefault="006709F4" w:rsidP="005C1D7B">
                            <w:pPr>
                              <w:jc w:val="center"/>
                              <w:rPr>
                                <w:bCs/>
                                <w:sz w:val="20"/>
                                <w:szCs w:val="20"/>
                              </w:rPr>
                            </w:pPr>
                          </w:p>
                          <w:p w14:paraId="756A0D4D" w14:textId="77777777" w:rsidR="006709F4" w:rsidRDefault="006709F4" w:rsidP="005C1D7B">
                            <w:pPr>
                              <w:jc w:val="center"/>
                              <w:rPr>
                                <w:bCs/>
                                <w:sz w:val="20"/>
                                <w:szCs w:val="20"/>
                              </w:rPr>
                            </w:pPr>
                          </w:p>
                          <w:p w14:paraId="463FE821" w14:textId="77777777" w:rsidR="006709F4" w:rsidRDefault="006709F4" w:rsidP="005C1D7B">
                            <w:pPr>
                              <w:jc w:val="center"/>
                              <w:rPr>
                                <w:bCs/>
                                <w:sz w:val="20"/>
                                <w:szCs w:val="20"/>
                              </w:rPr>
                            </w:pPr>
                          </w:p>
                          <w:p w14:paraId="0365A737" w14:textId="77777777" w:rsidR="006709F4" w:rsidRDefault="006709F4" w:rsidP="005C1D7B">
                            <w:pPr>
                              <w:jc w:val="center"/>
                              <w:rPr>
                                <w:bCs/>
                                <w:sz w:val="20"/>
                                <w:szCs w:val="20"/>
                              </w:rPr>
                            </w:pPr>
                          </w:p>
                          <w:p w14:paraId="5E923B0D" w14:textId="77777777" w:rsidR="006709F4" w:rsidRDefault="006709F4" w:rsidP="005C1D7B">
                            <w:pPr>
                              <w:jc w:val="center"/>
                              <w:rPr>
                                <w:bCs/>
                                <w:sz w:val="20"/>
                                <w:szCs w:val="20"/>
                              </w:rPr>
                            </w:pPr>
                          </w:p>
                          <w:p w14:paraId="6179A352" w14:textId="77777777" w:rsidR="006709F4" w:rsidRDefault="006709F4" w:rsidP="005C1D7B">
                            <w:pPr>
                              <w:jc w:val="center"/>
                              <w:rPr>
                                <w:bCs/>
                                <w:sz w:val="20"/>
                                <w:szCs w:val="20"/>
                              </w:rPr>
                            </w:pPr>
                          </w:p>
                          <w:p w14:paraId="258F3347" w14:textId="77777777" w:rsidR="006709F4" w:rsidRDefault="006709F4" w:rsidP="005C1D7B">
                            <w:pPr>
                              <w:jc w:val="center"/>
                              <w:rPr>
                                <w:bCs/>
                                <w:sz w:val="20"/>
                                <w:szCs w:val="20"/>
                              </w:rPr>
                            </w:pPr>
                          </w:p>
                          <w:p w14:paraId="2EC53564" w14:textId="77777777" w:rsidR="006709F4" w:rsidRDefault="006709F4" w:rsidP="005C1D7B">
                            <w:pPr>
                              <w:jc w:val="center"/>
                              <w:rPr>
                                <w:bCs/>
                                <w:sz w:val="20"/>
                                <w:szCs w:val="20"/>
                              </w:rPr>
                            </w:pPr>
                          </w:p>
                          <w:p w14:paraId="7189F9B1" w14:textId="77777777" w:rsidR="006709F4" w:rsidRDefault="006709F4" w:rsidP="005C1D7B">
                            <w:pPr>
                              <w:jc w:val="center"/>
                              <w:rPr>
                                <w:bCs/>
                                <w:sz w:val="20"/>
                                <w:szCs w:val="20"/>
                              </w:rPr>
                            </w:pPr>
                          </w:p>
                          <w:p w14:paraId="1C1C9D22" w14:textId="77777777" w:rsidR="006709F4" w:rsidRDefault="006709F4" w:rsidP="005C1D7B">
                            <w:pPr>
                              <w:jc w:val="center"/>
                              <w:rPr>
                                <w:bCs/>
                                <w:sz w:val="20"/>
                                <w:szCs w:val="20"/>
                              </w:rPr>
                            </w:pPr>
                          </w:p>
                          <w:p w14:paraId="6ACF330E" w14:textId="77777777" w:rsidR="006709F4" w:rsidRDefault="006709F4" w:rsidP="005C1D7B">
                            <w:pPr>
                              <w:jc w:val="center"/>
                              <w:rPr>
                                <w:bCs/>
                                <w:sz w:val="20"/>
                                <w:szCs w:val="20"/>
                              </w:rPr>
                            </w:pPr>
                          </w:p>
                          <w:p w14:paraId="0D9D7FB5" w14:textId="77777777" w:rsidR="006709F4" w:rsidRDefault="006709F4" w:rsidP="005C1D7B">
                            <w:pPr>
                              <w:jc w:val="center"/>
                              <w:rPr>
                                <w:bCs/>
                                <w:sz w:val="20"/>
                                <w:szCs w:val="20"/>
                              </w:rPr>
                            </w:pPr>
                          </w:p>
                          <w:p w14:paraId="1B8A18C1" w14:textId="77777777" w:rsidR="006709F4" w:rsidRDefault="006709F4" w:rsidP="005C1D7B">
                            <w:pPr>
                              <w:jc w:val="center"/>
                              <w:rPr>
                                <w:bCs/>
                                <w:sz w:val="20"/>
                                <w:szCs w:val="20"/>
                              </w:rPr>
                            </w:pPr>
                          </w:p>
                          <w:p w14:paraId="2262C922" w14:textId="77777777" w:rsidR="006709F4" w:rsidRDefault="006709F4" w:rsidP="005C1D7B">
                            <w:pPr>
                              <w:jc w:val="center"/>
                              <w:rPr>
                                <w:bCs/>
                                <w:sz w:val="20"/>
                                <w:szCs w:val="20"/>
                              </w:rPr>
                            </w:pPr>
                          </w:p>
                          <w:p w14:paraId="7BA89071" w14:textId="77777777" w:rsidR="006709F4" w:rsidRDefault="006709F4" w:rsidP="005C1D7B">
                            <w:pPr>
                              <w:jc w:val="center"/>
                              <w:rPr>
                                <w:bCs/>
                                <w:sz w:val="20"/>
                                <w:szCs w:val="20"/>
                              </w:rPr>
                            </w:pPr>
                          </w:p>
                          <w:p w14:paraId="5D4AD2B1" w14:textId="77777777" w:rsidR="006709F4" w:rsidRDefault="006709F4" w:rsidP="005C1D7B">
                            <w:pPr>
                              <w:jc w:val="center"/>
                              <w:rPr>
                                <w:bCs/>
                                <w:sz w:val="20"/>
                                <w:szCs w:val="20"/>
                              </w:rPr>
                            </w:pPr>
                          </w:p>
                          <w:p w14:paraId="7B8E5711" w14:textId="77777777" w:rsidR="006709F4" w:rsidRDefault="006709F4" w:rsidP="005C1D7B">
                            <w:pPr>
                              <w:jc w:val="center"/>
                              <w:rPr>
                                <w:bCs/>
                                <w:sz w:val="20"/>
                                <w:szCs w:val="20"/>
                              </w:rPr>
                            </w:pPr>
                          </w:p>
                          <w:p w14:paraId="3E2DC117" w14:textId="77777777" w:rsidR="006709F4" w:rsidRDefault="006709F4" w:rsidP="005C1D7B">
                            <w:pPr>
                              <w:jc w:val="center"/>
                              <w:rPr>
                                <w:bCs/>
                                <w:sz w:val="20"/>
                                <w:szCs w:val="20"/>
                              </w:rPr>
                            </w:pPr>
                          </w:p>
                          <w:p w14:paraId="728F21E5" w14:textId="77777777" w:rsidR="006709F4" w:rsidRDefault="006709F4" w:rsidP="005C1D7B">
                            <w:pPr>
                              <w:jc w:val="center"/>
                              <w:rPr>
                                <w:bCs/>
                                <w:sz w:val="20"/>
                                <w:szCs w:val="20"/>
                              </w:rPr>
                            </w:pPr>
                          </w:p>
                          <w:p w14:paraId="3D24950B" w14:textId="77777777" w:rsidR="006709F4" w:rsidRDefault="006709F4" w:rsidP="005C1D7B">
                            <w:pPr>
                              <w:jc w:val="center"/>
                              <w:rPr>
                                <w:bCs/>
                                <w:sz w:val="20"/>
                                <w:szCs w:val="20"/>
                              </w:rPr>
                            </w:pPr>
                          </w:p>
                          <w:p w14:paraId="44E844B5" w14:textId="77777777" w:rsidR="006709F4" w:rsidRDefault="006709F4" w:rsidP="005C1D7B">
                            <w:pPr>
                              <w:jc w:val="center"/>
                              <w:rPr>
                                <w:bCs/>
                                <w:sz w:val="20"/>
                                <w:szCs w:val="20"/>
                              </w:rPr>
                            </w:pPr>
                          </w:p>
                          <w:p w14:paraId="388C6DC1" w14:textId="77777777" w:rsidR="006709F4" w:rsidRDefault="006709F4" w:rsidP="005C1D7B">
                            <w:pPr>
                              <w:jc w:val="center"/>
                              <w:rPr>
                                <w:bCs/>
                                <w:sz w:val="20"/>
                                <w:szCs w:val="20"/>
                              </w:rPr>
                            </w:pPr>
                          </w:p>
                          <w:p w14:paraId="0FC16610" w14:textId="77777777" w:rsidR="006709F4" w:rsidRDefault="006709F4" w:rsidP="005C1D7B">
                            <w:pPr>
                              <w:jc w:val="center"/>
                              <w:rPr>
                                <w:bCs/>
                                <w:sz w:val="20"/>
                                <w:szCs w:val="20"/>
                              </w:rPr>
                            </w:pPr>
                          </w:p>
                          <w:p w14:paraId="6CB0A7BA" w14:textId="77777777" w:rsidR="006709F4" w:rsidRDefault="006709F4" w:rsidP="005C1D7B">
                            <w:pPr>
                              <w:jc w:val="center"/>
                              <w:rPr>
                                <w:bCs/>
                                <w:sz w:val="20"/>
                                <w:szCs w:val="20"/>
                              </w:rPr>
                            </w:pPr>
                          </w:p>
                          <w:p w14:paraId="63A5F07D" w14:textId="77777777" w:rsidR="006709F4" w:rsidRDefault="006709F4" w:rsidP="005C1D7B">
                            <w:pPr>
                              <w:jc w:val="center"/>
                              <w:rPr>
                                <w:bCs/>
                                <w:sz w:val="20"/>
                                <w:szCs w:val="20"/>
                              </w:rPr>
                            </w:pPr>
                          </w:p>
                          <w:p w14:paraId="75ED50FF" w14:textId="77777777" w:rsidR="006709F4" w:rsidRDefault="006709F4" w:rsidP="005C1D7B">
                            <w:pPr>
                              <w:jc w:val="center"/>
                              <w:rPr>
                                <w:bCs/>
                                <w:sz w:val="20"/>
                                <w:szCs w:val="20"/>
                              </w:rPr>
                            </w:pPr>
                          </w:p>
                          <w:p w14:paraId="0FC293CA" w14:textId="77777777" w:rsidR="006709F4" w:rsidRDefault="006709F4" w:rsidP="005C1D7B">
                            <w:pPr>
                              <w:jc w:val="center"/>
                              <w:rPr>
                                <w:bCs/>
                                <w:sz w:val="20"/>
                                <w:szCs w:val="20"/>
                              </w:rPr>
                            </w:pPr>
                          </w:p>
                          <w:p w14:paraId="100B53E5" w14:textId="77777777" w:rsidR="006709F4" w:rsidRDefault="006709F4" w:rsidP="005C1D7B">
                            <w:pPr>
                              <w:jc w:val="center"/>
                              <w:rPr>
                                <w:bCs/>
                                <w:sz w:val="20"/>
                                <w:szCs w:val="20"/>
                              </w:rPr>
                            </w:pPr>
                          </w:p>
                          <w:p w14:paraId="5AB2D1A0" w14:textId="77777777" w:rsidR="006709F4" w:rsidRDefault="006709F4" w:rsidP="005C1D7B">
                            <w:pPr>
                              <w:jc w:val="center"/>
                              <w:rPr>
                                <w:bCs/>
                                <w:sz w:val="20"/>
                                <w:szCs w:val="20"/>
                              </w:rPr>
                            </w:pPr>
                          </w:p>
                          <w:p w14:paraId="192A2ECF" w14:textId="77777777" w:rsidR="006709F4" w:rsidRDefault="006709F4" w:rsidP="005C1D7B">
                            <w:pPr>
                              <w:jc w:val="center"/>
                              <w:rPr>
                                <w:bCs/>
                                <w:sz w:val="20"/>
                                <w:szCs w:val="20"/>
                              </w:rPr>
                            </w:pPr>
                          </w:p>
                          <w:p w14:paraId="41ACD731" w14:textId="77777777" w:rsidR="006709F4" w:rsidRDefault="006709F4" w:rsidP="005C1D7B">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63BE553" id="Прямоугольник 69" o:spid="_x0000_s1026" style="position:absolute;left:0;text-align:left;margin-left:40.05pt;margin-top:-18pt;width:522pt;height:76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" stroked="f" strokeweight="2pt">
                <v:path arrowok="t"/>
                <v:textbox>
                  <w:txbxContent>
                    <w:p w14:paraId="4F58729F" w14:textId="77777777" w:rsidR="006709F4" w:rsidRDefault="006709F4" w:rsidP="005C1D7B">
                      <w:pPr>
                        <w:jc w:val="center"/>
                        <w:rPr>
                          <w:bCs/>
                          <w:sz w:val="20"/>
                          <w:szCs w:val="20"/>
                        </w:rPr>
                      </w:pPr>
                    </w:p>
                    <w:p w14:paraId="135DD6FA" w14:textId="77777777" w:rsidR="006709F4" w:rsidRDefault="006709F4" w:rsidP="005C1D7B">
                      <w:pPr>
                        <w:jc w:val="center"/>
                        <w:rPr>
                          <w:bCs/>
                          <w:sz w:val="20"/>
                          <w:szCs w:val="20"/>
                        </w:rPr>
                      </w:pPr>
                    </w:p>
                    <w:p w14:paraId="1682E2E7" w14:textId="77777777" w:rsidR="006709F4" w:rsidRDefault="006709F4" w:rsidP="005C1D7B">
                      <w:pPr>
                        <w:jc w:val="center"/>
                        <w:rPr>
                          <w:bCs/>
                          <w:sz w:val="20"/>
                          <w:szCs w:val="20"/>
                        </w:rPr>
                      </w:pPr>
                    </w:p>
                    <w:p w14:paraId="6D5D0E72" w14:textId="77777777" w:rsidR="006709F4" w:rsidRDefault="006709F4" w:rsidP="005C1D7B">
                      <w:pPr>
                        <w:jc w:val="center"/>
                        <w:rPr>
                          <w:bCs/>
                          <w:sz w:val="20"/>
                          <w:szCs w:val="20"/>
                        </w:rPr>
                      </w:pPr>
                    </w:p>
                    <w:p w14:paraId="6F0C245A" w14:textId="77777777" w:rsidR="006709F4" w:rsidRDefault="006709F4" w:rsidP="005C1D7B">
                      <w:pPr>
                        <w:jc w:val="center"/>
                        <w:rPr>
                          <w:bCs/>
                          <w:sz w:val="20"/>
                          <w:szCs w:val="20"/>
                        </w:rPr>
                      </w:pPr>
                    </w:p>
                    <w:p w14:paraId="6172E5FE" w14:textId="77777777" w:rsidR="006709F4" w:rsidRDefault="006709F4" w:rsidP="005C1D7B">
                      <w:pPr>
                        <w:jc w:val="center"/>
                        <w:rPr>
                          <w:bCs/>
                          <w:sz w:val="20"/>
                          <w:szCs w:val="20"/>
                        </w:rPr>
                      </w:pPr>
                    </w:p>
                    <w:p w14:paraId="3EF17DEB" w14:textId="77777777" w:rsidR="006709F4" w:rsidRDefault="006709F4" w:rsidP="005C1D7B">
                      <w:pPr>
                        <w:jc w:val="center"/>
                        <w:rPr>
                          <w:bCs/>
                          <w:sz w:val="20"/>
                          <w:szCs w:val="20"/>
                        </w:rPr>
                      </w:pPr>
                    </w:p>
                    <w:p w14:paraId="17CF85F4" w14:textId="77777777" w:rsidR="006709F4" w:rsidRDefault="006709F4" w:rsidP="005C1D7B">
                      <w:pPr>
                        <w:jc w:val="center"/>
                        <w:rPr>
                          <w:bCs/>
                          <w:sz w:val="20"/>
                          <w:szCs w:val="20"/>
                        </w:rPr>
                      </w:pPr>
                    </w:p>
                    <w:tbl>
                      <w:tblPr>
                        <w:tblW w:w="9407" w:type="dxa"/>
                        <w:tblLook w:val="00A0" w:firstRow="1" w:lastRow="0" w:firstColumn="1" w:lastColumn="0" w:noHBand="0" w:noVBand="0"/>
                      </w:tblPr>
                      <w:tblGrid>
                        <w:gridCol w:w="4988"/>
                        <w:gridCol w:w="4419"/>
                      </w:tblGrid>
                      <w:tr w:rsidR="000B3024" w:rsidRPr="00ED0774" w14:paraId="7A4DCC46" w14:textId="77777777" w:rsidTr="000B3024">
                        <w:trPr>
                          <w:trHeight w:val="733"/>
                        </w:trPr>
                        <w:tc>
                          <w:tcPr>
                            <w:tcW w:w="9407" w:type="dxa"/>
                            <w:gridSpan w:val="2"/>
                          </w:tcPr>
                          <w:p w14:paraId="3ABFFC20" w14:textId="77777777" w:rsidR="000B3024" w:rsidRPr="00ED0774" w:rsidRDefault="000B3024" w:rsidP="000B3024">
                            <w:pPr>
                              <w:tabs>
                                <w:tab w:val="left" w:pos="6135"/>
                              </w:tabs>
                              <w:jc w:val="center"/>
                              <w:rPr>
                                <w:b/>
                                <w:bCs/>
                              </w:rPr>
                            </w:pPr>
                          </w:p>
                          <w:p w14:paraId="7238301D" w14:textId="77777777" w:rsidR="000B3024" w:rsidRPr="00ED0774" w:rsidRDefault="000B3024" w:rsidP="000B3024">
                            <w:pPr>
                              <w:tabs>
                                <w:tab w:val="left" w:pos="6135"/>
                              </w:tabs>
                              <w:jc w:val="center"/>
                              <w:rPr>
                                <w:b/>
                                <w:bCs/>
                                <w:color w:val="808080"/>
                              </w:rPr>
                            </w:pPr>
                            <w:r w:rsidRPr="00ED0774">
                              <w:rPr>
                                <w:b/>
                                <w:bCs/>
                                <w:color w:val="808080"/>
                              </w:rPr>
                              <w:t xml:space="preserve">Клинические </w:t>
                            </w:r>
                            <w:r w:rsidRPr="00ED0774">
                              <w:rPr>
                                <w:b/>
                                <w:bCs/>
                                <w:noProof/>
                                <w:color w:val="808080"/>
                              </w:rPr>
                              <w:t>рекомендации</w:t>
                            </w:r>
                          </w:p>
                          <w:p w14:paraId="709AB63A" w14:textId="77777777" w:rsidR="000B3024" w:rsidRPr="00ED0774" w:rsidRDefault="000B3024" w:rsidP="000B3024">
                            <w:pPr>
                              <w:jc w:val="center"/>
                              <w:rPr>
                                <w:b/>
                                <w:sz w:val="44"/>
                                <w:szCs w:val="44"/>
                              </w:rPr>
                            </w:pPr>
                            <w:r w:rsidRPr="00ED0774">
                              <w:rPr>
                                <w:b/>
                                <w:color w:val="000000"/>
                                <w:sz w:val="44"/>
                                <w:szCs w:val="44"/>
                              </w:rPr>
                              <w:t>Острые миелоидные лейкозы</w:t>
                            </w:r>
                          </w:p>
                        </w:tc>
                      </w:tr>
                      <w:tr w:rsidR="000B3024" w:rsidRPr="00ED0774" w14:paraId="0CAFB99F" w14:textId="77777777" w:rsidTr="000B3024">
                        <w:trPr>
                          <w:trHeight w:val="544"/>
                        </w:trPr>
                        <w:tc>
                          <w:tcPr>
                            <w:tcW w:w="4988" w:type="dxa"/>
                          </w:tcPr>
                          <w:p w14:paraId="15A2875A" w14:textId="77777777" w:rsidR="000B3024" w:rsidRPr="00ED0774" w:rsidRDefault="000B3024" w:rsidP="000B3024">
                            <w:pPr>
                              <w:pStyle w:val="aff5"/>
                              <w:jc w:val="right"/>
                              <w:rPr>
                                <w:rFonts w:cs="Times New Roman"/>
                                <w:color w:val="808080"/>
                                <w:sz w:val="24"/>
                                <w:szCs w:val="24"/>
                              </w:rPr>
                            </w:pPr>
                            <w:r w:rsidRPr="00ED0774">
                              <w:rPr>
                                <w:rFonts w:cs="Times New Roman"/>
                                <w:color w:val="808080"/>
                                <w:sz w:val="24"/>
                                <w:szCs w:val="24"/>
                              </w:rPr>
                              <w:t>Кодирование по Международной статистической классификации болезней и проблем, связанных со здоровьем:</w:t>
                            </w:r>
                          </w:p>
                        </w:tc>
                        <w:tc>
                          <w:tcPr>
                            <w:tcW w:w="4419" w:type="dxa"/>
                          </w:tcPr>
                          <w:p w14:paraId="172F4D28" w14:textId="77777777" w:rsidR="000B3024" w:rsidRPr="00ED0774" w:rsidRDefault="000B3024" w:rsidP="000B3024">
                            <w:pPr>
                              <w:tabs>
                                <w:tab w:val="left" w:pos="6135"/>
                              </w:tabs>
                              <w:rPr>
                                <w:bCs/>
                              </w:rPr>
                            </w:pPr>
                            <w:r w:rsidRPr="00ED0774">
                              <w:rPr>
                                <w:rStyle w:val="pop-slug-vol"/>
                                <w:bCs/>
                              </w:rPr>
                              <w:t>C92.0, С92.3, С92.5, С92.6, С92.7, С92.8, С92.9, С93.0, С94.0, С94.2</w:t>
                            </w:r>
                          </w:p>
                        </w:tc>
                      </w:tr>
                      <w:tr w:rsidR="000B3024" w:rsidRPr="00ED0774" w14:paraId="60FC3A2D" w14:textId="77777777" w:rsidTr="000B3024">
                        <w:trPr>
                          <w:trHeight w:val="155"/>
                        </w:trPr>
                        <w:tc>
                          <w:tcPr>
                            <w:tcW w:w="4988" w:type="dxa"/>
                          </w:tcPr>
                          <w:p w14:paraId="4C70C42E" w14:textId="77777777" w:rsidR="000B3024" w:rsidRPr="00ED0774" w:rsidRDefault="000B3024" w:rsidP="000B3024">
                            <w:pPr>
                              <w:tabs>
                                <w:tab w:val="left" w:pos="6135"/>
                              </w:tabs>
                              <w:jc w:val="right"/>
                              <w:rPr>
                                <w:color w:val="808080"/>
                              </w:rPr>
                            </w:pPr>
                            <w:r w:rsidRPr="00ED0774">
                              <w:rPr>
                                <w:rStyle w:val="pop-slug-vol"/>
                                <w:color w:val="808080"/>
                              </w:rPr>
                              <w:t>Возрастная группа:</w:t>
                            </w:r>
                            <w:r w:rsidRPr="00ED0774">
                              <w:rPr>
                                <w:color w:val="808080"/>
                              </w:rPr>
                              <w:t xml:space="preserve"> </w:t>
                            </w:r>
                          </w:p>
                        </w:tc>
                        <w:tc>
                          <w:tcPr>
                            <w:tcW w:w="4419" w:type="dxa"/>
                          </w:tcPr>
                          <w:p w14:paraId="1D22F420" w14:textId="77777777" w:rsidR="000B3024" w:rsidRPr="00ED0774" w:rsidRDefault="000B3024" w:rsidP="000B3024">
                            <w:pPr>
                              <w:tabs>
                                <w:tab w:val="left" w:pos="6135"/>
                              </w:tabs>
                            </w:pPr>
                            <w:r w:rsidRPr="00ED0774">
                              <w:rPr>
                                <w:rStyle w:val="pop-slug-vol"/>
                              </w:rPr>
                              <w:t>взрослые</w:t>
                            </w:r>
                          </w:p>
                        </w:tc>
                      </w:tr>
                      <w:tr w:rsidR="000B3024" w:rsidRPr="00ED0774" w14:paraId="54C4B98F" w14:textId="77777777" w:rsidTr="000B3024">
                        <w:trPr>
                          <w:trHeight w:val="135"/>
                        </w:trPr>
                        <w:tc>
                          <w:tcPr>
                            <w:tcW w:w="4988" w:type="dxa"/>
                          </w:tcPr>
                          <w:p w14:paraId="4750C649" w14:textId="77777777" w:rsidR="000B3024" w:rsidRPr="00ED0774" w:rsidRDefault="000B3024" w:rsidP="000B3024">
                            <w:pPr>
                              <w:tabs>
                                <w:tab w:val="left" w:pos="6135"/>
                              </w:tabs>
                              <w:jc w:val="right"/>
                              <w:rPr>
                                <w:color w:val="808080"/>
                              </w:rPr>
                            </w:pPr>
                            <w:r w:rsidRPr="00ED0774">
                              <w:rPr>
                                <w:color w:val="808080"/>
                              </w:rPr>
                              <w:t>Год утверждения:</w:t>
                            </w:r>
                          </w:p>
                        </w:tc>
                        <w:tc>
                          <w:tcPr>
                            <w:tcW w:w="4419" w:type="dxa"/>
                          </w:tcPr>
                          <w:p w14:paraId="00D3B49E" w14:textId="77777777" w:rsidR="000B3024" w:rsidRPr="00ED0774" w:rsidRDefault="000B3024" w:rsidP="000B3024">
                            <w:pPr>
                              <w:tabs>
                                <w:tab w:val="left" w:pos="6135"/>
                              </w:tabs>
                            </w:pPr>
                          </w:p>
                        </w:tc>
                      </w:tr>
                      <w:tr w:rsidR="000B3024" w:rsidRPr="00ED0774" w14:paraId="614416B9" w14:textId="77777777" w:rsidTr="000B3024">
                        <w:trPr>
                          <w:trHeight w:val="175"/>
                        </w:trPr>
                        <w:tc>
                          <w:tcPr>
                            <w:tcW w:w="9407" w:type="dxa"/>
                            <w:gridSpan w:val="2"/>
                          </w:tcPr>
                          <w:p w14:paraId="1A0F8A94" w14:textId="77777777" w:rsidR="000B3024" w:rsidRPr="00ED0774" w:rsidRDefault="000B3024" w:rsidP="000B3024">
                            <w:pPr>
                              <w:tabs>
                                <w:tab w:val="left" w:pos="6135"/>
                              </w:tabs>
                              <w:rPr>
                                <w:color w:val="808080"/>
                              </w:rPr>
                            </w:pPr>
                            <w:r w:rsidRPr="00ED0774">
                              <w:t xml:space="preserve">   </w:t>
                            </w:r>
                            <w:r w:rsidRPr="00ED0774">
                              <w:rPr>
                                <w:color w:val="808080"/>
                              </w:rPr>
                              <w:t xml:space="preserve">Разработчики клинических рекомендаций: </w:t>
                            </w:r>
                          </w:p>
                        </w:tc>
                      </w:tr>
                      <w:tr w:rsidR="000B3024" w:rsidRPr="00ED0774" w14:paraId="7843A240" w14:textId="77777777" w:rsidTr="000B3024">
                        <w:trPr>
                          <w:trHeight w:val="1806"/>
                        </w:trPr>
                        <w:tc>
                          <w:tcPr>
                            <w:tcW w:w="9407" w:type="dxa"/>
                            <w:gridSpan w:val="2"/>
                          </w:tcPr>
                          <w:p w14:paraId="55B47114" w14:textId="77777777" w:rsidR="000B3024" w:rsidRPr="000B3024" w:rsidRDefault="000B3024" w:rsidP="000B3024">
                            <w:pPr>
                              <w:pStyle w:val="aff9"/>
                              <w:numPr>
                                <w:ilvl w:val="0"/>
                                <w:numId w:val="283"/>
                              </w:numPr>
                              <w:jc w:val="left"/>
                              <w:rPr>
                                <w:szCs w:val="24"/>
                              </w:rPr>
                            </w:pPr>
                            <w:r w:rsidRPr="000B3024">
                              <w:rPr>
                                <w:szCs w:val="24"/>
                              </w:rPr>
                              <w:t>Ассоциация содействия развитию гематологии и трансплантологии костного мозга "Национальное гематологическое общество"</w:t>
                            </w:r>
                          </w:p>
                          <w:p w14:paraId="0662E19D" w14:textId="77777777" w:rsidR="000B3024" w:rsidRPr="000B3024" w:rsidRDefault="000B3024" w:rsidP="000B3024">
                            <w:pPr>
                              <w:pStyle w:val="aff9"/>
                              <w:suppressOverlap/>
                              <w:rPr>
                                <w:color w:val="000000" w:themeColor="text1"/>
                                <w:szCs w:val="24"/>
                              </w:rPr>
                            </w:pPr>
                          </w:p>
                          <w:p w14:paraId="1A75F33E" w14:textId="77777777" w:rsidR="000B3024" w:rsidRPr="000B3024" w:rsidRDefault="000B3024" w:rsidP="000B3024">
                            <w:pPr>
                              <w:pStyle w:val="aff9"/>
                              <w:suppressOverlap/>
                              <w:rPr>
                                <w:color w:val="000000" w:themeColor="text1"/>
                                <w:szCs w:val="24"/>
                              </w:rPr>
                            </w:pPr>
                            <w:r w:rsidRPr="000B3024">
                              <w:rPr>
                                <w:color w:val="000000" w:themeColor="text1"/>
                                <w:szCs w:val="24"/>
                              </w:rPr>
                              <w:t xml:space="preserve">Председатель ассоциации, д.м.н.                                     Е.Н. Паровичникова </w:t>
                            </w:r>
                          </w:p>
                          <w:p w14:paraId="3A0155A2" w14:textId="77777777" w:rsidR="000B3024" w:rsidRPr="000B3024" w:rsidRDefault="000B3024" w:rsidP="000B3024">
                            <w:pPr>
                              <w:pStyle w:val="aff9"/>
                              <w:suppressOverlap/>
                              <w:rPr>
                                <w:color w:val="000000" w:themeColor="text1"/>
                                <w:szCs w:val="24"/>
                              </w:rPr>
                            </w:pPr>
                          </w:p>
                          <w:p w14:paraId="603F05F6" w14:textId="77777777" w:rsidR="000B3024" w:rsidRPr="000B3024" w:rsidRDefault="000B3024" w:rsidP="000B3024">
                            <w:pPr>
                              <w:pStyle w:val="aff9"/>
                              <w:suppressOverlap/>
                              <w:rPr>
                                <w:color w:val="000000" w:themeColor="text1"/>
                                <w:szCs w:val="24"/>
                              </w:rPr>
                            </w:pPr>
                          </w:p>
                          <w:p w14:paraId="6CD48D99" w14:textId="77777777" w:rsidR="000B3024" w:rsidRPr="000B3024" w:rsidRDefault="000B3024" w:rsidP="000B3024">
                            <w:pPr>
                              <w:pStyle w:val="aff9"/>
                              <w:suppressOverlap/>
                              <w:rPr>
                                <w:szCs w:val="24"/>
                              </w:rPr>
                            </w:pPr>
                          </w:p>
                          <w:p w14:paraId="3149219E" w14:textId="77777777" w:rsidR="000B3024" w:rsidRPr="000B3024" w:rsidRDefault="000B3024" w:rsidP="000B3024">
                            <w:pPr>
                              <w:pStyle w:val="aff9"/>
                              <w:numPr>
                                <w:ilvl w:val="0"/>
                                <w:numId w:val="283"/>
                              </w:numPr>
                              <w:suppressOverlap/>
                              <w:jc w:val="left"/>
                              <w:rPr>
                                <w:szCs w:val="24"/>
                              </w:rPr>
                            </w:pPr>
                            <w:r w:rsidRPr="000B3024">
                              <w:rPr>
                                <w:szCs w:val="24"/>
                              </w:rPr>
                              <w:t>Общероссийский национальный союз "Ассоциация онкологов России"</w:t>
                            </w:r>
                          </w:p>
                          <w:p w14:paraId="5D9B67C3" w14:textId="77777777" w:rsidR="000B3024" w:rsidRPr="000B3024" w:rsidRDefault="000B3024" w:rsidP="000B3024">
                            <w:pPr>
                              <w:pStyle w:val="aff9"/>
                              <w:ind w:left="1068"/>
                              <w:suppressOverlap/>
                              <w:jc w:val="left"/>
                              <w:rPr>
                                <w:szCs w:val="24"/>
                              </w:rPr>
                            </w:pPr>
                          </w:p>
                          <w:p w14:paraId="2DE89AFA" w14:textId="77777777" w:rsidR="000B3024" w:rsidRPr="000B3024" w:rsidRDefault="000B3024" w:rsidP="000B3024">
                            <w:pPr>
                              <w:pStyle w:val="3"/>
                              <w:spacing w:before="120" w:after="120"/>
                              <w:suppressOverlap/>
                              <w:rPr>
                                <w:rFonts w:ascii="Times New Roman" w:hAnsi="Times New Roman"/>
                                <w:b w:val="0"/>
                                <w:sz w:val="24"/>
                                <w:szCs w:val="24"/>
                              </w:rPr>
                            </w:pPr>
                            <w:r w:rsidRPr="000B3024">
                              <w:rPr>
                                <w:rFonts w:ascii="Times New Roman" w:hAnsi="Times New Roman"/>
                                <w:b w:val="0"/>
                                <w:sz w:val="24"/>
                                <w:szCs w:val="24"/>
                              </w:rPr>
                              <w:t>Исполнительный директор                                               О.В.Левковский</w:t>
                            </w:r>
                          </w:p>
                          <w:p w14:paraId="4CA53088" w14:textId="77777777" w:rsidR="000B3024" w:rsidRPr="000B3024" w:rsidRDefault="000B3024" w:rsidP="000B3024">
                            <w:pPr>
                              <w:pStyle w:val="aff9"/>
                              <w:widowControl w:val="0"/>
                              <w:adjustRightInd w:val="0"/>
                              <w:ind w:left="1298"/>
                              <w:textAlignment w:val="baseline"/>
                              <w:rPr>
                                <w:rFonts w:cs="Times New Roman"/>
                                <w:bCs/>
                                <w:szCs w:val="24"/>
                              </w:rPr>
                            </w:pPr>
                          </w:p>
                        </w:tc>
                        <w:bookmarkStart w:id="1" w:name="_GoBack"/>
                        <w:bookmarkEnd w:id="1"/>
                      </w:tr>
                    </w:tbl>
                    <w:p w14:paraId="6FB3801C" w14:textId="77777777" w:rsidR="006709F4" w:rsidRDefault="006709F4" w:rsidP="005C1D7B">
                      <w:pPr>
                        <w:jc w:val="center"/>
                        <w:rPr>
                          <w:bCs/>
                          <w:sz w:val="20"/>
                          <w:szCs w:val="20"/>
                        </w:rPr>
                      </w:pPr>
                    </w:p>
                    <w:p w14:paraId="3441E090" w14:textId="77777777" w:rsidR="006709F4" w:rsidRDefault="006709F4" w:rsidP="005C1D7B">
                      <w:pPr>
                        <w:jc w:val="center"/>
                        <w:rPr>
                          <w:bCs/>
                          <w:sz w:val="20"/>
                          <w:szCs w:val="20"/>
                        </w:rPr>
                      </w:pPr>
                    </w:p>
                    <w:p w14:paraId="58A35225" w14:textId="77777777" w:rsidR="006709F4" w:rsidRDefault="006709F4" w:rsidP="005C1D7B">
                      <w:pPr>
                        <w:jc w:val="center"/>
                        <w:rPr>
                          <w:bCs/>
                          <w:sz w:val="20"/>
                          <w:szCs w:val="20"/>
                        </w:rPr>
                      </w:pPr>
                    </w:p>
                    <w:p w14:paraId="09FEDB7D" w14:textId="77777777" w:rsidR="006709F4" w:rsidRDefault="006709F4" w:rsidP="005C1D7B">
                      <w:pPr>
                        <w:jc w:val="center"/>
                        <w:rPr>
                          <w:bCs/>
                          <w:sz w:val="20"/>
                          <w:szCs w:val="20"/>
                        </w:rPr>
                      </w:pPr>
                    </w:p>
                    <w:p w14:paraId="07ADC882" w14:textId="77777777" w:rsidR="006709F4" w:rsidRDefault="006709F4" w:rsidP="005C1D7B">
                      <w:pPr>
                        <w:jc w:val="center"/>
                        <w:rPr>
                          <w:bCs/>
                          <w:sz w:val="20"/>
                          <w:szCs w:val="20"/>
                        </w:rPr>
                      </w:pPr>
                    </w:p>
                    <w:p w14:paraId="49DD5C85" w14:textId="77777777" w:rsidR="006709F4" w:rsidRDefault="006709F4" w:rsidP="005C1D7B">
                      <w:pPr>
                        <w:jc w:val="center"/>
                        <w:rPr>
                          <w:bCs/>
                          <w:sz w:val="20"/>
                          <w:szCs w:val="20"/>
                        </w:rPr>
                      </w:pPr>
                    </w:p>
                    <w:p w14:paraId="60E970C8" w14:textId="77777777" w:rsidR="006709F4" w:rsidRDefault="006709F4" w:rsidP="005C1D7B">
                      <w:pPr>
                        <w:jc w:val="center"/>
                        <w:rPr>
                          <w:bCs/>
                          <w:sz w:val="20"/>
                          <w:szCs w:val="20"/>
                        </w:rPr>
                      </w:pPr>
                    </w:p>
                    <w:p w14:paraId="58034392" w14:textId="77777777" w:rsidR="006709F4" w:rsidRDefault="006709F4" w:rsidP="005C1D7B">
                      <w:pPr>
                        <w:jc w:val="center"/>
                        <w:rPr>
                          <w:bCs/>
                          <w:sz w:val="20"/>
                          <w:szCs w:val="20"/>
                        </w:rPr>
                      </w:pPr>
                    </w:p>
                    <w:p w14:paraId="1DFBBB96" w14:textId="77777777" w:rsidR="006709F4" w:rsidRDefault="006709F4" w:rsidP="005C1D7B">
                      <w:pPr>
                        <w:jc w:val="center"/>
                        <w:rPr>
                          <w:bCs/>
                          <w:sz w:val="20"/>
                          <w:szCs w:val="20"/>
                        </w:rPr>
                      </w:pPr>
                    </w:p>
                    <w:p w14:paraId="19FFD4E3" w14:textId="77777777" w:rsidR="006709F4" w:rsidRDefault="006709F4" w:rsidP="005C1D7B">
                      <w:pPr>
                        <w:jc w:val="center"/>
                        <w:rPr>
                          <w:bCs/>
                          <w:sz w:val="20"/>
                          <w:szCs w:val="20"/>
                        </w:rPr>
                      </w:pPr>
                    </w:p>
                    <w:p w14:paraId="61754A0C" w14:textId="77777777" w:rsidR="006709F4" w:rsidRDefault="006709F4" w:rsidP="005C1D7B">
                      <w:pPr>
                        <w:jc w:val="center"/>
                        <w:rPr>
                          <w:bCs/>
                          <w:sz w:val="20"/>
                          <w:szCs w:val="20"/>
                        </w:rPr>
                      </w:pPr>
                    </w:p>
                    <w:p w14:paraId="70170EF0" w14:textId="77777777" w:rsidR="006709F4" w:rsidRDefault="006709F4" w:rsidP="005C1D7B">
                      <w:pPr>
                        <w:jc w:val="center"/>
                        <w:rPr>
                          <w:bCs/>
                          <w:sz w:val="20"/>
                          <w:szCs w:val="20"/>
                        </w:rPr>
                      </w:pPr>
                    </w:p>
                    <w:p w14:paraId="360BB499" w14:textId="77777777" w:rsidR="006709F4" w:rsidRDefault="006709F4" w:rsidP="005C1D7B">
                      <w:pPr>
                        <w:jc w:val="center"/>
                        <w:rPr>
                          <w:bCs/>
                          <w:sz w:val="20"/>
                          <w:szCs w:val="20"/>
                        </w:rPr>
                      </w:pPr>
                    </w:p>
                    <w:p w14:paraId="25A0C112" w14:textId="77777777" w:rsidR="006709F4" w:rsidRDefault="006709F4" w:rsidP="005C1D7B">
                      <w:pPr>
                        <w:jc w:val="center"/>
                        <w:rPr>
                          <w:bCs/>
                          <w:sz w:val="20"/>
                          <w:szCs w:val="20"/>
                        </w:rPr>
                      </w:pPr>
                    </w:p>
                    <w:p w14:paraId="76FE82C1" w14:textId="77777777" w:rsidR="006709F4" w:rsidRDefault="006709F4" w:rsidP="005C1D7B">
                      <w:pPr>
                        <w:jc w:val="center"/>
                        <w:rPr>
                          <w:bCs/>
                          <w:sz w:val="20"/>
                          <w:szCs w:val="20"/>
                        </w:rPr>
                      </w:pPr>
                    </w:p>
                    <w:p w14:paraId="006F6E1D" w14:textId="77777777" w:rsidR="006709F4" w:rsidRDefault="006709F4" w:rsidP="005C1D7B">
                      <w:pPr>
                        <w:jc w:val="center"/>
                        <w:rPr>
                          <w:bCs/>
                          <w:sz w:val="20"/>
                          <w:szCs w:val="20"/>
                        </w:rPr>
                      </w:pPr>
                    </w:p>
                    <w:p w14:paraId="24C5A9C2" w14:textId="77777777" w:rsidR="006709F4" w:rsidRDefault="006709F4" w:rsidP="005C1D7B">
                      <w:pPr>
                        <w:jc w:val="center"/>
                        <w:rPr>
                          <w:bCs/>
                          <w:sz w:val="20"/>
                          <w:szCs w:val="20"/>
                        </w:rPr>
                      </w:pPr>
                    </w:p>
                    <w:p w14:paraId="12F9C8A4" w14:textId="77777777" w:rsidR="006709F4" w:rsidRDefault="006709F4" w:rsidP="005C1D7B">
                      <w:pPr>
                        <w:jc w:val="center"/>
                        <w:rPr>
                          <w:bCs/>
                          <w:sz w:val="20"/>
                          <w:szCs w:val="20"/>
                        </w:rPr>
                      </w:pPr>
                    </w:p>
                    <w:p w14:paraId="06E9BDC3" w14:textId="77777777" w:rsidR="006709F4" w:rsidRDefault="006709F4" w:rsidP="005C1D7B">
                      <w:pPr>
                        <w:jc w:val="center"/>
                        <w:rPr>
                          <w:bCs/>
                          <w:sz w:val="20"/>
                          <w:szCs w:val="20"/>
                        </w:rPr>
                      </w:pPr>
                    </w:p>
                    <w:p w14:paraId="3358D6E0" w14:textId="77777777" w:rsidR="006709F4" w:rsidRDefault="006709F4" w:rsidP="005C1D7B">
                      <w:pPr>
                        <w:jc w:val="center"/>
                        <w:rPr>
                          <w:bCs/>
                          <w:sz w:val="20"/>
                          <w:szCs w:val="20"/>
                        </w:rPr>
                      </w:pPr>
                    </w:p>
                    <w:p w14:paraId="6D758CF7" w14:textId="77777777" w:rsidR="006709F4" w:rsidRDefault="006709F4" w:rsidP="005C1D7B">
                      <w:pPr>
                        <w:jc w:val="center"/>
                        <w:rPr>
                          <w:bCs/>
                          <w:sz w:val="20"/>
                          <w:szCs w:val="20"/>
                        </w:rPr>
                      </w:pPr>
                    </w:p>
                    <w:p w14:paraId="11C8DB60" w14:textId="77777777" w:rsidR="006709F4" w:rsidRDefault="006709F4" w:rsidP="005C1D7B">
                      <w:pPr>
                        <w:jc w:val="center"/>
                        <w:rPr>
                          <w:bCs/>
                          <w:sz w:val="20"/>
                          <w:szCs w:val="20"/>
                        </w:rPr>
                      </w:pPr>
                    </w:p>
                    <w:p w14:paraId="1DC668CF" w14:textId="77777777" w:rsidR="006709F4" w:rsidRDefault="006709F4" w:rsidP="005C1D7B">
                      <w:pPr>
                        <w:jc w:val="center"/>
                        <w:rPr>
                          <w:bCs/>
                          <w:sz w:val="20"/>
                          <w:szCs w:val="20"/>
                        </w:rPr>
                      </w:pPr>
                    </w:p>
                    <w:p w14:paraId="6FADE78E" w14:textId="77777777" w:rsidR="006709F4" w:rsidRDefault="006709F4" w:rsidP="005C1D7B">
                      <w:pPr>
                        <w:jc w:val="center"/>
                        <w:rPr>
                          <w:bCs/>
                          <w:sz w:val="20"/>
                          <w:szCs w:val="20"/>
                        </w:rPr>
                      </w:pPr>
                    </w:p>
                    <w:p w14:paraId="756A0D4D" w14:textId="77777777" w:rsidR="006709F4" w:rsidRDefault="006709F4" w:rsidP="005C1D7B">
                      <w:pPr>
                        <w:jc w:val="center"/>
                        <w:rPr>
                          <w:bCs/>
                          <w:sz w:val="20"/>
                          <w:szCs w:val="20"/>
                        </w:rPr>
                      </w:pPr>
                    </w:p>
                    <w:p w14:paraId="463FE821" w14:textId="77777777" w:rsidR="006709F4" w:rsidRDefault="006709F4" w:rsidP="005C1D7B">
                      <w:pPr>
                        <w:jc w:val="center"/>
                        <w:rPr>
                          <w:bCs/>
                          <w:sz w:val="20"/>
                          <w:szCs w:val="20"/>
                        </w:rPr>
                      </w:pPr>
                    </w:p>
                    <w:p w14:paraId="0365A737" w14:textId="77777777" w:rsidR="006709F4" w:rsidRDefault="006709F4" w:rsidP="005C1D7B">
                      <w:pPr>
                        <w:jc w:val="center"/>
                        <w:rPr>
                          <w:bCs/>
                          <w:sz w:val="20"/>
                          <w:szCs w:val="20"/>
                        </w:rPr>
                      </w:pPr>
                    </w:p>
                    <w:p w14:paraId="5E923B0D" w14:textId="77777777" w:rsidR="006709F4" w:rsidRDefault="006709F4" w:rsidP="005C1D7B">
                      <w:pPr>
                        <w:jc w:val="center"/>
                        <w:rPr>
                          <w:bCs/>
                          <w:sz w:val="20"/>
                          <w:szCs w:val="20"/>
                        </w:rPr>
                      </w:pPr>
                    </w:p>
                    <w:p w14:paraId="6179A352" w14:textId="77777777" w:rsidR="006709F4" w:rsidRDefault="006709F4" w:rsidP="005C1D7B">
                      <w:pPr>
                        <w:jc w:val="center"/>
                        <w:rPr>
                          <w:bCs/>
                          <w:sz w:val="20"/>
                          <w:szCs w:val="20"/>
                        </w:rPr>
                      </w:pPr>
                    </w:p>
                    <w:p w14:paraId="258F3347" w14:textId="77777777" w:rsidR="006709F4" w:rsidRDefault="006709F4" w:rsidP="005C1D7B">
                      <w:pPr>
                        <w:jc w:val="center"/>
                        <w:rPr>
                          <w:bCs/>
                          <w:sz w:val="20"/>
                          <w:szCs w:val="20"/>
                        </w:rPr>
                      </w:pPr>
                    </w:p>
                    <w:p w14:paraId="2EC53564" w14:textId="77777777" w:rsidR="006709F4" w:rsidRDefault="006709F4" w:rsidP="005C1D7B">
                      <w:pPr>
                        <w:jc w:val="center"/>
                        <w:rPr>
                          <w:bCs/>
                          <w:sz w:val="20"/>
                          <w:szCs w:val="20"/>
                        </w:rPr>
                      </w:pPr>
                    </w:p>
                    <w:p w14:paraId="7189F9B1" w14:textId="77777777" w:rsidR="006709F4" w:rsidRDefault="006709F4" w:rsidP="005C1D7B">
                      <w:pPr>
                        <w:jc w:val="center"/>
                        <w:rPr>
                          <w:bCs/>
                          <w:sz w:val="20"/>
                          <w:szCs w:val="20"/>
                        </w:rPr>
                      </w:pPr>
                    </w:p>
                    <w:p w14:paraId="1C1C9D22" w14:textId="77777777" w:rsidR="006709F4" w:rsidRDefault="006709F4" w:rsidP="005C1D7B">
                      <w:pPr>
                        <w:jc w:val="center"/>
                        <w:rPr>
                          <w:bCs/>
                          <w:sz w:val="20"/>
                          <w:szCs w:val="20"/>
                        </w:rPr>
                      </w:pPr>
                    </w:p>
                    <w:p w14:paraId="6ACF330E" w14:textId="77777777" w:rsidR="006709F4" w:rsidRDefault="006709F4" w:rsidP="005C1D7B">
                      <w:pPr>
                        <w:jc w:val="center"/>
                        <w:rPr>
                          <w:bCs/>
                          <w:sz w:val="20"/>
                          <w:szCs w:val="20"/>
                        </w:rPr>
                      </w:pPr>
                    </w:p>
                    <w:p w14:paraId="0D9D7FB5" w14:textId="77777777" w:rsidR="006709F4" w:rsidRDefault="006709F4" w:rsidP="005C1D7B">
                      <w:pPr>
                        <w:jc w:val="center"/>
                        <w:rPr>
                          <w:bCs/>
                          <w:sz w:val="20"/>
                          <w:szCs w:val="20"/>
                        </w:rPr>
                      </w:pPr>
                    </w:p>
                    <w:p w14:paraId="1B8A18C1" w14:textId="77777777" w:rsidR="006709F4" w:rsidRDefault="006709F4" w:rsidP="005C1D7B">
                      <w:pPr>
                        <w:jc w:val="center"/>
                        <w:rPr>
                          <w:bCs/>
                          <w:sz w:val="20"/>
                          <w:szCs w:val="20"/>
                        </w:rPr>
                      </w:pPr>
                    </w:p>
                    <w:p w14:paraId="2262C922" w14:textId="77777777" w:rsidR="006709F4" w:rsidRDefault="006709F4" w:rsidP="005C1D7B">
                      <w:pPr>
                        <w:jc w:val="center"/>
                        <w:rPr>
                          <w:bCs/>
                          <w:sz w:val="20"/>
                          <w:szCs w:val="20"/>
                        </w:rPr>
                      </w:pPr>
                    </w:p>
                    <w:p w14:paraId="7BA89071" w14:textId="77777777" w:rsidR="006709F4" w:rsidRDefault="006709F4" w:rsidP="005C1D7B">
                      <w:pPr>
                        <w:jc w:val="center"/>
                        <w:rPr>
                          <w:bCs/>
                          <w:sz w:val="20"/>
                          <w:szCs w:val="20"/>
                        </w:rPr>
                      </w:pPr>
                    </w:p>
                    <w:p w14:paraId="5D4AD2B1" w14:textId="77777777" w:rsidR="006709F4" w:rsidRDefault="006709F4" w:rsidP="005C1D7B">
                      <w:pPr>
                        <w:jc w:val="center"/>
                        <w:rPr>
                          <w:bCs/>
                          <w:sz w:val="20"/>
                          <w:szCs w:val="20"/>
                        </w:rPr>
                      </w:pPr>
                    </w:p>
                    <w:p w14:paraId="7B8E5711" w14:textId="77777777" w:rsidR="006709F4" w:rsidRDefault="006709F4" w:rsidP="005C1D7B">
                      <w:pPr>
                        <w:jc w:val="center"/>
                        <w:rPr>
                          <w:bCs/>
                          <w:sz w:val="20"/>
                          <w:szCs w:val="20"/>
                        </w:rPr>
                      </w:pPr>
                    </w:p>
                    <w:p w14:paraId="3E2DC117" w14:textId="77777777" w:rsidR="006709F4" w:rsidRDefault="006709F4" w:rsidP="005C1D7B">
                      <w:pPr>
                        <w:jc w:val="center"/>
                        <w:rPr>
                          <w:bCs/>
                          <w:sz w:val="20"/>
                          <w:szCs w:val="20"/>
                        </w:rPr>
                      </w:pPr>
                    </w:p>
                    <w:p w14:paraId="728F21E5" w14:textId="77777777" w:rsidR="006709F4" w:rsidRDefault="006709F4" w:rsidP="005C1D7B">
                      <w:pPr>
                        <w:jc w:val="center"/>
                        <w:rPr>
                          <w:bCs/>
                          <w:sz w:val="20"/>
                          <w:szCs w:val="20"/>
                        </w:rPr>
                      </w:pPr>
                    </w:p>
                    <w:p w14:paraId="3D24950B" w14:textId="77777777" w:rsidR="006709F4" w:rsidRDefault="006709F4" w:rsidP="005C1D7B">
                      <w:pPr>
                        <w:jc w:val="center"/>
                        <w:rPr>
                          <w:bCs/>
                          <w:sz w:val="20"/>
                          <w:szCs w:val="20"/>
                        </w:rPr>
                      </w:pPr>
                    </w:p>
                    <w:p w14:paraId="44E844B5" w14:textId="77777777" w:rsidR="006709F4" w:rsidRDefault="006709F4" w:rsidP="005C1D7B">
                      <w:pPr>
                        <w:jc w:val="center"/>
                        <w:rPr>
                          <w:bCs/>
                          <w:sz w:val="20"/>
                          <w:szCs w:val="20"/>
                        </w:rPr>
                      </w:pPr>
                    </w:p>
                    <w:p w14:paraId="388C6DC1" w14:textId="77777777" w:rsidR="006709F4" w:rsidRDefault="006709F4" w:rsidP="005C1D7B">
                      <w:pPr>
                        <w:jc w:val="center"/>
                        <w:rPr>
                          <w:bCs/>
                          <w:sz w:val="20"/>
                          <w:szCs w:val="20"/>
                        </w:rPr>
                      </w:pPr>
                    </w:p>
                    <w:p w14:paraId="0FC16610" w14:textId="77777777" w:rsidR="006709F4" w:rsidRDefault="006709F4" w:rsidP="005C1D7B">
                      <w:pPr>
                        <w:jc w:val="center"/>
                        <w:rPr>
                          <w:bCs/>
                          <w:sz w:val="20"/>
                          <w:szCs w:val="20"/>
                        </w:rPr>
                      </w:pPr>
                    </w:p>
                    <w:p w14:paraId="6CB0A7BA" w14:textId="77777777" w:rsidR="006709F4" w:rsidRDefault="006709F4" w:rsidP="005C1D7B">
                      <w:pPr>
                        <w:jc w:val="center"/>
                        <w:rPr>
                          <w:bCs/>
                          <w:sz w:val="20"/>
                          <w:szCs w:val="20"/>
                        </w:rPr>
                      </w:pPr>
                    </w:p>
                    <w:p w14:paraId="63A5F07D" w14:textId="77777777" w:rsidR="006709F4" w:rsidRDefault="006709F4" w:rsidP="005C1D7B">
                      <w:pPr>
                        <w:jc w:val="center"/>
                        <w:rPr>
                          <w:bCs/>
                          <w:sz w:val="20"/>
                          <w:szCs w:val="20"/>
                        </w:rPr>
                      </w:pPr>
                    </w:p>
                    <w:p w14:paraId="75ED50FF" w14:textId="77777777" w:rsidR="006709F4" w:rsidRDefault="006709F4" w:rsidP="005C1D7B">
                      <w:pPr>
                        <w:jc w:val="center"/>
                        <w:rPr>
                          <w:bCs/>
                          <w:sz w:val="20"/>
                          <w:szCs w:val="20"/>
                        </w:rPr>
                      </w:pPr>
                    </w:p>
                    <w:p w14:paraId="0FC293CA" w14:textId="77777777" w:rsidR="006709F4" w:rsidRDefault="006709F4" w:rsidP="005C1D7B">
                      <w:pPr>
                        <w:jc w:val="center"/>
                        <w:rPr>
                          <w:bCs/>
                          <w:sz w:val="20"/>
                          <w:szCs w:val="20"/>
                        </w:rPr>
                      </w:pPr>
                    </w:p>
                    <w:p w14:paraId="100B53E5" w14:textId="77777777" w:rsidR="006709F4" w:rsidRDefault="006709F4" w:rsidP="005C1D7B">
                      <w:pPr>
                        <w:jc w:val="center"/>
                        <w:rPr>
                          <w:bCs/>
                          <w:sz w:val="20"/>
                          <w:szCs w:val="20"/>
                        </w:rPr>
                      </w:pPr>
                    </w:p>
                    <w:p w14:paraId="5AB2D1A0" w14:textId="77777777" w:rsidR="006709F4" w:rsidRDefault="006709F4" w:rsidP="005C1D7B">
                      <w:pPr>
                        <w:jc w:val="center"/>
                        <w:rPr>
                          <w:bCs/>
                          <w:sz w:val="20"/>
                          <w:szCs w:val="20"/>
                        </w:rPr>
                      </w:pPr>
                    </w:p>
                    <w:p w14:paraId="192A2ECF" w14:textId="77777777" w:rsidR="006709F4" w:rsidRDefault="006709F4" w:rsidP="005C1D7B">
                      <w:pPr>
                        <w:jc w:val="center"/>
                        <w:rPr>
                          <w:bCs/>
                          <w:sz w:val="20"/>
                          <w:szCs w:val="20"/>
                        </w:rPr>
                      </w:pPr>
                    </w:p>
                    <w:p w14:paraId="41ACD731" w14:textId="77777777" w:rsidR="006709F4" w:rsidRDefault="006709F4" w:rsidP="005C1D7B">
                      <w:pPr>
                        <w:jc w:val="center"/>
                      </w:pPr>
                    </w:p>
                  </w:txbxContent>
                </v:textbox>
                <w10:wrap anchorx="page"/>
              </v:rect>
            </w:pict>
          </mc:Fallback>
        </mc:AlternateContent>
      </w:r>
      <w:r w:rsidRPr="00ED0774">
        <w:rPr>
          <w:rFonts w:cs="Times New Roman"/>
          <w:noProof/>
          <w:szCs w:val="24"/>
          <w:lang w:eastAsia="ru-RU"/>
        </w:rPr>
        <mc:AlternateContent>
          <mc:Choice Requires="wps">
            <w:drawing>
              <wp:anchor distT="0" distB="0" distL="114300" distR="114300" simplePos="0" relativeHeight="251655680" behindDoc="1" locked="0" layoutInCell="1" allowOverlap="1" wp14:anchorId="4BA3BBB4" wp14:editId="6364D2DD">
                <wp:simplePos x="0" y="0"/>
                <wp:positionH relativeFrom="column">
                  <wp:posOffset>-803910</wp:posOffset>
                </wp:positionH>
                <wp:positionV relativeFrom="paragraph">
                  <wp:posOffset>-443865</wp:posOffset>
                </wp:positionV>
                <wp:extent cx="7000875" cy="8201025"/>
                <wp:effectExtent l="0" t="0" r="9525" b="9525"/>
                <wp:wrapNone/>
                <wp:docPr id="5"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82010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3D0AF" id="Прямоугольник 3" o:spid="_x0000_s1026" style="position:absolute;margin-left:-63.3pt;margin-top:-34.95pt;width:551.25pt;height:645.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" fillcolor="window" stroked="f"/>
            </w:pict>
          </mc:Fallback>
        </mc:AlternateContent>
      </w:r>
      <w:r w:rsidRPr="00ED0774">
        <w:rPr>
          <w:noProof/>
        </w:rPr>
        <mc:AlternateContent>
          <mc:Choice Requires="wps">
            <w:drawing>
              <wp:anchor distT="0" distB="0" distL="114300" distR="114300" simplePos="0" relativeHeight="251657728" behindDoc="1" locked="0" layoutInCell="1" allowOverlap="1" wp14:anchorId="2DFA4666" wp14:editId="756B6FEC">
                <wp:simplePos x="0" y="0"/>
                <wp:positionH relativeFrom="page">
                  <wp:align>left</wp:align>
                </wp:positionH>
                <wp:positionV relativeFrom="paragraph">
                  <wp:posOffset>-1298575</wp:posOffset>
                </wp:positionV>
                <wp:extent cx="7600950" cy="11020425"/>
                <wp:effectExtent l="0" t="5080" r="0" b="4445"/>
                <wp:wrapNone/>
                <wp:docPr id="2" name="Прямоугольник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1020425"/>
                        </a:xfrm>
                        <a:prstGeom prst="rect">
                          <a:avLst/>
                        </a:prstGeom>
                        <a:solidFill>
                          <a:srgbClr val="0B595D">
                            <a:alpha val="9804"/>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67B37C" id="Прямоугольник 77" o:spid="_x0000_s1026" style="position:absolute;margin-left:0;margin-top:-102.25pt;width:598.5pt;height:867.7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" fillcolor="#0b595d" stroked="f" strokeweight="2pt">
                <v:fill opacity="6425f"/>
                <v:path arrowok="t"/>
                <w10:wrap anchorx="page"/>
              </v:rect>
            </w:pict>
          </mc:Fallback>
        </mc:AlternateContent>
      </w:r>
    </w:p>
    <w:p w14:paraId="7364299C" w14:textId="127A48B3" w:rsidR="00705E68" w:rsidRPr="00ED0774" w:rsidRDefault="009F794D" w:rsidP="00F55AF1">
      <w:pPr>
        <w:tabs>
          <w:tab w:val="left" w:pos="3960"/>
        </w:tabs>
      </w:pPr>
      <w:r w:rsidRPr="00ED0774">
        <w:tab/>
      </w:r>
    </w:p>
    <w:p w14:paraId="649D4C51" w14:textId="77777777" w:rsidR="005069B4" w:rsidRPr="00ED0774" w:rsidRDefault="00D80AC9">
      <w:pPr>
        <w:jc w:val="center"/>
      </w:pPr>
      <w:r w:rsidRPr="00ED0774">
        <w:br w:type="page"/>
      </w:r>
      <w:r w:rsidRPr="00ED0774">
        <w:lastRenderedPageBreak/>
        <w:t>Оглавление</w:t>
      </w:r>
    </w:p>
    <w:p w14:paraId="496F199D" w14:textId="6216D587" w:rsidR="00255F17" w:rsidRDefault="00D80AC9">
      <w:pPr>
        <w:pStyle w:val="19"/>
        <w:rPr>
          <w:rFonts w:asciiTheme="minorHAnsi" w:eastAsiaTheme="minorEastAsia" w:hAnsiTheme="minorHAnsi" w:cstheme="minorBidi"/>
          <w:noProof/>
          <w:szCs w:val="24"/>
          <w:lang w:eastAsia="ru-RU"/>
        </w:rPr>
      </w:pPr>
      <w:r w:rsidRPr="00ED0774">
        <w:rPr>
          <w:rFonts w:cs="Times New Roman"/>
          <w:szCs w:val="24"/>
        </w:rPr>
        <w:fldChar w:fldCharType="begin"/>
      </w:r>
      <w:r w:rsidRPr="00ED0774">
        <w:rPr>
          <w:rFonts w:cs="Times New Roman"/>
          <w:szCs w:val="24"/>
        </w:rPr>
        <w:instrText xml:space="preserve"> TOC \o "1-3" \h \z \u </w:instrText>
      </w:r>
      <w:r w:rsidRPr="00ED0774">
        <w:rPr>
          <w:rFonts w:cs="Times New Roman"/>
        </w:rPr>
        <w:fldChar w:fldCharType="separate"/>
      </w:r>
      <w:hyperlink w:anchor="_Toc64624758" w:history="1">
        <w:r w:rsidR="00255F17" w:rsidRPr="004952B3">
          <w:rPr>
            <w:rStyle w:val="affd"/>
            <w:noProof/>
          </w:rPr>
          <w:t>Список сокращений</w:t>
        </w:r>
        <w:r w:rsidR="00255F17">
          <w:rPr>
            <w:noProof/>
            <w:webHidden/>
          </w:rPr>
          <w:tab/>
        </w:r>
        <w:r w:rsidR="00255F17">
          <w:rPr>
            <w:noProof/>
            <w:webHidden/>
          </w:rPr>
          <w:fldChar w:fldCharType="begin"/>
        </w:r>
        <w:r w:rsidR="00255F17">
          <w:rPr>
            <w:noProof/>
            <w:webHidden/>
          </w:rPr>
          <w:instrText xml:space="preserve"> PAGEREF _Toc64624758 \h </w:instrText>
        </w:r>
        <w:r w:rsidR="00255F17">
          <w:rPr>
            <w:noProof/>
            <w:webHidden/>
          </w:rPr>
        </w:r>
        <w:r w:rsidR="00255F17">
          <w:rPr>
            <w:noProof/>
            <w:webHidden/>
          </w:rPr>
          <w:fldChar w:fldCharType="separate"/>
        </w:r>
        <w:r w:rsidR="00E139F2">
          <w:rPr>
            <w:noProof/>
            <w:webHidden/>
          </w:rPr>
          <w:t>5</w:t>
        </w:r>
        <w:r w:rsidR="00255F17">
          <w:rPr>
            <w:noProof/>
            <w:webHidden/>
          </w:rPr>
          <w:fldChar w:fldCharType="end"/>
        </w:r>
      </w:hyperlink>
    </w:p>
    <w:p w14:paraId="46367AF8" w14:textId="0B68455D" w:rsidR="00255F17" w:rsidRDefault="00442FB0">
      <w:pPr>
        <w:pStyle w:val="19"/>
        <w:rPr>
          <w:rFonts w:asciiTheme="minorHAnsi" w:eastAsiaTheme="minorEastAsia" w:hAnsiTheme="minorHAnsi" w:cstheme="minorBidi"/>
          <w:noProof/>
          <w:szCs w:val="24"/>
          <w:lang w:eastAsia="ru-RU"/>
        </w:rPr>
      </w:pPr>
      <w:hyperlink w:anchor="_Toc64624759" w:history="1">
        <w:r w:rsidR="00255F17" w:rsidRPr="004952B3">
          <w:rPr>
            <w:rStyle w:val="affd"/>
            <w:noProof/>
          </w:rPr>
          <w:t>Термины и определения</w:t>
        </w:r>
        <w:r w:rsidR="00255F17">
          <w:rPr>
            <w:noProof/>
            <w:webHidden/>
          </w:rPr>
          <w:tab/>
        </w:r>
        <w:r w:rsidR="00255F17">
          <w:rPr>
            <w:noProof/>
            <w:webHidden/>
          </w:rPr>
          <w:fldChar w:fldCharType="begin"/>
        </w:r>
        <w:r w:rsidR="00255F17">
          <w:rPr>
            <w:noProof/>
            <w:webHidden/>
          </w:rPr>
          <w:instrText xml:space="preserve"> PAGEREF _Toc64624759 \h </w:instrText>
        </w:r>
        <w:r w:rsidR="00255F17">
          <w:rPr>
            <w:noProof/>
            <w:webHidden/>
          </w:rPr>
        </w:r>
        <w:r w:rsidR="00255F17">
          <w:rPr>
            <w:noProof/>
            <w:webHidden/>
          </w:rPr>
          <w:fldChar w:fldCharType="separate"/>
        </w:r>
        <w:r w:rsidR="00E139F2">
          <w:rPr>
            <w:noProof/>
            <w:webHidden/>
          </w:rPr>
          <w:t>6</w:t>
        </w:r>
        <w:r w:rsidR="00255F17">
          <w:rPr>
            <w:noProof/>
            <w:webHidden/>
          </w:rPr>
          <w:fldChar w:fldCharType="end"/>
        </w:r>
      </w:hyperlink>
    </w:p>
    <w:p w14:paraId="33185B41" w14:textId="1F2315CD" w:rsidR="00255F17" w:rsidRDefault="00442FB0">
      <w:pPr>
        <w:pStyle w:val="19"/>
        <w:rPr>
          <w:rFonts w:asciiTheme="minorHAnsi" w:eastAsiaTheme="minorEastAsia" w:hAnsiTheme="minorHAnsi" w:cstheme="minorBidi"/>
          <w:noProof/>
          <w:szCs w:val="24"/>
          <w:lang w:eastAsia="ru-RU"/>
        </w:rPr>
      </w:pPr>
      <w:hyperlink w:anchor="_Toc64624760" w:history="1">
        <w:r w:rsidR="00255F17" w:rsidRPr="004952B3">
          <w:rPr>
            <w:rStyle w:val="affd"/>
            <w:noProof/>
          </w:rPr>
          <w:t>1. Краткая информация по заболеванию или состоянию (группе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0 \h </w:instrText>
        </w:r>
        <w:r w:rsidR="00255F17">
          <w:rPr>
            <w:noProof/>
            <w:webHidden/>
          </w:rPr>
        </w:r>
        <w:r w:rsidR="00255F17">
          <w:rPr>
            <w:noProof/>
            <w:webHidden/>
          </w:rPr>
          <w:fldChar w:fldCharType="separate"/>
        </w:r>
        <w:r w:rsidR="00E139F2">
          <w:rPr>
            <w:noProof/>
            <w:webHidden/>
          </w:rPr>
          <w:t>10</w:t>
        </w:r>
        <w:r w:rsidR="00255F17">
          <w:rPr>
            <w:noProof/>
            <w:webHidden/>
          </w:rPr>
          <w:fldChar w:fldCharType="end"/>
        </w:r>
      </w:hyperlink>
    </w:p>
    <w:p w14:paraId="48719A50" w14:textId="0CC73E33" w:rsidR="00255F17" w:rsidRDefault="00442FB0">
      <w:pPr>
        <w:pStyle w:val="21"/>
        <w:rPr>
          <w:rFonts w:asciiTheme="minorHAnsi" w:eastAsiaTheme="minorEastAsia" w:hAnsiTheme="minorHAnsi" w:cstheme="minorBidi"/>
          <w:noProof/>
          <w:sz w:val="24"/>
          <w:szCs w:val="24"/>
          <w:lang w:eastAsia="ru-RU"/>
        </w:rPr>
      </w:pPr>
      <w:hyperlink w:anchor="_Toc64624761" w:history="1">
        <w:r w:rsidR="00255F17" w:rsidRPr="004952B3">
          <w:rPr>
            <w:rStyle w:val="affd"/>
            <w:rFonts w:eastAsia="Times New Roman"/>
            <w:noProof/>
          </w:rPr>
          <w:t xml:space="preserve">1.1. Определение </w:t>
        </w:r>
        <w:r w:rsidR="00255F17" w:rsidRPr="004952B3">
          <w:rPr>
            <w:rStyle w:val="affd"/>
            <w:bCs/>
            <w:noProo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1 \h </w:instrText>
        </w:r>
        <w:r w:rsidR="00255F17">
          <w:rPr>
            <w:noProof/>
            <w:webHidden/>
          </w:rPr>
        </w:r>
        <w:r w:rsidR="00255F17">
          <w:rPr>
            <w:noProof/>
            <w:webHidden/>
          </w:rPr>
          <w:fldChar w:fldCharType="separate"/>
        </w:r>
        <w:r w:rsidR="00E139F2">
          <w:rPr>
            <w:noProof/>
            <w:webHidden/>
          </w:rPr>
          <w:t>10</w:t>
        </w:r>
        <w:r w:rsidR="00255F17">
          <w:rPr>
            <w:noProof/>
            <w:webHidden/>
          </w:rPr>
          <w:fldChar w:fldCharType="end"/>
        </w:r>
      </w:hyperlink>
    </w:p>
    <w:p w14:paraId="4939D6C3" w14:textId="20E17324" w:rsidR="00255F17" w:rsidRDefault="00442FB0">
      <w:pPr>
        <w:pStyle w:val="21"/>
        <w:rPr>
          <w:rFonts w:asciiTheme="minorHAnsi" w:eastAsiaTheme="minorEastAsia" w:hAnsiTheme="minorHAnsi" w:cstheme="minorBidi"/>
          <w:noProof/>
          <w:sz w:val="24"/>
          <w:szCs w:val="24"/>
          <w:lang w:eastAsia="ru-RU"/>
        </w:rPr>
      </w:pPr>
      <w:hyperlink w:anchor="_Toc64624762" w:history="1">
        <w:r w:rsidR="00255F17" w:rsidRPr="004952B3">
          <w:rPr>
            <w:rStyle w:val="affd"/>
            <w:rFonts w:eastAsia="Times New Roman"/>
            <w:noProof/>
          </w:rPr>
          <w:t xml:space="preserve">1.2. Этиология и патогенез </w:t>
        </w:r>
        <w:r w:rsidR="00255F17" w:rsidRPr="004952B3">
          <w:rPr>
            <w:rStyle w:val="affd"/>
            <w:bCs/>
            <w:noProo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2 \h </w:instrText>
        </w:r>
        <w:r w:rsidR="00255F17">
          <w:rPr>
            <w:noProof/>
            <w:webHidden/>
          </w:rPr>
        </w:r>
        <w:r w:rsidR="00255F17">
          <w:rPr>
            <w:noProof/>
            <w:webHidden/>
          </w:rPr>
          <w:fldChar w:fldCharType="separate"/>
        </w:r>
        <w:r w:rsidR="00E139F2">
          <w:rPr>
            <w:noProof/>
            <w:webHidden/>
          </w:rPr>
          <w:t>10</w:t>
        </w:r>
        <w:r w:rsidR="00255F17">
          <w:rPr>
            <w:noProof/>
            <w:webHidden/>
          </w:rPr>
          <w:fldChar w:fldCharType="end"/>
        </w:r>
      </w:hyperlink>
    </w:p>
    <w:p w14:paraId="4AF0DFAA" w14:textId="0F0DB690" w:rsidR="00255F17" w:rsidRDefault="00442FB0">
      <w:pPr>
        <w:pStyle w:val="21"/>
        <w:rPr>
          <w:rFonts w:asciiTheme="minorHAnsi" w:eastAsiaTheme="minorEastAsia" w:hAnsiTheme="minorHAnsi" w:cstheme="minorBidi"/>
          <w:noProof/>
          <w:sz w:val="24"/>
          <w:szCs w:val="24"/>
          <w:lang w:eastAsia="ru-RU"/>
        </w:rPr>
      </w:pPr>
      <w:hyperlink w:anchor="_Toc64624763" w:history="1">
        <w:r w:rsidR="00255F17" w:rsidRPr="004952B3">
          <w:rPr>
            <w:rStyle w:val="affd"/>
            <w:rFonts w:eastAsia="Times New Roman"/>
            <w:noProof/>
          </w:rPr>
          <w:t>1.3. Эпидемиология</w:t>
        </w:r>
        <w:r w:rsidR="00255F17" w:rsidRPr="004952B3">
          <w:rPr>
            <w:rStyle w:val="affd"/>
            <w:bCs/>
            <w:noProof/>
          </w:rPr>
          <w:t xml:space="preserve"> 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3 \h </w:instrText>
        </w:r>
        <w:r w:rsidR="00255F17">
          <w:rPr>
            <w:noProof/>
            <w:webHidden/>
          </w:rPr>
        </w:r>
        <w:r w:rsidR="00255F17">
          <w:rPr>
            <w:noProof/>
            <w:webHidden/>
          </w:rPr>
          <w:fldChar w:fldCharType="separate"/>
        </w:r>
        <w:r w:rsidR="00E139F2">
          <w:rPr>
            <w:noProof/>
            <w:webHidden/>
          </w:rPr>
          <w:t>11</w:t>
        </w:r>
        <w:r w:rsidR="00255F17">
          <w:rPr>
            <w:noProof/>
            <w:webHidden/>
          </w:rPr>
          <w:fldChar w:fldCharType="end"/>
        </w:r>
      </w:hyperlink>
    </w:p>
    <w:p w14:paraId="15C15B05" w14:textId="52A2AE1E" w:rsidR="00255F17" w:rsidRDefault="00442FB0">
      <w:pPr>
        <w:pStyle w:val="21"/>
        <w:rPr>
          <w:rFonts w:asciiTheme="minorHAnsi" w:eastAsiaTheme="minorEastAsia" w:hAnsiTheme="minorHAnsi" w:cstheme="minorBidi"/>
          <w:noProof/>
          <w:sz w:val="24"/>
          <w:szCs w:val="24"/>
          <w:lang w:eastAsia="ru-RU"/>
        </w:rPr>
      </w:pPr>
      <w:hyperlink w:anchor="_Toc64624764" w:history="1">
        <w:r w:rsidR="00255F17" w:rsidRPr="004952B3">
          <w:rPr>
            <w:rStyle w:val="affd"/>
            <w:rFonts w:eastAsia="Times New Roman"/>
            <w:noProof/>
          </w:rPr>
          <w:t xml:space="preserve">1.4. </w:t>
        </w:r>
        <w:r w:rsidR="00255F17" w:rsidRPr="004952B3">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55F17">
          <w:rPr>
            <w:noProof/>
            <w:webHidden/>
          </w:rPr>
          <w:tab/>
        </w:r>
        <w:r w:rsidR="00255F17">
          <w:rPr>
            <w:noProof/>
            <w:webHidden/>
          </w:rPr>
          <w:fldChar w:fldCharType="begin"/>
        </w:r>
        <w:r w:rsidR="00255F17">
          <w:rPr>
            <w:noProof/>
            <w:webHidden/>
          </w:rPr>
          <w:instrText xml:space="preserve"> PAGEREF _Toc64624764 \h </w:instrText>
        </w:r>
        <w:r w:rsidR="00255F17">
          <w:rPr>
            <w:noProof/>
            <w:webHidden/>
          </w:rPr>
        </w:r>
        <w:r w:rsidR="00255F17">
          <w:rPr>
            <w:noProof/>
            <w:webHidden/>
          </w:rPr>
          <w:fldChar w:fldCharType="separate"/>
        </w:r>
        <w:r w:rsidR="00E139F2">
          <w:rPr>
            <w:noProof/>
            <w:webHidden/>
          </w:rPr>
          <w:t>11</w:t>
        </w:r>
        <w:r w:rsidR="00255F17">
          <w:rPr>
            <w:noProof/>
            <w:webHidden/>
          </w:rPr>
          <w:fldChar w:fldCharType="end"/>
        </w:r>
      </w:hyperlink>
    </w:p>
    <w:p w14:paraId="35CD95A0" w14:textId="49DC5468" w:rsidR="00255F17" w:rsidRDefault="00442FB0">
      <w:pPr>
        <w:pStyle w:val="21"/>
        <w:rPr>
          <w:rFonts w:asciiTheme="minorHAnsi" w:eastAsiaTheme="minorEastAsia" w:hAnsiTheme="minorHAnsi" w:cstheme="minorBidi"/>
          <w:noProof/>
          <w:sz w:val="24"/>
          <w:szCs w:val="24"/>
          <w:lang w:eastAsia="ru-RU"/>
        </w:rPr>
      </w:pPr>
      <w:hyperlink w:anchor="_Toc64624765" w:history="1">
        <w:r w:rsidR="00255F17" w:rsidRPr="004952B3">
          <w:rPr>
            <w:rStyle w:val="affd"/>
            <w:rFonts w:eastAsia="Times New Roman"/>
            <w:noProof/>
          </w:rPr>
          <w:t>1.5. Классификация</w:t>
        </w:r>
        <w:r w:rsidR="00255F17" w:rsidRPr="004952B3">
          <w:rPr>
            <w:rStyle w:val="affd"/>
            <w:bCs/>
            <w:noProof/>
          </w:rPr>
          <w:t xml:space="preserve"> </w:t>
        </w:r>
        <w:r w:rsidR="00255F17" w:rsidRPr="004952B3">
          <w:rPr>
            <w:rStyle w:val="affd"/>
            <w:noProof/>
            <w:shd w:val="clear" w:color="auto" w:fill="FFFFFF"/>
          </w:rPr>
          <w:t>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5 \h </w:instrText>
        </w:r>
        <w:r w:rsidR="00255F17">
          <w:rPr>
            <w:noProof/>
            <w:webHidden/>
          </w:rPr>
        </w:r>
        <w:r w:rsidR="00255F17">
          <w:rPr>
            <w:noProof/>
            <w:webHidden/>
          </w:rPr>
          <w:fldChar w:fldCharType="separate"/>
        </w:r>
        <w:r w:rsidR="00E139F2">
          <w:rPr>
            <w:noProof/>
            <w:webHidden/>
          </w:rPr>
          <w:t>12</w:t>
        </w:r>
        <w:r w:rsidR="00255F17">
          <w:rPr>
            <w:noProof/>
            <w:webHidden/>
          </w:rPr>
          <w:fldChar w:fldCharType="end"/>
        </w:r>
      </w:hyperlink>
    </w:p>
    <w:p w14:paraId="2AF1E78E" w14:textId="5244EE94" w:rsidR="00255F17" w:rsidRDefault="00442FB0">
      <w:pPr>
        <w:pStyle w:val="21"/>
        <w:rPr>
          <w:rFonts w:asciiTheme="minorHAnsi" w:eastAsiaTheme="minorEastAsia" w:hAnsiTheme="minorHAnsi" w:cstheme="minorBidi"/>
          <w:noProof/>
          <w:sz w:val="24"/>
          <w:szCs w:val="24"/>
          <w:lang w:eastAsia="ru-RU"/>
        </w:rPr>
      </w:pPr>
      <w:hyperlink w:anchor="_Toc64624766" w:history="1">
        <w:r w:rsidR="00255F17" w:rsidRPr="004952B3">
          <w:rPr>
            <w:rStyle w:val="affd"/>
            <w:rFonts w:eastAsia="Times New Roman"/>
            <w:noProof/>
          </w:rPr>
          <w:t>1.6. Клиническая картина</w:t>
        </w:r>
        <w:r w:rsidR="00255F17" w:rsidRPr="004952B3">
          <w:rPr>
            <w:rStyle w:val="affd"/>
            <w:bCs/>
            <w:noProof/>
          </w:rPr>
          <w:t xml:space="preserve"> заболевания или состояния (группы заболеваний или состояний)</w:t>
        </w:r>
        <w:r w:rsidR="00255F17">
          <w:rPr>
            <w:noProof/>
            <w:webHidden/>
          </w:rPr>
          <w:tab/>
        </w:r>
        <w:r w:rsidR="00255F17">
          <w:rPr>
            <w:noProof/>
            <w:webHidden/>
          </w:rPr>
          <w:fldChar w:fldCharType="begin"/>
        </w:r>
        <w:r w:rsidR="00255F17">
          <w:rPr>
            <w:noProof/>
            <w:webHidden/>
          </w:rPr>
          <w:instrText xml:space="preserve"> PAGEREF _Toc64624766 \h </w:instrText>
        </w:r>
        <w:r w:rsidR="00255F17">
          <w:rPr>
            <w:noProof/>
            <w:webHidden/>
          </w:rPr>
        </w:r>
        <w:r w:rsidR="00255F17">
          <w:rPr>
            <w:noProof/>
            <w:webHidden/>
          </w:rPr>
          <w:fldChar w:fldCharType="separate"/>
        </w:r>
        <w:r w:rsidR="00E139F2">
          <w:rPr>
            <w:noProof/>
            <w:webHidden/>
          </w:rPr>
          <w:t>18</w:t>
        </w:r>
        <w:r w:rsidR="00255F17">
          <w:rPr>
            <w:noProof/>
            <w:webHidden/>
          </w:rPr>
          <w:fldChar w:fldCharType="end"/>
        </w:r>
      </w:hyperlink>
    </w:p>
    <w:p w14:paraId="1D4CF08E" w14:textId="0AF818F0" w:rsidR="00255F17" w:rsidRDefault="00442FB0">
      <w:pPr>
        <w:pStyle w:val="19"/>
        <w:rPr>
          <w:rFonts w:asciiTheme="minorHAnsi" w:eastAsiaTheme="minorEastAsia" w:hAnsiTheme="minorHAnsi" w:cstheme="minorBidi"/>
          <w:noProof/>
          <w:szCs w:val="24"/>
          <w:lang w:eastAsia="ru-RU"/>
        </w:rPr>
      </w:pPr>
      <w:hyperlink w:anchor="_Toc64624767" w:history="1">
        <w:r w:rsidR="00255F17" w:rsidRPr="004952B3">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55F17">
          <w:rPr>
            <w:noProof/>
            <w:webHidden/>
          </w:rPr>
          <w:tab/>
        </w:r>
        <w:r w:rsidR="00255F17">
          <w:rPr>
            <w:noProof/>
            <w:webHidden/>
          </w:rPr>
          <w:fldChar w:fldCharType="begin"/>
        </w:r>
        <w:r w:rsidR="00255F17">
          <w:rPr>
            <w:noProof/>
            <w:webHidden/>
          </w:rPr>
          <w:instrText xml:space="preserve"> PAGEREF _Toc64624767 \h </w:instrText>
        </w:r>
        <w:r w:rsidR="00255F17">
          <w:rPr>
            <w:noProof/>
            <w:webHidden/>
          </w:rPr>
        </w:r>
        <w:r w:rsidR="00255F17">
          <w:rPr>
            <w:noProof/>
            <w:webHidden/>
          </w:rPr>
          <w:fldChar w:fldCharType="separate"/>
        </w:r>
        <w:r w:rsidR="00E139F2">
          <w:rPr>
            <w:noProof/>
            <w:webHidden/>
          </w:rPr>
          <w:t>20</w:t>
        </w:r>
        <w:r w:rsidR="00255F17">
          <w:rPr>
            <w:noProof/>
            <w:webHidden/>
          </w:rPr>
          <w:fldChar w:fldCharType="end"/>
        </w:r>
      </w:hyperlink>
    </w:p>
    <w:p w14:paraId="2BB53361" w14:textId="6AE15EEA" w:rsidR="00255F17" w:rsidRDefault="00442FB0">
      <w:pPr>
        <w:pStyle w:val="21"/>
        <w:rPr>
          <w:rFonts w:asciiTheme="minorHAnsi" w:eastAsiaTheme="minorEastAsia" w:hAnsiTheme="minorHAnsi" w:cstheme="minorBidi"/>
          <w:noProof/>
          <w:sz w:val="24"/>
          <w:szCs w:val="24"/>
          <w:lang w:eastAsia="ru-RU"/>
        </w:rPr>
      </w:pPr>
      <w:hyperlink w:anchor="_Toc64624768" w:history="1">
        <w:r w:rsidR="00255F17" w:rsidRPr="004952B3">
          <w:rPr>
            <w:rStyle w:val="affd"/>
            <w:rFonts w:eastAsia="Times New Roman"/>
            <w:noProof/>
          </w:rPr>
          <w:t>2.1. Жалобы и анамнез</w:t>
        </w:r>
        <w:r w:rsidR="00255F17">
          <w:rPr>
            <w:noProof/>
            <w:webHidden/>
          </w:rPr>
          <w:tab/>
        </w:r>
        <w:r w:rsidR="00255F17">
          <w:rPr>
            <w:noProof/>
            <w:webHidden/>
          </w:rPr>
          <w:fldChar w:fldCharType="begin"/>
        </w:r>
        <w:r w:rsidR="00255F17">
          <w:rPr>
            <w:noProof/>
            <w:webHidden/>
          </w:rPr>
          <w:instrText xml:space="preserve"> PAGEREF _Toc64624768 \h </w:instrText>
        </w:r>
        <w:r w:rsidR="00255F17">
          <w:rPr>
            <w:noProof/>
            <w:webHidden/>
          </w:rPr>
        </w:r>
        <w:r w:rsidR="00255F17">
          <w:rPr>
            <w:noProof/>
            <w:webHidden/>
          </w:rPr>
          <w:fldChar w:fldCharType="separate"/>
        </w:r>
        <w:r w:rsidR="00E139F2">
          <w:rPr>
            <w:noProof/>
            <w:webHidden/>
          </w:rPr>
          <w:t>20</w:t>
        </w:r>
        <w:r w:rsidR="00255F17">
          <w:rPr>
            <w:noProof/>
            <w:webHidden/>
          </w:rPr>
          <w:fldChar w:fldCharType="end"/>
        </w:r>
      </w:hyperlink>
    </w:p>
    <w:p w14:paraId="6180E821" w14:textId="63032BE5" w:rsidR="00255F17" w:rsidRDefault="00442FB0">
      <w:pPr>
        <w:pStyle w:val="21"/>
        <w:rPr>
          <w:rFonts w:asciiTheme="minorHAnsi" w:eastAsiaTheme="minorEastAsia" w:hAnsiTheme="minorHAnsi" w:cstheme="minorBidi"/>
          <w:noProof/>
          <w:sz w:val="24"/>
          <w:szCs w:val="24"/>
          <w:lang w:eastAsia="ru-RU"/>
        </w:rPr>
      </w:pPr>
      <w:hyperlink w:anchor="_Toc64624769" w:history="1">
        <w:r w:rsidR="00255F17" w:rsidRPr="004952B3">
          <w:rPr>
            <w:rStyle w:val="affd"/>
            <w:bCs/>
            <w:noProof/>
          </w:rPr>
          <w:t>2</w:t>
        </w:r>
        <w:r w:rsidR="00255F17" w:rsidRPr="004952B3">
          <w:rPr>
            <w:rStyle w:val="affd"/>
            <w:rFonts w:eastAsia="Times New Roman"/>
            <w:noProof/>
          </w:rPr>
          <w:t>.2. Физикальное обследование</w:t>
        </w:r>
        <w:r w:rsidR="00255F17">
          <w:rPr>
            <w:noProof/>
            <w:webHidden/>
          </w:rPr>
          <w:tab/>
        </w:r>
        <w:r w:rsidR="00255F17">
          <w:rPr>
            <w:noProof/>
            <w:webHidden/>
          </w:rPr>
          <w:fldChar w:fldCharType="begin"/>
        </w:r>
        <w:r w:rsidR="00255F17">
          <w:rPr>
            <w:noProof/>
            <w:webHidden/>
          </w:rPr>
          <w:instrText xml:space="preserve"> PAGEREF _Toc64624769 \h </w:instrText>
        </w:r>
        <w:r w:rsidR="00255F17">
          <w:rPr>
            <w:noProof/>
            <w:webHidden/>
          </w:rPr>
        </w:r>
        <w:r w:rsidR="00255F17">
          <w:rPr>
            <w:noProof/>
            <w:webHidden/>
          </w:rPr>
          <w:fldChar w:fldCharType="separate"/>
        </w:r>
        <w:r w:rsidR="00E139F2">
          <w:rPr>
            <w:noProof/>
            <w:webHidden/>
          </w:rPr>
          <w:t>21</w:t>
        </w:r>
        <w:r w:rsidR="00255F17">
          <w:rPr>
            <w:noProof/>
            <w:webHidden/>
          </w:rPr>
          <w:fldChar w:fldCharType="end"/>
        </w:r>
      </w:hyperlink>
    </w:p>
    <w:p w14:paraId="2956164D" w14:textId="0BB7D7D2" w:rsidR="00255F17" w:rsidRDefault="00442FB0">
      <w:pPr>
        <w:pStyle w:val="21"/>
        <w:rPr>
          <w:rFonts w:asciiTheme="minorHAnsi" w:eastAsiaTheme="minorEastAsia" w:hAnsiTheme="minorHAnsi" w:cstheme="minorBidi"/>
          <w:noProof/>
          <w:sz w:val="24"/>
          <w:szCs w:val="24"/>
          <w:lang w:eastAsia="ru-RU"/>
        </w:rPr>
      </w:pPr>
      <w:hyperlink w:anchor="_Toc64624770" w:history="1">
        <w:r w:rsidR="00255F17" w:rsidRPr="004952B3">
          <w:rPr>
            <w:rStyle w:val="affd"/>
            <w:bCs/>
            <w:noProof/>
          </w:rPr>
          <w:t>2</w:t>
        </w:r>
        <w:r w:rsidR="00255F17" w:rsidRPr="004952B3">
          <w:rPr>
            <w:rStyle w:val="affd"/>
            <w:rFonts w:eastAsia="Times New Roman"/>
            <w:noProof/>
          </w:rPr>
          <w:t xml:space="preserve">.3. </w:t>
        </w:r>
        <w:r w:rsidR="00255F17" w:rsidRPr="004952B3">
          <w:rPr>
            <w:rStyle w:val="affd"/>
            <w:noProof/>
          </w:rPr>
          <w:t>Лабораторные диагностические исследования</w:t>
        </w:r>
        <w:r w:rsidR="00255F17">
          <w:rPr>
            <w:noProof/>
            <w:webHidden/>
          </w:rPr>
          <w:tab/>
        </w:r>
        <w:r w:rsidR="00255F17">
          <w:rPr>
            <w:noProof/>
            <w:webHidden/>
          </w:rPr>
          <w:fldChar w:fldCharType="begin"/>
        </w:r>
        <w:r w:rsidR="00255F17">
          <w:rPr>
            <w:noProof/>
            <w:webHidden/>
          </w:rPr>
          <w:instrText xml:space="preserve"> PAGEREF _Toc64624770 \h </w:instrText>
        </w:r>
        <w:r w:rsidR="00255F17">
          <w:rPr>
            <w:noProof/>
            <w:webHidden/>
          </w:rPr>
        </w:r>
        <w:r w:rsidR="00255F17">
          <w:rPr>
            <w:noProof/>
            <w:webHidden/>
          </w:rPr>
          <w:fldChar w:fldCharType="separate"/>
        </w:r>
        <w:r w:rsidR="00E139F2">
          <w:rPr>
            <w:noProof/>
            <w:webHidden/>
          </w:rPr>
          <w:t>21</w:t>
        </w:r>
        <w:r w:rsidR="00255F17">
          <w:rPr>
            <w:noProof/>
            <w:webHidden/>
          </w:rPr>
          <w:fldChar w:fldCharType="end"/>
        </w:r>
      </w:hyperlink>
    </w:p>
    <w:p w14:paraId="66A2596B" w14:textId="26DF4EC9" w:rsidR="00255F17" w:rsidRDefault="00442FB0">
      <w:pPr>
        <w:pStyle w:val="21"/>
        <w:rPr>
          <w:rFonts w:asciiTheme="minorHAnsi" w:eastAsiaTheme="minorEastAsia" w:hAnsiTheme="minorHAnsi" w:cstheme="minorBidi"/>
          <w:noProof/>
          <w:sz w:val="24"/>
          <w:szCs w:val="24"/>
          <w:lang w:eastAsia="ru-RU"/>
        </w:rPr>
      </w:pPr>
      <w:hyperlink w:anchor="_Toc64624771" w:history="1">
        <w:r w:rsidR="00255F17" w:rsidRPr="004952B3">
          <w:rPr>
            <w:rStyle w:val="affd"/>
            <w:rFonts w:eastAsia="Times New Roman"/>
            <w:noProof/>
          </w:rPr>
          <w:t xml:space="preserve">2.4. </w:t>
        </w:r>
        <w:r w:rsidR="00255F17" w:rsidRPr="004952B3">
          <w:rPr>
            <w:rStyle w:val="affd"/>
            <w:noProof/>
          </w:rPr>
          <w:t>Инструментальные диагностические исследования</w:t>
        </w:r>
        <w:r w:rsidR="00255F17">
          <w:rPr>
            <w:noProof/>
            <w:webHidden/>
          </w:rPr>
          <w:tab/>
        </w:r>
        <w:r w:rsidR="00255F17">
          <w:rPr>
            <w:noProof/>
            <w:webHidden/>
          </w:rPr>
          <w:fldChar w:fldCharType="begin"/>
        </w:r>
        <w:r w:rsidR="00255F17">
          <w:rPr>
            <w:noProof/>
            <w:webHidden/>
          </w:rPr>
          <w:instrText xml:space="preserve"> PAGEREF _Toc64624771 \h </w:instrText>
        </w:r>
        <w:r w:rsidR="00255F17">
          <w:rPr>
            <w:noProof/>
            <w:webHidden/>
          </w:rPr>
        </w:r>
        <w:r w:rsidR="00255F17">
          <w:rPr>
            <w:noProof/>
            <w:webHidden/>
          </w:rPr>
          <w:fldChar w:fldCharType="separate"/>
        </w:r>
        <w:r w:rsidR="00E139F2">
          <w:rPr>
            <w:noProof/>
            <w:webHidden/>
          </w:rPr>
          <w:t>36</w:t>
        </w:r>
        <w:r w:rsidR="00255F17">
          <w:rPr>
            <w:noProof/>
            <w:webHidden/>
          </w:rPr>
          <w:fldChar w:fldCharType="end"/>
        </w:r>
      </w:hyperlink>
    </w:p>
    <w:p w14:paraId="7D4D48B7" w14:textId="0183F748" w:rsidR="00255F17" w:rsidRDefault="00442FB0">
      <w:pPr>
        <w:pStyle w:val="21"/>
        <w:rPr>
          <w:rFonts w:asciiTheme="minorHAnsi" w:eastAsiaTheme="minorEastAsia" w:hAnsiTheme="minorHAnsi" w:cstheme="minorBidi"/>
          <w:noProof/>
          <w:sz w:val="24"/>
          <w:szCs w:val="24"/>
          <w:lang w:eastAsia="ru-RU"/>
        </w:rPr>
      </w:pPr>
      <w:hyperlink w:anchor="_Toc64624772" w:history="1">
        <w:r w:rsidR="00255F17" w:rsidRPr="004952B3">
          <w:rPr>
            <w:rStyle w:val="affd"/>
            <w:rFonts w:eastAsia="Times New Roman"/>
            <w:noProof/>
          </w:rPr>
          <w:t>2.5</w:t>
        </w:r>
        <w:r w:rsidR="00255F17" w:rsidRPr="004952B3">
          <w:rPr>
            <w:rStyle w:val="affd"/>
            <w:noProof/>
          </w:rPr>
          <w:t xml:space="preserve"> Иные диагностические исследования</w:t>
        </w:r>
        <w:r w:rsidR="00255F17">
          <w:rPr>
            <w:noProof/>
            <w:webHidden/>
          </w:rPr>
          <w:tab/>
        </w:r>
      </w:hyperlink>
      <w:r w:rsidR="00E958FF">
        <w:rPr>
          <w:noProof/>
        </w:rPr>
        <w:t>39</w:t>
      </w:r>
    </w:p>
    <w:p w14:paraId="18EB956F" w14:textId="5FDE3109" w:rsidR="00255F17" w:rsidRDefault="00442FB0">
      <w:pPr>
        <w:pStyle w:val="19"/>
        <w:rPr>
          <w:rFonts w:asciiTheme="minorHAnsi" w:eastAsiaTheme="minorEastAsia" w:hAnsiTheme="minorHAnsi" w:cstheme="minorBidi"/>
          <w:noProof/>
          <w:szCs w:val="24"/>
          <w:lang w:eastAsia="ru-RU"/>
        </w:rPr>
      </w:pPr>
      <w:hyperlink w:anchor="_Toc64624773" w:history="1">
        <w:r w:rsidR="00255F17" w:rsidRPr="004952B3">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55F17">
          <w:rPr>
            <w:noProof/>
            <w:webHidden/>
          </w:rPr>
          <w:tab/>
        </w:r>
        <w:r w:rsidR="00255F17">
          <w:rPr>
            <w:noProof/>
            <w:webHidden/>
          </w:rPr>
          <w:fldChar w:fldCharType="begin"/>
        </w:r>
        <w:r w:rsidR="00255F17">
          <w:rPr>
            <w:noProof/>
            <w:webHidden/>
          </w:rPr>
          <w:instrText xml:space="preserve"> PAGEREF _Toc64624773 \h </w:instrText>
        </w:r>
        <w:r w:rsidR="00255F17">
          <w:rPr>
            <w:noProof/>
            <w:webHidden/>
          </w:rPr>
        </w:r>
        <w:r w:rsidR="00255F17">
          <w:rPr>
            <w:noProof/>
            <w:webHidden/>
          </w:rPr>
          <w:fldChar w:fldCharType="separate"/>
        </w:r>
        <w:r w:rsidR="00E139F2">
          <w:rPr>
            <w:noProof/>
            <w:webHidden/>
          </w:rPr>
          <w:t>42</w:t>
        </w:r>
        <w:r w:rsidR="00255F17">
          <w:rPr>
            <w:noProof/>
            <w:webHidden/>
          </w:rPr>
          <w:fldChar w:fldCharType="end"/>
        </w:r>
      </w:hyperlink>
    </w:p>
    <w:p w14:paraId="20D08E08" w14:textId="6A0C1310" w:rsidR="00255F17" w:rsidRDefault="00442FB0">
      <w:pPr>
        <w:pStyle w:val="21"/>
        <w:rPr>
          <w:rFonts w:asciiTheme="minorHAnsi" w:eastAsiaTheme="minorEastAsia" w:hAnsiTheme="minorHAnsi" w:cstheme="minorBidi"/>
          <w:noProof/>
          <w:sz w:val="24"/>
          <w:szCs w:val="24"/>
          <w:lang w:eastAsia="ru-RU"/>
        </w:rPr>
      </w:pPr>
      <w:hyperlink w:anchor="_Toc64624774" w:history="1">
        <w:r w:rsidR="00255F17" w:rsidRPr="004952B3">
          <w:rPr>
            <w:rStyle w:val="affd"/>
            <w:rFonts w:eastAsia="Times New Roman"/>
            <w:noProof/>
          </w:rPr>
          <w:t>3.1. Лечение пациентов с острым миелоидным лейкозом в возрасте 18–60 лет</w:t>
        </w:r>
        <w:r w:rsidR="00255F17">
          <w:rPr>
            <w:noProof/>
            <w:webHidden/>
          </w:rPr>
          <w:tab/>
        </w:r>
        <w:r w:rsidR="00255F17">
          <w:rPr>
            <w:noProof/>
            <w:webHidden/>
          </w:rPr>
          <w:fldChar w:fldCharType="begin"/>
        </w:r>
        <w:r w:rsidR="00255F17">
          <w:rPr>
            <w:noProof/>
            <w:webHidden/>
          </w:rPr>
          <w:instrText xml:space="preserve"> PAGEREF _Toc64624774 \h </w:instrText>
        </w:r>
        <w:r w:rsidR="00255F17">
          <w:rPr>
            <w:noProof/>
            <w:webHidden/>
          </w:rPr>
        </w:r>
        <w:r w:rsidR="00255F17">
          <w:rPr>
            <w:noProof/>
            <w:webHidden/>
          </w:rPr>
          <w:fldChar w:fldCharType="separate"/>
        </w:r>
        <w:r w:rsidR="00E139F2">
          <w:rPr>
            <w:noProof/>
            <w:webHidden/>
          </w:rPr>
          <w:t>44</w:t>
        </w:r>
        <w:r w:rsidR="00255F17">
          <w:rPr>
            <w:noProof/>
            <w:webHidden/>
          </w:rPr>
          <w:fldChar w:fldCharType="end"/>
        </w:r>
      </w:hyperlink>
    </w:p>
    <w:p w14:paraId="7BE5800D" w14:textId="6C44431F" w:rsidR="00255F17" w:rsidRDefault="00442FB0">
      <w:pPr>
        <w:pStyle w:val="21"/>
        <w:rPr>
          <w:rFonts w:asciiTheme="minorHAnsi" w:eastAsiaTheme="minorEastAsia" w:hAnsiTheme="minorHAnsi" w:cstheme="minorBidi"/>
          <w:noProof/>
          <w:sz w:val="24"/>
          <w:szCs w:val="24"/>
          <w:lang w:eastAsia="ru-RU"/>
        </w:rPr>
      </w:pPr>
      <w:hyperlink w:anchor="_Toc64624775" w:history="1">
        <w:r w:rsidR="00255F17" w:rsidRPr="004952B3">
          <w:rPr>
            <w:rStyle w:val="affd"/>
            <w:rFonts w:eastAsia="Times New Roman"/>
            <w:noProof/>
          </w:rPr>
          <w:t>3.2. Лечение пациентов с острым миелоидным лейкозом старшей возрастной группы (&gt;60 лет)</w:t>
        </w:r>
        <w:r w:rsidR="00255F17">
          <w:rPr>
            <w:noProof/>
            <w:webHidden/>
          </w:rPr>
          <w:tab/>
        </w:r>
        <w:r w:rsidR="00255F17">
          <w:rPr>
            <w:noProof/>
            <w:webHidden/>
          </w:rPr>
          <w:fldChar w:fldCharType="begin"/>
        </w:r>
        <w:r w:rsidR="00255F17">
          <w:rPr>
            <w:noProof/>
            <w:webHidden/>
          </w:rPr>
          <w:instrText xml:space="preserve"> PAGEREF _Toc64624775 \h </w:instrText>
        </w:r>
        <w:r w:rsidR="00255F17">
          <w:rPr>
            <w:noProof/>
            <w:webHidden/>
          </w:rPr>
        </w:r>
        <w:r w:rsidR="00255F17">
          <w:rPr>
            <w:noProof/>
            <w:webHidden/>
          </w:rPr>
          <w:fldChar w:fldCharType="separate"/>
        </w:r>
        <w:r w:rsidR="00E139F2">
          <w:rPr>
            <w:noProof/>
            <w:webHidden/>
          </w:rPr>
          <w:t>52</w:t>
        </w:r>
        <w:r w:rsidR="00255F17">
          <w:rPr>
            <w:noProof/>
            <w:webHidden/>
          </w:rPr>
          <w:fldChar w:fldCharType="end"/>
        </w:r>
      </w:hyperlink>
    </w:p>
    <w:p w14:paraId="2E6E66F0" w14:textId="11CFF533" w:rsidR="00255F17" w:rsidRDefault="00442FB0">
      <w:pPr>
        <w:pStyle w:val="21"/>
        <w:rPr>
          <w:rFonts w:asciiTheme="minorHAnsi" w:eastAsiaTheme="minorEastAsia" w:hAnsiTheme="minorHAnsi" w:cstheme="minorBidi"/>
          <w:noProof/>
          <w:sz w:val="24"/>
          <w:szCs w:val="24"/>
          <w:lang w:eastAsia="ru-RU"/>
        </w:rPr>
      </w:pPr>
      <w:hyperlink w:anchor="_Toc64624776" w:history="1">
        <w:r w:rsidR="00255F17" w:rsidRPr="004952B3">
          <w:rPr>
            <w:rStyle w:val="affd"/>
            <w:rFonts w:eastAsia="Times New Roman"/>
            <w:noProof/>
          </w:rPr>
          <w:t>3.3. Терапия рецидивов и резистентных форм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776 \h </w:instrText>
        </w:r>
        <w:r w:rsidR="00255F17">
          <w:rPr>
            <w:noProof/>
            <w:webHidden/>
          </w:rPr>
        </w:r>
        <w:r w:rsidR="00255F17">
          <w:rPr>
            <w:noProof/>
            <w:webHidden/>
          </w:rPr>
          <w:fldChar w:fldCharType="separate"/>
        </w:r>
        <w:r w:rsidR="00E139F2">
          <w:rPr>
            <w:noProof/>
            <w:webHidden/>
          </w:rPr>
          <w:t>54</w:t>
        </w:r>
        <w:r w:rsidR="00255F17">
          <w:rPr>
            <w:noProof/>
            <w:webHidden/>
          </w:rPr>
          <w:fldChar w:fldCharType="end"/>
        </w:r>
      </w:hyperlink>
    </w:p>
    <w:p w14:paraId="5C6FD489" w14:textId="17AA95DF" w:rsidR="00255F17" w:rsidRDefault="00442FB0">
      <w:pPr>
        <w:pStyle w:val="21"/>
        <w:rPr>
          <w:rFonts w:asciiTheme="minorHAnsi" w:eastAsiaTheme="minorEastAsia" w:hAnsiTheme="minorHAnsi" w:cstheme="minorBidi"/>
          <w:noProof/>
          <w:sz w:val="24"/>
          <w:szCs w:val="24"/>
          <w:lang w:eastAsia="ru-RU"/>
        </w:rPr>
      </w:pPr>
      <w:hyperlink w:anchor="_Toc64624777" w:history="1">
        <w:r w:rsidR="00255F17" w:rsidRPr="004952B3">
          <w:rPr>
            <w:rStyle w:val="affd"/>
            <w:rFonts w:eastAsia="Times New Roman"/>
            <w:noProof/>
          </w:rPr>
          <w:t>3.4. Ведение пациентов с особыми ситуациями</w:t>
        </w:r>
        <w:r w:rsidR="00255F17">
          <w:rPr>
            <w:noProof/>
            <w:webHidden/>
          </w:rPr>
          <w:tab/>
        </w:r>
      </w:hyperlink>
      <w:r w:rsidR="00D20200">
        <w:rPr>
          <w:noProof/>
        </w:rPr>
        <w:t>59</w:t>
      </w:r>
    </w:p>
    <w:p w14:paraId="49397352" w14:textId="150931AE" w:rsidR="00255F17" w:rsidRDefault="00442FB0">
      <w:pPr>
        <w:pStyle w:val="33"/>
        <w:tabs>
          <w:tab w:val="right" w:leader="dot" w:pos="9345"/>
        </w:tabs>
        <w:rPr>
          <w:rFonts w:asciiTheme="minorHAnsi" w:eastAsiaTheme="minorEastAsia" w:hAnsiTheme="minorHAnsi" w:cstheme="minorBidi"/>
          <w:noProof/>
        </w:rPr>
      </w:pPr>
      <w:hyperlink w:anchor="_Toc64624778" w:history="1">
        <w:r w:rsidR="00255F17" w:rsidRPr="004952B3">
          <w:rPr>
            <w:rStyle w:val="affd"/>
            <w:iCs/>
            <w:noProof/>
          </w:rPr>
          <w:t>3.4.1. Острый миелоидный лейкоз с гиперлейкоцитозом</w:t>
        </w:r>
        <w:r w:rsidR="00255F17">
          <w:rPr>
            <w:noProof/>
            <w:webHidden/>
          </w:rPr>
          <w:tab/>
        </w:r>
      </w:hyperlink>
      <w:r w:rsidR="00D20200">
        <w:rPr>
          <w:noProof/>
        </w:rPr>
        <w:t>59</w:t>
      </w:r>
    </w:p>
    <w:p w14:paraId="3C09EBAD" w14:textId="71FE5F98" w:rsidR="00255F17" w:rsidRDefault="00442FB0">
      <w:pPr>
        <w:pStyle w:val="33"/>
        <w:tabs>
          <w:tab w:val="right" w:leader="dot" w:pos="9345"/>
        </w:tabs>
        <w:rPr>
          <w:rFonts w:asciiTheme="minorHAnsi" w:eastAsiaTheme="minorEastAsia" w:hAnsiTheme="minorHAnsi" w:cstheme="minorBidi"/>
          <w:noProof/>
        </w:rPr>
      </w:pPr>
      <w:hyperlink w:anchor="_Toc64624779" w:history="1">
        <w:r w:rsidR="00255F17" w:rsidRPr="004952B3">
          <w:rPr>
            <w:rStyle w:val="affd"/>
            <w:iCs/>
            <w:noProof/>
          </w:rPr>
          <w:t>3.4.2. Миелоидная саркома</w:t>
        </w:r>
        <w:r w:rsidR="00255F17">
          <w:rPr>
            <w:noProof/>
            <w:webHidden/>
          </w:rPr>
          <w:tab/>
        </w:r>
        <w:r w:rsidR="00255F17">
          <w:rPr>
            <w:noProof/>
            <w:webHidden/>
          </w:rPr>
          <w:fldChar w:fldCharType="begin"/>
        </w:r>
        <w:r w:rsidR="00255F17">
          <w:rPr>
            <w:noProof/>
            <w:webHidden/>
          </w:rPr>
          <w:instrText xml:space="preserve"> PAGEREF _Toc64624779 \h </w:instrText>
        </w:r>
        <w:r w:rsidR="00255F17">
          <w:rPr>
            <w:noProof/>
            <w:webHidden/>
          </w:rPr>
        </w:r>
        <w:r w:rsidR="00255F17">
          <w:rPr>
            <w:noProof/>
            <w:webHidden/>
          </w:rPr>
          <w:fldChar w:fldCharType="separate"/>
        </w:r>
        <w:r w:rsidR="00E139F2">
          <w:rPr>
            <w:noProof/>
            <w:webHidden/>
          </w:rPr>
          <w:t>60</w:t>
        </w:r>
        <w:r w:rsidR="00255F17">
          <w:rPr>
            <w:noProof/>
            <w:webHidden/>
          </w:rPr>
          <w:fldChar w:fldCharType="end"/>
        </w:r>
      </w:hyperlink>
    </w:p>
    <w:p w14:paraId="63A33259" w14:textId="46A641A8" w:rsidR="00255F17" w:rsidRDefault="00442FB0">
      <w:pPr>
        <w:pStyle w:val="33"/>
        <w:tabs>
          <w:tab w:val="right" w:leader="dot" w:pos="9345"/>
        </w:tabs>
        <w:rPr>
          <w:rFonts w:asciiTheme="minorHAnsi" w:eastAsiaTheme="minorEastAsia" w:hAnsiTheme="minorHAnsi" w:cstheme="minorBidi"/>
          <w:noProof/>
        </w:rPr>
      </w:pPr>
      <w:hyperlink w:anchor="_Toc64624780" w:history="1">
        <w:r w:rsidR="00255F17" w:rsidRPr="004952B3">
          <w:rPr>
            <w:rStyle w:val="affd"/>
            <w:iCs/>
            <w:noProof/>
          </w:rPr>
          <w:t>3.4.3. Лечение острого миелоидного лейкоза на фоне беременности</w:t>
        </w:r>
        <w:r w:rsidR="00255F17">
          <w:rPr>
            <w:noProof/>
            <w:webHidden/>
          </w:rPr>
          <w:tab/>
        </w:r>
        <w:r w:rsidR="00255F17">
          <w:rPr>
            <w:noProof/>
            <w:webHidden/>
          </w:rPr>
          <w:fldChar w:fldCharType="begin"/>
        </w:r>
        <w:r w:rsidR="00255F17">
          <w:rPr>
            <w:noProof/>
            <w:webHidden/>
          </w:rPr>
          <w:instrText xml:space="preserve"> PAGEREF _Toc64624780 \h </w:instrText>
        </w:r>
        <w:r w:rsidR="00255F17">
          <w:rPr>
            <w:noProof/>
            <w:webHidden/>
          </w:rPr>
        </w:r>
        <w:r w:rsidR="00255F17">
          <w:rPr>
            <w:noProof/>
            <w:webHidden/>
          </w:rPr>
          <w:fldChar w:fldCharType="separate"/>
        </w:r>
        <w:r w:rsidR="00E139F2">
          <w:rPr>
            <w:noProof/>
            <w:webHidden/>
          </w:rPr>
          <w:t>60</w:t>
        </w:r>
        <w:r w:rsidR="00255F17">
          <w:rPr>
            <w:noProof/>
            <w:webHidden/>
          </w:rPr>
          <w:fldChar w:fldCharType="end"/>
        </w:r>
      </w:hyperlink>
    </w:p>
    <w:p w14:paraId="06CF6CC2" w14:textId="7331922F" w:rsidR="00255F17" w:rsidRDefault="00442FB0">
      <w:pPr>
        <w:pStyle w:val="21"/>
        <w:rPr>
          <w:rFonts w:asciiTheme="minorHAnsi" w:eastAsiaTheme="minorEastAsia" w:hAnsiTheme="minorHAnsi" w:cstheme="minorBidi"/>
          <w:noProof/>
          <w:sz w:val="24"/>
          <w:szCs w:val="24"/>
          <w:lang w:eastAsia="ru-RU"/>
        </w:rPr>
      </w:pPr>
      <w:hyperlink w:anchor="_Toc64624781" w:history="1">
        <w:r w:rsidR="00255F17" w:rsidRPr="004952B3">
          <w:rPr>
            <w:rStyle w:val="affd"/>
            <w:noProof/>
          </w:rPr>
          <w:t>3.5. Сопроводительная терапия</w:t>
        </w:r>
        <w:r w:rsidR="00255F17">
          <w:rPr>
            <w:noProof/>
            <w:webHidden/>
          </w:rPr>
          <w:tab/>
        </w:r>
        <w:r w:rsidR="00255F17">
          <w:rPr>
            <w:noProof/>
            <w:webHidden/>
          </w:rPr>
          <w:fldChar w:fldCharType="begin"/>
        </w:r>
        <w:r w:rsidR="00255F17">
          <w:rPr>
            <w:noProof/>
            <w:webHidden/>
          </w:rPr>
          <w:instrText xml:space="preserve"> PAGEREF _Toc64624781 \h </w:instrText>
        </w:r>
        <w:r w:rsidR="00255F17">
          <w:rPr>
            <w:noProof/>
            <w:webHidden/>
          </w:rPr>
        </w:r>
        <w:r w:rsidR="00255F17">
          <w:rPr>
            <w:noProof/>
            <w:webHidden/>
          </w:rPr>
          <w:fldChar w:fldCharType="separate"/>
        </w:r>
        <w:r w:rsidR="00E139F2">
          <w:rPr>
            <w:noProof/>
            <w:webHidden/>
          </w:rPr>
          <w:t>63</w:t>
        </w:r>
        <w:r w:rsidR="00255F17">
          <w:rPr>
            <w:noProof/>
            <w:webHidden/>
          </w:rPr>
          <w:fldChar w:fldCharType="end"/>
        </w:r>
      </w:hyperlink>
    </w:p>
    <w:p w14:paraId="5E8BFB95" w14:textId="085DA10D" w:rsidR="00255F17" w:rsidRDefault="00442FB0">
      <w:pPr>
        <w:pStyle w:val="19"/>
        <w:rPr>
          <w:rFonts w:asciiTheme="minorHAnsi" w:eastAsiaTheme="minorEastAsia" w:hAnsiTheme="minorHAnsi" w:cstheme="minorBidi"/>
          <w:noProof/>
          <w:szCs w:val="24"/>
          <w:lang w:eastAsia="ru-RU"/>
        </w:rPr>
      </w:pPr>
      <w:hyperlink w:anchor="_Toc64624782" w:history="1">
        <w:r w:rsidR="00255F17" w:rsidRPr="004952B3">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255F17">
          <w:rPr>
            <w:noProof/>
            <w:webHidden/>
          </w:rPr>
          <w:tab/>
        </w:r>
        <w:r w:rsidR="00255F17">
          <w:rPr>
            <w:noProof/>
            <w:webHidden/>
          </w:rPr>
          <w:fldChar w:fldCharType="begin"/>
        </w:r>
        <w:r w:rsidR="00255F17">
          <w:rPr>
            <w:noProof/>
            <w:webHidden/>
          </w:rPr>
          <w:instrText xml:space="preserve"> PAGEREF _Toc64624782 \h </w:instrText>
        </w:r>
        <w:r w:rsidR="00255F17">
          <w:rPr>
            <w:noProof/>
            <w:webHidden/>
          </w:rPr>
        </w:r>
        <w:r w:rsidR="00255F17">
          <w:rPr>
            <w:noProof/>
            <w:webHidden/>
          </w:rPr>
          <w:fldChar w:fldCharType="separate"/>
        </w:r>
        <w:r w:rsidR="00E139F2">
          <w:rPr>
            <w:noProof/>
            <w:webHidden/>
          </w:rPr>
          <w:t>66</w:t>
        </w:r>
        <w:r w:rsidR="00255F17">
          <w:rPr>
            <w:noProof/>
            <w:webHidden/>
          </w:rPr>
          <w:fldChar w:fldCharType="end"/>
        </w:r>
      </w:hyperlink>
    </w:p>
    <w:p w14:paraId="3B3F6A4E" w14:textId="0708D65E" w:rsidR="00255F17" w:rsidRDefault="00442FB0">
      <w:pPr>
        <w:pStyle w:val="19"/>
        <w:rPr>
          <w:rFonts w:asciiTheme="minorHAnsi" w:eastAsiaTheme="minorEastAsia" w:hAnsiTheme="minorHAnsi" w:cstheme="minorBidi"/>
          <w:noProof/>
          <w:szCs w:val="24"/>
          <w:lang w:eastAsia="ru-RU"/>
        </w:rPr>
      </w:pPr>
      <w:hyperlink w:anchor="_Toc64624783" w:history="1">
        <w:r w:rsidR="00255F17" w:rsidRPr="004952B3">
          <w:rPr>
            <w:rStyle w:val="affd"/>
            <w:noProof/>
          </w:rPr>
          <w:t>5. Профилактика и диспансерное наблюдение, медицинские показания и противопоказания к применению методов профилактики</w:t>
        </w:r>
        <w:r w:rsidR="00255F17">
          <w:rPr>
            <w:noProof/>
            <w:webHidden/>
          </w:rPr>
          <w:tab/>
        </w:r>
      </w:hyperlink>
      <w:r w:rsidR="00D20200">
        <w:rPr>
          <w:noProof/>
        </w:rPr>
        <w:t>67</w:t>
      </w:r>
    </w:p>
    <w:p w14:paraId="0ADE10C0" w14:textId="69731265" w:rsidR="00255F17" w:rsidRDefault="00442FB0">
      <w:pPr>
        <w:pStyle w:val="19"/>
        <w:rPr>
          <w:rFonts w:asciiTheme="minorHAnsi" w:eastAsiaTheme="minorEastAsia" w:hAnsiTheme="minorHAnsi" w:cstheme="minorBidi"/>
          <w:noProof/>
          <w:szCs w:val="24"/>
          <w:lang w:eastAsia="ru-RU"/>
        </w:rPr>
      </w:pPr>
      <w:hyperlink w:anchor="_Toc64624784" w:history="1">
        <w:r w:rsidR="00255F17" w:rsidRPr="004952B3">
          <w:rPr>
            <w:rStyle w:val="affd"/>
            <w:noProof/>
          </w:rPr>
          <w:t>6. Организация оказания медицинской помощи</w:t>
        </w:r>
        <w:r w:rsidR="00255F17">
          <w:rPr>
            <w:noProof/>
            <w:webHidden/>
          </w:rPr>
          <w:tab/>
        </w:r>
      </w:hyperlink>
      <w:r w:rsidR="00D20200">
        <w:rPr>
          <w:noProof/>
        </w:rPr>
        <w:t>68</w:t>
      </w:r>
    </w:p>
    <w:p w14:paraId="04354422" w14:textId="34774A2B" w:rsidR="00255F17" w:rsidRDefault="00442FB0">
      <w:pPr>
        <w:pStyle w:val="19"/>
        <w:rPr>
          <w:rFonts w:asciiTheme="minorHAnsi" w:eastAsiaTheme="minorEastAsia" w:hAnsiTheme="minorHAnsi" w:cstheme="minorBidi"/>
          <w:noProof/>
          <w:szCs w:val="24"/>
          <w:lang w:eastAsia="ru-RU"/>
        </w:rPr>
      </w:pPr>
      <w:hyperlink w:anchor="_Toc64624785" w:history="1">
        <w:r w:rsidR="00255F17" w:rsidRPr="004952B3">
          <w:rPr>
            <w:rStyle w:val="affd"/>
            <w:noProof/>
          </w:rPr>
          <w:t xml:space="preserve">7. </w:t>
        </w:r>
        <w:r w:rsidR="00255F17" w:rsidRPr="00880409">
          <w:rPr>
            <w:rStyle w:val="affd"/>
            <w:noProof/>
          </w:rPr>
          <w:t>Дополнительная информация (в том числе факторы, влияющие на исход заболевания или состояния</w:t>
        </w:r>
        <w:r w:rsidR="00255F17" w:rsidRPr="004952B3">
          <w:rPr>
            <w:rStyle w:val="affd"/>
            <w:noProof/>
          </w:rPr>
          <w:t>)</w:t>
        </w:r>
        <w:r w:rsidR="00255F17">
          <w:rPr>
            <w:noProof/>
            <w:webHidden/>
          </w:rPr>
          <w:tab/>
        </w:r>
        <w:r w:rsidR="00255F17">
          <w:rPr>
            <w:noProof/>
            <w:webHidden/>
          </w:rPr>
          <w:fldChar w:fldCharType="begin"/>
        </w:r>
        <w:r w:rsidR="00255F17">
          <w:rPr>
            <w:noProof/>
            <w:webHidden/>
          </w:rPr>
          <w:instrText xml:space="preserve"> PAGEREF _Toc64624785 \h </w:instrText>
        </w:r>
        <w:r w:rsidR="00255F17">
          <w:rPr>
            <w:noProof/>
            <w:webHidden/>
          </w:rPr>
        </w:r>
        <w:r w:rsidR="00255F17">
          <w:rPr>
            <w:noProof/>
            <w:webHidden/>
          </w:rPr>
          <w:fldChar w:fldCharType="separate"/>
        </w:r>
        <w:r w:rsidR="00E139F2">
          <w:rPr>
            <w:noProof/>
            <w:webHidden/>
          </w:rPr>
          <w:t>71</w:t>
        </w:r>
        <w:r w:rsidR="00255F17">
          <w:rPr>
            <w:noProof/>
            <w:webHidden/>
          </w:rPr>
          <w:fldChar w:fldCharType="end"/>
        </w:r>
      </w:hyperlink>
    </w:p>
    <w:p w14:paraId="0A83908A" w14:textId="5F651AA7" w:rsidR="00255F17" w:rsidRDefault="00442FB0">
      <w:pPr>
        <w:pStyle w:val="21"/>
        <w:rPr>
          <w:rFonts w:asciiTheme="minorHAnsi" w:eastAsiaTheme="minorEastAsia" w:hAnsiTheme="minorHAnsi" w:cstheme="minorBidi"/>
          <w:noProof/>
          <w:sz w:val="24"/>
          <w:szCs w:val="24"/>
          <w:lang w:eastAsia="ru-RU"/>
        </w:rPr>
      </w:pPr>
      <w:hyperlink w:anchor="_Toc64624786" w:history="1">
        <w:r w:rsidR="00255F17" w:rsidRPr="004952B3">
          <w:rPr>
            <w:rStyle w:val="affd"/>
            <w:noProof/>
          </w:rPr>
          <w:t>7.1 Профилактика, диагностика и лечение геморрагических осложнений</w:t>
        </w:r>
        <w:r w:rsidR="00255F17">
          <w:rPr>
            <w:noProof/>
            <w:webHidden/>
          </w:rPr>
          <w:tab/>
        </w:r>
        <w:r w:rsidR="00255F17">
          <w:rPr>
            <w:noProof/>
            <w:webHidden/>
          </w:rPr>
          <w:fldChar w:fldCharType="begin"/>
        </w:r>
        <w:r w:rsidR="00255F17">
          <w:rPr>
            <w:noProof/>
            <w:webHidden/>
          </w:rPr>
          <w:instrText xml:space="preserve"> PAGEREF _Toc64624786 \h </w:instrText>
        </w:r>
        <w:r w:rsidR="00255F17">
          <w:rPr>
            <w:noProof/>
            <w:webHidden/>
          </w:rPr>
        </w:r>
        <w:r w:rsidR="00255F17">
          <w:rPr>
            <w:noProof/>
            <w:webHidden/>
          </w:rPr>
          <w:fldChar w:fldCharType="separate"/>
        </w:r>
        <w:r w:rsidR="00E139F2">
          <w:rPr>
            <w:noProof/>
            <w:webHidden/>
          </w:rPr>
          <w:t>71</w:t>
        </w:r>
        <w:r w:rsidR="00255F17">
          <w:rPr>
            <w:noProof/>
            <w:webHidden/>
          </w:rPr>
          <w:fldChar w:fldCharType="end"/>
        </w:r>
      </w:hyperlink>
    </w:p>
    <w:p w14:paraId="744CBCD8" w14:textId="119BD8FD" w:rsidR="00255F17" w:rsidRDefault="00442FB0">
      <w:pPr>
        <w:pStyle w:val="21"/>
        <w:rPr>
          <w:rFonts w:asciiTheme="minorHAnsi" w:eastAsiaTheme="minorEastAsia" w:hAnsiTheme="minorHAnsi" w:cstheme="minorBidi"/>
          <w:noProof/>
          <w:sz w:val="24"/>
          <w:szCs w:val="24"/>
          <w:lang w:eastAsia="ru-RU"/>
        </w:rPr>
      </w:pPr>
      <w:hyperlink w:anchor="_Toc64624787" w:history="1">
        <w:r w:rsidR="00255F17" w:rsidRPr="004952B3">
          <w:rPr>
            <w:rStyle w:val="affd"/>
            <w:noProof/>
          </w:rPr>
          <w:t xml:space="preserve">7.2 Лечение меноррагий </w:t>
        </w:r>
        <w:r w:rsidR="00255F17">
          <w:rPr>
            <w:noProof/>
            <w:webHidden/>
          </w:rPr>
          <w:tab/>
        </w:r>
      </w:hyperlink>
      <w:r w:rsidR="00D20200">
        <w:rPr>
          <w:noProof/>
        </w:rPr>
        <w:t>76</w:t>
      </w:r>
    </w:p>
    <w:p w14:paraId="3EF5ABF2" w14:textId="0B704AEA" w:rsidR="00255F17" w:rsidRDefault="00442FB0">
      <w:pPr>
        <w:pStyle w:val="21"/>
        <w:rPr>
          <w:rFonts w:asciiTheme="minorHAnsi" w:eastAsiaTheme="minorEastAsia" w:hAnsiTheme="minorHAnsi" w:cstheme="minorBidi"/>
          <w:noProof/>
          <w:sz w:val="24"/>
          <w:szCs w:val="24"/>
          <w:lang w:eastAsia="ru-RU"/>
        </w:rPr>
      </w:pPr>
      <w:hyperlink w:anchor="_Toc64624788" w:history="1">
        <w:r w:rsidR="00255F17" w:rsidRPr="004952B3">
          <w:rPr>
            <w:rStyle w:val="affd"/>
            <w:noProof/>
          </w:rPr>
          <w:t xml:space="preserve">7.3 </w:t>
        </w:r>
        <w:r w:rsidR="00265F07">
          <w:rPr>
            <w:rStyle w:val="affd"/>
            <w:noProof/>
          </w:rPr>
          <w:t>Диагностика и лечение в</w:t>
        </w:r>
        <w:r w:rsidR="00255F17" w:rsidRPr="004952B3">
          <w:rPr>
            <w:rStyle w:val="affd"/>
            <w:noProof/>
          </w:rPr>
          <w:t>нутричерепны</w:t>
        </w:r>
        <w:r w:rsidR="00265F07">
          <w:rPr>
            <w:rStyle w:val="affd"/>
            <w:noProof/>
          </w:rPr>
          <w:t>х</w:t>
        </w:r>
        <w:r w:rsidR="00255F17" w:rsidRPr="004952B3">
          <w:rPr>
            <w:rStyle w:val="affd"/>
            <w:noProof/>
          </w:rPr>
          <w:t xml:space="preserve"> кровоизлиян</w:t>
        </w:r>
        <w:r w:rsidR="00265F07">
          <w:rPr>
            <w:rStyle w:val="affd"/>
            <w:noProof/>
          </w:rPr>
          <w:t>ий при лейкозе…………………………………..</w:t>
        </w:r>
        <w:r w:rsidR="00255F17">
          <w:rPr>
            <w:noProof/>
            <w:webHidden/>
          </w:rPr>
          <w:fldChar w:fldCharType="begin"/>
        </w:r>
        <w:r w:rsidR="00255F17">
          <w:rPr>
            <w:noProof/>
            <w:webHidden/>
          </w:rPr>
          <w:instrText xml:space="preserve"> PAGEREF _Toc64624788 \h </w:instrText>
        </w:r>
        <w:r w:rsidR="00255F17">
          <w:rPr>
            <w:noProof/>
            <w:webHidden/>
          </w:rPr>
        </w:r>
        <w:r w:rsidR="00255F17">
          <w:rPr>
            <w:noProof/>
            <w:webHidden/>
          </w:rPr>
          <w:fldChar w:fldCharType="separate"/>
        </w:r>
        <w:r w:rsidR="00E139F2">
          <w:rPr>
            <w:noProof/>
            <w:webHidden/>
          </w:rPr>
          <w:t>81</w:t>
        </w:r>
        <w:r w:rsidR="00255F17">
          <w:rPr>
            <w:noProof/>
            <w:webHidden/>
          </w:rPr>
          <w:fldChar w:fldCharType="end"/>
        </w:r>
      </w:hyperlink>
    </w:p>
    <w:p w14:paraId="71D237F4" w14:textId="2D13389B" w:rsidR="00255F17" w:rsidRDefault="00442FB0">
      <w:pPr>
        <w:pStyle w:val="21"/>
        <w:rPr>
          <w:rFonts w:asciiTheme="minorHAnsi" w:eastAsiaTheme="minorEastAsia" w:hAnsiTheme="minorHAnsi" w:cstheme="minorBidi"/>
          <w:noProof/>
          <w:sz w:val="24"/>
          <w:szCs w:val="24"/>
          <w:lang w:eastAsia="ru-RU"/>
        </w:rPr>
      </w:pPr>
      <w:hyperlink w:anchor="_Toc64624789" w:history="1">
        <w:r w:rsidR="00255F17" w:rsidRPr="004952B3">
          <w:rPr>
            <w:rStyle w:val="affd"/>
            <w:noProof/>
          </w:rPr>
          <w:t>7.4 Профилактика, диагностика и лечение тромботических осложнений</w:t>
        </w:r>
        <w:r w:rsidR="00255F17">
          <w:rPr>
            <w:noProof/>
            <w:webHidden/>
          </w:rPr>
          <w:tab/>
        </w:r>
      </w:hyperlink>
      <w:r w:rsidR="00D20200">
        <w:rPr>
          <w:noProof/>
        </w:rPr>
        <w:t>87</w:t>
      </w:r>
    </w:p>
    <w:p w14:paraId="28B99210" w14:textId="44BC5A00" w:rsidR="00255F17" w:rsidRDefault="00442FB0">
      <w:pPr>
        <w:pStyle w:val="21"/>
        <w:rPr>
          <w:rFonts w:asciiTheme="minorHAnsi" w:eastAsiaTheme="minorEastAsia" w:hAnsiTheme="minorHAnsi" w:cstheme="minorBidi"/>
          <w:noProof/>
          <w:sz w:val="24"/>
          <w:szCs w:val="24"/>
          <w:lang w:eastAsia="ru-RU"/>
        </w:rPr>
      </w:pPr>
      <w:hyperlink w:anchor="_Toc64624790" w:history="1">
        <w:r w:rsidR="00880409">
          <w:rPr>
            <w:rStyle w:val="affd"/>
            <w:noProof/>
          </w:rPr>
          <w:t xml:space="preserve">7.5 Профилактика </w:t>
        </w:r>
        <w:r w:rsidR="00255F17" w:rsidRPr="004952B3">
          <w:rPr>
            <w:rStyle w:val="affd"/>
            <w:noProof/>
          </w:rPr>
          <w:t xml:space="preserve">и лечение </w:t>
        </w:r>
        <w:r w:rsidR="00880409">
          <w:rPr>
            <w:rStyle w:val="affd"/>
            <w:noProof/>
          </w:rPr>
          <w:t>кардиологической патологии</w:t>
        </w:r>
        <w:r w:rsidR="00255F17">
          <w:rPr>
            <w:noProof/>
            <w:webHidden/>
          </w:rPr>
          <w:tab/>
        </w:r>
        <w:r w:rsidR="00255F17">
          <w:rPr>
            <w:noProof/>
            <w:webHidden/>
          </w:rPr>
          <w:fldChar w:fldCharType="begin"/>
        </w:r>
        <w:r w:rsidR="00255F17">
          <w:rPr>
            <w:noProof/>
            <w:webHidden/>
          </w:rPr>
          <w:instrText xml:space="preserve"> PAGEREF _Toc64624790 \h </w:instrText>
        </w:r>
        <w:r w:rsidR="00255F17">
          <w:rPr>
            <w:noProof/>
            <w:webHidden/>
          </w:rPr>
        </w:r>
        <w:r w:rsidR="00255F17">
          <w:rPr>
            <w:noProof/>
            <w:webHidden/>
          </w:rPr>
          <w:fldChar w:fldCharType="separate"/>
        </w:r>
        <w:r w:rsidR="00E139F2">
          <w:rPr>
            <w:noProof/>
            <w:webHidden/>
          </w:rPr>
          <w:t>102</w:t>
        </w:r>
        <w:r w:rsidR="00255F17">
          <w:rPr>
            <w:noProof/>
            <w:webHidden/>
          </w:rPr>
          <w:fldChar w:fldCharType="end"/>
        </w:r>
      </w:hyperlink>
    </w:p>
    <w:p w14:paraId="7225448E" w14:textId="3E6998D0" w:rsidR="00255F17" w:rsidRDefault="00442FB0">
      <w:pPr>
        <w:pStyle w:val="21"/>
        <w:rPr>
          <w:rFonts w:asciiTheme="minorHAnsi" w:eastAsiaTheme="minorEastAsia" w:hAnsiTheme="minorHAnsi" w:cstheme="minorBidi"/>
          <w:noProof/>
          <w:sz w:val="24"/>
          <w:szCs w:val="24"/>
          <w:lang w:eastAsia="ru-RU"/>
        </w:rPr>
      </w:pPr>
      <w:hyperlink w:anchor="_Toc64624791" w:history="1">
        <w:r w:rsidR="00255F17" w:rsidRPr="004952B3">
          <w:rPr>
            <w:rStyle w:val="affd"/>
            <w:noProof/>
          </w:rPr>
          <w:t xml:space="preserve">7.6 Диагностика и лечение неврологических проявлений </w:t>
        </w:r>
        <w:r w:rsidR="00255F17">
          <w:rPr>
            <w:noProof/>
            <w:webHidden/>
          </w:rPr>
          <w:tab/>
        </w:r>
        <w:r w:rsidR="00255F17">
          <w:rPr>
            <w:noProof/>
            <w:webHidden/>
          </w:rPr>
          <w:fldChar w:fldCharType="begin"/>
        </w:r>
        <w:r w:rsidR="00255F17">
          <w:rPr>
            <w:noProof/>
            <w:webHidden/>
          </w:rPr>
          <w:instrText xml:space="preserve"> PAGEREF _Toc64624791 \h </w:instrText>
        </w:r>
        <w:r w:rsidR="00255F17">
          <w:rPr>
            <w:noProof/>
            <w:webHidden/>
          </w:rPr>
        </w:r>
        <w:r w:rsidR="00255F17">
          <w:rPr>
            <w:noProof/>
            <w:webHidden/>
          </w:rPr>
          <w:fldChar w:fldCharType="separate"/>
        </w:r>
        <w:r w:rsidR="00E139F2">
          <w:rPr>
            <w:noProof/>
            <w:webHidden/>
          </w:rPr>
          <w:t>113</w:t>
        </w:r>
        <w:r w:rsidR="00255F17">
          <w:rPr>
            <w:noProof/>
            <w:webHidden/>
          </w:rPr>
          <w:fldChar w:fldCharType="end"/>
        </w:r>
      </w:hyperlink>
    </w:p>
    <w:p w14:paraId="68608B94" w14:textId="74184A49" w:rsidR="00255F17" w:rsidRDefault="00442FB0">
      <w:pPr>
        <w:pStyle w:val="21"/>
        <w:rPr>
          <w:rFonts w:asciiTheme="minorHAnsi" w:eastAsiaTheme="minorEastAsia" w:hAnsiTheme="minorHAnsi" w:cstheme="minorBidi"/>
          <w:noProof/>
          <w:sz w:val="24"/>
          <w:szCs w:val="24"/>
          <w:lang w:eastAsia="ru-RU"/>
        </w:rPr>
      </w:pPr>
      <w:hyperlink w:anchor="_Toc64624793" w:history="1">
        <w:r w:rsidR="00255F17" w:rsidRPr="004952B3">
          <w:rPr>
            <w:rStyle w:val="affd"/>
            <w:noProof/>
          </w:rPr>
          <w:t>7.</w:t>
        </w:r>
        <w:r w:rsidR="00880409">
          <w:rPr>
            <w:rStyle w:val="affd"/>
            <w:noProof/>
          </w:rPr>
          <w:t>7</w:t>
        </w:r>
        <w:r w:rsidR="00255F17" w:rsidRPr="004952B3">
          <w:rPr>
            <w:rStyle w:val="affd"/>
            <w:noProof/>
          </w:rPr>
          <w:t xml:space="preserve"> Диагностика и лечение бактериальных инфекционных осложнений</w:t>
        </w:r>
        <w:r w:rsidR="00255F17">
          <w:rPr>
            <w:noProof/>
            <w:webHidden/>
          </w:rPr>
          <w:tab/>
        </w:r>
        <w:r w:rsidR="00255F17">
          <w:rPr>
            <w:noProof/>
            <w:webHidden/>
          </w:rPr>
          <w:fldChar w:fldCharType="begin"/>
        </w:r>
        <w:r w:rsidR="00255F17">
          <w:rPr>
            <w:noProof/>
            <w:webHidden/>
          </w:rPr>
          <w:instrText xml:space="preserve"> PAGEREF _Toc64624793 \h </w:instrText>
        </w:r>
        <w:r w:rsidR="00255F17">
          <w:rPr>
            <w:noProof/>
            <w:webHidden/>
          </w:rPr>
        </w:r>
        <w:r w:rsidR="00255F17">
          <w:rPr>
            <w:noProof/>
            <w:webHidden/>
          </w:rPr>
          <w:fldChar w:fldCharType="separate"/>
        </w:r>
        <w:r w:rsidR="00E139F2">
          <w:rPr>
            <w:noProof/>
            <w:webHidden/>
          </w:rPr>
          <w:t>127</w:t>
        </w:r>
        <w:r w:rsidR="00255F17">
          <w:rPr>
            <w:noProof/>
            <w:webHidden/>
          </w:rPr>
          <w:fldChar w:fldCharType="end"/>
        </w:r>
      </w:hyperlink>
    </w:p>
    <w:p w14:paraId="5AD795D0" w14:textId="62E6D3D8" w:rsidR="00255F17" w:rsidRDefault="00442FB0">
      <w:pPr>
        <w:pStyle w:val="21"/>
        <w:rPr>
          <w:rFonts w:asciiTheme="minorHAnsi" w:eastAsiaTheme="minorEastAsia" w:hAnsiTheme="minorHAnsi" w:cstheme="minorBidi"/>
          <w:noProof/>
          <w:sz w:val="24"/>
          <w:szCs w:val="24"/>
          <w:lang w:eastAsia="ru-RU"/>
        </w:rPr>
      </w:pPr>
      <w:hyperlink w:anchor="_Toc64624794" w:history="1">
        <w:r w:rsidR="00255F17" w:rsidRPr="004952B3">
          <w:rPr>
            <w:rStyle w:val="affd"/>
            <w:noProof/>
          </w:rPr>
          <w:t>7.</w:t>
        </w:r>
        <w:r w:rsidR="00880409">
          <w:rPr>
            <w:rStyle w:val="affd"/>
            <w:noProof/>
          </w:rPr>
          <w:t>8</w:t>
        </w:r>
        <w:r w:rsidR="00255F17" w:rsidRPr="004952B3">
          <w:rPr>
            <w:rStyle w:val="affd"/>
            <w:noProof/>
          </w:rPr>
          <w:t xml:space="preserve"> </w:t>
        </w:r>
        <w:r w:rsidR="00880409">
          <w:rPr>
            <w:rStyle w:val="affd"/>
            <w:noProof/>
          </w:rPr>
          <w:t>Диагностика и лечение вирусных осложнений</w:t>
        </w:r>
        <w:r w:rsidR="00255F17">
          <w:rPr>
            <w:noProof/>
            <w:webHidden/>
          </w:rPr>
          <w:tab/>
        </w:r>
        <w:r w:rsidR="00255F17">
          <w:rPr>
            <w:noProof/>
            <w:webHidden/>
          </w:rPr>
          <w:fldChar w:fldCharType="begin"/>
        </w:r>
        <w:r w:rsidR="00255F17">
          <w:rPr>
            <w:noProof/>
            <w:webHidden/>
          </w:rPr>
          <w:instrText xml:space="preserve"> PAGEREF _Toc64624794 \h </w:instrText>
        </w:r>
        <w:r w:rsidR="00255F17">
          <w:rPr>
            <w:noProof/>
            <w:webHidden/>
          </w:rPr>
        </w:r>
        <w:r w:rsidR="00255F17">
          <w:rPr>
            <w:noProof/>
            <w:webHidden/>
          </w:rPr>
          <w:fldChar w:fldCharType="separate"/>
        </w:r>
        <w:r w:rsidR="00E139F2">
          <w:rPr>
            <w:noProof/>
            <w:webHidden/>
          </w:rPr>
          <w:t>149</w:t>
        </w:r>
        <w:r w:rsidR="00255F17">
          <w:rPr>
            <w:noProof/>
            <w:webHidden/>
          </w:rPr>
          <w:fldChar w:fldCharType="end"/>
        </w:r>
      </w:hyperlink>
    </w:p>
    <w:p w14:paraId="1B9B3FBB" w14:textId="4C59F317" w:rsidR="00255F17" w:rsidRDefault="00442FB0">
      <w:pPr>
        <w:pStyle w:val="21"/>
        <w:rPr>
          <w:rFonts w:asciiTheme="minorHAnsi" w:eastAsiaTheme="minorEastAsia" w:hAnsiTheme="minorHAnsi" w:cstheme="minorBidi"/>
          <w:noProof/>
          <w:sz w:val="24"/>
          <w:szCs w:val="24"/>
          <w:lang w:eastAsia="ru-RU"/>
        </w:rPr>
      </w:pPr>
      <w:hyperlink w:anchor="_Toc64624795" w:history="1">
        <w:r w:rsidR="00255F17" w:rsidRPr="004952B3">
          <w:rPr>
            <w:rStyle w:val="affd"/>
            <w:noProof/>
          </w:rPr>
          <w:t>7.</w:t>
        </w:r>
        <w:r w:rsidR="00880409">
          <w:rPr>
            <w:rStyle w:val="affd"/>
            <w:noProof/>
          </w:rPr>
          <w:t>9</w:t>
        </w:r>
        <w:r w:rsidR="00255F17" w:rsidRPr="004952B3">
          <w:rPr>
            <w:rStyle w:val="affd"/>
            <w:noProof/>
          </w:rPr>
          <w:t xml:space="preserve"> Диагностика и лечение </w:t>
        </w:r>
        <w:r w:rsidR="00880409">
          <w:rPr>
            <w:rStyle w:val="affd"/>
            <w:noProof/>
          </w:rPr>
          <w:t>грибковых осложнений</w:t>
        </w:r>
        <w:r w:rsidR="00255F17">
          <w:rPr>
            <w:noProof/>
            <w:webHidden/>
          </w:rPr>
          <w:tab/>
        </w:r>
        <w:r w:rsidR="00255F17">
          <w:rPr>
            <w:noProof/>
            <w:webHidden/>
          </w:rPr>
          <w:fldChar w:fldCharType="begin"/>
        </w:r>
        <w:r w:rsidR="00255F17">
          <w:rPr>
            <w:noProof/>
            <w:webHidden/>
          </w:rPr>
          <w:instrText xml:space="preserve"> PAGEREF _Toc64624795 \h </w:instrText>
        </w:r>
        <w:r w:rsidR="00255F17">
          <w:rPr>
            <w:noProof/>
            <w:webHidden/>
          </w:rPr>
        </w:r>
        <w:r w:rsidR="00255F17">
          <w:rPr>
            <w:noProof/>
            <w:webHidden/>
          </w:rPr>
          <w:fldChar w:fldCharType="separate"/>
        </w:r>
        <w:r w:rsidR="00E139F2">
          <w:rPr>
            <w:noProof/>
            <w:webHidden/>
          </w:rPr>
          <w:t>153</w:t>
        </w:r>
        <w:r w:rsidR="00255F17">
          <w:rPr>
            <w:noProof/>
            <w:webHidden/>
          </w:rPr>
          <w:fldChar w:fldCharType="end"/>
        </w:r>
      </w:hyperlink>
    </w:p>
    <w:p w14:paraId="2DE8A361" w14:textId="31CF893B" w:rsidR="00255F17" w:rsidRDefault="00442FB0">
      <w:pPr>
        <w:pStyle w:val="21"/>
        <w:rPr>
          <w:rFonts w:asciiTheme="minorHAnsi" w:eastAsiaTheme="minorEastAsia" w:hAnsiTheme="minorHAnsi" w:cstheme="minorBidi"/>
          <w:noProof/>
          <w:sz w:val="24"/>
          <w:szCs w:val="24"/>
          <w:lang w:eastAsia="ru-RU"/>
        </w:rPr>
      </w:pPr>
      <w:hyperlink w:anchor="_Toc64624796" w:history="1">
        <w:r w:rsidR="00255F17" w:rsidRPr="004952B3">
          <w:rPr>
            <w:rStyle w:val="affd"/>
            <w:noProof/>
          </w:rPr>
          <w:t>7.</w:t>
        </w:r>
        <w:r w:rsidR="00880409">
          <w:rPr>
            <w:rStyle w:val="affd"/>
            <w:noProof/>
          </w:rPr>
          <w:t>10</w:t>
        </w:r>
        <w:r w:rsidR="00255F17" w:rsidRPr="004952B3">
          <w:rPr>
            <w:rStyle w:val="affd"/>
            <w:noProof/>
          </w:rPr>
          <w:t xml:space="preserve"> </w:t>
        </w:r>
        <w:r w:rsidR="00255F17" w:rsidRPr="004952B3">
          <w:rPr>
            <w:rStyle w:val="affd"/>
            <w:bCs/>
            <w:noProof/>
          </w:rPr>
          <w:t>Профилактика инфекционных осложнений</w:t>
        </w:r>
        <w:r w:rsidR="00255F17">
          <w:rPr>
            <w:noProof/>
            <w:webHidden/>
          </w:rPr>
          <w:tab/>
        </w:r>
        <w:r w:rsidR="00255F17">
          <w:rPr>
            <w:noProof/>
            <w:webHidden/>
          </w:rPr>
          <w:fldChar w:fldCharType="begin"/>
        </w:r>
        <w:r w:rsidR="00255F17">
          <w:rPr>
            <w:noProof/>
            <w:webHidden/>
          </w:rPr>
          <w:instrText xml:space="preserve"> PAGEREF _Toc64624796 \h </w:instrText>
        </w:r>
        <w:r w:rsidR="00255F17">
          <w:rPr>
            <w:noProof/>
            <w:webHidden/>
          </w:rPr>
        </w:r>
        <w:r w:rsidR="00255F17">
          <w:rPr>
            <w:noProof/>
            <w:webHidden/>
          </w:rPr>
          <w:fldChar w:fldCharType="separate"/>
        </w:r>
        <w:r w:rsidR="00E139F2">
          <w:rPr>
            <w:noProof/>
            <w:webHidden/>
          </w:rPr>
          <w:t>180</w:t>
        </w:r>
        <w:r w:rsidR="00255F17">
          <w:rPr>
            <w:noProof/>
            <w:webHidden/>
          </w:rPr>
          <w:fldChar w:fldCharType="end"/>
        </w:r>
      </w:hyperlink>
    </w:p>
    <w:p w14:paraId="50D08DCA" w14:textId="01D0680A" w:rsidR="00255F17" w:rsidRDefault="00442FB0">
      <w:pPr>
        <w:pStyle w:val="21"/>
        <w:rPr>
          <w:rFonts w:asciiTheme="minorHAnsi" w:eastAsiaTheme="minorEastAsia" w:hAnsiTheme="minorHAnsi" w:cstheme="minorBidi"/>
          <w:noProof/>
          <w:sz w:val="24"/>
          <w:szCs w:val="24"/>
          <w:lang w:eastAsia="ru-RU"/>
        </w:rPr>
      </w:pPr>
      <w:hyperlink w:anchor="_Toc64624797" w:history="1">
        <w:r w:rsidR="00255F17" w:rsidRPr="004952B3">
          <w:rPr>
            <w:rStyle w:val="affd"/>
            <w:noProof/>
          </w:rPr>
          <w:t>7.</w:t>
        </w:r>
        <w:r w:rsidR="00880409">
          <w:rPr>
            <w:rStyle w:val="affd"/>
            <w:noProof/>
          </w:rPr>
          <w:t>11</w:t>
        </w:r>
        <w:r w:rsidR="00255F17" w:rsidRPr="004952B3">
          <w:rPr>
            <w:rStyle w:val="affd"/>
            <w:noProof/>
          </w:rPr>
          <w:t xml:space="preserve"> </w:t>
        </w:r>
        <w:r w:rsidR="00255F17" w:rsidRPr="004952B3">
          <w:rPr>
            <w:rStyle w:val="affd"/>
            <w:noProof/>
            <w:kern w:val="32"/>
          </w:rPr>
          <w:t>Диагностика гемотрансмиссивных инфекций</w:t>
        </w:r>
        <w:r w:rsidR="00255F17">
          <w:rPr>
            <w:noProof/>
            <w:webHidden/>
          </w:rPr>
          <w:tab/>
        </w:r>
        <w:r w:rsidR="00255F17">
          <w:rPr>
            <w:noProof/>
            <w:webHidden/>
          </w:rPr>
          <w:fldChar w:fldCharType="begin"/>
        </w:r>
        <w:r w:rsidR="00255F17">
          <w:rPr>
            <w:noProof/>
            <w:webHidden/>
          </w:rPr>
          <w:instrText xml:space="preserve"> PAGEREF _Toc64624797 \h </w:instrText>
        </w:r>
        <w:r w:rsidR="00255F17">
          <w:rPr>
            <w:noProof/>
            <w:webHidden/>
          </w:rPr>
        </w:r>
        <w:r w:rsidR="00255F17">
          <w:rPr>
            <w:noProof/>
            <w:webHidden/>
          </w:rPr>
          <w:fldChar w:fldCharType="separate"/>
        </w:r>
        <w:r w:rsidR="00E139F2">
          <w:rPr>
            <w:noProof/>
            <w:webHidden/>
          </w:rPr>
          <w:t>185</w:t>
        </w:r>
        <w:r w:rsidR="00255F17">
          <w:rPr>
            <w:noProof/>
            <w:webHidden/>
          </w:rPr>
          <w:fldChar w:fldCharType="end"/>
        </w:r>
      </w:hyperlink>
    </w:p>
    <w:p w14:paraId="6BDC5825" w14:textId="333405AD" w:rsidR="00255F17" w:rsidRDefault="00442FB0">
      <w:pPr>
        <w:pStyle w:val="21"/>
        <w:rPr>
          <w:rFonts w:asciiTheme="minorHAnsi" w:eastAsiaTheme="minorEastAsia" w:hAnsiTheme="minorHAnsi" w:cstheme="minorBidi"/>
          <w:noProof/>
          <w:sz w:val="24"/>
          <w:szCs w:val="24"/>
          <w:lang w:eastAsia="ru-RU"/>
        </w:rPr>
      </w:pPr>
      <w:hyperlink w:anchor="_Toc64624798" w:history="1">
        <w:r w:rsidR="00255F17" w:rsidRPr="004952B3">
          <w:rPr>
            <w:rStyle w:val="affd"/>
            <w:noProof/>
          </w:rPr>
          <w:t>7.</w:t>
        </w:r>
        <w:r w:rsidR="00880409">
          <w:rPr>
            <w:rStyle w:val="affd"/>
            <w:noProof/>
          </w:rPr>
          <w:t>12</w:t>
        </w:r>
        <w:r w:rsidR="00255F17" w:rsidRPr="004952B3">
          <w:rPr>
            <w:rStyle w:val="affd"/>
            <w:noProof/>
          </w:rPr>
          <w:t xml:space="preserve"> </w:t>
        </w:r>
        <w:r w:rsidR="00255F17" w:rsidRPr="004952B3">
          <w:rPr>
            <w:rStyle w:val="affd"/>
            <w:rFonts w:eastAsia="Times New Roman"/>
            <w:noProof/>
            <w:shd w:val="clear" w:color="auto" w:fill="FFFFFF"/>
          </w:rPr>
          <w:t>Диагностика и лечение болевого синдрома</w:t>
        </w:r>
        <w:r w:rsidR="00255F17">
          <w:rPr>
            <w:noProof/>
            <w:webHidden/>
          </w:rPr>
          <w:tab/>
        </w:r>
        <w:r w:rsidR="00255F17">
          <w:rPr>
            <w:noProof/>
            <w:webHidden/>
          </w:rPr>
          <w:fldChar w:fldCharType="begin"/>
        </w:r>
        <w:r w:rsidR="00255F17">
          <w:rPr>
            <w:noProof/>
            <w:webHidden/>
          </w:rPr>
          <w:instrText xml:space="preserve"> PAGEREF _Toc64624798 \h </w:instrText>
        </w:r>
        <w:r w:rsidR="00255F17">
          <w:rPr>
            <w:noProof/>
            <w:webHidden/>
          </w:rPr>
        </w:r>
        <w:r w:rsidR="00255F17">
          <w:rPr>
            <w:noProof/>
            <w:webHidden/>
          </w:rPr>
          <w:fldChar w:fldCharType="separate"/>
        </w:r>
        <w:r w:rsidR="00E139F2">
          <w:rPr>
            <w:noProof/>
            <w:webHidden/>
          </w:rPr>
          <w:t>188</w:t>
        </w:r>
        <w:r w:rsidR="00255F17">
          <w:rPr>
            <w:noProof/>
            <w:webHidden/>
          </w:rPr>
          <w:fldChar w:fldCharType="end"/>
        </w:r>
      </w:hyperlink>
    </w:p>
    <w:p w14:paraId="7F2E7481" w14:textId="6AA29931" w:rsidR="00255F17" w:rsidRDefault="00442FB0">
      <w:pPr>
        <w:pStyle w:val="19"/>
        <w:rPr>
          <w:rFonts w:asciiTheme="minorHAnsi" w:eastAsiaTheme="minorEastAsia" w:hAnsiTheme="minorHAnsi" w:cstheme="minorBidi"/>
          <w:noProof/>
          <w:szCs w:val="24"/>
          <w:lang w:eastAsia="ru-RU"/>
        </w:rPr>
      </w:pPr>
      <w:hyperlink w:anchor="_Toc64624799" w:history="1">
        <w:r w:rsidR="00255F17" w:rsidRPr="004952B3">
          <w:rPr>
            <w:rStyle w:val="affd"/>
            <w:noProof/>
          </w:rPr>
          <w:t>Критерии оценки качества медицинской помощи</w:t>
        </w:r>
        <w:r w:rsidR="00255F17">
          <w:rPr>
            <w:noProof/>
            <w:webHidden/>
          </w:rPr>
          <w:tab/>
        </w:r>
      </w:hyperlink>
      <w:r w:rsidR="00D20200">
        <w:rPr>
          <w:noProof/>
        </w:rPr>
        <w:t>198</w:t>
      </w:r>
    </w:p>
    <w:p w14:paraId="34387CD0" w14:textId="6DCA809C" w:rsidR="00255F17" w:rsidRDefault="00442FB0">
      <w:pPr>
        <w:pStyle w:val="19"/>
        <w:rPr>
          <w:rFonts w:asciiTheme="minorHAnsi" w:eastAsiaTheme="minorEastAsia" w:hAnsiTheme="minorHAnsi" w:cstheme="minorBidi"/>
          <w:noProof/>
          <w:szCs w:val="24"/>
          <w:lang w:eastAsia="ru-RU"/>
        </w:rPr>
      </w:pPr>
      <w:hyperlink w:anchor="_Toc64624800" w:history="1">
        <w:r w:rsidR="00255F17" w:rsidRPr="004952B3">
          <w:rPr>
            <w:rStyle w:val="affd"/>
            <w:noProof/>
          </w:rPr>
          <w:t>Список литературы</w:t>
        </w:r>
        <w:r w:rsidR="00255F17">
          <w:rPr>
            <w:noProof/>
            <w:webHidden/>
          </w:rPr>
          <w:tab/>
        </w:r>
        <w:r w:rsidR="00255F17">
          <w:rPr>
            <w:noProof/>
            <w:webHidden/>
          </w:rPr>
          <w:fldChar w:fldCharType="begin"/>
        </w:r>
        <w:r w:rsidR="00255F17">
          <w:rPr>
            <w:noProof/>
            <w:webHidden/>
          </w:rPr>
          <w:instrText xml:space="preserve"> PAGEREF _Toc64624800 \h </w:instrText>
        </w:r>
        <w:r w:rsidR="00255F17">
          <w:rPr>
            <w:noProof/>
            <w:webHidden/>
          </w:rPr>
        </w:r>
        <w:r w:rsidR="00255F17">
          <w:rPr>
            <w:noProof/>
            <w:webHidden/>
          </w:rPr>
          <w:fldChar w:fldCharType="separate"/>
        </w:r>
        <w:r w:rsidR="00E139F2">
          <w:rPr>
            <w:noProof/>
            <w:webHidden/>
          </w:rPr>
          <w:t>200</w:t>
        </w:r>
        <w:r w:rsidR="00255F17">
          <w:rPr>
            <w:noProof/>
            <w:webHidden/>
          </w:rPr>
          <w:fldChar w:fldCharType="end"/>
        </w:r>
      </w:hyperlink>
    </w:p>
    <w:p w14:paraId="76190C74" w14:textId="0CB4CB73" w:rsidR="00255F17" w:rsidRDefault="00442FB0">
      <w:pPr>
        <w:pStyle w:val="19"/>
        <w:rPr>
          <w:rFonts w:asciiTheme="minorHAnsi" w:eastAsiaTheme="minorEastAsia" w:hAnsiTheme="minorHAnsi" w:cstheme="minorBidi"/>
          <w:noProof/>
          <w:szCs w:val="24"/>
          <w:lang w:eastAsia="ru-RU"/>
        </w:rPr>
      </w:pPr>
      <w:hyperlink w:anchor="_Toc64624801" w:history="1">
        <w:r w:rsidR="00255F17" w:rsidRPr="004952B3">
          <w:rPr>
            <w:rStyle w:val="affd"/>
            <w:noProof/>
          </w:rPr>
          <w:t>Приложение А1. Состав рабочей группы по разработке и пересмотру клинических рекомендаций</w:t>
        </w:r>
        <w:r w:rsidR="00255F17">
          <w:rPr>
            <w:noProof/>
            <w:webHidden/>
          </w:rPr>
          <w:tab/>
        </w:r>
        <w:r w:rsidR="00255F17">
          <w:rPr>
            <w:noProof/>
            <w:webHidden/>
          </w:rPr>
          <w:fldChar w:fldCharType="begin"/>
        </w:r>
        <w:r w:rsidR="00255F17">
          <w:rPr>
            <w:noProof/>
            <w:webHidden/>
          </w:rPr>
          <w:instrText xml:space="preserve"> PAGEREF _Toc64624801 \h </w:instrText>
        </w:r>
        <w:r w:rsidR="00255F17">
          <w:rPr>
            <w:noProof/>
            <w:webHidden/>
          </w:rPr>
        </w:r>
        <w:r w:rsidR="00255F17">
          <w:rPr>
            <w:noProof/>
            <w:webHidden/>
          </w:rPr>
          <w:fldChar w:fldCharType="separate"/>
        </w:r>
        <w:r w:rsidR="00E139F2">
          <w:rPr>
            <w:noProof/>
            <w:webHidden/>
          </w:rPr>
          <w:t>221</w:t>
        </w:r>
        <w:r w:rsidR="00255F17">
          <w:rPr>
            <w:noProof/>
            <w:webHidden/>
          </w:rPr>
          <w:fldChar w:fldCharType="end"/>
        </w:r>
      </w:hyperlink>
    </w:p>
    <w:p w14:paraId="39FFB6A0" w14:textId="0EEDA81D" w:rsidR="00255F17" w:rsidRDefault="00442FB0">
      <w:pPr>
        <w:pStyle w:val="19"/>
        <w:rPr>
          <w:rFonts w:asciiTheme="minorHAnsi" w:eastAsiaTheme="minorEastAsia" w:hAnsiTheme="minorHAnsi" w:cstheme="minorBidi"/>
          <w:noProof/>
          <w:szCs w:val="24"/>
          <w:lang w:eastAsia="ru-RU"/>
        </w:rPr>
      </w:pPr>
      <w:hyperlink w:anchor="_Toc64624802" w:history="1">
        <w:r w:rsidR="00255F17" w:rsidRPr="004952B3">
          <w:rPr>
            <w:rStyle w:val="affd"/>
            <w:noProof/>
          </w:rPr>
          <w:t>Приложение А2. Методология разработки клинических рекомендаций</w:t>
        </w:r>
        <w:r w:rsidR="00255F17">
          <w:rPr>
            <w:noProof/>
            <w:webHidden/>
          </w:rPr>
          <w:tab/>
        </w:r>
        <w:r w:rsidR="00255F17">
          <w:rPr>
            <w:noProof/>
            <w:webHidden/>
          </w:rPr>
          <w:fldChar w:fldCharType="begin"/>
        </w:r>
        <w:r w:rsidR="00255F17">
          <w:rPr>
            <w:noProof/>
            <w:webHidden/>
          </w:rPr>
          <w:instrText xml:space="preserve"> PAGEREF _Toc64624802 \h </w:instrText>
        </w:r>
        <w:r w:rsidR="00255F17">
          <w:rPr>
            <w:noProof/>
            <w:webHidden/>
          </w:rPr>
        </w:r>
        <w:r w:rsidR="00255F17">
          <w:rPr>
            <w:noProof/>
            <w:webHidden/>
          </w:rPr>
          <w:fldChar w:fldCharType="separate"/>
        </w:r>
        <w:r w:rsidR="00E139F2">
          <w:rPr>
            <w:noProof/>
            <w:webHidden/>
          </w:rPr>
          <w:t>225</w:t>
        </w:r>
        <w:r w:rsidR="00255F17">
          <w:rPr>
            <w:noProof/>
            <w:webHidden/>
          </w:rPr>
          <w:fldChar w:fldCharType="end"/>
        </w:r>
      </w:hyperlink>
    </w:p>
    <w:p w14:paraId="220DF4F7" w14:textId="4E570FE4" w:rsidR="00255F17" w:rsidRDefault="00442FB0">
      <w:pPr>
        <w:pStyle w:val="19"/>
        <w:rPr>
          <w:rFonts w:asciiTheme="minorHAnsi" w:eastAsiaTheme="minorEastAsia" w:hAnsiTheme="minorHAnsi" w:cstheme="minorBidi"/>
          <w:noProof/>
          <w:szCs w:val="24"/>
          <w:lang w:eastAsia="ru-RU"/>
        </w:rPr>
      </w:pPr>
      <w:hyperlink w:anchor="_Toc64624803" w:history="1">
        <w:r w:rsidR="00255F17" w:rsidRPr="004952B3">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55F17">
          <w:rPr>
            <w:noProof/>
            <w:webHidden/>
          </w:rPr>
          <w:tab/>
        </w:r>
        <w:r w:rsidR="00255F17">
          <w:rPr>
            <w:noProof/>
            <w:webHidden/>
          </w:rPr>
          <w:fldChar w:fldCharType="begin"/>
        </w:r>
        <w:r w:rsidR="00255F17">
          <w:rPr>
            <w:noProof/>
            <w:webHidden/>
          </w:rPr>
          <w:instrText xml:space="preserve"> PAGEREF _Toc64624803 \h </w:instrText>
        </w:r>
        <w:r w:rsidR="00255F17">
          <w:rPr>
            <w:noProof/>
            <w:webHidden/>
          </w:rPr>
        </w:r>
        <w:r w:rsidR="00255F17">
          <w:rPr>
            <w:noProof/>
            <w:webHidden/>
          </w:rPr>
          <w:fldChar w:fldCharType="separate"/>
        </w:r>
        <w:r w:rsidR="00E139F2">
          <w:rPr>
            <w:noProof/>
            <w:webHidden/>
          </w:rPr>
          <w:t>228</w:t>
        </w:r>
        <w:r w:rsidR="00255F17">
          <w:rPr>
            <w:noProof/>
            <w:webHidden/>
          </w:rPr>
          <w:fldChar w:fldCharType="end"/>
        </w:r>
      </w:hyperlink>
    </w:p>
    <w:p w14:paraId="0C7B5D3C" w14:textId="7D096FDF" w:rsidR="00255F17" w:rsidRDefault="00442FB0">
      <w:pPr>
        <w:pStyle w:val="21"/>
        <w:rPr>
          <w:rFonts w:asciiTheme="minorHAnsi" w:eastAsiaTheme="minorEastAsia" w:hAnsiTheme="minorHAnsi" w:cstheme="minorBidi"/>
          <w:noProof/>
          <w:sz w:val="24"/>
          <w:szCs w:val="24"/>
          <w:lang w:eastAsia="ru-RU"/>
        </w:rPr>
      </w:pPr>
      <w:hyperlink w:anchor="_Toc64624804" w:history="1">
        <w:r w:rsidR="00255F17" w:rsidRPr="004952B3">
          <w:rPr>
            <w:rStyle w:val="affd"/>
            <w:noProof/>
          </w:rPr>
          <w:t>Приложение А3.1. Диагностические тесты и исследования, применяемые у пациентов впервые выявленным острым миелоидным лейкозом</w:t>
        </w:r>
        <w:r w:rsidR="00255F17">
          <w:rPr>
            <w:noProof/>
            <w:webHidden/>
          </w:rPr>
          <w:tab/>
        </w:r>
        <w:r w:rsidR="00255F17">
          <w:rPr>
            <w:noProof/>
            <w:webHidden/>
          </w:rPr>
          <w:fldChar w:fldCharType="begin"/>
        </w:r>
        <w:r w:rsidR="00255F17">
          <w:rPr>
            <w:noProof/>
            <w:webHidden/>
          </w:rPr>
          <w:instrText xml:space="preserve"> PAGEREF _Toc64624804 \h </w:instrText>
        </w:r>
        <w:r w:rsidR="00255F17">
          <w:rPr>
            <w:noProof/>
            <w:webHidden/>
          </w:rPr>
        </w:r>
        <w:r w:rsidR="00255F17">
          <w:rPr>
            <w:noProof/>
            <w:webHidden/>
          </w:rPr>
          <w:fldChar w:fldCharType="separate"/>
        </w:r>
        <w:r w:rsidR="00E139F2">
          <w:rPr>
            <w:noProof/>
            <w:webHidden/>
          </w:rPr>
          <w:t>228</w:t>
        </w:r>
        <w:r w:rsidR="00255F17">
          <w:rPr>
            <w:noProof/>
            <w:webHidden/>
          </w:rPr>
          <w:fldChar w:fldCharType="end"/>
        </w:r>
      </w:hyperlink>
    </w:p>
    <w:p w14:paraId="73B46E6E" w14:textId="6E15BA3E" w:rsidR="00255F17" w:rsidRDefault="00442FB0">
      <w:pPr>
        <w:pStyle w:val="21"/>
        <w:rPr>
          <w:rFonts w:asciiTheme="minorHAnsi" w:eastAsiaTheme="minorEastAsia" w:hAnsiTheme="minorHAnsi" w:cstheme="minorBidi"/>
          <w:noProof/>
          <w:sz w:val="24"/>
          <w:szCs w:val="24"/>
          <w:lang w:eastAsia="ru-RU"/>
        </w:rPr>
      </w:pPr>
      <w:hyperlink w:anchor="_Toc64624805" w:history="1">
        <w:r w:rsidR="00255F17" w:rsidRPr="004952B3">
          <w:rPr>
            <w:rStyle w:val="affd"/>
            <w:noProof/>
          </w:rPr>
          <w:t>Приложение А3.2. Варианты курсов химиотерапии при остром миелоидном лейкозе</w:t>
        </w:r>
        <w:r w:rsidR="00255F17">
          <w:rPr>
            <w:noProof/>
            <w:webHidden/>
          </w:rPr>
          <w:tab/>
        </w:r>
        <w:r w:rsidR="00255F17">
          <w:rPr>
            <w:noProof/>
            <w:webHidden/>
          </w:rPr>
          <w:fldChar w:fldCharType="begin"/>
        </w:r>
        <w:r w:rsidR="00255F17">
          <w:rPr>
            <w:noProof/>
            <w:webHidden/>
          </w:rPr>
          <w:instrText xml:space="preserve"> PAGEREF _Toc64624805 \h </w:instrText>
        </w:r>
        <w:r w:rsidR="00255F17">
          <w:rPr>
            <w:noProof/>
            <w:webHidden/>
          </w:rPr>
        </w:r>
        <w:r w:rsidR="00255F17">
          <w:rPr>
            <w:noProof/>
            <w:webHidden/>
          </w:rPr>
          <w:fldChar w:fldCharType="separate"/>
        </w:r>
        <w:r w:rsidR="00E139F2">
          <w:rPr>
            <w:noProof/>
            <w:webHidden/>
          </w:rPr>
          <w:t>229</w:t>
        </w:r>
        <w:r w:rsidR="00255F17">
          <w:rPr>
            <w:noProof/>
            <w:webHidden/>
          </w:rPr>
          <w:fldChar w:fldCharType="end"/>
        </w:r>
      </w:hyperlink>
    </w:p>
    <w:p w14:paraId="7592E11B" w14:textId="5296BCA8" w:rsidR="00255F17" w:rsidRDefault="00442FB0" w:rsidP="00EA15AE">
      <w:pPr>
        <w:pStyle w:val="21"/>
        <w:rPr>
          <w:rFonts w:asciiTheme="minorHAnsi" w:eastAsiaTheme="minorEastAsia" w:hAnsiTheme="minorHAnsi" w:cstheme="minorBidi"/>
          <w:noProof/>
          <w:sz w:val="24"/>
          <w:szCs w:val="24"/>
          <w:lang w:eastAsia="ru-RU"/>
        </w:rPr>
      </w:pPr>
      <w:hyperlink w:anchor="_Toc64624806" w:history="1">
        <w:r w:rsidR="00255F17" w:rsidRPr="004952B3">
          <w:rPr>
            <w:rStyle w:val="affd"/>
            <w:noProof/>
          </w:rPr>
          <w:t>Приложение А3.3. Показания к алло-ТКМ/алло-ТГСК в 1-й полной ремиссии острого миелоидного лейкоза</w:t>
        </w:r>
        <w:r w:rsidR="00255F17">
          <w:rPr>
            <w:noProof/>
            <w:webHidden/>
          </w:rPr>
          <w:tab/>
        </w:r>
        <w:r w:rsidR="00255F17">
          <w:rPr>
            <w:noProof/>
            <w:webHidden/>
          </w:rPr>
          <w:fldChar w:fldCharType="begin"/>
        </w:r>
        <w:r w:rsidR="00255F17">
          <w:rPr>
            <w:noProof/>
            <w:webHidden/>
          </w:rPr>
          <w:instrText xml:space="preserve"> PAGEREF _Toc64624806 \h </w:instrText>
        </w:r>
        <w:r w:rsidR="00255F17">
          <w:rPr>
            <w:noProof/>
            <w:webHidden/>
          </w:rPr>
        </w:r>
        <w:r w:rsidR="00255F17">
          <w:rPr>
            <w:noProof/>
            <w:webHidden/>
          </w:rPr>
          <w:fldChar w:fldCharType="separate"/>
        </w:r>
        <w:r w:rsidR="00E139F2">
          <w:rPr>
            <w:noProof/>
            <w:webHidden/>
          </w:rPr>
          <w:t>235</w:t>
        </w:r>
        <w:r w:rsidR="00255F17">
          <w:rPr>
            <w:noProof/>
            <w:webHidden/>
          </w:rPr>
          <w:fldChar w:fldCharType="end"/>
        </w:r>
      </w:hyperlink>
    </w:p>
    <w:p w14:paraId="1ED2CF02" w14:textId="7BD054AA" w:rsidR="00255F17" w:rsidRDefault="00442FB0">
      <w:pPr>
        <w:pStyle w:val="21"/>
        <w:rPr>
          <w:rFonts w:asciiTheme="minorHAnsi" w:eastAsiaTheme="minorEastAsia" w:hAnsiTheme="minorHAnsi" w:cstheme="minorBidi"/>
          <w:noProof/>
          <w:sz w:val="24"/>
          <w:szCs w:val="24"/>
          <w:lang w:eastAsia="ru-RU"/>
        </w:rPr>
      </w:pPr>
      <w:hyperlink w:anchor="_Toc64624808" w:history="1">
        <w:r w:rsidR="00EA15AE">
          <w:rPr>
            <w:rStyle w:val="affd"/>
            <w:noProof/>
          </w:rPr>
          <w:t>Приложение А3.4</w:t>
        </w:r>
        <w:r w:rsidR="00255F17" w:rsidRPr="004952B3">
          <w:rPr>
            <w:rStyle w:val="affd"/>
            <w:noProof/>
          </w:rPr>
          <w:t>. Критерии диагностики острого лейкоза смешанного фенотипа при единой бластной популяции</w:t>
        </w:r>
        <w:r w:rsidR="00255F17">
          <w:rPr>
            <w:noProof/>
            <w:webHidden/>
          </w:rPr>
          <w:tab/>
        </w:r>
        <w:r w:rsidR="00255F17">
          <w:rPr>
            <w:noProof/>
            <w:webHidden/>
          </w:rPr>
          <w:fldChar w:fldCharType="begin"/>
        </w:r>
        <w:r w:rsidR="00255F17">
          <w:rPr>
            <w:noProof/>
            <w:webHidden/>
          </w:rPr>
          <w:instrText xml:space="preserve"> PAGEREF _Toc64624808 \h </w:instrText>
        </w:r>
        <w:r w:rsidR="00255F17">
          <w:rPr>
            <w:noProof/>
            <w:webHidden/>
          </w:rPr>
        </w:r>
        <w:r w:rsidR="00255F17">
          <w:rPr>
            <w:noProof/>
            <w:webHidden/>
          </w:rPr>
          <w:fldChar w:fldCharType="separate"/>
        </w:r>
        <w:r w:rsidR="00E139F2">
          <w:rPr>
            <w:noProof/>
            <w:webHidden/>
          </w:rPr>
          <w:t>238</w:t>
        </w:r>
        <w:r w:rsidR="00255F17">
          <w:rPr>
            <w:noProof/>
            <w:webHidden/>
          </w:rPr>
          <w:fldChar w:fldCharType="end"/>
        </w:r>
      </w:hyperlink>
    </w:p>
    <w:p w14:paraId="185C3F7E" w14:textId="024D0395" w:rsidR="00255F17" w:rsidRDefault="00442FB0">
      <w:pPr>
        <w:pStyle w:val="21"/>
        <w:rPr>
          <w:rFonts w:asciiTheme="minorHAnsi" w:eastAsiaTheme="minorEastAsia" w:hAnsiTheme="minorHAnsi" w:cstheme="minorBidi"/>
          <w:noProof/>
          <w:sz w:val="24"/>
          <w:szCs w:val="24"/>
          <w:lang w:eastAsia="ru-RU"/>
        </w:rPr>
      </w:pPr>
      <w:hyperlink w:anchor="_Toc64624809" w:history="1">
        <w:r w:rsidR="00EA15AE">
          <w:rPr>
            <w:rStyle w:val="affd"/>
            <w:noProof/>
          </w:rPr>
          <w:t>Приложение А3.5</w:t>
        </w:r>
        <w:r w:rsidR="00255F17" w:rsidRPr="004952B3">
          <w:rPr>
            <w:rStyle w:val="affd"/>
            <w:noProof/>
          </w:rPr>
          <w:t>. Характеристика вторичных острых миелоидных лейкозов</w:t>
        </w:r>
        <w:r w:rsidR="00255F17">
          <w:rPr>
            <w:noProof/>
            <w:webHidden/>
          </w:rPr>
          <w:tab/>
        </w:r>
        <w:r w:rsidR="00255F17">
          <w:rPr>
            <w:noProof/>
            <w:webHidden/>
          </w:rPr>
          <w:fldChar w:fldCharType="begin"/>
        </w:r>
        <w:r w:rsidR="00255F17">
          <w:rPr>
            <w:noProof/>
            <w:webHidden/>
          </w:rPr>
          <w:instrText xml:space="preserve"> PAGEREF _Toc64624809 \h </w:instrText>
        </w:r>
        <w:r w:rsidR="00255F17">
          <w:rPr>
            <w:noProof/>
            <w:webHidden/>
          </w:rPr>
        </w:r>
        <w:r w:rsidR="00255F17">
          <w:rPr>
            <w:noProof/>
            <w:webHidden/>
          </w:rPr>
          <w:fldChar w:fldCharType="separate"/>
        </w:r>
        <w:r w:rsidR="00E139F2">
          <w:rPr>
            <w:noProof/>
            <w:webHidden/>
          </w:rPr>
          <w:t>238</w:t>
        </w:r>
        <w:r w:rsidR="00255F17">
          <w:rPr>
            <w:noProof/>
            <w:webHidden/>
          </w:rPr>
          <w:fldChar w:fldCharType="end"/>
        </w:r>
      </w:hyperlink>
    </w:p>
    <w:p w14:paraId="25FC8E5B" w14:textId="5F8F2E7D" w:rsidR="00255F17" w:rsidRDefault="00442FB0">
      <w:pPr>
        <w:pStyle w:val="21"/>
        <w:rPr>
          <w:rFonts w:asciiTheme="minorHAnsi" w:eastAsiaTheme="minorEastAsia" w:hAnsiTheme="minorHAnsi" w:cstheme="minorBidi"/>
          <w:noProof/>
          <w:sz w:val="24"/>
          <w:szCs w:val="24"/>
          <w:lang w:eastAsia="ru-RU"/>
        </w:rPr>
      </w:pPr>
      <w:hyperlink w:anchor="_Toc64624810" w:history="1">
        <w:r w:rsidR="00EA15AE">
          <w:rPr>
            <w:rStyle w:val="affd"/>
            <w:noProof/>
          </w:rPr>
          <w:t>Приложение А3.6</w:t>
        </w:r>
        <w:r w:rsidR="00255F17" w:rsidRPr="004952B3">
          <w:rPr>
            <w:rStyle w:val="affd"/>
            <w:noProof/>
          </w:rPr>
          <w:t>. Протокол индукционной фазы лечения острых миелобластных лейкозов, протекающих с гиперлейкоцитозом</w:t>
        </w:r>
        <w:r w:rsidR="00255F17">
          <w:rPr>
            <w:noProof/>
            <w:webHidden/>
          </w:rPr>
          <w:tab/>
        </w:r>
        <w:r w:rsidR="00255F17">
          <w:rPr>
            <w:noProof/>
            <w:webHidden/>
          </w:rPr>
          <w:fldChar w:fldCharType="begin"/>
        </w:r>
        <w:r w:rsidR="00255F17">
          <w:rPr>
            <w:noProof/>
            <w:webHidden/>
          </w:rPr>
          <w:instrText xml:space="preserve"> PAGEREF _Toc64624810 \h </w:instrText>
        </w:r>
        <w:r w:rsidR="00255F17">
          <w:rPr>
            <w:noProof/>
            <w:webHidden/>
          </w:rPr>
        </w:r>
        <w:r w:rsidR="00255F17">
          <w:rPr>
            <w:noProof/>
            <w:webHidden/>
          </w:rPr>
          <w:fldChar w:fldCharType="separate"/>
        </w:r>
        <w:r w:rsidR="00E139F2">
          <w:rPr>
            <w:noProof/>
            <w:webHidden/>
          </w:rPr>
          <w:t>239</w:t>
        </w:r>
        <w:r w:rsidR="00255F17">
          <w:rPr>
            <w:noProof/>
            <w:webHidden/>
          </w:rPr>
          <w:fldChar w:fldCharType="end"/>
        </w:r>
      </w:hyperlink>
    </w:p>
    <w:p w14:paraId="64EDFAC5" w14:textId="12F75692" w:rsidR="00255F17" w:rsidRDefault="00442FB0">
      <w:pPr>
        <w:pStyle w:val="21"/>
        <w:rPr>
          <w:rFonts w:asciiTheme="minorHAnsi" w:eastAsiaTheme="minorEastAsia" w:hAnsiTheme="minorHAnsi" w:cstheme="minorBidi"/>
          <w:noProof/>
          <w:sz w:val="24"/>
          <w:szCs w:val="24"/>
          <w:lang w:eastAsia="ru-RU"/>
        </w:rPr>
      </w:pPr>
      <w:hyperlink w:anchor="_Toc64624811" w:history="1">
        <w:r w:rsidR="00EA15AE">
          <w:rPr>
            <w:rStyle w:val="affd"/>
            <w:noProof/>
          </w:rPr>
          <w:t>Приложение А3.7</w:t>
        </w:r>
        <w:r w:rsidR="00255F17" w:rsidRPr="004952B3">
          <w:rPr>
            <w:rStyle w:val="affd"/>
            <w:noProof/>
          </w:rPr>
          <w:t xml:space="preserve"> </w:t>
        </w:r>
        <w:r w:rsidR="00255F17" w:rsidRPr="004952B3">
          <w:rPr>
            <w:rStyle w:val="affd"/>
            <w:bCs/>
            <w:noProof/>
          </w:rPr>
          <w:t>Обеспечение сосудистого доступа</w:t>
        </w:r>
        <w:r w:rsidR="00255F17">
          <w:rPr>
            <w:noProof/>
            <w:webHidden/>
          </w:rPr>
          <w:tab/>
        </w:r>
        <w:r w:rsidR="00255F17">
          <w:rPr>
            <w:noProof/>
            <w:webHidden/>
          </w:rPr>
          <w:fldChar w:fldCharType="begin"/>
        </w:r>
        <w:r w:rsidR="00255F17">
          <w:rPr>
            <w:noProof/>
            <w:webHidden/>
          </w:rPr>
          <w:instrText xml:space="preserve"> PAGEREF _Toc64624811 \h </w:instrText>
        </w:r>
        <w:r w:rsidR="00255F17">
          <w:rPr>
            <w:noProof/>
            <w:webHidden/>
          </w:rPr>
        </w:r>
        <w:r w:rsidR="00255F17">
          <w:rPr>
            <w:noProof/>
            <w:webHidden/>
          </w:rPr>
          <w:fldChar w:fldCharType="separate"/>
        </w:r>
        <w:r w:rsidR="00E139F2">
          <w:rPr>
            <w:noProof/>
            <w:webHidden/>
          </w:rPr>
          <w:t>245</w:t>
        </w:r>
        <w:r w:rsidR="00255F17">
          <w:rPr>
            <w:noProof/>
            <w:webHidden/>
          </w:rPr>
          <w:fldChar w:fldCharType="end"/>
        </w:r>
      </w:hyperlink>
    </w:p>
    <w:p w14:paraId="18BA3CDF" w14:textId="35C0CB66" w:rsidR="00255F17" w:rsidRDefault="00442FB0">
      <w:pPr>
        <w:pStyle w:val="21"/>
        <w:rPr>
          <w:rFonts w:asciiTheme="minorHAnsi" w:eastAsiaTheme="minorEastAsia" w:hAnsiTheme="minorHAnsi" w:cstheme="minorBidi"/>
          <w:noProof/>
          <w:sz w:val="24"/>
          <w:szCs w:val="24"/>
          <w:lang w:eastAsia="ru-RU"/>
        </w:rPr>
      </w:pPr>
      <w:hyperlink w:anchor="_Toc64624812" w:history="1">
        <w:r w:rsidR="00FD4E8A">
          <w:rPr>
            <w:rStyle w:val="affd"/>
            <w:noProof/>
          </w:rPr>
          <w:t>Приложение А3.8</w:t>
        </w:r>
        <w:r w:rsidR="00255F17" w:rsidRPr="004952B3">
          <w:rPr>
            <w:rStyle w:val="affd"/>
            <w:noProof/>
          </w:rPr>
          <w:t xml:space="preserve"> Применение компонентов донорской крови у гематологических пациентов</w:t>
        </w:r>
        <w:r w:rsidR="00255F17">
          <w:rPr>
            <w:noProof/>
            <w:webHidden/>
          </w:rPr>
          <w:tab/>
        </w:r>
        <w:r w:rsidR="00255F17">
          <w:rPr>
            <w:noProof/>
            <w:webHidden/>
          </w:rPr>
          <w:fldChar w:fldCharType="begin"/>
        </w:r>
        <w:r w:rsidR="00255F17">
          <w:rPr>
            <w:noProof/>
            <w:webHidden/>
          </w:rPr>
          <w:instrText xml:space="preserve"> PAGEREF _Toc64624812 \h </w:instrText>
        </w:r>
        <w:r w:rsidR="00255F17">
          <w:rPr>
            <w:noProof/>
            <w:webHidden/>
          </w:rPr>
        </w:r>
        <w:r w:rsidR="00255F17">
          <w:rPr>
            <w:noProof/>
            <w:webHidden/>
          </w:rPr>
          <w:fldChar w:fldCharType="separate"/>
        </w:r>
        <w:r w:rsidR="00E139F2">
          <w:rPr>
            <w:noProof/>
            <w:webHidden/>
          </w:rPr>
          <w:t>258</w:t>
        </w:r>
        <w:r w:rsidR="00255F17">
          <w:rPr>
            <w:noProof/>
            <w:webHidden/>
          </w:rPr>
          <w:fldChar w:fldCharType="end"/>
        </w:r>
      </w:hyperlink>
    </w:p>
    <w:p w14:paraId="3BBE00AB" w14:textId="4047CFE9" w:rsidR="00255F17" w:rsidRDefault="00442FB0">
      <w:pPr>
        <w:pStyle w:val="21"/>
        <w:rPr>
          <w:rFonts w:asciiTheme="minorHAnsi" w:eastAsiaTheme="minorEastAsia" w:hAnsiTheme="minorHAnsi" w:cstheme="minorBidi"/>
          <w:noProof/>
          <w:sz w:val="24"/>
          <w:szCs w:val="24"/>
          <w:lang w:eastAsia="ru-RU"/>
        </w:rPr>
      </w:pPr>
      <w:hyperlink w:anchor="_Toc64624813" w:history="1">
        <w:r w:rsidR="00FD4E8A">
          <w:rPr>
            <w:rStyle w:val="affd"/>
            <w:noProof/>
          </w:rPr>
          <w:t>Приложение А3.9</w:t>
        </w:r>
        <w:r w:rsidR="00255F17" w:rsidRPr="004952B3">
          <w:rPr>
            <w:rStyle w:val="affd"/>
            <w:noProof/>
          </w:rPr>
          <w:t xml:space="preserve"> </w:t>
        </w:r>
        <w:r w:rsidR="00255F17" w:rsidRPr="004952B3">
          <w:rPr>
            <w:rStyle w:val="affd"/>
            <w:rFonts w:eastAsia="Arial Unicode MS"/>
            <w:noProof/>
          </w:rPr>
          <w:t>Протоколы выполнения аспирационного и биопсийного исследования костного мозга</w:t>
        </w:r>
        <w:r w:rsidR="00255F17">
          <w:rPr>
            <w:noProof/>
            <w:webHidden/>
          </w:rPr>
          <w:tab/>
        </w:r>
        <w:r w:rsidR="00255F17">
          <w:rPr>
            <w:noProof/>
            <w:webHidden/>
          </w:rPr>
          <w:fldChar w:fldCharType="begin"/>
        </w:r>
        <w:r w:rsidR="00255F17">
          <w:rPr>
            <w:noProof/>
            <w:webHidden/>
          </w:rPr>
          <w:instrText xml:space="preserve"> PAGEREF _Toc64624813 \h </w:instrText>
        </w:r>
        <w:r w:rsidR="00255F17">
          <w:rPr>
            <w:noProof/>
            <w:webHidden/>
          </w:rPr>
        </w:r>
        <w:r w:rsidR="00255F17">
          <w:rPr>
            <w:noProof/>
            <w:webHidden/>
          </w:rPr>
          <w:fldChar w:fldCharType="separate"/>
        </w:r>
        <w:r w:rsidR="00E139F2">
          <w:rPr>
            <w:noProof/>
            <w:webHidden/>
          </w:rPr>
          <w:t>277</w:t>
        </w:r>
        <w:r w:rsidR="00255F17">
          <w:rPr>
            <w:noProof/>
            <w:webHidden/>
          </w:rPr>
          <w:fldChar w:fldCharType="end"/>
        </w:r>
      </w:hyperlink>
    </w:p>
    <w:p w14:paraId="032C68CE" w14:textId="3BD322E1" w:rsidR="00255F17" w:rsidRDefault="00442FB0">
      <w:pPr>
        <w:pStyle w:val="21"/>
        <w:rPr>
          <w:rFonts w:asciiTheme="minorHAnsi" w:eastAsiaTheme="minorEastAsia" w:hAnsiTheme="minorHAnsi" w:cstheme="minorBidi"/>
          <w:noProof/>
          <w:sz w:val="24"/>
          <w:szCs w:val="24"/>
          <w:lang w:eastAsia="ru-RU"/>
        </w:rPr>
      </w:pPr>
      <w:hyperlink w:anchor="_Toc64624814" w:history="1">
        <w:r w:rsidR="00255F17" w:rsidRPr="004952B3">
          <w:rPr>
            <w:rStyle w:val="affd"/>
            <w:noProof/>
          </w:rPr>
          <w:t>Пр</w:t>
        </w:r>
        <w:r w:rsidR="00FD4E8A">
          <w:rPr>
            <w:rStyle w:val="affd"/>
            <w:noProof/>
          </w:rPr>
          <w:t>иложение А3.10</w:t>
        </w:r>
        <w:r w:rsidR="00255F17" w:rsidRPr="004952B3">
          <w:rPr>
            <w:rStyle w:val="affd"/>
            <w:noProof/>
          </w:rPr>
          <w:t xml:space="preserve"> </w:t>
        </w:r>
        <w:r w:rsidR="00255F17" w:rsidRPr="004952B3">
          <w:rPr>
            <w:rStyle w:val="affd"/>
            <w:bCs/>
            <w:noProof/>
          </w:rPr>
          <w:t>Протокол выполнения спиномозговой (люмбальной) пункции у гематологических пациентов</w:t>
        </w:r>
        <w:r w:rsidR="00255F17">
          <w:rPr>
            <w:noProof/>
            <w:webHidden/>
          </w:rPr>
          <w:tab/>
        </w:r>
      </w:hyperlink>
      <w:r w:rsidR="00D20200">
        <w:rPr>
          <w:noProof/>
        </w:rPr>
        <w:t>286</w:t>
      </w:r>
    </w:p>
    <w:p w14:paraId="59BD61A7" w14:textId="0A44F3CC" w:rsidR="00255F17" w:rsidRDefault="00442FB0">
      <w:pPr>
        <w:pStyle w:val="21"/>
        <w:rPr>
          <w:rFonts w:asciiTheme="minorHAnsi" w:eastAsiaTheme="minorEastAsia" w:hAnsiTheme="minorHAnsi" w:cstheme="minorBidi"/>
          <w:noProof/>
          <w:sz w:val="24"/>
          <w:szCs w:val="24"/>
          <w:lang w:eastAsia="ru-RU"/>
        </w:rPr>
      </w:pPr>
      <w:hyperlink w:anchor="_Toc64624815" w:history="1">
        <w:r w:rsidR="00FD4E8A">
          <w:rPr>
            <w:rStyle w:val="affd"/>
            <w:noProof/>
          </w:rPr>
          <w:t>Приложение А3.11</w:t>
        </w:r>
        <w:r w:rsidR="00255F17" w:rsidRPr="004952B3">
          <w:rPr>
            <w:rStyle w:val="affd"/>
            <w:noProof/>
          </w:rPr>
          <w:t xml:space="preserve"> Проведение трансплантации аллогенных гемопоэтических стволовых клеток</w:t>
        </w:r>
        <w:r w:rsidR="00255F17">
          <w:rPr>
            <w:noProof/>
            <w:webHidden/>
          </w:rPr>
          <w:tab/>
        </w:r>
      </w:hyperlink>
      <w:r w:rsidR="00D20200">
        <w:rPr>
          <w:noProof/>
        </w:rPr>
        <w:t>297</w:t>
      </w:r>
    </w:p>
    <w:p w14:paraId="3FD225FA" w14:textId="371091B9" w:rsidR="00255F17" w:rsidRDefault="00442FB0">
      <w:pPr>
        <w:pStyle w:val="21"/>
        <w:rPr>
          <w:noProof/>
        </w:rPr>
      </w:pPr>
      <w:hyperlink w:anchor="_Toc64624817" w:history="1">
        <w:r w:rsidR="008D5C11">
          <w:rPr>
            <w:rStyle w:val="affd"/>
            <w:noProof/>
          </w:rPr>
          <w:t>Приложение А3.12</w:t>
        </w:r>
        <w:r w:rsidR="00255F17" w:rsidRPr="004952B3">
          <w:rPr>
            <w:rStyle w:val="affd"/>
            <w:noProof/>
          </w:rPr>
          <w:t xml:space="preserve"> Лечение </w:t>
        </w:r>
        <w:r w:rsidR="00D20200">
          <w:rPr>
            <w:rStyle w:val="affd"/>
            <w:noProof/>
          </w:rPr>
          <w:t>пациента с лейкозом</w:t>
        </w:r>
        <w:r w:rsidR="00255F17" w:rsidRPr="004952B3">
          <w:rPr>
            <w:rStyle w:val="affd"/>
            <w:noProof/>
          </w:rPr>
          <w:t xml:space="preserve"> в отделении реанимации и интенсивной терапии</w:t>
        </w:r>
        <w:r w:rsidR="00255F17">
          <w:rPr>
            <w:noProof/>
            <w:webHidden/>
          </w:rPr>
          <w:tab/>
        </w:r>
        <w:r w:rsidR="00255F17">
          <w:rPr>
            <w:noProof/>
            <w:webHidden/>
          </w:rPr>
          <w:fldChar w:fldCharType="begin"/>
        </w:r>
        <w:r w:rsidR="00255F17">
          <w:rPr>
            <w:noProof/>
            <w:webHidden/>
          </w:rPr>
          <w:instrText xml:space="preserve"> PAGEREF _Toc64624817 \h </w:instrText>
        </w:r>
        <w:r w:rsidR="00255F17">
          <w:rPr>
            <w:noProof/>
            <w:webHidden/>
          </w:rPr>
        </w:r>
        <w:r w:rsidR="00255F17">
          <w:rPr>
            <w:noProof/>
            <w:webHidden/>
          </w:rPr>
          <w:fldChar w:fldCharType="separate"/>
        </w:r>
        <w:r w:rsidR="00E139F2">
          <w:rPr>
            <w:noProof/>
            <w:webHidden/>
          </w:rPr>
          <w:t>416</w:t>
        </w:r>
        <w:r w:rsidR="00255F17">
          <w:rPr>
            <w:noProof/>
            <w:webHidden/>
          </w:rPr>
          <w:fldChar w:fldCharType="end"/>
        </w:r>
      </w:hyperlink>
      <w:r w:rsidR="008D5C11">
        <w:rPr>
          <w:noProof/>
        </w:rPr>
        <w:t>16</w:t>
      </w:r>
    </w:p>
    <w:p w14:paraId="5D80908E" w14:textId="6813B22F" w:rsidR="00873827" w:rsidRDefault="00873827">
      <w:pPr>
        <w:pStyle w:val="21"/>
        <w:rPr>
          <w:noProof/>
        </w:rPr>
      </w:pPr>
      <w:r>
        <w:rPr>
          <w:noProof/>
        </w:rPr>
        <w:t>Приложение А3.1</w:t>
      </w:r>
      <w:r w:rsidR="008D5C11">
        <w:rPr>
          <w:noProof/>
        </w:rPr>
        <w:t>3</w:t>
      </w:r>
      <w:r>
        <w:rPr>
          <w:noProof/>
        </w:rPr>
        <w:t xml:space="preserve"> Профилактическая противорвотная терапия…………………………………………………</w:t>
      </w:r>
      <w:r w:rsidR="00497EE2">
        <w:rPr>
          <w:noProof/>
        </w:rPr>
        <w:t>4</w:t>
      </w:r>
      <w:r w:rsidR="008D5C11">
        <w:rPr>
          <w:noProof/>
        </w:rPr>
        <w:t>25</w:t>
      </w:r>
    </w:p>
    <w:p w14:paraId="69735A39" w14:textId="4E4C8072" w:rsidR="00497EE2" w:rsidRDefault="008D5C11">
      <w:pPr>
        <w:pStyle w:val="21"/>
        <w:rPr>
          <w:rFonts w:asciiTheme="minorHAnsi" w:eastAsiaTheme="minorEastAsia" w:hAnsiTheme="minorHAnsi" w:cstheme="minorBidi"/>
          <w:noProof/>
          <w:sz w:val="24"/>
          <w:szCs w:val="24"/>
          <w:lang w:eastAsia="ru-RU"/>
        </w:rPr>
      </w:pPr>
      <w:r>
        <w:rPr>
          <w:noProof/>
        </w:rPr>
        <w:t>Приложение А3.14</w:t>
      </w:r>
      <w:r w:rsidR="00497EE2">
        <w:rPr>
          <w:noProof/>
        </w:rPr>
        <w:t xml:space="preserve"> Лечебный цитаферез и плазмаферез при лейкозе………………………………………..4</w:t>
      </w:r>
      <w:r>
        <w:rPr>
          <w:noProof/>
        </w:rPr>
        <w:t>26</w:t>
      </w:r>
    </w:p>
    <w:p w14:paraId="7C07AB54" w14:textId="5CBB8E5E" w:rsidR="00255F17" w:rsidRDefault="00442FB0">
      <w:pPr>
        <w:pStyle w:val="19"/>
        <w:rPr>
          <w:rFonts w:asciiTheme="minorHAnsi" w:eastAsiaTheme="minorEastAsia" w:hAnsiTheme="minorHAnsi" w:cstheme="minorBidi"/>
          <w:noProof/>
          <w:szCs w:val="24"/>
          <w:lang w:eastAsia="ru-RU"/>
        </w:rPr>
      </w:pPr>
      <w:hyperlink w:anchor="_Toc64624818" w:history="1">
        <w:r w:rsidR="00255F17" w:rsidRPr="004952B3">
          <w:rPr>
            <w:rStyle w:val="affd"/>
            <w:noProof/>
          </w:rPr>
          <w:t>Приложение Б. Алгоритмы действий врача</w:t>
        </w:r>
        <w:r w:rsidR="00255F17">
          <w:rPr>
            <w:noProof/>
            <w:webHidden/>
          </w:rPr>
          <w:tab/>
        </w:r>
        <w:r w:rsidR="00255F17">
          <w:rPr>
            <w:noProof/>
            <w:webHidden/>
          </w:rPr>
          <w:fldChar w:fldCharType="begin"/>
        </w:r>
        <w:r w:rsidR="00255F17">
          <w:rPr>
            <w:noProof/>
            <w:webHidden/>
          </w:rPr>
          <w:instrText xml:space="preserve"> PAGEREF _Toc64624818 \h </w:instrText>
        </w:r>
        <w:r w:rsidR="00255F17">
          <w:rPr>
            <w:noProof/>
            <w:webHidden/>
          </w:rPr>
        </w:r>
        <w:r w:rsidR="00255F17">
          <w:rPr>
            <w:noProof/>
            <w:webHidden/>
          </w:rPr>
          <w:fldChar w:fldCharType="separate"/>
        </w:r>
        <w:r w:rsidR="00E139F2">
          <w:rPr>
            <w:noProof/>
            <w:webHidden/>
          </w:rPr>
          <w:t>431</w:t>
        </w:r>
        <w:r w:rsidR="00255F17">
          <w:rPr>
            <w:noProof/>
            <w:webHidden/>
          </w:rPr>
          <w:fldChar w:fldCharType="end"/>
        </w:r>
      </w:hyperlink>
      <w:r w:rsidR="00497EE2">
        <w:rPr>
          <w:noProof/>
        </w:rPr>
        <w:t>3</w:t>
      </w:r>
      <w:r w:rsidR="008D5C11">
        <w:rPr>
          <w:noProof/>
        </w:rPr>
        <w:t>1</w:t>
      </w:r>
    </w:p>
    <w:p w14:paraId="4D44A89B" w14:textId="173BD898" w:rsidR="00255F17" w:rsidRDefault="00442FB0">
      <w:pPr>
        <w:pStyle w:val="19"/>
        <w:rPr>
          <w:rFonts w:asciiTheme="minorHAnsi" w:eastAsiaTheme="minorEastAsia" w:hAnsiTheme="minorHAnsi" w:cstheme="minorBidi"/>
          <w:noProof/>
          <w:szCs w:val="24"/>
          <w:lang w:eastAsia="ru-RU"/>
        </w:rPr>
      </w:pPr>
      <w:hyperlink w:anchor="_Toc64624819" w:history="1">
        <w:r w:rsidR="00255F17" w:rsidRPr="004952B3">
          <w:rPr>
            <w:rStyle w:val="affd"/>
            <w:noProof/>
          </w:rPr>
          <w:t>Приложение В. Информация для пациента</w:t>
        </w:r>
        <w:r w:rsidR="00255F17">
          <w:rPr>
            <w:noProof/>
            <w:webHidden/>
          </w:rPr>
          <w:tab/>
        </w:r>
        <w:r w:rsidR="00255F17">
          <w:rPr>
            <w:noProof/>
            <w:webHidden/>
          </w:rPr>
          <w:fldChar w:fldCharType="begin"/>
        </w:r>
        <w:r w:rsidR="00255F17">
          <w:rPr>
            <w:noProof/>
            <w:webHidden/>
          </w:rPr>
          <w:instrText xml:space="preserve"> PAGEREF _Toc64624819 \h </w:instrText>
        </w:r>
        <w:r w:rsidR="00255F17">
          <w:rPr>
            <w:noProof/>
            <w:webHidden/>
          </w:rPr>
        </w:r>
        <w:r w:rsidR="00255F17">
          <w:rPr>
            <w:noProof/>
            <w:webHidden/>
          </w:rPr>
          <w:fldChar w:fldCharType="separate"/>
        </w:r>
        <w:r w:rsidR="00E139F2">
          <w:rPr>
            <w:noProof/>
            <w:webHidden/>
          </w:rPr>
          <w:t>433</w:t>
        </w:r>
        <w:r w:rsidR="00255F17">
          <w:rPr>
            <w:noProof/>
            <w:webHidden/>
          </w:rPr>
          <w:fldChar w:fldCharType="end"/>
        </w:r>
      </w:hyperlink>
      <w:r w:rsidR="008D5C11">
        <w:rPr>
          <w:noProof/>
        </w:rPr>
        <w:t>33</w:t>
      </w:r>
    </w:p>
    <w:p w14:paraId="5E051C25" w14:textId="4B4462F8" w:rsidR="00255F17" w:rsidRDefault="00442FB0">
      <w:pPr>
        <w:pStyle w:val="19"/>
        <w:rPr>
          <w:rFonts w:asciiTheme="minorHAnsi" w:eastAsiaTheme="minorEastAsia" w:hAnsiTheme="minorHAnsi" w:cstheme="minorBidi"/>
          <w:noProof/>
          <w:szCs w:val="24"/>
          <w:lang w:eastAsia="ru-RU"/>
        </w:rPr>
      </w:pPr>
      <w:hyperlink w:anchor="_Toc64624820" w:history="1">
        <w:r w:rsidR="00255F17" w:rsidRPr="004952B3">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255F17">
          <w:rPr>
            <w:noProof/>
            <w:webHidden/>
          </w:rPr>
          <w:tab/>
        </w:r>
        <w:r w:rsidR="00255F17">
          <w:rPr>
            <w:noProof/>
            <w:webHidden/>
          </w:rPr>
          <w:fldChar w:fldCharType="begin"/>
        </w:r>
        <w:r w:rsidR="00255F17">
          <w:rPr>
            <w:noProof/>
            <w:webHidden/>
          </w:rPr>
          <w:instrText xml:space="preserve"> PAGEREF _Toc64624820 \h </w:instrText>
        </w:r>
        <w:r w:rsidR="00255F17">
          <w:rPr>
            <w:noProof/>
            <w:webHidden/>
          </w:rPr>
        </w:r>
        <w:r w:rsidR="00255F17">
          <w:rPr>
            <w:noProof/>
            <w:webHidden/>
          </w:rPr>
          <w:fldChar w:fldCharType="separate"/>
        </w:r>
        <w:r w:rsidR="00E139F2">
          <w:rPr>
            <w:noProof/>
            <w:webHidden/>
          </w:rPr>
          <w:t>435</w:t>
        </w:r>
        <w:r w:rsidR="00255F17">
          <w:rPr>
            <w:noProof/>
            <w:webHidden/>
          </w:rPr>
          <w:fldChar w:fldCharType="end"/>
        </w:r>
      </w:hyperlink>
      <w:r w:rsidR="008D5C11">
        <w:rPr>
          <w:noProof/>
        </w:rPr>
        <w:t>35</w:t>
      </w:r>
    </w:p>
    <w:p w14:paraId="0515AF7B" w14:textId="3A5B7AA5" w:rsidR="00255F17" w:rsidRDefault="00442FB0">
      <w:pPr>
        <w:pStyle w:val="21"/>
        <w:rPr>
          <w:rFonts w:asciiTheme="minorHAnsi" w:eastAsiaTheme="minorEastAsia" w:hAnsiTheme="minorHAnsi" w:cstheme="minorBidi"/>
          <w:noProof/>
          <w:sz w:val="24"/>
          <w:szCs w:val="24"/>
          <w:lang w:eastAsia="ru-RU"/>
        </w:rPr>
      </w:pPr>
      <w:hyperlink w:anchor="_Toc64624821" w:history="1">
        <w:r w:rsidR="00255F17" w:rsidRPr="004952B3">
          <w:rPr>
            <w:rStyle w:val="affd"/>
            <w:noProof/>
          </w:rPr>
          <w:t>Приложение Г1. Молекулярно-генетическая классификация острых миелоидных лейкозов</w:t>
        </w:r>
        <w:r w:rsidR="00255F17">
          <w:rPr>
            <w:noProof/>
            <w:webHidden/>
          </w:rPr>
          <w:tab/>
        </w:r>
        <w:r w:rsidR="00255F17">
          <w:rPr>
            <w:noProof/>
            <w:webHidden/>
          </w:rPr>
          <w:fldChar w:fldCharType="begin"/>
        </w:r>
        <w:r w:rsidR="00255F17">
          <w:rPr>
            <w:noProof/>
            <w:webHidden/>
          </w:rPr>
          <w:instrText xml:space="preserve"> PAGEREF _Toc64624821 \h </w:instrText>
        </w:r>
        <w:r w:rsidR="00255F17">
          <w:rPr>
            <w:noProof/>
            <w:webHidden/>
          </w:rPr>
        </w:r>
        <w:r w:rsidR="00255F17">
          <w:rPr>
            <w:noProof/>
            <w:webHidden/>
          </w:rPr>
          <w:fldChar w:fldCharType="separate"/>
        </w:r>
        <w:r w:rsidR="00E139F2">
          <w:rPr>
            <w:noProof/>
            <w:webHidden/>
          </w:rPr>
          <w:t>435</w:t>
        </w:r>
        <w:r w:rsidR="00255F17">
          <w:rPr>
            <w:noProof/>
            <w:webHidden/>
          </w:rPr>
          <w:fldChar w:fldCharType="end"/>
        </w:r>
      </w:hyperlink>
      <w:r w:rsidR="008D5C11">
        <w:rPr>
          <w:noProof/>
        </w:rPr>
        <w:t>35</w:t>
      </w:r>
    </w:p>
    <w:p w14:paraId="2BF9B4B6" w14:textId="12295469" w:rsidR="00255F17" w:rsidRDefault="00442FB0">
      <w:pPr>
        <w:pStyle w:val="21"/>
        <w:rPr>
          <w:rFonts w:asciiTheme="minorHAnsi" w:eastAsiaTheme="minorEastAsia" w:hAnsiTheme="minorHAnsi" w:cstheme="minorBidi"/>
          <w:noProof/>
          <w:sz w:val="24"/>
          <w:szCs w:val="24"/>
          <w:lang w:eastAsia="ru-RU"/>
        </w:rPr>
      </w:pPr>
      <w:hyperlink w:anchor="_Toc64624822" w:history="1">
        <w:r w:rsidR="00255F17" w:rsidRPr="004952B3">
          <w:rPr>
            <w:rStyle w:val="affd"/>
            <w:noProof/>
          </w:rPr>
          <w:t>Приложение Г2. Молекулярно-генетические прогностические факторы при остром миелоидном лейкозе</w:t>
        </w:r>
        <w:r w:rsidR="00255F17">
          <w:rPr>
            <w:noProof/>
            <w:webHidden/>
          </w:rPr>
          <w:tab/>
        </w:r>
        <w:r w:rsidR="00255F17">
          <w:rPr>
            <w:noProof/>
            <w:webHidden/>
          </w:rPr>
          <w:fldChar w:fldCharType="begin"/>
        </w:r>
        <w:r w:rsidR="00255F17">
          <w:rPr>
            <w:noProof/>
            <w:webHidden/>
          </w:rPr>
          <w:instrText xml:space="preserve"> PAGEREF _Toc64624822 \h </w:instrText>
        </w:r>
        <w:r w:rsidR="00255F17">
          <w:rPr>
            <w:noProof/>
            <w:webHidden/>
          </w:rPr>
        </w:r>
        <w:r w:rsidR="00255F17">
          <w:rPr>
            <w:noProof/>
            <w:webHidden/>
          </w:rPr>
          <w:fldChar w:fldCharType="separate"/>
        </w:r>
        <w:r w:rsidR="00E139F2">
          <w:rPr>
            <w:noProof/>
            <w:webHidden/>
          </w:rPr>
          <w:t>436</w:t>
        </w:r>
        <w:r w:rsidR="00255F17">
          <w:rPr>
            <w:noProof/>
            <w:webHidden/>
          </w:rPr>
          <w:fldChar w:fldCharType="end"/>
        </w:r>
      </w:hyperlink>
      <w:r w:rsidR="008D5C11">
        <w:rPr>
          <w:noProof/>
        </w:rPr>
        <w:t>36</w:t>
      </w:r>
    </w:p>
    <w:p w14:paraId="25967858" w14:textId="4E4B1012" w:rsidR="00255F17" w:rsidRDefault="00442FB0">
      <w:pPr>
        <w:pStyle w:val="21"/>
        <w:rPr>
          <w:rFonts w:asciiTheme="minorHAnsi" w:eastAsiaTheme="minorEastAsia" w:hAnsiTheme="minorHAnsi" w:cstheme="minorBidi"/>
          <w:noProof/>
          <w:sz w:val="24"/>
          <w:szCs w:val="24"/>
          <w:lang w:eastAsia="ru-RU"/>
        </w:rPr>
      </w:pPr>
      <w:hyperlink w:anchor="_Toc64624823" w:history="1">
        <w:r w:rsidR="00255F17" w:rsidRPr="004952B3">
          <w:rPr>
            <w:rStyle w:val="affd"/>
            <w:noProof/>
          </w:rPr>
          <w:t>Приложение Г3. Шкала оценки общего состояния пациента ECOG</w:t>
        </w:r>
        <w:r w:rsidR="00255F17">
          <w:rPr>
            <w:noProof/>
            <w:webHidden/>
          </w:rPr>
          <w:tab/>
        </w:r>
      </w:hyperlink>
      <w:r w:rsidR="00D20200">
        <w:rPr>
          <w:noProof/>
        </w:rPr>
        <w:t>4</w:t>
      </w:r>
      <w:r w:rsidR="008D5C11">
        <w:rPr>
          <w:noProof/>
        </w:rPr>
        <w:t>37</w:t>
      </w:r>
    </w:p>
    <w:p w14:paraId="189393B9" w14:textId="463C76B4" w:rsidR="00255F17" w:rsidRDefault="00442FB0">
      <w:pPr>
        <w:pStyle w:val="21"/>
        <w:rPr>
          <w:rFonts w:asciiTheme="minorHAnsi" w:eastAsiaTheme="minorEastAsia" w:hAnsiTheme="minorHAnsi" w:cstheme="minorBidi"/>
          <w:noProof/>
          <w:sz w:val="24"/>
          <w:szCs w:val="24"/>
          <w:lang w:eastAsia="ru-RU"/>
        </w:rPr>
      </w:pPr>
      <w:hyperlink w:anchor="_Toc64624824" w:history="1">
        <w:r w:rsidR="00255F17" w:rsidRPr="004952B3">
          <w:rPr>
            <w:rStyle w:val="affd"/>
            <w:noProof/>
          </w:rPr>
          <w:t>Приложение Г4. Факторы риска, ассоциированные с трансплантационной летальностью</w:t>
        </w:r>
        <w:r w:rsidR="00255F17">
          <w:rPr>
            <w:noProof/>
            <w:webHidden/>
          </w:rPr>
          <w:tab/>
        </w:r>
      </w:hyperlink>
      <w:r w:rsidR="00D20200">
        <w:rPr>
          <w:noProof/>
        </w:rPr>
        <w:t>4</w:t>
      </w:r>
      <w:r w:rsidR="008D5C11">
        <w:rPr>
          <w:noProof/>
        </w:rPr>
        <w:t>38</w:t>
      </w:r>
    </w:p>
    <w:p w14:paraId="7096EC2F" w14:textId="12BCC584" w:rsidR="00255F17" w:rsidRDefault="00442FB0">
      <w:pPr>
        <w:pStyle w:val="21"/>
        <w:rPr>
          <w:rFonts w:asciiTheme="minorHAnsi" w:eastAsiaTheme="minorEastAsia" w:hAnsiTheme="minorHAnsi" w:cstheme="minorBidi"/>
          <w:noProof/>
          <w:sz w:val="24"/>
          <w:szCs w:val="24"/>
          <w:lang w:eastAsia="ru-RU"/>
        </w:rPr>
      </w:pPr>
      <w:hyperlink w:anchor="_Toc64624825" w:history="1">
        <w:r w:rsidR="00255F17" w:rsidRPr="004952B3">
          <w:rPr>
            <w:rStyle w:val="affd"/>
            <w:noProof/>
          </w:rPr>
          <w:t>Приложение Г5. Прогностический индекс для молодых пациентов с рецидивом острого миелоидного лейкоза</w:t>
        </w:r>
        <w:r w:rsidR="00255F17">
          <w:rPr>
            <w:noProof/>
            <w:webHidden/>
          </w:rPr>
          <w:tab/>
        </w:r>
      </w:hyperlink>
      <w:r w:rsidR="00D20200">
        <w:rPr>
          <w:noProof/>
        </w:rPr>
        <w:t>4</w:t>
      </w:r>
      <w:r w:rsidR="008D5C11">
        <w:rPr>
          <w:noProof/>
        </w:rPr>
        <w:t>39</w:t>
      </w:r>
    </w:p>
    <w:p w14:paraId="68EFA7F4" w14:textId="4C00F3D6" w:rsidR="00255F17" w:rsidRDefault="00442FB0">
      <w:pPr>
        <w:pStyle w:val="21"/>
        <w:rPr>
          <w:rFonts w:asciiTheme="minorHAnsi" w:eastAsiaTheme="minorEastAsia" w:hAnsiTheme="minorHAnsi" w:cstheme="minorBidi"/>
          <w:noProof/>
          <w:sz w:val="24"/>
          <w:szCs w:val="24"/>
          <w:lang w:eastAsia="ru-RU"/>
        </w:rPr>
      </w:pPr>
      <w:hyperlink w:anchor="_Toc64624826" w:history="1">
        <w:r w:rsidR="00255F17" w:rsidRPr="004952B3">
          <w:rPr>
            <w:rStyle w:val="affd"/>
            <w:noProof/>
          </w:rPr>
          <w:t>Приложение Г6. Расчет трансплантационного риска по шкале EBMT</w:t>
        </w:r>
        <w:r w:rsidR="00255F17">
          <w:rPr>
            <w:noProof/>
            <w:webHidden/>
          </w:rPr>
          <w:tab/>
        </w:r>
      </w:hyperlink>
      <w:r w:rsidR="00D20200">
        <w:rPr>
          <w:noProof/>
        </w:rPr>
        <w:t>4</w:t>
      </w:r>
      <w:r w:rsidR="008D5C11">
        <w:rPr>
          <w:noProof/>
        </w:rPr>
        <w:t>40</w:t>
      </w:r>
    </w:p>
    <w:p w14:paraId="4D0B3699" w14:textId="6A940038" w:rsidR="00255F17" w:rsidRDefault="00442FB0">
      <w:pPr>
        <w:pStyle w:val="21"/>
        <w:rPr>
          <w:rFonts w:asciiTheme="minorHAnsi" w:eastAsiaTheme="minorEastAsia" w:hAnsiTheme="minorHAnsi" w:cstheme="minorBidi"/>
          <w:noProof/>
          <w:sz w:val="24"/>
          <w:szCs w:val="24"/>
          <w:lang w:eastAsia="ru-RU"/>
        </w:rPr>
      </w:pPr>
      <w:hyperlink w:anchor="_Toc64624827" w:history="1">
        <w:r w:rsidR="00255F17" w:rsidRPr="004952B3">
          <w:rPr>
            <w:rStyle w:val="affd"/>
            <w:noProof/>
          </w:rPr>
          <w:t xml:space="preserve">Приложение Г7. </w:t>
        </w:r>
        <w:r w:rsidR="00255F17" w:rsidRPr="004952B3">
          <w:rPr>
            <w:rStyle w:val="affd"/>
            <w:rFonts w:eastAsia="SimSun"/>
            <w:noProof/>
          </w:rPr>
          <w:t>Расчет трансплантационного риска по шкале HCT-CI</w:t>
        </w:r>
        <w:r w:rsidR="00255F17">
          <w:rPr>
            <w:noProof/>
            <w:webHidden/>
          </w:rPr>
          <w:tab/>
        </w:r>
      </w:hyperlink>
      <w:r w:rsidR="00D20200">
        <w:rPr>
          <w:noProof/>
        </w:rPr>
        <w:t>4</w:t>
      </w:r>
      <w:r w:rsidR="008D5C11">
        <w:rPr>
          <w:noProof/>
        </w:rPr>
        <w:t>41</w:t>
      </w:r>
    </w:p>
    <w:p w14:paraId="3653F3E6" w14:textId="423A6832" w:rsidR="009F794D" w:rsidRPr="00ED0774" w:rsidRDefault="00D80AC9" w:rsidP="003F73E3">
      <w:pPr>
        <w:pStyle w:val="11"/>
      </w:pPr>
      <w:r w:rsidRPr="00ED0774">
        <w:rPr>
          <w:b w:val="0"/>
          <w:sz w:val="24"/>
        </w:rPr>
        <w:lastRenderedPageBreak/>
        <w:fldChar w:fldCharType="end"/>
      </w:r>
      <w:bookmarkStart w:id="2" w:name="_Toc26787547"/>
      <w:bookmarkStart w:id="3" w:name="_Toc24471986"/>
      <w:bookmarkStart w:id="4" w:name="_Toc64624758"/>
      <w:r w:rsidRPr="00ED0774">
        <w:t>Список</w:t>
      </w:r>
      <w:r w:rsidR="00926681" w:rsidRPr="00ED0774">
        <w:t xml:space="preserve"> </w:t>
      </w:r>
      <w:r w:rsidRPr="00ED0774">
        <w:t>сокращений</w:t>
      </w:r>
      <w:bookmarkEnd w:id="2"/>
      <w:bookmarkEnd w:id="3"/>
      <w:bookmarkEnd w:id="4"/>
    </w:p>
    <w:p w14:paraId="4DC08057" w14:textId="77777777" w:rsidR="006E5861" w:rsidRPr="00ED0774" w:rsidRDefault="00D80AC9" w:rsidP="00705E68">
      <w:pPr>
        <w:pStyle w:val="afd"/>
        <w:spacing w:beforeAutospacing="0" w:afterAutospacing="0" w:line="360" w:lineRule="auto"/>
        <w:contextualSpacing/>
        <w:divId w:val="612399825"/>
      </w:pPr>
      <w:r w:rsidRPr="00ED0774">
        <w:t>алло-ТГСК</w:t>
      </w:r>
      <w:r w:rsidR="00926681" w:rsidRPr="00ED0774">
        <w:t xml:space="preserve"> </w:t>
      </w:r>
      <w:r w:rsidR="008939F8" w:rsidRPr="00ED0774">
        <w:t>–</w:t>
      </w:r>
      <w:r w:rsidR="00926681" w:rsidRPr="00ED0774">
        <w:t xml:space="preserve"> </w:t>
      </w:r>
      <w:r w:rsidRPr="00ED0774">
        <w:t>трансплантация</w:t>
      </w:r>
      <w:r w:rsidR="00926681" w:rsidRPr="00ED0774">
        <w:t xml:space="preserve"> </w:t>
      </w:r>
      <w:r w:rsidRPr="00ED0774">
        <w:t>аллогенных</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p>
    <w:p w14:paraId="6D0875E0" w14:textId="77777777" w:rsidR="006E5861" w:rsidRPr="00ED0774" w:rsidRDefault="00D80AC9" w:rsidP="00705E68">
      <w:pPr>
        <w:pStyle w:val="afd"/>
        <w:spacing w:beforeAutospacing="0" w:afterAutospacing="0" w:line="360" w:lineRule="auto"/>
        <w:contextualSpacing/>
        <w:divId w:val="612399825"/>
      </w:pPr>
      <w:r w:rsidRPr="00ED0774">
        <w:t>алло</w:t>
      </w:r>
      <w:r w:rsidR="00A2489B" w:rsidRPr="00ED0774">
        <w:t>-</w:t>
      </w:r>
      <w:r w:rsidRPr="00ED0774">
        <w:t>ТКМ</w:t>
      </w:r>
      <w:r w:rsidR="00926681" w:rsidRPr="00ED0774">
        <w:t xml:space="preserve"> </w:t>
      </w:r>
      <w:r w:rsidR="008939F8" w:rsidRPr="00ED0774">
        <w:t>–</w:t>
      </w:r>
      <w:r w:rsidR="00926681" w:rsidRPr="00ED0774">
        <w:t xml:space="preserve"> </w:t>
      </w:r>
      <w:r w:rsidRPr="00ED0774">
        <w:t>трансплантация</w:t>
      </w:r>
      <w:r w:rsidR="00926681" w:rsidRPr="00ED0774">
        <w:t xml:space="preserve"> </w:t>
      </w:r>
      <w:r w:rsidRPr="00ED0774">
        <w:t>аллогенного</w:t>
      </w:r>
      <w:r w:rsidR="00926681" w:rsidRPr="00ED0774">
        <w:t xml:space="preserve"> </w:t>
      </w:r>
      <w:r w:rsidRPr="00ED0774">
        <w:t>костного</w:t>
      </w:r>
      <w:r w:rsidR="00926681" w:rsidRPr="00ED0774">
        <w:t xml:space="preserve"> </w:t>
      </w:r>
      <w:r w:rsidRPr="00ED0774">
        <w:t>мозга</w:t>
      </w:r>
    </w:p>
    <w:p w14:paraId="789EFE45" w14:textId="77777777" w:rsidR="006E5861" w:rsidRPr="00ED0774" w:rsidRDefault="00A2489B" w:rsidP="00705E68">
      <w:pPr>
        <w:pStyle w:val="afd"/>
        <w:spacing w:beforeAutospacing="0" w:afterAutospacing="0" w:line="360" w:lineRule="auto"/>
        <w:contextualSpacing/>
        <w:divId w:val="612399825"/>
      </w:pPr>
      <w:r w:rsidRPr="00ED0774">
        <w:t>а</w:t>
      </w:r>
      <w:r w:rsidR="00D80AC9" w:rsidRPr="00ED0774">
        <w:t>уто</w:t>
      </w:r>
      <w:r w:rsidRPr="00ED0774">
        <w:t>-</w:t>
      </w:r>
      <w:r w:rsidR="00D80AC9" w:rsidRPr="00ED0774">
        <w:t>ТГСК</w:t>
      </w:r>
      <w:r w:rsidR="00926681" w:rsidRPr="00ED0774">
        <w:t xml:space="preserve"> </w:t>
      </w:r>
      <w:r w:rsidR="00D80AC9" w:rsidRPr="00ED0774">
        <w:t>–</w:t>
      </w:r>
      <w:r w:rsidR="00926681" w:rsidRPr="00ED0774">
        <w:t xml:space="preserve"> </w:t>
      </w:r>
      <w:r w:rsidR="00D80AC9" w:rsidRPr="00ED0774">
        <w:t>трансплантация</w:t>
      </w:r>
      <w:r w:rsidR="00926681" w:rsidRPr="00ED0774">
        <w:t xml:space="preserve"> </w:t>
      </w:r>
      <w:r w:rsidR="00D80AC9" w:rsidRPr="00ED0774">
        <w:t>аутологичных</w:t>
      </w:r>
      <w:r w:rsidR="00926681" w:rsidRPr="00ED0774">
        <w:t xml:space="preserve"> </w:t>
      </w:r>
      <w:r w:rsidRPr="00ED0774">
        <w:t>гемопоэтических</w:t>
      </w:r>
      <w:r w:rsidR="00926681" w:rsidRPr="00ED0774">
        <w:t xml:space="preserve"> </w:t>
      </w:r>
      <w:r w:rsidR="00D80AC9" w:rsidRPr="00ED0774">
        <w:t>стволовых</w:t>
      </w:r>
      <w:r w:rsidR="00926681" w:rsidRPr="00ED0774">
        <w:t xml:space="preserve"> </w:t>
      </w:r>
      <w:r w:rsidR="00D80AC9" w:rsidRPr="00ED0774">
        <w:t>клеток</w:t>
      </w:r>
    </w:p>
    <w:p w14:paraId="068D8C7D" w14:textId="77777777" w:rsidR="00CE09BF" w:rsidRPr="00ED0774" w:rsidRDefault="00CE09BF" w:rsidP="00705E68">
      <w:pPr>
        <w:pStyle w:val="afd"/>
        <w:spacing w:beforeAutospacing="0" w:afterAutospacing="0" w:line="360" w:lineRule="auto"/>
        <w:contextualSpacing/>
        <w:divId w:val="612399825"/>
      </w:pPr>
      <w:r w:rsidRPr="00ED0774">
        <w:t>в/в</w:t>
      </w:r>
      <w:r w:rsidR="00926681" w:rsidRPr="00ED0774">
        <w:t xml:space="preserve"> </w:t>
      </w:r>
      <w:r w:rsidRPr="00ED0774">
        <w:t>–</w:t>
      </w:r>
      <w:r w:rsidR="00926681" w:rsidRPr="00ED0774">
        <w:t xml:space="preserve"> </w:t>
      </w:r>
      <w:r w:rsidRPr="00ED0774">
        <w:t>внутривенный</w:t>
      </w:r>
      <w:r w:rsidR="00926681" w:rsidRPr="00ED0774">
        <w:t xml:space="preserve"> </w:t>
      </w:r>
    </w:p>
    <w:p w14:paraId="7F534EC7" w14:textId="77777777" w:rsidR="006E5861" w:rsidRPr="00ED0774" w:rsidRDefault="00D80AC9" w:rsidP="00705E68">
      <w:pPr>
        <w:pStyle w:val="afd"/>
        <w:spacing w:beforeAutospacing="0" w:afterAutospacing="0" w:line="360" w:lineRule="auto"/>
        <w:contextualSpacing/>
        <w:divId w:val="612399825"/>
      </w:pPr>
      <w:r w:rsidRPr="00ED0774">
        <w:t>ВОЗ</w:t>
      </w:r>
      <w:r w:rsidR="00926681" w:rsidRPr="00ED0774">
        <w:t xml:space="preserve"> </w:t>
      </w:r>
      <w:r w:rsidRPr="00ED0774">
        <w:t>–</w:t>
      </w:r>
      <w:r w:rsidR="00926681" w:rsidRPr="00ED0774">
        <w:t xml:space="preserve"> </w:t>
      </w:r>
      <w:r w:rsidRPr="00ED0774">
        <w:t>Всемирная</w:t>
      </w:r>
      <w:r w:rsidR="00926681" w:rsidRPr="00ED0774">
        <w:t xml:space="preserve"> </w:t>
      </w:r>
      <w:r w:rsidRPr="00ED0774">
        <w:t>организация</w:t>
      </w:r>
      <w:r w:rsidR="00926681" w:rsidRPr="00ED0774">
        <w:t xml:space="preserve"> </w:t>
      </w:r>
      <w:r w:rsidRPr="00ED0774">
        <w:t>здравоохранения</w:t>
      </w:r>
    </w:p>
    <w:p w14:paraId="3A02316A" w14:textId="77777777" w:rsidR="00A326F4" w:rsidRPr="00ED0774" w:rsidRDefault="00A326F4" w:rsidP="00705E68">
      <w:pPr>
        <w:pStyle w:val="afd"/>
        <w:spacing w:beforeAutospacing="0" w:afterAutospacing="0" w:line="360" w:lineRule="auto"/>
        <w:contextualSpacing/>
        <w:divId w:val="612399825"/>
      </w:pPr>
      <w:r w:rsidRPr="00ED0774">
        <w:t>ИФТ</w:t>
      </w:r>
      <w:r w:rsidR="00926681" w:rsidRPr="00ED0774">
        <w:t xml:space="preserve"> </w:t>
      </w:r>
      <w:r w:rsidRPr="00ED0774">
        <w:t>–</w:t>
      </w:r>
      <w:r w:rsidR="00926681" w:rsidRPr="00ED0774">
        <w:t xml:space="preserve"> </w:t>
      </w:r>
      <w:r w:rsidRPr="00ED0774">
        <w:t>иммунофенотипическое</w:t>
      </w:r>
      <w:r w:rsidR="00926681" w:rsidRPr="00ED0774">
        <w:t xml:space="preserve"> </w:t>
      </w:r>
      <w:r w:rsidRPr="00ED0774">
        <w:t>исследование</w:t>
      </w:r>
    </w:p>
    <w:p w14:paraId="012E7293" w14:textId="77777777" w:rsidR="006E5861" w:rsidRPr="00ED0774" w:rsidRDefault="00D80AC9" w:rsidP="00705E68">
      <w:pPr>
        <w:pStyle w:val="afd"/>
        <w:spacing w:beforeAutospacing="0" w:afterAutospacing="0" w:line="360" w:lineRule="auto"/>
        <w:contextualSpacing/>
        <w:divId w:val="612399825"/>
      </w:pPr>
      <w:r w:rsidRPr="00ED0774">
        <w:t>КТ</w:t>
      </w:r>
      <w:r w:rsidR="00926681" w:rsidRPr="00ED0774">
        <w:t xml:space="preserve"> </w:t>
      </w:r>
      <w:r w:rsidR="00AE5BE6" w:rsidRPr="00ED0774">
        <w:t>–</w:t>
      </w:r>
      <w:r w:rsidR="00926681" w:rsidRPr="00ED0774">
        <w:t xml:space="preserve"> </w:t>
      </w:r>
      <w:r w:rsidRPr="00ED0774">
        <w:t>компьютерн</w:t>
      </w:r>
      <w:r w:rsidR="00064BB4" w:rsidRPr="00ED0774">
        <w:t>ая</w:t>
      </w:r>
      <w:r w:rsidR="00926681" w:rsidRPr="00ED0774">
        <w:t xml:space="preserve"> </w:t>
      </w:r>
      <w:r w:rsidRPr="00ED0774">
        <w:t>томографи</w:t>
      </w:r>
      <w:r w:rsidR="00AE5BE6" w:rsidRPr="00ED0774">
        <w:t>я</w:t>
      </w:r>
    </w:p>
    <w:p w14:paraId="6DEE1451" w14:textId="77777777" w:rsidR="006E5861" w:rsidRPr="00ED0774" w:rsidRDefault="00D80AC9" w:rsidP="00705E68">
      <w:pPr>
        <w:pStyle w:val="afd"/>
        <w:spacing w:beforeAutospacing="0" w:afterAutospacing="0" w:line="360" w:lineRule="auto"/>
        <w:contextualSpacing/>
        <w:divId w:val="612399825"/>
      </w:pPr>
      <w:r w:rsidRPr="00ED0774">
        <w:t>МДС</w:t>
      </w:r>
      <w:r w:rsidR="00926681" w:rsidRPr="00ED0774">
        <w:t xml:space="preserve"> </w:t>
      </w:r>
      <w:r w:rsidR="00AE5BE6" w:rsidRPr="00ED0774">
        <w:t>–</w:t>
      </w:r>
      <w:r w:rsidR="00926681" w:rsidRPr="00ED0774">
        <w:t xml:space="preserve"> </w:t>
      </w:r>
      <w:r w:rsidRPr="00ED0774">
        <w:t>миелодиспластический</w:t>
      </w:r>
      <w:r w:rsidR="00926681" w:rsidRPr="00ED0774">
        <w:t xml:space="preserve"> </w:t>
      </w:r>
      <w:r w:rsidRPr="00ED0774">
        <w:t>синдром</w:t>
      </w:r>
    </w:p>
    <w:p w14:paraId="618E59FE" w14:textId="77777777" w:rsidR="006E5861" w:rsidRPr="00ED0774" w:rsidRDefault="00D80AC9" w:rsidP="00705E68">
      <w:pPr>
        <w:pStyle w:val="afd"/>
        <w:spacing w:beforeAutospacing="0" w:afterAutospacing="0" w:line="360" w:lineRule="auto"/>
        <w:contextualSpacing/>
        <w:divId w:val="612399825"/>
      </w:pPr>
      <w:r w:rsidRPr="00ED0774">
        <w:t>МОБ</w:t>
      </w:r>
      <w:r w:rsidR="00926681" w:rsidRPr="00ED0774">
        <w:t xml:space="preserve"> </w:t>
      </w:r>
      <w:r w:rsidR="00AE5BE6" w:rsidRPr="00ED0774">
        <w:t>–</w:t>
      </w:r>
      <w:r w:rsidR="00926681" w:rsidRPr="00ED0774">
        <w:t xml:space="preserve"> </w:t>
      </w:r>
      <w:r w:rsidRPr="00ED0774">
        <w:t>минимальная</w:t>
      </w:r>
      <w:r w:rsidR="00926681" w:rsidRPr="00ED0774">
        <w:t xml:space="preserve"> </w:t>
      </w:r>
      <w:r w:rsidRPr="00ED0774">
        <w:t>остаточная</w:t>
      </w:r>
      <w:r w:rsidR="00926681" w:rsidRPr="00ED0774">
        <w:t xml:space="preserve"> </w:t>
      </w:r>
      <w:r w:rsidRPr="00ED0774">
        <w:t>болезнь</w:t>
      </w:r>
    </w:p>
    <w:p w14:paraId="2D1F4050" w14:textId="77777777" w:rsidR="006E5861" w:rsidRPr="00ED0774" w:rsidRDefault="00D80AC9" w:rsidP="00705E68">
      <w:pPr>
        <w:pStyle w:val="afd"/>
        <w:spacing w:beforeAutospacing="0" w:afterAutospacing="0" w:line="360" w:lineRule="auto"/>
        <w:contextualSpacing/>
        <w:divId w:val="612399825"/>
      </w:pPr>
      <w:r w:rsidRPr="00ED0774">
        <w:t>МПЗ</w:t>
      </w:r>
      <w:r w:rsidR="00926681" w:rsidRPr="00ED0774">
        <w:t xml:space="preserve"> </w:t>
      </w:r>
      <w:r w:rsidRPr="00ED0774">
        <w:t>–</w:t>
      </w:r>
      <w:r w:rsidR="00926681" w:rsidRPr="00ED0774">
        <w:t xml:space="preserve"> </w:t>
      </w:r>
      <w:r w:rsidRPr="00ED0774">
        <w:t>миелопролиферативное</w:t>
      </w:r>
      <w:r w:rsidR="00926681" w:rsidRPr="00ED0774">
        <w:t xml:space="preserve"> </w:t>
      </w:r>
      <w:r w:rsidRPr="00ED0774">
        <w:t>заболевание</w:t>
      </w:r>
    </w:p>
    <w:p w14:paraId="22F30B24" w14:textId="77777777" w:rsidR="006E5861" w:rsidRPr="00ED0774" w:rsidRDefault="00D80AC9" w:rsidP="00705E68">
      <w:pPr>
        <w:pStyle w:val="afd"/>
        <w:spacing w:beforeAutospacing="0" w:afterAutospacing="0" w:line="360" w:lineRule="auto"/>
        <w:contextualSpacing/>
        <w:divId w:val="612399825"/>
      </w:pPr>
      <w:r w:rsidRPr="00ED0774">
        <w:t>ОЛ</w:t>
      </w:r>
      <w:r w:rsidR="00926681" w:rsidRPr="00ED0774">
        <w:t xml:space="preserve"> </w:t>
      </w:r>
      <w:r w:rsidR="00AE5BE6" w:rsidRPr="00ED0774">
        <w:t>–</w:t>
      </w:r>
      <w:r w:rsidR="00926681" w:rsidRPr="00ED0774">
        <w:t xml:space="preserve"> </w:t>
      </w:r>
      <w:r w:rsidRPr="00ED0774">
        <w:t>острый</w:t>
      </w:r>
      <w:r w:rsidR="00926681" w:rsidRPr="00ED0774">
        <w:t xml:space="preserve"> </w:t>
      </w:r>
      <w:r w:rsidRPr="00ED0774">
        <w:t>лейкоз</w:t>
      </w:r>
    </w:p>
    <w:p w14:paraId="60FF21E4" w14:textId="77777777" w:rsidR="00BF7A2C" w:rsidRPr="00ED0774" w:rsidRDefault="00BF7A2C" w:rsidP="00705E68">
      <w:pPr>
        <w:pStyle w:val="afd"/>
        <w:spacing w:beforeAutospacing="0" w:afterAutospacing="0" w:line="360" w:lineRule="auto"/>
        <w:contextualSpacing/>
        <w:divId w:val="612399825"/>
      </w:pPr>
      <w:r w:rsidRPr="00ED0774">
        <w:t>ОЛСФ</w:t>
      </w:r>
      <w:r w:rsidR="00926681" w:rsidRPr="00ED0774">
        <w:t xml:space="preserve"> </w:t>
      </w:r>
      <w:r w:rsidRPr="00ED0774">
        <w:t>–</w:t>
      </w:r>
      <w:r w:rsidR="00926681" w:rsidRPr="00ED0774">
        <w:t xml:space="preserve"> </w:t>
      </w:r>
      <w:r w:rsidRPr="00ED0774">
        <w:t>острый</w:t>
      </w:r>
      <w:r w:rsidR="00926681" w:rsidRPr="00ED0774">
        <w:t xml:space="preserve"> </w:t>
      </w:r>
      <w:r w:rsidRPr="00ED0774">
        <w:t>лейкоз</w:t>
      </w:r>
      <w:r w:rsidR="00926681" w:rsidRPr="00ED0774">
        <w:t xml:space="preserve"> </w:t>
      </w:r>
      <w:r w:rsidRPr="00ED0774">
        <w:t>смешанного</w:t>
      </w:r>
      <w:r w:rsidR="00926681" w:rsidRPr="00ED0774">
        <w:t xml:space="preserve"> </w:t>
      </w:r>
      <w:r w:rsidRPr="00ED0774">
        <w:t>фенотипа</w:t>
      </w:r>
    </w:p>
    <w:p w14:paraId="36C42269" w14:textId="77777777" w:rsidR="006E5861" w:rsidRPr="00ED0774" w:rsidRDefault="00D80AC9" w:rsidP="00705E68">
      <w:pPr>
        <w:pStyle w:val="afd"/>
        <w:spacing w:beforeAutospacing="0" w:afterAutospacing="0" w:line="360" w:lineRule="auto"/>
        <w:contextualSpacing/>
        <w:divId w:val="612399825"/>
      </w:pPr>
      <w:r w:rsidRPr="00ED0774">
        <w:t>ОМЛ</w:t>
      </w:r>
      <w:r w:rsidR="00926681" w:rsidRPr="00ED0774">
        <w:t xml:space="preserve"> </w:t>
      </w:r>
      <w:r w:rsidRPr="00ED0774">
        <w:t>–</w:t>
      </w:r>
      <w:r w:rsidR="00926681"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p>
    <w:p w14:paraId="1D68F648" w14:textId="77777777" w:rsidR="003321F0" w:rsidRPr="00ED0774" w:rsidRDefault="003321F0" w:rsidP="00705E68">
      <w:pPr>
        <w:pStyle w:val="afd"/>
        <w:spacing w:beforeAutospacing="0" w:afterAutospacing="0" w:line="360" w:lineRule="auto"/>
        <w:contextualSpacing/>
        <w:divId w:val="612399825"/>
      </w:pPr>
      <w:r w:rsidRPr="00ED0774">
        <w:t>п/к</w:t>
      </w:r>
      <w:r w:rsidR="00926681" w:rsidRPr="00ED0774">
        <w:t xml:space="preserve"> </w:t>
      </w:r>
      <w:r w:rsidRPr="00ED0774">
        <w:t>–</w:t>
      </w:r>
      <w:r w:rsidR="00926681" w:rsidRPr="00ED0774">
        <w:t xml:space="preserve"> </w:t>
      </w:r>
      <w:r w:rsidRPr="00ED0774">
        <w:t>подкожно</w:t>
      </w:r>
      <w:r w:rsidR="00926681" w:rsidRPr="00ED0774">
        <w:t xml:space="preserve"> </w:t>
      </w:r>
    </w:p>
    <w:p w14:paraId="5EBCDD5B" w14:textId="77777777" w:rsidR="006E5861" w:rsidRPr="00ED0774" w:rsidRDefault="00D80AC9" w:rsidP="00705E68">
      <w:pPr>
        <w:pStyle w:val="afd"/>
        <w:spacing w:beforeAutospacing="0" w:afterAutospacing="0" w:line="360" w:lineRule="auto"/>
        <w:contextualSpacing/>
        <w:divId w:val="612399825"/>
      </w:pPr>
      <w:r w:rsidRPr="00ED0774">
        <w:t>ПР</w:t>
      </w:r>
      <w:r w:rsidR="00926681" w:rsidRPr="00ED0774">
        <w:t xml:space="preserve"> </w:t>
      </w:r>
      <w:r w:rsidR="00AE5BE6" w:rsidRPr="00ED0774">
        <w:t>–</w:t>
      </w:r>
      <w:r w:rsidR="00926681" w:rsidRPr="00ED0774">
        <w:t xml:space="preserve"> </w:t>
      </w:r>
      <w:r w:rsidRPr="00ED0774">
        <w:t>полная</w:t>
      </w:r>
      <w:r w:rsidR="00926681" w:rsidRPr="00ED0774">
        <w:t xml:space="preserve"> </w:t>
      </w:r>
      <w:r w:rsidRPr="00ED0774">
        <w:t>ремиссия</w:t>
      </w:r>
    </w:p>
    <w:p w14:paraId="0E84C48D" w14:textId="77777777" w:rsidR="006E5861" w:rsidRPr="00ED0774" w:rsidRDefault="00D80AC9" w:rsidP="00705E68">
      <w:pPr>
        <w:pStyle w:val="afd"/>
        <w:spacing w:beforeAutospacing="0" w:afterAutospacing="0" w:line="360" w:lineRule="auto"/>
        <w:contextualSpacing/>
        <w:divId w:val="612399825"/>
      </w:pPr>
      <w:r w:rsidRPr="00ED0774">
        <w:t>ПЦР</w:t>
      </w:r>
      <w:r w:rsidR="00926681" w:rsidRPr="00ED0774">
        <w:t xml:space="preserve"> </w:t>
      </w:r>
      <w:r w:rsidRPr="00ED0774">
        <w:t>–</w:t>
      </w:r>
      <w:r w:rsidR="00926681" w:rsidRPr="00ED0774">
        <w:t xml:space="preserve"> </w:t>
      </w:r>
      <w:r w:rsidRPr="00ED0774">
        <w:t>полимеразная</w:t>
      </w:r>
      <w:r w:rsidR="00926681" w:rsidRPr="00ED0774">
        <w:t xml:space="preserve"> </w:t>
      </w:r>
      <w:r w:rsidRPr="00ED0774">
        <w:t>цепная</w:t>
      </w:r>
      <w:r w:rsidR="00926681" w:rsidRPr="00ED0774">
        <w:t xml:space="preserve"> </w:t>
      </w:r>
      <w:r w:rsidRPr="00ED0774">
        <w:t>реакция</w:t>
      </w:r>
    </w:p>
    <w:p w14:paraId="16751C8F" w14:textId="77777777" w:rsidR="00856604" w:rsidRPr="00ED0774" w:rsidRDefault="00856604" w:rsidP="00856604">
      <w:pPr>
        <w:pStyle w:val="afd"/>
        <w:spacing w:beforeAutospacing="0" w:afterAutospacing="0" w:line="360" w:lineRule="auto"/>
        <w:contextualSpacing/>
        <w:divId w:val="612399825"/>
      </w:pPr>
      <w:r w:rsidRPr="00ED0774">
        <w:t>ТГСК – трансплантация гемопоэтических стволовых клеток</w:t>
      </w:r>
    </w:p>
    <w:p w14:paraId="25D54A6E" w14:textId="77777777" w:rsidR="006E5861" w:rsidRPr="00ED0774" w:rsidRDefault="00D80AC9" w:rsidP="00705E68">
      <w:pPr>
        <w:pStyle w:val="afd"/>
        <w:spacing w:beforeAutospacing="0" w:afterAutospacing="0" w:line="360" w:lineRule="auto"/>
        <w:contextualSpacing/>
        <w:divId w:val="612399825"/>
      </w:pPr>
      <w:r w:rsidRPr="00ED0774">
        <w:t>ТКМ</w:t>
      </w:r>
      <w:r w:rsidR="00926681" w:rsidRPr="00ED0774">
        <w:t xml:space="preserve"> </w:t>
      </w:r>
      <w:r w:rsidR="00AE5BE6" w:rsidRPr="00ED0774">
        <w:t>–</w:t>
      </w:r>
      <w:r w:rsidR="00926681" w:rsidRPr="00ED0774">
        <w:t xml:space="preserve"> </w:t>
      </w:r>
      <w:r w:rsidRPr="00ED0774">
        <w:t>трансплантация</w:t>
      </w:r>
      <w:r w:rsidR="00926681" w:rsidRPr="00ED0774">
        <w:t xml:space="preserve"> </w:t>
      </w:r>
      <w:r w:rsidRPr="00ED0774">
        <w:t>костного</w:t>
      </w:r>
      <w:r w:rsidR="00926681" w:rsidRPr="00ED0774">
        <w:t xml:space="preserve"> </w:t>
      </w:r>
      <w:r w:rsidRPr="00ED0774">
        <w:t>мозга</w:t>
      </w:r>
    </w:p>
    <w:p w14:paraId="02952572" w14:textId="77777777" w:rsidR="006E5861" w:rsidRPr="00ED0774" w:rsidRDefault="00D80AC9" w:rsidP="00705E68">
      <w:pPr>
        <w:pStyle w:val="afd"/>
        <w:spacing w:beforeAutospacing="0" w:afterAutospacing="0" w:line="360" w:lineRule="auto"/>
        <w:contextualSpacing/>
        <w:divId w:val="612399825"/>
      </w:pPr>
      <w:r w:rsidRPr="00ED0774">
        <w:t>УЗИ</w:t>
      </w:r>
      <w:r w:rsidR="00926681" w:rsidRPr="00ED0774">
        <w:t xml:space="preserve"> </w:t>
      </w:r>
      <w:r w:rsidR="00AE5BE6" w:rsidRPr="00ED0774">
        <w:t>–</w:t>
      </w:r>
      <w:r w:rsidR="00926681" w:rsidRPr="00ED0774">
        <w:t xml:space="preserve"> </w:t>
      </w:r>
      <w:r w:rsidRPr="00ED0774">
        <w:t>ультразвуков</w:t>
      </w:r>
      <w:r w:rsidR="00AE5BE6" w:rsidRPr="00ED0774">
        <w:t>ое</w:t>
      </w:r>
      <w:r w:rsidR="00926681" w:rsidRPr="00ED0774">
        <w:t xml:space="preserve"> </w:t>
      </w:r>
      <w:r w:rsidRPr="00ED0774">
        <w:t>исследование</w:t>
      </w:r>
    </w:p>
    <w:p w14:paraId="2ECA44D5" w14:textId="77777777" w:rsidR="006E5861" w:rsidRPr="00ED0774" w:rsidRDefault="00D80AC9" w:rsidP="00705E68">
      <w:pPr>
        <w:pStyle w:val="afd"/>
        <w:spacing w:beforeAutospacing="0" w:afterAutospacing="0" w:line="360" w:lineRule="auto"/>
        <w:contextualSpacing/>
        <w:divId w:val="612399825"/>
      </w:pPr>
      <w:r w:rsidRPr="00ED0774">
        <w:t>ХТ</w:t>
      </w:r>
      <w:r w:rsidR="00926681" w:rsidRPr="00ED0774">
        <w:t xml:space="preserve"> </w:t>
      </w:r>
      <w:r w:rsidR="00AE5BE6" w:rsidRPr="00ED0774">
        <w:t>–</w:t>
      </w:r>
      <w:r w:rsidR="00926681" w:rsidRPr="00ED0774">
        <w:t xml:space="preserve"> </w:t>
      </w:r>
      <w:r w:rsidRPr="00ED0774">
        <w:t>химиотерапи</w:t>
      </w:r>
      <w:r w:rsidR="00AE5BE6" w:rsidRPr="00ED0774">
        <w:t>я</w:t>
      </w:r>
    </w:p>
    <w:p w14:paraId="20BF5E9F" w14:textId="77777777" w:rsidR="002E31B7" w:rsidRPr="00ED0774" w:rsidRDefault="002E31B7" w:rsidP="00705E68">
      <w:pPr>
        <w:pStyle w:val="afd"/>
        <w:spacing w:beforeAutospacing="0" w:afterAutospacing="0" w:line="360" w:lineRule="auto"/>
        <w:contextualSpacing/>
        <w:divId w:val="612399825"/>
      </w:pPr>
      <w:r w:rsidRPr="00ED0774">
        <w:t>ECOG</w:t>
      </w:r>
      <w:r w:rsidR="00926681" w:rsidRPr="00ED0774">
        <w:t xml:space="preserve"> </w:t>
      </w:r>
      <w:r w:rsidRPr="00ED0774">
        <w:t>–</w:t>
      </w:r>
      <w:r w:rsidR="00926681" w:rsidRPr="00ED0774">
        <w:t xml:space="preserve"> </w:t>
      </w:r>
      <w:r w:rsidR="0072262D" w:rsidRPr="00ED0774">
        <w:t>(</w:t>
      </w:r>
      <w:r w:rsidR="0072262D" w:rsidRPr="00ED0774">
        <w:rPr>
          <w:lang w:val="en-US"/>
        </w:rPr>
        <w:t>Eastern</w:t>
      </w:r>
      <w:r w:rsidR="0072262D" w:rsidRPr="00ED0774">
        <w:t xml:space="preserve"> </w:t>
      </w:r>
      <w:r w:rsidR="0072262D" w:rsidRPr="00ED0774">
        <w:rPr>
          <w:lang w:val="en-US"/>
        </w:rPr>
        <w:t>Cooperative</w:t>
      </w:r>
      <w:r w:rsidR="0072262D" w:rsidRPr="00ED0774">
        <w:t xml:space="preserve"> </w:t>
      </w:r>
      <w:r w:rsidR="0072262D" w:rsidRPr="00ED0774">
        <w:rPr>
          <w:lang w:val="en-US"/>
        </w:rPr>
        <w:t>Oncology</w:t>
      </w:r>
      <w:r w:rsidR="0072262D" w:rsidRPr="00ED0774">
        <w:t xml:space="preserve"> </w:t>
      </w:r>
      <w:r w:rsidR="0072262D" w:rsidRPr="00ED0774">
        <w:rPr>
          <w:lang w:val="en-US"/>
        </w:rPr>
        <w:t>Group</w:t>
      </w:r>
      <w:r w:rsidR="0072262D" w:rsidRPr="00ED0774">
        <w:t xml:space="preserve">) </w:t>
      </w:r>
      <w:r w:rsidRPr="00ED0774">
        <w:t>Восточн</w:t>
      </w:r>
      <w:r w:rsidR="00BB21B8" w:rsidRPr="00ED0774">
        <w:t>ая</w:t>
      </w:r>
      <w:r w:rsidR="00926681" w:rsidRPr="00ED0774">
        <w:t xml:space="preserve"> </w:t>
      </w:r>
      <w:r w:rsidRPr="00ED0774">
        <w:t>объединенн</w:t>
      </w:r>
      <w:r w:rsidR="00BB21B8" w:rsidRPr="00ED0774">
        <w:t>ая</w:t>
      </w:r>
      <w:r w:rsidR="00926681" w:rsidRPr="00ED0774">
        <w:t xml:space="preserve"> </w:t>
      </w:r>
      <w:r w:rsidRPr="00ED0774">
        <w:t>онкологическ</w:t>
      </w:r>
      <w:r w:rsidR="00BB21B8" w:rsidRPr="00ED0774">
        <w:t>ая</w:t>
      </w:r>
      <w:r w:rsidR="00926681" w:rsidRPr="00ED0774">
        <w:t xml:space="preserve"> </w:t>
      </w:r>
      <w:r w:rsidR="00BB21B8" w:rsidRPr="00ED0774">
        <w:t>группа</w:t>
      </w:r>
    </w:p>
    <w:p w14:paraId="093EB2F5" w14:textId="77777777" w:rsidR="006E5861" w:rsidRPr="00ED0774" w:rsidRDefault="00D80AC9" w:rsidP="00705E68">
      <w:pPr>
        <w:pStyle w:val="afd"/>
        <w:spacing w:beforeAutospacing="0" w:afterAutospacing="0" w:line="360" w:lineRule="auto"/>
        <w:contextualSpacing/>
        <w:divId w:val="612399825"/>
      </w:pPr>
      <w:r w:rsidRPr="00ED0774">
        <w:t>FAB</w:t>
      </w:r>
      <w:r w:rsidR="0032750C" w:rsidRPr="00ED0774">
        <w:t>-</w:t>
      </w:r>
      <w:r w:rsidRPr="00ED0774">
        <w:t>классификация</w:t>
      </w:r>
      <w:r w:rsidR="00926681" w:rsidRPr="00ED0774">
        <w:t xml:space="preserve"> </w:t>
      </w:r>
      <w:r w:rsidRPr="00ED0774">
        <w:t>–</w:t>
      </w:r>
      <w:r w:rsidR="00926681" w:rsidRPr="00ED0774">
        <w:t xml:space="preserve"> </w:t>
      </w:r>
      <w:r w:rsidRPr="00ED0774">
        <w:t>французско</w:t>
      </w:r>
      <w:r w:rsidR="00A2489B" w:rsidRPr="00ED0774">
        <w:t>-</w:t>
      </w:r>
      <w:r w:rsidRPr="00ED0774">
        <w:t>американско</w:t>
      </w:r>
      <w:r w:rsidR="00A2489B" w:rsidRPr="00ED0774">
        <w:t>-</w:t>
      </w:r>
      <w:r w:rsidRPr="00ED0774">
        <w:t>британская</w:t>
      </w:r>
      <w:r w:rsidR="00926681" w:rsidRPr="00ED0774">
        <w:t xml:space="preserve"> </w:t>
      </w:r>
      <w:r w:rsidRPr="00ED0774">
        <w:t>классификация</w:t>
      </w:r>
    </w:p>
    <w:p w14:paraId="45641E25" w14:textId="77777777" w:rsidR="006E5861" w:rsidRPr="00ED0774" w:rsidRDefault="00D80AC9" w:rsidP="00705E68">
      <w:pPr>
        <w:pStyle w:val="afd"/>
        <w:spacing w:beforeAutospacing="0" w:afterAutospacing="0" w:line="360" w:lineRule="auto"/>
        <w:contextualSpacing/>
        <w:divId w:val="612399825"/>
      </w:pPr>
      <w:r w:rsidRPr="00ED0774">
        <w:t>FISH</w:t>
      </w:r>
      <w:r w:rsidR="00926681" w:rsidRPr="00ED0774">
        <w:t xml:space="preserve"> </w:t>
      </w:r>
      <w:r w:rsidR="00AE5BE6" w:rsidRPr="00ED0774">
        <w:t>–</w:t>
      </w:r>
      <w:r w:rsidR="00926681" w:rsidRPr="00ED0774">
        <w:t xml:space="preserve"> </w:t>
      </w:r>
      <w:r w:rsidRPr="00ED0774">
        <w:t>фл</w:t>
      </w:r>
      <w:r w:rsidR="00A2489B" w:rsidRPr="00ED0774">
        <w:t>у</w:t>
      </w:r>
      <w:r w:rsidRPr="00ED0774">
        <w:t>оресцентная</w:t>
      </w:r>
      <w:r w:rsidR="00926681" w:rsidRPr="00ED0774">
        <w:t xml:space="preserve"> </w:t>
      </w:r>
      <w:r w:rsidRPr="00ED0774">
        <w:rPr>
          <w:rStyle w:val="affc"/>
        </w:rPr>
        <w:t>in</w:t>
      </w:r>
      <w:r w:rsidR="00926681" w:rsidRPr="00ED0774">
        <w:t xml:space="preserve"> </w:t>
      </w:r>
      <w:r w:rsidRPr="00ED0774">
        <w:rPr>
          <w:rStyle w:val="affc"/>
        </w:rPr>
        <w:t>situ</w:t>
      </w:r>
      <w:r w:rsidR="00926681" w:rsidRPr="00ED0774">
        <w:t xml:space="preserve"> </w:t>
      </w:r>
      <w:r w:rsidRPr="00ED0774">
        <w:t>гибридизация</w:t>
      </w:r>
    </w:p>
    <w:p w14:paraId="2CE553AD" w14:textId="77777777" w:rsidR="00DD0F17" w:rsidRPr="00ED0774" w:rsidRDefault="00DD0F17" w:rsidP="00705E68">
      <w:pPr>
        <w:pStyle w:val="afd"/>
        <w:spacing w:beforeAutospacing="0" w:afterAutospacing="0" w:line="360" w:lineRule="auto"/>
        <w:contextualSpacing/>
        <w:divId w:val="612399825"/>
      </w:pPr>
      <w:r w:rsidRPr="00ED0774">
        <w:t>MPO</w:t>
      </w:r>
      <w:r w:rsidR="00926681" w:rsidRPr="00ED0774">
        <w:t xml:space="preserve"> </w:t>
      </w:r>
      <w:r w:rsidRPr="00ED0774">
        <w:t>(myeloperoxidase)</w:t>
      </w:r>
      <w:r w:rsidR="00926681" w:rsidRPr="00ED0774">
        <w:t xml:space="preserve"> </w:t>
      </w:r>
      <w:r w:rsidRPr="00ED0774">
        <w:t>–</w:t>
      </w:r>
      <w:r w:rsidR="00926681" w:rsidRPr="00ED0774">
        <w:t xml:space="preserve"> </w:t>
      </w:r>
      <w:r w:rsidRPr="00ED0774">
        <w:t>миелопероксидаза</w:t>
      </w:r>
      <w:r w:rsidR="00926681" w:rsidRPr="00ED0774">
        <w:t xml:space="preserve"> </w:t>
      </w:r>
    </w:p>
    <w:p w14:paraId="74C7CC57" w14:textId="77777777" w:rsidR="006E5861" w:rsidRPr="00ED0774" w:rsidRDefault="00D80AC9" w:rsidP="00705E68">
      <w:pPr>
        <w:pStyle w:val="afd"/>
        <w:spacing w:beforeAutospacing="0" w:afterAutospacing="0" w:line="360" w:lineRule="auto"/>
        <w:contextualSpacing/>
        <w:divId w:val="612399825"/>
      </w:pPr>
      <w:r w:rsidRPr="00ED0774">
        <w:t>NCCN</w:t>
      </w:r>
      <w:r w:rsidR="00926681" w:rsidRPr="00ED0774">
        <w:t xml:space="preserve"> </w:t>
      </w:r>
      <w:r w:rsidR="00AE5BE6" w:rsidRPr="00ED0774">
        <w:t>–</w:t>
      </w:r>
      <w:r w:rsidR="00926681" w:rsidRPr="00ED0774">
        <w:t xml:space="preserve"> </w:t>
      </w:r>
      <w:r w:rsidR="00D36102" w:rsidRPr="00ED0774">
        <w:t>(</w:t>
      </w:r>
      <w:r w:rsidR="00D36102" w:rsidRPr="00ED0774">
        <w:rPr>
          <w:lang w:val="en-US"/>
        </w:rPr>
        <w:t>National</w:t>
      </w:r>
      <w:r w:rsidR="00D36102" w:rsidRPr="00ED0774">
        <w:t xml:space="preserve"> </w:t>
      </w:r>
      <w:r w:rsidR="00D36102" w:rsidRPr="00ED0774">
        <w:rPr>
          <w:lang w:val="en-US"/>
        </w:rPr>
        <w:t>Comprehensive</w:t>
      </w:r>
      <w:r w:rsidR="00D36102" w:rsidRPr="00ED0774">
        <w:t xml:space="preserve"> </w:t>
      </w:r>
      <w:r w:rsidR="00D36102" w:rsidRPr="00ED0774">
        <w:rPr>
          <w:lang w:val="en-US"/>
        </w:rPr>
        <w:t>Cancer</w:t>
      </w:r>
      <w:r w:rsidR="00D36102" w:rsidRPr="00ED0774">
        <w:t xml:space="preserve"> </w:t>
      </w:r>
      <w:r w:rsidR="00D36102" w:rsidRPr="00ED0774">
        <w:rPr>
          <w:lang w:val="en-US"/>
        </w:rPr>
        <w:t>Network</w:t>
      </w:r>
      <w:r w:rsidR="00D36102" w:rsidRPr="00ED0774">
        <w:t xml:space="preserve">) </w:t>
      </w:r>
      <w:r w:rsidRPr="00ED0774">
        <w:t>Национальная</w:t>
      </w:r>
      <w:r w:rsidR="00926681" w:rsidRPr="00ED0774">
        <w:t xml:space="preserve"> </w:t>
      </w:r>
      <w:r w:rsidRPr="00ED0774">
        <w:t>общественная</w:t>
      </w:r>
      <w:r w:rsidR="00926681" w:rsidRPr="00ED0774">
        <w:t xml:space="preserve"> </w:t>
      </w:r>
      <w:r w:rsidRPr="00ED0774">
        <w:t>противораковая</w:t>
      </w:r>
      <w:r w:rsidR="00926681" w:rsidRPr="00ED0774">
        <w:t xml:space="preserve"> </w:t>
      </w:r>
      <w:r w:rsidRPr="00ED0774">
        <w:t>сеть</w:t>
      </w:r>
    </w:p>
    <w:p w14:paraId="2FF72429" w14:textId="77777777" w:rsidR="009A247D" w:rsidRPr="00ED0774" w:rsidRDefault="009A247D" w:rsidP="00705E68">
      <w:pPr>
        <w:divId w:val="612399825"/>
        <w:rPr>
          <w:rFonts w:eastAsia="GalsLightC"/>
        </w:rPr>
      </w:pPr>
      <w:r w:rsidRPr="00ED0774">
        <w:rPr>
          <w:rFonts w:eastAsia="GalsLightC"/>
        </w:rPr>
        <w:t>**</w:t>
      </w:r>
      <w:r w:rsidR="00926681" w:rsidRPr="00ED0774">
        <w:rPr>
          <w:rFonts w:eastAsia="GalsLightC"/>
        </w:rPr>
        <w:t xml:space="preserve"> </w:t>
      </w:r>
      <w:r w:rsidRPr="00ED0774">
        <w:rPr>
          <w:rFonts w:eastAsia="GalsLightC"/>
        </w:rPr>
        <w:t>–</w:t>
      </w:r>
      <w:r w:rsidR="00926681" w:rsidRPr="00ED0774">
        <w:rPr>
          <w:rFonts w:eastAsia="GalsLightC"/>
        </w:rPr>
        <w:t xml:space="preserve"> </w:t>
      </w:r>
      <w:r w:rsidRPr="00ED0774">
        <w:rPr>
          <w:rFonts w:eastAsia="GalsLightC"/>
        </w:rPr>
        <w:t>жизненно</w:t>
      </w:r>
      <w:r w:rsidR="00926681" w:rsidRPr="00ED0774">
        <w:rPr>
          <w:rFonts w:eastAsia="GalsLightC"/>
        </w:rPr>
        <w:t xml:space="preserve"> </w:t>
      </w:r>
      <w:r w:rsidRPr="00ED0774">
        <w:rPr>
          <w:rFonts w:eastAsia="GalsLightC"/>
        </w:rPr>
        <w:t>необходимые</w:t>
      </w:r>
      <w:r w:rsidR="00926681" w:rsidRPr="00ED0774">
        <w:rPr>
          <w:rFonts w:eastAsia="GalsLightC"/>
        </w:rPr>
        <w:t xml:space="preserve"> </w:t>
      </w:r>
      <w:r w:rsidRPr="00ED0774">
        <w:rPr>
          <w:rFonts w:eastAsia="GalsLightC"/>
        </w:rPr>
        <w:t>и</w:t>
      </w:r>
      <w:r w:rsidR="00926681" w:rsidRPr="00ED0774">
        <w:rPr>
          <w:rFonts w:eastAsia="GalsLightC"/>
        </w:rPr>
        <w:t xml:space="preserve"> </w:t>
      </w:r>
      <w:r w:rsidRPr="00ED0774">
        <w:rPr>
          <w:rFonts w:eastAsia="GalsLightC"/>
        </w:rPr>
        <w:t>важнейшие</w:t>
      </w:r>
      <w:r w:rsidR="00926681" w:rsidRPr="00ED0774">
        <w:rPr>
          <w:rFonts w:eastAsia="GalsLightC"/>
        </w:rPr>
        <w:t xml:space="preserve"> </w:t>
      </w:r>
      <w:r w:rsidRPr="00ED0774">
        <w:rPr>
          <w:rFonts w:eastAsia="GalsLightC"/>
        </w:rPr>
        <w:t>лекарственные</w:t>
      </w:r>
      <w:r w:rsidR="00926681" w:rsidRPr="00ED0774">
        <w:rPr>
          <w:rFonts w:eastAsia="GalsLightC"/>
        </w:rPr>
        <w:t xml:space="preserve"> </w:t>
      </w:r>
      <w:r w:rsidRPr="00ED0774">
        <w:rPr>
          <w:rFonts w:eastAsia="GalsLightC"/>
        </w:rPr>
        <w:t>препараты</w:t>
      </w:r>
    </w:p>
    <w:p w14:paraId="37330ACB" w14:textId="77777777" w:rsidR="009A247D" w:rsidRPr="00ED0774" w:rsidRDefault="009A247D" w:rsidP="00705E68">
      <w:pPr>
        <w:divId w:val="612399825"/>
        <w:rPr>
          <w:rFonts w:eastAsia="GalsLightC"/>
        </w:rPr>
      </w:pPr>
      <w:r w:rsidRPr="00ED0774">
        <w:rPr>
          <w:rFonts w:eastAsia="GalsLightC"/>
        </w:rPr>
        <w:t>#</w:t>
      </w:r>
      <w:r w:rsidR="00926681" w:rsidRPr="00ED0774">
        <w:rPr>
          <w:rFonts w:eastAsia="GalsLightC"/>
        </w:rPr>
        <w:t xml:space="preserve"> </w:t>
      </w:r>
      <w:r w:rsidRPr="00ED0774">
        <w:rPr>
          <w:rFonts w:eastAsia="GalsLightC"/>
        </w:rPr>
        <w:t>–</w:t>
      </w:r>
      <w:r w:rsidR="00926681" w:rsidRPr="00ED0774">
        <w:rPr>
          <w:rFonts w:eastAsia="GalsLightC"/>
        </w:rPr>
        <w:t xml:space="preserve"> </w:t>
      </w:r>
      <w:r w:rsidRPr="00ED0774">
        <w:rPr>
          <w:rFonts w:eastAsia="GalsLightC"/>
        </w:rPr>
        <w:t>препарат,</w:t>
      </w:r>
      <w:r w:rsidR="00926681" w:rsidRPr="00ED0774">
        <w:rPr>
          <w:rFonts w:eastAsia="GalsLightC"/>
        </w:rPr>
        <w:t xml:space="preserve"> </w:t>
      </w:r>
      <w:r w:rsidRPr="00ED0774">
        <w:rPr>
          <w:rFonts w:eastAsia="GalsLightC"/>
        </w:rPr>
        <w:t>применяющийся</w:t>
      </w:r>
      <w:r w:rsidR="00926681" w:rsidRPr="00ED0774">
        <w:rPr>
          <w:rFonts w:eastAsia="GalsLightC"/>
        </w:rPr>
        <w:t xml:space="preserve"> </w:t>
      </w:r>
      <w:r w:rsidRPr="00ED0774">
        <w:rPr>
          <w:rFonts w:eastAsia="GalsLightC"/>
        </w:rPr>
        <w:t>не</w:t>
      </w:r>
      <w:r w:rsidR="00926681" w:rsidRPr="00ED0774">
        <w:rPr>
          <w:rFonts w:eastAsia="GalsLightC"/>
        </w:rPr>
        <w:t xml:space="preserve"> </w:t>
      </w:r>
      <w:r w:rsidRPr="00ED0774">
        <w:rPr>
          <w:rFonts w:eastAsia="GalsLightC"/>
        </w:rPr>
        <w:t>в</w:t>
      </w:r>
      <w:r w:rsidR="00926681" w:rsidRPr="00ED0774">
        <w:t xml:space="preserve"> </w:t>
      </w:r>
      <w:r w:rsidRPr="00ED0774">
        <w:t>соответствии</w:t>
      </w:r>
      <w:r w:rsidR="00926681" w:rsidRPr="00ED0774">
        <w:t xml:space="preserve"> </w:t>
      </w:r>
      <w:r w:rsidRPr="00ED0774">
        <w:t>с</w:t>
      </w:r>
      <w:r w:rsidR="00926681" w:rsidRPr="00ED0774">
        <w:t xml:space="preserve"> </w:t>
      </w:r>
      <w:r w:rsidRPr="00ED0774">
        <w:t>показаниями</w:t>
      </w:r>
      <w:r w:rsidR="00926681" w:rsidRPr="00ED0774">
        <w:t xml:space="preserve"> </w:t>
      </w:r>
      <w:r w:rsidRPr="00ED0774">
        <w:t>к</w:t>
      </w:r>
      <w:r w:rsidR="00926681" w:rsidRPr="00ED0774">
        <w:t xml:space="preserve"> </w:t>
      </w:r>
      <w:r w:rsidRPr="00ED0774">
        <w:t>применению</w:t>
      </w:r>
      <w:r w:rsidR="00926681" w:rsidRPr="00ED0774">
        <w:t xml:space="preserve"> </w:t>
      </w:r>
      <w:r w:rsidRPr="00ED0774">
        <w:t>и</w:t>
      </w:r>
      <w:r w:rsidR="00926681" w:rsidRPr="00ED0774">
        <w:t xml:space="preserve"> </w:t>
      </w:r>
      <w:r w:rsidRPr="00ED0774">
        <w:t>противопоказаниями,</w:t>
      </w:r>
      <w:r w:rsidR="00926681" w:rsidRPr="00ED0774">
        <w:t xml:space="preserve"> </w:t>
      </w:r>
      <w:r w:rsidRPr="00ED0774">
        <w:t>способами</w:t>
      </w:r>
      <w:r w:rsidR="00926681" w:rsidRPr="00ED0774">
        <w:t xml:space="preserve"> </w:t>
      </w:r>
      <w:r w:rsidRPr="00ED0774">
        <w:t>применения</w:t>
      </w:r>
      <w:r w:rsidR="00926681" w:rsidRPr="00ED0774">
        <w:t xml:space="preserve"> </w:t>
      </w:r>
      <w:r w:rsidRPr="00ED0774">
        <w:t>и</w:t>
      </w:r>
      <w:r w:rsidR="00926681" w:rsidRPr="00ED0774">
        <w:t xml:space="preserve"> </w:t>
      </w:r>
      <w:r w:rsidRPr="00ED0774">
        <w:t>дозами,</w:t>
      </w:r>
      <w:r w:rsidR="00926681" w:rsidRPr="00ED0774">
        <w:t xml:space="preserve"> </w:t>
      </w:r>
      <w:r w:rsidRPr="00ED0774">
        <w:t>содержащимися</w:t>
      </w:r>
      <w:r w:rsidR="00926681" w:rsidRPr="00ED0774">
        <w:t xml:space="preserve"> </w:t>
      </w:r>
      <w:r w:rsidRPr="00ED0774">
        <w:t>в</w:t>
      </w:r>
      <w:r w:rsidR="00926681" w:rsidRPr="00ED0774">
        <w:t xml:space="preserve"> </w:t>
      </w:r>
      <w:r w:rsidRPr="00ED0774">
        <w:t>инструкции</w:t>
      </w:r>
      <w:r w:rsidR="00926681" w:rsidRPr="00ED0774">
        <w:t xml:space="preserve"> </w:t>
      </w:r>
      <w:r w:rsidRPr="00ED0774">
        <w:t>по</w:t>
      </w:r>
      <w:r w:rsidR="00926681" w:rsidRPr="00ED0774">
        <w:t xml:space="preserve"> </w:t>
      </w:r>
      <w:r w:rsidRPr="00ED0774">
        <w:t>применению</w:t>
      </w:r>
      <w:r w:rsidR="00926681" w:rsidRPr="00ED0774">
        <w:t xml:space="preserve"> </w:t>
      </w:r>
      <w:r w:rsidRPr="00ED0774">
        <w:t>лекарственного</w:t>
      </w:r>
      <w:r w:rsidR="00926681" w:rsidRPr="00ED0774">
        <w:t xml:space="preserve"> </w:t>
      </w:r>
      <w:r w:rsidRPr="00ED0774">
        <w:t>препарата</w:t>
      </w:r>
      <w:r w:rsidR="00926681" w:rsidRPr="00ED0774">
        <w:rPr>
          <w:rFonts w:eastAsia="GalsLightC"/>
        </w:rPr>
        <w:t xml:space="preserve"> </w:t>
      </w:r>
      <w:r w:rsidRPr="00ED0774">
        <w:rPr>
          <w:rFonts w:eastAsia="GalsLightC"/>
        </w:rPr>
        <w:t>(офф-лейбл)</w:t>
      </w:r>
    </w:p>
    <w:p w14:paraId="5EDF3612" w14:textId="140C16B6" w:rsidR="00D55CD0" w:rsidRPr="00ED0774" w:rsidRDefault="00D80AC9" w:rsidP="003F73E3">
      <w:pPr>
        <w:pStyle w:val="11"/>
        <w:rPr>
          <w:rStyle w:val="affb"/>
          <w:b/>
          <w:bCs w:val="0"/>
        </w:rPr>
      </w:pPr>
      <w:bookmarkStart w:id="5" w:name="_Toc26787548"/>
      <w:bookmarkStart w:id="6" w:name="_Toc24471987"/>
      <w:bookmarkStart w:id="7" w:name="_Toc64624759"/>
      <w:r w:rsidRPr="00ED0774">
        <w:lastRenderedPageBreak/>
        <w:t>Термины</w:t>
      </w:r>
      <w:r w:rsidR="00926681" w:rsidRPr="00ED0774">
        <w:t xml:space="preserve"> </w:t>
      </w:r>
      <w:r w:rsidRPr="00ED0774">
        <w:t>и</w:t>
      </w:r>
      <w:r w:rsidR="00926681" w:rsidRPr="00ED0774">
        <w:t xml:space="preserve"> </w:t>
      </w:r>
      <w:r w:rsidRPr="00ED0774">
        <w:t>определения</w:t>
      </w:r>
      <w:bookmarkEnd w:id="5"/>
      <w:bookmarkEnd w:id="6"/>
      <w:bookmarkEnd w:id="7"/>
    </w:p>
    <w:p w14:paraId="342A43C8" w14:textId="70CF6F4A" w:rsidR="00660F73" w:rsidRPr="00ED0774" w:rsidRDefault="00176155" w:rsidP="00705E68">
      <w:pPr>
        <w:pStyle w:val="afd"/>
        <w:spacing w:beforeAutospacing="0" w:afterAutospacing="0" w:line="360" w:lineRule="auto"/>
        <w:ind w:firstLine="709"/>
        <w:contextualSpacing/>
        <w:divId w:val="1288199709"/>
        <w:rPr>
          <w:color w:val="000000"/>
        </w:rPr>
      </w:pPr>
      <w:r w:rsidRPr="00ED0774">
        <w:rPr>
          <w:rStyle w:val="affb"/>
          <w:iCs/>
          <w:color w:val="000000"/>
        </w:rPr>
        <w:t>Остры</w:t>
      </w:r>
      <w:r w:rsidR="00223FE4" w:rsidRPr="00ED0774">
        <w:rPr>
          <w:rStyle w:val="affb"/>
          <w:iCs/>
          <w:color w:val="000000"/>
        </w:rPr>
        <w:t>е</w:t>
      </w:r>
      <w:r w:rsidR="00926681" w:rsidRPr="00ED0774">
        <w:rPr>
          <w:rStyle w:val="affb"/>
          <w:iCs/>
          <w:color w:val="000000"/>
        </w:rPr>
        <w:t xml:space="preserve"> </w:t>
      </w:r>
      <w:r w:rsidRPr="00ED0774">
        <w:rPr>
          <w:rStyle w:val="affb"/>
          <w:iCs/>
          <w:color w:val="000000"/>
        </w:rPr>
        <w:t>миелоидны</w:t>
      </w:r>
      <w:r w:rsidR="00223FE4" w:rsidRPr="00ED0774">
        <w:rPr>
          <w:rStyle w:val="affb"/>
          <w:iCs/>
          <w:color w:val="000000"/>
        </w:rPr>
        <w:t>е</w:t>
      </w:r>
      <w:r w:rsidR="00926681" w:rsidRPr="00ED0774">
        <w:rPr>
          <w:rStyle w:val="affb"/>
          <w:iCs/>
          <w:color w:val="000000"/>
        </w:rPr>
        <w:t xml:space="preserve"> </w:t>
      </w:r>
      <w:r w:rsidRPr="00ED0774">
        <w:rPr>
          <w:rStyle w:val="affb"/>
          <w:iCs/>
          <w:color w:val="000000"/>
        </w:rPr>
        <w:t>лейкоз</w:t>
      </w:r>
      <w:r w:rsidR="00223FE4" w:rsidRPr="00ED0774">
        <w:rPr>
          <w:rStyle w:val="affb"/>
          <w:iCs/>
          <w:color w:val="000000"/>
        </w:rPr>
        <w:t>ы</w:t>
      </w:r>
      <w:r w:rsidR="00926681" w:rsidRPr="00ED0774">
        <w:rPr>
          <w:rStyle w:val="affb"/>
          <w:iCs/>
          <w:color w:val="000000"/>
        </w:rPr>
        <w:t xml:space="preserve"> </w:t>
      </w:r>
      <w:r w:rsidR="00660F73" w:rsidRPr="00ED0774">
        <w:rPr>
          <w:rStyle w:val="affb"/>
          <w:iCs/>
          <w:color w:val="000000"/>
        </w:rPr>
        <w:t>(ОМЛ)</w:t>
      </w:r>
      <w:r w:rsidR="00926681" w:rsidRPr="00ED0774">
        <w:rPr>
          <w:rStyle w:val="affb"/>
          <w:i/>
          <w:iCs/>
          <w:color w:val="000000"/>
        </w:rPr>
        <w:t xml:space="preserve"> </w:t>
      </w:r>
      <w:r w:rsidR="00A76940" w:rsidRPr="00ED0774">
        <w:rPr>
          <w:rStyle w:val="affb"/>
          <w:b w:val="0"/>
          <w:bCs w:val="0"/>
          <w:i/>
          <w:iCs/>
          <w:color w:val="000000"/>
        </w:rPr>
        <w:t>–</w:t>
      </w:r>
      <w:r w:rsidR="00926681" w:rsidRPr="00ED0774">
        <w:rPr>
          <w:b/>
          <w:bCs/>
          <w:color w:val="000000"/>
        </w:rPr>
        <w:t xml:space="preserve"> </w:t>
      </w:r>
      <w:r w:rsidR="00660F73" w:rsidRPr="00ED0774">
        <w:rPr>
          <w:color w:val="000000"/>
        </w:rPr>
        <w:t>клональн</w:t>
      </w:r>
      <w:r w:rsidR="00223FE4" w:rsidRPr="00ED0774">
        <w:rPr>
          <w:color w:val="000000"/>
        </w:rPr>
        <w:t>ые</w:t>
      </w:r>
      <w:r w:rsidR="00926681" w:rsidRPr="00ED0774">
        <w:rPr>
          <w:color w:val="000000"/>
        </w:rPr>
        <w:t xml:space="preserve"> </w:t>
      </w:r>
      <w:r w:rsidR="00660F73" w:rsidRPr="00ED0774">
        <w:rPr>
          <w:color w:val="000000"/>
        </w:rPr>
        <w:t>опухолев</w:t>
      </w:r>
      <w:r w:rsidR="00223FE4" w:rsidRPr="00ED0774">
        <w:rPr>
          <w:color w:val="000000"/>
        </w:rPr>
        <w:t>ые</w:t>
      </w:r>
      <w:r w:rsidR="00926681" w:rsidRPr="00ED0774">
        <w:rPr>
          <w:color w:val="000000"/>
        </w:rPr>
        <w:t xml:space="preserve"> </w:t>
      </w:r>
      <w:r w:rsidR="00660F73" w:rsidRPr="00ED0774">
        <w:rPr>
          <w:color w:val="000000"/>
        </w:rPr>
        <w:t>заболевани</w:t>
      </w:r>
      <w:r w:rsidR="00223FE4" w:rsidRPr="00ED0774">
        <w:rPr>
          <w:color w:val="000000"/>
        </w:rPr>
        <w:t>я</w:t>
      </w:r>
      <w:r w:rsidR="00926681" w:rsidRPr="00ED0774">
        <w:rPr>
          <w:color w:val="000000"/>
        </w:rPr>
        <w:t xml:space="preserve"> </w:t>
      </w:r>
      <w:r w:rsidR="00660F73" w:rsidRPr="00ED0774">
        <w:rPr>
          <w:color w:val="000000"/>
        </w:rPr>
        <w:t>кроветворной</w:t>
      </w:r>
      <w:r w:rsidR="00926681" w:rsidRPr="00ED0774">
        <w:rPr>
          <w:color w:val="000000"/>
        </w:rPr>
        <w:t xml:space="preserve"> </w:t>
      </w:r>
      <w:r w:rsidR="00660F73" w:rsidRPr="00ED0774">
        <w:rPr>
          <w:color w:val="000000"/>
        </w:rPr>
        <w:t>ткани,</w:t>
      </w:r>
      <w:r w:rsidR="00926681" w:rsidRPr="00ED0774">
        <w:rPr>
          <w:color w:val="000000"/>
        </w:rPr>
        <w:t xml:space="preserve"> </w:t>
      </w:r>
      <w:r w:rsidR="00660F73" w:rsidRPr="00ED0774">
        <w:rPr>
          <w:color w:val="000000"/>
        </w:rPr>
        <w:t>связанн</w:t>
      </w:r>
      <w:r w:rsidR="00223FE4" w:rsidRPr="00ED0774">
        <w:rPr>
          <w:color w:val="000000"/>
        </w:rPr>
        <w:t>ы</w:t>
      </w:r>
      <w:r w:rsidR="00660F73" w:rsidRPr="00ED0774">
        <w:rPr>
          <w:color w:val="000000"/>
        </w:rPr>
        <w:t>е</w:t>
      </w:r>
      <w:r w:rsidR="00926681" w:rsidRPr="00ED0774">
        <w:rPr>
          <w:color w:val="000000"/>
        </w:rPr>
        <w:t xml:space="preserve"> </w:t>
      </w:r>
      <w:r w:rsidR="00660F73" w:rsidRPr="00ED0774">
        <w:rPr>
          <w:color w:val="000000"/>
        </w:rPr>
        <w:t>с</w:t>
      </w:r>
      <w:r w:rsidR="00926681" w:rsidRPr="00ED0774">
        <w:rPr>
          <w:color w:val="000000"/>
        </w:rPr>
        <w:t xml:space="preserve"> </w:t>
      </w:r>
      <w:r w:rsidR="00660F73" w:rsidRPr="00ED0774">
        <w:rPr>
          <w:color w:val="000000"/>
        </w:rPr>
        <w:t>мутацией</w:t>
      </w:r>
      <w:r w:rsidR="00926681" w:rsidRPr="00ED0774">
        <w:rPr>
          <w:color w:val="000000"/>
        </w:rPr>
        <w:t xml:space="preserve"> </w:t>
      </w:r>
      <w:r w:rsidR="00660F73" w:rsidRPr="00ED0774">
        <w:rPr>
          <w:color w:val="000000"/>
        </w:rPr>
        <w:t>в</w:t>
      </w:r>
      <w:r w:rsidR="00926681" w:rsidRPr="00ED0774">
        <w:rPr>
          <w:color w:val="000000"/>
        </w:rPr>
        <w:t xml:space="preserve"> </w:t>
      </w:r>
      <w:r w:rsidR="00660F73" w:rsidRPr="00ED0774">
        <w:rPr>
          <w:color w:val="000000"/>
        </w:rPr>
        <w:t>клетке-предшественнице</w:t>
      </w:r>
      <w:r w:rsidR="00926681" w:rsidRPr="00ED0774">
        <w:rPr>
          <w:color w:val="000000"/>
        </w:rPr>
        <w:t xml:space="preserve"> </w:t>
      </w:r>
      <w:r w:rsidR="00660F73" w:rsidRPr="00ED0774">
        <w:rPr>
          <w:color w:val="000000"/>
        </w:rPr>
        <w:t>гемопоэза,</w:t>
      </w:r>
      <w:r w:rsidR="00926681" w:rsidRPr="00ED0774">
        <w:rPr>
          <w:color w:val="000000"/>
        </w:rPr>
        <w:t xml:space="preserve"> </w:t>
      </w:r>
      <w:r w:rsidR="00660F73" w:rsidRPr="00ED0774">
        <w:rPr>
          <w:color w:val="000000"/>
        </w:rPr>
        <w:t>следствием</w:t>
      </w:r>
      <w:r w:rsidR="00926681" w:rsidRPr="00ED0774">
        <w:rPr>
          <w:color w:val="000000"/>
        </w:rPr>
        <w:t xml:space="preserve"> </w:t>
      </w:r>
      <w:r w:rsidR="00660F73" w:rsidRPr="00ED0774">
        <w:rPr>
          <w:color w:val="000000"/>
        </w:rPr>
        <w:t>которой</w:t>
      </w:r>
      <w:r w:rsidR="00926681" w:rsidRPr="00ED0774">
        <w:rPr>
          <w:color w:val="000000"/>
        </w:rPr>
        <w:t xml:space="preserve"> </w:t>
      </w:r>
      <w:r w:rsidR="00660F73" w:rsidRPr="00ED0774">
        <w:rPr>
          <w:color w:val="000000"/>
        </w:rPr>
        <w:t>станов</w:t>
      </w:r>
      <w:r w:rsidR="00292C8E" w:rsidRPr="00ED0774">
        <w:rPr>
          <w:color w:val="000000"/>
        </w:rPr>
        <w:t>я</w:t>
      </w:r>
      <w:r w:rsidR="00660F73" w:rsidRPr="00ED0774">
        <w:rPr>
          <w:color w:val="000000"/>
        </w:rPr>
        <w:t>тся</w:t>
      </w:r>
      <w:r w:rsidR="00926681" w:rsidRPr="00ED0774">
        <w:rPr>
          <w:color w:val="000000"/>
        </w:rPr>
        <w:t xml:space="preserve"> </w:t>
      </w:r>
      <w:r w:rsidR="00660F73" w:rsidRPr="00ED0774">
        <w:rPr>
          <w:color w:val="000000"/>
        </w:rPr>
        <w:t>блок</w:t>
      </w:r>
      <w:r w:rsidR="00926681" w:rsidRPr="00ED0774">
        <w:rPr>
          <w:color w:val="000000"/>
        </w:rPr>
        <w:t xml:space="preserve"> </w:t>
      </w:r>
      <w:r w:rsidR="00660F73" w:rsidRPr="00ED0774">
        <w:rPr>
          <w:color w:val="000000"/>
        </w:rPr>
        <w:t>дифференцировки</w:t>
      </w:r>
      <w:r w:rsidR="00926681" w:rsidRPr="00ED0774">
        <w:rPr>
          <w:color w:val="000000"/>
        </w:rPr>
        <w:t xml:space="preserve"> </w:t>
      </w:r>
      <w:r w:rsidR="00660F73" w:rsidRPr="00ED0774">
        <w:rPr>
          <w:color w:val="000000"/>
        </w:rPr>
        <w:t>и</w:t>
      </w:r>
      <w:r w:rsidR="00926681" w:rsidRPr="00ED0774">
        <w:rPr>
          <w:color w:val="000000"/>
        </w:rPr>
        <w:t xml:space="preserve"> </w:t>
      </w:r>
      <w:r w:rsidR="00660F73" w:rsidRPr="00ED0774">
        <w:rPr>
          <w:color w:val="000000"/>
        </w:rPr>
        <w:t>бесконтрольная</w:t>
      </w:r>
      <w:r w:rsidR="00926681" w:rsidRPr="00ED0774">
        <w:rPr>
          <w:color w:val="000000"/>
        </w:rPr>
        <w:t xml:space="preserve"> </w:t>
      </w:r>
      <w:r w:rsidR="00660F73" w:rsidRPr="00ED0774">
        <w:rPr>
          <w:color w:val="000000"/>
        </w:rPr>
        <w:t>пролиферация</w:t>
      </w:r>
      <w:r w:rsidR="00926681" w:rsidRPr="00ED0774">
        <w:rPr>
          <w:color w:val="000000"/>
        </w:rPr>
        <w:t xml:space="preserve"> </w:t>
      </w:r>
      <w:r w:rsidR="00660F73" w:rsidRPr="00ED0774">
        <w:rPr>
          <w:color w:val="000000"/>
        </w:rPr>
        <w:t>незрелых</w:t>
      </w:r>
      <w:r w:rsidR="00926681" w:rsidRPr="00ED0774">
        <w:rPr>
          <w:color w:val="000000"/>
        </w:rPr>
        <w:t xml:space="preserve"> </w:t>
      </w:r>
      <w:r w:rsidR="00660F73" w:rsidRPr="00ED0774">
        <w:rPr>
          <w:color w:val="000000"/>
        </w:rPr>
        <w:t>миелоидных</w:t>
      </w:r>
      <w:r w:rsidR="00926681" w:rsidRPr="00ED0774">
        <w:rPr>
          <w:color w:val="000000"/>
        </w:rPr>
        <w:t xml:space="preserve"> </w:t>
      </w:r>
      <w:r w:rsidR="00660F73" w:rsidRPr="00ED0774">
        <w:rPr>
          <w:color w:val="000000"/>
        </w:rPr>
        <w:t>клеток</w:t>
      </w:r>
      <w:r w:rsidR="00926681" w:rsidRPr="00ED0774">
        <w:rPr>
          <w:color w:val="000000"/>
        </w:rPr>
        <w:t xml:space="preserve"> </w:t>
      </w:r>
      <w:r w:rsidR="003E2CA6" w:rsidRPr="00ED0774">
        <w:rPr>
          <w:color w:val="000000"/>
        </w:rPr>
        <w:fldChar w:fldCharType="begin" w:fldLock="1"/>
      </w:r>
      <w:r w:rsidR="00B32728" w:rsidRPr="00ED0774">
        <w:rPr>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3E2CA6" w:rsidRPr="00ED0774">
        <w:rPr>
          <w:color w:val="000000"/>
        </w:rPr>
        <w:fldChar w:fldCharType="separate"/>
      </w:r>
      <w:r w:rsidR="00B32728" w:rsidRPr="00ED0774">
        <w:rPr>
          <w:noProof/>
          <w:color w:val="000000"/>
        </w:rPr>
        <w:t>[1,2]</w:t>
      </w:r>
      <w:r w:rsidR="003E2CA6" w:rsidRPr="00ED0774">
        <w:rPr>
          <w:color w:val="000000"/>
        </w:rPr>
        <w:fldChar w:fldCharType="end"/>
      </w:r>
      <w:r w:rsidR="00660F73" w:rsidRPr="00ED0774">
        <w:rPr>
          <w:color w:val="000000"/>
        </w:rPr>
        <w:t>.</w:t>
      </w:r>
    </w:p>
    <w:p w14:paraId="241D0C3C" w14:textId="6455B0AC" w:rsidR="00660F73" w:rsidRPr="00ED0774" w:rsidRDefault="00D80AC9" w:rsidP="00705E68">
      <w:pPr>
        <w:pStyle w:val="afd"/>
        <w:spacing w:beforeAutospacing="0" w:afterAutospacing="0" w:line="360" w:lineRule="auto"/>
        <w:ind w:firstLine="709"/>
        <w:contextualSpacing/>
        <w:divId w:val="1288199709"/>
      </w:pPr>
      <w:r w:rsidRPr="00ED0774">
        <w:rPr>
          <w:rStyle w:val="affb"/>
          <w:iCs/>
        </w:rPr>
        <w:t>Полной</w:t>
      </w:r>
      <w:r w:rsidR="00926681" w:rsidRPr="00ED0774">
        <w:rPr>
          <w:rStyle w:val="affb"/>
          <w:iCs/>
        </w:rPr>
        <w:t xml:space="preserve"> </w:t>
      </w:r>
      <w:r w:rsidRPr="00ED0774">
        <w:rPr>
          <w:rStyle w:val="affb"/>
          <w:iCs/>
        </w:rPr>
        <w:t>ремиссией</w:t>
      </w:r>
      <w:r w:rsidR="00926681" w:rsidRPr="00ED0774">
        <w:t xml:space="preserve"> </w:t>
      </w:r>
      <w:r w:rsidR="00570130" w:rsidRPr="00ED0774">
        <w:rPr>
          <w:b/>
        </w:rPr>
        <w:t>(ПР)</w:t>
      </w:r>
      <w:r w:rsidR="00926681" w:rsidRPr="00ED0774">
        <w:t xml:space="preserve"> </w:t>
      </w:r>
      <w:r w:rsidRPr="00ED0774">
        <w:t>ОМЛ</w:t>
      </w:r>
      <w:r w:rsidR="00926681" w:rsidRPr="00ED0774">
        <w:t xml:space="preserve"> </w:t>
      </w:r>
      <w:r w:rsidRPr="00ED0774">
        <w:t>принято</w:t>
      </w:r>
      <w:r w:rsidR="00926681" w:rsidRPr="00ED0774">
        <w:t xml:space="preserve"> </w:t>
      </w:r>
      <w:r w:rsidRPr="00ED0774">
        <w:t>называть</w:t>
      </w:r>
      <w:r w:rsidR="00926681" w:rsidRPr="00ED0774">
        <w:t xml:space="preserve"> </w:t>
      </w:r>
      <w:r w:rsidRPr="00ED0774">
        <w:t>состояние</w:t>
      </w:r>
      <w:r w:rsidR="00926681" w:rsidRPr="00ED0774">
        <w:t xml:space="preserve"> </w:t>
      </w:r>
      <w:r w:rsidRPr="00ED0774">
        <w:t>кроветворной</w:t>
      </w:r>
      <w:r w:rsidR="00926681" w:rsidRPr="00ED0774">
        <w:t xml:space="preserve"> </w:t>
      </w:r>
      <w:r w:rsidRPr="00ED0774">
        <w:t>ткани,</w:t>
      </w:r>
      <w:r w:rsidR="00926681" w:rsidRPr="00ED0774">
        <w:t xml:space="preserve"> </w:t>
      </w:r>
      <w:r w:rsidRPr="00ED0774">
        <w:t>при</w:t>
      </w:r>
      <w:r w:rsidR="00926681" w:rsidRPr="00ED0774">
        <w:t xml:space="preserve"> </w:t>
      </w:r>
      <w:r w:rsidRPr="00ED0774">
        <w:t>котором</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обнаруживается</w:t>
      </w:r>
      <w:r w:rsidR="00926681" w:rsidRPr="00ED0774">
        <w:t xml:space="preserve"> </w:t>
      </w:r>
      <w:r w:rsidRPr="00ED0774">
        <w:t>5</w:t>
      </w:r>
      <w:r w:rsidR="00926681" w:rsidRPr="00ED0774">
        <w:t xml:space="preserve"> </w:t>
      </w:r>
      <w:r w:rsidRPr="00ED0774">
        <w:t>%</w:t>
      </w:r>
      <w:r w:rsidR="00926681" w:rsidRPr="00ED0774">
        <w:t xml:space="preserve"> </w:t>
      </w:r>
      <w:r w:rsidRPr="00ED0774">
        <w:t>и</w:t>
      </w:r>
      <w:r w:rsidR="00926681" w:rsidRPr="00ED0774">
        <w:t xml:space="preserve"> </w:t>
      </w:r>
      <w:r w:rsidRPr="00ED0774">
        <w:t>менее</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при</w:t>
      </w:r>
      <w:r w:rsidR="00926681" w:rsidRPr="00ED0774">
        <w:t xml:space="preserve"> </w:t>
      </w:r>
      <w:r w:rsidRPr="00ED0774">
        <w:t>нормальном</w:t>
      </w:r>
      <w:r w:rsidR="00926681" w:rsidRPr="00ED0774">
        <w:t xml:space="preserve"> </w:t>
      </w:r>
      <w:r w:rsidRPr="00ED0774">
        <w:t>соотношении</w:t>
      </w:r>
      <w:r w:rsidR="00926681" w:rsidRPr="00ED0774">
        <w:t xml:space="preserve"> </w:t>
      </w:r>
      <w:r w:rsidRPr="00ED0774">
        <w:t>всех</w:t>
      </w:r>
      <w:r w:rsidR="00926681" w:rsidRPr="00ED0774">
        <w:t xml:space="preserve"> </w:t>
      </w:r>
      <w:r w:rsidRPr="00ED0774">
        <w:t>ростков</w:t>
      </w:r>
      <w:r w:rsidR="00926681" w:rsidRPr="00ED0774">
        <w:t xml:space="preserve"> </w:t>
      </w:r>
      <w:r w:rsidRPr="00ED0774">
        <w:t>кроветворения,</w:t>
      </w:r>
      <w:r w:rsidR="00926681" w:rsidRPr="00ED0774">
        <w:t xml:space="preserve"> </w:t>
      </w:r>
      <w:r w:rsidR="00660F73" w:rsidRPr="00ED0774">
        <w:t>отсутств</w:t>
      </w:r>
      <w:r w:rsidR="00A85DB0" w:rsidRPr="00ED0774">
        <w:t>уют</w:t>
      </w:r>
      <w:r w:rsidR="00926681" w:rsidRPr="00ED0774">
        <w:t xml:space="preserve"> </w:t>
      </w:r>
      <w:r w:rsidR="00660F73" w:rsidRPr="00ED0774">
        <w:t>бластны</w:t>
      </w:r>
      <w:r w:rsidR="00A85DB0" w:rsidRPr="00ED0774">
        <w:t>е</w:t>
      </w:r>
      <w:r w:rsidR="00926681" w:rsidRPr="00ED0774">
        <w:t xml:space="preserve"> </w:t>
      </w:r>
      <w:r w:rsidR="00660F73" w:rsidRPr="00ED0774">
        <w:t>клет</w:t>
      </w:r>
      <w:r w:rsidR="00A85DB0" w:rsidRPr="00ED0774">
        <w:t>ки</w:t>
      </w:r>
      <w:r w:rsidR="00926681" w:rsidRPr="00ED0774">
        <w:t xml:space="preserve"> </w:t>
      </w:r>
      <w:r w:rsidR="00660F73" w:rsidRPr="00ED0774">
        <w:t>с</w:t>
      </w:r>
      <w:r w:rsidR="00926681" w:rsidRPr="00ED0774">
        <w:t xml:space="preserve"> </w:t>
      </w:r>
      <w:r w:rsidR="00660F73" w:rsidRPr="00ED0774">
        <w:t>палочками</w:t>
      </w:r>
      <w:r w:rsidR="00926681" w:rsidRPr="00ED0774">
        <w:t xml:space="preserve"> </w:t>
      </w:r>
      <w:r w:rsidR="00660F73" w:rsidRPr="00ED0774">
        <w:t>А</w:t>
      </w:r>
      <w:r w:rsidR="00A85DB0" w:rsidRPr="00ED0774">
        <w:t>уэра</w:t>
      </w:r>
      <w:r w:rsidR="00926681" w:rsidRPr="00ED0774">
        <w:t xml:space="preserve"> </w:t>
      </w:r>
      <w:r w:rsidR="00A85DB0" w:rsidRPr="00ED0774">
        <w:t>и</w:t>
      </w:r>
      <w:r w:rsidR="00926681" w:rsidRPr="00ED0774">
        <w:t xml:space="preserve"> </w:t>
      </w:r>
      <w:r w:rsidR="00A85DB0" w:rsidRPr="00ED0774">
        <w:t>экстрамедуллярные</w:t>
      </w:r>
      <w:r w:rsidR="00926681" w:rsidRPr="00ED0774">
        <w:t xml:space="preserve"> </w:t>
      </w:r>
      <w:r w:rsidR="00A85DB0" w:rsidRPr="00ED0774">
        <w:t>очаги</w:t>
      </w:r>
      <w:r w:rsidR="00926681" w:rsidRPr="00ED0774">
        <w:t xml:space="preserve"> </w:t>
      </w:r>
      <w:r w:rsidRPr="00ED0774">
        <w:t>при</w:t>
      </w:r>
      <w:r w:rsidR="00926681" w:rsidRPr="00ED0774">
        <w:t xml:space="preserve"> </w:t>
      </w:r>
      <w:r w:rsidRPr="00ED0774">
        <w:t>количестве</w:t>
      </w:r>
      <w:r w:rsidR="00926681" w:rsidRPr="00ED0774">
        <w:t xml:space="preserve"> </w:t>
      </w:r>
      <w:r w:rsidRPr="00ED0774">
        <w:t>нейтрофилов</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A85DB0" w:rsidRPr="00ED0774">
        <w:sym w:font="Symbol" w:char="F0B3"/>
      </w:r>
      <w:r w:rsidRPr="00ED0774">
        <w:t>1,0</w:t>
      </w:r>
      <w:r w:rsidR="00926681" w:rsidRPr="00ED0774">
        <w:t xml:space="preserve"> </w:t>
      </w:r>
      <w:r w:rsidR="00570130"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w:t>
      </w:r>
      <w:r w:rsidR="00926681" w:rsidRPr="00ED0774">
        <w:t xml:space="preserve"> </w:t>
      </w:r>
      <w:r w:rsidRPr="00ED0774">
        <w:t>количестве</w:t>
      </w:r>
      <w:r w:rsidR="00926681" w:rsidRPr="00ED0774">
        <w:t xml:space="preserve"> </w:t>
      </w:r>
      <w:r w:rsidRPr="00ED0774">
        <w:t>тромбоцитов</w:t>
      </w:r>
      <w:r w:rsidR="00926681" w:rsidRPr="00ED0774">
        <w:t xml:space="preserve"> </w:t>
      </w:r>
      <w:r w:rsidR="00A85DB0" w:rsidRPr="00ED0774">
        <w:sym w:font="Symbol" w:char="F0B3"/>
      </w:r>
      <w:r w:rsidRPr="00ED0774">
        <w:t>100</w:t>
      </w:r>
      <w:r w:rsidR="00926681" w:rsidRPr="00ED0774">
        <w:t xml:space="preserve"> </w:t>
      </w:r>
      <w:r w:rsidR="00570130"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Pr="00ED0774">
        <w:t>экстрамедуллярных</w:t>
      </w:r>
      <w:r w:rsidR="00926681" w:rsidRPr="00ED0774">
        <w:t xml:space="preserve"> </w:t>
      </w:r>
      <w:r w:rsidRPr="00ED0774">
        <w:t>очагов</w:t>
      </w:r>
      <w:r w:rsidR="00926681" w:rsidRPr="00ED0774">
        <w:t xml:space="preserve"> </w:t>
      </w:r>
      <w:r w:rsidRPr="00ED0774">
        <w:t>лейкемического</w:t>
      </w:r>
      <w:r w:rsidR="00926681" w:rsidRPr="00ED0774">
        <w:t xml:space="preserve"> </w:t>
      </w:r>
      <w:r w:rsidRPr="00ED0774">
        <w:t>роста.</w:t>
      </w:r>
      <w:r w:rsidR="00926681" w:rsidRPr="00ED0774">
        <w:t xml:space="preserve"> </w:t>
      </w:r>
      <w:r w:rsidRPr="00ED0774">
        <w:t>Указанные</w:t>
      </w:r>
      <w:r w:rsidR="00926681" w:rsidRPr="00ED0774">
        <w:t xml:space="preserve"> </w:t>
      </w:r>
      <w:r w:rsidRPr="00ED0774">
        <w:t>показатели</w:t>
      </w:r>
      <w:r w:rsidR="00926681" w:rsidRPr="00ED0774">
        <w:t xml:space="preserve"> </w:t>
      </w:r>
      <w:r w:rsidRPr="00ED0774">
        <w:t>должны</w:t>
      </w:r>
      <w:r w:rsidR="00926681" w:rsidRPr="00ED0774">
        <w:t xml:space="preserve"> </w:t>
      </w:r>
      <w:r w:rsidRPr="00ED0774">
        <w:t>сохраняться</w:t>
      </w:r>
      <w:r w:rsidR="00926681" w:rsidRPr="00ED0774">
        <w:t xml:space="preserve"> </w:t>
      </w:r>
      <w:r w:rsidRPr="00ED0774">
        <w:t>в</w:t>
      </w:r>
      <w:r w:rsidR="00926681" w:rsidRPr="00ED0774">
        <w:t xml:space="preserve"> </w:t>
      </w:r>
      <w:r w:rsidRPr="00ED0774">
        <w:t>стабильном</w:t>
      </w:r>
      <w:r w:rsidR="00926681" w:rsidRPr="00ED0774">
        <w:t xml:space="preserve"> </w:t>
      </w:r>
      <w:r w:rsidRPr="00ED0774">
        <w:t>состоянии</w:t>
      </w:r>
      <w:r w:rsidR="00926681" w:rsidRPr="00ED0774">
        <w:t xml:space="preserve"> </w:t>
      </w:r>
      <w:r w:rsidRPr="00ED0774">
        <w:t>в</w:t>
      </w:r>
      <w:r w:rsidR="00926681" w:rsidRPr="00ED0774">
        <w:t xml:space="preserve"> </w:t>
      </w:r>
      <w:r w:rsidRPr="00ED0774">
        <w:t>течение</w:t>
      </w:r>
      <w:r w:rsidR="00926681" w:rsidRPr="00ED0774">
        <w:t xml:space="preserve"> </w:t>
      </w:r>
      <w:r w:rsidR="00570130" w:rsidRPr="00ED0774">
        <w:t>&gt;</w:t>
      </w:r>
      <w:r w:rsidRPr="00ED0774">
        <w:t>1</w:t>
      </w:r>
      <w:r w:rsidR="00926681" w:rsidRPr="00ED0774">
        <w:t xml:space="preserve"> </w:t>
      </w:r>
      <w:r w:rsidR="005E7775" w:rsidRPr="00ED0774">
        <w:t>месяца</w:t>
      </w:r>
      <w:r w:rsidRPr="00ED0774">
        <w:t>.</w:t>
      </w:r>
      <w:r w:rsidR="00926681" w:rsidRPr="00ED0774">
        <w:t xml:space="preserve"> </w:t>
      </w:r>
      <w:r w:rsidR="00660F73" w:rsidRPr="00ED0774">
        <w:t>Устанавливается</w:t>
      </w:r>
      <w:r w:rsidR="00926681" w:rsidRPr="00ED0774">
        <w:t xml:space="preserve"> </w:t>
      </w:r>
      <w:r w:rsidR="00660F73" w:rsidRPr="00ED0774">
        <w:t>при</w:t>
      </w:r>
      <w:r w:rsidR="00926681" w:rsidRPr="00ED0774">
        <w:t xml:space="preserve"> </w:t>
      </w:r>
      <w:r w:rsidR="00660F73" w:rsidRPr="00ED0774">
        <w:t>отсутствии</w:t>
      </w:r>
      <w:r w:rsidR="00926681" w:rsidRPr="00ED0774">
        <w:t xml:space="preserve"> </w:t>
      </w:r>
      <w:r w:rsidR="00660F73" w:rsidRPr="00ED0774">
        <w:t>данных</w:t>
      </w:r>
      <w:r w:rsidR="00926681" w:rsidRPr="00ED0774">
        <w:t xml:space="preserve"> </w:t>
      </w:r>
      <w:r w:rsidR="005C1230" w:rsidRPr="00ED0774">
        <w:t>о</w:t>
      </w:r>
      <w:r w:rsidR="00926681" w:rsidRPr="00ED0774">
        <w:t xml:space="preserve"> </w:t>
      </w:r>
      <w:r w:rsidR="005C1230" w:rsidRPr="00ED0774">
        <w:t>статусе</w:t>
      </w:r>
      <w:r w:rsidR="00926681" w:rsidRPr="00ED0774">
        <w:t xml:space="preserve"> </w:t>
      </w:r>
      <w:r w:rsidR="00570130" w:rsidRPr="00ED0774">
        <w:t>минимальной</w:t>
      </w:r>
      <w:r w:rsidR="00926681" w:rsidRPr="00ED0774">
        <w:t xml:space="preserve"> </w:t>
      </w:r>
      <w:r w:rsidR="00570130" w:rsidRPr="00ED0774">
        <w:t>остаточной</w:t>
      </w:r>
      <w:r w:rsidR="00926681" w:rsidRPr="00ED0774">
        <w:t xml:space="preserve"> </w:t>
      </w:r>
      <w:r w:rsidR="00570130" w:rsidRPr="00ED0774">
        <w:t>болезни</w:t>
      </w:r>
      <w:r w:rsidR="00926681" w:rsidRPr="00ED0774">
        <w:t xml:space="preserve"> </w:t>
      </w:r>
      <w:r w:rsidR="00570130" w:rsidRPr="00ED0774">
        <w:t>(</w:t>
      </w:r>
      <w:r w:rsidR="00660F73" w:rsidRPr="00ED0774">
        <w:t>МОБ</w:t>
      </w:r>
      <w:r w:rsidR="00570130" w:rsidRPr="00ED0774">
        <w:t>)</w:t>
      </w:r>
      <w:r w:rsidR="005C1230" w:rsidRPr="00ED0774">
        <w:t>.</w:t>
      </w:r>
      <w:r w:rsidR="00926681" w:rsidRPr="00ED0774">
        <w:t xml:space="preserve"> </w:t>
      </w:r>
    </w:p>
    <w:p w14:paraId="096B210F" w14:textId="77777777" w:rsidR="00D85B8F" w:rsidRPr="00ED0774" w:rsidRDefault="00D85B8F" w:rsidP="00705E68">
      <w:pPr>
        <w:pStyle w:val="afd"/>
        <w:spacing w:beforeAutospacing="0" w:afterAutospacing="0" w:line="360" w:lineRule="auto"/>
        <w:ind w:firstLine="709"/>
        <w:contextualSpacing/>
        <w:divId w:val="1288199709"/>
        <w:rPr>
          <w:rStyle w:val="affb"/>
          <w:b w:val="0"/>
          <w:bCs w:val="0"/>
          <w:color w:val="000000"/>
        </w:rPr>
      </w:pPr>
      <w:r w:rsidRPr="00ED0774">
        <w:rPr>
          <w:rStyle w:val="affb"/>
          <w:iCs/>
          <w:color w:val="000000"/>
        </w:rPr>
        <w:t>Полная</w:t>
      </w:r>
      <w:r w:rsidR="00926681" w:rsidRPr="00ED0774">
        <w:rPr>
          <w:rStyle w:val="affb"/>
          <w:iCs/>
          <w:color w:val="000000"/>
        </w:rPr>
        <w:t xml:space="preserve"> </w:t>
      </w:r>
      <w:r w:rsidRPr="00ED0774">
        <w:rPr>
          <w:rStyle w:val="affb"/>
          <w:iCs/>
          <w:color w:val="000000"/>
        </w:rPr>
        <w:t>ремиссия</w:t>
      </w:r>
      <w:r w:rsidR="00926681" w:rsidRPr="00ED0774">
        <w:rPr>
          <w:rStyle w:val="affb"/>
          <w:iCs/>
          <w:color w:val="000000"/>
        </w:rPr>
        <w:t xml:space="preserve"> </w:t>
      </w:r>
      <w:r w:rsidRPr="00ED0774">
        <w:rPr>
          <w:rStyle w:val="affb"/>
          <w:iCs/>
          <w:color w:val="000000"/>
        </w:rPr>
        <w:t>с</w:t>
      </w:r>
      <w:r w:rsidR="00926681" w:rsidRPr="00ED0774">
        <w:rPr>
          <w:rStyle w:val="affb"/>
          <w:iCs/>
          <w:color w:val="000000"/>
        </w:rPr>
        <w:t xml:space="preserve"> </w:t>
      </w:r>
      <w:r w:rsidRPr="00ED0774">
        <w:rPr>
          <w:rStyle w:val="affb"/>
          <w:iCs/>
          <w:color w:val="000000"/>
        </w:rPr>
        <w:t>отсутствием</w:t>
      </w:r>
      <w:r w:rsidR="00926681" w:rsidRPr="00ED0774">
        <w:rPr>
          <w:rStyle w:val="affb"/>
          <w:iCs/>
          <w:color w:val="000000"/>
        </w:rPr>
        <w:t xml:space="preserve"> </w:t>
      </w:r>
      <w:r w:rsidRPr="00ED0774">
        <w:rPr>
          <w:rStyle w:val="affb"/>
          <w:iCs/>
          <w:color w:val="000000"/>
        </w:rPr>
        <w:t>МОБ</w:t>
      </w:r>
      <w:r w:rsidR="00926681" w:rsidRPr="00ED0774">
        <w:rPr>
          <w:rStyle w:val="affb"/>
          <w:iCs/>
          <w:color w:val="000000"/>
        </w:rPr>
        <w:t xml:space="preserve"> </w:t>
      </w:r>
      <w:r w:rsidRPr="00ED0774">
        <w:rPr>
          <w:rStyle w:val="affb"/>
          <w:b w:val="0"/>
          <w:bCs w:val="0"/>
          <w:color w:val="000000"/>
        </w:rPr>
        <w:t>–</w:t>
      </w:r>
      <w:r w:rsidR="00926681" w:rsidRPr="00ED0774">
        <w:rPr>
          <w:rStyle w:val="affb"/>
          <w:b w:val="0"/>
          <w:bCs w:val="0"/>
          <w:color w:val="000000"/>
        </w:rPr>
        <w:t xml:space="preserve"> </w:t>
      </w:r>
      <w:r w:rsidR="00570130" w:rsidRPr="00ED0774">
        <w:rPr>
          <w:rStyle w:val="affb"/>
          <w:b w:val="0"/>
          <w:bCs w:val="0"/>
          <w:color w:val="000000"/>
        </w:rPr>
        <w:t>ПР</w:t>
      </w:r>
      <w:r w:rsidR="00926681" w:rsidRPr="00ED0774">
        <w:rPr>
          <w:rStyle w:val="affb"/>
          <w:b w:val="0"/>
          <w:bCs w:val="0"/>
          <w:color w:val="000000"/>
        </w:rPr>
        <w:t xml:space="preserve"> </w:t>
      </w:r>
      <w:r w:rsidRPr="00ED0774">
        <w:t>с</w:t>
      </w:r>
      <w:r w:rsidR="00926681" w:rsidRPr="00ED0774">
        <w:t xml:space="preserve"> </w:t>
      </w:r>
      <w:r w:rsidRPr="00ED0774">
        <w:t>отсутствием</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856604" w:rsidRPr="00ED0774">
        <w:t>,</w:t>
      </w:r>
      <w:r w:rsidR="00926681" w:rsidRPr="00ED0774">
        <w:t xml:space="preserve"> </w:t>
      </w:r>
      <w:r w:rsidRPr="00ED0774">
        <w:rPr>
          <w:rStyle w:val="affb"/>
          <w:b w:val="0"/>
          <w:bCs w:val="0"/>
          <w:color w:val="000000"/>
        </w:rPr>
        <w:t>обнаруженного</w:t>
      </w:r>
      <w:r w:rsidR="00926681" w:rsidRPr="00ED0774">
        <w:rPr>
          <w:rStyle w:val="affb"/>
          <w:b w:val="0"/>
          <w:bCs w:val="0"/>
          <w:color w:val="000000"/>
        </w:rPr>
        <w:t xml:space="preserve"> </w:t>
      </w:r>
      <w:r w:rsidRPr="00ED0774">
        <w:rPr>
          <w:rStyle w:val="affb"/>
          <w:b w:val="0"/>
          <w:bCs w:val="0"/>
          <w:color w:val="000000"/>
        </w:rPr>
        <w:t>в</w:t>
      </w:r>
      <w:r w:rsidR="00926681" w:rsidRPr="00ED0774">
        <w:rPr>
          <w:rStyle w:val="affb"/>
          <w:b w:val="0"/>
          <w:bCs w:val="0"/>
          <w:color w:val="000000"/>
        </w:rPr>
        <w:t xml:space="preserve"> </w:t>
      </w:r>
      <w:r w:rsidRPr="00ED0774">
        <w:rPr>
          <w:rStyle w:val="affb"/>
          <w:b w:val="0"/>
          <w:bCs w:val="0"/>
          <w:color w:val="000000"/>
        </w:rPr>
        <w:t>дебюте</w:t>
      </w:r>
      <w:r w:rsidR="00926681" w:rsidRPr="00ED0774">
        <w:rPr>
          <w:rStyle w:val="affb"/>
          <w:b w:val="0"/>
          <w:bCs w:val="0"/>
          <w:color w:val="000000"/>
        </w:rPr>
        <w:t xml:space="preserve"> </w:t>
      </w:r>
      <w:r w:rsidRPr="00ED0774">
        <w:rPr>
          <w:rStyle w:val="affb"/>
          <w:b w:val="0"/>
          <w:bCs w:val="0"/>
          <w:color w:val="000000"/>
        </w:rPr>
        <w:t>ОМЛ</w:t>
      </w:r>
      <w:r w:rsidR="00926681" w:rsidRPr="00ED0774">
        <w:rPr>
          <w:rStyle w:val="affb"/>
          <w:b w:val="0"/>
          <w:bCs w:val="0"/>
          <w:color w:val="000000"/>
        </w:rPr>
        <w:t xml:space="preserve"> </w:t>
      </w:r>
      <w:r w:rsidRPr="00ED0774">
        <w:rPr>
          <w:rStyle w:val="affb"/>
          <w:b w:val="0"/>
          <w:bCs w:val="0"/>
          <w:color w:val="000000"/>
        </w:rPr>
        <w:t>генетического</w:t>
      </w:r>
      <w:r w:rsidR="00926681" w:rsidRPr="00ED0774">
        <w:rPr>
          <w:rStyle w:val="affb"/>
          <w:b w:val="0"/>
          <w:bCs w:val="0"/>
          <w:color w:val="000000"/>
        </w:rPr>
        <w:t xml:space="preserve"> </w:t>
      </w:r>
      <w:r w:rsidRPr="00ED0774">
        <w:rPr>
          <w:rStyle w:val="affb"/>
          <w:b w:val="0"/>
          <w:bCs w:val="0"/>
          <w:color w:val="000000"/>
        </w:rPr>
        <w:t>маркера</w:t>
      </w:r>
      <w:r w:rsidR="00926681" w:rsidRPr="00ED0774">
        <w:rPr>
          <w:rStyle w:val="affb"/>
          <w:b w:val="0"/>
          <w:bCs w:val="0"/>
          <w:color w:val="000000"/>
        </w:rPr>
        <w:t xml:space="preserve"> </w:t>
      </w:r>
      <w:r w:rsidRPr="00ED0774">
        <w:rPr>
          <w:rStyle w:val="affb"/>
          <w:b w:val="0"/>
          <w:bCs w:val="0"/>
          <w:color w:val="000000"/>
        </w:rPr>
        <w:t>(методом</w:t>
      </w:r>
      <w:r w:rsidR="00926681" w:rsidRPr="00ED0774">
        <w:rPr>
          <w:rStyle w:val="affb"/>
          <w:b w:val="0"/>
          <w:bCs w:val="0"/>
          <w:color w:val="000000"/>
        </w:rPr>
        <w:t xml:space="preserve"> </w:t>
      </w:r>
      <w:r w:rsidR="00570130" w:rsidRPr="00ED0774">
        <w:rPr>
          <w:rStyle w:val="affb"/>
          <w:b w:val="0"/>
          <w:bCs w:val="0"/>
          <w:color w:val="000000"/>
        </w:rPr>
        <w:t>полимеразной</w:t>
      </w:r>
      <w:r w:rsidR="00926681" w:rsidRPr="00ED0774">
        <w:rPr>
          <w:rStyle w:val="affb"/>
          <w:b w:val="0"/>
          <w:bCs w:val="0"/>
          <w:color w:val="000000"/>
        </w:rPr>
        <w:t xml:space="preserve"> </w:t>
      </w:r>
      <w:r w:rsidR="00570130" w:rsidRPr="00ED0774">
        <w:rPr>
          <w:rStyle w:val="affb"/>
          <w:b w:val="0"/>
          <w:bCs w:val="0"/>
          <w:color w:val="000000"/>
        </w:rPr>
        <w:t>цепной</w:t>
      </w:r>
      <w:r w:rsidR="00926681" w:rsidRPr="00ED0774">
        <w:rPr>
          <w:rStyle w:val="affb"/>
          <w:b w:val="0"/>
          <w:bCs w:val="0"/>
          <w:color w:val="000000"/>
        </w:rPr>
        <w:t xml:space="preserve"> </w:t>
      </w:r>
      <w:r w:rsidR="00570130" w:rsidRPr="00ED0774">
        <w:rPr>
          <w:rStyle w:val="affb"/>
          <w:b w:val="0"/>
          <w:bCs w:val="0"/>
          <w:color w:val="000000"/>
        </w:rPr>
        <w:t>реакции</w:t>
      </w:r>
      <w:r w:rsidR="00926681" w:rsidRPr="00ED0774">
        <w:rPr>
          <w:rStyle w:val="affb"/>
          <w:b w:val="0"/>
          <w:bCs w:val="0"/>
          <w:color w:val="000000"/>
        </w:rPr>
        <w:t xml:space="preserve"> </w:t>
      </w:r>
      <w:r w:rsidR="00570130" w:rsidRPr="00ED0774">
        <w:rPr>
          <w:rStyle w:val="affb"/>
          <w:b w:val="0"/>
          <w:bCs w:val="0"/>
          <w:color w:val="000000"/>
        </w:rPr>
        <w:t>(</w:t>
      </w:r>
      <w:r w:rsidRPr="00ED0774">
        <w:rPr>
          <w:rStyle w:val="affb"/>
          <w:b w:val="0"/>
          <w:bCs w:val="0"/>
          <w:color w:val="000000"/>
        </w:rPr>
        <w:t>ПЦР</w:t>
      </w:r>
      <w:r w:rsidR="00570130" w:rsidRPr="00ED0774">
        <w:rPr>
          <w:rStyle w:val="affb"/>
          <w:b w:val="0"/>
          <w:bCs w:val="0"/>
          <w:color w:val="000000"/>
        </w:rPr>
        <w:t>)</w:t>
      </w:r>
      <w:r w:rsidRPr="00ED0774">
        <w:rPr>
          <w:rStyle w:val="affb"/>
          <w:b w:val="0"/>
          <w:bCs w:val="0"/>
          <w:color w:val="000000"/>
        </w:rPr>
        <w:t>)</w:t>
      </w:r>
      <w:r w:rsidR="00926681" w:rsidRPr="00ED0774">
        <w:rPr>
          <w:rStyle w:val="affb"/>
          <w:b w:val="0"/>
          <w:bCs w:val="0"/>
          <w:color w:val="000000"/>
        </w:rPr>
        <w:t xml:space="preserve"> </w:t>
      </w:r>
      <w:r w:rsidRPr="00ED0774">
        <w:rPr>
          <w:rStyle w:val="affb"/>
          <w:b w:val="0"/>
          <w:bCs w:val="0"/>
          <w:color w:val="000000"/>
        </w:rPr>
        <w:t>или</w:t>
      </w:r>
      <w:r w:rsidR="00926681" w:rsidRPr="00ED0774">
        <w:rPr>
          <w:rStyle w:val="affb"/>
          <w:b w:val="0"/>
          <w:bCs w:val="0"/>
          <w:color w:val="000000"/>
        </w:rPr>
        <w:t xml:space="preserve"> </w:t>
      </w:r>
      <w:r w:rsidRPr="00ED0774">
        <w:rPr>
          <w:rStyle w:val="affb"/>
          <w:b w:val="0"/>
          <w:bCs w:val="0"/>
          <w:color w:val="000000"/>
        </w:rPr>
        <w:t>клеток</w:t>
      </w:r>
      <w:r w:rsidR="00926681" w:rsidRPr="00ED0774">
        <w:rPr>
          <w:rStyle w:val="affb"/>
          <w:b w:val="0"/>
          <w:bCs w:val="0"/>
          <w:color w:val="000000"/>
        </w:rPr>
        <w:t xml:space="preserve"> </w:t>
      </w:r>
      <w:r w:rsidRPr="00ED0774">
        <w:rPr>
          <w:rStyle w:val="affb"/>
          <w:b w:val="0"/>
          <w:bCs w:val="0"/>
          <w:color w:val="000000"/>
        </w:rPr>
        <w:t>с</w:t>
      </w:r>
      <w:r w:rsidR="00926681" w:rsidRPr="00ED0774">
        <w:rPr>
          <w:rStyle w:val="affb"/>
          <w:b w:val="0"/>
          <w:bCs w:val="0"/>
          <w:color w:val="000000"/>
        </w:rPr>
        <w:t xml:space="preserve"> </w:t>
      </w:r>
      <w:r w:rsidRPr="00ED0774">
        <w:rPr>
          <w:rStyle w:val="affb"/>
          <w:b w:val="0"/>
          <w:bCs w:val="0"/>
          <w:color w:val="000000"/>
        </w:rPr>
        <w:t>аберрантным</w:t>
      </w:r>
      <w:r w:rsidR="00926681" w:rsidRPr="00ED0774">
        <w:rPr>
          <w:rStyle w:val="affb"/>
          <w:b w:val="0"/>
          <w:bCs w:val="0"/>
          <w:color w:val="000000"/>
        </w:rPr>
        <w:t xml:space="preserve"> </w:t>
      </w:r>
      <w:r w:rsidRPr="00ED0774">
        <w:rPr>
          <w:rStyle w:val="affb"/>
          <w:b w:val="0"/>
          <w:bCs w:val="0"/>
          <w:color w:val="000000"/>
        </w:rPr>
        <w:t>иммунофенотипом</w:t>
      </w:r>
      <w:r w:rsidR="00926681" w:rsidRPr="00ED0774">
        <w:rPr>
          <w:rStyle w:val="affb"/>
          <w:b w:val="0"/>
          <w:bCs w:val="0"/>
          <w:color w:val="000000"/>
        </w:rPr>
        <w:t xml:space="preserve"> </w:t>
      </w:r>
      <w:r w:rsidRPr="00ED0774">
        <w:rPr>
          <w:rStyle w:val="affb"/>
          <w:b w:val="0"/>
          <w:bCs w:val="0"/>
          <w:color w:val="000000"/>
        </w:rPr>
        <w:t>(методом</w:t>
      </w:r>
      <w:r w:rsidR="00926681" w:rsidRPr="00ED0774">
        <w:rPr>
          <w:rStyle w:val="affb"/>
          <w:b w:val="0"/>
          <w:bCs w:val="0"/>
          <w:color w:val="000000"/>
        </w:rPr>
        <w:t xml:space="preserve"> </w:t>
      </w:r>
      <w:r w:rsidRPr="00ED0774">
        <w:rPr>
          <w:rStyle w:val="affb"/>
          <w:b w:val="0"/>
          <w:bCs w:val="0"/>
          <w:color w:val="000000"/>
        </w:rPr>
        <w:t>проточной</w:t>
      </w:r>
      <w:r w:rsidR="00926681" w:rsidRPr="00ED0774">
        <w:rPr>
          <w:rStyle w:val="affb"/>
          <w:b w:val="0"/>
          <w:bCs w:val="0"/>
          <w:color w:val="000000"/>
        </w:rPr>
        <w:t xml:space="preserve"> </w:t>
      </w:r>
      <w:r w:rsidRPr="00ED0774">
        <w:rPr>
          <w:rStyle w:val="affb"/>
          <w:b w:val="0"/>
          <w:bCs w:val="0"/>
          <w:color w:val="000000"/>
        </w:rPr>
        <w:t>цитометрии).</w:t>
      </w:r>
    </w:p>
    <w:p w14:paraId="6DDFE5F5" w14:textId="77777777" w:rsidR="008E78D2" w:rsidRPr="00ED0774" w:rsidRDefault="008E78D2" w:rsidP="00705E68">
      <w:pPr>
        <w:pStyle w:val="afd"/>
        <w:spacing w:beforeAutospacing="0" w:afterAutospacing="0" w:line="360" w:lineRule="auto"/>
        <w:ind w:firstLine="709"/>
        <w:contextualSpacing/>
        <w:divId w:val="1288199709"/>
      </w:pPr>
      <w:r w:rsidRPr="00ED0774">
        <w:rPr>
          <w:rStyle w:val="affb"/>
          <w:bCs w:val="0"/>
          <w:iCs/>
        </w:rPr>
        <w:t>М</w:t>
      </w:r>
      <w:r w:rsidRPr="00ED0774">
        <w:rPr>
          <w:b/>
          <w:bCs/>
          <w:iCs/>
        </w:rPr>
        <w:t>инимальная</w:t>
      </w:r>
      <w:r w:rsidR="00926681" w:rsidRPr="00ED0774">
        <w:rPr>
          <w:b/>
          <w:bCs/>
          <w:iCs/>
        </w:rPr>
        <w:t xml:space="preserve"> </w:t>
      </w:r>
      <w:r w:rsidRPr="00ED0774">
        <w:rPr>
          <w:b/>
          <w:bCs/>
          <w:iCs/>
        </w:rPr>
        <w:t>остаточная</w:t>
      </w:r>
      <w:r w:rsidR="00926681" w:rsidRPr="00ED0774">
        <w:rPr>
          <w:b/>
          <w:bCs/>
          <w:iCs/>
        </w:rPr>
        <w:t xml:space="preserve"> </w:t>
      </w:r>
      <w:r w:rsidRPr="00ED0774">
        <w:rPr>
          <w:b/>
          <w:bCs/>
          <w:iCs/>
        </w:rPr>
        <w:t>болезнь</w:t>
      </w:r>
      <w:r w:rsidR="00926681" w:rsidRPr="00ED0774">
        <w:t xml:space="preserve"> </w:t>
      </w:r>
      <w:r w:rsidR="00570130" w:rsidRPr="00ED0774">
        <w:t>–</w:t>
      </w:r>
      <w:r w:rsidR="00926681" w:rsidRPr="00ED0774">
        <w:t xml:space="preserve"> </w:t>
      </w:r>
      <w:r w:rsidRPr="00ED0774">
        <w:t>небольшая</w:t>
      </w:r>
      <w:r w:rsidR="00926681" w:rsidRPr="00ED0774">
        <w:t xml:space="preserve"> </w:t>
      </w:r>
      <w:r w:rsidRPr="00ED0774">
        <w:t>популяция</w:t>
      </w:r>
      <w:r w:rsidR="00926681" w:rsidRPr="00ED0774">
        <w:t xml:space="preserve"> </w:t>
      </w:r>
      <w:r w:rsidRPr="00ED0774">
        <w:t>опухолевых</w:t>
      </w:r>
      <w:r w:rsidR="00926681" w:rsidRPr="00ED0774">
        <w:t xml:space="preserve"> </w:t>
      </w:r>
      <w:r w:rsidRPr="00ED0774">
        <w:t>клеток,</w:t>
      </w:r>
      <w:r w:rsidR="00926681" w:rsidRPr="00ED0774">
        <w:t xml:space="preserve"> </w:t>
      </w:r>
      <w:r w:rsidRPr="00ED0774">
        <w:t>которая</w:t>
      </w:r>
      <w:r w:rsidR="00926681" w:rsidRPr="00ED0774">
        <w:t xml:space="preserve"> </w:t>
      </w:r>
      <w:r w:rsidRPr="00ED0774">
        <w:t>не</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зафиксирована</w:t>
      </w:r>
      <w:r w:rsidR="00926681" w:rsidRPr="00ED0774">
        <w:t xml:space="preserve"> </w:t>
      </w:r>
      <w:r w:rsidRPr="00ED0774">
        <w:t>с</w:t>
      </w:r>
      <w:r w:rsidR="00926681" w:rsidRPr="00ED0774">
        <w:t xml:space="preserve"> </w:t>
      </w:r>
      <w:r w:rsidRPr="00ED0774">
        <w:t>помощью</w:t>
      </w:r>
      <w:r w:rsidR="00926681" w:rsidRPr="00ED0774">
        <w:t xml:space="preserve"> </w:t>
      </w:r>
      <w:r w:rsidRPr="00ED0774">
        <w:t>светового</w:t>
      </w:r>
      <w:r w:rsidR="00926681" w:rsidRPr="00ED0774">
        <w:t xml:space="preserve"> </w:t>
      </w:r>
      <w:r w:rsidRPr="00ED0774">
        <w:t>микроскопа,</w:t>
      </w:r>
      <w:r w:rsidR="00926681" w:rsidRPr="00ED0774">
        <w:t xml:space="preserve"> </w:t>
      </w:r>
      <w:r w:rsidRPr="00ED0774">
        <w:t>но</w:t>
      </w:r>
      <w:r w:rsidR="00926681" w:rsidRPr="00ED0774">
        <w:t xml:space="preserve"> </w:t>
      </w:r>
      <w:r w:rsidRPr="00ED0774">
        <w:t>обнаруживается</w:t>
      </w:r>
      <w:r w:rsidR="00926681" w:rsidRPr="00ED0774">
        <w:t xml:space="preserve"> </w:t>
      </w:r>
      <w:r w:rsidRPr="00ED0774">
        <w:t>более</w:t>
      </w:r>
      <w:r w:rsidR="00926681" w:rsidRPr="00ED0774">
        <w:t xml:space="preserve"> </w:t>
      </w:r>
      <w:r w:rsidRPr="00ED0774">
        <w:t>тонкими</w:t>
      </w:r>
      <w:r w:rsidR="00926681" w:rsidRPr="00ED0774">
        <w:t xml:space="preserve"> </w:t>
      </w:r>
      <w:r w:rsidRPr="00ED0774">
        <w:t>методами</w:t>
      </w:r>
      <w:r w:rsidR="00926681" w:rsidRPr="00ED0774">
        <w:t xml:space="preserve"> </w:t>
      </w:r>
      <w:r w:rsidRPr="00ED0774">
        <w:t>исследования,</w:t>
      </w:r>
      <w:r w:rsidR="00926681" w:rsidRPr="00ED0774">
        <w:t xml:space="preserve"> </w:t>
      </w:r>
      <w:r w:rsidRPr="00ED0774">
        <w:t>выявляющими</w:t>
      </w:r>
      <w:r w:rsidR="00926681" w:rsidRPr="00ED0774">
        <w:t xml:space="preserve"> </w:t>
      </w:r>
      <w:r w:rsidRPr="00ED0774">
        <w:t>1</w:t>
      </w:r>
      <w:r w:rsidR="00926681" w:rsidRPr="00ED0774">
        <w:t xml:space="preserve"> </w:t>
      </w:r>
      <w:r w:rsidRPr="00ED0774">
        <w:t>лейкемическую</w:t>
      </w:r>
      <w:r w:rsidR="00926681" w:rsidRPr="00ED0774">
        <w:t xml:space="preserve"> </w:t>
      </w:r>
      <w:r w:rsidRPr="00ED0774">
        <w:t>клетку</w:t>
      </w:r>
      <w:r w:rsidR="00926681" w:rsidRPr="00ED0774">
        <w:t xml:space="preserve"> </w:t>
      </w:r>
      <w:r w:rsidRPr="00ED0774">
        <w:t>на</w:t>
      </w:r>
      <w:r w:rsidR="00926681" w:rsidRPr="00ED0774">
        <w:t xml:space="preserve"> </w:t>
      </w:r>
      <w:r w:rsidRPr="00ED0774">
        <w:t>10</w:t>
      </w:r>
      <w:r w:rsidRPr="00ED0774">
        <w:rPr>
          <w:vertAlign w:val="superscript"/>
        </w:rPr>
        <w:t>4</w:t>
      </w:r>
      <w:r w:rsidR="00570130" w:rsidRPr="00ED0774">
        <w:rPr>
          <w:vertAlign w:val="superscript"/>
        </w:rPr>
        <w:t>–</w:t>
      </w:r>
      <w:r w:rsidRPr="00ED0774">
        <w:rPr>
          <w:vertAlign w:val="superscript"/>
        </w:rPr>
        <w:t>6</w:t>
      </w:r>
      <w:r w:rsidR="00926681" w:rsidRPr="00ED0774">
        <w:t xml:space="preserve"> </w:t>
      </w:r>
      <w:r w:rsidRPr="00ED0774">
        <w:t>исследуемых.</w:t>
      </w:r>
      <w:r w:rsidR="00926681" w:rsidRPr="00ED0774">
        <w:t xml:space="preserve"> </w:t>
      </w:r>
    </w:p>
    <w:p w14:paraId="4185D9F8" w14:textId="77777777" w:rsidR="00660F73" w:rsidRPr="00ED0774" w:rsidRDefault="00570130" w:rsidP="00705E68">
      <w:pPr>
        <w:pStyle w:val="afd"/>
        <w:spacing w:beforeAutospacing="0" w:afterAutospacing="0" w:line="360" w:lineRule="auto"/>
        <w:ind w:firstLine="709"/>
        <w:contextualSpacing/>
        <w:divId w:val="1288199709"/>
      </w:pPr>
      <w:r w:rsidRPr="00ED0774">
        <w:rPr>
          <w:rStyle w:val="affb"/>
          <w:iCs/>
          <w:color w:val="000000"/>
        </w:rPr>
        <w:t>Полная</w:t>
      </w:r>
      <w:r w:rsidR="00926681" w:rsidRPr="00ED0774">
        <w:rPr>
          <w:rStyle w:val="affb"/>
          <w:iCs/>
          <w:color w:val="000000"/>
        </w:rPr>
        <w:t xml:space="preserve"> </w:t>
      </w:r>
      <w:r w:rsidRPr="00ED0774">
        <w:rPr>
          <w:rStyle w:val="affb"/>
          <w:iCs/>
          <w:color w:val="000000"/>
        </w:rPr>
        <w:t>ремиссия</w:t>
      </w:r>
      <w:r w:rsidR="00926681" w:rsidRPr="00ED0774">
        <w:rPr>
          <w:b/>
          <w:bCs/>
          <w:i/>
          <w:iCs/>
          <w:color w:val="000000"/>
        </w:rPr>
        <w:t xml:space="preserve"> </w:t>
      </w:r>
      <w:r w:rsidR="00176155" w:rsidRPr="00ED0774">
        <w:rPr>
          <w:b/>
          <w:bCs/>
          <w:iCs/>
          <w:color w:val="000000"/>
        </w:rPr>
        <w:t>с</w:t>
      </w:r>
      <w:r w:rsidR="00926681" w:rsidRPr="00ED0774">
        <w:rPr>
          <w:b/>
          <w:bCs/>
          <w:iCs/>
          <w:color w:val="000000"/>
        </w:rPr>
        <w:t xml:space="preserve"> </w:t>
      </w:r>
      <w:r w:rsidR="00176155" w:rsidRPr="00ED0774">
        <w:rPr>
          <w:b/>
          <w:bCs/>
          <w:iCs/>
          <w:color w:val="000000"/>
        </w:rPr>
        <w:t>неполным</w:t>
      </w:r>
      <w:r w:rsidR="00926681" w:rsidRPr="00ED0774">
        <w:rPr>
          <w:b/>
          <w:bCs/>
          <w:iCs/>
          <w:color w:val="000000"/>
        </w:rPr>
        <w:t xml:space="preserve"> </w:t>
      </w:r>
      <w:r w:rsidR="00176155" w:rsidRPr="00ED0774">
        <w:rPr>
          <w:b/>
          <w:bCs/>
          <w:iCs/>
          <w:color w:val="000000"/>
        </w:rPr>
        <w:t>восстановлением</w:t>
      </w:r>
      <w:r w:rsidR="00926681" w:rsidRPr="00ED0774">
        <w:rPr>
          <w:b/>
          <w:bCs/>
          <w:i/>
          <w:iCs/>
          <w:color w:val="000000"/>
        </w:rPr>
        <w:t xml:space="preserve"> </w:t>
      </w:r>
      <w:r w:rsidRPr="00ED0774">
        <w:rPr>
          <w:bCs/>
          <w:iCs/>
          <w:color w:val="000000"/>
        </w:rPr>
        <w:t>–</w:t>
      </w:r>
      <w:r w:rsidR="00926681" w:rsidRPr="00ED0774">
        <w:rPr>
          <w:color w:val="000000"/>
        </w:rPr>
        <w:t xml:space="preserve"> </w:t>
      </w:r>
      <w:r w:rsidRPr="00ED0774">
        <w:t>ПР</w:t>
      </w:r>
      <w:r w:rsidR="00926681" w:rsidRPr="00ED0774">
        <w:t xml:space="preserve"> </w:t>
      </w:r>
      <w:r w:rsidR="00660F73" w:rsidRPr="00ED0774">
        <w:t>при</w:t>
      </w:r>
      <w:r w:rsidR="00926681" w:rsidRPr="00ED0774">
        <w:t xml:space="preserve"> </w:t>
      </w:r>
      <w:r w:rsidR="00660F73" w:rsidRPr="00ED0774">
        <w:t>сохраняющейся</w:t>
      </w:r>
      <w:r w:rsidR="00926681" w:rsidRPr="00ED0774">
        <w:t xml:space="preserve"> </w:t>
      </w:r>
      <w:r w:rsidR="00660F73" w:rsidRPr="00ED0774">
        <w:t>нейтропени</w:t>
      </w:r>
      <w:r w:rsidR="006D2FCC" w:rsidRPr="00ED0774">
        <w:t>и</w:t>
      </w:r>
      <w:r w:rsidR="00926681" w:rsidRPr="00ED0774">
        <w:t xml:space="preserve"> </w:t>
      </w:r>
      <w:r w:rsidR="00660F73" w:rsidRPr="00ED0774">
        <w:t>(</w:t>
      </w:r>
      <w:r w:rsidR="00660F73" w:rsidRPr="00ED0774">
        <w:sym w:font="Symbol" w:char="F03C"/>
      </w:r>
      <w:r w:rsidR="00660F73" w:rsidRPr="00ED0774">
        <w:t>1</w:t>
      </w:r>
      <w:r w:rsidR="00926681" w:rsidRPr="00ED0774">
        <w:t xml:space="preserve"> </w:t>
      </w:r>
      <w:r w:rsidRPr="00ED0774">
        <w:sym w:font="Symbol" w:char="F0B4"/>
      </w:r>
      <w:r w:rsidR="00926681" w:rsidRPr="00ED0774">
        <w:t xml:space="preserve"> </w:t>
      </w:r>
      <w:r w:rsidR="00660F73" w:rsidRPr="00ED0774">
        <w:t>10</w:t>
      </w:r>
      <w:r w:rsidR="00A76940" w:rsidRPr="00ED0774">
        <w:rPr>
          <w:vertAlign w:val="superscript"/>
        </w:rPr>
        <w:t>9</w:t>
      </w:r>
      <w:r w:rsidR="00660F73" w:rsidRPr="00ED0774">
        <w:t>/л)</w:t>
      </w:r>
      <w:r w:rsidR="00926681" w:rsidRPr="00ED0774">
        <w:t xml:space="preserve"> </w:t>
      </w:r>
      <w:r w:rsidR="00660F73" w:rsidRPr="00ED0774">
        <w:t>или</w:t>
      </w:r>
      <w:r w:rsidR="00926681" w:rsidRPr="00ED0774">
        <w:t xml:space="preserve"> </w:t>
      </w:r>
      <w:r w:rsidR="00660F73" w:rsidRPr="00ED0774">
        <w:t>тромбоцитопени</w:t>
      </w:r>
      <w:r w:rsidR="006D2FCC" w:rsidRPr="00ED0774">
        <w:t>и</w:t>
      </w:r>
      <w:r w:rsidR="00926681" w:rsidRPr="00ED0774">
        <w:t xml:space="preserve"> </w:t>
      </w:r>
      <w:r w:rsidR="00660F73" w:rsidRPr="00ED0774">
        <w:t>(</w:t>
      </w:r>
      <w:r w:rsidR="00660F73" w:rsidRPr="00ED0774">
        <w:sym w:font="Symbol" w:char="F03C"/>
      </w:r>
      <w:r w:rsidR="00660F73" w:rsidRPr="00ED0774">
        <w:t>100</w:t>
      </w:r>
      <w:r w:rsidR="00926681" w:rsidRPr="00ED0774">
        <w:t xml:space="preserve"> </w:t>
      </w:r>
      <w:r w:rsidRPr="00ED0774">
        <w:sym w:font="Symbol" w:char="F0B4"/>
      </w:r>
      <w:r w:rsidR="00926681" w:rsidRPr="00ED0774">
        <w:t xml:space="preserve"> </w:t>
      </w:r>
      <w:r w:rsidR="00660F73" w:rsidRPr="00ED0774">
        <w:t>10</w:t>
      </w:r>
      <w:r w:rsidR="00A76940" w:rsidRPr="00ED0774">
        <w:rPr>
          <w:vertAlign w:val="superscript"/>
        </w:rPr>
        <w:t>9</w:t>
      </w:r>
      <w:r w:rsidR="00660F73" w:rsidRPr="00ED0774">
        <w:t>/л).</w:t>
      </w:r>
      <w:r w:rsidR="00926681" w:rsidRPr="00ED0774">
        <w:t xml:space="preserve"> </w:t>
      </w:r>
    </w:p>
    <w:p w14:paraId="4707E393" w14:textId="77777777" w:rsidR="006D2FCC" w:rsidRPr="00ED0774" w:rsidRDefault="00176155" w:rsidP="00705E68">
      <w:pPr>
        <w:pStyle w:val="afd"/>
        <w:spacing w:beforeAutospacing="0" w:afterAutospacing="0" w:line="360" w:lineRule="auto"/>
        <w:ind w:firstLine="709"/>
        <w:contextualSpacing/>
        <w:divId w:val="1288199709"/>
      </w:pPr>
      <w:r w:rsidRPr="00ED0774">
        <w:rPr>
          <w:b/>
          <w:bCs/>
          <w:iCs/>
          <w:color w:val="000000"/>
        </w:rPr>
        <w:t>Частичная</w:t>
      </w:r>
      <w:r w:rsidR="00926681" w:rsidRPr="00ED0774">
        <w:rPr>
          <w:b/>
          <w:bCs/>
          <w:iCs/>
          <w:color w:val="000000"/>
        </w:rPr>
        <w:t xml:space="preserve"> </w:t>
      </w:r>
      <w:r w:rsidRPr="00ED0774">
        <w:rPr>
          <w:b/>
          <w:bCs/>
          <w:iCs/>
          <w:color w:val="000000"/>
        </w:rPr>
        <w:t>ремиссия</w:t>
      </w:r>
      <w:r w:rsidR="00926681" w:rsidRPr="00ED0774">
        <w:rPr>
          <w:color w:val="000000"/>
        </w:rPr>
        <w:t xml:space="preserve"> </w:t>
      </w:r>
      <w:r w:rsidRPr="00ED0774">
        <w:rPr>
          <w:color w:val="000000"/>
        </w:rPr>
        <w:t>–</w:t>
      </w:r>
      <w:r w:rsidR="00926681" w:rsidRPr="00ED0774">
        <w:rPr>
          <w:color w:val="000000"/>
        </w:rPr>
        <w:t xml:space="preserve"> </w:t>
      </w:r>
      <w:r w:rsidR="006D2FCC" w:rsidRPr="00ED0774">
        <w:rPr>
          <w:color w:val="000000"/>
        </w:rPr>
        <w:t>все</w:t>
      </w:r>
      <w:r w:rsidR="00926681" w:rsidRPr="00ED0774">
        <w:rPr>
          <w:color w:val="000000"/>
        </w:rPr>
        <w:t xml:space="preserve"> </w:t>
      </w:r>
      <w:r w:rsidR="006D2FCC" w:rsidRPr="00ED0774">
        <w:rPr>
          <w:color w:val="000000"/>
        </w:rPr>
        <w:t>гематологические</w:t>
      </w:r>
      <w:r w:rsidR="00926681" w:rsidRPr="00ED0774">
        <w:rPr>
          <w:color w:val="000000"/>
        </w:rPr>
        <w:t xml:space="preserve"> </w:t>
      </w:r>
      <w:r w:rsidR="006D2FCC" w:rsidRPr="00ED0774">
        <w:rPr>
          <w:color w:val="000000"/>
        </w:rPr>
        <w:t>критерии</w:t>
      </w:r>
      <w:r w:rsidR="00926681" w:rsidRPr="00ED0774">
        <w:rPr>
          <w:color w:val="000000"/>
        </w:rPr>
        <w:t xml:space="preserve"> </w:t>
      </w:r>
      <w:r w:rsidR="006D2FCC" w:rsidRPr="00ED0774">
        <w:rPr>
          <w:color w:val="000000"/>
        </w:rPr>
        <w:t>ПР;</w:t>
      </w:r>
      <w:r w:rsidR="00926681" w:rsidRPr="00ED0774">
        <w:rPr>
          <w:color w:val="000000"/>
        </w:rPr>
        <w:t xml:space="preserve"> </w:t>
      </w:r>
      <w:r w:rsidR="006D2FCC" w:rsidRPr="00ED0774">
        <w:t>снижение</w:t>
      </w:r>
      <w:r w:rsidR="00926681" w:rsidRPr="00ED0774">
        <w:t xml:space="preserve"> </w:t>
      </w:r>
      <w:r w:rsidR="006D2FCC" w:rsidRPr="00ED0774">
        <w:t>процента</w:t>
      </w:r>
      <w:r w:rsidR="00926681" w:rsidRPr="00ED0774">
        <w:t xml:space="preserve"> </w:t>
      </w:r>
      <w:r w:rsidR="006D2FCC" w:rsidRPr="00ED0774">
        <w:t>бластных</w:t>
      </w:r>
      <w:r w:rsidR="00926681" w:rsidRPr="00ED0774">
        <w:t xml:space="preserve"> </w:t>
      </w:r>
      <w:r w:rsidR="006D2FCC" w:rsidRPr="00ED0774">
        <w:t>клеток</w:t>
      </w:r>
      <w:r w:rsidR="00926681" w:rsidRPr="00ED0774">
        <w:t xml:space="preserve"> </w:t>
      </w:r>
      <w:r w:rsidR="006D2FCC" w:rsidRPr="00ED0774">
        <w:t>в</w:t>
      </w:r>
      <w:r w:rsidR="00926681" w:rsidRPr="00ED0774">
        <w:t xml:space="preserve"> </w:t>
      </w:r>
      <w:r w:rsidR="006D2FCC" w:rsidRPr="00ED0774">
        <w:t>пунктате</w:t>
      </w:r>
      <w:r w:rsidR="00926681" w:rsidRPr="00ED0774">
        <w:t xml:space="preserve"> </w:t>
      </w:r>
      <w:r w:rsidR="006D2FCC" w:rsidRPr="00ED0774">
        <w:t>кос</w:t>
      </w:r>
      <w:r w:rsidR="00B63D39" w:rsidRPr="00ED0774">
        <w:t>т</w:t>
      </w:r>
      <w:r w:rsidR="006D2FCC" w:rsidRPr="00ED0774">
        <w:t>ного</w:t>
      </w:r>
      <w:r w:rsidR="00926681" w:rsidRPr="00ED0774">
        <w:t xml:space="preserve"> </w:t>
      </w:r>
      <w:r w:rsidR="006D2FCC" w:rsidRPr="00ED0774">
        <w:t>мозга</w:t>
      </w:r>
      <w:r w:rsidR="00926681" w:rsidRPr="00ED0774">
        <w:t xml:space="preserve"> </w:t>
      </w:r>
      <w:r w:rsidR="006D2FCC" w:rsidRPr="00ED0774">
        <w:t>до</w:t>
      </w:r>
      <w:r w:rsidR="00926681" w:rsidRPr="00ED0774">
        <w:t xml:space="preserve"> </w:t>
      </w:r>
      <w:r w:rsidR="006D2FCC" w:rsidRPr="00ED0774">
        <w:t>5</w:t>
      </w:r>
      <w:r w:rsidR="00570130" w:rsidRPr="00ED0774">
        <w:t>–</w:t>
      </w:r>
      <w:r w:rsidR="006D2FCC" w:rsidRPr="00ED0774">
        <w:t>25</w:t>
      </w:r>
      <w:r w:rsidR="00926681" w:rsidRPr="00ED0774">
        <w:t xml:space="preserve"> </w:t>
      </w:r>
      <w:r w:rsidR="006D2FCC" w:rsidRPr="00ED0774">
        <w:t>%;</w:t>
      </w:r>
      <w:r w:rsidR="00926681" w:rsidRPr="00ED0774">
        <w:t xml:space="preserve"> </w:t>
      </w:r>
      <w:r w:rsidR="006D2FCC" w:rsidRPr="00ED0774">
        <w:t>снижение</w:t>
      </w:r>
      <w:r w:rsidR="00926681" w:rsidRPr="00ED0774">
        <w:t xml:space="preserve"> </w:t>
      </w:r>
      <w:r w:rsidR="006D2FCC" w:rsidRPr="00ED0774">
        <w:t>числа</w:t>
      </w:r>
      <w:r w:rsidR="00926681" w:rsidRPr="00ED0774">
        <w:t xml:space="preserve"> </w:t>
      </w:r>
      <w:r w:rsidR="006D2FCC" w:rsidRPr="00ED0774">
        <w:t>бластных</w:t>
      </w:r>
      <w:r w:rsidR="00926681" w:rsidRPr="00ED0774">
        <w:t xml:space="preserve"> </w:t>
      </w:r>
      <w:r w:rsidR="006D2FCC" w:rsidRPr="00ED0774">
        <w:t>клеток</w:t>
      </w:r>
      <w:r w:rsidR="00926681" w:rsidRPr="00ED0774">
        <w:t xml:space="preserve"> </w:t>
      </w:r>
      <w:r w:rsidR="006D2FCC" w:rsidRPr="00ED0774">
        <w:t>в</w:t>
      </w:r>
      <w:r w:rsidR="00926681" w:rsidRPr="00ED0774">
        <w:t xml:space="preserve"> </w:t>
      </w:r>
      <w:r w:rsidR="006D2FCC" w:rsidRPr="00ED0774">
        <w:t>пунктате</w:t>
      </w:r>
      <w:r w:rsidR="00926681" w:rsidRPr="00ED0774">
        <w:t xml:space="preserve"> </w:t>
      </w:r>
      <w:r w:rsidR="006D2FCC" w:rsidRPr="00ED0774">
        <w:t>костного</w:t>
      </w:r>
      <w:r w:rsidR="00926681" w:rsidRPr="00ED0774">
        <w:t xml:space="preserve"> </w:t>
      </w:r>
      <w:r w:rsidR="006D2FCC" w:rsidRPr="00ED0774">
        <w:t>мозга</w:t>
      </w:r>
      <w:r w:rsidR="00926681" w:rsidRPr="00ED0774">
        <w:t xml:space="preserve"> </w:t>
      </w:r>
      <w:r w:rsidR="006D2FCC" w:rsidRPr="00ED0774">
        <w:t>не</w:t>
      </w:r>
      <w:r w:rsidR="00926681" w:rsidRPr="00ED0774">
        <w:t xml:space="preserve"> </w:t>
      </w:r>
      <w:r w:rsidR="006D2FCC" w:rsidRPr="00ED0774">
        <w:t>менее</w:t>
      </w:r>
      <w:r w:rsidR="00926681" w:rsidRPr="00ED0774">
        <w:t xml:space="preserve"> </w:t>
      </w:r>
      <w:r w:rsidR="006D2FCC" w:rsidRPr="00ED0774">
        <w:t>чем</w:t>
      </w:r>
      <w:r w:rsidR="00926681" w:rsidRPr="00ED0774">
        <w:t xml:space="preserve"> </w:t>
      </w:r>
      <w:r w:rsidR="006D2FCC" w:rsidRPr="00ED0774">
        <w:t>на</w:t>
      </w:r>
      <w:r w:rsidR="00926681" w:rsidRPr="00ED0774">
        <w:t xml:space="preserve"> </w:t>
      </w:r>
      <w:r w:rsidR="006D2FCC" w:rsidRPr="00ED0774">
        <w:t>50</w:t>
      </w:r>
      <w:r w:rsidR="00926681" w:rsidRPr="00ED0774">
        <w:t xml:space="preserve"> </w:t>
      </w:r>
      <w:r w:rsidR="006D2FCC" w:rsidRPr="00ED0774">
        <w:t>%</w:t>
      </w:r>
      <w:r w:rsidR="00926681" w:rsidRPr="00ED0774">
        <w:t xml:space="preserve"> </w:t>
      </w:r>
      <w:r w:rsidR="006D2FCC" w:rsidRPr="00ED0774">
        <w:t>от</w:t>
      </w:r>
      <w:r w:rsidR="00926681" w:rsidRPr="00ED0774">
        <w:t xml:space="preserve"> </w:t>
      </w:r>
      <w:r w:rsidR="006D2FCC" w:rsidRPr="00ED0774">
        <w:t>исходного</w:t>
      </w:r>
      <w:r w:rsidR="00926681" w:rsidRPr="00ED0774">
        <w:t xml:space="preserve"> </w:t>
      </w:r>
      <w:r w:rsidR="006D2FCC" w:rsidRPr="00ED0774">
        <w:t>до</w:t>
      </w:r>
      <w:r w:rsidR="00926681" w:rsidRPr="00ED0774">
        <w:t xml:space="preserve"> </w:t>
      </w:r>
      <w:r w:rsidR="006D2FCC" w:rsidRPr="00ED0774">
        <w:t>начала</w:t>
      </w:r>
      <w:r w:rsidR="00926681" w:rsidRPr="00ED0774">
        <w:t xml:space="preserve"> </w:t>
      </w:r>
      <w:r w:rsidR="006D2FCC" w:rsidRPr="00ED0774">
        <w:t>лечения.</w:t>
      </w:r>
      <w:r w:rsidR="00926681" w:rsidRPr="00ED0774">
        <w:t xml:space="preserve"> </w:t>
      </w:r>
      <w:r w:rsidR="006D2FCC" w:rsidRPr="00ED0774">
        <w:t>Данный</w:t>
      </w:r>
      <w:r w:rsidR="00926681" w:rsidRPr="00ED0774">
        <w:t xml:space="preserve"> </w:t>
      </w:r>
      <w:r w:rsidR="006D2FCC" w:rsidRPr="00ED0774">
        <w:t>критерий</w:t>
      </w:r>
      <w:r w:rsidR="00926681" w:rsidRPr="00ED0774">
        <w:t xml:space="preserve"> </w:t>
      </w:r>
      <w:r w:rsidR="006D2FCC" w:rsidRPr="00ED0774">
        <w:t>используется</w:t>
      </w:r>
      <w:r w:rsidR="00926681" w:rsidRPr="00ED0774">
        <w:t xml:space="preserve"> </w:t>
      </w:r>
      <w:r w:rsidR="006D2FCC" w:rsidRPr="00ED0774">
        <w:t>для</w:t>
      </w:r>
      <w:r w:rsidR="00926681" w:rsidRPr="00ED0774">
        <w:t xml:space="preserve"> </w:t>
      </w:r>
      <w:r w:rsidR="006D2FCC" w:rsidRPr="00ED0774">
        <w:t>оценки</w:t>
      </w:r>
      <w:r w:rsidR="00926681" w:rsidRPr="00ED0774">
        <w:t xml:space="preserve"> </w:t>
      </w:r>
      <w:r w:rsidR="006D2FCC" w:rsidRPr="00ED0774">
        <w:t>эффективности</w:t>
      </w:r>
      <w:r w:rsidR="00926681" w:rsidRPr="00ED0774">
        <w:t xml:space="preserve"> </w:t>
      </w:r>
      <w:r w:rsidR="006D2FCC" w:rsidRPr="00ED0774">
        <w:t>лечения</w:t>
      </w:r>
      <w:r w:rsidR="00926681" w:rsidRPr="00ED0774">
        <w:t xml:space="preserve"> </w:t>
      </w:r>
      <w:r w:rsidR="006D2FCC" w:rsidRPr="00ED0774">
        <w:t>ОМЛ</w:t>
      </w:r>
      <w:r w:rsidR="00926681" w:rsidRPr="00ED0774">
        <w:t xml:space="preserve"> </w:t>
      </w:r>
      <w:r w:rsidR="006D2FCC" w:rsidRPr="00ED0774">
        <w:t>преимущественно</w:t>
      </w:r>
      <w:r w:rsidR="00926681" w:rsidRPr="00ED0774">
        <w:t xml:space="preserve"> </w:t>
      </w:r>
      <w:r w:rsidR="006D2FCC" w:rsidRPr="00ED0774">
        <w:t>в</w:t>
      </w:r>
      <w:r w:rsidR="00926681" w:rsidRPr="00ED0774">
        <w:t xml:space="preserve"> </w:t>
      </w:r>
      <w:r w:rsidR="006D2FCC" w:rsidRPr="00ED0774">
        <w:t>ходе</w:t>
      </w:r>
      <w:r w:rsidR="00926681" w:rsidRPr="00ED0774">
        <w:t xml:space="preserve"> </w:t>
      </w:r>
      <w:r w:rsidR="006D2FCC" w:rsidRPr="00ED0774">
        <w:t>клинических</w:t>
      </w:r>
      <w:r w:rsidR="00926681" w:rsidRPr="00ED0774">
        <w:t xml:space="preserve"> </w:t>
      </w:r>
      <w:r w:rsidR="006D2FCC" w:rsidRPr="00ED0774">
        <w:t>исследований</w:t>
      </w:r>
      <w:r w:rsidR="00926681" w:rsidRPr="00ED0774">
        <w:t xml:space="preserve"> </w:t>
      </w:r>
      <w:r w:rsidR="00570130" w:rsidRPr="00ED0774">
        <w:rPr>
          <w:lang w:val="en-US"/>
        </w:rPr>
        <w:t>I</w:t>
      </w:r>
      <w:r w:rsidR="00570130" w:rsidRPr="00ED0774">
        <w:t>–</w:t>
      </w:r>
      <w:r w:rsidR="00570130" w:rsidRPr="00ED0774">
        <w:rPr>
          <w:lang w:val="en-US"/>
        </w:rPr>
        <w:t>II</w:t>
      </w:r>
      <w:r w:rsidR="00926681" w:rsidRPr="00ED0774">
        <w:t xml:space="preserve"> </w:t>
      </w:r>
      <w:r w:rsidR="006D2FCC" w:rsidRPr="00ED0774">
        <w:t>фазы.</w:t>
      </w:r>
    </w:p>
    <w:p w14:paraId="14B24822" w14:textId="77777777" w:rsidR="000619BD" w:rsidRPr="00ED0774" w:rsidRDefault="000619BD" w:rsidP="000619BD">
      <w:pPr>
        <w:pStyle w:val="af6"/>
        <w:spacing w:after="0" w:line="360" w:lineRule="auto"/>
        <w:ind w:firstLine="567"/>
        <w:divId w:val="1288199709"/>
        <w:rPr>
          <w:rFonts w:cs="Times New Roman"/>
          <w:szCs w:val="24"/>
        </w:rPr>
      </w:pPr>
      <w:r w:rsidRPr="00ED0774">
        <w:rPr>
          <w:rStyle w:val="affb"/>
          <w:rFonts w:cs="Times New Roman"/>
          <w:iCs/>
          <w:szCs w:val="24"/>
        </w:rPr>
        <w:t>Общ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color w:val="000000"/>
          <w:szCs w:val="24"/>
        </w:rPr>
        <w:t>оценки</w:t>
      </w:r>
      <w:r w:rsidR="00926681" w:rsidRPr="00ED0774">
        <w:rPr>
          <w:rFonts w:cs="Times New Roman"/>
          <w:szCs w:val="24"/>
        </w:rPr>
        <w:t xml:space="preserve"> </w:t>
      </w:r>
      <w:r w:rsidRPr="00ED0774">
        <w:rPr>
          <w:rFonts w:cs="Times New Roman"/>
          <w:szCs w:val="24"/>
        </w:rPr>
        <w:t>общей</w:t>
      </w:r>
      <w:r w:rsidR="00926681" w:rsidRPr="00ED0774">
        <w:rPr>
          <w:rFonts w:cs="Times New Roman"/>
          <w:szCs w:val="24"/>
        </w:rPr>
        <w:t xml:space="preserve"> </w:t>
      </w:r>
      <w:r w:rsidRPr="00ED0774">
        <w:rPr>
          <w:rFonts w:cs="Times New Roman"/>
          <w:szCs w:val="24"/>
        </w:rPr>
        <w:t>выживаемости</w:t>
      </w:r>
      <w:r w:rsidR="00926681" w:rsidRPr="00ED0774">
        <w:rPr>
          <w:rFonts w:cs="Times New Roman"/>
          <w:szCs w:val="24"/>
        </w:rPr>
        <w:t xml:space="preserve"> </w:t>
      </w:r>
      <w:r w:rsidRPr="00ED0774">
        <w:rPr>
          <w:rFonts w:cs="Times New Roman"/>
          <w:szCs w:val="24"/>
        </w:rPr>
        <w:t>анализируют</w:t>
      </w:r>
      <w:r w:rsidR="00926681" w:rsidRPr="00ED0774">
        <w:rPr>
          <w:rFonts w:cs="Times New Roman"/>
          <w:szCs w:val="24"/>
        </w:rPr>
        <w:t xml:space="preserve"> </w:t>
      </w:r>
      <w:r w:rsidRPr="00ED0774">
        <w:rPr>
          <w:rFonts w:cs="Times New Roman"/>
          <w:szCs w:val="24"/>
        </w:rPr>
        <w:t>временные</w:t>
      </w:r>
      <w:r w:rsidR="00926681" w:rsidRPr="00ED0774">
        <w:rPr>
          <w:rFonts w:cs="Times New Roman"/>
          <w:szCs w:val="24"/>
        </w:rPr>
        <w:t xml:space="preserve"> </w:t>
      </w:r>
      <w:r w:rsidRPr="00ED0774">
        <w:rPr>
          <w:rFonts w:cs="Times New Roman"/>
          <w:szCs w:val="24"/>
        </w:rPr>
        <w:t>параметры</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оторым</w:t>
      </w:r>
      <w:r w:rsidR="00926681" w:rsidRPr="00ED0774">
        <w:rPr>
          <w:rFonts w:cs="Times New Roman"/>
          <w:szCs w:val="24"/>
        </w:rPr>
        <w:t xml:space="preserve"> </w:t>
      </w:r>
      <w:r w:rsidRPr="00ED0774">
        <w:rPr>
          <w:rFonts w:cs="Times New Roman"/>
          <w:szCs w:val="24"/>
        </w:rPr>
        <w:t>начали</w:t>
      </w:r>
      <w:r w:rsidR="00926681" w:rsidRPr="00ED0774">
        <w:rPr>
          <w:rFonts w:cs="Times New Roman"/>
          <w:szCs w:val="24"/>
        </w:rPr>
        <w:t xml:space="preserve"> </w:t>
      </w:r>
      <w:r w:rsidRPr="00ED0774">
        <w:rPr>
          <w:rFonts w:cs="Times New Roman"/>
          <w:szCs w:val="24"/>
        </w:rPr>
        <w:t>лечение.</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является</w:t>
      </w:r>
      <w:r w:rsidR="00926681" w:rsidRPr="00ED0774">
        <w:rPr>
          <w:rFonts w:cs="Times New Roman"/>
          <w:szCs w:val="24"/>
        </w:rPr>
        <w:t xml:space="preserve"> </w:t>
      </w:r>
      <w:r w:rsidRPr="00ED0774">
        <w:rPr>
          <w:rFonts w:cs="Times New Roman"/>
          <w:szCs w:val="24"/>
        </w:rPr>
        <w:t>день</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пациента</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ранняя</w:t>
      </w:r>
      <w:r w:rsidR="00926681" w:rsidRPr="00ED0774">
        <w:rPr>
          <w:rFonts w:cs="Times New Roman"/>
          <w:szCs w:val="24"/>
        </w:rPr>
        <w:t xml:space="preserve"> </w:t>
      </w:r>
      <w:r w:rsidRPr="00ED0774">
        <w:rPr>
          <w:rFonts w:cs="Times New Roman"/>
          <w:szCs w:val="24"/>
        </w:rPr>
        <w:t>летальность,</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цидива).</w:t>
      </w:r>
      <w:r w:rsidR="00926681" w:rsidRPr="00ED0774">
        <w:rPr>
          <w:rFonts w:cs="Times New Roman"/>
          <w:szCs w:val="24"/>
        </w:rPr>
        <w:t xml:space="preserve"> </w:t>
      </w:r>
      <w:r w:rsidRPr="00ED0774">
        <w:rPr>
          <w:rFonts w:cs="Times New Roman"/>
          <w:szCs w:val="24"/>
        </w:rPr>
        <w:t>Этот</w:t>
      </w:r>
      <w:r w:rsidR="00926681" w:rsidRPr="00ED0774">
        <w:rPr>
          <w:rFonts w:cs="Times New Roman"/>
          <w:szCs w:val="24"/>
        </w:rPr>
        <w:t xml:space="preserve"> </w:t>
      </w:r>
      <w:r w:rsidRPr="00ED0774">
        <w:rPr>
          <w:rFonts w:cs="Times New Roman"/>
          <w:szCs w:val="24"/>
        </w:rPr>
        <w:t>анализ</w:t>
      </w:r>
      <w:r w:rsidR="00926681" w:rsidRPr="00ED0774">
        <w:rPr>
          <w:rFonts w:cs="Times New Roman"/>
          <w:szCs w:val="24"/>
        </w:rPr>
        <w:t xml:space="preserve"> </w:t>
      </w:r>
      <w:r w:rsidRPr="00ED0774">
        <w:rPr>
          <w:rFonts w:cs="Times New Roman"/>
          <w:szCs w:val="24"/>
        </w:rPr>
        <w:t>позволяет</w:t>
      </w:r>
      <w:r w:rsidR="00926681" w:rsidRPr="00ED0774">
        <w:rPr>
          <w:rFonts w:cs="Times New Roman"/>
          <w:szCs w:val="24"/>
        </w:rPr>
        <w:t xml:space="preserve"> </w:t>
      </w:r>
      <w:r w:rsidRPr="00ED0774">
        <w:rPr>
          <w:rFonts w:cs="Times New Roman"/>
          <w:szCs w:val="24"/>
        </w:rPr>
        <w:t>оценить</w:t>
      </w:r>
      <w:r w:rsidR="00926681" w:rsidRPr="00ED0774">
        <w:rPr>
          <w:rFonts w:cs="Times New Roman"/>
          <w:szCs w:val="24"/>
        </w:rPr>
        <w:t xml:space="preserve"> </w:t>
      </w:r>
      <w:r w:rsidRPr="00ED0774">
        <w:rPr>
          <w:rFonts w:cs="Times New Roman"/>
          <w:szCs w:val="24"/>
        </w:rPr>
        <w:t>число</w:t>
      </w:r>
      <w:r w:rsidR="00926681" w:rsidRPr="00ED0774">
        <w:rPr>
          <w:rFonts w:cs="Times New Roman"/>
          <w:szCs w:val="24"/>
        </w:rPr>
        <w:t xml:space="preserve"> </w:t>
      </w:r>
      <w:r w:rsidRPr="00ED0774">
        <w:rPr>
          <w:rFonts w:cs="Times New Roman"/>
          <w:szCs w:val="24"/>
        </w:rPr>
        <w:t>реально</w:t>
      </w:r>
      <w:r w:rsidR="00926681" w:rsidRPr="00ED0774">
        <w:rPr>
          <w:rFonts w:cs="Times New Roman"/>
          <w:szCs w:val="24"/>
        </w:rPr>
        <w:t xml:space="preserve"> </w:t>
      </w:r>
      <w:r w:rsidRPr="00ED0774">
        <w:rPr>
          <w:rFonts w:cs="Times New Roman"/>
          <w:szCs w:val="24"/>
        </w:rPr>
        <w:t>оставшихся</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живы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ОМЛ</w:t>
      </w:r>
      <w:r w:rsidR="00926681" w:rsidRPr="00ED0774">
        <w:rPr>
          <w:rFonts w:cs="Times New Roman"/>
          <w:szCs w:val="24"/>
        </w:rPr>
        <w:t xml:space="preserve"> </w:t>
      </w:r>
      <w:r w:rsidRPr="00ED0774">
        <w:rPr>
          <w:rFonts w:cs="Times New Roman"/>
          <w:szCs w:val="24"/>
        </w:rPr>
        <w:t>на</w:t>
      </w:r>
      <w:r w:rsidR="00926681" w:rsidRPr="00ED0774">
        <w:rPr>
          <w:rFonts w:cs="Times New Roman"/>
          <w:szCs w:val="24"/>
        </w:rPr>
        <w:t xml:space="preserve"> </w:t>
      </w:r>
      <w:r w:rsidRPr="00ED0774">
        <w:rPr>
          <w:rFonts w:cs="Times New Roman"/>
          <w:szCs w:val="24"/>
        </w:rPr>
        <w:t>фоне</w:t>
      </w:r>
      <w:r w:rsidR="00926681" w:rsidRPr="00ED0774">
        <w:rPr>
          <w:rFonts w:cs="Times New Roman"/>
          <w:szCs w:val="24"/>
        </w:rPr>
        <w:t xml:space="preserve"> </w:t>
      </w:r>
      <w:r w:rsidRPr="00ED0774">
        <w:rPr>
          <w:rFonts w:cs="Times New Roman"/>
          <w:szCs w:val="24"/>
        </w:rPr>
        <w:t>проведенной</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p>
    <w:p w14:paraId="16861001" w14:textId="4667B2DE" w:rsidR="000619BD" w:rsidRPr="00ED0774" w:rsidRDefault="000619BD" w:rsidP="000619BD">
      <w:pPr>
        <w:pStyle w:val="af6"/>
        <w:spacing w:after="0" w:line="360" w:lineRule="auto"/>
        <w:ind w:firstLine="567"/>
        <w:divId w:val="1288199709"/>
        <w:rPr>
          <w:rFonts w:cs="Times New Roman"/>
          <w:i/>
          <w:iCs/>
          <w:szCs w:val="24"/>
        </w:rPr>
      </w:pPr>
      <w:r w:rsidRPr="00ED0774">
        <w:rPr>
          <w:rStyle w:val="affb"/>
          <w:rFonts w:cs="Times New Roman"/>
          <w:iCs/>
          <w:szCs w:val="24"/>
        </w:rPr>
        <w:lastRenderedPageBreak/>
        <w:t>Безрецидивн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color w:val="000000"/>
          <w:szCs w:val="24"/>
        </w:rPr>
        <w:t>оценке</w:t>
      </w:r>
      <w:r w:rsidR="00926681" w:rsidRPr="00ED0774">
        <w:rPr>
          <w:rFonts w:cs="Times New Roman"/>
          <w:szCs w:val="24"/>
        </w:rPr>
        <w:t xml:space="preserve"> </w:t>
      </w:r>
      <w:r w:rsidRPr="00ED0774">
        <w:rPr>
          <w:rFonts w:cs="Times New Roman"/>
          <w:szCs w:val="24"/>
        </w:rPr>
        <w:t>безрецидивной</w:t>
      </w:r>
      <w:r w:rsidR="00926681" w:rsidRPr="00ED0774">
        <w:rPr>
          <w:rFonts w:cs="Times New Roman"/>
          <w:szCs w:val="24"/>
        </w:rPr>
        <w:t xml:space="preserve"> </w:t>
      </w:r>
      <w:r w:rsidRPr="00ED0774">
        <w:rPr>
          <w:rFonts w:cs="Times New Roman"/>
          <w:szCs w:val="24"/>
        </w:rPr>
        <w:t>выживаемости</w:t>
      </w:r>
      <w:r w:rsidR="00926681" w:rsidRPr="00ED0774">
        <w:rPr>
          <w:rFonts w:cs="Times New Roman"/>
          <w:szCs w:val="24"/>
        </w:rPr>
        <w:t xml:space="preserve"> </w:t>
      </w:r>
      <w:r w:rsidRPr="00ED0774">
        <w:rPr>
          <w:rFonts w:cs="Times New Roman"/>
          <w:szCs w:val="24"/>
        </w:rPr>
        <w:t>учитывают</w:t>
      </w:r>
      <w:r w:rsidR="00926681" w:rsidRPr="00ED0774">
        <w:rPr>
          <w:rFonts w:cs="Times New Roman"/>
          <w:szCs w:val="24"/>
        </w:rPr>
        <w:t xml:space="preserve"> </w:t>
      </w:r>
      <w:r w:rsidRPr="00ED0774">
        <w:rPr>
          <w:rFonts w:cs="Times New Roman"/>
          <w:szCs w:val="24"/>
        </w:rPr>
        <w:t>данные</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была</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002D2E16" w:rsidRPr="00ED0774">
        <w:rPr>
          <w:rFonts w:cs="Times New Roman"/>
          <w:szCs w:val="24"/>
        </w:rPr>
        <w:t>ПР</w:t>
      </w:r>
      <w:r w:rsidRPr="00ED0774">
        <w:rPr>
          <w:rFonts w:cs="Times New Roman"/>
          <w:szCs w:val="24"/>
        </w:rPr>
        <w:t>.</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дата</w:t>
      </w:r>
      <w:r w:rsidR="00926681" w:rsidRPr="00ED0774">
        <w:rPr>
          <w:rFonts w:cs="Times New Roman"/>
          <w:szCs w:val="24"/>
        </w:rPr>
        <w:t xml:space="preserve"> </w:t>
      </w:r>
      <w:r w:rsidRPr="00ED0774">
        <w:rPr>
          <w:rFonts w:cs="Times New Roman"/>
          <w:szCs w:val="24"/>
        </w:rPr>
        <w:t>достижения</w:t>
      </w:r>
      <w:r w:rsidR="00926681" w:rsidRPr="00ED0774">
        <w:rPr>
          <w:rFonts w:cs="Times New Roman"/>
          <w:szCs w:val="24"/>
        </w:rPr>
        <w:t xml:space="preserve"> </w:t>
      </w:r>
      <w:r w:rsidR="002D2E16" w:rsidRPr="00ED0774">
        <w:rPr>
          <w:rFonts w:cs="Times New Roman"/>
          <w:szCs w:val="24"/>
        </w:rPr>
        <w:t>ПР</w:t>
      </w:r>
      <w:r w:rsidRPr="00ED0774">
        <w:rPr>
          <w:rFonts w:cs="Times New Roman"/>
          <w:szCs w:val="24"/>
        </w:rPr>
        <w:t>.</w:t>
      </w:r>
      <w:r w:rsidR="00926681" w:rsidRPr="00ED0774">
        <w:rPr>
          <w:rFonts w:cs="Times New Roman"/>
          <w:szCs w:val="24"/>
        </w:rPr>
        <w:t xml:space="preserve"> </w:t>
      </w:r>
      <w:r w:rsidRPr="00ED0774">
        <w:rPr>
          <w:rFonts w:cs="Times New Roman"/>
          <w:szCs w:val="24"/>
        </w:rPr>
        <w:t>Событиями</w:t>
      </w:r>
      <w:r w:rsidR="00926681" w:rsidRPr="00ED0774">
        <w:rPr>
          <w:rFonts w:cs="Times New Roman"/>
          <w:szCs w:val="24"/>
        </w:rPr>
        <w:t xml:space="preserve"> </w:t>
      </w:r>
      <w:r w:rsidRPr="00ED0774">
        <w:rPr>
          <w:rFonts w:cs="Times New Roman"/>
          <w:szCs w:val="24"/>
        </w:rPr>
        <w:t>считаются</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люб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консолидации</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поддерживающего</w:t>
      </w:r>
      <w:r w:rsidR="00926681" w:rsidRPr="00ED0774">
        <w:rPr>
          <w:rFonts w:cs="Times New Roman"/>
          <w:szCs w:val="24"/>
        </w:rPr>
        <w:t xml:space="preserve"> </w:t>
      </w:r>
      <w:r w:rsidRPr="00ED0774">
        <w:rPr>
          <w:rFonts w:cs="Times New Roman"/>
          <w:szCs w:val="24"/>
        </w:rPr>
        <w:t>лечения,</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рецидива,</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другой</w:t>
      </w:r>
      <w:r w:rsidR="00926681" w:rsidRPr="00ED0774">
        <w:rPr>
          <w:rFonts w:cs="Times New Roman"/>
          <w:szCs w:val="24"/>
        </w:rPr>
        <w:t xml:space="preserve"> </w:t>
      </w:r>
      <w:r w:rsidRPr="00ED0774">
        <w:rPr>
          <w:rFonts w:cs="Times New Roman"/>
          <w:szCs w:val="24"/>
        </w:rPr>
        <w:t>причины,</w:t>
      </w:r>
      <w:r w:rsidR="00926681" w:rsidRPr="00ED0774">
        <w:rPr>
          <w:rFonts w:cs="Times New Roman"/>
          <w:szCs w:val="24"/>
        </w:rPr>
        <w:t xml:space="preserve"> </w:t>
      </w:r>
      <w:r w:rsidR="00D945D2" w:rsidRPr="00ED0774">
        <w:rPr>
          <w:rFonts w:cs="Times New Roman"/>
          <w:szCs w:val="24"/>
        </w:rPr>
        <w:t>например</w:t>
      </w:r>
      <w:r w:rsidR="00856604" w:rsidRPr="00ED0774">
        <w:rPr>
          <w:rFonts w:cs="Times New Roman"/>
          <w:szCs w:val="24"/>
        </w:rPr>
        <w:t>,</w:t>
      </w:r>
      <w:r w:rsidR="00926681" w:rsidRPr="00ED0774">
        <w:rPr>
          <w:rFonts w:cs="Times New Roman"/>
          <w:szCs w:val="24"/>
        </w:rPr>
        <w:t xml:space="preserve"> </w:t>
      </w:r>
      <w:r w:rsidRPr="00ED0774">
        <w:rPr>
          <w:rFonts w:cs="Times New Roman"/>
          <w:szCs w:val="24"/>
        </w:rPr>
        <w:t>суицида).</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оторые</w:t>
      </w:r>
      <w:r w:rsidR="00926681" w:rsidRPr="00ED0774">
        <w:rPr>
          <w:rFonts w:cs="Times New Roman"/>
          <w:szCs w:val="24"/>
        </w:rPr>
        <w:t xml:space="preserve"> </w:t>
      </w:r>
      <w:r w:rsidRPr="00ED0774">
        <w:rPr>
          <w:rFonts w:cs="Times New Roman"/>
          <w:szCs w:val="24"/>
        </w:rPr>
        <w:t>были</w:t>
      </w:r>
      <w:r w:rsidR="00926681" w:rsidRPr="00ED0774">
        <w:rPr>
          <w:rFonts w:cs="Times New Roman"/>
          <w:szCs w:val="24"/>
        </w:rPr>
        <w:t xml:space="preserve"> </w:t>
      </w:r>
      <w:r w:rsidRPr="00ED0774">
        <w:rPr>
          <w:rFonts w:cs="Times New Roman"/>
          <w:szCs w:val="24"/>
        </w:rPr>
        <w:t>живы</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находилис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002D2E16"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r w:rsidR="00926681" w:rsidRPr="00ED0774">
        <w:rPr>
          <w:rFonts w:cs="Times New Roman"/>
          <w:szCs w:val="24"/>
        </w:rPr>
        <w:t xml:space="preserve"> </w:t>
      </w:r>
    </w:p>
    <w:p w14:paraId="3020AD10" w14:textId="77777777" w:rsidR="000619BD" w:rsidRPr="00ED0774" w:rsidRDefault="000619BD" w:rsidP="000619BD">
      <w:pPr>
        <w:pStyle w:val="af6"/>
        <w:spacing w:after="0" w:line="360" w:lineRule="auto"/>
        <w:ind w:firstLine="709"/>
        <w:contextualSpacing/>
        <w:divId w:val="1288199709"/>
        <w:rPr>
          <w:rFonts w:cs="Times New Roman"/>
          <w:szCs w:val="24"/>
        </w:rPr>
      </w:pPr>
      <w:r w:rsidRPr="00ED0774">
        <w:rPr>
          <w:rStyle w:val="affb"/>
          <w:rFonts w:cs="Times New Roman"/>
          <w:iCs/>
          <w:szCs w:val="24"/>
        </w:rPr>
        <w:t>Вероятность</w:t>
      </w:r>
      <w:r w:rsidR="00926681" w:rsidRPr="00ED0774">
        <w:rPr>
          <w:rStyle w:val="affb"/>
          <w:rFonts w:cs="Times New Roman"/>
          <w:iCs/>
          <w:szCs w:val="24"/>
        </w:rPr>
        <w:t xml:space="preserve"> </w:t>
      </w:r>
      <w:r w:rsidRPr="00ED0774">
        <w:rPr>
          <w:rStyle w:val="affb"/>
          <w:rFonts w:cs="Times New Roman"/>
          <w:iCs/>
          <w:szCs w:val="24"/>
        </w:rPr>
        <w:t>сохранения</w:t>
      </w:r>
      <w:r w:rsidR="00926681" w:rsidRPr="00ED0774">
        <w:rPr>
          <w:rStyle w:val="affb"/>
          <w:rFonts w:cs="Times New Roman"/>
          <w:iCs/>
          <w:szCs w:val="24"/>
        </w:rPr>
        <w:t xml:space="preserve"> </w:t>
      </w:r>
      <w:r w:rsidRPr="00ED0774">
        <w:rPr>
          <w:rStyle w:val="affb"/>
          <w:rFonts w:cs="Times New Roman"/>
          <w:iCs/>
          <w:szCs w:val="24"/>
        </w:rPr>
        <w:t>ПР</w:t>
      </w:r>
      <w:r w:rsidR="00926681" w:rsidRPr="00ED0774">
        <w:rPr>
          <w:rStyle w:val="affb"/>
          <w:rFonts w:cs="Times New Roman"/>
          <w:iCs/>
          <w:szCs w:val="24"/>
        </w:rPr>
        <w:t xml:space="preserve"> </w:t>
      </w:r>
      <w:r w:rsidRPr="00ED0774">
        <w:rPr>
          <w:rStyle w:val="affb"/>
          <w:rFonts w:cs="Times New Roman"/>
          <w:iCs/>
          <w:szCs w:val="24"/>
        </w:rPr>
        <w:t>(обратное</w:t>
      </w:r>
      <w:r w:rsidR="00926681" w:rsidRPr="00ED0774">
        <w:rPr>
          <w:rStyle w:val="affb"/>
          <w:rFonts w:cs="Times New Roman"/>
          <w:iCs/>
          <w:szCs w:val="24"/>
        </w:rPr>
        <w:t xml:space="preserve"> </w:t>
      </w:r>
      <w:r w:rsidRPr="00ED0774">
        <w:rPr>
          <w:rStyle w:val="affb"/>
          <w:rFonts w:cs="Times New Roman"/>
          <w:iCs/>
          <w:szCs w:val="24"/>
        </w:rPr>
        <w:t>от</w:t>
      </w:r>
      <w:r w:rsidR="00926681" w:rsidRPr="00ED0774">
        <w:rPr>
          <w:rStyle w:val="affb"/>
          <w:rFonts w:cs="Times New Roman"/>
          <w:iCs/>
          <w:szCs w:val="24"/>
        </w:rPr>
        <w:t xml:space="preserve"> </w:t>
      </w:r>
      <w:r w:rsidRPr="00ED0774">
        <w:rPr>
          <w:rStyle w:val="affb"/>
          <w:rFonts w:cs="Times New Roman"/>
          <w:iCs/>
          <w:szCs w:val="24"/>
        </w:rPr>
        <w:t>вероятности</w:t>
      </w:r>
      <w:r w:rsidR="00926681" w:rsidRPr="00ED0774">
        <w:rPr>
          <w:rStyle w:val="affb"/>
          <w:rFonts w:cs="Times New Roman"/>
          <w:iCs/>
          <w:szCs w:val="24"/>
        </w:rPr>
        <w:t xml:space="preserve"> </w:t>
      </w:r>
      <w:r w:rsidRPr="00ED0774">
        <w:rPr>
          <w:rStyle w:val="affb"/>
          <w:rFonts w:cs="Times New Roman"/>
          <w:iCs/>
          <w:szCs w:val="24"/>
        </w:rPr>
        <w:t>развития</w:t>
      </w:r>
      <w:r w:rsidR="00926681" w:rsidRPr="00ED0774">
        <w:rPr>
          <w:rStyle w:val="affb"/>
          <w:rFonts w:cs="Times New Roman"/>
          <w:iCs/>
          <w:szCs w:val="24"/>
        </w:rPr>
        <w:t xml:space="preserve"> </w:t>
      </w:r>
      <w:r w:rsidRPr="00ED0774">
        <w:rPr>
          <w:rStyle w:val="affb"/>
          <w:rFonts w:cs="Times New Roman"/>
          <w:iCs/>
          <w:szCs w:val="24"/>
        </w:rPr>
        <w:t>рецидива)</w:t>
      </w:r>
      <w:r w:rsidRPr="00ED0774">
        <w:rPr>
          <w:rFonts w:cs="Times New Roman"/>
          <w:b/>
          <w:szCs w:val="24"/>
        </w:rPr>
        <w:t>.</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color w:val="000000"/>
          <w:szCs w:val="24"/>
        </w:rPr>
        <w:t>оценке</w:t>
      </w:r>
      <w:r w:rsidR="00926681" w:rsidRPr="00ED0774">
        <w:rPr>
          <w:rFonts w:cs="Times New Roman"/>
          <w:szCs w:val="24"/>
        </w:rPr>
        <w:t xml:space="preserve"> </w:t>
      </w:r>
      <w:r w:rsidRPr="00ED0774">
        <w:rPr>
          <w:rFonts w:cs="Times New Roman"/>
          <w:szCs w:val="24"/>
        </w:rPr>
        <w:t>вероятности</w:t>
      </w:r>
      <w:r w:rsidR="00926681" w:rsidRPr="00ED0774">
        <w:rPr>
          <w:rFonts w:cs="Times New Roman"/>
          <w:szCs w:val="24"/>
        </w:rPr>
        <w:t xml:space="preserve"> </w:t>
      </w:r>
      <w:r w:rsidRPr="00ED0774">
        <w:rPr>
          <w:rFonts w:cs="Times New Roman"/>
          <w:szCs w:val="24"/>
        </w:rPr>
        <w:t>сохран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учитываются</w:t>
      </w:r>
      <w:r w:rsidR="00926681" w:rsidRPr="00ED0774">
        <w:rPr>
          <w:rFonts w:cs="Times New Roman"/>
          <w:szCs w:val="24"/>
        </w:rPr>
        <w:t xml:space="preserve"> </w:t>
      </w:r>
      <w:r w:rsidRPr="00ED0774">
        <w:rPr>
          <w:rFonts w:cs="Times New Roman"/>
          <w:szCs w:val="24"/>
        </w:rPr>
        <w:t>данные</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т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При</w:t>
      </w:r>
      <w:r w:rsidR="00926681" w:rsidRPr="00ED0774">
        <w:rPr>
          <w:rFonts w:cs="Times New Roman"/>
          <w:szCs w:val="24"/>
        </w:rPr>
        <w:t xml:space="preserve"> </w:t>
      </w:r>
      <w:r w:rsidRPr="00ED0774">
        <w:rPr>
          <w:rFonts w:cs="Times New Roman"/>
          <w:szCs w:val="24"/>
        </w:rPr>
        <w:t>этом</w:t>
      </w:r>
      <w:r w:rsidR="00926681" w:rsidRPr="00ED0774">
        <w:rPr>
          <w:rFonts w:cs="Times New Roman"/>
          <w:szCs w:val="24"/>
        </w:rPr>
        <w:t xml:space="preserve"> </w:t>
      </w:r>
      <w:r w:rsidRPr="00ED0774">
        <w:rPr>
          <w:rFonts w:cs="Times New Roman"/>
          <w:szCs w:val="24"/>
        </w:rPr>
        <w:t>точкой</w:t>
      </w:r>
      <w:r w:rsidR="00926681" w:rsidRPr="00ED0774">
        <w:rPr>
          <w:rFonts w:cs="Times New Roman"/>
          <w:szCs w:val="24"/>
        </w:rPr>
        <w:t xml:space="preserve"> </w:t>
      </w:r>
      <w:r w:rsidRPr="00ED0774">
        <w:rPr>
          <w:rFonts w:cs="Times New Roman"/>
          <w:szCs w:val="24"/>
        </w:rPr>
        <w:t>отсчета</w:t>
      </w:r>
      <w:r w:rsidR="00926681" w:rsidRPr="00ED0774">
        <w:rPr>
          <w:rFonts w:cs="Times New Roman"/>
          <w:szCs w:val="24"/>
        </w:rPr>
        <w:t xml:space="preserve"> </w:t>
      </w:r>
      <w:r w:rsidRPr="00ED0774">
        <w:rPr>
          <w:rFonts w:cs="Times New Roman"/>
          <w:szCs w:val="24"/>
        </w:rPr>
        <w:t>служит</w:t>
      </w:r>
      <w:r w:rsidR="00926681" w:rsidRPr="00ED0774">
        <w:rPr>
          <w:rFonts w:cs="Times New Roman"/>
          <w:szCs w:val="24"/>
        </w:rPr>
        <w:t xml:space="preserve"> </w:t>
      </w:r>
      <w:r w:rsidRPr="00ED0774">
        <w:rPr>
          <w:rFonts w:cs="Times New Roman"/>
          <w:szCs w:val="24"/>
        </w:rPr>
        <w:t>дата</w:t>
      </w:r>
      <w:r w:rsidR="00926681" w:rsidRPr="00ED0774">
        <w:rPr>
          <w:rFonts w:cs="Times New Roman"/>
          <w:szCs w:val="24"/>
        </w:rPr>
        <w:t xml:space="preserve"> </w:t>
      </w:r>
      <w:r w:rsidRPr="00ED0774">
        <w:rPr>
          <w:rFonts w:cs="Times New Roman"/>
          <w:szCs w:val="24"/>
        </w:rPr>
        <w:t>достиж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заболевания.</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кто</w:t>
      </w:r>
      <w:r w:rsidR="00926681" w:rsidRPr="00ED0774">
        <w:rPr>
          <w:rFonts w:cs="Times New Roman"/>
          <w:szCs w:val="24"/>
        </w:rPr>
        <w:t xml:space="preserve"> </w:t>
      </w:r>
      <w:r w:rsidRPr="00ED0774">
        <w:rPr>
          <w:rFonts w:cs="Times New Roman"/>
          <w:szCs w:val="24"/>
        </w:rPr>
        <w:t>жив</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r w:rsidR="00926681" w:rsidRPr="00ED0774">
        <w:rPr>
          <w:rFonts w:cs="Times New Roman"/>
          <w:szCs w:val="24"/>
        </w:rPr>
        <w:t xml:space="preserve"> </w:t>
      </w:r>
      <w:r w:rsidRPr="00ED0774">
        <w:rPr>
          <w:rFonts w:cs="Times New Roman"/>
          <w:szCs w:val="24"/>
        </w:rPr>
        <w:t>Пациенты,</w:t>
      </w:r>
      <w:r w:rsidR="00926681" w:rsidRPr="00ED0774">
        <w:rPr>
          <w:rFonts w:cs="Times New Roman"/>
          <w:szCs w:val="24"/>
        </w:rPr>
        <w:t xml:space="preserve"> </w:t>
      </w:r>
      <w:r w:rsidRPr="00ED0774">
        <w:rPr>
          <w:rFonts w:cs="Times New Roman"/>
          <w:szCs w:val="24"/>
        </w:rPr>
        <w:t>умершие</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Pr="00ED0774">
        <w:rPr>
          <w:rFonts w:cs="Times New Roman"/>
          <w:szCs w:val="24"/>
        </w:rPr>
        <w:t>связанных</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лечением,</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других</w:t>
      </w:r>
      <w:r w:rsidR="00926681" w:rsidRPr="00ED0774">
        <w:rPr>
          <w:rFonts w:cs="Times New Roman"/>
          <w:szCs w:val="24"/>
        </w:rPr>
        <w:t xml:space="preserve"> </w:t>
      </w:r>
      <w:r w:rsidRPr="00ED0774">
        <w:rPr>
          <w:rFonts w:cs="Times New Roman"/>
          <w:szCs w:val="24"/>
        </w:rPr>
        <w:t>причин,</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день</w:t>
      </w:r>
      <w:r w:rsidR="00926681" w:rsidRPr="00ED0774">
        <w:rPr>
          <w:rFonts w:cs="Times New Roman"/>
          <w:szCs w:val="24"/>
        </w:rPr>
        <w:t xml:space="preserve"> </w:t>
      </w:r>
      <w:r w:rsidRPr="00ED0774">
        <w:rPr>
          <w:rFonts w:cs="Times New Roman"/>
          <w:szCs w:val="24"/>
        </w:rPr>
        <w:t>смерти,</w:t>
      </w:r>
      <w:r w:rsidR="00926681" w:rsidRPr="00ED0774">
        <w:rPr>
          <w:rFonts w:cs="Times New Roman"/>
          <w:szCs w:val="24"/>
        </w:rPr>
        <w:t xml:space="preserve"> </w:t>
      </w:r>
      <w:r w:rsidRPr="00ED0774">
        <w:rPr>
          <w:rFonts w:cs="Times New Roman"/>
          <w:szCs w:val="24"/>
        </w:rPr>
        <w:t>как</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находившихся</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p>
    <w:p w14:paraId="709C0937" w14:textId="77777777" w:rsidR="000619BD" w:rsidRPr="00ED0774" w:rsidRDefault="000619BD" w:rsidP="000619BD">
      <w:pPr>
        <w:pStyle w:val="af6"/>
        <w:spacing w:after="0" w:line="360" w:lineRule="auto"/>
        <w:ind w:firstLine="709"/>
        <w:contextualSpacing/>
        <w:divId w:val="1288199709"/>
        <w:rPr>
          <w:rFonts w:cs="Times New Roman"/>
          <w:szCs w:val="24"/>
        </w:rPr>
      </w:pPr>
      <w:r w:rsidRPr="00ED0774">
        <w:rPr>
          <w:rFonts w:cs="Times New Roman"/>
          <w:szCs w:val="24"/>
        </w:rPr>
        <w:t>Вероятность</w:t>
      </w:r>
      <w:r w:rsidR="00926681" w:rsidRPr="00ED0774">
        <w:rPr>
          <w:rFonts w:cs="Times New Roman"/>
          <w:szCs w:val="24"/>
        </w:rPr>
        <w:t xml:space="preserve"> </w:t>
      </w:r>
      <w:r w:rsidRPr="00ED0774">
        <w:rPr>
          <w:rFonts w:cs="Times New Roman"/>
          <w:szCs w:val="24"/>
        </w:rPr>
        <w:t>сохран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является</w:t>
      </w:r>
      <w:r w:rsidR="00926681" w:rsidRPr="00ED0774">
        <w:rPr>
          <w:rFonts w:cs="Times New Roman"/>
          <w:szCs w:val="24"/>
        </w:rPr>
        <w:t xml:space="preserve"> </w:t>
      </w:r>
      <w:r w:rsidRPr="00ED0774">
        <w:rPr>
          <w:rFonts w:cs="Times New Roman"/>
          <w:szCs w:val="24"/>
        </w:rPr>
        <w:t>тем</w:t>
      </w:r>
      <w:r w:rsidR="00926681" w:rsidRPr="00ED0774">
        <w:rPr>
          <w:rFonts w:cs="Times New Roman"/>
          <w:szCs w:val="24"/>
        </w:rPr>
        <w:t xml:space="preserve"> </w:t>
      </w:r>
      <w:r w:rsidRPr="00ED0774">
        <w:rPr>
          <w:rFonts w:cs="Times New Roman"/>
          <w:szCs w:val="24"/>
        </w:rPr>
        <w:t>показателем,</w:t>
      </w:r>
      <w:r w:rsidR="00926681" w:rsidRPr="00ED0774">
        <w:rPr>
          <w:rFonts w:cs="Times New Roman"/>
          <w:szCs w:val="24"/>
        </w:rPr>
        <w:t xml:space="preserve"> </w:t>
      </w:r>
      <w:r w:rsidRPr="00ED0774">
        <w:rPr>
          <w:rFonts w:cs="Times New Roman"/>
          <w:szCs w:val="24"/>
        </w:rPr>
        <w:t>который</w:t>
      </w:r>
      <w:r w:rsidR="00926681" w:rsidRPr="00ED0774">
        <w:rPr>
          <w:rFonts w:cs="Times New Roman"/>
          <w:szCs w:val="24"/>
        </w:rPr>
        <w:t xml:space="preserve"> </w:t>
      </w:r>
      <w:r w:rsidRPr="00ED0774">
        <w:rPr>
          <w:rFonts w:cs="Times New Roman"/>
          <w:szCs w:val="24"/>
        </w:rPr>
        <w:t>позволяет</w:t>
      </w:r>
      <w:r w:rsidR="00926681" w:rsidRPr="00ED0774">
        <w:rPr>
          <w:rFonts w:cs="Times New Roman"/>
          <w:szCs w:val="24"/>
        </w:rPr>
        <w:t xml:space="preserve"> </w:t>
      </w:r>
      <w:r w:rsidRPr="00ED0774">
        <w:rPr>
          <w:rFonts w:cs="Times New Roman"/>
          <w:szCs w:val="24"/>
        </w:rPr>
        <w:t>оценивать</w:t>
      </w:r>
      <w:r w:rsidR="00926681" w:rsidRPr="00ED0774">
        <w:rPr>
          <w:rFonts w:cs="Times New Roman"/>
          <w:szCs w:val="24"/>
        </w:rPr>
        <w:t xml:space="preserve"> </w:t>
      </w:r>
      <w:r w:rsidRPr="00ED0774">
        <w:rPr>
          <w:rFonts w:cs="Times New Roman"/>
          <w:szCs w:val="24"/>
        </w:rPr>
        <w:t>истинную</w:t>
      </w:r>
      <w:r w:rsidR="00926681" w:rsidRPr="00ED0774">
        <w:rPr>
          <w:rFonts w:cs="Times New Roman"/>
          <w:szCs w:val="24"/>
        </w:rPr>
        <w:t xml:space="preserve"> </w:t>
      </w:r>
      <w:r w:rsidRPr="00ED0774">
        <w:rPr>
          <w:rFonts w:cs="Times New Roman"/>
          <w:szCs w:val="24"/>
        </w:rPr>
        <w:t>противоопухолевую</w:t>
      </w:r>
      <w:r w:rsidR="00926681" w:rsidRPr="00ED0774">
        <w:rPr>
          <w:rFonts w:cs="Times New Roman"/>
          <w:szCs w:val="24"/>
        </w:rPr>
        <w:t xml:space="preserve"> </w:t>
      </w:r>
      <w:r w:rsidRPr="00ED0774">
        <w:rPr>
          <w:rFonts w:cs="Times New Roman"/>
          <w:szCs w:val="24"/>
        </w:rPr>
        <w:t>эффективность</w:t>
      </w:r>
      <w:r w:rsidR="00926681" w:rsidRPr="00ED0774">
        <w:rPr>
          <w:rFonts w:cs="Times New Roman"/>
          <w:szCs w:val="24"/>
        </w:rPr>
        <w:t xml:space="preserve"> </w:t>
      </w:r>
      <w:r w:rsidRPr="00ED0774">
        <w:rPr>
          <w:rFonts w:cs="Times New Roman"/>
          <w:szCs w:val="24"/>
        </w:rPr>
        <w:t>какой-либо</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без</w:t>
      </w:r>
      <w:r w:rsidR="00926681" w:rsidRPr="00ED0774">
        <w:rPr>
          <w:rFonts w:cs="Times New Roman"/>
          <w:szCs w:val="24"/>
        </w:rPr>
        <w:t xml:space="preserve"> </w:t>
      </w:r>
      <w:r w:rsidRPr="00ED0774">
        <w:rPr>
          <w:rFonts w:cs="Times New Roman"/>
          <w:szCs w:val="24"/>
        </w:rPr>
        <w:t>учета</w:t>
      </w:r>
      <w:r w:rsidR="00926681" w:rsidRPr="00ED0774">
        <w:rPr>
          <w:rFonts w:cs="Times New Roman"/>
          <w:szCs w:val="24"/>
        </w:rPr>
        <w:t xml:space="preserve"> </w:t>
      </w:r>
      <w:r w:rsidRPr="00ED0774">
        <w:rPr>
          <w:rFonts w:cs="Times New Roman"/>
          <w:szCs w:val="24"/>
        </w:rPr>
        <w:t>таких</w:t>
      </w:r>
      <w:r w:rsidR="00926681" w:rsidRPr="00ED0774">
        <w:rPr>
          <w:rFonts w:cs="Times New Roman"/>
          <w:szCs w:val="24"/>
        </w:rPr>
        <w:t xml:space="preserve"> </w:t>
      </w:r>
      <w:r w:rsidRPr="00ED0774">
        <w:rPr>
          <w:rFonts w:cs="Times New Roman"/>
          <w:szCs w:val="24"/>
        </w:rPr>
        <w:t>субъективных</w:t>
      </w:r>
      <w:r w:rsidR="00926681" w:rsidRPr="00ED0774">
        <w:rPr>
          <w:rFonts w:cs="Times New Roman"/>
          <w:szCs w:val="24"/>
        </w:rPr>
        <w:t xml:space="preserve"> </w:t>
      </w:r>
      <w:r w:rsidRPr="00ED0774">
        <w:rPr>
          <w:rFonts w:cs="Times New Roman"/>
          <w:szCs w:val="24"/>
        </w:rPr>
        <w:t>моментов,</w:t>
      </w:r>
      <w:r w:rsidR="00926681" w:rsidRPr="00ED0774">
        <w:rPr>
          <w:rFonts w:cs="Times New Roman"/>
          <w:szCs w:val="24"/>
        </w:rPr>
        <w:t xml:space="preserve"> </w:t>
      </w:r>
      <w:r w:rsidRPr="00ED0774">
        <w:rPr>
          <w:rFonts w:cs="Times New Roman"/>
          <w:szCs w:val="24"/>
        </w:rPr>
        <w:t>как</w:t>
      </w:r>
      <w:r w:rsidR="00926681" w:rsidRPr="00ED0774">
        <w:rPr>
          <w:rFonts w:cs="Times New Roman"/>
          <w:szCs w:val="24"/>
        </w:rPr>
        <w:t xml:space="preserve"> </w:t>
      </w:r>
      <w:r w:rsidRPr="00ED0774">
        <w:rPr>
          <w:rFonts w:cs="Times New Roman"/>
          <w:szCs w:val="24"/>
        </w:rPr>
        <w:t>выхаживание</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Pr="00ED0774">
        <w:rPr>
          <w:rFonts w:cs="Times New Roman"/>
          <w:szCs w:val="24"/>
        </w:rPr>
        <w:t>связанных</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самим</w:t>
      </w:r>
      <w:r w:rsidR="00926681" w:rsidRPr="00ED0774">
        <w:rPr>
          <w:rFonts w:cs="Times New Roman"/>
          <w:szCs w:val="24"/>
        </w:rPr>
        <w:t xml:space="preserve"> </w:t>
      </w:r>
      <w:r w:rsidRPr="00ED0774">
        <w:rPr>
          <w:rFonts w:cs="Times New Roman"/>
          <w:szCs w:val="24"/>
        </w:rPr>
        <w:t>лечением.</w:t>
      </w:r>
    </w:p>
    <w:p w14:paraId="2D1A6AFB" w14:textId="1345B635" w:rsidR="000619BD" w:rsidRPr="00ED0774" w:rsidRDefault="000619BD" w:rsidP="000619BD">
      <w:pPr>
        <w:pStyle w:val="af6"/>
        <w:spacing w:after="0" w:line="360" w:lineRule="auto"/>
        <w:ind w:firstLine="709"/>
        <w:contextualSpacing/>
        <w:divId w:val="1288199709"/>
        <w:rPr>
          <w:rFonts w:cs="Times New Roman"/>
          <w:szCs w:val="24"/>
        </w:rPr>
      </w:pPr>
      <w:r w:rsidRPr="00ED0774">
        <w:rPr>
          <w:rStyle w:val="affb"/>
          <w:rFonts w:cs="Times New Roman"/>
          <w:iCs/>
          <w:szCs w:val="24"/>
        </w:rPr>
        <w:t>Бессобытийная</w:t>
      </w:r>
      <w:r w:rsidR="00926681" w:rsidRPr="00ED0774">
        <w:rPr>
          <w:rStyle w:val="affb"/>
          <w:rFonts w:cs="Times New Roman"/>
          <w:iCs/>
          <w:szCs w:val="24"/>
        </w:rPr>
        <w:t xml:space="preserve"> </w:t>
      </w:r>
      <w:r w:rsidRPr="00ED0774">
        <w:rPr>
          <w:rStyle w:val="affb"/>
          <w:rFonts w:cs="Times New Roman"/>
          <w:iCs/>
          <w:szCs w:val="24"/>
        </w:rPr>
        <w:t>выживаемость</w:t>
      </w:r>
      <w:r w:rsidRPr="00ED0774">
        <w:rPr>
          <w:rFonts w:cs="Times New Roman"/>
          <w:b/>
          <w:szCs w:val="24"/>
        </w:rPr>
        <w:t>.</w:t>
      </w:r>
      <w:r w:rsidR="00926681" w:rsidRPr="00ED0774">
        <w:rPr>
          <w:rFonts w:cs="Times New Roman"/>
          <w:szCs w:val="24"/>
        </w:rPr>
        <w:t xml:space="preserve"> </w:t>
      </w:r>
      <w:r w:rsidRPr="00ED0774">
        <w:rPr>
          <w:rFonts w:cs="Times New Roman"/>
          <w:szCs w:val="24"/>
        </w:rPr>
        <w:t>Этот</w:t>
      </w:r>
      <w:r w:rsidR="00926681" w:rsidRPr="00ED0774">
        <w:rPr>
          <w:rFonts w:cs="Times New Roman"/>
          <w:szCs w:val="24"/>
        </w:rPr>
        <w:t xml:space="preserve"> </w:t>
      </w:r>
      <w:r w:rsidRPr="00ED0774">
        <w:rPr>
          <w:rFonts w:cs="Times New Roman"/>
          <w:szCs w:val="24"/>
        </w:rPr>
        <w:t>показатель</w:t>
      </w:r>
      <w:r w:rsidR="00926681" w:rsidRPr="00ED0774">
        <w:rPr>
          <w:rFonts w:cs="Times New Roman"/>
          <w:szCs w:val="24"/>
        </w:rPr>
        <w:t xml:space="preserve"> </w:t>
      </w:r>
      <w:r w:rsidRPr="00ED0774">
        <w:rPr>
          <w:rFonts w:cs="Times New Roman"/>
          <w:szCs w:val="24"/>
        </w:rPr>
        <w:t>оценивает</w:t>
      </w:r>
      <w:r w:rsidR="00926681" w:rsidRPr="00ED0774">
        <w:rPr>
          <w:rFonts w:cs="Times New Roman"/>
          <w:szCs w:val="24"/>
        </w:rPr>
        <w:t xml:space="preserve"> </w:t>
      </w:r>
      <w:r w:rsidRPr="00ED0774">
        <w:rPr>
          <w:rFonts w:cs="Times New Roman"/>
          <w:szCs w:val="24"/>
        </w:rPr>
        <w:t>выживаемость</w:t>
      </w:r>
      <w:r w:rsidR="00926681" w:rsidRPr="00ED0774">
        <w:rPr>
          <w:rFonts w:cs="Times New Roman"/>
          <w:szCs w:val="24"/>
        </w:rPr>
        <w:t xml:space="preserve"> </w:t>
      </w:r>
      <w:r w:rsidRPr="00ED0774">
        <w:rPr>
          <w:rFonts w:cs="Times New Roman"/>
          <w:szCs w:val="24"/>
        </w:rPr>
        <w:t>всех</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включенных</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анализ,</w:t>
      </w:r>
      <w:r w:rsidR="00926681" w:rsidRPr="00ED0774">
        <w:rPr>
          <w:rFonts w:cs="Times New Roman"/>
          <w:szCs w:val="24"/>
        </w:rPr>
        <w:t xml:space="preserve"> </w:t>
      </w:r>
      <w:r w:rsidRPr="00ED0774">
        <w:rPr>
          <w:rFonts w:cs="Times New Roman"/>
          <w:szCs w:val="24"/>
        </w:rPr>
        <w:t>с</w:t>
      </w:r>
      <w:r w:rsidR="00926681" w:rsidRPr="00ED0774">
        <w:rPr>
          <w:rFonts w:cs="Times New Roman"/>
          <w:szCs w:val="24"/>
        </w:rPr>
        <w:t xml:space="preserve"> </w:t>
      </w:r>
      <w:r w:rsidRPr="00ED0774">
        <w:rPr>
          <w:rFonts w:cs="Times New Roman"/>
          <w:szCs w:val="24"/>
        </w:rPr>
        <w:t>момента</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терапии.</w:t>
      </w:r>
      <w:r w:rsidR="00926681" w:rsidRPr="00ED0774">
        <w:rPr>
          <w:rFonts w:cs="Times New Roman"/>
          <w:szCs w:val="24"/>
        </w:rPr>
        <w:t xml:space="preserve"> </w:t>
      </w:r>
      <w:r w:rsidRPr="00ED0774">
        <w:rPr>
          <w:rFonts w:cs="Times New Roman"/>
          <w:szCs w:val="24"/>
        </w:rPr>
        <w:t>Событием</w:t>
      </w:r>
      <w:r w:rsidR="00926681" w:rsidRPr="00ED0774">
        <w:rPr>
          <w:rFonts w:cs="Times New Roman"/>
          <w:szCs w:val="24"/>
        </w:rPr>
        <w:t xml:space="preserve"> </w:t>
      </w:r>
      <w:r w:rsidRPr="00ED0774">
        <w:rPr>
          <w:rFonts w:cs="Times New Roman"/>
          <w:szCs w:val="24"/>
        </w:rPr>
        <w:t>считается</w:t>
      </w:r>
      <w:r w:rsidR="00926681" w:rsidRPr="00ED0774">
        <w:rPr>
          <w:rFonts w:cs="Times New Roman"/>
          <w:szCs w:val="24"/>
        </w:rPr>
        <w:t xml:space="preserve"> </w:t>
      </w:r>
      <w:r w:rsidRPr="00ED0774">
        <w:rPr>
          <w:rFonts w:cs="Times New Roman"/>
          <w:szCs w:val="24"/>
        </w:rPr>
        <w:t>ранняя</w:t>
      </w:r>
      <w:r w:rsidR="00926681" w:rsidRPr="00ED0774">
        <w:rPr>
          <w:rFonts w:cs="Times New Roman"/>
          <w:szCs w:val="24"/>
        </w:rPr>
        <w:t xml:space="preserve"> </w:t>
      </w:r>
      <w:r w:rsidRPr="00ED0774">
        <w:rPr>
          <w:rFonts w:cs="Times New Roman"/>
          <w:szCs w:val="24"/>
        </w:rPr>
        <w:t>летальность,</w:t>
      </w:r>
      <w:r w:rsidR="00926681" w:rsidRPr="00ED0774">
        <w:rPr>
          <w:rFonts w:cs="Times New Roman"/>
          <w:szCs w:val="24"/>
        </w:rPr>
        <w:t xml:space="preserve"> </w:t>
      </w:r>
      <w:r w:rsidRPr="00ED0774">
        <w:rPr>
          <w:rFonts w:cs="Times New Roman"/>
          <w:szCs w:val="24"/>
        </w:rPr>
        <w:t>факт</w:t>
      </w:r>
      <w:r w:rsidR="00926681" w:rsidRPr="00ED0774">
        <w:rPr>
          <w:rFonts w:cs="Times New Roman"/>
          <w:szCs w:val="24"/>
        </w:rPr>
        <w:t xml:space="preserve"> </w:t>
      </w:r>
      <w:r w:rsidRPr="00ED0774">
        <w:rPr>
          <w:rFonts w:cs="Times New Roman"/>
          <w:szCs w:val="24"/>
        </w:rPr>
        <w:t>недостижени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через</w:t>
      </w:r>
      <w:r w:rsidR="00926681" w:rsidRPr="00ED0774">
        <w:rPr>
          <w:rFonts w:cs="Times New Roman"/>
          <w:szCs w:val="24"/>
        </w:rPr>
        <w:t xml:space="preserve"> </w:t>
      </w:r>
      <w:r w:rsidR="002D2E16" w:rsidRPr="00ED0774">
        <w:rPr>
          <w:rFonts w:cs="Times New Roman"/>
          <w:szCs w:val="24"/>
        </w:rPr>
        <w:t>2</w:t>
      </w:r>
      <w:r w:rsidR="00926681" w:rsidRPr="00ED0774">
        <w:rPr>
          <w:rFonts w:cs="Times New Roman"/>
          <w:szCs w:val="24"/>
        </w:rPr>
        <w:t xml:space="preserve"> </w:t>
      </w:r>
      <w:r w:rsidR="005E7775" w:rsidRPr="00ED0774">
        <w:rPr>
          <w:rFonts w:cs="Times New Roman"/>
          <w:szCs w:val="24"/>
        </w:rPr>
        <w:t>месяца</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начала</w:t>
      </w:r>
      <w:r w:rsidR="00926681" w:rsidRPr="00ED0774">
        <w:rPr>
          <w:rFonts w:cs="Times New Roman"/>
          <w:szCs w:val="24"/>
        </w:rPr>
        <w:t xml:space="preserve"> </w:t>
      </w:r>
      <w:r w:rsidRPr="00ED0774">
        <w:rPr>
          <w:rFonts w:cs="Times New Roman"/>
          <w:szCs w:val="24"/>
        </w:rPr>
        <w:t>лечения,</w:t>
      </w:r>
      <w:r w:rsidR="00926681" w:rsidRPr="00ED0774">
        <w:rPr>
          <w:rFonts w:cs="Times New Roman"/>
          <w:szCs w:val="24"/>
        </w:rPr>
        <w:t xml:space="preserve"> </w:t>
      </w:r>
      <w:r w:rsidRPr="00ED0774">
        <w:rPr>
          <w:rFonts w:cs="Times New Roman"/>
          <w:szCs w:val="24"/>
        </w:rPr>
        <w:t>смерть</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период</w:t>
      </w:r>
      <w:r w:rsidR="00926681" w:rsidRPr="00ED0774">
        <w:rPr>
          <w:rFonts w:cs="Times New Roman"/>
          <w:szCs w:val="24"/>
        </w:rPr>
        <w:t xml:space="preserve"> </w:t>
      </w:r>
      <w:r w:rsidRPr="00ED0774">
        <w:rPr>
          <w:rFonts w:cs="Times New Roman"/>
          <w:szCs w:val="24"/>
        </w:rPr>
        <w:t>ремиссии</w:t>
      </w:r>
      <w:r w:rsidR="00926681" w:rsidRPr="00ED0774">
        <w:rPr>
          <w:rFonts w:cs="Times New Roman"/>
          <w:szCs w:val="24"/>
        </w:rPr>
        <w:t xml:space="preserve"> </w:t>
      </w:r>
      <w:r w:rsidRPr="00ED0774">
        <w:rPr>
          <w:rFonts w:cs="Times New Roman"/>
          <w:szCs w:val="24"/>
        </w:rPr>
        <w:t>от</w:t>
      </w:r>
      <w:r w:rsidR="00926681" w:rsidRPr="00ED0774">
        <w:rPr>
          <w:rFonts w:cs="Times New Roman"/>
          <w:szCs w:val="24"/>
        </w:rPr>
        <w:t xml:space="preserve"> </w:t>
      </w:r>
      <w:r w:rsidRPr="00ED0774">
        <w:rPr>
          <w:rFonts w:cs="Times New Roman"/>
          <w:szCs w:val="24"/>
        </w:rPr>
        <w:t>осложнений</w:t>
      </w:r>
      <w:r w:rsidR="00926681" w:rsidRPr="00ED0774">
        <w:rPr>
          <w:rFonts w:cs="Times New Roman"/>
          <w:szCs w:val="24"/>
        </w:rPr>
        <w:t xml:space="preserve"> </w:t>
      </w:r>
      <w:r w:rsidR="005E7775" w:rsidRPr="00ED0774">
        <w:rPr>
          <w:rFonts w:cs="Times New Roman"/>
          <w:szCs w:val="24"/>
        </w:rPr>
        <w:t>химиотерапии (</w:t>
      </w:r>
      <w:r w:rsidRPr="00ED0774">
        <w:rPr>
          <w:rFonts w:cs="Times New Roman"/>
          <w:szCs w:val="24"/>
        </w:rPr>
        <w:t>ХТ</w:t>
      </w:r>
      <w:r w:rsidR="005E7775" w:rsidRPr="00ED0774">
        <w:rPr>
          <w:rFonts w:cs="Times New Roman"/>
          <w:szCs w:val="24"/>
        </w:rPr>
        <w:t>)</w:t>
      </w:r>
      <w:r w:rsidR="00926681" w:rsidRPr="00ED0774">
        <w:rPr>
          <w:rFonts w:cs="Times New Roman"/>
          <w:szCs w:val="24"/>
        </w:rPr>
        <w:t xml:space="preserve"> </w:t>
      </w:r>
      <w:r w:rsidRPr="00ED0774">
        <w:rPr>
          <w:rFonts w:cs="Times New Roman"/>
          <w:szCs w:val="24"/>
        </w:rPr>
        <w:t>или</w:t>
      </w:r>
      <w:r w:rsidR="00926681" w:rsidRPr="00ED0774">
        <w:rPr>
          <w:rFonts w:cs="Times New Roman"/>
          <w:szCs w:val="24"/>
        </w:rPr>
        <w:t xml:space="preserve"> </w:t>
      </w:r>
      <w:r w:rsidRPr="00ED0774">
        <w:rPr>
          <w:rFonts w:cs="Times New Roman"/>
          <w:szCs w:val="24"/>
        </w:rPr>
        <w:t>других</w:t>
      </w:r>
      <w:r w:rsidR="00926681" w:rsidRPr="00ED0774">
        <w:rPr>
          <w:rFonts w:cs="Times New Roman"/>
          <w:szCs w:val="24"/>
        </w:rPr>
        <w:t xml:space="preserve"> </w:t>
      </w:r>
      <w:r w:rsidRPr="00ED0774">
        <w:rPr>
          <w:rFonts w:cs="Times New Roman"/>
          <w:szCs w:val="24"/>
        </w:rPr>
        <w:t>причин,</w:t>
      </w:r>
      <w:r w:rsidR="00926681" w:rsidRPr="00ED0774">
        <w:rPr>
          <w:rFonts w:cs="Times New Roman"/>
          <w:szCs w:val="24"/>
        </w:rPr>
        <w:t xml:space="preserve"> </w:t>
      </w:r>
      <w:r w:rsidRPr="00ED0774">
        <w:rPr>
          <w:rFonts w:cs="Times New Roman"/>
          <w:szCs w:val="24"/>
        </w:rPr>
        <w:t>а</w:t>
      </w:r>
      <w:r w:rsidR="00926681" w:rsidRPr="00ED0774">
        <w:rPr>
          <w:rFonts w:cs="Times New Roman"/>
          <w:szCs w:val="24"/>
        </w:rPr>
        <w:t xml:space="preserve"> </w:t>
      </w:r>
      <w:r w:rsidRPr="00ED0774">
        <w:rPr>
          <w:rFonts w:cs="Times New Roman"/>
          <w:szCs w:val="24"/>
        </w:rPr>
        <w:t>также</w:t>
      </w:r>
      <w:r w:rsidR="00926681" w:rsidRPr="00ED0774">
        <w:rPr>
          <w:rFonts w:cs="Times New Roman"/>
          <w:szCs w:val="24"/>
        </w:rPr>
        <w:t xml:space="preserve"> </w:t>
      </w:r>
      <w:r w:rsidRPr="00ED0774">
        <w:rPr>
          <w:rFonts w:cs="Times New Roman"/>
          <w:szCs w:val="24"/>
        </w:rPr>
        <w:t>рецидив</w:t>
      </w:r>
      <w:r w:rsidR="00926681" w:rsidRPr="00ED0774">
        <w:rPr>
          <w:rFonts w:cs="Times New Roman"/>
          <w:szCs w:val="24"/>
        </w:rPr>
        <w:t xml:space="preserve"> </w:t>
      </w:r>
      <w:r w:rsidRPr="00ED0774">
        <w:rPr>
          <w:rFonts w:cs="Times New Roman"/>
          <w:szCs w:val="24"/>
        </w:rPr>
        <w:t>заболевания.</w:t>
      </w:r>
      <w:r w:rsidR="00926681" w:rsidRPr="00ED0774">
        <w:rPr>
          <w:rFonts w:cs="Times New Roman"/>
          <w:szCs w:val="24"/>
        </w:rPr>
        <w:t xml:space="preserve"> </w:t>
      </w:r>
      <w:r w:rsidRPr="00ED0774">
        <w:rPr>
          <w:rFonts w:cs="Times New Roman"/>
          <w:szCs w:val="24"/>
        </w:rPr>
        <w:t>Цензурируют</w:t>
      </w:r>
      <w:r w:rsidR="00926681" w:rsidRPr="00ED0774">
        <w:rPr>
          <w:rFonts w:cs="Times New Roman"/>
          <w:szCs w:val="24"/>
        </w:rPr>
        <w:t xml:space="preserve"> </w:t>
      </w:r>
      <w:r w:rsidRPr="00ED0774">
        <w:rPr>
          <w:rFonts w:cs="Times New Roman"/>
          <w:szCs w:val="24"/>
        </w:rPr>
        <w:t>только</w:t>
      </w:r>
      <w:r w:rsidR="00926681" w:rsidRPr="00ED0774">
        <w:rPr>
          <w:rFonts w:cs="Times New Roman"/>
          <w:szCs w:val="24"/>
        </w:rPr>
        <w:t xml:space="preserve"> </w:t>
      </w:r>
      <w:r w:rsidRPr="00ED0774">
        <w:rPr>
          <w:rFonts w:cs="Times New Roman"/>
          <w:szCs w:val="24"/>
        </w:rPr>
        <w:t>пациентов,</w:t>
      </w:r>
      <w:r w:rsidR="00926681" w:rsidRPr="00ED0774">
        <w:rPr>
          <w:rFonts w:cs="Times New Roman"/>
          <w:szCs w:val="24"/>
        </w:rPr>
        <w:t xml:space="preserve"> </w:t>
      </w:r>
      <w:r w:rsidRPr="00ED0774">
        <w:rPr>
          <w:rFonts w:cs="Times New Roman"/>
          <w:szCs w:val="24"/>
        </w:rPr>
        <w:t>у</w:t>
      </w:r>
      <w:r w:rsidR="00926681" w:rsidRPr="00ED0774">
        <w:rPr>
          <w:rFonts w:cs="Times New Roman"/>
          <w:szCs w:val="24"/>
        </w:rPr>
        <w:t xml:space="preserve"> </w:t>
      </w:r>
      <w:r w:rsidRPr="00ED0774">
        <w:rPr>
          <w:rFonts w:cs="Times New Roman"/>
          <w:szCs w:val="24"/>
        </w:rPr>
        <w:t>которых</w:t>
      </w:r>
      <w:r w:rsidR="00926681" w:rsidRPr="00ED0774">
        <w:rPr>
          <w:rFonts w:cs="Times New Roman"/>
          <w:szCs w:val="24"/>
        </w:rPr>
        <w:t xml:space="preserve"> </w:t>
      </w:r>
      <w:r w:rsidRPr="00ED0774">
        <w:rPr>
          <w:rFonts w:cs="Times New Roman"/>
          <w:szCs w:val="24"/>
        </w:rPr>
        <w:t>была</w:t>
      </w:r>
      <w:r w:rsidR="00926681" w:rsidRPr="00ED0774">
        <w:rPr>
          <w:rFonts w:cs="Times New Roman"/>
          <w:szCs w:val="24"/>
        </w:rPr>
        <w:t xml:space="preserve"> </w:t>
      </w:r>
      <w:r w:rsidRPr="00ED0774">
        <w:rPr>
          <w:rFonts w:cs="Times New Roman"/>
          <w:szCs w:val="24"/>
        </w:rPr>
        <w:t>достигнута</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Pr="00ED0774">
        <w:rPr>
          <w:rFonts w:cs="Times New Roman"/>
          <w:szCs w:val="24"/>
        </w:rPr>
        <w:t>течение</w:t>
      </w:r>
      <w:r w:rsidR="00926681" w:rsidRPr="00ED0774">
        <w:rPr>
          <w:rFonts w:cs="Times New Roman"/>
          <w:szCs w:val="24"/>
        </w:rPr>
        <w:t xml:space="preserve"> </w:t>
      </w:r>
      <w:r w:rsidRPr="00ED0774">
        <w:rPr>
          <w:rFonts w:cs="Times New Roman"/>
          <w:szCs w:val="24"/>
        </w:rPr>
        <w:t>первых</w:t>
      </w:r>
      <w:r w:rsidR="00926681" w:rsidRPr="00ED0774">
        <w:rPr>
          <w:rFonts w:cs="Times New Roman"/>
          <w:szCs w:val="24"/>
        </w:rPr>
        <w:t xml:space="preserve"> </w:t>
      </w:r>
      <w:r w:rsidR="002D2E16" w:rsidRPr="00ED0774">
        <w:rPr>
          <w:rFonts w:cs="Times New Roman"/>
          <w:szCs w:val="24"/>
        </w:rPr>
        <w:t>2</w:t>
      </w:r>
      <w:r w:rsidR="00926681" w:rsidRPr="00ED0774">
        <w:rPr>
          <w:rFonts w:cs="Times New Roman"/>
          <w:szCs w:val="24"/>
        </w:rPr>
        <w:t xml:space="preserve"> </w:t>
      </w:r>
      <w:r w:rsidRPr="00ED0774">
        <w:rPr>
          <w:rFonts w:cs="Times New Roman"/>
          <w:szCs w:val="24"/>
        </w:rPr>
        <w:t>курсов</w:t>
      </w:r>
      <w:r w:rsidR="00926681" w:rsidRPr="00ED0774">
        <w:rPr>
          <w:rFonts w:cs="Times New Roman"/>
          <w:szCs w:val="24"/>
        </w:rPr>
        <w:t xml:space="preserve"> </w:t>
      </w:r>
      <w:r w:rsidRPr="00ED0774">
        <w:rPr>
          <w:rFonts w:cs="Times New Roman"/>
          <w:szCs w:val="24"/>
        </w:rPr>
        <w:t>ХТ,</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они</w:t>
      </w:r>
      <w:r w:rsidR="00926681" w:rsidRPr="00ED0774">
        <w:rPr>
          <w:rFonts w:cs="Times New Roman"/>
          <w:szCs w:val="24"/>
        </w:rPr>
        <w:t xml:space="preserve"> </w:t>
      </w:r>
      <w:r w:rsidRPr="00ED0774">
        <w:rPr>
          <w:rFonts w:cs="Times New Roman"/>
          <w:szCs w:val="24"/>
        </w:rPr>
        <w:t>остаются</w:t>
      </w:r>
      <w:r w:rsidR="00926681" w:rsidRPr="00ED0774">
        <w:rPr>
          <w:rFonts w:cs="Times New Roman"/>
          <w:szCs w:val="24"/>
        </w:rPr>
        <w:t xml:space="preserve"> </w:t>
      </w:r>
      <w:r w:rsidRPr="00ED0774">
        <w:rPr>
          <w:rFonts w:cs="Times New Roman"/>
          <w:szCs w:val="24"/>
        </w:rPr>
        <w:t>живыми,</w:t>
      </w:r>
      <w:r w:rsidR="00926681" w:rsidRPr="00ED0774">
        <w:rPr>
          <w:rFonts w:cs="Times New Roman"/>
          <w:szCs w:val="24"/>
        </w:rPr>
        <w:t xml:space="preserve"> </w:t>
      </w:r>
      <w:r w:rsidRPr="00ED0774">
        <w:rPr>
          <w:rFonts w:cs="Times New Roman"/>
          <w:szCs w:val="24"/>
        </w:rPr>
        <w:t>сохраняя</w:t>
      </w:r>
      <w:r w:rsidR="00926681" w:rsidRPr="00ED0774">
        <w:rPr>
          <w:rFonts w:cs="Times New Roman"/>
          <w:szCs w:val="24"/>
        </w:rPr>
        <w:t xml:space="preserve"> </w:t>
      </w:r>
      <w:r w:rsidRPr="00ED0774">
        <w:rPr>
          <w:rFonts w:cs="Times New Roman"/>
          <w:szCs w:val="24"/>
        </w:rPr>
        <w:t>ПР,</w:t>
      </w:r>
      <w:r w:rsidR="00926681" w:rsidRPr="00ED0774">
        <w:rPr>
          <w:rFonts w:cs="Times New Roman"/>
          <w:szCs w:val="24"/>
        </w:rPr>
        <w:t xml:space="preserve"> </w:t>
      </w:r>
      <w:r w:rsidRPr="00ED0774">
        <w:rPr>
          <w:rFonts w:cs="Times New Roman"/>
          <w:szCs w:val="24"/>
        </w:rPr>
        <w:t>на</w:t>
      </w:r>
      <w:r w:rsidR="00926681" w:rsidRPr="00ED0774">
        <w:rPr>
          <w:rFonts w:cs="Times New Roman"/>
          <w:szCs w:val="24"/>
        </w:rPr>
        <w:t xml:space="preserve"> </w:t>
      </w:r>
      <w:r w:rsidRPr="00ED0774">
        <w:rPr>
          <w:rFonts w:cs="Times New Roman"/>
          <w:szCs w:val="24"/>
        </w:rPr>
        <w:t>момент</w:t>
      </w:r>
      <w:r w:rsidR="00926681" w:rsidRPr="00ED0774">
        <w:rPr>
          <w:rFonts w:cs="Times New Roman"/>
          <w:szCs w:val="24"/>
        </w:rPr>
        <w:t xml:space="preserve"> </w:t>
      </w:r>
      <w:r w:rsidRPr="00ED0774">
        <w:rPr>
          <w:rFonts w:cs="Times New Roman"/>
          <w:szCs w:val="24"/>
        </w:rPr>
        <w:t>проведения</w:t>
      </w:r>
      <w:r w:rsidR="00926681" w:rsidRPr="00ED0774">
        <w:rPr>
          <w:rFonts w:cs="Times New Roman"/>
          <w:szCs w:val="24"/>
        </w:rPr>
        <w:t xml:space="preserve"> </w:t>
      </w:r>
      <w:r w:rsidRPr="00ED0774">
        <w:rPr>
          <w:rFonts w:cs="Times New Roman"/>
          <w:szCs w:val="24"/>
        </w:rPr>
        <w:t>анализа.</w:t>
      </w:r>
    </w:p>
    <w:p w14:paraId="18A25207" w14:textId="23F04DDE"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Резистентная</w:t>
      </w:r>
      <w:r w:rsidR="00926681" w:rsidRPr="00ED0774">
        <w:rPr>
          <w:rStyle w:val="affb"/>
          <w:iCs/>
        </w:rPr>
        <w:t xml:space="preserve"> </w:t>
      </w:r>
      <w:r w:rsidRPr="00ED0774">
        <w:rPr>
          <w:rStyle w:val="affb"/>
          <w:iCs/>
        </w:rPr>
        <w:t>форма</w:t>
      </w:r>
      <w:r w:rsidR="00926681" w:rsidRPr="00ED0774">
        <w:t xml:space="preserve"> </w:t>
      </w:r>
      <w:r w:rsidRPr="00ED0774">
        <w:t>ОМЛ</w:t>
      </w:r>
      <w:r w:rsidR="00064BB4" w:rsidRPr="00ED0774">
        <w:t>,</w:t>
      </w:r>
      <w:r w:rsidR="00926681" w:rsidRPr="00ED0774">
        <w:t xml:space="preserve"> </w:t>
      </w:r>
      <w:r w:rsidRPr="00ED0774">
        <w:t>по</w:t>
      </w:r>
      <w:r w:rsidR="00926681" w:rsidRPr="00ED0774">
        <w:t xml:space="preserve"> </w:t>
      </w:r>
      <w:r w:rsidRPr="00ED0774">
        <w:t>мнению</w:t>
      </w:r>
      <w:r w:rsidR="00926681" w:rsidRPr="00ED0774">
        <w:t xml:space="preserve"> </w:t>
      </w:r>
      <w:r w:rsidRPr="00ED0774">
        <w:t>большинства</w:t>
      </w:r>
      <w:r w:rsidR="00926681" w:rsidRPr="00ED0774">
        <w:t xml:space="preserve"> </w:t>
      </w:r>
      <w:r w:rsidRPr="00ED0774">
        <w:t>российских</w:t>
      </w:r>
      <w:r w:rsidR="00926681" w:rsidRPr="00ED0774">
        <w:t xml:space="preserve"> </w:t>
      </w:r>
      <w:r w:rsidRPr="00ED0774">
        <w:t>экспертов</w:t>
      </w:r>
      <w:r w:rsidR="00064BB4" w:rsidRPr="00ED0774">
        <w:t>,</w:t>
      </w:r>
      <w:r w:rsidR="00926681" w:rsidRPr="00ED0774">
        <w:t xml:space="preserve"> </w:t>
      </w:r>
      <w:r w:rsidRPr="00ED0774">
        <w:t>констатируется</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000619BD" w:rsidRPr="00ED0774">
        <w:t>ПР</w:t>
      </w:r>
      <w:r w:rsidR="00926681" w:rsidRPr="00ED0774">
        <w:t xml:space="preserve"> </w:t>
      </w:r>
      <w:r w:rsidRPr="00ED0774">
        <w:t>после</w:t>
      </w:r>
      <w:r w:rsidR="00926681" w:rsidRPr="00ED0774">
        <w:t xml:space="preserve"> </w:t>
      </w:r>
      <w:r w:rsidRPr="00ED0774">
        <w:t>завершения</w:t>
      </w:r>
      <w:r w:rsidR="00926681" w:rsidRPr="00ED0774">
        <w:t xml:space="preserve"> </w:t>
      </w:r>
      <w:r w:rsidR="000619BD" w:rsidRPr="00ED0774">
        <w:t>2</w:t>
      </w:r>
      <w:r w:rsidR="00926681" w:rsidRPr="00ED0774">
        <w:t xml:space="preserve"> </w:t>
      </w:r>
      <w:r w:rsidRPr="00ED0774">
        <w:t>курсов</w:t>
      </w:r>
      <w:r w:rsidR="00926681" w:rsidRPr="00ED0774">
        <w:t xml:space="preserve"> </w:t>
      </w:r>
      <w:r w:rsidRPr="00ED0774">
        <w:t>индукционной</w:t>
      </w:r>
      <w:r w:rsidR="00926681" w:rsidRPr="00ED0774">
        <w:t xml:space="preserve"> </w:t>
      </w:r>
      <w:r w:rsidRPr="00ED0774">
        <w:t>терапии</w:t>
      </w:r>
      <w:r w:rsidR="00476D4A" w:rsidRPr="00ED0774">
        <w:t>.</w:t>
      </w:r>
      <w:r w:rsidR="00926681" w:rsidRPr="00ED0774">
        <w:t xml:space="preserve"> </w:t>
      </w:r>
      <w:r w:rsidR="0031106E" w:rsidRPr="00ED0774">
        <w:t>Важно</w:t>
      </w:r>
      <w:r w:rsidR="00926681" w:rsidRPr="00ED0774">
        <w:t xml:space="preserve"> </w:t>
      </w:r>
      <w:r w:rsidR="0031106E" w:rsidRPr="00ED0774">
        <w:t>отметить,</w:t>
      </w:r>
      <w:r w:rsidR="00926681" w:rsidRPr="00ED0774">
        <w:t xml:space="preserve"> </w:t>
      </w:r>
      <w:r w:rsidR="0031106E" w:rsidRPr="00ED0774">
        <w:t>что</w:t>
      </w:r>
      <w:r w:rsidR="00064BB4" w:rsidRPr="00ED0774">
        <w:t>,</w:t>
      </w:r>
      <w:r w:rsidR="00926681" w:rsidRPr="00ED0774">
        <w:t xml:space="preserve"> </w:t>
      </w:r>
      <w:r w:rsidR="0031106E" w:rsidRPr="00ED0774">
        <w:t>по</w:t>
      </w:r>
      <w:r w:rsidR="00926681" w:rsidRPr="00ED0774">
        <w:t xml:space="preserve"> </w:t>
      </w:r>
      <w:r w:rsidR="0031106E" w:rsidRPr="00ED0774">
        <w:t>международным</w:t>
      </w:r>
      <w:r w:rsidR="00926681" w:rsidRPr="00ED0774">
        <w:t xml:space="preserve"> </w:t>
      </w:r>
      <w:r w:rsidR="0031106E" w:rsidRPr="00ED0774">
        <w:t>критериям</w:t>
      </w:r>
      <w:r w:rsidR="00064BB4" w:rsidRPr="00ED0774">
        <w:t>,</w:t>
      </w:r>
      <w:r w:rsidR="00926681" w:rsidRPr="00ED0774">
        <w:t xml:space="preserve"> </w:t>
      </w:r>
      <w:r w:rsidR="0031106E" w:rsidRPr="00ED0774">
        <w:t>резистентность</w:t>
      </w:r>
      <w:r w:rsidR="00926681" w:rsidRPr="00ED0774">
        <w:t xml:space="preserve"> </w:t>
      </w:r>
      <w:r w:rsidR="0031106E" w:rsidRPr="00ED0774">
        <w:t>при</w:t>
      </w:r>
      <w:r w:rsidR="00926681" w:rsidRPr="00ED0774">
        <w:t xml:space="preserve"> </w:t>
      </w:r>
      <w:r w:rsidR="0031106E" w:rsidRPr="00ED0774">
        <w:t>ОМЛ</w:t>
      </w:r>
      <w:r w:rsidR="00926681" w:rsidRPr="00ED0774">
        <w:t xml:space="preserve"> </w:t>
      </w:r>
      <w:r w:rsidR="0031106E" w:rsidRPr="00ED0774">
        <w:t>можно</w:t>
      </w:r>
      <w:r w:rsidR="00926681" w:rsidRPr="00ED0774">
        <w:t xml:space="preserve"> </w:t>
      </w:r>
      <w:r w:rsidR="0031106E" w:rsidRPr="00ED0774">
        <w:t>оценивать</w:t>
      </w:r>
      <w:r w:rsidR="00926681" w:rsidRPr="00ED0774">
        <w:t xml:space="preserve"> </w:t>
      </w:r>
      <w:r w:rsidR="0031106E" w:rsidRPr="00ED0774">
        <w:t>лишь</w:t>
      </w:r>
      <w:r w:rsidR="00926681" w:rsidRPr="00ED0774">
        <w:t xml:space="preserve"> </w:t>
      </w:r>
      <w:r w:rsidR="0031106E" w:rsidRPr="00ED0774">
        <w:t>через</w:t>
      </w:r>
      <w:r w:rsidR="00926681" w:rsidRPr="00ED0774">
        <w:t xml:space="preserve"> </w:t>
      </w:r>
      <w:r w:rsidR="0031106E" w:rsidRPr="00ED0774">
        <w:t>7</w:t>
      </w:r>
      <w:r w:rsidR="00926681" w:rsidRPr="00ED0774">
        <w:t xml:space="preserve"> </w:t>
      </w:r>
      <w:r w:rsidR="0031106E" w:rsidRPr="00ED0774">
        <w:t>дней</w:t>
      </w:r>
      <w:r w:rsidR="00926681" w:rsidRPr="00ED0774">
        <w:t xml:space="preserve"> </w:t>
      </w:r>
      <w:r w:rsidR="0031106E" w:rsidRPr="00ED0774">
        <w:t>после</w:t>
      </w:r>
      <w:r w:rsidR="00926681" w:rsidRPr="00ED0774">
        <w:t xml:space="preserve"> </w:t>
      </w:r>
      <w:r w:rsidR="0031106E" w:rsidRPr="00ED0774">
        <w:t>завершения</w:t>
      </w:r>
      <w:r w:rsidR="00926681" w:rsidRPr="00ED0774">
        <w:t xml:space="preserve"> </w:t>
      </w:r>
      <w:r w:rsidR="0031106E" w:rsidRPr="00ED0774">
        <w:t>курса</w:t>
      </w:r>
      <w:r w:rsidR="00926681" w:rsidRPr="00ED0774">
        <w:t xml:space="preserve"> </w:t>
      </w:r>
      <w:r w:rsidR="0031106E" w:rsidRPr="00ED0774">
        <w:t>полихимиотерапии.</w:t>
      </w:r>
      <w:r w:rsidR="00926681" w:rsidRPr="00ED0774">
        <w:t xml:space="preserve"> </w:t>
      </w:r>
      <w:r w:rsidR="0031106E" w:rsidRPr="00ED0774">
        <w:t>Если</w:t>
      </w:r>
      <w:r w:rsidR="00926681" w:rsidRPr="00ED0774">
        <w:t xml:space="preserve"> </w:t>
      </w:r>
      <w:r w:rsidR="00BB4286" w:rsidRPr="00ED0774">
        <w:t>пациент</w:t>
      </w:r>
      <w:r w:rsidR="00926681" w:rsidRPr="00ED0774">
        <w:t xml:space="preserve"> </w:t>
      </w:r>
      <w:r w:rsidR="0031106E" w:rsidRPr="00ED0774">
        <w:t>умирает</w:t>
      </w:r>
      <w:r w:rsidR="00926681" w:rsidRPr="00ED0774">
        <w:t xml:space="preserve"> </w:t>
      </w:r>
      <w:r w:rsidR="0031106E" w:rsidRPr="00ED0774">
        <w:t>в</w:t>
      </w:r>
      <w:r w:rsidR="00926681" w:rsidRPr="00ED0774">
        <w:t xml:space="preserve"> </w:t>
      </w:r>
      <w:r w:rsidR="0031106E" w:rsidRPr="00ED0774">
        <w:t>течение</w:t>
      </w:r>
      <w:r w:rsidR="00926681" w:rsidRPr="00ED0774">
        <w:t xml:space="preserve"> </w:t>
      </w:r>
      <w:r w:rsidR="0031106E" w:rsidRPr="00ED0774">
        <w:t>курса</w:t>
      </w:r>
      <w:r w:rsidR="00926681" w:rsidRPr="00ED0774">
        <w:t xml:space="preserve"> </w:t>
      </w:r>
      <w:r w:rsidR="0031106E" w:rsidRPr="00ED0774">
        <w:t>ХТ</w:t>
      </w:r>
      <w:r w:rsidR="00926681" w:rsidRPr="00ED0774">
        <w:t xml:space="preserve"> </w:t>
      </w:r>
      <w:r w:rsidR="0031106E" w:rsidRPr="00ED0774">
        <w:t>и</w:t>
      </w:r>
      <w:r w:rsidR="004C19C0" w:rsidRPr="00ED0774">
        <w:t>ли</w:t>
      </w:r>
      <w:r w:rsidR="00926681" w:rsidRPr="00ED0774">
        <w:t xml:space="preserve"> </w:t>
      </w:r>
      <w:r w:rsidR="0031106E" w:rsidRPr="00ED0774">
        <w:t>в</w:t>
      </w:r>
      <w:r w:rsidR="00926681" w:rsidRPr="00ED0774">
        <w:t xml:space="preserve"> </w:t>
      </w:r>
      <w:r w:rsidR="0031106E" w:rsidRPr="00ED0774">
        <w:t>течение</w:t>
      </w:r>
      <w:r w:rsidR="00926681" w:rsidRPr="00ED0774">
        <w:t xml:space="preserve"> </w:t>
      </w:r>
      <w:r w:rsidR="0031106E" w:rsidRPr="00ED0774">
        <w:t>7</w:t>
      </w:r>
      <w:r w:rsidR="00926681" w:rsidRPr="00ED0774">
        <w:t xml:space="preserve"> </w:t>
      </w:r>
      <w:r w:rsidR="0031106E" w:rsidRPr="00ED0774">
        <w:t>дней</w:t>
      </w:r>
      <w:r w:rsidR="00926681" w:rsidRPr="00ED0774">
        <w:t xml:space="preserve"> </w:t>
      </w:r>
      <w:r w:rsidR="0031106E" w:rsidRPr="00ED0774">
        <w:t>после</w:t>
      </w:r>
      <w:r w:rsidR="00926681" w:rsidRPr="00ED0774">
        <w:t xml:space="preserve"> </w:t>
      </w:r>
      <w:r w:rsidR="0031106E" w:rsidRPr="00ED0774">
        <w:t>него,</w:t>
      </w:r>
      <w:r w:rsidR="00926681" w:rsidRPr="00ED0774">
        <w:t xml:space="preserve"> </w:t>
      </w:r>
      <w:r w:rsidR="0031106E" w:rsidRPr="00ED0774">
        <w:t>определить,</w:t>
      </w:r>
      <w:r w:rsidR="00926681" w:rsidRPr="00ED0774">
        <w:t xml:space="preserve"> </w:t>
      </w:r>
      <w:r w:rsidR="0031106E" w:rsidRPr="00ED0774">
        <w:t>резистентная</w:t>
      </w:r>
      <w:r w:rsidR="00926681" w:rsidRPr="00ED0774">
        <w:t xml:space="preserve"> </w:t>
      </w:r>
      <w:r w:rsidR="0031106E" w:rsidRPr="00ED0774">
        <w:t>у</w:t>
      </w:r>
      <w:r w:rsidR="00926681" w:rsidRPr="00ED0774">
        <w:t xml:space="preserve"> </w:t>
      </w:r>
      <w:r w:rsidR="0031106E" w:rsidRPr="00ED0774">
        <w:t>него</w:t>
      </w:r>
      <w:r w:rsidR="00926681" w:rsidRPr="00ED0774">
        <w:t xml:space="preserve"> </w:t>
      </w:r>
      <w:r w:rsidR="0031106E" w:rsidRPr="00ED0774">
        <w:t>форма</w:t>
      </w:r>
      <w:r w:rsidR="00926681" w:rsidRPr="00ED0774">
        <w:t xml:space="preserve"> </w:t>
      </w:r>
      <w:r w:rsidR="0031106E" w:rsidRPr="00ED0774">
        <w:t>лейкоза</w:t>
      </w:r>
      <w:r w:rsidR="00926681" w:rsidRPr="00ED0774">
        <w:t xml:space="preserve"> </w:t>
      </w:r>
      <w:r w:rsidR="0031106E" w:rsidRPr="00ED0774">
        <w:t>или</w:t>
      </w:r>
      <w:r w:rsidR="00926681" w:rsidRPr="00ED0774">
        <w:t xml:space="preserve"> </w:t>
      </w:r>
      <w:r w:rsidR="0031106E" w:rsidRPr="00ED0774">
        <w:t>нет,</w:t>
      </w:r>
      <w:r w:rsidR="00926681" w:rsidRPr="00ED0774">
        <w:t xml:space="preserve"> </w:t>
      </w:r>
      <w:r w:rsidR="0031106E" w:rsidRPr="00ED0774">
        <w:t>нельзя,</w:t>
      </w:r>
      <w:r w:rsidR="00926681" w:rsidRPr="00ED0774">
        <w:t xml:space="preserve"> </w:t>
      </w:r>
      <w:r w:rsidR="0031106E" w:rsidRPr="00ED0774">
        <w:t>и</w:t>
      </w:r>
      <w:r w:rsidR="00926681" w:rsidRPr="00ED0774">
        <w:t xml:space="preserve"> </w:t>
      </w:r>
      <w:r w:rsidR="00C0487D" w:rsidRPr="00ED0774">
        <w:t>пациентов</w:t>
      </w:r>
      <w:r w:rsidR="00926681" w:rsidRPr="00ED0774">
        <w:t xml:space="preserve"> </w:t>
      </w:r>
      <w:r w:rsidR="004C19C0" w:rsidRPr="00ED0774">
        <w:t>в</w:t>
      </w:r>
      <w:r w:rsidR="00926681" w:rsidRPr="00ED0774">
        <w:t xml:space="preserve"> </w:t>
      </w:r>
      <w:r w:rsidR="004C19C0" w:rsidRPr="00ED0774">
        <w:t>этом</w:t>
      </w:r>
      <w:r w:rsidR="00926681" w:rsidRPr="00ED0774">
        <w:t xml:space="preserve"> </w:t>
      </w:r>
      <w:r w:rsidR="004C19C0" w:rsidRPr="00ED0774">
        <w:t>случае</w:t>
      </w:r>
      <w:r w:rsidR="00926681" w:rsidRPr="00ED0774">
        <w:t xml:space="preserve"> </w:t>
      </w:r>
      <w:r w:rsidR="0031106E" w:rsidRPr="00ED0774">
        <w:t>относят</w:t>
      </w:r>
      <w:r w:rsidR="00926681" w:rsidRPr="00ED0774">
        <w:t xml:space="preserve"> </w:t>
      </w:r>
      <w:r w:rsidR="0031106E" w:rsidRPr="00ED0774">
        <w:t>к</w:t>
      </w:r>
      <w:r w:rsidR="00926681" w:rsidRPr="00ED0774">
        <w:t xml:space="preserve"> </w:t>
      </w:r>
      <w:r w:rsidR="0031106E" w:rsidRPr="00ED0774">
        <w:t>категории</w:t>
      </w:r>
      <w:r w:rsidR="00926681" w:rsidRPr="00ED0774">
        <w:t xml:space="preserve"> </w:t>
      </w:r>
      <w:r w:rsidR="0031106E" w:rsidRPr="00ED0774">
        <w:t>неудач</w:t>
      </w:r>
      <w:r w:rsidR="00926681" w:rsidRPr="00ED0774">
        <w:t xml:space="preserve"> </w:t>
      </w:r>
      <w:r w:rsidR="0031106E" w:rsidRPr="00ED0774">
        <w:t>в</w:t>
      </w:r>
      <w:r w:rsidR="00926681" w:rsidRPr="00ED0774">
        <w:t xml:space="preserve"> </w:t>
      </w:r>
      <w:r w:rsidR="0031106E" w:rsidRPr="00ED0774">
        <w:t>лечении</w:t>
      </w:r>
      <w:r w:rsidR="00926681" w:rsidRPr="00ED0774">
        <w:t xml:space="preserve"> </w:t>
      </w:r>
      <w:r w:rsidR="0031106E" w:rsidRPr="00ED0774">
        <w:t>как</w:t>
      </w:r>
      <w:r w:rsidR="00926681" w:rsidRPr="00ED0774">
        <w:t xml:space="preserve"> </w:t>
      </w:r>
      <w:r w:rsidR="0031106E" w:rsidRPr="00ED0774">
        <w:t>неопределенный</w:t>
      </w:r>
      <w:r w:rsidR="00926681" w:rsidRPr="00ED0774">
        <w:t xml:space="preserve"> </w:t>
      </w:r>
      <w:r w:rsidR="0031106E" w:rsidRPr="00ED0774">
        <w:t>исход.</w:t>
      </w:r>
      <w:r w:rsidR="00926681" w:rsidRPr="00ED0774">
        <w:t xml:space="preserve"> </w:t>
      </w:r>
    </w:p>
    <w:p w14:paraId="263194F6" w14:textId="77777777" w:rsidR="008F6591" w:rsidRPr="00ED0774" w:rsidRDefault="008F6591" w:rsidP="00705E68">
      <w:pPr>
        <w:pStyle w:val="af6"/>
        <w:spacing w:after="0" w:line="360" w:lineRule="auto"/>
        <w:ind w:firstLine="709"/>
        <w:contextualSpacing/>
        <w:divId w:val="1288199709"/>
        <w:rPr>
          <w:rFonts w:cs="Times New Roman"/>
          <w:color w:val="000000"/>
          <w:szCs w:val="24"/>
        </w:rPr>
      </w:pPr>
      <w:r w:rsidRPr="00ED0774">
        <w:rPr>
          <w:rStyle w:val="affb"/>
          <w:rFonts w:cs="Times New Roman"/>
          <w:iCs/>
          <w:szCs w:val="24"/>
        </w:rPr>
        <w:t>Смерть</w:t>
      </w:r>
      <w:r w:rsidR="00926681" w:rsidRPr="00ED0774">
        <w:rPr>
          <w:rStyle w:val="affb"/>
          <w:rFonts w:cs="Times New Roman"/>
          <w:iCs/>
          <w:szCs w:val="24"/>
        </w:rPr>
        <w:t xml:space="preserve"> </w:t>
      </w:r>
      <w:r w:rsidRPr="00ED0774">
        <w:rPr>
          <w:rStyle w:val="affb"/>
          <w:rFonts w:cs="Times New Roman"/>
          <w:iCs/>
          <w:szCs w:val="24"/>
        </w:rPr>
        <w:t>в</w:t>
      </w:r>
      <w:r w:rsidR="00926681" w:rsidRPr="00ED0774">
        <w:rPr>
          <w:rStyle w:val="affb"/>
          <w:rFonts w:cs="Times New Roman"/>
          <w:iCs/>
          <w:szCs w:val="24"/>
        </w:rPr>
        <w:t xml:space="preserve"> </w:t>
      </w:r>
      <w:r w:rsidRPr="00ED0774">
        <w:rPr>
          <w:rStyle w:val="affb"/>
          <w:rFonts w:cs="Times New Roman"/>
          <w:iCs/>
          <w:szCs w:val="24"/>
        </w:rPr>
        <w:t>аплазии</w:t>
      </w:r>
      <w:r w:rsidR="00926681" w:rsidRPr="00ED0774">
        <w:rPr>
          <w:rFonts w:cs="Times New Roman"/>
          <w:szCs w:val="24"/>
        </w:rPr>
        <w:t xml:space="preserve"> </w:t>
      </w:r>
      <w:r w:rsidR="00D80AC9" w:rsidRPr="00ED0774">
        <w:rPr>
          <w:rFonts w:cs="Times New Roman"/>
          <w:szCs w:val="24"/>
        </w:rPr>
        <w:t>–</w:t>
      </w:r>
      <w:r w:rsidR="00926681" w:rsidRPr="00ED0774">
        <w:rPr>
          <w:rFonts w:cs="Times New Roman"/>
          <w:szCs w:val="24"/>
        </w:rPr>
        <w:t xml:space="preserve"> </w:t>
      </w:r>
      <w:r w:rsidR="00D80AC9"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D80AC9" w:rsidRPr="00ED0774">
        <w:rPr>
          <w:rFonts w:cs="Times New Roman"/>
          <w:color w:val="000000"/>
          <w:szCs w:val="24"/>
        </w:rPr>
        <w:t>в</w:t>
      </w:r>
      <w:r w:rsidR="00926681" w:rsidRPr="00ED0774">
        <w:rPr>
          <w:rFonts w:cs="Times New Roman"/>
          <w:color w:val="000000"/>
          <w:szCs w:val="24"/>
        </w:rPr>
        <w:t xml:space="preserve"> </w:t>
      </w:r>
      <w:r w:rsidR="00D80AC9" w:rsidRPr="00ED0774">
        <w:rPr>
          <w:rFonts w:cs="Times New Roman"/>
          <w:color w:val="000000"/>
          <w:szCs w:val="24"/>
        </w:rPr>
        <w:t>период</w:t>
      </w:r>
      <w:r w:rsidR="00926681" w:rsidRPr="00ED0774">
        <w:rPr>
          <w:rFonts w:cs="Times New Roman"/>
          <w:color w:val="000000"/>
          <w:szCs w:val="24"/>
        </w:rPr>
        <w:t xml:space="preserve"> </w:t>
      </w:r>
      <w:r w:rsidR="00D80AC9" w:rsidRPr="00ED0774">
        <w:rPr>
          <w:rFonts w:cs="Times New Roman"/>
          <w:color w:val="000000"/>
          <w:szCs w:val="24"/>
        </w:rPr>
        <w:t>индукционной</w:t>
      </w:r>
      <w:r w:rsidR="00926681" w:rsidRPr="00ED0774">
        <w:rPr>
          <w:rFonts w:cs="Times New Roman"/>
          <w:color w:val="000000"/>
          <w:szCs w:val="24"/>
        </w:rPr>
        <w:t xml:space="preserve"> </w:t>
      </w:r>
      <w:r w:rsidR="00D80AC9" w:rsidRPr="00ED0774">
        <w:rPr>
          <w:rFonts w:cs="Times New Roman"/>
          <w:color w:val="000000"/>
          <w:szCs w:val="24"/>
        </w:rPr>
        <w:t>терапии</w:t>
      </w:r>
      <w:r w:rsidR="00926681" w:rsidRPr="00ED0774">
        <w:rPr>
          <w:rFonts w:cs="Times New Roman"/>
          <w:color w:val="000000"/>
          <w:szCs w:val="24"/>
        </w:rPr>
        <w:t xml:space="preserve"> </w:t>
      </w:r>
      <w:r w:rsidR="00D80AC9" w:rsidRPr="00ED0774">
        <w:rPr>
          <w:rFonts w:cs="Times New Roman"/>
          <w:color w:val="000000"/>
          <w:szCs w:val="24"/>
        </w:rPr>
        <w:t>(1</w:t>
      </w:r>
      <w:r w:rsidR="000619BD" w:rsidRPr="00ED0774">
        <w:rPr>
          <w:rFonts w:cs="Times New Roman"/>
          <w:color w:val="000000"/>
          <w:szCs w:val="24"/>
        </w:rPr>
        <w:t>–</w:t>
      </w:r>
      <w:r w:rsidR="00D80AC9" w:rsidRPr="00ED0774">
        <w:rPr>
          <w:rFonts w:cs="Times New Roman"/>
          <w:color w:val="000000"/>
          <w:szCs w:val="24"/>
        </w:rPr>
        <w:t>2</w:t>
      </w:r>
      <w:r w:rsidR="00926681" w:rsidRPr="00ED0774">
        <w:rPr>
          <w:rFonts w:cs="Times New Roman"/>
          <w:color w:val="000000"/>
          <w:szCs w:val="24"/>
        </w:rPr>
        <w:t xml:space="preserve"> </w:t>
      </w:r>
      <w:r w:rsidR="00D80AC9" w:rsidRPr="00ED0774">
        <w:rPr>
          <w:rFonts w:cs="Times New Roman"/>
          <w:color w:val="000000"/>
          <w:szCs w:val="24"/>
        </w:rPr>
        <w:t>курса).</w:t>
      </w:r>
      <w:r w:rsidR="00926681" w:rsidRPr="00ED0774">
        <w:rPr>
          <w:rFonts w:cs="Times New Roman"/>
          <w:color w:val="000000"/>
          <w:szCs w:val="24"/>
        </w:rPr>
        <w:t xml:space="preserve"> </w:t>
      </w:r>
      <w:r w:rsidR="005069B4" w:rsidRPr="00ED0774">
        <w:rPr>
          <w:rFonts w:cs="Times New Roman"/>
          <w:color w:val="000000"/>
          <w:szCs w:val="24"/>
        </w:rPr>
        <w:t>Этот</w:t>
      </w:r>
      <w:r w:rsidR="00926681" w:rsidRPr="00ED0774">
        <w:rPr>
          <w:rFonts w:cs="Times New Roman"/>
          <w:color w:val="000000"/>
          <w:szCs w:val="24"/>
        </w:rPr>
        <w:t xml:space="preserve"> </w:t>
      </w:r>
      <w:r w:rsidR="005069B4" w:rsidRPr="00ED0774">
        <w:rPr>
          <w:rFonts w:cs="Times New Roman"/>
          <w:color w:val="000000"/>
          <w:szCs w:val="24"/>
        </w:rPr>
        <w:t>критерий</w:t>
      </w:r>
      <w:r w:rsidR="00926681" w:rsidRPr="00ED0774">
        <w:rPr>
          <w:rFonts w:cs="Times New Roman"/>
          <w:color w:val="000000"/>
          <w:szCs w:val="24"/>
        </w:rPr>
        <w:t xml:space="preserve"> </w:t>
      </w:r>
      <w:r w:rsidR="005069B4" w:rsidRPr="00ED0774">
        <w:rPr>
          <w:rFonts w:cs="Times New Roman"/>
          <w:color w:val="000000"/>
          <w:szCs w:val="24"/>
        </w:rPr>
        <w:t>объединяет</w:t>
      </w:r>
      <w:r w:rsidR="00926681" w:rsidRPr="00ED0774">
        <w:rPr>
          <w:rFonts w:cs="Times New Roman"/>
          <w:color w:val="000000"/>
          <w:szCs w:val="24"/>
        </w:rPr>
        <w:t xml:space="preserve"> </w:t>
      </w:r>
      <w:r w:rsidR="005069B4" w:rsidRPr="00ED0774">
        <w:rPr>
          <w:rFonts w:cs="Times New Roman"/>
          <w:color w:val="000000"/>
          <w:szCs w:val="24"/>
        </w:rPr>
        <w:t>поняти</w:t>
      </w:r>
      <w:r w:rsidR="000619BD" w:rsidRPr="00ED0774">
        <w:rPr>
          <w:rFonts w:cs="Times New Roman"/>
          <w:color w:val="000000"/>
          <w:szCs w:val="24"/>
        </w:rPr>
        <w:t>е</w:t>
      </w:r>
      <w:r w:rsidR="00926681" w:rsidRPr="00ED0774">
        <w:rPr>
          <w:rFonts w:cs="Times New Roman"/>
          <w:color w:val="000000"/>
          <w:szCs w:val="24"/>
        </w:rPr>
        <w:t xml:space="preserve"> </w:t>
      </w:r>
      <w:r w:rsidR="000619BD" w:rsidRPr="00ED0774">
        <w:rPr>
          <w:rFonts w:cs="Times New Roman"/>
          <w:color w:val="000000"/>
          <w:szCs w:val="24"/>
        </w:rPr>
        <w:t>«</w:t>
      </w:r>
      <w:r w:rsidR="005069B4" w:rsidRPr="00ED0774">
        <w:rPr>
          <w:rFonts w:cs="Times New Roman"/>
          <w:color w:val="000000"/>
          <w:szCs w:val="24"/>
        </w:rPr>
        <w:t>смерть</w:t>
      </w:r>
      <w:r w:rsidR="00926681" w:rsidRPr="00ED0774">
        <w:rPr>
          <w:rFonts w:cs="Times New Roman"/>
          <w:color w:val="000000"/>
          <w:szCs w:val="24"/>
        </w:rPr>
        <w:t xml:space="preserve"> </w:t>
      </w:r>
      <w:r w:rsidR="005069B4" w:rsidRPr="00ED0774">
        <w:rPr>
          <w:rFonts w:cs="Times New Roman"/>
          <w:color w:val="000000"/>
          <w:szCs w:val="24"/>
        </w:rPr>
        <w:t>в</w:t>
      </w:r>
      <w:r w:rsidR="00926681" w:rsidRPr="00ED0774">
        <w:rPr>
          <w:rFonts w:cs="Times New Roman"/>
          <w:color w:val="000000"/>
          <w:szCs w:val="24"/>
        </w:rPr>
        <w:t xml:space="preserve"> </w:t>
      </w:r>
      <w:r w:rsidR="005069B4" w:rsidRPr="00ED0774">
        <w:rPr>
          <w:rFonts w:cs="Times New Roman"/>
          <w:color w:val="000000"/>
          <w:szCs w:val="24"/>
        </w:rPr>
        <w:t>аплазии</w:t>
      </w:r>
      <w:r w:rsidR="000619BD" w:rsidRPr="00ED0774">
        <w:rPr>
          <w:rFonts w:cs="Times New Roman"/>
          <w:color w:val="000000"/>
          <w:szCs w:val="24"/>
        </w:rPr>
        <w:t>»</w:t>
      </w:r>
      <w:r w:rsidR="00926681" w:rsidRPr="00ED0774">
        <w:rPr>
          <w:rFonts w:cs="Times New Roman"/>
          <w:color w:val="000000"/>
          <w:szCs w:val="24"/>
        </w:rPr>
        <w:t xml:space="preserve"> </w:t>
      </w:r>
      <w:r w:rsidR="000619BD"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п</w:t>
      </w:r>
      <w:r w:rsidR="00B171EB" w:rsidRPr="00ED0774">
        <w:rPr>
          <w:rFonts w:cs="Times New Roman"/>
          <w:color w:val="000000"/>
          <w:szCs w:val="24"/>
        </w:rPr>
        <w:t>ро</w:t>
      </w:r>
      <w:r w:rsidR="005069B4" w:rsidRPr="00ED0774">
        <w:rPr>
          <w:rFonts w:cs="Times New Roman"/>
          <w:color w:val="000000"/>
          <w:szCs w:val="24"/>
        </w:rPr>
        <w:t>жившего</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окончания</w:t>
      </w:r>
      <w:r w:rsidR="00926681" w:rsidRPr="00ED0774">
        <w:rPr>
          <w:rFonts w:cs="Times New Roman"/>
          <w:color w:val="000000"/>
          <w:szCs w:val="24"/>
        </w:rPr>
        <w:t xml:space="preserve"> </w:t>
      </w:r>
      <w:r w:rsidR="005069B4" w:rsidRPr="00ED0774">
        <w:rPr>
          <w:rFonts w:cs="Times New Roman"/>
          <w:color w:val="000000"/>
          <w:szCs w:val="24"/>
        </w:rPr>
        <w:t>курса</w:t>
      </w:r>
      <w:r w:rsidR="00926681" w:rsidRPr="00ED0774">
        <w:rPr>
          <w:rFonts w:cs="Times New Roman"/>
          <w:color w:val="000000"/>
          <w:szCs w:val="24"/>
        </w:rPr>
        <w:t xml:space="preserve"> </w:t>
      </w:r>
      <w:r w:rsidR="005069B4" w:rsidRPr="00ED0774">
        <w:rPr>
          <w:rFonts w:cs="Times New Roman"/>
          <w:color w:val="000000"/>
          <w:szCs w:val="24"/>
        </w:rPr>
        <w:t>ХТ</w:t>
      </w:r>
      <w:r w:rsidR="00926681" w:rsidRPr="00ED0774">
        <w:rPr>
          <w:rFonts w:cs="Times New Roman"/>
          <w:color w:val="000000"/>
          <w:szCs w:val="24"/>
        </w:rPr>
        <w:t xml:space="preserve"> </w:t>
      </w:r>
      <w:r w:rsidR="005069B4" w:rsidRPr="00ED0774">
        <w:rPr>
          <w:rFonts w:cs="Times New Roman"/>
          <w:color w:val="000000"/>
          <w:szCs w:val="24"/>
        </w:rPr>
        <w:sym w:font="Symbol" w:char="F0B3"/>
      </w:r>
      <w:r w:rsidR="005069B4" w:rsidRPr="00ED0774">
        <w:rPr>
          <w:rFonts w:cs="Times New Roman"/>
          <w:color w:val="000000"/>
          <w:szCs w:val="24"/>
        </w:rPr>
        <w: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в</w:t>
      </w:r>
      <w:r w:rsidR="00926681" w:rsidRPr="00ED0774">
        <w:rPr>
          <w:rFonts w:cs="Times New Roman"/>
          <w:color w:val="000000"/>
          <w:szCs w:val="24"/>
        </w:rPr>
        <w:t xml:space="preserve"> </w:t>
      </w:r>
      <w:r w:rsidR="005069B4" w:rsidRPr="00ED0774">
        <w:rPr>
          <w:rFonts w:cs="Times New Roman"/>
          <w:color w:val="000000"/>
          <w:szCs w:val="24"/>
        </w:rPr>
        <w:t>период</w:t>
      </w:r>
      <w:r w:rsidR="00926681" w:rsidRPr="00ED0774">
        <w:rPr>
          <w:rFonts w:cs="Times New Roman"/>
          <w:color w:val="000000"/>
          <w:szCs w:val="24"/>
        </w:rPr>
        <w:t xml:space="preserve"> </w:t>
      </w:r>
      <w:r w:rsidR="005069B4" w:rsidRPr="00ED0774">
        <w:rPr>
          <w:rFonts w:cs="Times New Roman"/>
          <w:color w:val="000000"/>
          <w:szCs w:val="24"/>
        </w:rPr>
        <w:t>миелотоксического</w:t>
      </w:r>
      <w:r w:rsidR="00926681" w:rsidRPr="00ED0774">
        <w:rPr>
          <w:rFonts w:cs="Times New Roman"/>
          <w:color w:val="000000"/>
          <w:szCs w:val="24"/>
        </w:rPr>
        <w:t xml:space="preserve"> </w:t>
      </w:r>
      <w:r w:rsidR="005069B4" w:rsidRPr="00ED0774">
        <w:rPr>
          <w:rFonts w:cs="Times New Roman"/>
          <w:color w:val="000000"/>
          <w:szCs w:val="24"/>
        </w:rPr>
        <w:t>агранулоцитоза</w:t>
      </w:r>
      <w:r w:rsidR="00926681" w:rsidRPr="00ED0774">
        <w:rPr>
          <w:rFonts w:cs="Times New Roman"/>
          <w:color w:val="000000"/>
          <w:szCs w:val="24"/>
        </w:rPr>
        <w:t xml:space="preserve"> </w:t>
      </w:r>
      <w:r w:rsidR="005069B4" w:rsidRPr="00ED0774">
        <w:rPr>
          <w:rFonts w:cs="Times New Roman"/>
          <w:color w:val="000000"/>
          <w:szCs w:val="24"/>
        </w:rPr>
        <w:t>и</w:t>
      </w:r>
      <w:r w:rsidR="00926681" w:rsidRPr="00ED0774">
        <w:rPr>
          <w:rFonts w:cs="Times New Roman"/>
          <w:color w:val="000000"/>
          <w:szCs w:val="24"/>
        </w:rPr>
        <w:t xml:space="preserve"> </w:t>
      </w:r>
      <w:r w:rsidR="005069B4" w:rsidRPr="00ED0774">
        <w:rPr>
          <w:rFonts w:cs="Times New Roman"/>
          <w:color w:val="000000"/>
          <w:szCs w:val="24"/>
        </w:rPr>
        <w:t>аплазии</w:t>
      </w:r>
      <w:r w:rsidR="00926681" w:rsidRPr="00ED0774">
        <w:rPr>
          <w:rFonts w:cs="Times New Roman"/>
          <w:color w:val="000000"/>
          <w:szCs w:val="24"/>
        </w:rPr>
        <w:t xml:space="preserve"> </w:t>
      </w:r>
      <w:r w:rsidR="005069B4" w:rsidRPr="00ED0774">
        <w:rPr>
          <w:rFonts w:cs="Times New Roman"/>
          <w:color w:val="000000"/>
          <w:szCs w:val="24"/>
        </w:rPr>
        <w:lastRenderedPageBreak/>
        <w:t>кроветворной</w:t>
      </w:r>
      <w:r w:rsidR="00926681" w:rsidRPr="00ED0774">
        <w:rPr>
          <w:rFonts w:cs="Times New Roman"/>
          <w:color w:val="000000"/>
          <w:szCs w:val="24"/>
        </w:rPr>
        <w:t xml:space="preserve"> </w:t>
      </w:r>
      <w:r w:rsidR="005069B4" w:rsidRPr="00ED0774">
        <w:rPr>
          <w:rFonts w:cs="Times New Roman"/>
          <w:color w:val="000000"/>
          <w:szCs w:val="24"/>
        </w:rPr>
        <w:t>ткани,</w:t>
      </w:r>
      <w:r w:rsidR="00926681" w:rsidRPr="00ED0774">
        <w:rPr>
          <w:rFonts w:cs="Times New Roman"/>
          <w:color w:val="000000"/>
          <w:szCs w:val="24"/>
        </w:rPr>
        <w:t xml:space="preserve"> </w:t>
      </w:r>
      <w:r w:rsidR="005069B4" w:rsidRPr="00ED0774">
        <w:rPr>
          <w:rFonts w:cs="Times New Roman"/>
          <w:color w:val="000000"/>
          <w:szCs w:val="24"/>
        </w:rPr>
        <w:t>при</w:t>
      </w:r>
      <w:r w:rsidR="00926681" w:rsidRPr="00ED0774">
        <w:rPr>
          <w:rFonts w:cs="Times New Roman"/>
          <w:color w:val="000000"/>
          <w:szCs w:val="24"/>
        </w:rPr>
        <w:t xml:space="preserve"> </w:t>
      </w:r>
      <w:r w:rsidR="005069B4" w:rsidRPr="00ED0774">
        <w:rPr>
          <w:rFonts w:cs="Times New Roman"/>
          <w:color w:val="000000"/>
          <w:szCs w:val="24"/>
        </w:rPr>
        <w:t>отсутствии</w:t>
      </w:r>
      <w:r w:rsidR="00926681" w:rsidRPr="00ED0774">
        <w:rPr>
          <w:rFonts w:cs="Times New Roman"/>
          <w:color w:val="000000"/>
          <w:szCs w:val="24"/>
        </w:rPr>
        <w:t xml:space="preserve"> </w:t>
      </w:r>
      <w:r w:rsidR="005069B4" w:rsidRPr="00ED0774">
        <w:rPr>
          <w:rFonts w:cs="Times New Roman"/>
          <w:color w:val="000000"/>
          <w:szCs w:val="24"/>
        </w:rPr>
        <w:t>персистенции</w:t>
      </w:r>
      <w:r w:rsidR="00926681" w:rsidRPr="00ED0774">
        <w:rPr>
          <w:rFonts w:cs="Times New Roman"/>
          <w:color w:val="000000"/>
          <w:szCs w:val="24"/>
        </w:rPr>
        <w:t xml:space="preserve"> </w:t>
      </w:r>
      <w:r w:rsidR="005069B4" w:rsidRPr="00ED0774">
        <w:rPr>
          <w:rFonts w:cs="Times New Roman"/>
          <w:color w:val="000000"/>
          <w:szCs w:val="24"/>
        </w:rPr>
        <w:t>лейкемии,</w:t>
      </w:r>
      <w:r w:rsidR="00926681" w:rsidRPr="00ED0774">
        <w:rPr>
          <w:rFonts w:cs="Times New Roman"/>
          <w:color w:val="000000"/>
          <w:szCs w:val="24"/>
        </w:rPr>
        <w:t xml:space="preserve"> </w:t>
      </w:r>
      <w:r w:rsidR="005069B4" w:rsidRPr="00ED0774">
        <w:rPr>
          <w:rFonts w:cs="Times New Roman"/>
          <w:color w:val="000000"/>
          <w:szCs w:val="24"/>
        </w:rPr>
        <w:t>доказанной</w:t>
      </w:r>
      <w:r w:rsidR="00926681" w:rsidRPr="00ED0774">
        <w:rPr>
          <w:rFonts w:cs="Times New Roman"/>
          <w:color w:val="000000"/>
          <w:szCs w:val="24"/>
        </w:rPr>
        <w:t xml:space="preserve"> </w:t>
      </w:r>
      <w:r w:rsidR="005069B4" w:rsidRPr="00ED0774">
        <w:rPr>
          <w:rFonts w:cs="Times New Roman"/>
          <w:color w:val="000000"/>
          <w:szCs w:val="24"/>
        </w:rPr>
        <w:t>пункцией</w:t>
      </w:r>
      <w:r w:rsidR="00926681" w:rsidRPr="00ED0774">
        <w:rPr>
          <w:rFonts w:cs="Times New Roman"/>
          <w:color w:val="000000"/>
          <w:szCs w:val="24"/>
        </w:rPr>
        <w:t xml:space="preserve"> </w:t>
      </w:r>
      <w:r w:rsidR="005069B4" w:rsidRPr="00ED0774">
        <w:rPr>
          <w:rFonts w:cs="Times New Roman"/>
          <w:color w:val="000000"/>
          <w:szCs w:val="24"/>
        </w:rPr>
        <w:t>костного</w:t>
      </w:r>
      <w:r w:rsidR="00926681" w:rsidRPr="00ED0774">
        <w:rPr>
          <w:rFonts w:cs="Times New Roman"/>
          <w:color w:val="000000"/>
          <w:szCs w:val="24"/>
        </w:rPr>
        <w:t xml:space="preserve"> </w:t>
      </w:r>
      <w:r w:rsidR="005069B4" w:rsidRPr="00ED0774">
        <w:rPr>
          <w:rFonts w:cs="Times New Roman"/>
          <w:color w:val="000000"/>
          <w:szCs w:val="24"/>
        </w:rPr>
        <w:t>мозга</w:t>
      </w:r>
      <w:r w:rsidR="000619BD" w:rsidRPr="00ED0774">
        <w:rPr>
          <w:rFonts w:cs="Times New Roman"/>
          <w:color w:val="000000"/>
          <w:szCs w:val="24"/>
        </w:rPr>
        <w:t>.</w:t>
      </w:r>
      <w:r w:rsidR="00926681" w:rsidRPr="00ED0774">
        <w:rPr>
          <w:rFonts w:cs="Times New Roman"/>
          <w:color w:val="000000"/>
          <w:szCs w:val="24"/>
        </w:rPr>
        <w:t xml:space="preserve"> </w:t>
      </w:r>
    </w:p>
    <w:p w14:paraId="572C609B" w14:textId="77777777" w:rsidR="00223FE4" w:rsidRPr="00ED0774" w:rsidRDefault="008F6591" w:rsidP="00705E68">
      <w:pPr>
        <w:pStyle w:val="af6"/>
        <w:spacing w:after="0" w:line="360" w:lineRule="auto"/>
        <w:ind w:firstLine="709"/>
        <w:contextualSpacing/>
        <w:divId w:val="1288199709"/>
        <w:rPr>
          <w:rFonts w:cs="Times New Roman"/>
          <w:color w:val="000000"/>
          <w:szCs w:val="24"/>
        </w:rPr>
      </w:pPr>
      <w:r w:rsidRPr="00ED0774">
        <w:rPr>
          <w:rFonts w:cs="Times New Roman"/>
          <w:b/>
          <w:bCs/>
          <w:iCs/>
          <w:color w:val="000000"/>
          <w:szCs w:val="24"/>
        </w:rPr>
        <w:t>С</w:t>
      </w:r>
      <w:r w:rsidR="005069B4" w:rsidRPr="00ED0774">
        <w:rPr>
          <w:rFonts w:cs="Times New Roman"/>
          <w:b/>
          <w:bCs/>
          <w:iCs/>
          <w:color w:val="000000"/>
          <w:szCs w:val="24"/>
        </w:rPr>
        <w:t>мерть</w:t>
      </w:r>
      <w:r w:rsidR="00926681" w:rsidRPr="00ED0774">
        <w:rPr>
          <w:rFonts w:cs="Times New Roman"/>
          <w:b/>
          <w:bCs/>
          <w:iCs/>
          <w:color w:val="000000"/>
          <w:szCs w:val="24"/>
        </w:rPr>
        <w:t xml:space="preserve"> </w:t>
      </w:r>
      <w:r w:rsidR="005069B4" w:rsidRPr="00ED0774">
        <w:rPr>
          <w:rFonts w:cs="Times New Roman"/>
          <w:b/>
          <w:bCs/>
          <w:iCs/>
          <w:color w:val="000000"/>
          <w:szCs w:val="24"/>
        </w:rPr>
        <w:t>от</w:t>
      </w:r>
      <w:r w:rsidR="00926681" w:rsidRPr="00ED0774">
        <w:rPr>
          <w:rFonts w:cs="Times New Roman"/>
          <w:b/>
          <w:bCs/>
          <w:iCs/>
          <w:color w:val="000000"/>
          <w:szCs w:val="24"/>
        </w:rPr>
        <w:t xml:space="preserve"> </w:t>
      </w:r>
      <w:r w:rsidR="005069B4" w:rsidRPr="00ED0774">
        <w:rPr>
          <w:rFonts w:cs="Times New Roman"/>
          <w:b/>
          <w:bCs/>
          <w:iCs/>
          <w:color w:val="000000"/>
          <w:szCs w:val="24"/>
        </w:rPr>
        <w:t>неопределенной</w:t>
      </w:r>
      <w:r w:rsidR="00926681" w:rsidRPr="00ED0774">
        <w:rPr>
          <w:rFonts w:cs="Times New Roman"/>
          <w:b/>
          <w:bCs/>
          <w:iCs/>
          <w:color w:val="000000"/>
          <w:szCs w:val="24"/>
        </w:rPr>
        <w:t xml:space="preserve"> </w:t>
      </w:r>
      <w:r w:rsidR="005069B4" w:rsidRPr="00ED0774">
        <w:rPr>
          <w:rFonts w:cs="Times New Roman"/>
          <w:b/>
          <w:bCs/>
          <w:iCs/>
          <w:color w:val="000000"/>
          <w:szCs w:val="24"/>
        </w:rPr>
        <w:t>причины</w:t>
      </w:r>
      <w:r w:rsidR="00926681" w:rsidRPr="00ED0774">
        <w:rPr>
          <w:rFonts w:cs="Times New Roman"/>
          <w:b/>
          <w:bCs/>
          <w:iCs/>
          <w:color w:val="000000"/>
          <w:szCs w:val="24"/>
        </w:rPr>
        <w:t xml:space="preserve"> </w:t>
      </w:r>
      <w:r w:rsidR="005069B4" w:rsidRPr="00ED0774">
        <w:rPr>
          <w:rFonts w:cs="Times New Roman"/>
          <w:color w:val="000000"/>
          <w:szCs w:val="24"/>
        </w:rPr>
        <w:t>–</w:t>
      </w:r>
      <w:r w:rsidR="00926681" w:rsidRPr="00ED0774">
        <w:rPr>
          <w:rFonts w:cs="Times New Roman"/>
          <w:color w:val="000000"/>
          <w:szCs w:val="24"/>
        </w:rPr>
        <w:t xml:space="preserve"> </w:t>
      </w:r>
      <w:r w:rsidR="000619BD" w:rsidRPr="00ED0774">
        <w:rPr>
          <w:rFonts w:cs="Times New Roman"/>
          <w:color w:val="000000"/>
          <w:szCs w:val="24"/>
        </w:rPr>
        <w:t>1)</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5069B4" w:rsidRPr="00ED0774">
        <w:rPr>
          <w:rFonts w:cs="Times New Roman"/>
          <w:color w:val="000000"/>
          <w:szCs w:val="24"/>
        </w:rPr>
        <w:t>до</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те</w:t>
      </w:r>
      <w:r w:rsidR="00176155" w:rsidRPr="00ED0774">
        <w:rPr>
          <w:rFonts w:cs="Times New Roman"/>
          <w:color w:val="000000"/>
          <w:szCs w:val="24"/>
        </w:rPr>
        <w:t>р</w:t>
      </w:r>
      <w:r w:rsidR="005069B4" w:rsidRPr="00ED0774">
        <w:rPr>
          <w:rFonts w:cs="Times New Roman"/>
          <w:color w:val="000000"/>
          <w:szCs w:val="24"/>
        </w:rPr>
        <w:t>апии;</w:t>
      </w:r>
      <w:r w:rsidR="00926681" w:rsidRPr="00ED0774">
        <w:rPr>
          <w:rFonts w:cs="Times New Roman"/>
          <w:color w:val="000000"/>
          <w:szCs w:val="24"/>
        </w:rPr>
        <w:t xml:space="preserve"> </w:t>
      </w:r>
      <w:r w:rsidR="000619BD" w:rsidRPr="00ED0774">
        <w:rPr>
          <w:rFonts w:cs="Times New Roman"/>
          <w:iCs/>
          <w:color w:val="000000"/>
          <w:szCs w:val="24"/>
        </w:rPr>
        <w:t>2</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926681" w:rsidRPr="00ED0774">
        <w:rPr>
          <w:rFonts w:cs="Times New Roman"/>
          <w:color w:val="000000"/>
          <w:szCs w:val="24"/>
        </w:rPr>
        <w:t xml:space="preserve"> </w:t>
      </w:r>
      <w:r w:rsidR="004C19C0" w:rsidRPr="00ED0774">
        <w:rPr>
          <w:rFonts w:cs="Times New Roman"/>
          <w:color w:val="000000"/>
          <w:szCs w:val="24"/>
        </w:rPr>
        <w:t>в</w:t>
      </w:r>
      <w:r w:rsidR="00926681" w:rsidRPr="00ED0774">
        <w:rPr>
          <w:rFonts w:cs="Times New Roman"/>
          <w:color w:val="000000"/>
          <w:szCs w:val="24"/>
        </w:rPr>
        <w:t xml:space="preserve"> </w:t>
      </w:r>
      <w:r w:rsidR="004C19C0" w:rsidRPr="00ED0774">
        <w:rPr>
          <w:rFonts w:cs="Times New Roman"/>
          <w:color w:val="000000"/>
          <w:szCs w:val="24"/>
        </w:rPr>
        <w:t>период</w:t>
      </w:r>
      <w:r w:rsidR="00926681" w:rsidRPr="00ED0774">
        <w:rPr>
          <w:rFonts w:cs="Times New Roman"/>
          <w:color w:val="000000"/>
          <w:szCs w:val="24"/>
        </w:rPr>
        <w:t xml:space="preserve"> </w:t>
      </w:r>
      <w:r w:rsidR="005069B4" w:rsidRPr="00ED0774">
        <w:rPr>
          <w:rFonts w:cs="Times New Roman"/>
          <w:color w:val="000000"/>
          <w:szCs w:val="24"/>
        </w:rPr>
        <w:t>&l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ХТ;</w:t>
      </w:r>
      <w:r w:rsidR="00926681" w:rsidRPr="00ED0774">
        <w:rPr>
          <w:rFonts w:cs="Times New Roman"/>
          <w:color w:val="000000"/>
          <w:szCs w:val="24"/>
        </w:rPr>
        <w:t xml:space="preserve"> </w:t>
      </w:r>
      <w:r w:rsidR="005069B4" w:rsidRPr="00ED0774">
        <w:rPr>
          <w:rFonts w:cs="Times New Roman"/>
          <w:iCs/>
          <w:color w:val="000000"/>
          <w:szCs w:val="24"/>
        </w:rPr>
        <w:t>в</w:t>
      </w:r>
      <w:r w:rsidR="005069B4"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смерть</w:t>
      </w:r>
      <w:r w:rsidR="00926681" w:rsidRPr="00ED0774">
        <w:rPr>
          <w:rFonts w:cs="Times New Roman"/>
          <w:color w:val="000000"/>
          <w:szCs w:val="24"/>
        </w:rPr>
        <w:t xml:space="preserve"> </w:t>
      </w:r>
      <w:r w:rsidR="00BB4286" w:rsidRPr="00ED0774">
        <w:rPr>
          <w:rFonts w:cs="Times New Roman"/>
          <w:color w:val="000000"/>
          <w:szCs w:val="24"/>
        </w:rPr>
        <w:t>пациента</w:t>
      </w:r>
      <w:r w:rsidR="00B171EB" w:rsidRPr="00ED0774">
        <w:rPr>
          <w:rFonts w:cs="Times New Roman"/>
          <w:color w:val="000000"/>
          <w:szCs w:val="24"/>
        </w:rPr>
        <w:t>,</w:t>
      </w:r>
      <w:r w:rsidR="00926681" w:rsidRPr="00ED0774">
        <w:rPr>
          <w:rFonts w:cs="Times New Roman"/>
          <w:color w:val="000000"/>
          <w:szCs w:val="24"/>
        </w:rPr>
        <w:t xml:space="preserve"> </w:t>
      </w:r>
      <w:r w:rsidR="004C19C0" w:rsidRPr="00ED0774">
        <w:rPr>
          <w:rFonts w:cs="Times New Roman"/>
          <w:color w:val="000000"/>
          <w:szCs w:val="24"/>
        </w:rPr>
        <w:t>у</w:t>
      </w:r>
      <w:r w:rsidR="00926681" w:rsidRPr="00ED0774">
        <w:rPr>
          <w:rFonts w:cs="Times New Roman"/>
          <w:color w:val="000000"/>
          <w:szCs w:val="24"/>
        </w:rPr>
        <w:t xml:space="preserve"> </w:t>
      </w:r>
      <w:r w:rsidR="004C19C0" w:rsidRPr="00ED0774">
        <w:rPr>
          <w:rFonts w:cs="Times New Roman"/>
          <w:color w:val="000000"/>
          <w:szCs w:val="24"/>
        </w:rPr>
        <w:t>которого</w:t>
      </w:r>
      <w:r w:rsidR="00926681" w:rsidRPr="00ED0774">
        <w:rPr>
          <w:rFonts w:cs="Times New Roman"/>
          <w:color w:val="000000"/>
          <w:szCs w:val="24"/>
        </w:rPr>
        <w:t xml:space="preserve"> </w:t>
      </w:r>
      <w:r w:rsidR="004C19C0" w:rsidRPr="00ED0774">
        <w:rPr>
          <w:rFonts w:cs="Times New Roman"/>
          <w:color w:val="000000"/>
          <w:szCs w:val="24"/>
        </w:rPr>
        <w:t>в</w:t>
      </w:r>
      <w:r w:rsidR="00926681" w:rsidRPr="00ED0774">
        <w:rPr>
          <w:rFonts w:cs="Times New Roman"/>
          <w:color w:val="000000"/>
          <w:szCs w:val="24"/>
        </w:rPr>
        <w:t xml:space="preserve"> </w:t>
      </w:r>
      <w:r w:rsidR="004C19C0" w:rsidRPr="00ED0774">
        <w:rPr>
          <w:rFonts w:cs="Times New Roman"/>
          <w:color w:val="000000"/>
          <w:szCs w:val="24"/>
        </w:rPr>
        <w:t>периферической</w:t>
      </w:r>
      <w:r w:rsidR="00926681" w:rsidRPr="00ED0774">
        <w:rPr>
          <w:rFonts w:cs="Times New Roman"/>
          <w:color w:val="000000"/>
          <w:szCs w:val="24"/>
        </w:rPr>
        <w:t xml:space="preserve"> </w:t>
      </w:r>
      <w:r w:rsidR="004C19C0" w:rsidRPr="00ED0774">
        <w:rPr>
          <w:rFonts w:cs="Times New Roman"/>
          <w:color w:val="000000"/>
          <w:szCs w:val="24"/>
        </w:rPr>
        <w:t>крови</w:t>
      </w:r>
      <w:r w:rsidR="00926681" w:rsidRPr="00ED0774">
        <w:rPr>
          <w:rFonts w:cs="Times New Roman"/>
          <w:color w:val="000000"/>
          <w:szCs w:val="24"/>
        </w:rPr>
        <w:t xml:space="preserve"> </w:t>
      </w:r>
      <w:r w:rsidR="004C19C0" w:rsidRPr="00ED0774">
        <w:rPr>
          <w:rFonts w:cs="Times New Roman"/>
          <w:color w:val="000000"/>
          <w:szCs w:val="24"/>
        </w:rPr>
        <w:t>не</w:t>
      </w:r>
      <w:r w:rsidR="00926681" w:rsidRPr="00ED0774">
        <w:rPr>
          <w:rFonts w:cs="Times New Roman"/>
          <w:color w:val="000000"/>
          <w:szCs w:val="24"/>
        </w:rPr>
        <w:t xml:space="preserve"> </w:t>
      </w:r>
      <w:r w:rsidR="004C19C0" w:rsidRPr="00ED0774">
        <w:rPr>
          <w:rFonts w:cs="Times New Roman"/>
          <w:color w:val="000000"/>
          <w:szCs w:val="24"/>
        </w:rPr>
        <w:t>выявляются</w:t>
      </w:r>
      <w:r w:rsidR="00926681" w:rsidRPr="00ED0774">
        <w:rPr>
          <w:rFonts w:cs="Times New Roman"/>
          <w:color w:val="000000"/>
          <w:szCs w:val="24"/>
        </w:rPr>
        <w:t xml:space="preserve"> </w:t>
      </w:r>
      <w:r w:rsidR="004C19C0" w:rsidRPr="00ED0774">
        <w:rPr>
          <w:rFonts w:cs="Times New Roman"/>
          <w:color w:val="000000"/>
          <w:szCs w:val="24"/>
        </w:rPr>
        <w:t>бластные</w:t>
      </w:r>
      <w:r w:rsidR="00926681" w:rsidRPr="00ED0774">
        <w:rPr>
          <w:rFonts w:cs="Times New Roman"/>
          <w:color w:val="000000"/>
          <w:szCs w:val="24"/>
        </w:rPr>
        <w:t xml:space="preserve"> </w:t>
      </w:r>
      <w:r w:rsidR="004C19C0" w:rsidRPr="00ED0774">
        <w:rPr>
          <w:rFonts w:cs="Times New Roman"/>
          <w:color w:val="000000"/>
          <w:szCs w:val="24"/>
        </w:rPr>
        <w:t>клетки,</w:t>
      </w:r>
      <w:r w:rsidR="00926681" w:rsidRPr="00ED0774">
        <w:rPr>
          <w:rFonts w:cs="Times New Roman"/>
          <w:color w:val="000000"/>
          <w:szCs w:val="24"/>
        </w:rPr>
        <w:t xml:space="preserve"> </w:t>
      </w:r>
      <w:r w:rsidR="004C19C0" w:rsidRPr="00ED0774">
        <w:rPr>
          <w:rFonts w:cs="Times New Roman"/>
          <w:color w:val="000000"/>
          <w:szCs w:val="24"/>
        </w:rPr>
        <w:t>но</w:t>
      </w:r>
      <w:r w:rsidR="00926681" w:rsidRPr="00ED0774">
        <w:rPr>
          <w:rFonts w:cs="Times New Roman"/>
          <w:color w:val="000000"/>
          <w:szCs w:val="24"/>
        </w:rPr>
        <w:t xml:space="preserve"> </w:t>
      </w:r>
      <w:r w:rsidR="004C19C0" w:rsidRPr="00ED0774">
        <w:rPr>
          <w:rFonts w:cs="Times New Roman"/>
          <w:color w:val="000000"/>
          <w:szCs w:val="24"/>
        </w:rPr>
        <w:t>пункция</w:t>
      </w:r>
      <w:r w:rsidR="00926681" w:rsidRPr="00ED0774">
        <w:rPr>
          <w:rFonts w:cs="Times New Roman"/>
          <w:color w:val="000000"/>
          <w:szCs w:val="24"/>
        </w:rPr>
        <w:t xml:space="preserve"> </w:t>
      </w:r>
      <w:r w:rsidR="004C19C0" w:rsidRPr="00ED0774">
        <w:rPr>
          <w:rFonts w:cs="Times New Roman"/>
          <w:color w:val="000000"/>
          <w:szCs w:val="24"/>
        </w:rPr>
        <w:t>костного</w:t>
      </w:r>
      <w:r w:rsidR="00926681" w:rsidRPr="00ED0774">
        <w:rPr>
          <w:rFonts w:cs="Times New Roman"/>
          <w:color w:val="000000"/>
          <w:szCs w:val="24"/>
        </w:rPr>
        <w:t xml:space="preserve"> </w:t>
      </w:r>
      <w:r w:rsidR="004C19C0" w:rsidRPr="00ED0774">
        <w:rPr>
          <w:rFonts w:cs="Times New Roman"/>
          <w:color w:val="000000"/>
          <w:szCs w:val="24"/>
        </w:rPr>
        <w:t>мозга</w:t>
      </w:r>
      <w:r w:rsidR="00926681" w:rsidRPr="00ED0774">
        <w:rPr>
          <w:rFonts w:cs="Times New Roman"/>
          <w:color w:val="000000"/>
          <w:szCs w:val="24"/>
        </w:rPr>
        <w:t xml:space="preserve"> </w:t>
      </w:r>
      <w:r w:rsidR="004C19C0" w:rsidRPr="00ED0774">
        <w:rPr>
          <w:rFonts w:cs="Times New Roman"/>
          <w:color w:val="000000"/>
          <w:szCs w:val="24"/>
        </w:rPr>
        <w:t>не</w:t>
      </w:r>
      <w:r w:rsidR="00926681" w:rsidRPr="00ED0774">
        <w:rPr>
          <w:rFonts w:cs="Times New Roman"/>
          <w:color w:val="000000"/>
          <w:szCs w:val="24"/>
        </w:rPr>
        <w:t xml:space="preserve"> </w:t>
      </w:r>
      <w:r w:rsidR="004C19C0" w:rsidRPr="00ED0774">
        <w:rPr>
          <w:rFonts w:cs="Times New Roman"/>
          <w:color w:val="000000"/>
          <w:szCs w:val="24"/>
        </w:rPr>
        <w:t>выполнена</w:t>
      </w:r>
      <w:r w:rsidR="00B171EB" w:rsidRPr="00ED0774">
        <w:rPr>
          <w:rFonts w:cs="Times New Roman"/>
          <w:color w:val="000000"/>
          <w:szCs w:val="24"/>
        </w:rPr>
        <w:t>,</w:t>
      </w:r>
      <w:r w:rsidR="00926681" w:rsidRPr="00ED0774">
        <w:rPr>
          <w:rFonts w:cs="Times New Roman"/>
          <w:color w:val="000000"/>
          <w:szCs w:val="24"/>
        </w:rPr>
        <w:t xml:space="preserve"> </w:t>
      </w:r>
      <w:r w:rsidR="005069B4" w:rsidRPr="00ED0774">
        <w:rPr>
          <w:rFonts w:cs="Times New Roman"/>
          <w:color w:val="000000"/>
          <w:szCs w:val="24"/>
        </w:rPr>
        <w:t>через</w:t>
      </w:r>
      <w:r w:rsidR="00926681" w:rsidRPr="00ED0774">
        <w:rPr>
          <w:rFonts w:cs="Times New Roman"/>
          <w:color w:val="000000"/>
          <w:szCs w:val="24"/>
        </w:rPr>
        <w:t xml:space="preserve"> </w:t>
      </w:r>
      <w:r w:rsidRPr="00ED0774">
        <w:rPr>
          <w:rFonts w:cs="Times New Roman"/>
          <w:color w:val="000000"/>
          <w:szCs w:val="24"/>
        </w:rPr>
        <w:sym w:font="Symbol" w:char="F0B3"/>
      </w:r>
      <w:r w:rsidR="005069B4" w:rsidRPr="00ED0774">
        <w:rPr>
          <w:rFonts w:cs="Times New Roman"/>
          <w:color w:val="000000"/>
          <w:szCs w:val="24"/>
        </w:rPr>
        <w:t>7</w:t>
      </w:r>
      <w:r w:rsidR="00926681" w:rsidRPr="00ED0774">
        <w:rPr>
          <w:rFonts w:cs="Times New Roman"/>
          <w:color w:val="000000"/>
          <w:szCs w:val="24"/>
        </w:rPr>
        <w:t xml:space="preserve"> </w:t>
      </w:r>
      <w:r w:rsidR="005069B4" w:rsidRPr="00ED0774">
        <w:rPr>
          <w:rFonts w:cs="Times New Roman"/>
          <w:color w:val="000000"/>
          <w:szCs w:val="24"/>
        </w:rPr>
        <w:t>дней</w:t>
      </w:r>
      <w:r w:rsidR="00926681" w:rsidRPr="00ED0774">
        <w:rPr>
          <w:rFonts w:cs="Times New Roman"/>
          <w:color w:val="000000"/>
          <w:szCs w:val="24"/>
        </w:rPr>
        <w:t xml:space="preserve"> </w:t>
      </w:r>
      <w:r w:rsidR="005069B4" w:rsidRPr="00ED0774">
        <w:rPr>
          <w:rFonts w:cs="Times New Roman"/>
          <w:color w:val="000000"/>
          <w:szCs w:val="24"/>
        </w:rPr>
        <w:t>после</w:t>
      </w:r>
      <w:r w:rsidR="00926681" w:rsidRPr="00ED0774">
        <w:rPr>
          <w:rFonts w:cs="Times New Roman"/>
          <w:color w:val="000000"/>
          <w:szCs w:val="24"/>
        </w:rPr>
        <w:t xml:space="preserve"> </w:t>
      </w:r>
      <w:r w:rsidR="005069B4" w:rsidRPr="00ED0774">
        <w:rPr>
          <w:rFonts w:cs="Times New Roman"/>
          <w:color w:val="000000"/>
          <w:szCs w:val="24"/>
        </w:rPr>
        <w:t>завершения</w:t>
      </w:r>
      <w:r w:rsidR="00926681" w:rsidRPr="00ED0774">
        <w:rPr>
          <w:rFonts w:cs="Times New Roman"/>
          <w:color w:val="000000"/>
          <w:szCs w:val="24"/>
        </w:rPr>
        <w:t xml:space="preserve"> </w:t>
      </w:r>
      <w:r w:rsidR="005069B4" w:rsidRPr="00ED0774">
        <w:rPr>
          <w:rFonts w:cs="Times New Roman"/>
          <w:color w:val="000000"/>
          <w:szCs w:val="24"/>
        </w:rPr>
        <w:t>индукционной</w:t>
      </w:r>
      <w:r w:rsidR="00926681" w:rsidRPr="00ED0774">
        <w:rPr>
          <w:rFonts w:cs="Times New Roman"/>
          <w:color w:val="000000"/>
          <w:szCs w:val="24"/>
        </w:rPr>
        <w:t xml:space="preserve"> </w:t>
      </w:r>
      <w:r w:rsidR="005069B4" w:rsidRPr="00ED0774">
        <w:rPr>
          <w:rFonts w:cs="Times New Roman"/>
          <w:color w:val="000000"/>
          <w:szCs w:val="24"/>
        </w:rPr>
        <w:t>терапии</w:t>
      </w:r>
      <w:r w:rsidR="000619BD" w:rsidRPr="00ED0774">
        <w:rPr>
          <w:rFonts w:cs="Times New Roman"/>
          <w:color w:val="000000"/>
          <w:szCs w:val="24"/>
        </w:rPr>
        <w:t>.</w:t>
      </w:r>
    </w:p>
    <w:p w14:paraId="5C82FFD6" w14:textId="77777777" w:rsidR="006E5861" w:rsidRPr="00ED0774" w:rsidRDefault="00223FE4" w:rsidP="00705E68">
      <w:pPr>
        <w:pStyle w:val="af6"/>
        <w:spacing w:after="0" w:line="360" w:lineRule="auto"/>
        <w:ind w:firstLine="709"/>
        <w:contextualSpacing/>
        <w:divId w:val="1288199709"/>
        <w:rPr>
          <w:rFonts w:cs="Times New Roman"/>
          <w:color w:val="000000"/>
          <w:szCs w:val="24"/>
        </w:rPr>
      </w:pPr>
      <w:r w:rsidRPr="00ED0774">
        <w:rPr>
          <w:rFonts w:cs="Times New Roman"/>
          <w:color w:val="000000"/>
          <w:szCs w:val="24"/>
        </w:rPr>
        <w:t>В</w:t>
      </w:r>
      <w:r w:rsidR="00926681" w:rsidRPr="00ED0774">
        <w:rPr>
          <w:rFonts w:cs="Times New Roman"/>
          <w:color w:val="000000"/>
          <w:szCs w:val="24"/>
        </w:rPr>
        <w:t xml:space="preserve"> </w:t>
      </w:r>
      <w:r w:rsidRPr="00ED0774">
        <w:rPr>
          <w:rFonts w:cs="Times New Roman"/>
          <w:color w:val="000000"/>
          <w:szCs w:val="24"/>
        </w:rPr>
        <w:t>настоящее</w:t>
      </w:r>
      <w:r w:rsidR="00926681" w:rsidRPr="00ED0774">
        <w:rPr>
          <w:rFonts w:cs="Times New Roman"/>
          <w:color w:val="000000"/>
          <w:szCs w:val="24"/>
        </w:rPr>
        <w:t xml:space="preserve"> </w:t>
      </w:r>
      <w:r w:rsidRPr="00ED0774">
        <w:rPr>
          <w:rFonts w:cs="Times New Roman"/>
          <w:color w:val="000000"/>
          <w:szCs w:val="24"/>
        </w:rPr>
        <w:t>время</w:t>
      </w:r>
      <w:r w:rsidR="00926681" w:rsidRPr="00ED0774">
        <w:rPr>
          <w:rFonts w:cs="Times New Roman"/>
          <w:color w:val="000000"/>
          <w:szCs w:val="24"/>
        </w:rPr>
        <w:t xml:space="preserve"> </w:t>
      </w:r>
      <w:r w:rsidRPr="00ED0774">
        <w:rPr>
          <w:rFonts w:cs="Times New Roman"/>
          <w:color w:val="000000"/>
          <w:szCs w:val="24"/>
        </w:rPr>
        <w:t>нередко</w:t>
      </w:r>
      <w:r w:rsidR="00926681" w:rsidRPr="00ED0774">
        <w:rPr>
          <w:rFonts w:cs="Times New Roman"/>
          <w:color w:val="000000"/>
          <w:szCs w:val="24"/>
        </w:rPr>
        <w:t xml:space="preserve"> </w:t>
      </w:r>
      <w:r w:rsidRPr="00ED0774">
        <w:rPr>
          <w:rFonts w:cs="Times New Roman"/>
          <w:color w:val="000000"/>
          <w:szCs w:val="24"/>
        </w:rPr>
        <w:t>пользуются</w:t>
      </w:r>
      <w:r w:rsidR="00926681" w:rsidRPr="00ED0774">
        <w:rPr>
          <w:rFonts w:cs="Times New Roman"/>
          <w:color w:val="000000"/>
          <w:szCs w:val="24"/>
        </w:rPr>
        <w:t xml:space="preserve"> </w:t>
      </w:r>
      <w:r w:rsidRPr="00ED0774">
        <w:rPr>
          <w:rFonts w:cs="Times New Roman"/>
          <w:color w:val="000000"/>
          <w:szCs w:val="24"/>
        </w:rPr>
        <w:t>понятиями</w:t>
      </w:r>
      <w:r w:rsidR="00926681" w:rsidRPr="00ED0774">
        <w:rPr>
          <w:rFonts w:cs="Times New Roman"/>
          <w:color w:val="000000"/>
          <w:szCs w:val="24"/>
        </w:rPr>
        <w:t xml:space="preserve"> </w:t>
      </w:r>
      <w:r w:rsidRPr="00ED0774">
        <w:rPr>
          <w:rFonts w:cs="Times New Roman"/>
          <w:color w:val="000000"/>
          <w:szCs w:val="24"/>
        </w:rPr>
        <w:t>30-дневная</w:t>
      </w:r>
      <w:r w:rsidR="00926681" w:rsidRPr="00ED0774">
        <w:rPr>
          <w:rFonts w:cs="Times New Roman"/>
          <w:color w:val="000000"/>
          <w:szCs w:val="24"/>
        </w:rPr>
        <w:t xml:space="preserve"> </w:t>
      </w:r>
      <w:r w:rsidRPr="00ED0774">
        <w:rPr>
          <w:rFonts w:cs="Times New Roman"/>
          <w:color w:val="000000"/>
          <w:szCs w:val="24"/>
        </w:rPr>
        <w:t>и</w:t>
      </w:r>
      <w:r w:rsidR="00926681" w:rsidRPr="00ED0774">
        <w:rPr>
          <w:rFonts w:cs="Times New Roman"/>
          <w:color w:val="000000"/>
          <w:szCs w:val="24"/>
        </w:rPr>
        <w:t xml:space="preserve"> </w:t>
      </w:r>
      <w:r w:rsidRPr="00ED0774">
        <w:rPr>
          <w:rFonts w:cs="Times New Roman"/>
          <w:color w:val="000000"/>
          <w:szCs w:val="24"/>
        </w:rPr>
        <w:t>60-дневная</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r w:rsidRPr="00ED0774">
        <w:rPr>
          <w:rFonts w:cs="Times New Roman"/>
          <w:color w:val="000000"/>
          <w:szCs w:val="24"/>
        </w:rPr>
        <w:t>т</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е</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смерть</w:t>
      </w:r>
      <w:r w:rsidR="00926681" w:rsidRPr="00ED0774">
        <w:rPr>
          <w:rFonts w:cs="Times New Roman"/>
          <w:color w:val="000000"/>
          <w:szCs w:val="24"/>
        </w:rPr>
        <w:t xml:space="preserve"> </w:t>
      </w:r>
      <w:r w:rsidRPr="00ED0774">
        <w:rPr>
          <w:rFonts w:cs="Times New Roman"/>
          <w:color w:val="000000"/>
          <w:szCs w:val="24"/>
        </w:rPr>
        <w:t>от</w:t>
      </w:r>
      <w:r w:rsidR="00926681" w:rsidRPr="00ED0774">
        <w:rPr>
          <w:rFonts w:cs="Times New Roman"/>
          <w:color w:val="000000"/>
          <w:szCs w:val="24"/>
        </w:rPr>
        <w:t xml:space="preserve"> </w:t>
      </w:r>
      <w:r w:rsidRPr="00ED0774">
        <w:rPr>
          <w:rFonts w:cs="Times New Roman"/>
          <w:color w:val="000000"/>
          <w:szCs w:val="24"/>
        </w:rPr>
        <w:t>любых</w:t>
      </w:r>
      <w:r w:rsidR="00926681" w:rsidRPr="00ED0774">
        <w:rPr>
          <w:rFonts w:cs="Times New Roman"/>
          <w:color w:val="000000"/>
          <w:szCs w:val="24"/>
        </w:rPr>
        <w:t xml:space="preserve"> </w:t>
      </w:r>
      <w:r w:rsidRPr="00ED0774">
        <w:rPr>
          <w:rFonts w:cs="Times New Roman"/>
          <w:color w:val="000000"/>
          <w:szCs w:val="24"/>
        </w:rPr>
        <w:t>причин</w:t>
      </w:r>
      <w:r w:rsidR="00926681" w:rsidRPr="00ED0774">
        <w:rPr>
          <w:rFonts w:cs="Times New Roman"/>
          <w:color w:val="000000"/>
          <w:szCs w:val="24"/>
        </w:rPr>
        <w:t xml:space="preserve"> </w:t>
      </w:r>
      <w:r w:rsidRPr="00ED0774">
        <w:rPr>
          <w:rFonts w:cs="Times New Roman"/>
          <w:color w:val="000000"/>
          <w:szCs w:val="24"/>
        </w:rPr>
        <w:t>в</w:t>
      </w:r>
      <w:r w:rsidR="00926681" w:rsidRPr="00ED0774">
        <w:rPr>
          <w:rFonts w:cs="Times New Roman"/>
          <w:color w:val="000000"/>
          <w:szCs w:val="24"/>
        </w:rPr>
        <w:t xml:space="preserve"> </w:t>
      </w:r>
      <w:r w:rsidRPr="00ED0774">
        <w:rPr>
          <w:rFonts w:cs="Times New Roman"/>
          <w:color w:val="000000"/>
          <w:szCs w:val="24"/>
        </w:rPr>
        <w:t>указанные</w:t>
      </w:r>
      <w:r w:rsidR="00926681" w:rsidRPr="00ED0774">
        <w:rPr>
          <w:rFonts w:cs="Times New Roman"/>
          <w:color w:val="000000"/>
          <w:szCs w:val="24"/>
        </w:rPr>
        <w:t xml:space="preserve"> </w:t>
      </w:r>
      <w:r w:rsidRPr="00ED0774">
        <w:rPr>
          <w:rFonts w:cs="Times New Roman"/>
          <w:color w:val="000000"/>
          <w:szCs w:val="24"/>
        </w:rPr>
        <w:t>периоды</w:t>
      </w:r>
      <w:r w:rsidR="00926681" w:rsidRPr="00ED0774">
        <w:rPr>
          <w:rFonts w:cs="Times New Roman"/>
          <w:color w:val="000000"/>
          <w:szCs w:val="24"/>
        </w:rPr>
        <w:t xml:space="preserve"> </w:t>
      </w:r>
      <w:r w:rsidRPr="00ED0774">
        <w:rPr>
          <w:rFonts w:cs="Times New Roman"/>
          <w:color w:val="000000"/>
          <w:szCs w:val="24"/>
        </w:rPr>
        <w:t>времени,</w:t>
      </w:r>
      <w:r w:rsidR="00926681" w:rsidRPr="00ED0774">
        <w:rPr>
          <w:rFonts w:cs="Times New Roman"/>
          <w:color w:val="000000"/>
          <w:szCs w:val="24"/>
        </w:rPr>
        <w:t xml:space="preserve"> </w:t>
      </w:r>
      <w:r w:rsidRPr="00ED0774">
        <w:rPr>
          <w:rFonts w:cs="Times New Roman"/>
          <w:color w:val="000000"/>
          <w:szCs w:val="24"/>
        </w:rPr>
        <w:t>совпадающие</w:t>
      </w:r>
      <w:r w:rsidR="00926681" w:rsidRPr="00ED0774">
        <w:rPr>
          <w:rFonts w:cs="Times New Roman"/>
          <w:color w:val="000000"/>
          <w:szCs w:val="24"/>
        </w:rPr>
        <w:t xml:space="preserve"> </w:t>
      </w:r>
      <w:r w:rsidRPr="00ED0774">
        <w:rPr>
          <w:rFonts w:cs="Times New Roman"/>
          <w:color w:val="000000"/>
          <w:szCs w:val="24"/>
        </w:rPr>
        <w:t>с</w:t>
      </w:r>
      <w:r w:rsidR="00926681" w:rsidRPr="00ED0774">
        <w:rPr>
          <w:rFonts w:cs="Times New Roman"/>
          <w:color w:val="000000"/>
          <w:szCs w:val="24"/>
        </w:rPr>
        <w:t xml:space="preserve"> </w:t>
      </w:r>
      <w:r w:rsidR="000619BD" w:rsidRPr="00ED0774">
        <w:rPr>
          <w:rFonts w:cs="Times New Roman"/>
          <w:color w:val="000000"/>
          <w:szCs w:val="24"/>
        </w:rPr>
        <w:t>1-</w:t>
      </w:r>
      <w:r w:rsidRPr="00ED0774">
        <w:rPr>
          <w:rFonts w:cs="Times New Roman"/>
          <w:color w:val="000000"/>
          <w:szCs w:val="24"/>
        </w:rPr>
        <w:t>м</w:t>
      </w:r>
      <w:r w:rsidR="00926681" w:rsidRPr="00ED0774">
        <w:rPr>
          <w:rFonts w:cs="Times New Roman"/>
          <w:color w:val="000000"/>
          <w:szCs w:val="24"/>
        </w:rPr>
        <w:t xml:space="preserve"> </w:t>
      </w:r>
      <w:r w:rsidRPr="00ED0774">
        <w:rPr>
          <w:rFonts w:cs="Times New Roman"/>
          <w:color w:val="000000"/>
          <w:szCs w:val="24"/>
        </w:rPr>
        <w:t>и</w:t>
      </w:r>
      <w:r w:rsidR="00926681" w:rsidRPr="00ED0774">
        <w:rPr>
          <w:rFonts w:cs="Times New Roman"/>
          <w:color w:val="000000"/>
          <w:szCs w:val="24"/>
        </w:rPr>
        <w:t xml:space="preserve"> </w:t>
      </w:r>
      <w:r w:rsidR="000619BD" w:rsidRPr="00ED0774">
        <w:rPr>
          <w:rFonts w:cs="Times New Roman"/>
          <w:color w:val="000000"/>
          <w:szCs w:val="24"/>
        </w:rPr>
        <w:t>2-</w:t>
      </w:r>
      <w:r w:rsidRPr="00ED0774">
        <w:rPr>
          <w:rFonts w:cs="Times New Roman"/>
          <w:color w:val="000000"/>
          <w:szCs w:val="24"/>
        </w:rPr>
        <w:t>м</w:t>
      </w:r>
      <w:r w:rsidR="00926681" w:rsidRPr="00ED0774">
        <w:rPr>
          <w:rFonts w:cs="Times New Roman"/>
          <w:color w:val="000000"/>
          <w:szCs w:val="24"/>
        </w:rPr>
        <w:t xml:space="preserve"> </w:t>
      </w:r>
      <w:r w:rsidRPr="00ED0774">
        <w:rPr>
          <w:rFonts w:cs="Times New Roman"/>
          <w:color w:val="000000"/>
          <w:szCs w:val="24"/>
        </w:rPr>
        <w:t>курсом</w:t>
      </w:r>
      <w:r w:rsidR="00926681" w:rsidRPr="00ED0774">
        <w:rPr>
          <w:rFonts w:cs="Times New Roman"/>
          <w:color w:val="000000"/>
          <w:szCs w:val="24"/>
        </w:rPr>
        <w:t xml:space="preserve"> </w:t>
      </w:r>
      <w:r w:rsidRPr="00ED0774">
        <w:rPr>
          <w:rFonts w:cs="Times New Roman"/>
          <w:color w:val="000000"/>
          <w:szCs w:val="24"/>
        </w:rPr>
        <w:t>индукции</w:t>
      </w:r>
      <w:r w:rsidR="000619BD"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60-дневную</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r w:rsidRPr="00ED0774">
        <w:rPr>
          <w:rFonts w:cs="Times New Roman"/>
          <w:color w:val="000000"/>
          <w:szCs w:val="24"/>
        </w:rPr>
        <w:t>ранее</w:t>
      </w:r>
      <w:r w:rsidR="00926681" w:rsidRPr="00ED0774">
        <w:rPr>
          <w:rFonts w:cs="Times New Roman"/>
          <w:color w:val="000000"/>
          <w:szCs w:val="24"/>
        </w:rPr>
        <w:t xml:space="preserve"> </w:t>
      </w:r>
      <w:r w:rsidRPr="00ED0774">
        <w:rPr>
          <w:rFonts w:cs="Times New Roman"/>
          <w:color w:val="000000"/>
          <w:szCs w:val="24"/>
        </w:rPr>
        <w:t>определяли</w:t>
      </w:r>
      <w:r w:rsidR="00856604" w:rsidRPr="00ED0774">
        <w:rPr>
          <w:rFonts w:cs="Times New Roman"/>
          <w:color w:val="000000"/>
          <w:szCs w:val="24"/>
        </w:rPr>
        <w:t>,</w:t>
      </w:r>
      <w:r w:rsidR="00926681" w:rsidRPr="00ED0774">
        <w:rPr>
          <w:rFonts w:cs="Times New Roman"/>
          <w:color w:val="000000"/>
          <w:szCs w:val="24"/>
        </w:rPr>
        <w:t xml:space="preserve"> </w:t>
      </w:r>
      <w:r w:rsidRPr="00ED0774">
        <w:rPr>
          <w:rFonts w:cs="Times New Roman"/>
          <w:color w:val="000000"/>
          <w:szCs w:val="24"/>
        </w:rPr>
        <w:t>как</w:t>
      </w:r>
      <w:r w:rsidR="00926681" w:rsidRPr="00ED0774">
        <w:rPr>
          <w:rFonts w:cs="Times New Roman"/>
          <w:color w:val="000000"/>
          <w:szCs w:val="24"/>
        </w:rPr>
        <w:t xml:space="preserve"> </w:t>
      </w:r>
      <w:r w:rsidRPr="00ED0774">
        <w:rPr>
          <w:rFonts w:cs="Times New Roman"/>
          <w:color w:val="000000"/>
          <w:szCs w:val="24"/>
        </w:rPr>
        <w:t>«ранняя</w:t>
      </w:r>
      <w:r w:rsidR="00926681" w:rsidRPr="00ED0774">
        <w:rPr>
          <w:rFonts w:cs="Times New Roman"/>
          <w:color w:val="000000"/>
          <w:szCs w:val="24"/>
        </w:rPr>
        <w:t xml:space="preserve"> </w:t>
      </w:r>
      <w:r w:rsidRPr="00ED0774">
        <w:rPr>
          <w:rFonts w:cs="Times New Roman"/>
          <w:color w:val="000000"/>
          <w:szCs w:val="24"/>
        </w:rPr>
        <w:t>летальность».</w:t>
      </w:r>
      <w:r w:rsidR="00926681" w:rsidRPr="00ED0774">
        <w:rPr>
          <w:rFonts w:cs="Times New Roman"/>
          <w:color w:val="000000"/>
          <w:szCs w:val="24"/>
        </w:rPr>
        <w:t xml:space="preserve"> </w:t>
      </w:r>
    </w:p>
    <w:p w14:paraId="289D934E"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color w:val="000000"/>
        </w:rPr>
        <w:t>Рецидив</w:t>
      </w:r>
      <w:r w:rsidR="00926681" w:rsidRPr="00ED0774">
        <w:rPr>
          <w:rStyle w:val="affb"/>
          <w:color w:val="000000"/>
        </w:rPr>
        <w:t xml:space="preserve"> </w:t>
      </w:r>
      <w:r w:rsidR="000619BD" w:rsidRPr="00ED0774">
        <w:rPr>
          <w:b/>
          <w:bCs/>
          <w:iCs/>
          <w:color w:val="000000"/>
        </w:rPr>
        <w:t>г</w:t>
      </w:r>
      <w:r w:rsidR="005040C2" w:rsidRPr="00ED0774">
        <w:rPr>
          <w:b/>
          <w:bCs/>
          <w:iCs/>
          <w:color w:val="000000"/>
        </w:rPr>
        <w:t>ематологический</w:t>
      </w:r>
      <w:r w:rsidR="00926681" w:rsidRPr="00ED0774">
        <w:rPr>
          <w:b/>
          <w:bCs/>
          <w:i/>
          <w:iCs/>
          <w:color w:val="000000"/>
        </w:rPr>
        <w:t xml:space="preserve"> </w:t>
      </w:r>
      <w:r w:rsidR="000619BD" w:rsidRPr="00ED0774">
        <w:rPr>
          <w:color w:val="000000"/>
        </w:rPr>
        <w:t>–</w:t>
      </w:r>
      <w:r w:rsidR="00926681" w:rsidRPr="00ED0774">
        <w:rPr>
          <w:color w:val="000000"/>
        </w:rPr>
        <w:t xml:space="preserve"> </w:t>
      </w:r>
      <w:r w:rsidRPr="00ED0774">
        <w:rPr>
          <w:color w:val="000000"/>
        </w:rPr>
        <w:t>обнаружени</w:t>
      </w:r>
      <w:r w:rsidR="00C52E2C" w:rsidRPr="00ED0774">
        <w:rPr>
          <w:color w:val="000000"/>
        </w:rPr>
        <w:t>е</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пунктате</w:t>
      </w:r>
      <w:r w:rsidR="00926681" w:rsidRPr="00ED0774">
        <w:rPr>
          <w:color w:val="000000"/>
        </w:rPr>
        <w:t xml:space="preserve"> </w:t>
      </w:r>
      <w:r w:rsidRPr="00ED0774">
        <w:rPr>
          <w:color w:val="000000"/>
        </w:rPr>
        <w:t>костного</w:t>
      </w:r>
      <w:r w:rsidR="00926681" w:rsidRPr="00ED0774">
        <w:rPr>
          <w:color w:val="000000"/>
        </w:rPr>
        <w:t xml:space="preserve"> </w:t>
      </w:r>
      <w:r w:rsidRPr="00ED0774">
        <w:rPr>
          <w:color w:val="000000"/>
        </w:rPr>
        <w:t>мозга</w:t>
      </w:r>
      <w:r w:rsidR="00926681" w:rsidRPr="00ED0774">
        <w:rPr>
          <w:color w:val="000000"/>
        </w:rPr>
        <w:t xml:space="preserve"> </w:t>
      </w:r>
      <w:r w:rsidRPr="00ED0774">
        <w:rPr>
          <w:color w:val="000000"/>
        </w:rPr>
        <w:t>более</w:t>
      </w:r>
      <w:r w:rsidR="00926681" w:rsidRPr="00ED0774">
        <w:rPr>
          <w:color w:val="000000"/>
        </w:rPr>
        <w:t xml:space="preserve"> </w:t>
      </w:r>
      <w:r w:rsidRPr="00ED0774">
        <w:rPr>
          <w:color w:val="000000"/>
        </w:rPr>
        <w:t>5</w:t>
      </w:r>
      <w:r w:rsidR="00926681" w:rsidRPr="00ED0774">
        <w:rPr>
          <w:color w:val="000000"/>
        </w:rPr>
        <w:t xml:space="preserve"> </w:t>
      </w:r>
      <w:r w:rsidRPr="00ED0774">
        <w:rPr>
          <w:color w:val="000000"/>
        </w:rPr>
        <w:t>%</w:t>
      </w:r>
      <w:r w:rsidR="00926681" w:rsidRPr="00ED0774">
        <w:rPr>
          <w:color w:val="000000"/>
        </w:rPr>
        <w:t xml:space="preserve"> </w:t>
      </w:r>
      <w:r w:rsidRPr="00ED0774">
        <w:t>бластных</w:t>
      </w:r>
      <w:r w:rsidR="00926681" w:rsidRPr="00ED0774">
        <w:t xml:space="preserve"> </w:t>
      </w:r>
      <w:r w:rsidRPr="00ED0774">
        <w:t>клеток</w:t>
      </w:r>
      <w:r w:rsidR="00926681" w:rsidRPr="00ED0774">
        <w:t xml:space="preserve"> </w:t>
      </w:r>
      <w:r w:rsidR="005040C2" w:rsidRPr="00ED0774">
        <w:t>и/или</w:t>
      </w:r>
      <w:r w:rsidR="00926681" w:rsidRPr="00ED0774">
        <w:t xml:space="preserve"> </w:t>
      </w:r>
      <w:r w:rsidR="005040C2" w:rsidRPr="00ED0774">
        <w:t>экстрамедуллярно</w:t>
      </w:r>
      <w:r w:rsidR="00C52E2C" w:rsidRPr="00ED0774">
        <w:t>го</w:t>
      </w:r>
      <w:r w:rsidR="00926681" w:rsidRPr="00ED0774">
        <w:t xml:space="preserve"> </w:t>
      </w:r>
      <w:r w:rsidR="005040C2" w:rsidRPr="00ED0774">
        <w:t>очаг</w:t>
      </w:r>
      <w:r w:rsidR="00C52E2C" w:rsidRPr="00ED0774">
        <w:t>а</w:t>
      </w:r>
      <w:r w:rsidR="00926681" w:rsidRPr="00ED0774">
        <w:t xml:space="preserve"> </w:t>
      </w:r>
      <w:r w:rsidR="00C52E2C" w:rsidRPr="00ED0774">
        <w:t>опухоли,</w:t>
      </w:r>
      <w:r w:rsidR="00926681" w:rsidRPr="00ED0774">
        <w:t xml:space="preserve"> </w:t>
      </w:r>
      <w:r w:rsidR="00C52E2C" w:rsidRPr="00ED0774">
        <w:t>в</w:t>
      </w:r>
      <w:r w:rsidR="00926681" w:rsidRPr="00ED0774">
        <w:t xml:space="preserve"> </w:t>
      </w:r>
      <w:r w:rsidR="00C52E2C" w:rsidRPr="00ED0774">
        <w:t>том</w:t>
      </w:r>
      <w:r w:rsidR="00926681" w:rsidRPr="00ED0774">
        <w:t xml:space="preserve"> </w:t>
      </w:r>
      <w:r w:rsidR="00C52E2C" w:rsidRPr="00ED0774">
        <w:t>числе</w:t>
      </w:r>
      <w:r w:rsidR="00926681" w:rsidRPr="00ED0774">
        <w:t xml:space="preserve"> </w:t>
      </w:r>
      <w:r w:rsidR="00C52E2C" w:rsidRPr="00ED0774">
        <w:t>нейролейкемии</w:t>
      </w:r>
      <w:r w:rsidR="000619BD" w:rsidRPr="00ED0774">
        <w:t>.</w:t>
      </w:r>
      <w:r w:rsidR="00926681" w:rsidRPr="00ED0774">
        <w:t xml:space="preserve"> </w:t>
      </w:r>
    </w:p>
    <w:p w14:paraId="4028D3A7" w14:textId="77777777" w:rsidR="0031106E" w:rsidRPr="00ED0774" w:rsidRDefault="000619BD" w:rsidP="00705E68">
      <w:pPr>
        <w:pStyle w:val="afd"/>
        <w:spacing w:beforeAutospacing="0" w:afterAutospacing="0" w:line="360" w:lineRule="auto"/>
        <w:ind w:firstLine="709"/>
        <w:contextualSpacing/>
        <w:divId w:val="1288199709"/>
      </w:pPr>
      <w:r w:rsidRPr="00ED0774">
        <w:rPr>
          <w:rStyle w:val="affb"/>
          <w:color w:val="000000"/>
        </w:rPr>
        <w:t>Рецидив</w:t>
      </w:r>
      <w:r w:rsidR="00926681" w:rsidRPr="00ED0774">
        <w:rPr>
          <w:rStyle w:val="affb"/>
          <w:color w:val="000000"/>
        </w:rPr>
        <w:t xml:space="preserve"> </w:t>
      </w:r>
      <w:r w:rsidRPr="00ED0774">
        <w:rPr>
          <w:b/>
          <w:bCs/>
          <w:iCs/>
        </w:rPr>
        <w:t>молекулярный/иммунологический</w:t>
      </w:r>
      <w:r w:rsidR="00926681" w:rsidRPr="00ED0774">
        <w:rPr>
          <w:b/>
          <w:bCs/>
          <w:i/>
          <w:iCs/>
        </w:rPr>
        <w:t xml:space="preserve"> </w:t>
      </w:r>
      <w:r w:rsidR="005040C2" w:rsidRPr="00ED0774">
        <w:t>–</w:t>
      </w:r>
      <w:r w:rsidR="00926681" w:rsidRPr="00ED0774">
        <w:t xml:space="preserve"> </w:t>
      </w:r>
      <w:r w:rsidR="005040C2" w:rsidRPr="00ED0774">
        <w:t>выявление</w:t>
      </w:r>
      <w:r w:rsidR="00926681" w:rsidRPr="00ED0774">
        <w:t xml:space="preserve"> </w:t>
      </w:r>
      <w:r w:rsidR="00297A50" w:rsidRPr="00ED0774">
        <w:t>МОБ</w:t>
      </w:r>
      <w:r w:rsidR="00926681" w:rsidRPr="00ED0774">
        <w:t xml:space="preserve"> </w:t>
      </w:r>
      <w:r w:rsidR="005040C2" w:rsidRPr="00ED0774">
        <w:t>методом</w:t>
      </w:r>
      <w:r w:rsidR="00926681" w:rsidRPr="00ED0774">
        <w:t xml:space="preserve"> </w:t>
      </w:r>
      <w:r w:rsidR="005040C2" w:rsidRPr="00ED0774">
        <w:t>проточной</w:t>
      </w:r>
      <w:r w:rsidR="00926681" w:rsidRPr="00ED0774">
        <w:t xml:space="preserve"> </w:t>
      </w:r>
      <w:r w:rsidR="005040C2" w:rsidRPr="00ED0774">
        <w:t>цитометрии</w:t>
      </w:r>
      <w:r w:rsidR="00926681" w:rsidRPr="00ED0774">
        <w:t xml:space="preserve"> </w:t>
      </w:r>
      <w:r w:rsidR="005040C2" w:rsidRPr="00ED0774">
        <w:t>и/или</w:t>
      </w:r>
      <w:r w:rsidR="00926681" w:rsidRPr="00ED0774">
        <w:t xml:space="preserve"> </w:t>
      </w:r>
      <w:r w:rsidR="005040C2" w:rsidRPr="00ED0774">
        <w:t>ПЦР</w:t>
      </w:r>
      <w:r w:rsidR="00926681" w:rsidRPr="00ED0774">
        <w:t xml:space="preserve"> </w:t>
      </w:r>
      <w:r w:rsidR="005040C2" w:rsidRPr="00ED0774">
        <w:t>при</w:t>
      </w:r>
      <w:r w:rsidR="00926681" w:rsidRPr="00ED0774">
        <w:t xml:space="preserve"> </w:t>
      </w:r>
      <w:r w:rsidR="005040C2" w:rsidRPr="00ED0774">
        <w:t>условии</w:t>
      </w:r>
      <w:r w:rsidR="00926681" w:rsidRPr="00ED0774">
        <w:t xml:space="preserve"> </w:t>
      </w:r>
      <w:r w:rsidR="005040C2" w:rsidRPr="00ED0774">
        <w:t>анализа</w:t>
      </w:r>
      <w:r w:rsidR="00926681" w:rsidRPr="00ED0774">
        <w:t xml:space="preserve"> </w:t>
      </w:r>
      <w:r w:rsidR="005040C2" w:rsidRPr="00ED0774">
        <w:t>аберрантного</w:t>
      </w:r>
      <w:r w:rsidR="00926681" w:rsidRPr="00ED0774">
        <w:t xml:space="preserve"> </w:t>
      </w:r>
      <w:r w:rsidR="005040C2" w:rsidRPr="00ED0774">
        <w:t>иммунофенотипа</w:t>
      </w:r>
      <w:r w:rsidR="00926681" w:rsidRPr="00ED0774">
        <w:t xml:space="preserve"> </w:t>
      </w:r>
      <w:r w:rsidR="005040C2" w:rsidRPr="00ED0774">
        <w:t>или</w:t>
      </w:r>
      <w:r w:rsidR="00926681" w:rsidRPr="00ED0774">
        <w:t xml:space="preserve"> </w:t>
      </w:r>
      <w:r w:rsidR="005040C2" w:rsidRPr="00ED0774">
        <w:t>выполнения</w:t>
      </w:r>
      <w:r w:rsidR="00926681" w:rsidRPr="00ED0774">
        <w:t xml:space="preserve"> </w:t>
      </w:r>
      <w:r w:rsidR="005040C2" w:rsidRPr="00ED0774">
        <w:t>молекулярного</w:t>
      </w:r>
      <w:r w:rsidR="00926681" w:rsidRPr="00ED0774">
        <w:t xml:space="preserve"> </w:t>
      </w:r>
      <w:r w:rsidR="005040C2" w:rsidRPr="00ED0774">
        <w:t>исследования</w:t>
      </w:r>
      <w:r w:rsidR="00926681" w:rsidRPr="00ED0774">
        <w:t xml:space="preserve"> </w:t>
      </w:r>
      <w:r w:rsidR="005040C2" w:rsidRPr="00ED0774">
        <w:t>до</w:t>
      </w:r>
      <w:r w:rsidR="00926681" w:rsidRPr="00ED0774">
        <w:t xml:space="preserve"> </w:t>
      </w:r>
      <w:r w:rsidR="005040C2" w:rsidRPr="00ED0774">
        <w:t>начала</w:t>
      </w:r>
      <w:r w:rsidR="00926681" w:rsidRPr="00ED0774">
        <w:t xml:space="preserve"> </w:t>
      </w:r>
      <w:r w:rsidR="005040C2" w:rsidRPr="00ED0774">
        <w:t>терапии</w:t>
      </w:r>
      <w:r w:rsidR="0031106E" w:rsidRPr="00ED0774">
        <w:t>.</w:t>
      </w:r>
    </w:p>
    <w:p w14:paraId="6408A9AA" w14:textId="2327539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Индукция</w:t>
      </w:r>
      <w:r w:rsidR="00926681" w:rsidRPr="00ED0774">
        <w:t xml:space="preserve"> </w:t>
      </w:r>
      <w:r w:rsidRPr="00ED0774">
        <w:rPr>
          <w:b/>
        </w:rPr>
        <w:t>ремиссии</w:t>
      </w:r>
      <w:r w:rsidR="00926681" w:rsidRPr="00ED0774">
        <w:t xml:space="preserve"> </w:t>
      </w:r>
      <w:r w:rsidR="00CB0108" w:rsidRPr="00ED0774">
        <w:t>–</w:t>
      </w:r>
      <w:r w:rsidR="00926681" w:rsidRPr="00ED0774">
        <w:t xml:space="preserve"> </w:t>
      </w:r>
      <w:r w:rsidR="00CB0108" w:rsidRPr="00ED0774">
        <w:t>п</w:t>
      </w:r>
      <w:r w:rsidRPr="00ED0774">
        <w:t>ериод</w:t>
      </w:r>
      <w:r w:rsidR="00926681" w:rsidRPr="00ED0774">
        <w:t xml:space="preserve"> </w:t>
      </w:r>
      <w:r w:rsidRPr="00ED0774">
        <w:t>начального</w:t>
      </w:r>
      <w:r w:rsidR="00926681" w:rsidRPr="00ED0774">
        <w:t xml:space="preserve"> </w:t>
      </w:r>
      <w:r w:rsidRPr="00ED0774">
        <w:t>лечения,</w:t>
      </w:r>
      <w:r w:rsidR="00926681" w:rsidRPr="00ED0774">
        <w:t xml:space="preserve"> </w:t>
      </w:r>
      <w:r w:rsidRPr="00ED0774">
        <w:t>целью</w:t>
      </w:r>
      <w:r w:rsidR="00926681" w:rsidRPr="00ED0774">
        <w:t xml:space="preserve"> </w:t>
      </w:r>
      <w:r w:rsidRPr="00ED0774">
        <w:t>которого</w:t>
      </w:r>
      <w:r w:rsidR="00926681" w:rsidRPr="00ED0774">
        <w:t xml:space="preserve"> </w:t>
      </w:r>
      <w:r w:rsidRPr="00ED0774">
        <w:t>явля</w:t>
      </w:r>
      <w:r w:rsidR="0092314A" w:rsidRPr="00ED0774">
        <w:t>ю</w:t>
      </w:r>
      <w:r w:rsidRPr="00ED0774">
        <w:t>тся</w:t>
      </w:r>
      <w:r w:rsidR="00926681" w:rsidRPr="00ED0774">
        <w:t xml:space="preserve"> </w:t>
      </w:r>
      <w:r w:rsidRPr="00ED0774">
        <w:t>максимально</w:t>
      </w:r>
      <w:r w:rsidR="00926681" w:rsidRPr="00ED0774">
        <w:t xml:space="preserve"> </w:t>
      </w:r>
      <w:r w:rsidRPr="00ED0774">
        <w:t>быстрое</w:t>
      </w:r>
      <w:r w:rsidR="00926681" w:rsidRPr="00ED0774">
        <w:t xml:space="preserve"> </w:t>
      </w:r>
      <w:r w:rsidRPr="00ED0774">
        <w:t>и</w:t>
      </w:r>
      <w:r w:rsidR="00926681" w:rsidRPr="00ED0774">
        <w:t xml:space="preserve"> </w:t>
      </w:r>
      <w:r w:rsidRPr="00ED0774">
        <w:t>существенное</w:t>
      </w:r>
      <w:r w:rsidR="00926681" w:rsidRPr="00ED0774">
        <w:t xml:space="preserve"> </w:t>
      </w:r>
      <w:r w:rsidRPr="00ED0774">
        <w:t>сокращение</w:t>
      </w:r>
      <w:r w:rsidR="00926681" w:rsidRPr="00ED0774">
        <w:t xml:space="preserve"> </w:t>
      </w:r>
      <w:r w:rsidRPr="00ED0774">
        <w:t>опухолевой</w:t>
      </w:r>
      <w:r w:rsidR="00926681" w:rsidRPr="00ED0774">
        <w:t xml:space="preserve"> </w:t>
      </w:r>
      <w:r w:rsidRPr="00ED0774">
        <w:t>массы</w:t>
      </w:r>
      <w:r w:rsidR="00926681" w:rsidRPr="00ED0774">
        <w:t xml:space="preserve"> </w:t>
      </w:r>
      <w:r w:rsidRPr="00ED0774">
        <w:t>и</w:t>
      </w:r>
      <w:r w:rsidR="00926681" w:rsidRPr="00ED0774">
        <w:t xml:space="preserve"> </w:t>
      </w:r>
      <w:r w:rsidRPr="00ED0774">
        <w:t>достижение</w:t>
      </w:r>
      <w:r w:rsidR="00926681" w:rsidRPr="00ED0774">
        <w:t xml:space="preserve"> </w:t>
      </w:r>
      <w:r w:rsidR="00D03778" w:rsidRPr="00ED0774">
        <w:t>ПР</w:t>
      </w:r>
      <w:r w:rsidRPr="00ED0774">
        <w:t>,</w:t>
      </w:r>
      <w:r w:rsidR="00926681" w:rsidRPr="00ED0774">
        <w:t xml:space="preserve"> </w:t>
      </w:r>
      <w:r w:rsidRPr="00ED0774">
        <w:t>(обычно</w:t>
      </w:r>
      <w:r w:rsidR="00926681" w:rsidRPr="00ED0774">
        <w:t xml:space="preserve"> </w:t>
      </w:r>
      <w:r w:rsidRPr="00ED0774">
        <w:t>1</w:t>
      </w:r>
      <w:r w:rsidR="00CB0108" w:rsidRPr="00ED0774">
        <w:t>–</w:t>
      </w:r>
      <w:r w:rsidRPr="00ED0774">
        <w:t>2</w:t>
      </w:r>
      <w:r w:rsidR="00926681" w:rsidRPr="00ED0774">
        <w:t xml:space="preserve"> </w:t>
      </w:r>
      <w:r w:rsidRPr="00ED0774">
        <w:t>курса).</w:t>
      </w:r>
      <w:r w:rsidR="00926681" w:rsidRPr="00ED0774">
        <w:t xml:space="preserve"> </w:t>
      </w:r>
      <w:r w:rsidRPr="00ED0774">
        <w:t>Именно</w:t>
      </w:r>
      <w:r w:rsidR="00926681" w:rsidRPr="00ED0774">
        <w:t xml:space="preserve"> </w:t>
      </w:r>
      <w:r w:rsidRPr="00ED0774">
        <w:t>в</w:t>
      </w:r>
      <w:r w:rsidR="00926681" w:rsidRPr="00ED0774">
        <w:t xml:space="preserve"> </w:t>
      </w:r>
      <w:r w:rsidRPr="00ED0774">
        <w:t>этот</w:t>
      </w:r>
      <w:r w:rsidR="00926681" w:rsidRPr="00ED0774">
        <w:t xml:space="preserve"> </w:t>
      </w:r>
      <w:r w:rsidRPr="00ED0774">
        <w:t>период</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применения</w:t>
      </w:r>
      <w:r w:rsidR="009D18CF" w:rsidRPr="00ED0774">
        <w:t xml:space="preserve"> противоопухолевых препаратов</w:t>
      </w:r>
      <w:r w:rsidR="00926681" w:rsidRPr="00ED0774">
        <w:t xml:space="preserve"> </w:t>
      </w:r>
      <w:r w:rsidRPr="00ED0774">
        <w:t>цитостатических</w:t>
      </w:r>
      <w:r w:rsidR="00926681" w:rsidRPr="00ED0774">
        <w:t xml:space="preserve"> </w:t>
      </w:r>
      <w:r w:rsidRPr="00ED0774">
        <w:t>средств</w:t>
      </w:r>
      <w:r w:rsidR="00926681" w:rsidRPr="00ED0774">
        <w:t xml:space="preserve"> </w:t>
      </w:r>
      <w:r w:rsidRPr="00ED0774">
        <w:t>количество</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уменьшается</w:t>
      </w:r>
      <w:r w:rsidR="00926681" w:rsidRPr="00ED0774">
        <w:t xml:space="preserve"> </w:t>
      </w:r>
      <w:r w:rsidRPr="00ED0774">
        <w:t>примерно</w:t>
      </w:r>
      <w:r w:rsidR="00926681" w:rsidRPr="00ED0774">
        <w:t xml:space="preserve"> </w:t>
      </w:r>
      <w:r w:rsidRPr="00ED0774">
        <w:t>в</w:t>
      </w:r>
      <w:r w:rsidR="00926681" w:rsidRPr="00ED0774">
        <w:t xml:space="preserve"> </w:t>
      </w:r>
      <w:r w:rsidRPr="00ED0774">
        <w:t>100</w:t>
      </w:r>
      <w:r w:rsidR="00926681" w:rsidRPr="00ED0774">
        <w:t xml:space="preserve"> </w:t>
      </w:r>
      <w:r w:rsidRPr="00ED0774">
        <w:t>раз,</w:t>
      </w:r>
      <w:r w:rsidR="00926681" w:rsidRPr="00ED0774">
        <w:t xml:space="preserve"> </w:t>
      </w:r>
      <w:r w:rsidRPr="00ED0774">
        <w:t>т.</w:t>
      </w:r>
      <w:r w:rsidR="00926681" w:rsidRPr="00ED0774">
        <w:t xml:space="preserve"> </w:t>
      </w:r>
      <w:r w:rsidRPr="00ED0774">
        <w:t>е.</w:t>
      </w:r>
      <w:r w:rsidR="00926681" w:rsidRPr="00ED0774">
        <w:t xml:space="preserve"> </w:t>
      </w:r>
      <w:r w:rsidRPr="00ED0774">
        <w:t>в</w:t>
      </w:r>
      <w:r w:rsidR="00926681" w:rsidRPr="00ED0774">
        <w:t xml:space="preserve"> </w:t>
      </w:r>
      <w:r w:rsidRPr="00ED0774">
        <w:t>момент</w:t>
      </w:r>
      <w:r w:rsidR="00926681" w:rsidRPr="00ED0774">
        <w:t xml:space="preserve"> </w:t>
      </w:r>
      <w:r w:rsidRPr="00ED0774">
        <w:t>констатации</w:t>
      </w:r>
      <w:r w:rsidR="00926681" w:rsidRPr="00ED0774">
        <w:t xml:space="preserve"> </w:t>
      </w:r>
      <w:r w:rsidR="00D03778" w:rsidRPr="00ED0774">
        <w:t>ПР</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морфологически</w:t>
      </w:r>
      <w:r w:rsidR="00926681" w:rsidRPr="00ED0774">
        <w:t xml:space="preserve"> </w:t>
      </w:r>
      <w:r w:rsidRPr="00ED0774">
        <w:t>определяется</w:t>
      </w:r>
      <w:r w:rsidR="00926681" w:rsidRPr="00ED0774">
        <w:t xml:space="preserve"> </w:t>
      </w:r>
      <w:r w:rsidRPr="00ED0774">
        <w:t>менее</w:t>
      </w:r>
      <w:r w:rsidR="00926681" w:rsidRPr="00ED0774">
        <w:t xml:space="preserve"> </w:t>
      </w:r>
      <w:r w:rsidRPr="00ED0774">
        <w:t>5</w:t>
      </w:r>
      <w:r w:rsidR="00926681" w:rsidRPr="00ED0774">
        <w:t xml:space="preserve"> </w:t>
      </w:r>
      <w:r w:rsidRPr="00ED0774">
        <w:t>%</w:t>
      </w:r>
      <w:r w:rsidR="00926681" w:rsidRPr="00ED0774">
        <w:t xml:space="preserve"> </w:t>
      </w:r>
      <w:r w:rsidRPr="00ED0774">
        <w:t>опухолевых</w:t>
      </w:r>
      <w:r w:rsidR="00926681" w:rsidRPr="00ED0774">
        <w:t xml:space="preserve"> </w:t>
      </w:r>
      <w:r w:rsidRPr="00ED0774">
        <w:t>клеток.</w:t>
      </w:r>
    </w:p>
    <w:p w14:paraId="3B61B7EC"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Консолидация</w:t>
      </w:r>
      <w:r w:rsidR="00926681" w:rsidRPr="00ED0774">
        <w:t xml:space="preserve"> </w:t>
      </w:r>
      <w:r w:rsidRPr="00ED0774">
        <w:rPr>
          <w:b/>
        </w:rPr>
        <w:t>ремиссии.</w:t>
      </w:r>
      <w:r w:rsidR="00926681" w:rsidRPr="00ED0774">
        <w:t xml:space="preserve"> </w:t>
      </w:r>
      <w:r w:rsidRPr="00ED0774">
        <w:t>Вторым</w:t>
      </w:r>
      <w:r w:rsidR="00926681" w:rsidRPr="00ED0774">
        <w:t xml:space="preserve"> </w:t>
      </w:r>
      <w:r w:rsidRPr="00ED0774">
        <w:t>этапом</w:t>
      </w:r>
      <w:r w:rsidR="00926681" w:rsidRPr="00ED0774">
        <w:t xml:space="preserve"> </w:t>
      </w:r>
      <w:r w:rsidRPr="00ED0774">
        <w:t>терапии</w:t>
      </w:r>
      <w:r w:rsidR="00926681" w:rsidRPr="00ED0774">
        <w:t xml:space="preserve"> </w:t>
      </w:r>
      <w:r w:rsidR="00CB0108" w:rsidRPr="00ED0774">
        <w:t>острого</w:t>
      </w:r>
      <w:r w:rsidR="00926681" w:rsidRPr="00ED0774">
        <w:t xml:space="preserve"> </w:t>
      </w:r>
      <w:r w:rsidR="00CB0108" w:rsidRPr="00ED0774">
        <w:t>лейкоза</w:t>
      </w:r>
      <w:r w:rsidR="00AC0E8E" w:rsidRPr="00ED0774">
        <w:t xml:space="preserve"> (ОЛ)</w:t>
      </w:r>
      <w:r w:rsidR="00926681" w:rsidRPr="00ED0774">
        <w:t xml:space="preserve"> </w:t>
      </w:r>
      <w:r w:rsidR="00BC55E9" w:rsidRPr="00ED0774">
        <w:t>является</w:t>
      </w:r>
      <w:r w:rsidR="00926681" w:rsidRPr="00ED0774">
        <w:t xml:space="preserve"> </w:t>
      </w:r>
      <w:r w:rsidRPr="00ED0774">
        <w:t>закрепление</w:t>
      </w:r>
      <w:r w:rsidR="00926681" w:rsidRPr="00ED0774">
        <w:t xml:space="preserve"> </w:t>
      </w:r>
      <w:r w:rsidRPr="00ED0774">
        <w:t>достигнутого</w:t>
      </w:r>
      <w:r w:rsidR="00926681" w:rsidRPr="00ED0774">
        <w:t xml:space="preserve"> </w:t>
      </w:r>
      <w:r w:rsidRPr="00ED0774">
        <w:t>противоопухолевого</w:t>
      </w:r>
      <w:r w:rsidR="00926681" w:rsidRPr="00ED0774">
        <w:t xml:space="preserve"> </w:t>
      </w:r>
      <w:r w:rsidRPr="00ED0774">
        <w:t>эффекта</w:t>
      </w:r>
      <w:r w:rsidR="00926681" w:rsidRPr="00ED0774">
        <w:t xml:space="preserve"> </w:t>
      </w:r>
      <w:r w:rsidRPr="00ED0774">
        <w:t>(обычно</w:t>
      </w:r>
      <w:r w:rsidR="00926681" w:rsidRPr="00ED0774">
        <w:t xml:space="preserve"> </w:t>
      </w:r>
      <w:r w:rsidRPr="00ED0774">
        <w:t>1</w:t>
      </w:r>
      <w:r w:rsidR="00CB0108" w:rsidRPr="00ED0774">
        <w:t>–</w:t>
      </w:r>
      <w:r w:rsidRPr="00ED0774">
        <w:t>2</w:t>
      </w:r>
      <w:r w:rsidR="00926681" w:rsidRPr="00ED0774">
        <w:t xml:space="preserve"> </w:t>
      </w:r>
      <w:r w:rsidRPr="00ED0774">
        <w:t>курса).</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в</w:t>
      </w:r>
      <w:r w:rsidR="00926681" w:rsidRPr="00ED0774">
        <w:t xml:space="preserve"> </w:t>
      </w:r>
      <w:r w:rsidRPr="00ED0774">
        <w:t>большинстве</w:t>
      </w:r>
      <w:r w:rsidR="00926681" w:rsidRPr="00ED0774">
        <w:t xml:space="preserve"> </w:t>
      </w:r>
      <w:r w:rsidRPr="00ED0774">
        <w:t>случаев</w:t>
      </w:r>
      <w:r w:rsidR="00926681" w:rsidRPr="00ED0774">
        <w:t xml:space="preserve"> </w:t>
      </w:r>
      <w:r w:rsidRPr="00ED0774">
        <w:t>консолидация</w:t>
      </w:r>
      <w:r w:rsidR="00926681" w:rsidRPr="00ED0774">
        <w:t xml:space="preserve"> </w:t>
      </w:r>
      <w:r w:rsidR="00CB0108" w:rsidRPr="00ED0774">
        <w:t>–</w:t>
      </w:r>
      <w:r w:rsidR="00926681" w:rsidRPr="00ED0774">
        <w:t xml:space="preserve"> </w:t>
      </w:r>
      <w:r w:rsidRPr="00ED0774">
        <w:t>наиболее</w:t>
      </w:r>
      <w:r w:rsidR="00926681" w:rsidRPr="00ED0774">
        <w:t xml:space="preserve"> </w:t>
      </w:r>
      <w:r w:rsidRPr="00ED0774">
        <w:t>агрессивны</w:t>
      </w:r>
      <w:r w:rsidR="00CB0108" w:rsidRPr="00ED0774">
        <w:t>й</w:t>
      </w:r>
      <w:r w:rsidR="00926681" w:rsidRPr="00ED0774">
        <w:t xml:space="preserve"> </w:t>
      </w:r>
      <w:r w:rsidRPr="00ED0774">
        <w:t>и</w:t>
      </w:r>
      <w:r w:rsidR="00926681" w:rsidRPr="00ED0774">
        <w:t xml:space="preserve"> </w:t>
      </w:r>
      <w:r w:rsidRPr="00ED0774">
        <w:t>высокодозны</w:t>
      </w:r>
      <w:r w:rsidR="00CB0108" w:rsidRPr="00ED0774">
        <w:t>й</w:t>
      </w:r>
      <w:r w:rsidR="00926681" w:rsidRPr="00ED0774">
        <w:t xml:space="preserve"> </w:t>
      </w:r>
      <w:r w:rsidRPr="00ED0774">
        <w:t>этап</w:t>
      </w:r>
      <w:r w:rsidR="00926681" w:rsidRPr="00ED0774">
        <w:t xml:space="preserve"> </w:t>
      </w:r>
      <w:r w:rsidRPr="00ED0774">
        <w:t>при</w:t>
      </w:r>
      <w:r w:rsidR="00926681" w:rsidRPr="00ED0774">
        <w:t xml:space="preserve"> </w:t>
      </w:r>
      <w:r w:rsidRPr="00ED0774">
        <w:t>лечении</w:t>
      </w:r>
      <w:r w:rsidR="00926681" w:rsidRPr="00ED0774">
        <w:t xml:space="preserve"> </w:t>
      </w:r>
      <w:r w:rsidR="00AC0E8E" w:rsidRPr="00ED0774">
        <w:t>ОЛ</w:t>
      </w:r>
      <w:r w:rsidRPr="00ED0774">
        <w:t>.</w:t>
      </w:r>
      <w:r w:rsidR="00926681" w:rsidRPr="00ED0774">
        <w:t xml:space="preserve"> </w:t>
      </w:r>
      <w:r w:rsidRPr="00ED0774">
        <w:t>Задачей</w:t>
      </w:r>
      <w:r w:rsidR="00926681" w:rsidRPr="00ED0774">
        <w:t xml:space="preserve"> </w:t>
      </w:r>
      <w:r w:rsidRPr="00ED0774">
        <w:t>этого</w:t>
      </w:r>
      <w:r w:rsidR="00926681" w:rsidRPr="00ED0774">
        <w:t xml:space="preserve"> </w:t>
      </w:r>
      <w:r w:rsidRPr="00ED0774">
        <w:t>периода</w:t>
      </w:r>
      <w:r w:rsidR="00926681" w:rsidRPr="00ED0774">
        <w:t xml:space="preserve"> </w:t>
      </w:r>
      <w:r w:rsidRPr="00ED0774">
        <w:t>является</w:t>
      </w:r>
      <w:r w:rsidR="00926681" w:rsidRPr="00ED0774">
        <w:t xml:space="preserve"> </w:t>
      </w:r>
      <w:r w:rsidRPr="00ED0774">
        <w:t>по</w:t>
      </w:r>
      <w:r w:rsidR="00926681" w:rsidRPr="00ED0774">
        <w:t xml:space="preserve"> </w:t>
      </w:r>
      <w:r w:rsidRPr="00ED0774">
        <w:t>возможности</w:t>
      </w:r>
      <w:r w:rsidR="00926681" w:rsidRPr="00ED0774">
        <w:t xml:space="preserve"> </w:t>
      </w:r>
      <w:r w:rsidRPr="00ED0774">
        <w:t>еще</w:t>
      </w:r>
      <w:r w:rsidR="00926681" w:rsidRPr="00ED0774">
        <w:t xml:space="preserve"> </w:t>
      </w:r>
      <w:r w:rsidRPr="00ED0774">
        <w:t>большее</w:t>
      </w:r>
      <w:r w:rsidR="00926681" w:rsidRPr="00ED0774">
        <w:t xml:space="preserve"> </w:t>
      </w:r>
      <w:r w:rsidRPr="00ED0774">
        <w:t>уменьшение</w:t>
      </w:r>
      <w:r w:rsidR="00926681" w:rsidRPr="00ED0774">
        <w:t xml:space="preserve"> </w:t>
      </w:r>
      <w:r w:rsidRPr="00ED0774">
        <w:t>числа</w:t>
      </w:r>
      <w:r w:rsidR="00926681" w:rsidRPr="00ED0774">
        <w:t xml:space="preserve"> </w:t>
      </w:r>
      <w:r w:rsidRPr="00ED0774">
        <w:t>остающихся</w:t>
      </w:r>
      <w:r w:rsidR="00926681" w:rsidRPr="00ED0774">
        <w:t xml:space="preserve"> </w:t>
      </w:r>
      <w:r w:rsidRPr="00ED0774">
        <w:t>после</w:t>
      </w:r>
      <w:r w:rsidR="00926681" w:rsidRPr="00ED0774">
        <w:t xml:space="preserve"> </w:t>
      </w:r>
      <w:r w:rsidRPr="00ED0774">
        <w:t>индукции</w:t>
      </w:r>
      <w:r w:rsidR="00926681" w:rsidRPr="00ED0774">
        <w:t xml:space="preserve"> </w:t>
      </w:r>
      <w:r w:rsidRPr="00ED0774">
        <w:t>лейкемических</w:t>
      </w:r>
      <w:r w:rsidR="00926681" w:rsidRPr="00ED0774">
        <w:t xml:space="preserve"> </w:t>
      </w:r>
      <w:r w:rsidRPr="00ED0774">
        <w:t>клеток.</w:t>
      </w:r>
    </w:p>
    <w:p w14:paraId="2ED9B86B" w14:textId="77777777" w:rsidR="006E5861" w:rsidRPr="00ED0774" w:rsidRDefault="00176155" w:rsidP="00705E68">
      <w:pPr>
        <w:pStyle w:val="afd"/>
        <w:spacing w:beforeAutospacing="0" w:afterAutospacing="0" w:line="360" w:lineRule="auto"/>
        <w:ind w:firstLine="709"/>
        <w:contextualSpacing/>
        <w:divId w:val="1288199709"/>
      </w:pPr>
      <w:r w:rsidRPr="00ED0774">
        <w:rPr>
          <w:rStyle w:val="affb"/>
          <w:iCs/>
        </w:rPr>
        <w:t>П</w:t>
      </w:r>
      <w:r w:rsidR="00D80AC9" w:rsidRPr="00ED0774">
        <w:rPr>
          <w:rStyle w:val="affb"/>
          <w:iCs/>
        </w:rPr>
        <w:t>оддерживающее</w:t>
      </w:r>
      <w:r w:rsidR="00926681" w:rsidRPr="00ED0774">
        <w:rPr>
          <w:rStyle w:val="affb"/>
          <w:iCs/>
        </w:rPr>
        <w:t xml:space="preserve"> </w:t>
      </w:r>
      <w:r w:rsidR="00D80AC9" w:rsidRPr="00ED0774">
        <w:rPr>
          <w:rStyle w:val="affb"/>
          <w:iCs/>
        </w:rPr>
        <w:t>лечение</w:t>
      </w:r>
      <w:r w:rsidR="00926681" w:rsidRPr="00ED0774">
        <w:t xml:space="preserve"> </w:t>
      </w:r>
      <w:r w:rsidR="00CB0108" w:rsidRPr="00ED0774">
        <w:t>–</w:t>
      </w:r>
      <w:r w:rsidR="00926681" w:rsidRPr="00ED0774">
        <w:t xml:space="preserve"> </w:t>
      </w:r>
      <w:r w:rsidR="00CB0108" w:rsidRPr="00ED0774">
        <w:t>п</w:t>
      </w:r>
      <w:r w:rsidR="00D80AC9" w:rsidRPr="00ED0774">
        <w:t>родолжение</w:t>
      </w:r>
      <w:r w:rsidR="00926681" w:rsidRPr="00ED0774">
        <w:t xml:space="preserve"> </w:t>
      </w:r>
      <w:r w:rsidR="00D80AC9" w:rsidRPr="00ED0774">
        <w:t>цитостатического</w:t>
      </w:r>
      <w:r w:rsidR="00926681" w:rsidRPr="00ED0774">
        <w:t xml:space="preserve"> </w:t>
      </w:r>
      <w:r w:rsidR="00D80AC9" w:rsidRPr="00ED0774">
        <w:t>воздействия</w:t>
      </w:r>
      <w:r w:rsidR="00926681" w:rsidRPr="00ED0774">
        <w:t xml:space="preserve"> </w:t>
      </w:r>
      <w:r w:rsidR="00D80AC9" w:rsidRPr="00ED0774">
        <w:t>в</w:t>
      </w:r>
      <w:r w:rsidR="00926681" w:rsidRPr="00ED0774">
        <w:t xml:space="preserve"> </w:t>
      </w:r>
      <w:r w:rsidR="00D80AC9" w:rsidRPr="00ED0774">
        <w:t>меньших</w:t>
      </w:r>
      <w:r w:rsidR="00926681" w:rsidRPr="00ED0774">
        <w:t xml:space="preserve"> </w:t>
      </w:r>
      <w:r w:rsidR="00D80AC9" w:rsidRPr="00ED0774">
        <w:t>дозах,</w:t>
      </w:r>
      <w:r w:rsidR="00926681" w:rsidRPr="00ED0774">
        <w:t xml:space="preserve"> </w:t>
      </w:r>
      <w:r w:rsidR="00D80AC9" w:rsidRPr="00ED0774">
        <w:t>чем</w:t>
      </w:r>
      <w:r w:rsidR="00926681" w:rsidRPr="00ED0774">
        <w:t xml:space="preserve"> </w:t>
      </w:r>
      <w:r w:rsidR="00D80AC9" w:rsidRPr="00ED0774">
        <w:t>в</w:t>
      </w:r>
      <w:r w:rsidR="00926681" w:rsidRPr="00ED0774">
        <w:t xml:space="preserve"> </w:t>
      </w:r>
      <w:r w:rsidR="00D80AC9" w:rsidRPr="00ED0774">
        <w:t>период</w:t>
      </w:r>
      <w:r w:rsidR="00926681" w:rsidRPr="00ED0774">
        <w:t xml:space="preserve"> </w:t>
      </w:r>
      <w:r w:rsidR="00D80AC9" w:rsidRPr="00ED0774">
        <w:t>индукции</w:t>
      </w:r>
      <w:r w:rsidR="00540311" w:rsidRPr="00ED0774">
        <w:t>/консолидации</w:t>
      </w:r>
      <w:r w:rsidR="00926681" w:rsidRPr="00ED0774">
        <w:t xml:space="preserve"> </w:t>
      </w:r>
      <w:r w:rsidR="00D80AC9" w:rsidRPr="00ED0774">
        <w:t>ремиссии</w:t>
      </w:r>
      <w:r w:rsidR="00540311" w:rsidRPr="00ED0774">
        <w:t>,</w:t>
      </w:r>
      <w:r w:rsidR="00926681" w:rsidRPr="00ED0774">
        <w:t xml:space="preserve"> </w:t>
      </w:r>
      <w:r w:rsidR="00540311" w:rsidRPr="00ED0774">
        <w:t>или</w:t>
      </w:r>
      <w:r w:rsidR="00926681" w:rsidRPr="00ED0774">
        <w:t xml:space="preserve"> </w:t>
      </w:r>
      <w:r w:rsidR="00540311" w:rsidRPr="00ED0774">
        <w:t>иного</w:t>
      </w:r>
      <w:r w:rsidR="00926681" w:rsidRPr="00ED0774">
        <w:t xml:space="preserve"> </w:t>
      </w:r>
      <w:r w:rsidR="00CB0108" w:rsidRPr="00ED0774">
        <w:t>(</w:t>
      </w:r>
      <w:r w:rsidR="00540311" w:rsidRPr="00ED0774">
        <w:t>таргетного</w:t>
      </w:r>
      <w:r w:rsidR="00CB0108" w:rsidRPr="00ED0774">
        <w:t>)</w:t>
      </w:r>
      <w:r w:rsidR="00926681" w:rsidRPr="00ED0774">
        <w:t xml:space="preserve"> </w:t>
      </w:r>
      <w:r w:rsidR="00540311" w:rsidRPr="00ED0774">
        <w:t>воздействия</w:t>
      </w:r>
      <w:r w:rsidR="00926681" w:rsidRPr="00ED0774">
        <w:t xml:space="preserve"> </w:t>
      </w:r>
      <w:r w:rsidR="00D80AC9" w:rsidRPr="00ED0774">
        <w:t>на</w:t>
      </w:r>
      <w:r w:rsidR="00926681" w:rsidRPr="00ED0774">
        <w:t xml:space="preserve"> </w:t>
      </w:r>
      <w:r w:rsidR="00D80AC9" w:rsidRPr="00ED0774">
        <w:t>возм</w:t>
      </w:r>
      <w:r w:rsidR="00540311" w:rsidRPr="00ED0774">
        <w:t>ожно</w:t>
      </w:r>
      <w:r w:rsidR="00926681" w:rsidRPr="00ED0774">
        <w:t xml:space="preserve"> </w:t>
      </w:r>
      <w:r w:rsidR="00540311" w:rsidRPr="00ED0774">
        <w:t>остающийся</w:t>
      </w:r>
      <w:r w:rsidR="00926681" w:rsidRPr="00ED0774">
        <w:t xml:space="preserve"> </w:t>
      </w:r>
      <w:r w:rsidR="00540311" w:rsidRPr="00ED0774">
        <w:t>опухолевый</w:t>
      </w:r>
      <w:r w:rsidR="00926681" w:rsidRPr="00ED0774">
        <w:t xml:space="preserve"> </w:t>
      </w:r>
      <w:r w:rsidR="00540311" w:rsidRPr="00ED0774">
        <w:t>клон.</w:t>
      </w:r>
      <w:r w:rsidR="00926681" w:rsidRPr="00ED0774">
        <w:t xml:space="preserve"> </w:t>
      </w:r>
    </w:p>
    <w:p w14:paraId="7184B8FC" w14:textId="77777777" w:rsidR="006E5861" w:rsidRPr="00ED0774" w:rsidRDefault="00D80AC9" w:rsidP="00705E68">
      <w:pPr>
        <w:pStyle w:val="afd"/>
        <w:spacing w:beforeAutospacing="0" w:afterAutospacing="0" w:line="360" w:lineRule="auto"/>
        <w:ind w:firstLine="709"/>
        <w:contextualSpacing/>
        <w:divId w:val="1288199709"/>
      </w:pPr>
      <w:r w:rsidRPr="00ED0774">
        <w:rPr>
          <w:rStyle w:val="affb"/>
          <w:iCs/>
        </w:rPr>
        <w:t>Профилактика</w:t>
      </w:r>
      <w:r w:rsidR="00926681" w:rsidRPr="00ED0774">
        <w:t xml:space="preserve"> </w:t>
      </w:r>
      <w:r w:rsidRPr="00ED0774">
        <w:t>или,</w:t>
      </w:r>
      <w:r w:rsidR="00926681" w:rsidRPr="00ED0774">
        <w:t xml:space="preserve"> </w:t>
      </w:r>
      <w:r w:rsidRPr="00ED0774">
        <w:t>при</w:t>
      </w:r>
      <w:r w:rsidR="00926681" w:rsidRPr="00ED0774">
        <w:t xml:space="preserve"> </w:t>
      </w:r>
      <w:r w:rsidRPr="00ED0774">
        <w:t>необходимости,</w:t>
      </w:r>
      <w:r w:rsidR="00926681" w:rsidRPr="00ED0774">
        <w:t xml:space="preserve"> </w:t>
      </w:r>
      <w:r w:rsidRPr="00ED0774">
        <w:rPr>
          <w:rStyle w:val="affb"/>
          <w:iCs/>
        </w:rPr>
        <w:t>лечение</w:t>
      </w:r>
      <w:r w:rsidR="00926681" w:rsidRPr="00ED0774">
        <w:t xml:space="preserve"> </w:t>
      </w:r>
      <w:r w:rsidRPr="00ED0774">
        <w:rPr>
          <w:rStyle w:val="affb"/>
          <w:iCs/>
        </w:rPr>
        <w:t>нейролейкемии</w:t>
      </w:r>
      <w:r w:rsidRPr="00ED0774">
        <w:rPr>
          <w:b/>
        </w:rPr>
        <w:t>.</w:t>
      </w:r>
      <w:r w:rsidR="00926681" w:rsidRPr="00ED0774">
        <w:t xml:space="preserve"> </w:t>
      </w:r>
      <w:r w:rsidRPr="00ED0774">
        <w:t>Этот</w:t>
      </w:r>
      <w:r w:rsidR="00926681" w:rsidRPr="00ED0774">
        <w:t xml:space="preserve"> </w:t>
      </w:r>
      <w:r w:rsidRPr="00ED0774">
        <w:t>этап</w:t>
      </w:r>
      <w:r w:rsidR="00926681" w:rsidRPr="00ED0774">
        <w:t xml:space="preserve"> </w:t>
      </w:r>
      <w:r w:rsidRPr="00ED0774">
        <w:t>распределяется</w:t>
      </w:r>
      <w:r w:rsidR="00926681" w:rsidRPr="00ED0774">
        <w:t xml:space="preserve"> </w:t>
      </w:r>
      <w:r w:rsidRPr="00ED0774">
        <w:t>на</w:t>
      </w:r>
      <w:r w:rsidR="00926681" w:rsidRPr="00ED0774">
        <w:t xml:space="preserve"> </w:t>
      </w:r>
      <w:r w:rsidRPr="00ED0774">
        <w:t>все</w:t>
      </w:r>
      <w:r w:rsidR="00926681" w:rsidRPr="00ED0774">
        <w:t xml:space="preserve"> </w:t>
      </w:r>
      <w:r w:rsidRPr="00ED0774">
        <w:t>периоды</w:t>
      </w:r>
      <w:r w:rsidR="00926681" w:rsidRPr="00ED0774">
        <w:t xml:space="preserve"> </w:t>
      </w:r>
      <w:r w:rsidRPr="00ED0774">
        <w:t>программного</w:t>
      </w:r>
      <w:r w:rsidR="00926681" w:rsidRPr="00ED0774">
        <w:t xml:space="preserve"> </w:t>
      </w:r>
      <w:r w:rsidRPr="00ED0774">
        <w:t>лечения</w:t>
      </w:r>
      <w:r w:rsidR="00926681" w:rsidRPr="00ED0774">
        <w:t xml:space="preserve"> </w:t>
      </w:r>
      <w:r w:rsidR="00CB0108" w:rsidRPr="00ED0774">
        <w:t>–</w:t>
      </w:r>
      <w:r w:rsidR="00926681" w:rsidRPr="00ED0774">
        <w:t xml:space="preserve"> </w:t>
      </w:r>
      <w:r w:rsidRPr="00ED0774">
        <w:t>индукцию</w:t>
      </w:r>
      <w:r w:rsidR="00926681" w:rsidRPr="00ED0774">
        <w:t xml:space="preserve"> </w:t>
      </w:r>
      <w:r w:rsidRPr="00ED0774">
        <w:t>ремиссии,</w:t>
      </w:r>
      <w:r w:rsidR="00926681" w:rsidRPr="00ED0774">
        <w:t xml:space="preserve"> </w:t>
      </w:r>
      <w:r w:rsidRPr="00ED0774">
        <w:t>консолидацию</w:t>
      </w:r>
      <w:r w:rsidR="00926681" w:rsidRPr="00ED0774">
        <w:t xml:space="preserve"> </w:t>
      </w:r>
      <w:r w:rsidRPr="00ED0774">
        <w:t>и</w:t>
      </w:r>
      <w:r w:rsidR="00926681" w:rsidRPr="00ED0774">
        <w:t xml:space="preserve"> </w:t>
      </w:r>
      <w:r w:rsidRPr="00ED0774">
        <w:t>поддерживающее</w:t>
      </w:r>
      <w:r w:rsidR="00926681" w:rsidRPr="00ED0774">
        <w:t xml:space="preserve"> </w:t>
      </w:r>
      <w:r w:rsidRPr="00ED0774">
        <w:t>лечение.</w:t>
      </w:r>
    </w:p>
    <w:p w14:paraId="0BB98CC4" w14:textId="77777777" w:rsidR="0031106E" w:rsidRPr="00ED0774" w:rsidRDefault="0031106E" w:rsidP="00705E68">
      <w:pPr>
        <w:pStyle w:val="afd"/>
        <w:spacing w:beforeAutospacing="0" w:afterAutospacing="0" w:line="360" w:lineRule="auto"/>
        <w:ind w:firstLine="709"/>
        <w:contextualSpacing/>
        <w:divId w:val="1288199709"/>
      </w:pPr>
      <w:r w:rsidRPr="00ED0774">
        <w:rPr>
          <w:rStyle w:val="affb"/>
          <w:iCs/>
        </w:rPr>
        <w:lastRenderedPageBreak/>
        <w:t>Трансплантация</w:t>
      </w:r>
      <w:r w:rsidR="00926681" w:rsidRPr="00ED0774">
        <w:rPr>
          <w:rStyle w:val="affb"/>
          <w:iCs/>
        </w:rPr>
        <w:t xml:space="preserve"> </w:t>
      </w:r>
      <w:r w:rsidRPr="00ED0774">
        <w:rPr>
          <w:rStyle w:val="affb"/>
          <w:iCs/>
        </w:rPr>
        <w:t>костного</w:t>
      </w:r>
      <w:r w:rsidR="00926681" w:rsidRPr="00ED0774">
        <w:rPr>
          <w:rStyle w:val="affb"/>
          <w:iCs/>
        </w:rPr>
        <w:t xml:space="preserve"> </w:t>
      </w:r>
      <w:r w:rsidRPr="00ED0774">
        <w:rPr>
          <w:rStyle w:val="affb"/>
          <w:iCs/>
        </w:rPr>
        <w:t>мозга</w:t>
      </w:r>
      <w:r w:rsidR="00926681" w:rsidRPr="00ED0774">
        <w:t xml:space="preserve"> </w:t>
      </w:r>
      <w:r w:rsidRPr="00ED0774">
        <w:rPr>
          <w:b/>
        </w:rPr>
        <w:t>(ТКМ)</w:t>
      </w:r>
      <w:r w:rsidR="00CB0108" w:rsidRPr="00ED0774">
        <w:rPr>
          <w:b/>
        </w:rPr>
        <w:t>.</w:t>
      </w:r>
      <w:r w:rsidR="00926681" w:rsidRPr="00ED0774">
        <w:t xml:space="preserve"> </w:t>
      </w:r>
      <w:r w:rsidR="00CB0108" w:rsidRPr="00ED0774">
        <w:t>П</w:t>
      </w:r>
      <w:r w:rsidRPr="00ED0774">
        <w:t>од</w:t>
      </w:r>
      <w:r w:rsidR="00926681" w:rsidRPr="00ED0774">
        <w:t xml:space="preserve"> </w:t>
      </w:r>
      <w:r w:rsidRPr="00ED0774">
        <w:t>этим</w:t>
      </w:r>
      <w:r w:rsidR="00926681" w:rsidRPr="00ED0774">
        <w:t xml:space="preserve"> </w:t>
      </w:r>
      <w:r w:rsidRPr="00ED0774">
        <w:t>термином</w:t>
      </w:r>
      <w:r w:rsidR="00926681" w:rsidRPr="00ED0774">
        <w:t xml:space="preserve"> </w:t>
      </w:r>
      <w:r w:rsidRPr="00ED0774">
        <w:t>объединены</w:t>
      </w:r>
      <w:r w:rsidR="00926681" w:rsidRPr="00ED0774">
        <w:t xml:space="preserve"> </w:t>
      </w:r>
      <w:r w:rsidRPr="00ED0774">
        <w:t>трансплантация</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005544B7" w:rsidRPr="00ED0774">
        <w:t xml:space="preserve">(ТГСК) </w:t>
      </w:r>
      <w:r w:rsidRPr="00ED0774">
        <w:t>костного</w:t>
      </w:r>
      <w:r w:rsidR="00926681" w:rsidRPr="00ED0774">
        <w:t xml:space="preserve"> </w:t>
      </w:r>
      <w:r w:rsidRPr="00ED0774">
        <w:t>мозга</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BC55E9" w:rsidRPr="00ED0774">
        <w:t>и</w:t>
      </w:r>
      <w:r w:rsidR="00926681" w:rsidRPr="00ED0774">
        <w:t xml:space="preserve"> </w:t>
      </w:r>
      <w:r w:rsidRPr="00ED0774">
        <w:t>пуповинной</w:t>
      </w:r>
      <w:r w:rsidR="00926681" w:rsidRPr="00ED0774">
        <w:t xml:space="preserve"> </w:t>
      </w:r>
      <w:r w:rsidRPr="00ED0774">
        <w:t>(плацентарной)</w:t>
      </w:r>
      <w:r w:rsidR="00926681" w:rsidRPr="00ED0774">
        <w:t xml:space="preserve"> </w:t>
      </w:r>
      <w:r w:rsidRPr="00ED0774">
        <w:t>крови.</w:t>
      </w:r>
    </w:p>
    <w:p w14:paraId="685A005C" w14:textId="77777777" w:rsidR="0073570A" w:rsidRPr="00ED0774" w:rsidRDefault="00D80AC9" w:rsidP="007F11AF">
      <w:pPr>
        <w:pStyle w:val="11"/>
      </w:pPr>
      <w:bookmarkStart w:id="8" w:name="_Toc26787549"/>
      <w:bookmarkStart w:id="9" w:name="_Toc24471988"/>
      <w:bookmarkStart w:id="10" w:name="_Toc64624760"/>
      <w:r w:rsidRPr="00ED0774">
        <w:lastRenderedPageBreak/>
        <w:t>1.</w:t>
      </w:r>
      <w:r w:rsidR="00926681" w:rsidRPr="00ED0774">
        <w:t xml:space="preserve"> </w:t>
      </w:r>
      <w:r w:rsidRPr="00ED0774">
        <w:t>Краткая</w:t>
      </w:r>
      <w:r w:rsidR="00926681" w:rsidRPr="00ED0774">
        <w:t xml:space="preserve"> </w:t>
      </w:r>
      <w:r w:rsidRPr="00ED0774">
        <w:t>информация</w:t>
      </w:r>
      <w:r w:rsidR="00926681" w:rsidRPr="00ED0774">
        <w:t xml:space="preserve"> </w:t>
      </w:r>
      <w:r w:rsidR="00147A18" w:rsidRPr="00ED0774">
        <w:t>по</w:t>
      </w:r>
      <w:r w:rsidR="00926681" w:rsidRPr="00ED0774">
        <w:t xml:space="preserve"> </w:t>
      </w:r>
      <w:r w:rsidR="00147A18" w:rsidRPr="00ED0774">
        <w:t>заболеванию</w:t>
      </w:r>
      <w:r w:rsidR="00926681" w:rsidRPr="00ED0774">
        <w:t xml:space="preserve"> </w:t>
      </w:r>
      <w:r w:rsidR="00147A18" w:rsidRPr="00ED0774">
        <w:t>или</w:t>
      </w:r>
      <w:r w:rsidR="00926681" w:rsidRPr="00ED0774">
        <w:t xml:space="preserve"> </w:t>
      </w:r>
      <w:r w:rsidR="00147A18" w:rsidRPr="00ED0774">
        <w:t>состоянию</w:t>
      </w:r>
      <w:r w:rsidR="00926681" w:rsidRPr="00ED0774">
        <w:t xml:space="preserve"> </w:t>
      </w:r>
      <w:r w:rsidR="00147A18" w:rsidRPr="00ED0774">
        <w:t>(группе</w:t>
      </w:r>
      <w:r w:rsidR="00926681" w:rsidRPr="00ED0774">
        <w:t xml:space="preserve"> </w:t>
      </w:r>
      <w:r w:rsidR="00147A18" w:rsidRPr="00ED0774">
        <w:t>заболеваний</w:t>
      </w:r>
      <w:r w:rsidR="00926681" w:rsidRPr="00ED0774">
        <w:t xml:space="preserve"> </w:t>
      </w:r>
      <w:r w:rsidR="00147A18" w:rsidRPr="00ED0774">
        <w:t>или</w:t>
      </w:r>
      <w:r w:rsidR="00926681" w:rsidRPr="00ED0774">
        <w:t xml:space="preserve"> </w:t>
      </w:r>
      <w:r w:rsidR="00147A18" w:rsidRPr="00ED0774">
        <w:t>состояний)</w:t>
      </w:r>
      <w:bookmarkEnd w:id="8"/>
      <w:bookmarkEnd w:id="9"/>
      <w:bookmarkEnd w:id="10"/>
    </w:p>
    <w:p w14:paraId="5FCCBC5C" w14:textId="39EB1C58" w:rsidR="006E5861" w:rsidRPr="00ED0774" w:rsidRDefault="00D80AC9" w:rsidP="00705E68">
      <w:pPr>
        <w:pStyle w:val="2"/>
        <w:spacing w:before="0"/>
        <w:divId w:val="659507628"/>
        <w:rPr>
          <w:rFonts w:eastAsia="Times New Roman"/>
        </w:rPr>
      </w:pPr>
      <w:bookmarkStart w:id="11" w:name="_Toc24471989"/>
      <w:bookmarkStart w:id="12" w:name="_Toc26787550"/>
      <w:bookmarkStart w:id="13" w:name="_Toc64624761"/>
      <w:r w:rsidRPr="00ED0774">
        <w:rPr>
          <w:rStyle w:val="affb"/>
          <w:rFonts w:eastAsia="Times New Roman"/>
          <w:b/>
          <w:bCs w:val="0"/>
        </w:rPr>
        <w:t>1.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Определение</w:t>
      </w:r>
      <w:bookmarkEnd w:id="11"/>
      <w:r w:rsidR="001E2ED1" w:rsidRPr="00ED0774">
        <w:rPr>
          <w:rStyle w:val="affb"/>
          <w:rFonts w:eastAsia="Times New Roman"/>
          <w:b/>
          <w:bCs w:val="0"/>
          <w:lang w:val="ru-RU"/>
        </w:rPr>
        <w:t xml:space="preserve"> </w:t>
      </w:r>
      <w:r w:rsidR="001E2ED1" w:rsidRPr="00ED0774">
        <w:rPr>
          <w:rStyle w:val="affb"/>
          <w:b/>
          <w:lang w:val="ru-RU"/>
        </w:rPr>
        <w:t>заболевания или состояния (группы заболеваний или состояний)</w:t>
      </w:r>
      <w:bookmarkEnd w:id="12"/>
      <w:bookmarkEnd w:id="13"/>
    </w:p>
    <w:p w14:paraId="4C6307B0" w14:textId="73572C81" w:rsidR="006C6042" w:rsidRPr="00ED0774" w:rsidRDefault="00D80AC9" w:rsidP="00705E68">
      <w:pPr>
        <w:pStyle w:val="afd"/>
        <w:spacing w:beforeAutospacing="0" w:afterAutospacing="0" w:line="360" w:lineRule="auto"/>
        <w:ind w:firstLine="709"/>
        <w:contextualSpacing/>
        <w:divId w:val="659507628"/>
      </w:pPr>
      <w:r w:rsidRPr="00ED0774">
        <w:rPr>
          <w:rStyle w:val="affb"/>
        </w:rPr>
        <w:t>Остры</w:t>
      </w:r>
      <w:r w:rsidR="00223FE4" w:rsidRPr="00ED0774">
        <w:rPr>
          <w:rStyle w:val="affb"/>
        </w:rPr>
        <w:t>е</w:t>
      </w:r>
      <w:r w:rsidR="00926681" w:rsidRPr="00ED0774">
        <w:rPr>
          <w:rStyle w:val="affb"/>
        </w:rPr>
        <w:t xml:space="preserve"> </w:t>
      </w:r>
      <w:r w:rsidRPr="00ED0774">
        <w:rPr>
          <w:rStyle w:val="affb"/>
        </w:rPr>
        <w:t>миелоидны</w:t>
      </w:r>
      <w:r w:rsidR="00223FE4" w:rsidRPr="00ED0774">
        <w:rPr>
          <w:rStyle w:val="affb"/>
        </w:rPr>
        <w:t>е</w:t>
      </w:r>
      <w:r w:rsidR="00926681" w:rsidRPr="00ED0774">
        <w:rPr>
          <w:rStyle w:val="affb"/>
        </w:rPr>
        <w:t xml:space="preserve"> </w:t>
      </w:r>
      <w:r w:rsidRPr="00ED0774">
        <w:rPr>
          <w:rStyle w:val="affb"/>
        </w:rPr>
        <w:t>лейкоз</w:t>
      </w:r>
      <w:r w:rsidR="00223FE4" w:rsidRPr="00ED0774">
        <w:rPr>
          <w:rStyle w:val="affb"/>
        </w:rPr>
        <w:t>ы</w:t>
      </w:r>
      <w:r w:rsidR="00D945D2" w:rsidRPr="00ED0774">
        <w:rPr>
          <w:rStyle w:val="affb"/>
        </w:rPr>
        <w:t xml:space="preserve"> (ОМЛ)</w:t>
      </w:r>
      <w:r w:rsidR="00926681" w:rsidRPr="00ED0774">
        <w:t xml:space="preserve"> </w:t>
      </w:r>
      <w:r w:rsidRPr="00ED0774">
        <w:t>–</w:t>
      </w:r>
      <w:r w:rsidR="00926681" w:rsidRPr="00ED0774">
        <w:t xml:space="preserve"> </w:t>
      </w:r>
      <w:r w:rsidRPr="00ED0774">
        <w:t>клональн</w:t>
      </w:r>
      <w:r w:rsidR="00223FE4" w:rsidRPr="00ED0774">
        <w:t>ые</w:t>
      </w:r>
      <w:r w:rsidR="00926681" w:rsidRPr="00ED0774">
        <w:t xml:space="preserve"> </w:t>
      </w:r>
      <w:r w:rsidRPr="00ED0774">
        <w:t>опухолев</w:t>
      </w:r>
      <w:r w:rsidR="00223FE4" w:rsidRPr="00ED0774">
        <w:t>ые</w:t>
      </w:r>
      <w:r w:rsidR="00926681" w:rsidRPr="00ED0774">
        <w:t xml:space="preserve"> </w:t>
      </w:r>
      <w:r w:rsidRPr="00ED0774">
        <w:t>заболевани</w:t>
      </w:r>
      <w:r w:rsidR="00223FE4" w:rsidRPr="00ED0774">
        <w:t>я</w:t>
      </w:r>
      <w:r w:rsidR="00926681" w:rsidRPr="00ED0774">
        <w:t xml:space="preserve"> </w:t>
      </w:r>
      <w:r w:rsidRPr="00ED0774">
        <w:t>кроветворной</w:t>
      </w:r>
      <w:r w:rsidR="00926681" w:rsidRPr="00ED0774">
        <w:t xml:space="preserve"> </w:t>
      </w:r>
      <w:r w:rsidRPr="00ED0774">
        <w:t>ткани,</w:t>
      </w:r>
      <w:r w:rsidR="00926681" w:rsidRPr="00ED0774">
        <w:t xml:space="preserve"> </w:t>
      </w:r>
      <w:r w:rsidRPr="00ED0774">
        <w:t>связанн</w:t>
      </w:r>
      <w:r w:rsidR="00223FE4" w:rsidRPr="00ED0774">
        <w:t>ы</w:t>
      </w:r>
      <w:r w:rsidRPr="00ED0774">
        <w:t>е</w:t>
      </w:r>
      <w:r w:rsidR="00926681" w:rsidRPr="00ED0774">
        <w:t xml:space="preserve"> </w:t>
      </w:r>
      <w:r w:rsidRPr="00ED0774">
        <w:t>с</w:t>
      </w:r>
      <w:r w:rsidR="00926681" w:rsidRPr="00ED0774">
        <w:t xml:space="preserve"> </w:t>
      </w:r>
      <w:r w:rsidRPr="00ED0774">
        <w:t>мутацией</w:t>
      </w:r>
      <w:r w:rsidR="00926681" w:rsidRPr="00ED0774">
        <w:t xml:space="preserve"> </w:t>
      </w:r>
      <w:r w:rsidRPr="00ED0774">
        <w:t>в</w:t>
      </w:r>
      <w:r w:rsidR="00926681" w:rsidRPr="00ED0774">
        <w:t xml:space="preserve"> </w:t>
      </w:r>
      <w:r w:rsidRPr="00ED0774">
        <w:t>клетке-предшественнице</w:t>
      </w:r>
      <w:r w:rsidR="00926681" w:rsidRPr="00ED0774">
        <w:t xml:space="preserve"> </w:t>
      </w:r>
      <w:r w:rsidRPr="00ED0774">
        <w:t>гемопоэза,</w:t>
      </w:r>
      <w:r w:rsidR="00926681" w:rsidRPr="00ED0774">
        <w:t xml:space="preserve"> </w:t>
      </w:r>
      <w:r w:rsidRPr="00ED0774">
        <w:t>следствием</w:t>
      </w:r>
      <w:r w:rsidR="00926681" w:rsidRPr="00ED0774">
        <w:t xml:space="preserve"> </w:t>
      </w:r>
      <w:r w:rsidRPr="00ED0774">
        <w:t>которой</w:t>
      </w:r>
      <w:r w:rsidR="00926681" w:rsidRPr="00ED0774">
        <w:t xml:space="preserve"> </w:t>
      </w:r>
      <w:r w:rsidRPr="00ED0774">
        <w:t>станов</w:t>
      </w:r>
      <w:r w:rsidR="00B12604" w:rsidRPr="00ED0774">
        <w:t>я</w:t>
      </w:r>
      <w:r w:rsidRPr="00ED0774">
        <w:t>тся</w:t>
      </w:r>
      <w:r w:rsidR="00926681" w:rsidRPr="00ED0774">
        <w:t xml:space="preserve"> </w:t>
      </w:r>
      <w:r w:rsidRPr="00ED0774">
        <w:t>блок</w:t>
      </w:r>
      <w:r w:rsidR="00926681" w:rsidRPr="00ED0774">
        <w:t xml:space="preserve"> </w:t>
      </w:r>
      <w:r w:rsidRPr="00ED0774">
        <w:t>дифференцировки</w:t>
      </w:r>
      <w:r w:rsidR="00926681" w:rsidRPr="00ED0774">
        <w:t xml:space="preserve"> </w:t>
      </w:r>
      <w:r w:rsidRPr="00ED0774">
        <w:t>и</w:t>
      </w:r>
      <w:r w:rsidR="00926681" w:rsidRPr="00ED0774">
        <w:t xml:space="preserve"> </w:t>
      </w:r>
      <w:r w:rsidRPr="00ED0774">
        <w:t>бесконтрольная</w:t>
      </w:r>
      <w:r w:rsidR="00926681" w:rsidRPr="00ED0774">
        <w:t xml:space="preserve"> </w:t>
      </w:r>
      <w:r w:rsidRPr="00ED0774">
        <w:t>пролиферация</w:t>
      </w:r>
      <w:r w:rsidR="00926681" w:rsidRPr="00ED0774">
        <w:t xml:space="preserve"> </w:t>
      </w:r>
      <w:r w:rsidRPr="00ED0774">
        <w:t>незрелых</w:t>
      </w:r>
      <w:r w:rsidR="00926681" w:rsidRPr="00ED0774">
        <w:t xml:space="preserve"> </w:t>
      </w:r>
      <w:r w:rsidRPr="00ED0774">
        <w:t>миелоидных</w:t>
      </w:r>
      <w:r w:rsidR="00926681" w:rsidRPr="00ED0774">
        <w:t xml:space="preserve"> </w:t>
      </w:r>
      <w:r w:rsidRPr="00ED0774">
        <w:t>клеток</w:t>
      </w:r>
      <w:r w:rsidR="00926681" w:rsidRPr="00ED0774">
        <w:t xml:space="preserve"> </w:t>
      </w:r>
      <w:r w:rsidR="00C044EF"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C044EF" w:rsidRPr="00ED0774">
        <w:fldChar w:fldCharType="separate"/>
      </w:r>
      <w:r w:rsidR="00B32728" w:rsidRPr="00ED0774">
        <w:rPr>
          <w:noProof/>
        </w:rPr>
        <w:t>[1,2]</w:t>
      </w:r>
      <w:r w:rsidR="00C044EF" w:rsidRPr="00ED0774">
        <w:fldChar w:fldCharType="end"/>
      </w:r>
      <w:r w:rsidRPr="00ED0774">
        <w:t>.</w:t>
      </w:r>
    </w:p>
    <w:p w14:paraId="19CEB7D7" w14:textId="77777777" w:rsidR="006E5861" w:rsidRPr="00ED0774" w:rsidRDefault="00D80AC9" w:rsidP="00705E68">
      <w:pPr>
        <w:pStyle w:val="2"/>
        <w:spacing w:before="0"/>
        <w:divId w:val="659507628"/>
        <w:rPr>
          <w:rFonts w:eastAsia="Times New Roman"/>
        </w:rPr>
      </w:pPr>
      <w:bookmarkStart w:id="14" w:name="_Toc24471990"/>
      <w:bookmarkStart w:id="15" w:name="_Toc26787551"/>
      <w:bookmarkStart w:id="16" w:name="_Toc64624762"/>
      <w:r w:rsidRPr="00ED0774">
        <w:rPr>
          <w:rStyle w:val="affb"/>
          <w:rFonts w:eastAsia="Times New Roman"/>
          <w:b/>
          <w:bCs w:val="0"/>
        </w:rPr>
        <w:t>1.2</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Этиология</w:t>
      </w:r>
      <w:r w:rsidR="00926681" w:rsidRPr="00ED0774">
        <w:rPr>
          <w:rStyle w:val="affb"/>
          <w:rFonts w:eastAsia="Times New Roman"/>
          <w:b/>
          <w:bCs w:val="0"/>
        </w:rPr>
        <w:t xml:space="preserve"> </w:t>
      </w:r>
      <w:r w:rsidRPr="00ED0774">
        <w:rPr>
          <w:rStyle w:val="affb"/>
          <w:rFonts w:eastAsia="Times New Roman"/>
          <w:b/>
          <w:bCs w:val="0"/>
        </w:rPr>
        <w:t>и</w:t>
      </w:r>
      <w:r w:rsidR="00926681" w:rsidRPr="00ED0774">
        <w:rPr>
          <w:rStyle w:val="affb"/>
          <w:rFonts w:eastAsia="Times New Roman"/>
          <w:b/>
          <w:bCs w:val="0"/>
        </w:rPr>
        <w:t xml:space="preserve"> </w:t>
      </w:r>
      <w:r w:rsidRPr="00ED0774">
        <w:rPr>
          <w:rStyle w:val="affb"/>
          <w:rFonts w:eastAsia="Times New Roman"/>
          <w:b/>
          <w:bCs w:val="0"/>
        </w:rPr>
        <w:t>патогенез</w:t>
      </w:r>
      <w:bookmarkEnd w:id="14"/>
      <w:r w:rsidR="001E2ED1" w:rsidRPr="00ED0774">
        <w:rPr>
          <w:rStyle w:val="affb"/>
          <w:rFonts w:eastAsia="Times New Roman"/>
          <w:b/>
          <w:bCs w:val="0"/>
          <w:lang w:val="ru-RU"/>
        </w:rPr>
        <w:t xml:space="preserve"> </w:t>
      </w:r>
      <w:r w:rsidR="001E2ED1" w:rsidRPr="00ED0774">
        <w:rPr>
          <w:rStyle w:val="affb"/>
          <w:b/>
          <w:lang w:val="ru-RU"/>
        </w:rPr>
        <w:t>заболевания или состояния (группы заболеваний или состояний)</w:t>
      </w:r>
      <w:bookmarkEnd w:id="15"/>
      <w:bookmarkEnd w:id="16"/>
      <w:r w:rsidR="00926681" w:rsidRPr="00ED0774">
        <w:rPr>
          <w:rStyle w:val="affb"/>
          <w:rFonts w:eastAsia="Times New Roman"/>
          <w:b/>
          <w:bCs w:val="0"/>
        </w:rPr>
        <w:t xml:space="preserve"> </w:t>
      </w:r>
    </w:p>
    <w:p w14:paraId="2A6F6203" w14:textId="11401F26" w:rsidR="006E5861" w:rsidRPr="00ED0774" w:rsidRDefault="00D945D2" w:rsidP="00705E68">
      <w:pPr>
        <w:pStyle w:val="afd"/>
        <w:spacing w:beforeAutospacing="0" w:afterAutospacing="0" w:line="360" w:lineRule="auto"/>
        <w:ind w:firstLine="709"/>
        <w:contextualSpacing/>
        <w:divId w:val="659507628"/>
      </w:pPr>
      <w:r w:rsidRPr="00ED0774">
        <w:rPr>
          <w:rStyle w:val="affb"/>
          <w:b w:val="0"/>
        </w:rPr>
        <w:t>ОМЛ</w:t>
      </w:r>
      <w:r w:rsidR="00926681" w:rsidRPr="00ED0774">
        <w:rPr>
          <w:rStyle w:val="affb"/>
          <w:b w:val="0"/>
        </w:rPr>
        <w:t xml:space="preserve"> </w:t>
      </w:r>
      <w:r w:rsidR="00D80AC9" w:rsidRPr="00ED0774">
        <w:t>является</w:t>
      </w:r>
      <w:r w:rsidR="00926681" w:rsidRPr="00ED0774">
        <w:t xml:space="preserve"> </w:t>
      </w:r>
      <w:r w:rsidR="00D80AC9" w:rsidRPr="00ED0774">
        <w:t>следствием</w:t>
      </w:r>
      <w:r w:rsidR="00926681" w:rsidRPr="00ED0774">
        <w:t xml:space="preserve"> </w:t>
      </w:r>
      <w:r w:rsidR="00D80AC9" w:rsidRPr="00ED0774">
        <w:t>повреждения</w:t>
      </w:r>
      <w:r w:rsidR="00926681" w:rsidRPr="00ED0774">
        <w:t xml:space="preserve"> </w:t>
      </w:r>
      <w:r w:rsidR="00B12604" w:rsidRPr="00ED0774">
        <w:t>(мутации)</w:t>
      </w:r>
      <w:r w:rsidR="00926681" w:rsidRPr="00ED0774">
        <w:t xml:space="preserve"> </w:t>
      </w:r>
      <w:r w:rsidR="00D80AC9" w:rsidRPr="00ED0774">
        <w:t>в</w:t>
      </w:r>
      <w:r w:rsidR="00926681" w:rsidRPr="00ED0774">
        <w:t xml:space="preserve"> </w:t>
      </w:r>
      <w:r w:rsidR="00D80AC9" w:rsidRPr="00ED0774">
        <w:t>генетическом</w:t>
      </w:r>
      <w:r w:rsidR="00926681" w:rsidRPr="00ED0774">
        <w:t xml:space="preserve"> </w:t>
      </w:r>
      <w:r w:rsidR="00D80AC9" w:rsidRPr="00ED0774">
        <w:t>материале</w:t>
      </w:r>
      <w:r w:rsidR="00926681" w:rsidRPr="00ED0774">
        <w:t xml:space="preserve"> </w:t>
      </w:r>
      <w:r w:rsidR="00D80AC9" w:rsidRPr="00ED0774">
        <w:t>клоногенной</w:t>
      </w:r>
      <w:r w:rsidR="00926681" w:rsidRPr="00ED0774">
        <w:t xml:space="preserve"> </w:t>
      </w:r>
      <w:r w:rsidR="00D80AC9" w:rsidRPr="00ED0774">
        <w:t>кроветворной</w:t>
      </w:r>
      <w:r w:rsidR="00926681" w:rsidRPr="00ED0774">
        <w:t xml:space="preserve"> </w:t>
      </w:r>
      <w:r w:rsidR="00D80AC9" w:rsidRPr="00ED0774">
        <w:t>клетки.</w:t>
      </w:r>
      <w:r w:rsidR="00926681" w:rsidRPr="00ED0774">
        <w:t xml:space="preserve"> </w:t>
      </w:r>
      <w:r w:rsidR="00D80AC9" w:rsidRPr="00ED0774">
        <w:t>В</w:t>
      </w:r>
      <w:r w:rsidR="00926681" w:rsidRPr="00ED0774">
        <w:t xml:space="preserve"> </w:t>
      </w:r>
      <w:r w:rsidR="00D80AC9" w:rsidRPr="00ED0774">
        <w:t>результате</w:t>
      </w:r>
      <w:r w:rsidR="00926681" w:rsidRPr="00ED0774">
        <w:t xml:space="preserve"> </w:t>
      </w:r>
      <w:r w:rsidR="00D80AC9" w:rsidRPr="00ED0774">
        <w:t>этого</w:t>
      </w:r>
      <w:r w:rsidR="00926681" w:rsidRPr="00ED0774">
        <w:t xml:space="preserve"> </w:t>
      </w:r>
      <w:r w:rsidR="00D80AC9" w:rsidRPr="00ED0774">
        <w:t>происход</w:t>
      </w:r>
      <w:r w:rsidR="00B12604" w:rsidRPr="00ED0774">
        <w:t>я</w:t>
      </w:r>
      <w:r w:rsidR="00D80AC9" w:rsidRPr="00ED0774">
        <w:t>т</w:t>
      </w:r>
      <w:r w:rsidR="00926681" w:rsidRPr="00ED0774">
        <w:t xml:space="preserve"> </w:t>
      </w:r>
      <w:r w:rsidR="00D80AC9" w:rsidRPr="00ED0774">
        <w:t>нарушение</w:t>
      </w:r>
      <w:r w:rsidR="00926681" w:rsidRPr="00ED0774">
        <w:t xml:space="preserve"> </w:t>
      </w:r>
      <w:r w:rsidR="00D80AC9" w:rsidRPr="00ED0774">
        <w:t>контроля</w:t>
      </w:r>
      <w:r w:rsidR="00926681" w:rsidRPr="00ED0774">
        <w:t xml:space="preserve"> </w:t>
      </w:r>
      <w:r w:rsidR="00D80AC9" w:rsidRPr="00ED0774">
        <w:t>за</w:t>
      </w:r>
      <w:r w:rsidR="00926681" w:rsidRPr="00ED0774">
        <w:t xml:space="preserve"> </w:t>
      </w:r>
      <w:r w:rsidR="00D80AC9" w:rsidRPr="00ED0774">
        <w:t>клеточным</w:t>
      </w:r>
      <w:r w:rsidR="00926681" w:rsidRPr="00ED0774">
        <w:t xml:space="preserve"> </w:t>
      </w:r>
      <w:r w:rsidR="00D80AC9" w:rsidRPr="00ED0774">
        <w:t>циклом,</w:t>
      </w:r>
      <w:r w:rsidR="00926681" w:rsidRPr="00ED0774">
        <w:t xml:space="preserve"> </w:t>
      </w:r>
      <w:r w:rsidR="00D80AC9" w:rsidRPr="00ED0774">
        <w:t>изменение</w:t>
      </w:r>
      <w:r w:rsidR="00926681" w:rsidRPr="00ED0774">
        <w:t xml:space="preserve"> </w:t>
      </w:r>
      <w:r w:rsidR="00D80AC9" w:rsidRPr="00ED0774">
        <w:t>процесса</w:t>
      </w:r>
      <w:r w:rsidR="00926681" w:rsidRPr="00ED0774">
        <w:t xml:space="preserve"> </w:t>
      </w:r>
      <w:r w:rsidR="00D80AC9" w:rsidRPr="00ED0774">
        <w:t>транскрипции</w:t>
      </w:r>
      <w:r w:rsidR="00926681" w:rsidRPr="00ED0774">
        <w:t xml:space="preserve"> </w:t>
      </w:r>
      <w:r w:rsidR="00D80AC9" w:rsidRPr="00ED0774">
        <w:t>и</w:t>
      </w:r>
      <w:r w:rsidR="00926681" w:rsidRPr="00ED0774">
        <w:t xml:space="preserve"> </w:t>
      </w:r>
      <w:r w:rsidR="00D80AC9" w:rsidRPr="00ED0774">
        <w:t>продукции</w:t>
      </w:r>
      <w:r w:rsidR="00926681" w:rsidRPr="00ED0774">
        <w:t xml:space="preserve"> </w:t>
      </w:r>
      <w:r w:rsidR="00D80AC9" w:rsidRPr="00ED0774">
        <w:t>ряда</w:t>
      </w:r>
      <w:r w:rsidR="00926681" w:rsidRPr="00ED0774">
        <w:t xml:space="preserve"> </w:t>
      </w:r>
      <w:r w:rsidR="00D80AC9" w:rsidRPr="00ED0774">
        <w:t>ключевых</w:t>
      </w:r>
      <w:r w:rsidR="00926681" w:rsidRPr="00ED0774">
        <w:t xml:space="preserve"> </w:t>
      </w:r>
      <w:r w:rsidR="00D80AC9" w:rsidRPr="00ED0774">
        <w:t>белков.</w:t>
      </w:r>
      <w:r w:rsidR="00926681" w:rsidRPr="00ED0774">
        <w:t xml:space="preserve"> </w:t>
      </w:r>
      <w:r w:rsidR="00D80AC9" w:rsidRPr="00ED0774">
        <w:t>Вследствие</w:t>
      </w:r>
      <w:r w:rsidR="00926681" w:rsidRPr="00ED0774">
        <w:t xml:space="preserve"> </w:t>
      </w:r>
      <w:r w:rsidR="00D80AC9" w:rsidRPr="00ED0774">
        <w:t>бесконтрольной</w:t>
      </w:r>
      <w:r w:rsidR="00926681" w:rsidRPr="00ED0774">
        <w:t xml:space="preserve"> </w:t>
      </w:r>
      <w:r w:rsidR="00D80AC9" w:rsidRPr="00ED0774">
        <w:t>пролиферации</w:t>
      </w:r>
      <w:r w:rsidR="00926681" w:rsidRPr="00ED0774">
        <w:t xml:space="preserve"> </w:t>
      </w:r>
      <w:r w:rsidR="00D80AC9" w:rsidRPr="00ED0774">
        <w:t>в</w:t>
      </w:r>
      <w:r w:rsidR="00926681" w:rsidRPr="00ED0774">
        <w:t xml:space="preserve"> </w:t>
      </w:r>
      <w:r w:rsidR="00D80AC9" w:rsidRPr="00ED0774">
        <w:t>отсутствие</w:t>
      </w:r>
      <w:r w:rsidR="00926681" w:rsidRPr="00ED0774">
        <w:t xml:space="preserve"> </w:t>
      </w:r>
      <w:r w:rsidR="00D80AC9" w:rsidRPr="00ED0774">
        <w:t>дифференцировки</w:t>
      </w:r>
      <w:r w:rsidR="00926681" w:rsidRPr="00ED0774">
        <w:t xml:space="preserve"> </w:t>
      </w:r>
      <w:r w:rsidR="00D80AC9" w:rsidRPr="00ED0774">
        <w:t>происходит</w:t>
      </w:r>
      <w:r w:rsidR="00926681" w:rsidRPr="00ED0774">
        <w:t xml:space="preserve"> </w:t>
      </w:r>
      <w:r w:rsidR="00D80AC9" w:rsidRPr="00ED0774">
        <w:t>накопление</w:t>
      </w:r>
      <w:r w:rsidR="00926681" w:rsidRPr="00ED0774">
        <w:t xml:space="preserve"> </w:t>
      </w:r>
      <w:r w:rsidR="00D80AC9" w:rsidRPr="00ED0774">
        <w:t>патологических</w:t>
      </w:r>
      <w:r w:rsidR="00926681" w:rsidRPr="00ED0774">
        <w:t xml:space="preserve"> </w:t>
      </w:r>
      <w:r w:rsidR="00D80AC9" w:rsidRPr="00ED0774">
        <w:t>клеток.</w:t>
      </w:r>
      <w:r w:rsidR="00926681" w:rsidRPr="00ED0774">
        <w:t xml:space="preserve"> </w:t>
      </w:r>
      <w:r w:rsidR="00D80AC9" w:rsidRPr="00ED0774">
        <w:t>Тот</w:t>
      </w:r>
      <w:r w:rsidR="00926681" w:rsidRPr="00ED0774">
        <w:t xml:space="preserve"> </w:t>
      </w:r>
      <w:r w:rsidR="00D80AC9" w:rsidRPr="00ED0774">
        <w:t>факт,</w:t>
      </w:r>
      <w:r w:rsidR="00926681" w:rsidRPr="00ED0774">
        <w:t xml:space="preserve"> </w:t>
      </w:r>
      <w:r w:rsidR="00D80AC9" w:rsidRPr="00ED0774">
        <w:t>что</w:t>
      </w:r>
      <w:r w:rsidR="00926681" w:rsidRPr="00ED0774">
        <w:t xml:space="preserve"> </w:t>
      </w:r>
      <w:r w:rsidR="00D80AC9" w:rsidRPr="00ED0774">
        <w:t>патогенез</w:t>
      </w:r>
      <w:r w:rsidR="00926681" w:rsidRPr="00ED0774">
        <w:t xml:space="preserve"> </w:t>
      </w:r>
      <w:r w:rsidR="00AC0E8E" w:rsidRPr="00ED0774">
        <w:t xml:space="preserve">ОЛ </w:t>
      </w:r>
      <w:r w:rsidR="00D80AC9" w:rsidRPr="00ED0774">
        <w:t>связан</w:t>
      </w:r>
      <w:r w:rsidR="00926681" w:rsidRPr="00ED0774">
        <w:t xml:space="preserve"> </w:t>
      </w:r>
      <w:r w:rsidR="00D80AC9" w:rsidRPr="00ED0774">
        <w:t>с</w:t>
      </w:r>
      <w:r w:rsidR="00926681" w:rsidRPr="00ED0774">
        <w:t xml:space="preserve"> </w:t>
      </w:r>
      <w:r w:rsidR="00D80AC9" w:rsidRPr="00ED0774">
        <w:t>генетическими</w:t>
      </w:r>
      <w:r w:rsidR="00926681" w:rsidRPr="00ED0774">
        <w:t xml:space="preserve"> </w:t>
      </w:r>
      <w:r w:rsidR="00D80AC9" w:rsidRPr="00ED0774">
        <w:t>поломками,</w:t>
      </w:r>
      <w:r w:rsidR="00926681" w:rsidRPr="00ED0774">
        <w:t xml:space="preserve"> </w:t>
      </w:r>
      <w:r w:rsidR="00D80AC9" w:rsidRPr="00ED0774">
        <w:t>довольно</w:t>
      </w:r>
      <w:r w:rsidR="00926681" w:rsidRPr="00ED0774">
        <w:t xml:space="preserve"> </w:t>
      </w:r>
      <w:r w:rsidR="00D80AC9" w:rsidRPr="00ED0774">
        <w:t>часто</w:t>
      </w:r>
      <w:r w:rsidR="00926681" w:rsidRPr="00ED0774">
        <w:t xml:space="preserve"> </w:t>
      </w:r>
      <w:r w:rsidR="00D80AC9" w:rsidRPr="00ED0774">
        <w:t>подтверждается</w:t>
      </w:r>
      <w:r w:rsidR="00926681" w:rsidRPr="00ED0774">
        <w:t xml:space="preserve"> </w:t>
      </w:r>
      <w:r w:rsidR="00D80AC9" w:rsidRPr="00ED0774">
        <w:t>обнаружением</w:t>
      </w:r>
      <w:r w:rsidR="00926681" w:rsidRPr="00ED0774">
        <w:t xml:space="preserve"> </w:t>
      </w:r>
      <w:r w:rsidR="00D80AC9" w:rsidRPr="00ED0774">
        <w:t>различных</w:t>
      </w:r>
      <w:r w:rsidR="00926681" w:rsidRPr="00ED0774">
        <w:t xml:space="preserve"> </w:t>
      </w:r>
      <w:r w:rsidR="00D80AC9" w:rsidRPr="00ED0774">
        <w:t>хромосомных</w:t>
      </w:r>
      <w:r w:rsidR="00926681" w:rsidRPr="00ED0774">
        <w:t xml:space="preserve"> </w:t>
      </w:r>
      <w:r w:rsidR="00D80AC9" w:rsidRPr="00ED0774">
        <w:t>аберраций</w:t>
      </w:r>
      <w:r w:rsidR="00926681" w:rsidRPr="00ED0774">
        <w:t xml:space="preserve"> </w:t>
      </w:r>
      <w:r w:rsidR="00D80AC9" w:rsidRPr="00ED0774">
        <w:t>(транслокаций,</w:t>
      </w:r>
      <w:r w:rsidR="00926681" w:rsidRPr="00ED0774">
        <w:t xml:space="preserve"> </w:t>
      </w:r>
      <w:r w:rsidR="00D80AC9" w:rsidRPr="00ED0774">
        <w:t>делеций,</w:t>
      </w:r>
      <w:r w:rsidR="00926681" w:rsidRPr="00ED0774">
        <w:t xml:space="preserve"> </w:t>
      </w:r>
      <w:r w:rsidR="00D80AC9" w:rsidRPr="00ED0774">
        <w:t>инверсий</w:t>
      </w:r>
      <w:r w:rsidR="00926681" w:rsidRPr="00ED0774">
        <w:t xml:space="preserve"> </w:t>
      </w:r>
      <w:r w:rsidR="00D80AC9" w:rsidRPr="00ED0774">
        <w:t>и</w:t>
      </w:r>
      <w:r w:rsidR="00926681" w:rsidRPr="00ED0774">
        <w:t xml:space="preserve"> </w:t>
      </w:r>
      <w:r w:rsidR="00D80AC9" w:rsidRPr="00ED0774">
        <w:t>т.</w:t>
      </w:r>
      <w:r w:rsidR="00926681" w:rsidRPr="00ED0774">
        <w:t xml:space="preserve"> </w:t>
      </w:r>
      <w:r w:rsidR="00D80AC9" w:rsidRPr="00ED0774">
        <w:t>д.).</w:t>
      </w:r>
      <w:r w:rsidR="00926681" w:rsidRPr="00ED0774">
        <w:t xml:space="preserve"> </w:t>
      </w:r>
      <w:r w:rsidR="00D80AC9" w:rsidRPr="00ED0774">
        <w:t>В</w:t>
      </w:r>
      <w:r w:rsidR="00926681" w:rsidRPr="00ED0774">
        <w:t xml:space="preserve"> </w:t>
      </w:r>
      <w:r w:rsidR="00D80AC9" w:rsidRPr="00ED0774">
        <w:t>большинстве</w:t>
      </w:r>
      <w:r w:rsidR="00926681" w:rsidRPr="00ED0774">
        <w:t xml:space="preserve"> </w:t>
      </w:r>
      <w:r w:rsidR="00D80AC9" w:rsidRPr="00ED0774">
        <w:t>случаев</w:t>
      </w:r>
      <w:r w:rsidR="00926681" w:rsidRPr="00ED0774">
        <w:t xml:space="preserve"> </w:t>
      </w:r>
      <w:r w:rsidR="00D80AC9" w:rsidRPr="00ED0774">
        <w:t>конкретная</w:t>
      </w:r>
      <w:r w:rsidR="00926681" w:rsidRPr="00ED0774">
        <w:t xml:space="preserve"> </w:t>
      </w:r>
      <w:r w:rsidR="00D80AC9" w:rsidRPr="00ED0774">
        <w:t>причина</w:t>
      </w:r>
      <w:r w:rsidR="00926681" w:rsidRPr="00ED0774">
        <w:t xml:space="preserve"> </w:t>
      </w:r>
      <w:r w:rsidR="00D80AC9" w:rsidRPr="00ED0774">
        <w:t>возникновения</w:t>
      </w:r>
      <w:r w:rsidR="00926681" w:rsidRPr="00ED0774">
        <w:t xml:space="preserve"> </w:t>
      </w:r>
      <w:r w:rsidR="00D80AC9" w:rsidRPr="00ED0774">
        <w:t>ОМЛ</w:t>
      </w:r>
      <w:r w:rsidR="00926681" w:rsidRPr="00ED0774">
        <w:t xml:space="preserve"> </w:t>
      </w:r>
      <w:r w:rsidR="00D80AC9" w:rsidRPr="00ED0774">
        <w:t>остается</w:t>
      </w:r>
      <w:r w:rsidR="00926681" w:rsidRPr="00ED0774">
        <w:t xml:space="preserve"> </w:t>
      </w:r>
      <w:r w:rsidR="00D80AC9" w:rsidRPr="00ED0774">
        <w:t>неизвестной.</w:t>
      </w:r>
      <w:r w:rsidR="00926681" w:rsidRPr="00ED0774">
        <w:t xml:space="preserve"> </w:t>
      </w:r>
      <w:r w:rsidR="00D80AC9" w:rsidRPr="00ED0774">
        <w:t>Однако</w:t>
      </w:r>
      <w:r w:rsidR="00926681" w:rsidRPr="00ED0774">
        <w:t xml:space="preserve"> </w:t>
      </w:r>
      <w:r w:rsidR="00D80AC9" w:rsidRPr="00ED0774">
        <w:t>существует</w:t>
      </w:r>
      <w:r w:rsidR="00926681" w:rsidRPr="00ED0774">
        <w:t xml:space="preserve"> </w:t>
      </w:r>
      <w:r w:rsidR="00D80AC9" w:rsidRPr="00ED0774">
        <w:t>несколько</w:t>
      </w:r>
      <w:r w:rsidR="00926681" w:rsidRPr="00ED0774">
        <w:t xml:space="preserve"> </w:t>
      </w:r>
      <w:r w:rsidR="00D80AC9" w:rsidRPr="00ED0774">
        <w:t>предрасполагающих</w:t>
      </w:r>
      <w:r w:rsidR="00926681" w:rsidRPr="00ED0774">
        <w:t xml:space="preserve"> </w:t>
      </w:r>
      <w:r w:rsidR="00D80AC9" w:rsidRPr="00ED0774">
        <w:t>факторов,</w:t>
      </w:r>
      <w:r w:rsidR="00926681" w:rsidRPr="00ED0774">
        <w:t xml:space="preserve"> </w:t>
      </w:r>
      <w:r w:rsidR="00D80AC9" w:rsidRPr="00ED0774">
        <w:t>которые</w:t>
      </w:r>
      <w:r w:rsidR="00926681" w:rsidRPr="00ED0774">
        <w:t xml:space="preserve"> </w:t>
      </w:r>
      <w:r w:rsidR="00D80AC9" w:rsidRPr="00ED0774">
        <w:t>значительно</w:t>
      </w:r>
      <w:r w:rsidR="00926681" w:rsidRPr="00ED0774">
        <w:t xml:space="preserve"> </w:t>
      </w:r>
      <w:r w:rsidR="00D80AC9" w:rsidRPr="00ED0774">
        <w:t>увеличивают</w:t>
      </w:r>
      <w:r w:rsidR="00926681" w:rsidRPr="00ED0774">
        <w:t xml:space="preserve"> </w:t>
      </w:r>
      <w:r w:rsidR="00D80AC9" w:rsidRPr="00ED0774">
        <w:t>риск</w:t>
      </w:r>
      <w:r w:rsidR="00926681" w:rsidRPr="00ED0774">
        <w:t xml:space="preserve"> </w:t>
      </w:r>
      <w:r w:rsidR="00D80AC9" w:rsidRPr="00ED0774">
        <w:t>развития</w:t>
      </w:r>
      <w:r w:rsidR="00926681" w:rsidRPr="00ED0774">
        <w:t xml:space="preserve"> </w:t>
      </w:r>
      <w:r w:rsidR="00D80AC9" w:rsidRPr="00ED0774">
        <w:t>этого</w:t>
      </w:r>
      <w:r w:rsidR="00926681" w:rsidRPr="00ED0774">
        <w:t xml:space="preserve"> </w:t>
      </w:r>
      <w:r w:rsidR="00D80AC9" w:rsidRPr="00ED0774">
        <w:t>заболевания.</w:t>
      </w:r>
      <w:r w:rsidR="00926681" w:rsidRPr="00ED0774">
        <w:t xml:space="preserve"> </w:t>
      </w:r>
      <w:r w:rsidR="00D80AC9" w:rsidRPr="00ED0774">
        <w:t>Четко</w:t>
      </w:r>
      <w:r w:rsidR="00926681" w:rsidRPr="00ED0774">
        <w:t xml:space="preserve"> </w:t>
      </w:r>
      <w:r w:rsidR="00D80AC9" w:rsidRPr="00ED0774">
        <w:t>доказанная</w:t>
      </w:r>
      <w:r w:rsidR="00926681" w:rsidRPr="00ED0774">
        <w:t xml:space="preserve"> </w:t>
      </w:r>
      <w:r w:rsidR="00D80AC9" w:rsidRPr="00ED0774">
        <w:t>связь</w:t>
      </w:r>
      <w:r w:rsidR="00926681" w:rsidRPr="00ED0774">
        <w:t xml:space="preserve"> </w:t>
      </w:r>
      <w:r w:rsidR="00D80AC9" w:rsidRPr="00ED0774">
        <w:t>ионизирующей</w:t>
      </w:r>
      <w:r w:rsidR="00926681" w:rsidRPr="00ED0774">
        <w:t xml:space="preserve"> </w:t>
      </w:r>
      <w:r w:rsidR="00D80AC9" w:rsidRPr="00ED0774">
        <w:t>радиаци</w:t>
      </w:r>
      <w:r w:rsidR="00B12604" w:rsidRPr="00ED0774">
        <w:t>и</w:t>
      </w:r>
      <w:r w:rsidR="00926681" w:rsidRPr="00ED0774">
        <w:t xml:space="preserve"> </w:t>
      </w:r>
      <w:r w:rsidR="00D80AC9" w:rsidRPr="00ED0774">
        <w:t>при</w:t>
      </w:r>
      <w:r w:rsidR="00926681" w:rsidRPr="00ED0774">
        <w:t xml:space="preserve"> </w:t>
      </w:r>
      <w:r w:rsidR="00D80AC9" w:rsidRPr="00ED0774">
        <w:t>взрыве</w:t>
      </w:r>
      <w:r w:rsidR="00926681" w:rsidRPr="00ED0774">
        <w:t xml:space="preserve"> </w:t>
      </w:r>
      <w:r w:rsidR="00D80AC9" w:rsidRPr="00ED0774">
        <w:t>атомной</w:t>
      </w:r>
      <w:r w:rsidR="00926681" w:rsidRPr="00ED0774">
        <w:t xml:space="preserve"> </w:t>
      </w:r>
      <w:r w:rsidR="00D80AC9" w:rsidRPr="00ED0774">
        <w:t>бомбы,</w:t>
      </w:r>
      <w:r w:rsidR="00926681" w:rsidRPr="00ED0774">
        <w:t xml:space="preserve"> </w:t>
      </w:r>
      <w:r w:rsidR="00D80AC9" w:rsidRPr="00ED0774">
        <w:t>а</w:t>
      </w:r>
      <w:r w:rsidR="00926681" w:rsidRPr="00ED0774">
        <w:t xml:space="preserve"> </w:t>
      </w:r>
      <w:r w:rsidR="00D80AC9" w:rsidRPr="00ED0774">
        <w:t>также</w:t>
      </w:r>
      <w:r w:rsidR="00926681" w:rsidRPr="00ED0774">
        <w:t xml:space="preserve"> </w:t>
      </w:r>
      <w:r w:rsidR="00D80AC9" w:rsidRPr="00ED0774">
        <w:t>химио-</w:t>
      </w:r>
      <w:r w:rsidR="00926681" w:rsidRPr="00ED0774">
        <w:t xml:space="preserve"> </w:t>
      </w:r>
      <w:r w:rsidR="00D80AC9" w:rsidRPr="00ED0774">
        <w:t>и</w:t>
      </w:r>
      <w:r w:rsidR="00926681" w:rsidRPr="00ED0774">
        <w:t xml:space="preserve"> </w:t>
      </w:r>
      <w:r w:rsidR="00D80AC9" w:rsidRPr="00ED0774">
        <w:t>радиотерапи</w:t>
      </w:r>
      <w:r w:rsidR="00B12604" w:rsidRPr="00ED0774">
        <w:t>и</w:t>
      </w:r>
      <w:r w:rsidR="00926681" w:rsidRPr="00ED0774">
        <w:t xml:space="preserve"> </w:t>
      </w:r>
      <w:r w:rsidR="00D80AC9" w:rsidRPr="00ED0774">
        <w:t>по</w:t>
      </w:r>
      <w:r w:rsidR="00926681" w:rsidRPr="00ED0774">
        <w:t xml:space="preserve"> </w:t>
      </w:r>
      <w:r w:rsidR="00D80AC9" w:rsidRPr="00ED0774">
        <w:t>поводу</w:t>
      </w:r>
      <w:r w:rsidR="00926681" w:rsidRPr="00ED0774">
        <w:t xml:space="preserve"> </w:t>
      </w:r>
      <w:r w:rsidR="00D80AC9" w:rsidRPr="00ED0774">
        <w:t>других</w:t>
      </w:r>
      <w:r w:rsidR="00926681" w:rsidRPr="00ED0774">
        <w:t xml:space="preserve"> </w:t>
      </w:r>
      <w:r w:rsidR="00D80AC9" w:rsidRPr="00ED0774">
        <w:t>опухолей</w:t>
      </w:r>
      <w:r w:rsidR="00926681" w:rsidRPr="00ED0774">
        <w:t xml:space="preserve"> </w:t>
      </w:r>
      <w:r w:rsidR="00D80AC9" w:rsidRPr="00ED0774">
        <w:t>с</w:t>
      </w:r>
      <w:r w:rsidR="00926681" w:rsidRPr="00ED0774">
        <w:t xml:space="preserve"> </w:t>
      </w:r>
      <w:r w:rsidR="00D80AC9" w:rsidRPr="00ED0774">
        <w:t>повышенным</w:t>
      </w:r>
      <w:r w:rsidR="00926681" w:rsidRPr="00ED0774">
        <w:t xml:space="preserve"> </w:t>
      </w:r>
      <w:r w:rsidR="00D80AC9" w:rsidRPr="00ED0774">
        <w:t>риском</w:t>
      </w:r>
      <w:r w:rsidR="00926681" w:rsidRPr="00ED0774">
        <w:t xml:space="preserve"> </w:t>
      </w:r>
      <w:r w:rsidR="00D80AC9" w:rsidRPr="00ED0774">
        <w:t>возникновения</w:t>
      </w:r>
      <w:r w:rsidR="00926681" w:rsidRPr="00ED0774">
        <w:t xml:space="preserve"> </w:t>
      </w:r>
      <w:r w:rsidR="00AC0E8E" w:rsidRPr="00ED0774">
        <w:t xml:space="preserve">ОЛ </w:t>
      </w:r>
      <w:r w:rsidR="00D80AC9" w:rsidRPr="00ED0774">
        <w:t>заставила</w:t>
      </w:r>
      <w:r w:rsidR="00926681" w:rsidRPr="00ED0774">
        <w:t xml:space="preserve"> </w:t>
      </w:r>
      <w:r w:rsidR="00D80AC9" w:rsidRPr="00ED0774">
        <w:t>изучить</w:t>
      </w:r>
      <w:r w:rsidR="00926681" w:rsidRPr="00ED0774">
        <w:t xml:space="preserve"> </w:t>
      </w:r>
      <w:r w:rsidR="00D80AC9" w:rsidRPr="00ED0774">
        <w:t>другие</w:t>
      </w:r>
      <w:r w:rsidR="00926681" w:rsidRPr="00ED0774">
        <w:t xml:space="preserve"> </w:t>
      </w:r>
      <w:r w:rsidR="00D80AC9" w:rsidRPr="00ED0774">
        <w:t>возможные</w:t>
      </w:r>
      <w:r w:rsidR="00926681" w:rsidRPr="00ED0774">
        <w:t xml:space="preserve"> </w:t>
      </w:r>
      <w:r w:rsidR="00D80AC9" w:rsidRPr="00ED0774">
        <w:t>лейкемогенные</w:t>
      </w:r>
      <w:r w:rsidR="00926681" w:rsidRPr="00ED0774">
        <w:t xml:space="preserve"> </w:t>
      </w:r>
      <w:r w:rsidR="00D80AC9" w:rsidRPr="00ED0774">
        <w:t>факторы</w:t>
      </w:r>
      <w:r w:rsidR="00926681" w:rsidRPr="00ED0774">
        <w:t xml:space="preserve"> </w:t>
      </w:r>
      <w:r w:rsidR="00D80AC9" w:rsidRPr="00ED0774">
        <w:t>(низкие</w:t>
      </w:r>
      <w:r w:rsidR="00926681" w:rsidRPr="00ED0774">
        <w:t xml:space="preserve"> </w:t>
      </w:r>
      <w:r w:rsidR="00D80AC9" w:rsidRPr="00ED0774">
        <w:t>дозы</w:t>
      </w:r>
      <w:r w:rsidR="00926681" w:rsidRPr="00ED0774">
        <w:t xml:space="preserve"> </w:t>
      </w:r>
      <w:r w:rsidR="00D80AC9" w:rsidRPr="00ED0774">
        <w:t>радиации,</w:t>
      </w:r>
      <w:r w:rsidR="00926681" w:rsidRPr="00ED0774">
        <w:t xml:space="preserve"> </w:t>
      </w:r>
      <w:r w:rsidR="00D80AC9" w:rsidRPr="00ED0774">
        <w:t>химические</w:t>
      </w:r>
      <w:r w:rsidR="00926681" w:rsidRPr="00ED0774">
        <w:t xml:space="preserve"> </w:t>
      </w:r>
      <w:r w:rsidR="00D80AC9" w:rsidRPr="00ED0774">
        <w:t>вещества,</w:t>
      </w:r>
      <w:r w:rsidR="00926681" w:rsidRPr="00ED0774">
        <w:t xml:space="preserve"> </w:t>
      </w:r>
      <w:r w:rsidR="00D80AC9" w:rsidRPr="00ED0774">
        <w:t>курение,</w:t>
      </w:r>
      <w:r w:rsidR="00926681" w:rsidRPr="00ED0774">
        <w:t xml:space="preserve"> </w:t>
      </w:r>
      <w:r w:rsidR="00D80AC9" w:rsidRPr="00ED0774">
        <w:t>электромагнитные</w:t>
      </w:r>
      <w:r w:rsidR="00926681" w:rsidRPr="00ED0774">
        <w:t xml:space="preserve"> </w:t>
      </w:r>
      <w:r w:rsidR="00D80AC9" w:rsidRPr="00ED0774">
        <w:t>волны).</w:t>
      </w:r>
      <w:r w:rsidR="00926681" w:rsidRPr="00ED0774">
        <w:t xml:space="preserve"> </w:t>
      </w:r>
      <w:r w:rsidR="00D80AC9" w:rsidRPr="00ED0774">
        <w:t>Доказано,</w:t>
      </w:r>
      <w:r w:rsidR="00926681" w:rsidRPr="00ED0774">
        <w:t xml:space="preserve"> </w:t>
      </w:r>
      <w:r w:rsidR="00D80AC9" w:rsidRPr="00ED0774">
        <w:t>что</w:t>
      </w:r>
      <w:r w:rsidR="00926681" w:rsidRPr="00ED0774">
        <w:t xml:space="preserve"> </w:t>
      </w:r>
      <w:r w:rsidR="00D80AC9" w:rsidRPr="00ED0774">
        <w:t>между</w:t>
      </w:r>
      <w:r w:rsidR="00926681" w:rsidRPr="00ED0774">
        <w:t xml:space="preserve"> </w:t>
      </w:r>
      <w:r w:rsidR="00D80AC9" w:rsidRPr="00ED0774">
        <w:t>курением</w:t>
      </w:r>
      <w:r w:rsidR="00926681" w:rsidRPr="00ED0774">
        <w:t xml:space="preserve"> </w:t>
      </w:r>
      <w:r w:rsidR="00D80AC9" w:rsidRPr="00ED0774">
        <w:t>и</w:t>
      </w:r>
      <w:r w:rsidR="00926681" w:rsidRPr="00ED0774">
        <w:t xml:space="preserve"> </w:t>
      </w:r>
      <w:r w:rsidR="00D80AC9" w:rsidRPr="00ED0774">
        <w:t>риском</w:t>
      </w:r>
      <w:r w:rsidR="00926681" w:rsidRPr="00ED0774">
        <w:t xml:space="preserve"> </w:t>
      </w:r>
      <w:r w:rsidR="00D80AC9" w:rsidRPr="00ED0774">
        <w:t>развития</w:t>
      </w:r>
      <w:r w:rsidR="00926681" w:rsidRPr="00ED0774">
        <w:t xml:space="preserve"> </w:t>
      </w:r>
      <w:r w:rsidR="00AC0E8E" w:rsidRPr="00ED0774">
        <w:t xml:space="preserve">ОЛ </w:t>
      </w:r>
      <w:r w:rsidR="00D80AC9" w:rsidRPr="00ED0774">
        <w:t>существует</w:t>
      </w:r>
      <w:r w:rsidR="00926681" w:rsidRPr="00ED0774">
        <w:t xml:space="preserve"> </w:t>
      </w:r>
      <w:r w:rsidR="00D80AC9" w:rsidRPr="00ED0774">
        <w:t>дозовая</w:t>
      </w:r>
      <w:r w:rsidR="00926681" w:rsidRPr="00ED0774">
        <w:t xml:space="preserve"> </w:t>
      </w:r>
      <w:r w:rsidR="00D80AC9" w:rsidRPr="00ED0774">
        <w:t>зависимость,</w:t>
      </w:r>
      <w:r w:rsidR="00926681" w:rsidRPr="00ED0774">
        <w:t xml:space="preserve"> </w:t>
      </w:r>
      <w:r w:rsidR="00D80AC9" w:rsidRPr="00ED0774">
        <w:t>которая</w:t>
      </w:r>
      <w:r w:rsidR="00926681" w:rsidRPr="00ED0774">
        <w:t xml:space="preserve"> </w:t>
      </w:r>
      <w:r w:rsidR="00D80AC9" w:rsidRPr="00ED0774">
        <w:t>особенно</w:t>
      </w:r>
      <w:r w:rsidR="00926681" w:rsidRPr="00ED0774">
        <w:t xml:space="preserve"> </w:t>
      </w:r>
      <w:r w:rsidR="00D80AC9" w:rsidRPr="00ED0774">
        <w:t>очевидна</w:t>
      </w:r>
      <w:r w:rsidR="00926681" w:rsidRPr="00ED0774">
        <w:t xml:space="preserve"> </w:t>
      </w:r>
      <w:r w:rsidR="00D80AC9" w:rsidRPr="00ED0774">
        <w:t>для</w:t>
      </w:r>
      <w:r w:rsidR="00926681" w:rsidRPr="00ED0774">
        <w:t xml:space="preserve"> </w:t>
      </w:r>
      <w:r w:rsidR="00D80AC9" w:rsidRPr="00ED0774">
        <w:t>лиц</w:t>
      </w:r>
      <w:r w:rsidR="00926681" w:rsidRPr="00ED0774">
        <w:t xml:space="preserve"> </w:t>
      </w:r>
      <w:r w:rsidR="00D80AC9" w:rsidRPr="00ED0774">
        <w:t>старше</w:t>
      </w:r>
      <w:r w:rsidR="00926681" w:rsidRPr="00ED0774">
        <w:t xml:space="preserve"> </w:t>
      </w:r>
      <w:r w:rsidR="00D80AC9" w:rsidRPr="00ED0774">
        <w:t>60</w:t>
      </w:r>
      <w:r w:rsidR="00926681" w:rsidRPr="00ED0774">
        <w:t xml:space="preserve"> </w:t>
      </w:r>
      <w:r w:rsidR="00D80AC9" w:rsidRPr="00ED0774">
        <w:t>лет.</w:t>
      </w:r>
      <w:r w:rsidR="00926681" w:rsidRPr="00ED0774">
        <w:t xml:space="preserve"> </w:t>
      </w:r>
      <w:r w:rsidR="00D80AC9" w:rsidRPr="00ED0774">
        <w:t>Ряд</w:t>
      </w:r>
      <w:r w:rsidR="00926681" w:rsidRPr="00ED0774">
        <w:t xml:space="preserve"> </w:t>
      </w:r>
      <w:r w:rsidR="00D80AC9" w:rsidRPr="00ED0774">
        <w:t>исследователей</w:t>
      </w:r>
      <w:r w:rsidR="00926681" w:rsidRPr="00ED0774">
        <w:t xml:space="preserve"> </w:t>
      </w:r>
      <w:r w:rsidR="00D80AC9" w:rsidRPr="00ED0774">
        <w:t>предполага</w:t>
      </w:r>
      <w:r w:rsidR="00B12604" w:rsidRPr="00ED0774">
        <w:t>ю</w:t>
      </w:r>
      <w:r w:rsidR="00D80AC9" w:rsidRPr="00ED0774">
        <w:t>т,</w:t>
      </w:r>
      <w:r w:rsidR="00926681" w:rsidRPr="00ED0774">
        <w:t xml:space="preserve"> </w:t>
      </w:r>
      <w:r w:rsidR="00D80AC9" w:rsidRPr="00ED0774">
        <w:t>что</w:t>
      </w:r>
      <w:r w:rsidR="00926681" w:rsidRPr="00ED0774">
        <w:t xml:space="preserve"> </w:t>
      </w:r>
      <w:r w:rsidR="00D80AC9" w:rsidRPr="00ED0774">
        <w:t>около</w:t>
      </w:r>
      <w:r w:rsidR="00926681" w:rsidRPr="00ED0774">
        <w:t xml:space="preserve"> </w:t>
      </w:r>
      <w:r w:rsidR="00D80AC9" w:rsidRPr="00ED0774">
        <w:t>20</w:t>
      </w:r>
      <w:r w:rsidR="00926681" w:rsidRPr="00ED0774">
        <w:t xml:space="preserve"> </w:t>
      </w:r>
      <w:r w:rsidR="00D80AC9" w:rsidRPr="00ED0774">
        <w:t>%</w:t>
      </w:r>
      <w:r w:rsidR="00926681" w:rsidRPr="00ED0774">
        <w:t xml:space="preserve"> </w:t>
      </w:r>
      <w:r w:rsidR="00B12604" w:rsidRPr="00ED0774">
        <w:t>случаев</w:t>
      </w:r>
      <w:r w:rsidR="00926681" w:rsidRPr="00ED0774">
        <w:t xml:space="preserve"> </w:t>
      </w:r>
      <w:r w:rsidR="00D80AC9" w:rsidRPr="00ED0774">
        <w:t>ОМЛ</w:t>
      </w:r>
      <w:r w:rsidR="00926681" w:rsidRPr="00ED0774">
        <w:t xml:space="preserve"> </w:t>
      </w:r>
      <w:r w:rsidR="00D80AC9" w:rsidRPr="00ED0774">
        <w:t>являются</w:t>
      </w:r>
      <w:r w:rsidR="00926681" w:rsidRPr="00ED0774">
        <w:t xml:space="preserve"> </w:t>
      </w:r>
      <w:r w:rsidR="00D80AC9" w:rsidRPr="00ED0774">
        <w:t>следствием</w:t>
      </w:r>
      <w:r w:rsidR="00926681" w:rsidRPr="00ED0774">
        <w:t xml:space="preserve"> </w:t>
      </w:r>
      <w:r w:rsidR="00D80AC9" w:rsidRPr="00ED0774">
        <w:t>курения.</w:t>
      </w:r>
      <w:r w:rsidR="00926681" w:rsidRPr="00ED0774">
        <w:t xml:space="preserve"> </w:t>
      </w:r>
      <w:r w:rsidR="00D80AC9" w:rsidRPr="00ED0774">
        <w:t>Бензол</w:t>
      </w:r>
      <w:r w:rsidR="00926681" w:rsidRPr="00ED0774">
        <w:t xml:space="preserve"> </w:t>
      </w:r>
      <w:r w:rsidR="00D80AC9" w:rsidRPr="00ED0774">
        <w:t>при</w:t>
      </w:r>
      <w:r w:rsidR="00926681" w:rsidRPr="00ED0774">
        <w:t xml:space="preserve"> </w:t>
      </w:r>
      <w:r w:rsidR="00D80AC9" w:rsidRPr="00ED0774">
        <w:t>длительном</w:t>
      </w:r>
      <w:r w:rsidR="00926681" w:rsidRPr="00ED0774">
        <w:t xml:space="preserve"> </w:t>
      </w:r>
      <w:r w:rsidR="00D80AC9" w:rsidRPr="00ED0774">
        <w:t>воздействи</w:t>
      </w:r>
      <w:r w:rsidR="00B12604" w:rsidRPr="00ED0774">
        <w:t>и</w:t>
      </w:r>
      <w:r w:rsidR="00926681" w:rsidRPr="00ED0774">
        <w:t xml:space="preserve"> </w:t>
      </w:r>
      <w:r w:rsidR="00D80AC9" w:rsidRPr="00ED0774">
        <w:t>на</w:t>
      </w:r>
      <w:r w:rsidR="00926681" w:rsidRPr="00ED0774">
        <w:t xml:space="preserve"> </w:t>
      </w:r>
      <w:r w:rsidR="00D80AC9" w:rsidRPr="00ED0774">
        <w:t>организм</w:t>
      </w:r>
      <w:r w:rsidR="00926681" w:rsidRPr="00ED0774">
        <w:t xml:space="preserve"> </w:t>
      </w:r>
      <w:r w:rsidR="00D80AC9" w:rsidRPr="00ED0774">
        <w:t>человека</w:t>
      </w:r>
      <w:r w:rsidR="00926681" w:rsidRPr="00ED0774">
        <w:t xml:space="preserve"> </w:t>
      </w:r>
      <w:r w:rsidR="00D80AC9" w:rsidRPr="00ED0774">
        <w:t>дает</w:t>
      </w:r>
      <w:r w:rsidR="00926681" w:rsidRPr="00ED0774">
        <w:t xml:space="preserve"> </w:t>
      </w:r>
      <w:r w:rsidR="00D80AC9" w:rsidRPr="00ED0774">
        <w:t>лейкемогенный</w:t>
      </w:r>
      <w:r w:rsidR="00926681" w:rsidRPr="00ED0774">
        <w:t xml:space="preserve"> </w:t>
      </w:r>
      <w:r w:rsidR="00D80AC9" w:rsidRPr="00ED0774">
        <w:t>эффект,</w:t>
      </w:r>
      <w:r w:rsidR="00926681" w:rsidRPr="00ED0774">
        <w:t xml:space="preserve"> </w:t>
      </w:r>
      <w:r w:rsidR="00D80AC9" w:rsidRPr="00ED0774">
        <w:t>но</w:t>
      </w:r>
      <w:r w:rsidR="00926681" w:rsidRPr="00ED0774">
        <w:t xml:space="preserve"> </w:t>
      </w:r>
      <w:r w:rsidR="00D80AC9" w:rsidRPr="00ED0774">
        <w:t>при</w:t>
      </w:r>
      <w:r w:rsidR="00926681" w:rsidRPr="00ED0774">
        <w:t xml:space="preserve"> </w:t>
      </w:r>
      <w:r w:rsidR="00D80AC9" w:rsidRPr="00ED0774">
        <w:t>небольших</w:t>
      </w:r>
      <w:r w:rsidR="00926681" w:rsidRPr="00ED0774">
        <w:t xml:space="preserve"> </w:t>
      </w:r>
      <w:r w:rsidR="00D80AC9" w:rsidRPr="00ED0774">
        <w:t>концентрациях</w:t>
      </w:r>
      <w:r w:rsidR="00926681" w:rsidRPr="00ED0774">
        <w:t xml:space="preserve"> </w:t>
      </w:r>
      <w:r w:rsidR="00D80AC9" w:rsidRPr="00ED0774">
        <w:t>этого</w:t>
      </w:r>
      <w:r w:rsidR="00926681" w:rsidRPr="00ED0774">
        <w:t xml:space="preserve"> </w:t>
      </w:r>
      <w:r w:rsidR="00D80AC9" w:rsidRPr="00ED0774">
        <w:t>вещества,</w:t>
      </w:r>
      <w:r w:rsidR="00926681" w:rsidRPr="00ED0774">
        <w:t xml:space="preserve"> </w:t>
      </w:r>
      <w:r w:rsidR="00D80AC9" w:rsidRPr="00ED0774">
        <w:t>с</w:t>
      </w:r>
      <w:r w:rsidR="00926681" w:rsidRPr="00ED0774">
        <w:t xml:space="preserve"> </w:t>
      </w:r>
      <w:r w:rsidR="00D80AC9" w:rsidRPr="00ED0774">
        <w:t>которыми</w:t>
      </w:r>
      <w:r w:rsidR="00926681" w:rsidRPr="00ED0774">
        <w:t xml:space="preserve"> </w:t>
      </w:r>
      <w:r w:rsidR="00D80AC9" w:rsidRPr="00ED0774">
        <w:t>чаще</w:t>
      </w:r>
      <w:r w:rsidR="00926681" w:rsidRPr="00ED0774">
        <w:t xml:space="preserve"> </w:t>
      </w:r>
      <w:r w:rsidR="00D80AC9" w:rsidRPr="00ED0774">
        <w:t>всего</w:t>
      </w:r>
      <w:r w:rsidR="00926681" w:rsidRPr="00ED0774">
        <w:t xml:space="preserve"> </w:t>
      </w:r>
      <w:r w:rsidR="00D80AC9" w:rsidRPr="00ED0774">
        <w:t>сталкиваются</w:t>
      </w:r>
      <w:r w:rsidR="00926681" w:rsidRPr="00ED0774">
        <w:t xml:space="preserve"> </w:t>
      </w:r>
      <w:r w:rsidR="00D80AC9" w:rsidRPr="00ED0774">
        <w:t>люди</w:t>
      </w:r>
      <w:r w:rsidR="00926681" w:rsidRPr="00ED0774">
        <w:t xml:space="preserve"> </w:t>
      </w:r>
      <w:r w:rsidR="00D80AC9" w:rsidRPr="00ED0774">
        <w:t>на</w:t>
      </w:r>
      <w:r w:rsidR="00926681" w:rsidRPr="00ED0774">
        <w:t xml:space="preserve"> </w:t>
      </w:r>
      <w:r w:rsidR="00D80AC9" w:rsidRPr="00ED0774">
        <w:t>производстве,</w:t>
      </w:r>
      <w:r w:rsidR="00926681" w:rsidRPr="00ED0774">
        <w:t xml:space="preserve"> </w:t>
      </w:r>
      <w:r w:rsidR="00D80AC9" w:rsidRPr="00ED0774">
        <w:t>не</w:t>
      </w:r>
      <w:r w:rsidR="00926681" w:rsidRPr="00ED0774">
        <w:t xml:space="preserve"> </w:t>
      </w:r>
      <w:r w:rsidR="00D80AC9" w:rsidRPr="00ED0774">
        <w:t>доказана</w:t>
      </w:r>
      <w:r w:rsidR="00926681" w:rsidRPr="00ED0774">
        <w:t xml:space="preserve"> </w:t>
      </w:r>
      <w:r w:rsidR="00D80AC9" w:rsidRPr="00ED0774">
        <w:t>взаимосвязь</w:t>
      </w:r>
      <w:r w:rsidR="00926681" w:rsidRPr="00ED0774">
        <w:t xml:space="preserve"> </w:t>
      </w:r>
      <w:r w:rsidR="00D80AC9" w:rsidRPr="00ED0774">
        <w:t>с</w:t>
      </w:r>
      <w:r w:rsidR="00926681" w:rsidRPr="00ED0774">
        <w:t xml:space="preserve"> </w:t>
      </w:r>
      <w:r w:rsidR="00D80AC9" w:rsidRPr="00ED0774">
        <w:t>повышенным</w:t>
      </w:r>
      <w:r w:rsidR="00926681" w:rsidRPr="00ED0774">
        <w:t xml:space="preserve"> </w:t>
      </w:r>
      <w:r w:rsidR="00D80AC9" w:rsidRPr="00ED0774">
        <w:t>риском</w:t>
      </w:r>
      <w:r w:rsidR="00926681" w:rsidRPr="00ED0774">
        <w:t xml:space="preserve"> </w:t>
      </w:r>
      <w:r w:rsidR="00D80AC9" w:rsidRPr="00ED0774">
        <w:t>возникновения</w:t>
      </w:r>
      <w:r w:rsidR="00926681" w:rsidRPr="00ED0774">
        <w:t xml:space="preserve"> </w:t>
      </w:r>
      <w:r w:rsidR="00D80AC9" w:rsidRPr="00ED0774">
        <w:t>ОМЛ.</w:t>
      </w:r>
      <w:r w:rsidR="00926681" w:rsidRPr="00ED0774">
        <w:t xml:space="preserve"> </w:t>
      </w:r>
      <w:r w:rsidR="00D80AC9" w:rsidRPr="00ED0774">
        <w:t>При</w:t>
      </w:r>
      <w:r w:rsidR="00926681" w:rsidRPr="00ED0774">
        <w:t xml:space="preserve"> </w:t>
      </w:r>
      <w:r w:rsidR="00D80AC9" w:rsidRPr="00ED0774">
        <w:t>изучении</w:t>
      </w:r>
      <w:r w:rsidR="00926681" w:rsidRPr="00ED0774">
        <w:t xml:space="preserve"> </w:t>
      </w:r>
      <w:r w:rsidR="00D80AC9" w:rsidRPr="00ED0774">
        <w:t>постоянного</w:t>
      </w:r>
      <w:r w:rsidR="00926681" w:rsidRPr="00ED0774">
        <w:t xml:space="preserve"> </w:t>
      </w:r>
      <w:r w:rsidR="00D80AC9" w:rsidRPr="00ED0774">
        <w:t>воздействия</w:t>
      </w:r>
      <w:r w:rsidR="00926681" w:rsidRPr="00ED0774">
        <w:t xml:space="preserve"> </w:t>
      </w:r>
      <w:r w:rsidR="00D80AC9" w:rsidRPr="00ED0774">
        <w:t>малых</w:t>
      </w:r>
      <w:r w:rsidR="00926681" w:rsidRPr="00ED0774">
        <w:t xml:space="preserve"> </w:t>
      </w:r>
      <w:r w:rsidR="00D80AC9" w:rsidRPr="00ED0774">
        <w:t>доз</w:t>
      </w:r>
      <w:r w:rsidR="00926681" w:rsidRPr="00ED0774">
        <w:t xml:space="preserve"> </w:t>
      </w:r>
      <w:r w:rsidR="00D80AC9" w:rsidRPr="00ED0774">
        <w:t>радиации</w:t>
      </w:r>
      <w:r w:rsidR="00926681" w:rsidRPr="00ED0774">
        <w:t xml:space="preserve"> </w:t>
      </w:r>
      <w:r w:rsidR="00D80AC9" w:rsidRPr="00ED0774">
        <w:t>пока</w:t>
      </w:r>
      <w:r w:rsidR="00926681" w:rsidRPr="00ED0774">
        <w:t xml:space="preserve"> </w:t>
      </w:r>
      <w:r w:rsidR="00D80AC9" w:rsidRPr="00ED0774">
        <w:t>не</w:t>
      </w:r>
      <w:r w:rsidR="00926681" w:rsidRPr="00ED0774">
        <w:t xml:space="preserve"> </w:t>
      </w:r>
      <w:r w:rsidR="00D80AC9" w:rsidRPr="00ED0774">
        <w:t>получено</w:t>
      </w:r>
      <w:r w:rsidR="00926681" w:rsidRPr="00ED0774">
        <w:t xml:space="preserve"> </w:t>
      </w:r>
      <w:r w:rsidR="00D80AC9" w:rsidRPr="00ED0774">
        <w:t>доказательств</w:t>
      </w:r>
      <w:r w:rsidR="00926681" w:rsidRPr="00ED0774">
        <w:t xml:space="preserve"> </w:t>
      </w:r>
      <w:r w:rsidR="00D80AC9" w:rsidRPr="00ED0774">
        <w:t>в</w:t>
      </w:r>
      <w:r w:rsidR="00926681" w:rsidRPr="00ED0774">
        <w:t xml:space="preserve"> </w:t>
      </w:r>
      <w:r w:rsidR="00D80AC9" w:rsidRPr="00ED0774">
        <w:t>пользу</w:t>
      </w:r>
      <w:r w:rsidR="00926681" w:rsidRPr="00ED0774">
        <w:t xml:space="preserve"> </w:t>
      </w:r>
      <w:r w:rsidR="00D80AC9" w:rsidRPr="00ED0774">
        <w:t>увеличения</w:t>
      </w:r>
      <w:r w:rsidR="00926681" w:rsidRPr="00ED0774">
        <w:t xml:space="preserve"> </w:t>
      </w:r>
      <w:r w:rsidR="00D80AC9" w:rsidRPr="00ED0774">
        <w:t>частоты</w:t>
      </w:r>
      <w:r w:rsidR="00926681" w:rsidRPr="00ED0774">
        <w:t xml:space="preserve"> </w:t>
      </w:r>
      <w:r w:rsidR="00D80AC9" w:rsidRPr="00ED0774">
        <w:t>заболеваемости</w:t>
      </w:r>
      <w:r w:rsidR="00926681" w:rsidRPr="00ED0774">
        <w:t xml:space="preserve"> </w:t>
      </w:r>
      <w:r w:rsidR="00D03778" w:rsidRPr="00ED0774">
        <w:t>ОЛ</w:t>
      </w:r>
      <w:r w:rsidR="00D80AC9" w:rsidRPr="00ED0774">
        <w:t>.</w:t>
      </w:r>
      <w:r w:rsidR="00926681" w:rsidRPr="00ED0774">
        <w:t xml:space="preserve"> </w:t>
      </w:r>
      <w:r w:rsidR="00D80AC9" w:rsidRPr="00ED0774">
        <w:t>Впервые</w:t>
      </w:r>
      <w:r w:rsidR="00926681" w:rsidRPr="00ED0774">
        <w:t xml:space="preserve"> </w:t>
      </w:r>
      <w:r w:rsidR="00D80AC9" w:rsidRPr="00ED0774">
        <w:t>взаимосвязь</w:t>
      </w:r>
      <w:r w:rsidR="00926681" w:rsidRPr="00ED0774">
        <w:t xml:space="preserve"> </w:t>
      </w:r>
      <w:r w:rsidR="00D80AC9" w:rsidRPr="00ED0774">
        <w:t>между</w:t>
      </w:r>
      <w:r w:rsidR="00926681" w:rsidRPr="00ED0774">
        <w:t xml:space="preserve"> </w:t>
      </w:r>
      <w:r w:rsidR="00D80AC9" w:rsidRPr="00ED0774">
        <w:t>предшествующей</w:t>
      </w:r>
      <w:r w:rsidR="00926681" w:rsidRPr="00ED0774">
        <w:t xml:space="preserve"> </w:t>
      </w:r>
      <w:r w:rsidR="00D03778" w:rsidRPr="00ED0774">
        <w:t>ХТ</w:t>
      </w:r>
      <w:r w:rsidR="00D80AC9" w:rsidRPr="00ED0774">
        <w:t>,</w:t>
      </w:r>
      <w:r w:rsidR="00926681" w:rsidRPr="00ED0774">
        <w:t xml:space="preserve"> </w:t>
      </w:r>
      <w:r w:rsidR="00D80AC9" w:rsidRPr="00ED0774">
        <w:t>лучевым</w:t>
      </w:r>
      <w:r w:rsidR="00926681" w:rsidRPr="00ED0774">
        <w:t xml:space="preserve"> </w:t>
      </w:r>
      <w:r w:rsidR="00D80AC9" w:rsidRPr="00ED0774">
        <w:t>лечением</w:t>
      </w:r>
      <w:r w:rsidR="00926681" w:rsidRPr="00ED0774">
        <w:t xml:space="preserve"> </w:t>
      </w:r>
      <w:r w:rsidR="00D80AC9" w:rsidRPr="00ED0774">
        <w:t>каких-либо</w:t>
      </w:r>
      <w:r w:rsidR="00926681" w:rsidRPr="00ED0774">
        <w:t xml:space="preserve"> </w:t>
      </w:r>
      <w:r w:rsidR="00D80AC9" w:rsidRPr="00ED0774">
        <w:t>других</w:t>
      </w:r>
      <w:r w:rsidR="00926681" w:rsidRPr="00ED0774">
        <w:t xml:space="preserve"> </w:t>
      </w:r>
      <w:r w:rsidR="00D80AC9" w:rsidRPr="00ED0774">
        <w:t>опухолевых</w:t>
      </w:r>
      <w:r w:rsidR="00926681" w:rsidRPr="00ED0774">
        <w:t xml:space="preserve"> </w:t>
      </w:r>
      <w:r w:rsidR="00D80AC9" w:rsidRPr="00ED0774">
        <w:t>заболеваний</w:t>
      </w:r>
      <w:r w:rsidR="00926681" w:rsidRPr="00ED0774">
        <w:t xml:space="preserve"> </w:t>
      </w:r>
      <w:r w:rsidR="00D80AC9" w:rsidRPr="00ED0774">
        <w:t>и</w:t>
      </w:r>
      <w:r w:rsidR="00926681" w:rsidRPr="00ED0774">
        <w:t xml:space="preserve"> </w:t>
      </w:r>
      <w:r w:rsidR="00D80AC9" w:rsidRPr="00ED0774">
        <w:t>увеличенным</w:t>
      </w:r>
      <w:r w:rsidR="00926681" w:rsidRPr="00ED0774">
        <w:t xml:space="preserve"> </w:t>
      </w:r>
      <w:r w:rsidR="00D80AC9" w:rsidRPr="00ED0774">
        <w:t>риском</w:t>
      </w:r>
      <w:r w:rsidR="00926681" w:rsidRPr="00ED0774">
        <w:t xml:space="preserve"> </w:t>
      </w:r>
      <w:r w:rsidR="00D80AC9" w:rsidRPr="00ED0774">
        <w:t>развития</w:t>
      </w:r>
      <w:r w:rsidR="00926681" w:rsidRPr="00ED0774">
        <w:t xml:space="preserve"> </w:t>
      </w:r>
      <w:r w:rsidR="00D80AC9" w:rsidRPr="00ED0774">
        <w:t>ОМЛ</w:t>
      </w:r>
      <w:r w:rsidR="00926681" w:rsidRPr="00ED0774">
        <w:t xml:space="preserve"> </w:t>
      </w:r>
      <w:r w:rsidR="00D80AC9" w:rsidRPr="00ED0774">
        <w:t>была</w:t>
      </w:r>
      <w:r w:rsidR="00926681" w:rsidRPr="00ED0774">
        <w:t xml:space="preserve"> </w:t>
      </w:r>
      <w:r w:rsidR="00D80AC9" w:rsidRPr="00ED0774">
        <w:t>отмечена</w:t>
      </w:r>
      <w:r w:rsidR="00926681" w:rsidRPr="00ED0774">
        <w:t xml:space="preserve"> </w:t>
      </w:r>
      <w:r w:rsidR="00D80AC9" w:rsidRPr="00ED0774">
        <w:t>у</w:t>
      </w:r>
      <w:r w:rsidR="00926681" w:rsidRPr="00ED0774">
        <w:t xml:space="preserve"> </w:t>
      </w:r>
      <w:r w:rsidR="00D80AC9" w:rsidRPr="00ED0774">
        <w:t>пациентов,</w:t>
      </w:r>
      <w:r w:rsidR="00926681" w:rsidRPr="00ED0774">
        <w:t xml:space="preserve"> </w:t>
      </w:r>
      <w:r w:rsidR="00D80AC9" w:rsidRPr="00ED0774">
        <w:t>излеченных</w:t>
      </w:r>
      <w:r w:rsidR="00926681" w:rsidRPr="00ED0774">
        <w:t xml:space="preserve"> </w:t>
      </w:r>
      <w:r w:rsidR="00D80AC9" w:rsidRPr="00ED0774">
        <w:t>от</w:t>
      </w:r>
      <w:r w:rsidR="00926681" w:rsidRPr="00ED0774">
        <w:t xml:space="preserve"> </w:t>
      </w:r>
      <w:r w:rsidR="00C905FE" w:rsidRPr="00ED0774">
        <w:t>лимфомы</w:t>
      </w:r>
      <w:r w:rsidR="00926681" w:rsidRPr="00ED0774">
        <w:t xml:space="preserve"> </w:t>
      </w:r>
      <w:r w:rsidR="00C905FE" w:rsidRPr="00ED0774">
        <w:t>Ходжкина</w:t>
      </w:r>
      <w:r w:rsidR="00D80AC9" w:rsidRPr="00ED0774">
        <w:t>.</w:t>
      </w:r>
      <w:r w:rsidR="00926681" w:rsidRPr="00ED0774">
        <w:t xml:space="preserve"> </w:t>
      </w:r>
      <w:r w:rsidR="00D80AC9" w:rsidRPr="00ED0774">
        <w:t>Доказано,</w:t>
      </w:r>
      <w:r w:rsidR="00926681" w:rsidRPr="00ED0774">
        <w:t xml:space="preserve"> </w:t>
      </w:r>
      <w:r w:rsidR="00D80AC9" w:rsidRPr="00ED0774">
        <w:t>что</w:t>
      </w:r>
      <w:r w:rsidR="00926681" w:rsidRPr="00ED0774">
        <w:t xml:space="preserve"> </w:t>
      </w:r>
      <w:r w:rsidR="00D80AC9" w:rsidRPr="00ED0774">
        <w:t>не</w:t>
      </w:r>
      <w:r w:rsidR="00926681" w:rsidRPr="00ED0774">
        <w:t xml:space="preserve"> </w:t>
      </w:r>
      <w:r w:rsidR="00D80AC9" w:rsidRPr="00ED0774">
        <w:t>столько</w:t>
      </w:r>
      <w:r w:rsidR="00926681" w:rsidRPr="00ED0774">
        <w:t xml:space="preserve"> </w:t>
      </w:r>
      <w:r w:rsidR="00D80AC9" w:rsidRPr="00ED0774">
        <w:t>кумулятивная</w:t>
      </w:r>
      <w:r w:rsidR="00926681" w:rsidRPr="00ED0774">
        <w:t xml:space="preserve"> </w:t>
      </w:r>
      <w:r w:rsidR="00D80AC9" w:rsidRPr="00ED0774">
        <w:t>доза,</w:t>
      </w:r>
      <w:r w:rsidR="00926681" w:rsidRPr="00ED0774">
        <w:t xml:space="preserve"> </w:t>
      </w:r>
      <w:r w:rsidR="00D80AC9" w:rsidRPr="00ED0774">
        <w:t>сколько</w:t>
      </w:r>
      <w:r w:rsidR="00926681" w:rsidRPr="00ED0774">
        <w:t xml:space="preserve"> </w:t>
      </w:r>
      <w:r w:rsidR="00D80AC9" w:rsidRPr="00ED0774">
        <w:t>интенсивность</w:t>
      </w:r>
      <w:r w:rsidR="00926681" w:rsidRPr="00ED0774">
        <w:t xml:space="preserve"> </w:t>
      </w:r>
      <w:r w:rsidR="00D80AC9" w:rsidRPr="00ED0774">
        <w:t>дозового</w:t>
      </w:r>
      <w:r w:rsidR="00926681" w:rsidRPr="00ED0774">
        <w:t xml:space="preserve"> </w:t>
      </w:r>
      <w:r w:rsidR="00D80AC9" w:rsidRPr="00ED0774">
        <w:t>воздействия</w:t>
      </w:r>
      <w:r w:rsidR="00926681" w:rsidRPr="00ED0774">
        <w:t xml:space="preserve"> </w:t>
      </w:r>
      <w:r w:rsidR="00D80AC9" w:rsidRPr="00ED0774">
        <w:t>обусловливает</w:t>
      </w:r>
      <w:r w:rsidR="00926681" w:rsidRPr="00ED0774">
        <w:t xml:space="preserve"> </w:t>
      </w:r>
      <w:r w:rsidR="00D80AC9" w:rsidRPr="00ED0774">
        <w:t>повышение</w:t>
      </w:r>
      <w:r w:rsidR="00926681" w:rsidRPr="00ED0774">
        <w:t xml:space="preserve"> </w:t>
      </w:r>
      <w:r w:rsidR="00D80AC9" w:rsidRPr="00ED0774">
        <w:t>частоты</w:t>
      </w:r>
      <w:r w:rsidR="00926681" w:rsidRPr="00ED0774">
        <w:t xml:space="preserve"> </w:t>
      </w:r>
      <w:r w:rsidR="00D80AC9" w:rsidRPr="00ED0774">
        <w:t>заболеваемости</w:t>
      </w:r>
      <w:r w:rsidR="00926681" w:rsidRPr="00ED0774">
        <w:t xml:space="preserve"> </w:t>
      </w:r>
      <w:r w:rsidR="00D80AC9" w:rsidRPr="00ED0774">
        <w:t>ОМЛ.</w:t>
      </w:r>
      <w:r w:rsidR="00926681" w:rsidRPr="00ED0774">
        <w:t xml:space="preserve"> </w:t>
      </w:r>
      <w:r w:rsidR="00D80AC9" w:rsidRPr="00ED0774">
        <w:t>Риск</w:t>
      </w:r>
      <w:r w:rsidR="00926681" w:rsidRPr="00ED0774">
        <w:t xml:space="preserve"> </w:t>
      </w:r>
      <w:r w:rsidR="00D80AC9" w:rsidRPr="00ED0774">
        <w:t>развития</w:t>
      </w:r>
      <w:r w:rsidR="00926681" w:rsidRPr="00ED0774">
        <w:t xml:space="preserve"> </w:t>
      </w:r>
      <w:r w:rsidR="00D80AC9" w:rsidRPr="00ED0774">
        <w:t>вторичного</w:t>
      </w:r>
      <w:r w:rsidR="00926681" w:rsidRPr="00ED0774">
        <w:t xml:space="preserve"> </w:t>
      </w:r>
      <w:r w:rsidR="00D80AC9" w:rsidRPr="00ED0774">
        <w:t>ОМЛ</w:t>
      </w:r>
      <w:r w:rsidR="00926681" w:rsidRPr="00ED0774">
        <w:t xml:space="preserve"> </w:t>
      </w:r>
      <w:r w:rsidR="00D80AC9" w:rsidRPr="00ED0774">
        <w:t>наиболее</w:t>
      </w:r>
      <w:r w:rsidR="00926681" w:rsidRPr="00ED0774">
        <w:t xml:space="preserve"> </w:t>
      </w:r>
      <w:r w:rsidR="00D80AC9" w:rsidRPr="00ED0774">
        <w:t>высок</w:t>
      </w:r>
      <w:r w:rsidR="00926681" w:rsidRPr="00ED0774">
        <w:t xml:space="preserve"> </w:t>
      </w:r>
      <w:r w:rsidR="00D80AC9" w:rsidRPr="00ED0774">
        <w:t>в</w:t>
      </w:r>
      <w:r w:rsidR="00926681" w:rsidRPr="00ED0774">
        <w:t xml:space="preserve"> </w:t>
      </w:r>
      <w:r w:rsidR="00D80AC9" w:rsidRPr="00ED0774">
        <w:t>период</w:t>
      </w:r>
      <w:r w:rsidR="00926681" w:rsidRPr="00ED0774">
        <w:t xml:space="preserve"> </w:t>
      </w:r>
      <w:r w:rsidR="00D80AC9" w:rsidRPr="00ED0774">
        <w:t>от</w:t>
      </w:r>
      <w:r w:rsidR="00926681" w:rsidRPr="00ED0774">
        <w:t xml:space="preserve"> </w:t>
      </w:r>
      <w:r w:rsidR="00D80AC9" w:rsidRPr="00ED0774">
        <w:t>2</w:t>
      </w:r>
      <w:r w:rsidR="00926681" w:rsidRPr="00ED0774">
        <w:t xml:space="preserve"> </w:t>
      </w:r>
      <w:r w:rsidR="00D80AC9" w:rsidRPr="00ED0774">
        <w:t>до</w:t>
      </w:r>
      <w:r w:rsidR="00926681" w:rsidRPr="00ED0774">
        <w:t xml:space="preserve"> </w:t>
      </w:r>
      <w:r w:rsidR="00D80AC9" w:rsidRPr="00ED0774">
        <w:t>9</w:t>
      </w:r>
      <w:r w:rsidR="00926681" w:rsidRPr="00ED0774">
        <w:t xml:space="preserve"> </w:t>
      </w:r>
      <w:r w:rsidR="00D80AC9" w:rsidRPr="00ED0774">
        <w:lastRenderedPageBreak/>
        <w:t>лет</w:t>
      </w:r>
      <w:r w:rsidR="00926681" w:rsidRPr="00ED0774">
        <w:t xml:space="preserve"> </w:t>
      </w:r>
      <w:r w:rsidR="00D80AC9" w:rsidRPr="00ED0774">
        <w:t>после</w:t>
      </w:r>
      <w:r w:rsidR="00926681" w:rsidRPr="00ED0774">
        <w:t xml:space="preserve"> </w:t>
      </w:r>
      <w:r w:rsidR="00D80AC9" w:rsidRPr="00ED0774">
        <w:t>завершения</w:t>
      </w:r>
      <w:r w:rsidR="00926681" w:rsidRPr="00ED0774">
        <w:t xml:space="preserve"> </w:t>
      </w:r>
      <w:r w:rsidR="00D80AC9" w:rsidRPr="00ED0774">
        <w:t>предшествующей</w:t>
      </w:r>
      <w:r w:rsidR="00926681" w:rsidRPr="00ED0774">
        <w:t xml:space="preserve"> </w:t>
      </w:r>
      <w:r w:rsidR="00D03778" w:rsidRPr="00ED0774">
        <w:t>ХТ</w:t>
      </w:r>
      <w:r w:rsidR="00D80AC9" w:rsidRPr="00ED0774">
        <w:t>.</w:t>
      </w:r>
      <w:r w:rsidR="00926681" w:rsidRPr="00ED0774">
        <w:t xml:space="preserve"> </w:t>
      </w:r>
      <w:r w:rsidR="00D80AC9" w:rsidRPr="00ED0774">
        <w:t>В</w:t>
      </w:r>
      <w:r w:rsidR="00926681" w:rsidRPr="00ED0774">
        <w:t xml:space="preserve"> </w:t>
      </w:r>
      <w:r w:rsidR="00D80AC9" w:rsidRPr="00ED0774">
        <w:t>85</w:t>
      </w:r>
      <w:r w:rsidR="00926681" w:rsidRPr="00ED0774">
        <w:t xml:space="preserve"> </w:t>
      </w:r>
      <w:r w:rsidR="00D80AC9" w:rsidRPr="00ED0774">
        <w:t>%</w:t>
      </w:r>
      <w:r w:rsidR="00926681" w:rsidRPr="00ED0774">
        <w:t xml:space="preserve"> </w:t>
      </w:r>
      <w:r w:rsidR="00D80AC9" w:rsidRPr="00ED0774">
        <w:t>случаев</w:t>
      </w:r>
      <w:r w:rsidR="00926681" w:rsidRPr="00ED0774">
        <w:t xml:space="preserve"> </w:t>
      </w:r>
      <w:r w:rsidR="00D80AC9" w:rsidRPr="00ED0774">
        <w:t>вторичные</w:t>
      </w:r>
      <w:r w:rsidR="00926681" w:rsidRPr="00ED0774">
        <w:t xml:space="preserve"> </w:t>
      </w:r>
      <w:r w:rsidR="00D80AC9" w:rsidRPr="00ED0774">
        <w:t>лейкозы</w:t>
      </w:r>
      <w:r w:rsidR="00926681" w:rsidRPr="00ED0774">
        <w:t xml:space="preserve"> </w:t>
      </w:r>
      <w:r w:rsidR="00D80AC9" w:rsidRPr="00ED0774">
        <w:t>возникают</w:t>
      </w:r>
      <w:r w:rsidR="00926681" w:rsidRPr="00ED0774">
        <w:t xml:space="preserve"> </w:t>
      </w:r>
      <w:r w:rsidR="00D80AC9" w:rsidRPr="00ED0774">
        <w:t>в</w:t>
      </w:r>
      <w:r w:rsidR="00926681" w:rsidRPr="00ED0774">
        <w:t xml:space="preserve"> </w:t>
      </w:r>
      <w:r w:rsidR="00D80AC9" w:rsidRPr="00ED0774">
        <w:t>сроки</w:t>
      </w:r>
      <w:r w:rsidR="00926681" w:rsidRPr="00ED0774">
        <w:t xml:space="preserve"> </w:t>
      </w:r>
      <w:r w:rsidR="00D80AC9" w:rsidRPr="00ED0774">
        <w:t>до</w:t>
      </w:r>
      <w:r w:rsidR="00926681" w:rsidRPr="00ED0774">
        <w:t xml:space="preserve"> </w:t>
      </w:r>
      <w:r w:rsidR="00D80AC9" w:rsidRPr="00ED0774">
        <w:t>10</w:t>
      </w:r>
      <w:r w:rsidR="00926681" w:rsidRPr="00ED0774">
        <w:t xml:space="preserve"> </w:t>
      </w:r>
      <w:r w:rsidR="00D80AC9" w:rsidRPr="00ED0774">
        <w:t>лет</w:t>
      </w:r>
      <w:r w:rsidR="00926681" w:rsidRPr="00ED0774">
        <w:t xml:space="preserve"> </w:t>
      </w:r>
      <w:r w:rsidR="00D80AC9" w:rsidRPr="00ED0774">
        <w:t>от</w:t>
      </w:r>
      <w:r w:rsidR="00926681" w:rsidRPr="00ED0774">
        <w:t xml:space="preserve"> </w:t>
      </w:r>
      <w:r w:rsidR="00D80AC9" w:rsidRPr="00ED0774">
        <w:t>окончания</w:t>
      </w:r>
      <w:r w:rsidR="00926681" w:rsidRPr="00ED0774">
        <w:t xml:space="preserve"> </w:t>
      </w:r>
      <w:r w:rsidR="00D80AC9" w:rsidRPr="00ED0774">
        <w:t>лечения</w:t>
      </w:r>
      <w:r w:rsidR="00926681" w:rsidRPr="00ED0774">
        <w:t xml:space="preserve"> </w:t>
      </w:r>
      <w:r w:rsidR="00DC6922"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ED0774">
        <w:fldChar w:fldCharType="separate"/>
      </w:r>
      <w:r w:rsidR="00B32728" w:rsidRPr="00ED0774">
        <w:rPr>
          <w:noProof/>
        </w:rPr>
        <w:t>[1,2]</w:t>
      </w:r>
      <w:r w:rsidR="00DC6922" w:rsidRPr="00ED0774">
        <w:fldChar w:fldCharType="end"/>
      </w:r>
      <w:r w:rsidR="00D80AC9" w:rsidRPr="00ED0774">
        <w:t>.</w:t>
      </w:r>
      <w:r w:rsidR="00926681" w:rsidRPr="00ED0774">
        <w:t xml:space="preserve"> </w:t>
      </w:r>
      <w:r w:rsidR="00B54E5A" w:rsidRPr="00ED0774">
        <w:t>Этиология</w:t>
      </w:r>
      <w:r w:rsidR="00926681" w:rsidRPr="00ED0774">
        <w:t xml:space="preserve"> </w:t>
      </w:r>
      <w:r w:rsidR="00B54E5A" w:rsidRPr="00ED0774">
        <w:t>и</w:t>
      </w:r>
      <w:r w:rsidR="00926681" w:rsidRPr="00ED0774">
        <w:t xml:space="preserve"> </w:t>
      </w:r>
      <w:r w:rsidR="00B54E5A" w:rsidRPr="00ED0774">
        <w:t>специфические</w:t>
      </w:r>
      <w:r w:rsidR="00926681" w:rsidRPr="00ED0774">
        <w:t xml:space="preserve"> </w:t>
      </w:r>
      <w:r w:rsidR="00B54E5A" w:rsidRPr="00ED0774">
        <w:t>факторы,</w:t>
      </w:r>
      <w:r w:rsidR="00926681" w:rsidRPr="00ED0774">
        <w:t xml:space="preserve"> </w:t>
      </w:r>
      <w:r w:rsidR="00B54E5A" w:rsidRPr="00ED0774">
        <w:t>приводящие</w:t>
      </w:r>
      <w:r w:rsidR="00926681" w:rsidRPr="00ED0774">
        <w:t xml:space="preserve"> </w:t>
      </w:r>
      <w:r w:rsidR="00B54E5A" w:rsidRPr="00ED0774">
        <w:t>к</w:t>
      </w:r>
      <w:r w:rsidR="00926681" w:rsidRPr="00ED0774">
        <w:t xml:space="preserve"> </w:t>
      </w:r>
      <w:r w:rsidR="00B54E5A" w:rsidRPr="00ED0774">
        <w:t>развитию</w:t>
      </w:r>
      <w:r w:rsidR="00926681" w:rsidRPr="00ED0774">
        <w:t xml:space="preserve"> </w:t>
      </w:r>
      <w:r w:rsidR="00B54E5A" w:rsidRPr="00ED0774">
        <w:t>вторичных</w:t>
      </w:r>
      <w:r w:rsidR="00926681" w:rsidRPr="00ED0774">
        <w:t xml:space="preserve"> </w:t>
      </w:r>
      <w:r w:rsidR="00B54E5A" w:rsidRPr="00ED0774">
        <w:t>миелоидных</w:t>
      </w:r>
      <w:r w:rsidR="00926681" w:rsidRPr="00ED0774">
        <w:t xml:space="preserve"> </w:t>
      </w:r>
      <w:r w:rsidR="00B54E5A" w:rsidRPr="00ED0774">
        <w:t>опухолей,</w:t>
      </w:r>
      <w:r w:rsidR="00926681" w:rsidRPr="00ED0774">
        <w:t xml:space="preserve"> </w:t>
      </w:r>
      <w:r w:rsidR="00B54E5A" w:rsidRPr="00ED0774">
        <w:t>полностью</w:t>
      </w:r>
      <w:r w:rsidR="00926681" w:rsidRPr="00ED0774">
        <w:t xml:space="preserve"> </w:t>
      </w:r>
      <w:r w:rsidR="00B54E5A" w:rsidRPr="00ED0774">
        <w:t>не</w:t>
      </w:r>
      <w:r w:rsidR="00926681" w:rsidRPr="00ED0774">
        <w:t xml:space="preserve"> </w:t>
      </w:r>
      <w:r w:rsidR="00B54E5A" w:rsidRPr="00ED0774">
        <w:t>изучены.</w:t>
      </w:r>
      <w:r w:rsidR="00926681" w:rsidRPr="00ED0774">
        <w:t xml:space="preserve"> </w:t>
      </w:r>
      <w:r w:rsidR="00B54E5A" w:rsidRPr="00ED0774">
        <w:t>В</w:t>
      </w:r>
      <w:r w:rsidR="00926681" w:rsidRPr="00ED0774">
        <w:t xml:space="preserve"> </w:t>
      </w:r>
      <w:r w:rsidR="00B54E5A" w:rsidRPr="00ED0774">
        <w:t>патогенез</w:t>
      </w:r>
      <w:r w:rsidR="00926681" w:rsidRPr="00ED0774">
        <w:t xml:space="preserve"> </w:t>
      </w:r>
      <w:r w:rsidR="00B54E5A" w:rsidRPr="00ED0774">
        <w:t>вовлечены</w:t>
      </w:r>
      <w:r w:rsidR="00926681" w:rsidRPr="00ED0774">
        <w:t xml:space="preserve"> </w:t>
      </w:r>
      <w:r w:rsidR="00B54E5A" w:rsidRPr="00ED0774">
        <w:t>многие</w:t>
      </w:r>
      <w:r w:rsidR="00926681" w:rsidRPr="00ED0774">
        <w:t xml:space="preserve"> </w:t>
      </w:r>
      <w:r w:rsidR="00B54E5A" w:rsidRPr="00ED0774">
        <w:t>генетические</w:t>
      </w:r>
      <w:r w:rsidR="00926681" w:rsidRPr="00ED0774">
        <w:t xml:space="preserve"> </w:t>
      </w:r>
      <w:r w:rsidR="00B54E5A" w:rsidRPr="00ED0774">
        <w:t>пути</w:t>
      </w:r>
      <w:r w:rsidR="00926681" w:rsidRPr="00ED0774">
        <w:t xml:space="preserve"> </w:t>
      </w:r>
      <w:r w:rsidR="00B54E5A" w:rsidRPr="00ED0774">
        <w:t>и</w:t>
      </w:r>
      <w:r w:rsidR="00926681" w:rsidRPr="00ED0774">
        <w:t xml:space="preserve"> </w:t>
      </w:r>
      <w:r w:rsidR="00B54E5A" w:rsidRPr="00ED0774">
        <w:t>кооперативные</w:t>
      </w:r>
      <w:r w:rsidR="00926681" w:rsidRPr="00ED0774">
        <w:t xml:space="preserve"> </w:t>
      </w:r>
      <w:r w:rsidR="00B54E5A" w:rsidRPr="00ED0774">
        <w:t>мутации.</w:t>
      </w:r>
      <w:r w:rsidR="00926681" w:rsidRPr="00ED0774">
        <w:t xml:space="preserve"> </w:t>
      </w:r>
      <w:r w:rsidR="00B54E5A" w:rsidRPr="00ED0774">
        <w:t>Вторичные</w:t>
      </w:r>
      <w:r w:rsidR="00926681" w:rsidRPr="00ED0774">
        <w:t xml:space="preserve"> </w:t>
      </w:r>
      <w:r w:rsidR="00B54E5A" w:rsidRPr="00ED0774">
        <w:t>ОМЛ,</w:t>
      </w:r>
      <w:r w:rsidR="00926681" w:rsidRPr="00ED0774">
        <w:t xml:space="preserve"> </w:t>
      </w:r>
      <w:r w:rsidR="00B54E5A" w:rsidRPr="00ED0774">
        <w:t>ассоциированные</w:t>
      </w:r>
      <w:r w:rsidR="00926681" w:rsidRPr="00ED0774">
        <w:t xml:space="preserve"> </w:t>
      </w:r>
      <w:r w:rsidR="00B54E5A" w:rsidRPr="00ED0774">
        <w:t>с</w:t>
      </w:r>
      <w:r w:rsidR="00926681" w:rsidRPr="00ED0774">
        <w:t xml:space="preserve"> </w:t>
      </w:r>
      <w:r w:rsidR="00B54E5A" w:rsidRPr="00ED0774">
        <w:t>применением</w:t>
      </w:r>
      <w:r w:rsidR="00926681" w:rsidRPr="00ED0774">
        <w:t xml:space="preserve"> </w:t>
      </w:r>
      <w:r w:rsidR="00B54E5A" w:rsidRPr="00ED0774">
        <w:t>алкилирующих</w:t>
      </w:r>
      <w:r w:rsidR="00926681" w:rsidRPr="00ED0774">
        <w:t xml:space="preserve"> </w:t>
      </w:r>
      <w:r w:rsidR="009D18CF" w:rsidRPr="00ED0774">
        <w:t>препаратов</w:t>
      </w:r>
      <w:r w:rsidR="00B54E5A" w:rsidRPr="00ED0774">
        <w:t>,</w:t>
      </w:r>
      <w:r w:rsidR="00926681" w:rsidRPr="00ED0774">
        <w:t xml:space="preserve"> </w:t>
      </w:r>
      <w:r w:rsidR="00B54E5A" w:rsidRPr="00ED0774">
        <w:t>часто</w:t>
      </w:r>
      <w:r w:rsidR="00926681" w:rsidRPr="00ED0774">
        <w:t xml:space="preserve"> </w:t>
      </w:r>
      <w:r w:rsidR="00B54E5A" w:rsidRPr="00ED0774">
        <w:t>дебютируют</w:t>
      </w:r>
      <w:r w:rsidR="00926681" w:rsidRPr="00ED0774">
        <w:t xml:space="preserve"> </w:t>
      </w:r>
      <w:r w:rsidR="00B54E5A" w:rsidRPr="00ED0774">
        <w:t>с</w:t>
      </w:r>
      <w:r w:rsidR="00926681" w:rsidRPr="00ED0774">
        <w:t xml:space="preserve"> </w:t>
      </w:r>
      <w:r w:rsidR="00B12604" w:rsidRPr="00ED0774">
        <w:t>миелодиспластическим</w:t>
      </w:r>
      <w:r w:rsidR="00926681" w:rsidRPr="00ED0774">
        <w:t xml:space="preserve"> </w:t>
      </w:r>
      <w:r w:rsidR="00B12604" w:rsidRPr="00ED0774">
        <w:t>синдромом</w:t>
      </w:r>
      <w:r w:rsidR="00926681" w:rsidRPr="00ED0774">
        <w:t xml:space="preserve"> </w:t>
      </w:r>
      <w:r w:rsidR="00B12604" w:rsidRPr="00ED0774">
        <w:t>(</w:t>
      </w:r>
      <w:r w:rsidR="00B54E5A" w:rsidRPr="00ED0774">
        <w:t>МДС</w:t>
      </w:r>
      <w:r w:rsidR="00B12604" w:rsidRPr="00ED0774">
        <w:t>)</w:t>
      </w:r>
      <w:r w:rsidR="00926681" w:rsidRPr="00ED0774">
        <w:t xml:space="preserve"> </w:t>
      </w:r>
      <w:r w:rsidR="00B54E5A" w:rsidRPr="00ED0774">
        <w:t>с</w:t>
      </w:r>
      <w:r w:rsidR="00926681" w:rsidRPr="00ED0774">
        <w:t xml:space="preserve"> </w:t>
      </w:r>
      <w:r w:rsidR="00B54E5A" w:rsidRPr="00ED0774">
        <w:t>моносомией</w:t>
      </w:r>
      <w:r w:rsidR="00926681" w:rsidRPr="00ED0774">
        <w:t xml:space="preserve"> </w:t>
      </w:r>
      <w:r w:rsidR="00B54E5A" w:rsidRPr="00ED0774">
        <w:t>или</w:t>
      </w:r>
      <w:r w:rsidR="00926681" w:rsidRPr="00ED0774">
        <w:t xml:space="preserve"> </w:t>
      </w:r>
      <w:r w:rsidR="00B54E5A" w:rsidRPr="00ED0774">
        <w:t>частичной</w:t>
      </w:r>
      <w:r w:rsidR="00926681" w:rsidRPr="00ED0774">
        <w:t xml:space="preserve"> </w:t>
      </w:r>
      <w:r w:rsidR="00B54E5A" w:rsidRPr="00ED0774">
        <w:t>делецией</w:t>
      </w:r>
      <w:r w:rsidR="00926681" w:rsidRPr="00ED0774">
        <w:t xml:space="preserve"> </w:t>
      </w:r>
      <w:r w:rsidR="00B54E5A" w:rsidRPr="00ED0774">
        <w:t>хромосом</w:t>
      </w:r>
      <w:r w:rsidR="00926681" w:rsidRPr="00ED0774">
        <w:t xml:space="preserve"> </w:t>
      </w:r>
      <w:r w:rsidR="00B54E5A" w:rsidRPr="00ED0774">
        <w:t>5</w:t>
      </w:r>
      <w:r w:rsidR="00926681" w:rsidRPr="00ED0774">
        <w:t xml:space="preserve"> </w:t>
      </w:r>
      <w:r w:rsidR="00B54E5A" w:rsidRPr="00ED0774">
        <w:t>и</w:t>
      </w:r>
      <w:r w:rsidR="00926681" w:rsidRPr="00ED0774">
        <w:t xml:space="preserve"> </w:t>
      </w:r>
      <w:r w:rsidR="00B54E5A" w:rsidRPr="00ED0774">
        <w:t>7.</w:t>
      </w:r>
      <w:r w:rsidR="00926681" w:rsidRPr="00ED0774">
        <w:t xml:space="preserve"> </w:t>
      </w:r>
      <w:r w:rsidR="00B54E5A" w:rsidRPr="00ED0774">
        <w:t>Этот</w:t>
      </w:r>
      <w:r w:rsidR="00926681" w:rsidRPr="00ED0774">
        <w:t xml:space="preserve"> </w:t>
      </w:r>
      <w:r w:rsidR="00B54E5A" w:rsidRPr="00ED0774">
        <w:t>тип</w:t>
      </w:r>
      <w:r w:rsidR="00926681" w:rsidRPr="00ED0774">
        <w:t xml:space="preserve"> </w:t>
      </w:r>
      <w:r w:rsidR="00B54E5A" w:rsidRPr="00ED0774">
        <w:t>ОМЛ</w:t>
      </w:r>
      <w:r w:rsidR="00926681" w:rsidRPr="00ED0774">
        <w:t xml:space="preserve"> </w:t>
      </w:r>
      <w:r w:rsidR="00B54E5A" w:rsidRPr="00ED0774">
        <w:t>возникает</w:t>
      </w:r>
      <w:r w:rsidR="00926681" w:rsidRPr="00ED0774">
        <w:t xml:space="preserve"> </w:t>
      </w:r>
      <w:r w:rsidR="00B54E5A" w:rsidRPr="00ED0774">
        <w:t>относительно</w:t>
      </w:r>
      <w:r w:rsidR="00926681" w:rsidRPr="00ED0774">
        <w:t xml:space="preserve"> </w:t>
      </w:r>
      <w:r w:rsidR="00B54E5A" w:rsidRPr="00ED0774">
        <w:t>поздно,</w:t>
      </w:r>
      <w:r w:rsidR="00926681" w:rsidRPr="00ED0774">
        <w:t xml:space="preserve"> </w:t>
      </w:r>
      <w:r w:rsidR="00B54E5A" w:rsidRPr="00ED0774">
        <w:t>в</w:t>
      </w:r>
      <w:r w:rsidR="00926681" w:rsidRPr="00ED0774">
        <w:t xml:space="preserve"> </w:t>
      </w:r>
      <w:r w:rsidR="00B54E5A" w:rsidRPr="00ED0774">
        <w:t>среднем</w:t>
      </w:r>
      <w:r w:rsidR="00926681" w:rsidRPr="00ED0774">
        <w:t xml:space="preserve"> </w:t>
      </w:r>
      <w:r w:rsidR="00B54E5A" w:rsidRPr="00ED0774">
        <w:t>через</w:t>
      </w:r>
      <w:r w:rsidR="00926681" w:rsidRPr="00ED0774">
        <w:t xml:space="preserve"> </w:t>
      </w:r>
      <w:r w:rsidR="00B54E5A" w:rsidRPr="00ED0774">
        <w:t>5</w:t>
      </w:r>
      <w:r w:rsidR="00B12604" w:rsidRPr="00ED0774">
        <w:t>–</w:t>
      </w:r>
      <w:r w:rsidR="00B54E5A" w:rsidRPr="00ED0774">
        <w:t>7</w:t>
      </w:r>
      <w:r w:rsidR="00926681" w:rsidRPr="00ED0774">
        <w:t xml:space="preserve"> </w:t>
      </w:r>
      <w:r w:rsidR="00B54E5A" w:rsidRPr="00ED0774">
        <w:t>лет</w:t>
      </w:r>
      <w:r w:rsidR="00926681" w:rsidRPr="00ED0774">
        <w:t xml:space="preserve"> </w:t>
      </w:r>
      <w:r w:rsidR="00B54E5A" w:rsidRPr="00ED0774">
        <w:t>после</w:t>
      </w:r>
      <w:r w:rsidR="00926681" w:rsidRPr="00ED0774">
        <w:t xml:space="preserve"> </w:t>
      </w:r>
      <w:r w:rsidR="00B54E5A" w:rsidRPr="00ED0774">
        <w:t>лечения</w:t>
      </w:r>
      <w:r w:rsidR="00926681" w:rsidRPr="00ED0774">
        <w:t xml:space="preserve"> </w:t>
      </w:r>
      <w:r w:rsidR="00B54E5A" w:rsidRPr="00ED0774">
        <w:t>первичной</w:t>
      </w:r>
      <w:r w:rsidR="00926681" w:rsidRPr="00ED0774">
        <w:t xml:space="preserve"> </w:t>
      </w:r>
      <w:r w:rsidR="00B54E5A" w:rsidRPr="00ED0774">
        <w:t>опухоли.</w:t>
      </w:r>
      <w:r w:rsidR="00926681" w:rsidRPr="00ED0774">
        <w:t xml:space="preserve"> </w:t>
      </w:r>
      <w:r w:rsidR="00B54E5A" w:rsidRPr="00ED0774">
        <w:t>В</w:t>
      </w:r>
      <w:r w:rsidR="00926681" w:rsidRPr="00ED0774">
        <w:t xml:space="preserve"> </w:t>
      </w:r>
      <w:r w:rsidR="00B54E5A" w:rsidRPr="00ED0774">
        <w:t>Приложении</w:t>
      </w:r>
      <w:r w:rsidR="00926681" w:rsidRPr="00ED0774">
        <w:t xml:space="preserve"> </w:t>
      </w:r>
      <w:r w:rsidR="001C22F4" w:rsidRPr="00ED0774">
        <w:t>А3.</w:t>
      </w:r>
      <w:r w:rsidR="00B70FAF">
        <w:t>5</w:t>
      </w:r>
      <w:r w:rsidR="00926681" w:rsidRPr="00ED0774">
        <w:t xml:space="preserve"> </w:t>
      </w:r>
      <w:r w:rsidR="00B54E5A" w:rsidRPr="00ED0774">
        <w:t>приведена</w:t>
      </w:r>
      <w:r w:rsidR="00926681" w:rsidRPr="00ED0774">
        <w:t xml:space="preserve"> </w:t>
      </w:r>
      <w:r w:rsidR="00B54E5A" w:rsidRPr="00ED0774">
        <w:t>характеристика</w:t>
      </w:r>
      <w:r w:rsidR="00926681" w:rsidRPr="00ED0774">
        <w:t xml:space="preserve"> </w:t>
      </w:r>
      <w:r w:rsidR="00B54E5A" w:rsidRPr="00ED0774">
        <w:t>вторичных</w:t>
      </w:r>
      <w:r w:rsidR="00926681" w:rsidRPr="00ED0774">
        <w:t xml:space="preserve"> </w:t>
      </w:r>
      <w:r w:rsidR="00B54E5A" w:rsidRPr="00ED0774">
        <w:t>ОМЛ,</w:t>
      </w:r>
      <w:r w:rsidR="00926681" w:rsidRPr="00ED0774">
        <w:t xml:space="preserve"> </w:t>
      </w:r>
      <w:r w:rsidR="00B54E5A" w:rsidRPr="00ED0774">
        <w:t>ассоциированных</w:t>
      </w:r>
      <w:r w:rsidR="00926681" w:rsidRPr="00ED0774">
        <w:t xml:space="preserve"> </w:t>
      </w:r>
      <w:r w:rsidR="00B54E5A" w:rsidRPr="00ED0774">
        <w:t>с</w:t>
      </w:r>
      <w:r w:rsidR="00926681" w:rsidRPr="00ED0774">
        <w:t xml:space="preserve"> </w:t>
      </w:r>
      <w:r w:rsidR="00B54E5A" w:rsidRPr="00ED0774">
        <w:t>применением</w:t>
      </w:r>
      <w:r w:rsidR="00926681" w:rsidRPr="00ED0774">
        <w:t xml:space="preserve"> </w:t>
      </w:r>
      <w:r w:rsidR="00B54E5A" w:rsidRPr="00ED0774">
        <w:t>ингибиторов</w:t>
      </w:r>
      <w:r w:rsidR="00926681" w:rsidRPr="00ED0774">
        <w:t xml:space="preserve"> </w:t>
      </w:r>
      <w:r w:rsidR="00B54E5A" w:rsidRPr="00ED0774">
        <w:t>топоизомеразы</w:t>
      </w:r>
      <w:r w:rsidR="00926681" w:rsidRPr="00ED0774">
        <w:t xml:space="preserve"> </w:t>
      </w:r>
      <w:r w:rsidR="00B54E5A" w:rsidRPr="00ED0774">
        <w:rPr>
          <w:lang w:val="en-US"/>
        </w:rPr>
        <w:t>II</w:t>
      </w:r>
      <w:r w:rsidR="00926681" w:rsidRPr="00ED0774">
        <w:t xml:space="preserve"> </w:t>
      </w:r>
      <w:r w:rsidR="00B54E5A" w:rsidRPr="00ED0774">
        <w:t>и</w:t>
      </w:r>
      <w:r w:rsidR="00926681" w:rsidRPr="00ED0774">
        <w:t xml:space="preserve"> </w:t>
      </w:r>
      <w:r w:rsidR="00B54E5A" w:rsidRPr="00ED0774">
        <w:t>алкилирующих</w:t>
      </w:r>
      <w:r w:rsidR="00926681" w:rsidRPr="00ED0774">
        <w:t xml:space="preserve"> </w:t>
      </w:r>
      <w:r w:rsidR="00B54E5A" w:rsidRPr="00ED0774">
        <w:t>агентов.</w:t>
      </w:r>
    </w:p>
    <w:p w14:paraId="116BDD89" w14:textId="71802FA9" w:rsidR="006E5861" w:rsidRPr="00ED0774" w:rsidRDefault="00D80AC9" w:rsidP="00705E68">
      <w:pPr>
        <w:pStyle w:val="2"/>
        <w:spacing w:before="0"/>
        <w:divId w:val="659507628"/>
        <w:rPr>
          <w:rFonts w:eastAsia="Times New Roman"/>
        </w:rPr>
      </w:pPr>
      <w:bookmarkStart w:id="17" w:name="_Toc24471991"/>
      <w:bookmarkStart w:id="18" w:name="_Toc26787552"/>
      <w:bookmarkStart w:id="19" w:name="_Toc64624763"/>
      <w:r w:rsidRPr="00ED0774">
        <w:rPr>
          <w:rStyle w:val="affb"/>
          <w:rFonts w:eastAsia="Times New Roman"/>
          <w:b/>
          <w:bCs w:val="0"/>
        </w:rPr>
        <w:t>1.3</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Эпидемиология</w:t>
      </w:r>
      <w:bookmarkEnd w:id="17"/>
      <w:r w:rsidR="00926681" w:rsidRPr="00ED0774">
        <w:rPr>
          <w:rStyle w:val="affb"/>
          <w:b/>
          <w:lang w:val="ru-RU"/>
        </w:rPr>
        <w:t xml:space="preserve"> </w:t>
      </w:r>
      <w:r w:rsidR="001E2ED1" w:rsidRPr="00ED0774">
        <w:rPr>
          <w:rStyle w:val="affb"/>
          <w:b/>
          <w:lang w:val="ru-RU"/>
        </w:rPr>
        <w:t>заболевания или состояния (группы заболеваний или состояний)</w:t>
      </w:r>
      <w:bookmarkEnd w:id="18"/>
      <w:bookmarkEnd w:id="19"/>
    </w:p>
    <w:p w14:paraId="721E8824" w14:textId="77777777" w:rsidR="006E5861" w:rsidRPr="00ED0774" w:rsidRDefault="00D80AC9" w:rsidP="00705E68">
      <w:pPr>
        <w:pStyle w:val="afd"/>
        <w:spacing w:beforeAutospacing="0" w:afterAutospacing="0" w:line="360" w:lineRule="auto"/>
        <w:ind w:firstLine="709"/>
        <w:contextualSpacing/>
        <w:divId w:val="659507628"/>
        <w:rPr>
          <w:rFonts w:eastAsia="Calibri"/>
        </w:rPr>
      </w:pPr>
      <w:r w:rsidRPr="00ED0774">
        <w:t>Считается,</w:t>
      </w:r>
      <w:r w:rsidR="00926681" w:rsidRPr="00ED0774">
        <w:t xml:space="preserve"> </w:t>
      </w:r>
      <w:r w:rsidRPr="00ED0774">
        <w:t>что</w:t>
      </w:r>
      <w:r w:rsidR="00926681" w:rsidRPr="00ED0774">
        <w:t xml:space="preserve"> </w:t>
      </w:r>
      <w:r w:rsidRPr="00ED0774">
        <w:t>ОМЛ</w:t>
      </w:r>
      <w:r w:rsidR="00926681" w:rsidRPr="00ED0774">
        <w:t xml:space="preserve"> </w:t>
      </w:r>
      <w:r w:rsidRPr="00ED0774">
        <w:t>заболева</w:t>
      </w:r>
      <w:r w:rsidR="00FC51D9" w:rsidRPr="00ED0774">
        <w:t>ю</w:t>
      </w:r>
      <w:r w:rsidRPr="00ED0774">
        <w:t>т</w:t>
      </w:r>
      <w:r w:rsidR="00926681" w:rsidRPr="00ED0774">
        <w:t xml:space="preserve"> </w:t>
      </w:r>
      <w:r w:rsidRPr="00ED0774">
        <w:t>в</w:t>
      </w:r>
      <w:r w:rsidR="00926681" w:rsidRPr="00ED0774">
        <w:t xml:space="preserve"> </w:t>
      </w:r>
      <w:r w:rsidRPr="00ED0774">
        <w:t>среднем</w:t>
      </w:r>
      <w:r w:rsidR="00926681" w:rsidRPr="00ED0774">
        <w:t xml:space="preserve"> </w:t>
      </w:r>
      <w:r w:rsidRPr="00ED0774">
        <w:t>3</w:t>
      </w:r>
      <w:r w:rsidR="00FC51D9" w:rsidRPr="00ED0774">
        <w:t>–</w:t>
      </w:r>
      <w:r w:rsidRPr="00ED0774">
        <w:t>5</w:t>
      </w:r>
      <w:r w:rsidR="00926681" w:rsidRPr="00ED0774">
        <w:t xml:space="preserve"> </w:t>
      </w:r>
      <w:r w:rsidRPr="00ED0774">
        <w:t>человек</w:t>
      </w:r>
      <w:r w:rsidR="00926681" w:rsidRPr="00ED0774">
        <w:t xml:space="preserve"> </w:t>
      </w:r>
      <w:r w:rsidRPr="00ED0774">
        <w:t>на</w:t>
      </w:r>
      <w:r w:rsidR="00926681" w:rsidRPr="00ED0774">
        <w:t xml:space="preserve"> </w:t>
      </w:r>
      <w:r w:rsidRPr="00ED0774">
        <w:t>100</w:t>
      </w:r>
      <w:r w:rsidR="00926681" w:rsidRPr="00ED0774">
        <w:t xml:space="preserve"> </w:t>
      </w:r>
      <w:r w:rsidRPr="00ED0774">
        <w:t>тыс.</w:t>
      </w:r>
      <w:r w:rsidR="00926681" w:rsidRPr="00ED0774">
        <w:t xml:space="preserve"> </w:t>
      </w:r>
      <w:r w:rsidRPr="00ED0774">
        <w:t>населения</w:t>
      </w:r>
      <w:r w:rsidR="00926681" w:rsidRPr="00ED0774">
        <w:t xml:space="preserve"> </w:t>
      </w:r>
      <w:r w:rsidRPr="00ED0774">
        <w:t>в</w:t>
      </w:r>
      <w:r w:rsidR="00926681" w:rsidRPr="00ED0774">
        <w:t xml:space="preserve"> </w:t>
      </w:r>
      <w:r w:rsidRPr="00ED0774">
        <w:t>год.</w:t>
      </w:r>
      <w:r w:rsidR="00926681" w:rsidRPr="00ED0774">
        <w:t xml:space="preserve"> </w:t>
      </w:r>
      <w:r w:rsidRPr="00ED0774">
        <w:t>При</w:t>
      </w:r>
      <w:r w:rsidR="00926681" w:rsidRPr="00ED0774">
        <w:t xml:space="preserve"> </w:t>
      </w:r>
      <w:r w:rsidRPr="00ED0774">
        <w:t>этом</w:t>
      </w:r>
      <w:r w:rsidR="00926681" w:rsidRPr="00ED0774">
        <w:t xml:space="preserve"> </w:t>
      </w:r>
      <w:r w:rsidRPr="00ED0774">
        <w:t>заболеваемость</w:t>
      </w:r>
      <w:r w:rsidR="00926681" w:rsidRPr="00ED0774">
        <w:t xml:space="preserve"> </w:t>
      </w:r>
      <w:r w:rsidRPr="00ED0774">
        <w:t>резко</w:t>
      </w:r>
      <w:r w:rsidR="00926681" w:rsidRPr="00ED0774">
        <w:t xml:space="preserve"> </w:t>
      </w:r>
      <w:r w:rsidRPr="00ED0774">
        <w:t>возрастает</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t>и</w:t>
      </w:r>
      <w:r w:rsidR="00926681" w:rsidRPr="00ED0774">
        <w:t xml:space="preserve"> </w:t>
      </w:r>
      <w:r w:rsidRPr="00ED0774">
        <w:t>сост</w:t>
      </w:r>
      <w:r w:rsidR="00E03851" w:rsidRPr="00ED0774">
        <w:t>авляет</w:t>
      </w:r>
      <w:r w:rsidR="00926681" w:rsidRPr="00ED0774">
        <w:t xml:space="preserve"> </w:t>
      </w:r>
      <w:r w:rsidR="00E03851" w:rsidRPr="00ED0774">
        <w:t>12</w:t>
      </w:r>
      <w:r w:rsidR="00FC51D9" w:rsidRPr="00ED0774">
        <w:t>–</w:t>
      </w:r>
      <w:r w:rsidR="00E03851" w:rsidRPr="00ED0774">
        <w:t>13</w:t>
      </w:r>
      <w:r w:rsidR="00926681" w:rsidRPr="00ED0774">
        <w:t xml:space="preserve"> </w:t>
      </w:r>
      <w:r w:rsidR="00FC51D9" w:rsidRPr="00ED0774">
        <w:t>случаев</w:t>
      </w:r>
      <w:r w:rsidR="00926681" w:rsidRPr="00ED0774">
        <w:t xml:space="preserve"> </w:t>
      </w:r>
      <w:r w:rsidR="00E03851" w:rsidRPr="00ED0774">
        <w:t>на</w:t>
      </w:r>
      <w:r w:rsidR="00926681" w:rsidRPr="00ED0774">
        <w:t xml:space="preserve"> </w:t>
      </w:r>
      <w:r w:rsidR="00E03851" w:rsidRPr="00ED0774">
        <w:t>100</w:t>
      </w:r>
      <w:r w:rsidR="00926681" w:rsidRPr="00ED0774">
        <w:t xml:space="preserve"> </w:t>
      </w:r>
      <w:r w:rsidR="00E03851" w:rsidRPr="00ED0774">
        <w:t>тыс</w:t>
      </w:r>
      <w:r w:rsidR="00FC51D9" w:rsidRPr="00ED0774">
        <w:t>.</w:t>
      </w:r>
      <w:r w:rsidR="00926681" w:rsidRPr="00ED0774">
        <w:t xml:space="preserve"> </w:t>
      </w:r>
      <w:r w:rsidR="00FC51D9" w:rsidRPr="00ED0774">
        <w:t>населения</w:t>
      </w:r>
      <w:r w:rsidR="00926681" w:rsidRPr="00ED0774">
        <w:t xml:space="preserve"> </w:t>
      </w:r>
      <w:r w:rsidRPr="00ED0774">
        <w:t>у</w:t>
      </w:r>
      <w:r w:rsidR="00926681" w:rsidRPr="00ED0774">
        <w:t xml:space="preserve"> </w:t>
      </w:r>
      <w:r w:rsidRPr="00ED0774">
        <w:t>л</w:t>
      </w:r>
      <w:r w:rsidR="00FC51D9" w:rsidRPr="00ED0774">
        <w:t>иц</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80</w:t>
      </w:r>
      <w:r w:rsidR="00926681" w:rsidRPr="00ED0774">
        <w:t xml:space="preserve"> </w:t>
      </w:r>
      <w:r w:rsidRPr="00ED0774">
        <w:t>лет.</w:t>
      </w:r>
      <w:r w:rsidR="00926681" w:rsidRPr="00ED0774">
        <w:t xml:space="preserve"> </w:t>
      </w:r>
      <w:r w:rsidRPr="00ED0774">
        <w:t>Медиана</w:t>
      </w:r>
      <w:r w:rsidR="00926681" w:rsidRPr="00ED0774">
        <w:t xml:space="preserve"> </w:t>
      </w:r>
      <w:r w:rsidRPr="00ED0774">
        <w:t>возраста</w:t>
      </w:r>
      <w:r w:rsidR="00926681" w:rsidRPr="00ED0774">
        <w:t xml:space="preserve"> </w:t>
      </w:r>
      <w:r w:rsidRPr="00ED0774">
        <w:t>этого</w:t>
      </w:r>
      <w:r w:rsidR="00926681" w:rsidRPr="00ED0774">
        <w:t xml:space="preserve"> </w:t>
      </w:r>
      <w:r w:rsidRPr="00ED0774">
        <w:t>заболевания</w:t>
      </w:r>
      <w:r w:rsidR="00926681" w:rsidRPr="00ED0774">
        <w:t xml:space="preserve"> </w:t>
      </w:r>
      <w:r w:rsidRPr="00ED0774">
        <w:t>составляет</w:t>
      </w:r>
      <w:r w:rsidR="00926681" w:rsidRPr="00ED0774">
        <w:t xml:space="preserve"> </w:t>
      </w:r>
      <w:r w:rsidRPr="00ED0774">
        <w:t>65</w:t>
      </w:r>
      <w:r w:rsidR="00926681" w:rsidRPr="00ED0774">
        <w:t xml:space="preserve"> </w:t>
      </w:r>
      <w:r w:rsidRPr="00ED0774">
        <w:t>лет.</w:t>
      </w:r>
      <w:r w:rsidR="00926681" w:rsidRPr="00ED0774">
        <w:t xml:space="preserve"> </w:t>
      </w:r>
      <w:r w:rsidRPr="00ED0774">
        <w:t>При</w:t>
      </w:r>
      <w:r w:rsidR="00926681" w:rsidRPr="00ED0774">
        <w:t xml:space="preserve"> </w:t>
      </w:r>
      <w:r w:rsidRPr="00ED0774">
        <w:t>численности</w:t>
      </w:r>
      <w:r w:rsidR="00926681" w:rsidRPr="00ED0774">
        <w:t xml:space="preserve"> </w:t>
      </w:r>
      <w:r w:rsidRPr="00ED0774">
        <w:t>населения</w:t>
      </w:r>
      <w:r w:rsidR="00926681" w:rsidRPr="00ED0774">
        <w:t xml:space="preserve"> </w:t>
      </w:r>
      <w:r w:rsidRPr="00ED0774">
        <w:t>140</w:t>
      </w:r>
      <w:r w:rsidR="00926681" w:rsidRPr="00ED0774">
        <w:t xml:space="preserve"> </w:t>
      </w:r>
      <w:r w:rsidRPr="00ED0774">
        <w:t>млн</w:t>
      </w:r>
      <w:r w:rsidR="00926681" w:rsidRPr="00ED0774">
        <w:t xml:space="preserve"> </w:t>
      </w:r>
      <w:r w:rsidRPr="00ED0774">
        <w:t>жителей</w:t>
      </w:r>
      <w:r w:rsidR="00926681" w:rsidRPr="00ED0774">
        <w:t xml:space="preserve"> </w:t>
      </w:r>
      <w:r w:rsidR="00C905FE" w:rsidRPr="00ED0774">
        <w:t>в</w:t>
      </w:r>
      <w:r w:rsidR="00926681" w:rsidRPr="00ED0774">
        <w:t xml:space="preserve"> </w:t>
      </w:r>
      <w:r w:rsidRPr="00ED0774">
        <w:t>Р</w:t>
      </w:r>
      <w:r w:rsidR="00C905FE" w:rsidRPr="00ED0774">
        <w:t>осси</w:t>
      </w:r>
      <w:r w:rsidR="00FC51D9" w:rsidRPr="00ED0774">
        <w:t>и</w:t>
      </w:r>
      <w:r w:rsidR="00926681" w:rsidRPr="00ED0774">
        <w:t xml:space="preserve"> </w:t>
      </w:r>
      <w:r w:rsidRPr="00ED0774">
        <w:t>расчетный</w:t>
      </w:r>
      <w:r w:rsidR="00926681" w:rsidRPr="00ED0774">
        <w:t xml:space="preserve"> </w:t>
      </w:r>
      <w:r w:rsidRPr="00ED0774">
        <w:t>показатель</w:t>
      </w:r>
      <w:r w:rsidR="00926681" w:rsidRPr="00ED0774">
        <w:t xml:space="preserve"> </w:t>
      </w:r>
      <w:r w:rsidRPr="00ED0774">
        <w:t>заболеваемости</w:t>
      </w:r>
      <w:r w:rsidR="00926681" w:rsidRPr="00ED0774">
        <w:t xml:space="preserve"> </w:t>
      </w:r>
      <w:r w:rsidRPr="00ED0774">
        <w:t>(</w:t>
      </w:r>
      <w:r w:rsidR="008162B6" w:rsidRPr="00ED0774">
        <w:t>по</w:t>
      </w:r>
      <w:r w:rsidR="00926681" w:rsidRPr="00ED0774">
        <w:t xml:space="preserve"> </w:t>
      </w:r>
      <w:r w:rsidR="008162B6" w:rsidRPr="00ED0774">
        <w:t>данным</w:t>
      </w:r>
      <w:r w:rsidR="00926681" w:rsidRPr="00ED0774">
        <w:t xml:space="preserve"> </w:t>
      </w:r>
      <w:r w:rsidRPr="00ED0774">
        <w:t>Европейски</w:t>
      </w:r>
      <w:r w:rsidR="008162B6" w:rsidRPr="00ED0774">
        <w:t>х</w:t>
      </w:r>
      <w:r w:rsidR="00926681" w:rsidRPr="00ED0774">
        <w:t xml:space="preserve"> </w:t>
      </w:r>
      <w:r w:rsidRPr="00ED0774">
        <w:t>и</w:t>
      </w:r>
      <w:r w:rsidR="00926681" w:rsidRPr="00ED0774">
        <w:t xml:space="preserve"> </w:t>
      </w:r>
      <w:r w:rsidRPr="00ED0774">
        <w:t>Американских</w:t>
      </w:r>
      <w:r w:rsidR="00926681" w:rsidRPr="00ED0774">
        <w:t xml:space="preserve"> </w:t>
      </w:r>
      <w:r w:rsidR="008162B6" w:rsidRPr="00ED0774">
        <w:t>исследователей</w:t>
      </w:r>
      <w:r w:rsidRPr="00ED0774">
        <w:t>)</w:t>
      </w:r>
      <w:r w:rsidR="00926681" w:rsidRPr="00ED0774">
        <w:t xml:space="preserve"> </w:t>
      </w:r>
      <w:r w:rsidRPr="00ED0774">
        <w:t>должен</w:t>
      </w:r>
      <w:r w:rsidR="00926681" w:rsidRPr="00ED0774">
        <w:t xml:space="preserve"> </w:t>
      </w:r>
      <w:r w:rsidRPr="00ED0774">
        <w:t>составлять</w:t>
      </w:r>
      <w:r w:rsidR="00926681" w:rsidRPr="00ED0774">
        <w:t xml:space="preserve"> </w:t>
      </w:r>
      <w:r w:rsidRPr="00ED0774">
        <w:t>около</w:t>
      </w:r>
      <w:r w:rsidR="00926681" w:rsidRPr="00ED0774">
        <w:t xml:space="preserve"> </w:t>
      </w:r>
      <w:r w:rsidRPr="00ED0774">
        <w:t>5</w:t>
      </w:r>
      <w:r w:rsidR="00926681" w:rsidRPr="00ED0774">
        <w:t xml:space="preserve"> </w:t>
      </w:r>
      <w:r w:rsidRPr="00ED0774">
        <w:t>тыс.</w:t>
      </w:r>
      <w:r w:rsidR="00926681" w:rsidRPr="00ED0774">
        <w:t xml:space="preserve"> </w:t>
      </w:r>
      <w:r w:rsidRPr="00ED0774">
        <w:t>заболевших</w:t>
      </w:r>
      <w:r w:rsidR="00926681" w:rsidRPr="00ED0774">
        <w:t xml:space="preserve"> </w:t>
      </w:r>
      <w:r w:rsidR="00DC6922" w:rsidRPr="00ED0774">
        <w:fldChar w:fldCharType="begin" w:fldLock="1"/>
      </w:r>
      <w:r w:rsidR="00907AA0" w:rsidRPr="00ED0774">
        <w:instrText>ADDIN CSL_CITATION {"citationItems":[{"id":"ITEM-1","itemData":{"DOI":"10.1016/j.blre.2019.04.005","ISSN":"1532-1681","PMID":"31101526","abstract":"Acute myeloid leukemia (AML) is a malignant disorder of the bone marrow which is characterized by the clonal expansion and differentiation arrest of myeloid progenitor cells. The age-adjusted incidence of AML is 4.3 per 100,000 annually in the United States (US). Incidence increases with age with a median age at diagnosis of 68 years in the US. The etiology of AML is heterogeneous. In some patients, prior exposure to therapeutic, occupational or environmental DNA-damaging agents is implicated, but most cases of AML remain without a clear etiology. AML is the most common form of acute leukemia in adults and has the shortest survival (5-year survival = 24%). Curative therapies, including intensive chemotherapy and allogeneic stem cell transplantation, are generally applicable to a minority of patients who are younger and fit, while most older individuals exhibit poor prognosis and survival. Differences in patient outcomes are influenced by disease characteristics, access to care including active therapies and supportive care, and other factors. After many years without therapeutic advances, several new therapies have been approved and are expected to impact patient outcomes, especially for older patients and those with refractory disease.","author":[{"dropping-particle":"","family":"Shallis","given":"Rory M","non-dropping-particle":"","parse-names":false,"suffix":""},{"dropping-particle":"","family":"Wang","given":"Rong","non-dropping-particle":"","parse-names":false,"suffix":""},{"dropping-particle":"","family":"Davidoff","given":"Amy","non-dropping-particle":"","parse-names":false,"suffix":""},{"dropping-particle":"","family":"Ma","given":"Xiaomei","non-dropping-particle":"","parse-names":false,"suffix":""},{"dropping-particle":"","family":"Zeidan","given":"Amer M","non-dropping-particle":"","parse-names":false,"suffix":""}],"container-title":"Blood reviews","id":"ITEM-1","issued":{"date-parts":[["2019"]]},"page":"70-87","title":"Epidemiology of acute myeloid leukemia: Recent progress and enduring challenges.","type":"article-journal","volume":"36"},"uris":["http://www.mendeley.com/documents/?uuid=fb395e90-bd47-3c85-89f9-3b1c65e5b650"]}],"mendeley":{"formattedCitation":"[3]","plainTextFormattedCitation":"[3]","previouslyFormattedCitation":"[3]"},"properties":{"noteIndex":0},"schema":"https://github.com/citation-style-language/schema/raw/master/csl-citation.json"}</w:instrText>
      </w:r>
      <w:r w:rsidR="00DC6922" w:rsidRPr="00ED0774">
        <w:fldChar w:fldCharType="separate"/>
      </w:r>
      <w:r w:rsidR="00907AA0" w:rsidRPr="00ED0774">
        <w:rPr>
          <w:noProof/>
        </w:rPr>
        <w:t>[3]</w:t>
      </w:r>
      <w:r w:rsidR="00DC6922" w:rsidRPr="00ED0774">
        <w:fldChar w:fldCharType="end"/>
      </w:r>
      <w:r w:rsidRPr="00ED0774">
        <w:t>.</w:t>
      </w:r>
    </w:p>
    <w:p w14:paraId="1859AFD6" w14:textId="536FA421" w:rsidR="006E5861" w:rsidRPr="00ED0774" w:rsidRDefault="00D80AC9" w:rsidP="00705E68">
      <w:pPr>
        <w:pStyle w:val="afd"/>
        <w:spacing w:beforeAutospacing="0" w:afterAutospacing="0" w:line="360" w:lineRule="auto"/>
        <w:ind w:firstLine="709"/>
        <w:contextualSpacing/>
        <w:divId w:val="659507628"/>
      </w:pPr>
      <w:r w:rsidRPr="00ED0774">
        <w:t>По</w:t>
      </w:r>
      <w:r w:rsidR="00926681" w:rsidRPr="00ED0774">
        <w:t xml:space="preserve"> </w:t>
      </w:r>
      <w:r w:rsidRPr="00ED0774">
        <w:t>результатам</w:t>
      </w:r>
      <w:r w:rsidR="00926681" w:rsidRPr="00ED0774">
        <w:t xml:space="preserve"> </w:t>
      </w:r>
      <w:r w:rsidRPr="00ED0774">
        <w:t>регистрационного</w:t>
      </w:r>
      <w:r w:rsidR="00926681" w:rsidRPr="00ED0774">
        <w:t xml:space="preserve"> </w:t>
      </w:r>
      <w:r w:rsidRPr="00ED0774">
        <w:t>исследования,</w:t>
      </w:r>
      <w:r w:rsidR="00926681" w:rsidRPr="00ED0774">
        <w:t xml:space="preserve"> </w:t>
      </w:r>
      <w:r w:rsidRPr="00ED0774">
        <w:t>выполненного</w:t>
      </w:r>
      <w:r w:rsidR="00926681" w:rsidRPr="00ED0774">
        <w:t xml:space="preserve"> </w:t>
      </w:r>
      <w:r w:rsidR="000617CC" w:rsidRPr="00ED0774">
        <w:t>российск</w:t>
      </w:r>
      <w:r w:rsidRPr="00ED0774">
        <w:t>ой</w:t>
      </w:r>
      <w:r w:rsidR="00926681" w:rsidRPr="00ED0774">
        <w:t xml:space="preserve"> </w:t>
      </w:r>
      <w:r w:rsidRPr="00ED0774">
        <w:t>исследовательской</w:t>
      </w:r>
      <w:r w:rsidR="00926681" w:rsidRPr="00ED0774">
        <w:t xml:space="preserve"> </w:t>
      </w:r>
      <w:r w:rsidRPr="00ED0774">
        <w:t>группой</w:t>
      </w:r>
      <w:r w:rsidR="00926681" w:rsidRPr="00ED0774">
        <w:t xml:space="preserve"> </w:t>
      </w:r>
      <w:r w:rsidRPr="00ED0774">
        <w:t>по</w:t>
      </w:r>
      <w:r w:rsidR="00926681" w:rsidRPr="00ED0774">
        <w:t xml:space="preserve"> </w:t>
      </w:r>
      <w:r w:rsidRPr="00ED0774">
        <w:t>изучению</w:t>
      </w:r>
      <w:r w:rsidR="00926681" w:rsidRPr="00ED0774">
        <w:t xml:space="preserve"> </w:t>
      </w:r>
      <w:r w:rsidR="00AC0E8E" w:rsidRPr="00ED0774">
        <w:t xml:space="preserve">ОЛ </w:t>
      </w:r>
      <w:r w:rsidRPr="00ED0774">
        <w:t>в</w:t>
      </w:r>
      <w:r w:rsidR="00926681" w:rsidRPr="00ED0774">
        <w:t xml:space="preserve"> </w:t>
      </w:r>
      <w:r w:rsidRPr="00ED0774">
        <w:t>ряде</w:t>
      </w:r>
      <w:r w:rsidR="00926681" w:rsidRPr="00ED0774">
        <w:t xml:space="preserve"> </w:t>
      </w:r>
      <w:r w:rsidRPr="00ED0774">
        <w:t>регионов</w:t>
      </w:r>
      <w:r w:rsidR="00926681" w:rsidRPr="00ED0774">
        <w:t xml:space="preserve"> </w:t>
      </w:r>
      <w:r w:rsidRPr="00ED0774">
        <w:t>Р</w:t>
      </w:r>
      <w:r w:rsidR="00D7311F" w:rsidRPr="00ED0774">
        <w:t>оссии</w:t>
      </w:r>
      <w:r w:rsidRPr="00ED0774">
        <w:t>,</w:t>
      </w:r>
      <w:r w:rsidR="00926681" w:rsidRPr="00ED0774">
        <w:t xml:space="preserve"> </w:t>
      </w:r>
      <w:r w:rsidRPr="00ED0774">
        <w:t>медиана</w:t>
      </w:r>
      <w:r w:rsidR="00926681" w:rsidRPr="00ED0774">
        <w:t xml:space="preserve"> </w:t>
      </w:r>
      <w:r w:rsidRPr="00ED0774">
        <w:t>возраста</w:t>
      </w:r>
      <w:r w:rsidR="00926681" w:rsidRPr="00ED0774">
        <w:t xml:space="preserve"> </w:t>
      </w:r>
      <w:r w:rsidRPr="00ED0774">
        <w:t>диагностики</w:t>
      </w:r>
      <w:r w:rsidR="00926681" w:rsidRPr="00ED0774">
        <w:t xml:space="preserve"> </w:t>
      </w:r>
      <w:r w:rsidRPr="00ED0774">
        <w:t>ОМЛ</w:t>
      </w:r>
      <w:r w:rsidR="00926681" w:rsidRPr="00ED0774">
        <w:t xml:space="preserve"> </w:t>
      </w:r>
      <w:r w:rsidRPr="00ED0774">
        <w:t>составляет</w:t>
      </w:r>
      <w:r w:rsidR="00926681" w:rsidRPr="00ED0774">
        <w:t xml:space="preserve"> </w:t>
      </w:r>
      <w:r w:rsidRPr="00ED0774">
        <w:t>53</w:t>
      </w:r>
      <w:r w:rsidR="00926681" w:rsidRPr="00ED0774">
        <w:t xml:space="preserve"> </w:t>
      </w:r>
      <w:r w:rsidRPr="00ED0774">
        <w:t>года,</w:t>
      </w:r>
      <w:r w:rsidR="00926681" w:rsidRPr="00ED0774">
        <w:t xml:space="preserve"> </w:t>
      </w:r>
      <w:r w:rsidRPr="00ED0774">
        <w:t>что</w:t>
      </w:r>
      <w:r w:rsidR="00926681" w:rsidRPr="00ED0774">
        <w:t xml:space="preserve"> </w:t>
      </w:r>
      <w:r w:rsidRPr="00ED0774">
        <w:t>более</w:t>
      </w:r>
      <w:r w:rsidR="00926681" w:rsidRPr="00ED0774">
        <w:t xml:space="preserve"> </w:t>
      </w:r>
      <w:r w:rsidRPr="00ED0774">
        <w:t>чем</w:t>
      </w:r>
      <w:r w:rsidR="00926681" w:rsidRPr="00ED0774">
        <w:t xml:space="preserve"> </w:t>
      </w:r>
      <w:r w:rsidRPr="00ED0774">
        <w:t>на</w:t>
      </w:r>
      <w:r w:rsidR="00926681" w:rsidRPr="00ED0774">
        <w:t xml:space="preserve"> </w:t>
      </w:r>
      <w:r w:rsidRPr="00ED0774">
        <w:t>10</w:t>
      </w:r>
      <w:r w:rsidR="00926681" w:rsidRPr="00ED0774">
        <w:t xml:space="preserve"> </w:t>
      </w:r>
      <w:r w:rsidRPr="00ED0774">
        <w:t>лет</w:t>
      </w:r>
      <w:r w:rsidR="00926681" w:rsidRPr="00ED0774">
        <w:t xml:space="preserve"> </w:t>
      </w:r>
      <w:r w:rsidRPr="00ED0774">
        <w:t>меньше,</w:t>
      </w:r>
      <w:r w:rsidR="00926681" w:rsidRPr="00ED0774">
        <w:t xml:space="preserve"> </w:t>
      </w:r>
      <w:r w:rsidRPr="00ED0774">
        <w:t>чем</w:t>
      </w:r>
      <w:r w:rsidR="00926681" w:rsidRPr="00ED0774">
        <w:t xml:space="preserve"> </w:t>
      </w:r>
      <w:r w:rsidRPr="00ED0774">
        <w:t>в</w:t>
      </w:r>
      <w:r w:rsidR="00926681" w:rsidRPr="00ED0774">
        <w:t xml:space="preserve"> </w:t>
      </w:r>
      <w:r w:rsidRPr="00ED0774">
        <w:t>западных</w:t>
      </w:r>
      <w:r w:rsidR="00926681" w:rsidRPr="00ED0774">
        <w:t xml:space="preserve"> </w:t>
      </w:r>
      <w:r w:rsidRPr="00ED0774">
        <w:t>странах.</w:t>
      </w:r>
      <w:r w:rsidR="00926681" w:rsidRPr="00ED0774">
        <w:t xml:space="preserve"> </w:t>
      </w:r>
      <w:r w:rsidRPr="00ED0774">
        <w:t>Эти</w:t>
      </w:r>
      <w:r w:rsidR="00926681" w:rsidRPr="00ED0774">
        <w:t xml:space="preserve"> </w:t>
      </w:r>
      <w:r w:rsidRPr="00ED0774">
        <w:t>показатели</w:t>
      </w:r>
      <w:r w:rsidR="00926681" w:rsidRPr="00ED0774">
        <w:t xml:space="preserve"> </w:t>
      </w:r>
      <w:r w:rsidRPr="00ED0774">
        <w:t>свидетельствуют</w:t>
      </w:r>
      <w:r w:rsidR="00926681" w:rsidRPr="00ED0774">
        <w:t xml:space="preserve"> </w:t>
      </w:r>
      <w:r w:rsidRPr="00ED0774">
        <w:t>как</w:t>
      </w:r>
      <w:r w:rsidR="00926681" w:rsidRPr="00ED0774">
        <w:t xml:space="preserve"> </w:t>
      </w:r>
      <w:r w:rsidRPr="00ED0774">
        <w:t>о</w:t>
      </w:r>
      <w:r w:rsidR="00926681" w:rsidRPr="00ED0774">
        <w:t xml:space="preserve"> </w:t>
      </w:r>
      <w:r w:rsidRPr="00ED0774">
        <w:t>недостаточной</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старшей</w:t>
      </w:r>
      <w:r w:rsidR="00926681" w:rsidRPr="00ED0774">
        <w:t xml:space="preserve"> </w:t>
      </w:r>
      <w:r w:rsidRPr="00ED0774">
        <w:t>возрастной</w:t>
      </w:r>
      <w:r w:rsidR="00926681" w:rsidRPr="00ED0774">
        <w:t xml:space="preserve"> </w:t>
      </w:r>
      <w:r w:rsidRPr="00ED0774">
        <w:t>группы,</w:t>
      </w:r>
      <w:r w:rsidR="00926681" w:rsidRPr="00ED0774">
        <w:t xml:space="preserve"> </w:t>
      </w:r>
      <w:r w:rsidRPr="00ED0774">
        <w:t>так</w:t>
      </w:r>
      <w:r w:rsidR="00926681" w:rsidRPr="00ED0774">
        <w:t xml:space="preserve"> </w:t>
      </w:r>
      <w:r w:rsidRPr="00ED0774">
        <w:t>и</w:t>
      </w:r>
      <w:r w:rsidR="00926681" w:rsidRPr="00ED0774">
        <w:t xml:space="preserve"> </w:t>
      </w:r>
      <w:r w:rsidR="00572212" w:rsidRPr="00ED0774">
        <w:t>о</w:t>
      </w:r>
      <w:r w:rsidR="00926681" w:rsidRPr="00ED0774">
        <w:t xml:space="preserve"> </w:t>
      </w:r>
      <w:r w:rsidRPr="00ED0774">
        <w:t>меньшей</w:t>
      </w:r>
      <w:r w:rsidR="00926681" w:rsidRPr="00ED0774">
        <w:t xml:space="preserve"> </w:t>
      </w:r>
      <w:r w:rsidRPr="00ED0774">
        <w:t>продолжительности</w:t>
      </w:r>
      <w:r w:rsidR="00926681" w:rsidRPr="00ED0774">
        <w:t xml:space="preserve"> </w:t>
      </w:r>
      <w:r w:rsidRPr="00ED0774">
        <w:t>жизни</w:t>
      </w:r>
      <w:r w:rsidR="00926681" w:rsidRPr="00ED0774">
        <w:t xml:space="preserve"> </w:t>
      </w:r>
      <w:r w:rsidRPr="00ED0774">
        <w:t>населения</w:t>
      </w:r>
      <w:r w:rsidR="00926681" w:rsidRPr="00ED0774">
        <w:t xml:space="preserve"> </w:t>
      </w:r>
      <w:r w:rsidRPr="00ED0774">
        <w:t>в</w:t>
      </w:r>
      <w:r w:rsidR="00926681" w:rsidRPr="00ED0774">
        <w:t xml:space="preserve"> </w:t>
      </w:r>
      <w:r w:rsidRPr="00ED0774">
        <w:t>нашей</w:t>
      </w:r>
      <w:r w:rsidR="00926681" w:rsidRPr="00ED0774">
        <w:t xml:space="preserve"> </w:t>
      </w:r>
      <w:r w:rsidRPr="00ED0774">
        <w:t>стране.</w:t>
      </w:r>
      <w:r w:rsidR="00926681" w:rsidRPr="00ED0774">
        <w:t xml:space="preserve"> </w:t>
      </w:r>
      <w:r w:rsidR="00E03851" w:rsidRPr="00ED0774">
        <w:t>Заболеваемость</w:t>
      </w:r>
      <w:r w:rsidR="00D7311F" w:rsidRPr="00ED0774">
        <w:t>,</w:t>
      </w:r>
      <w:r w:rsidR="00926681" w:rsidRPr="00ED0774">
        <w:t xml:space="preserve"> </w:t>
      </w:r>
      <w:r w:rsidR="00E03851" w:rsidRPr="00ED0774">
        <w:t>по</w:t>
      </w:r>
      <w:r w:rsidR="00926681" w:rsidRPr="00ED0774">
        <w:t xml:space="preserve"> </w:t>
      </w:r>
      <w:r w:rsidR="00E03851" w:rsidRPr="00ED0774">
        <w:t>данным</w:t>
      </w:r>
      <w:r w:rsidR="00926681" w:rsidRPr="00ED0774">
        <w:t xml:space="preserve"> </w:t>
      </w:r>
      <w:r w:rsidR="00E03851" w:rsidRPr="00ED0774">
        <w:t>регистрационного</w:t>
      </w:r>
      <w:r w:rsidR="00926681" w:rsidRPr="00ED0774">
        <w:t xml:space="preserve"> </w:t>
      </w:r>
      <w:r w:rsidR="00E03851" w:rsidRPr="00ED0774">
        <w:t>исследования</w:t>
      </w:r>
      <w:r w:rsidR="00D7311F" w:rsidRPr="00ED0774">
        <w:t>,</w:t>
      </w:r>
      <w:r w:rsidR="00926681" w:rsidRPr="00ED0774">
        <w:t xml:space="preserve"> </w:t>
      </w:r>
      <w:r w:rsidR="00E03851" w:rsidRPr="00ED0774">
        <w:t>составила</w:t>
      </w:r>
      <w:r w:rsidR="00926681" w:rsidRPr="00ED0774">
        <w:t xml:space="preserve"> </w:t>
      </w:r>
      <w:r w:rsidR="00E03851" w:rsidRPr="00ED0774">
        <w:t>1,</w:t>
      </w:r>
      <w:r w:rsidR="006204A2" w:rsidRPr="00ED0774">
        <w:t>32</w:t>
      </w:r>
      <w:r w:rsidR="00926681" w:rsidRPr="00ED0774">
        <w:t xml:space="preserve"> </w:t>
      </w:r>
      <w:r w:rsidR="00D7311F" w:rsidRPr="00ED0774">
        <w:t>случая</w:t>
      </w:r>
      <w:r w:rsidR="00926681" w:rsidRPr="00ED0774">
        <w:t xml:space="preserve"> </w:t>
      </w:r>
      <w:r w:rsidR="00E03851" w:rsidRPr="00ED0774">
        <w:t>на</w:t>
      </w:r>
      <w:r w:rsidR="00926681" w:rsidRPr="00ED0774">
        <w:t xml:space="preserve"> </w:t>
      </w:r>
      <w:r w:rsidR="00E03851" w:rsidRPr="00ED0774">
        <w:t>100</w:t>
      </w:r>
      <w:r w:rsidR="00926681" w:rsidRPr="00ED0774">
        <w:t xml:space="preserve"> </w:t>
      </w:r>
      <w:r w:rsidR="00E03851" w:rsidRPr="00ED0774">
        <w:t>тыс</w:t>
      </w:r>
      <w:r w:rsidR="006204A2" w:rsidRPr="00ED0774">
        <w:t>.</w:t>
      </w:r>
      <w:r w:rsidR="00926681" w:rsidRPr="00ED0774">
        <w:t xml:space="preserve"> </w:t>
      </w:r>
      <w:r w:rsidR="00E03851" w:rsidRPr="00ED0774">
        <w:t>взрослого</w:t>
      </w:r>
      <w:r w:rsidR="00926681" w:rsidRPr="00ED0774">
        <w:t xml:space="preserve"> </w:t>
      </w:r>
      <w:r w:rsidR="00E03851" w:rsidRPr="00ED0774">
        <w:t>населения</w:t>
      </w:r>
      <w:r w:rsidR="006204A2" w:rsidRPr="00ED0774">
        <w:t>.</w:t>
      </w:r>
      <w:r w:rsidR="00926681" w:rsidRPr="00ED0774">
        <w:t xml:space="preserve"> </w:t>
      </w:r>
      <w:r w:rsidRPr="00ED0774">
        <w:t>И</w:t>
      </w:r>
      <w:r w:rsidR="00926681" w:rsidRPr="00ED0774">
        <w:t xml:space="preserve"> </w:t>
      </w:r>
      <w:r w:rsidR="00D7311F" w:rsidRPr="00ED0774">
        <w:t>несмотря</w:t>
      </w:r>
      <w:r w:rsidR="00926681" w:rsidRPr="00ED0774">
        <w:t xml:space="preserve"> </w:t>
      </w:r>
      <w:r w:rsidR="00D7311F" w:rsidRPr="00ED0774">
        <w:t>на</w:t>
      </w:r>
      <w:r w:rsidR="00926681" w:rsidRPr="00ED0774">
        <w:t xml:space="preserve"> </w:t>
      </w:r>
      <w:r w:rsidR="00D7311F" w:rsidRPr="00ED0774">
        <w:t>то</w:t>
      </w:r>
      <w:r w:rsidR="00926681" w:rsidRPr="00ED0774">
        <w:t xml:space="preserve"> </w:t>
      </w:r>
      <w:r w:rsidR="00D7311F" w:rsidRPr="00ED0774">
        <w:t>что</w:t>
      </w:r>
      <w:r w:rsidR="00926681" w:rsidRPr="00ED0774">
        <w:t xml:space="preserve"> </w:t>
      </w:r>
      <w:r w:rsidRPr="00ED0774">
        <w:t>ОМЛ</w:t>
      </w:r>
      <w:r w:rsidR="00926681" w:rsidRPr="00ED0774">
        <w:t xml:space="preserve"> </w:t>
      </w:r>
      <w:r w:rsidRPr="00ED0774">
        <w:t>относят</w:t>
      </w:r>
      <w:r w:rsidR="00926681" w:rsidRPr="00ED0774">
        <w:t xml:space="preserve"> </w:t>
      </w:r>
      <w:r w:rsidRPr="00ED0774">
        <w:t>к</w:t>
      </w:r>
      <w:r w:rsidR="00926681" w:rsidRPr="00ED0774">
        <w:t xml:space="preserve"> </w:t>
      </w:r>
      <w:r w:rsidRPr="00ED0774">
        <w:t>орфанным</w:t>
      </w:r>
      <w:r w:rsidR="00926681" w:rsidRPr="00ED0774">
        <w:t xml:space="preserve"> </w:t>
      </w:r>
      <w:r w:rsidRPr="00ED0774">
        <w:t>заболеваниям,</w:t>
      </w:r>
      <w:r w:rsidR="00926681" w:rsidRPr="00ED0774">
        <w:t xml:space="preserve"> </w:t>
      </w:r>
      <w:r w:rsidRPr="00ED0774">
        <w:t>социальная</w:t>
      </w:r>
      <w:r w:rsidR="00926681" w:rsidRPr="00ED0774">
        <w:t xml:space="preserve"> </w:t>
      </w:r>
      <w:r w:rsidRPr="00ED0774">
        <w:t>значимость</w:t>
      </w:r>
      <w:r w:rsidR="00926681" w:rsidRPr="00ED0774">
        <w:t xml:space="preserve"> </w:t>
      </w:r>
      <w:r w:rsidRPr="00ED0774">
        <w:t>лечения</w:t>
      </w:r>
      <w:r w:rsidR="00926681" w:rsidRPr="00ED0774">
        <w:t xml:space="preserve"> </w:t>
      </w:r>
      <w:r w:rsidRPr="00ED0774">
        <w:t>этого</w:t>
      </w:r>
      <w:r w:rsidR="00926681" w:rsidRPr="00ED0774">
        <w:t xml:space="preserve"> </w:t>
      </w:r>
      <w:r w:rsidRPr="00ED0774">
        <w:t>самого</w:t>
      </w:r>
      <w:r w:rsidR="00926681" w:rsidRPr="00ED0774">
        <w:t xml:space="preserve"> </w:t>
      </w:r>
      <w:r w:rsidRPr="00ED0774">
        <w:t>грозного</w:t>
      </w:r>
      <w:r w:rsidR="00926681" w:rsidRPr="00ED0774">
        <w:t xml:space="preserve"> </w:t>
      </w:r>
      <w:r w:rsidRPr="00ED0774">
        <w:t>заболевания</w:t>
      </w:r>
      <w:r w:rsidR="00926681" w:rsidRPr="00ED0774">
        <w:t xml:space="preserve"> </w:t>
      </w:r>
      <w:r w:rsidRPr="00ED0774">
        <w:t>системы</w:t>
      </w:r>
      <w:r w:rsidR="00926681" w:rsidRPr="00ED0774">
        <w:t xml:space="preserve"> </w:t>
      </w:r>
      <w:r w:rsidRPr="00ED0774">
        <w:t>крови</w:t>
      </w:r>
      <w:r w:rsidR="00926681" w:rsidRPr="00ED0774">
        <w:t xml:space="preserve"> </w:t>
      </w:r>
      <w:r w:rsidRPr="00ED0774">
        <w:t>определяет</w:t>
      </w:r>
      <w:r w:rsidR="00926681" w:rsidRPr="00ED0774">
        <w:t xml:space="preserve"> </w:t>
      </w:r>
      <w:r w:rsidRPr="00ED0774">
        <w:t>необходимость</w:t>
      </w:r>
      <w:r w:rsidR="00926681" w:rsidRPr="00ED0774">
        <w:t xml:space="preserve"> </w:t>
      </w:r>
      <w:r w:rsidRPr="00ED0774">
        <w:t>организации</w:t>
      </w:r>
      <w:r w:rsidR="00926681" w:rsidRPr="00ED0774">
        <w:t xml:space="preserve"> </w:t>
      </w:r>
      <w:r w:rsidRPr="00ED0774">
        <w:t>адекватной</w:t>
      </w:r>
      <w:r w:rsidR="00926681" w:rsidRPr="00ED0774">
        <w:t xml:space="preserve"> </w:t>
      </w:r>
      <w:r w:rsidRPr="00ED0774">
        <w:t>специализированной</w:t>
      </w:r>
      <w:r w:rsidR="00926681" w:rsidRPr="00ED0774">
        <w:t xml:space="preserve"> </w:t>
      </w:r>
      <w:r w:rsidRPr="00ED0774">
        <w:t>помощи,</w:t>
      </w:r>
      <w:r w:rsidR="00926681" w:rsidRPr="00ED0774">
        <w:t xml:space="preserve"> </w:t>
      </w:r>
      <w:r w:rsidRPr="00ED0774">
        <w:t>предусматривающей</w:t>
      </w:r>
      <w:r w:rsidR="00926681" w:rsidRPr="00ED0774">
        <w:t xml:space="preserve"> </w:t>
      </w:r>
      <w:r w:rsidRPr="00ED0774">
        <w:t>взаимодействие</w:t>
      </w:r>
      <w:r w:rsidR="00926681" w:rsidRPr="00ED0774">
        <w:t xml:space="preserve"> </w:t>
      </w:r>
      <w:r w:rsidRPr="00ED0774">
        <w:t>многих</w:t>
      </w:r>
      <w:r w:rsidR="00926681" w:rsidRPr="00ED0774">
        <w:t xml:space="preserve"> </w:t>
      </w:r>
      <w:r w:rsidRPr="00ED0774">
        <w:t>медицинских</w:t>
      </w:r>
      <w:r w:rsidR="00926681" w:rsidRPr="00ED0774">
        <w:t xml:space="preserve"> </w:t>
      </w:r>
      <w:r w:rsidRPr="00ED0774">
        <w:t>дисциплин,</w:t>
      </w:r>
      <w:r w:rsidR="00926681" w:rsidRPr="00ED0774">
        <w:t xml:space="preserve"> </w:t>
      </w:r>
      <w:r w:rsidRPr="00ED0774">
        <w:t>совокупность</w:t>
      </w:r>
      <w:r w:rsidR="00926681" w:rsidRPr="00ED0774">
        <w:t xml:space="preserve"> </w:t>
      </w:r>
      <w:r w:rsidRPr="00ED0774">
        <w:t>клинических,</w:t>
      </w:r>
      <w:r w:rsidR="00926681" w:rsidRPr="00ED0774">
        <w:t xml:space="preserve"> </w:t>
      </w:r>
      <w:r w:rsidRPr="00ED0774">
        <w:t>лабораторных,</w:t>
      </w:r>
      <w:r w:rsidR="00926681" w:rsidRPr="00ED0774">
        <w:t xml:space="preserve"> </w:t>
      </w:r>
      <w:r w:rsidRPr="00ED0774">
        <w:t>инструментальных</w:t>
      </w:r>
      <w:r w:rsidR="00926681" w:rsidRPr="00ED0774">
        <w:t xml:space="preserve"> </w:t>
      </w:r>
      <w:r w:rsidRPr="00ED0774">
        <w:t>и</w:t>
      </w:r>
      <w:r w:rsidR="00926681" w:rsidRPr="00ED0774">
        <w:t xml:space="preserve"> </w:t>
      </w:r>
      <w:r w:rsidRPr="00ED0774">
        <w:t>научных</w:t>
      </w:r>
      <w:r w:rsidR="00926681" w:rsidRPr="00ED0774">
        <w:t xml:space="preserve"> </w:t>
      </w:r>
      <w:r w:rsidRPr="00ED0774">
        <w:t>исследований,</w:t>
      </w:r>
      <w:r w:rsidR="00926681" w:rsidRPr="00ED0774">
        <w:t xml:space="preserve"> </w:t>
      </w:r>
      <w:r w:rsidRPr="00ED0774">
        <w:t>преемственность</w:t>
      </w:r>
      <w:r w:rsidR="00926681" w:rsidRPr="00ED0774">
        <w:t xml:space="preserve"> </w:t>
      </w:r>
      <w:r w:rsidRPr="00ED0774">
        <w:t>стационарной</w:t>
      </w:r>
      <w:r w:rsidR="00926681" w:rsidRPr="00ED0774">
        <w:t xml:space="preserve"> </w:t>
      </w:r>
      <w:r w:rsidRPr="00ED0774">
        <w:t>и</w:t>
      </w:r>
      <w:r w:rsidR="00926681" w:rsidRPr="00ED0774">
        <w:t xml:space="preserve"> </w:t>
      </w:r>
      <w:r w:rsidRPr="00ED0774">
        <w:t>амбулаторной</w:t>
      </w:r>
      <w:r w:rsidR="00926681" w:rsidRPr="00ED0774">
        <w:t xml:space="preserve"> </w:t>
      </w:r>
      <w:r w:rsidRPr="00ED0774">
        <w:t>помощи</w:t>
      </w:r>
      <w:r w:rsidR="00926681" w:rsidRPr="00ED0774">
        <w:t xml:space="preserve"> </w:t>
      </w:r>
      <w:r w:rsidR="00DC6922"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ED0774">
        <w:fldChar w:fldCharType="separate"/>
      </w:r>
      <w:r w:rsidR="00B32728" w:rsidRPr="00ED0774">
        <w:rPr>
          <w:noProof/>
        </w:rPr>
        <w:t>[1,2]</w:t>
      </w:r>
      <w:r w:rsidR="00DC6922" w:rsidRPr="00ED0774">
        <w:fldChar w:fldCharType="end"/>
      </w:r>
      <w:r w:rsidRPr="00ED0774">
        <w:t>.</w:t>
      </w:r>
    </w:p>
    <w:p w14:paraId="078A131F" w14:textId="37E5483B" w:rsidR="006E5861" w:rsidRPr="00ED0774" w:rsidRDefault="00D80AC9" w:rsidP="00705E68">
      <w:pPr>
        <w:pStyle w:val="2"/>
        <w:spacing w:before="0"/>
        <w:contextualSpacing/>
        <w:divId w:val="659507628"/>
        <w:rPr>
          <w:rFonts w:eastAsia="Times New Roman"/>
        </w:rPr>
      </w:pPr>
      <w:bookmarkStart w:id="20" w:name="_Toc26787553"/>
      <w:bookmarkStart w:id="21" w:name="_Toc64624764"/>
      <w:bookmarkStart w:id="22" w:name="_Toc24471992"/>
      <w:r w:rsidRPr="00ED0774">
        <w:rPr>
          <w:rStyle w:val="affb"/>
          <w:rFonts w:eastAsia="Times New Roman"/>
          <w:b/>
          <w:bCs w:val="0"/>
        </w:rPr>
        <w:t>1.4</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1E2ED1" w:rsidRPr="00ED0774">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r w:rsidR="001E2ED1" w:rsidRPr="00ED0774" w:rsidDel="001E2ED1">
        <w:rPr>
          <w:rStyle w:val="affb"/>
          <w:rFonts w:eastAsia="Times New Roman"/>
          <w:b/>
          <w:bCs w:val="0"/>
          <w:lang w:val="ru-RU"/>
        </w:rPr>
        <w:t xml:space="preserve"> </w:t>
      </w:r>
      <w:bookmarkEnd w:id="22"/>
    </w:p>
    <w:p w14:paraId="570C3219" w14:textId="77777777" w:rsidR="004A758F" w:rsidRPr="00ED0774" w:rsidRDefault="004A758F" w:rsidP="009D18CF">
      <w:pPr>
        <w:ind w:left="567"/>
        <w:divId w:val="659507628"/>
      </w:pPr>
      <w:r w:rsidRPr="00ED0774">
        <w:t>C92.0</w:t>
      </w:r>
      <w:r w:rsidR="00926681" w:rsidRPr="00ED0774">
        <w:t xml:space="preserve"> </w:t>
      </w:r>
      <w:r w:rsidR="007A2048"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p>
    <w:p w14:paraId="09EADEDF" w14:textId="77777777" w:rsidR="004A758F" w:rsidRPr="00ED0774" w:rsidRDefault="004A758F" w:rsidP="009D18CF">
      <w:pPr>
        <w:ind w:left="567"/>
        <w:divId w:val="659507628"/>
      </w:pPr>
      <w:r w:rsidRPr="00ED0774">
        <w:t>Исключение:</w:t>
      </w:r>
      <w:r w:rsidR="00926681" w:rsidRPr="00ED0774">
        <w:t xml:space="preserve"> </w:t>
      </w:r>
      <w:r w:rsidRPr="00ED0774">
        <w:t>обострение</w:t>
      </w:r>
      <w:r w:rsidR="00926681" w:rsidRPr="00ED0774">
        <w:t xml:space="preserve"> </w:t>
      </w:r>
      <w:r w:rsidRPr="00ED0774">
        <w:t>хронического</w:t>
      </w:r>
      <w:r w:rsidR="00926681" w:rsidRPr="00ED0774">
        <w:t xml:space="preserve"> </w:t>
      </w:r>
      <w:r w:rsidRPr="00ED0774">
        <w:t>миелоидного</w:t>
      </w:r>
      <w:r w:rsidR="00926681" w:rsidRPr="00ED0774">
        <w:t xml:space="preserve"> </w:t>
      </w:r>
      <w:r w:rsidRPr="00ED0774">
        <w:t>лейкоза</w:t>
      </w:r>
      <w:r w:rsidR="00926681" w:rsidRPr="00ED0774">
        <w:t xml:space="preserve"> </w:t>
      </w:r>
      <w:r w:rsidRPr="00ED0774">
        <w:t>(C92.1)</w:t>
      </w:r>
    </w:p>
    <w:p w14:paraId="1274D92C" w14:textId="4486432D" w:rsidR="004A758F" w:rsidRPr="00ED0774" w:rsidRDefault="00307633" w:rsidP="009D18CF">
      <w:pPr>
        <w:ind w:left="567"/>
        <w:divId w:val="659507628"/>
      </w:pPr>
      <w:r w:rsidRPr="00ED0774">
        <w:rPr>
          <w:noProof/>
        </w:rPr>
        <w:lastRenderedPageBreak/>
        <mc:AlternateContent>
          <mc:Choice Requires="wps">
            <w:drawing>
              <wp:anchor distT="0" distB="0" distL="114300" distR="114300" simplePos="0" relativeHeight="251674624" behindDoc="1" locked="0" layoutInCell="1" allowOverlap="1" wp14:anchorId="64862FB9" wp14:editId="55870046">
                <wp:simplePos x="0" y="0"/>
                <wp:positionH relativeFrom="column">
                  <wp:posOffset>-803910</wp:posOffset>
                </wp:positionH>
                <wp:positionV relativeFrom="paragraph">
                  <wp:posOffset>-54488715</wp:posOffset>
                </wp:positionV>
                <wp:extent cx="7000875" cy="10029825"/>
                <wp:effectExtent l="0" t="0" r="9525" b="9525"/>
                <wp:wrapNone/>
                <wp:docPr id="2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100298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412A4" id="Прямоугольник 3" o:spid="_x0000_s1026" style="position:absolute;margin-left:-63.3pt;margin-top:-4290.45pt;width:551.25pt;height:789.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" fillcolor="window" stroked="f"/>
            </w:pict>
          </mc:Fallback>
        </mc:AlternateContent>
      </w:r>
      <w:r w:rsidR="004A758F" w:rsidRPr="00ED0774">
        <w:t>C92.</w:t>
      </w:r>
      <w:r w:rsidR="007A2048" w:rsidRPr="00ED0774">
        <w:t xml:space="preserve">3 - </w:t>
      </w:r>
      <w:r w:rsidR="004A758F" w:rsidRPr="00ED0774">
        <w:t>Миелоидная</w:t>
      </w:r>
      <w:r w:rsidR="00926681" w:rsidRPr="00ED0774">
        <w:t xml:space="preserve"> </w:t>
      </w:r>
      <w:r w:rsidR="004A758F" w:rsidRPr="00ED0774">
        <w:t>саркома</w:t>
      </w:r>
      <w:r w:rsidR="00926681" w:rsidRPr="00ED0774">
        <w:t xml:space="preserve"> </w:t>
      </w:r>
      <w:r w:rsidR="004A758F" w:rsidRPr="00ED0774">
        <w:t>(хлорома,</w:t>
      </w:r>
      <w:r w:rsidR="00926681" w:rsidRPr="00ED0774">
        <w:t xml:space="preserve"> </w:t>
      </w:r>
      <w:r w:rsidR="004A758F" w:rsidRPr="00ED0774">
        <w:t>гранулоцитарная</w:t>
      </w:r>
      <w:r w:rsidR="00926681" w:rsidRPr="00ED0774">
        <w:t xml:space="preserve"> </w:t>
      </w:r>
      <w:r w:rsidR="004A758F" w:rsidRPr="00ED0774">
        <w:t>саркома)</w:t>
      </w:r>
    </w:p>
    <w:p w14:paraId="27BC1D64" w14:textId="6EB48E52" w:rsidR="004A758F" w:rsidRPr="00ED0774" w:rsidRDefault="004A758F" w:rsidP="009D18CF">
      <w:pPr>
        <w:ind w:left="567"/>
        <w:divId w:val="659507628"/>
      </w:pPr>
      <w:r w:rsidRPr="00ED0774">
        <w:t>C92.5</w:t>
      </w:r>
      <w:r w:rsidR="00926681" w:rsidRPr="00ED0774">
        <w:t xml:space="preserve"> </w:t>
      </w:r>
      <w:r w:rsidR="007A2048" w:rsidRPr="00ED0774">
        <w:t xml:space="preserve">- </w:t>
      </w:r>
      <w:r w:rsidRPr="00ED0774">
        <w:t>Острый</w:t>
      </w:r>
      <w:r w:rsidR="00926681" w:rsidRPr="00ED0774">
        <w:t xml:space="preserve"> </w:t>
      </w:r>
      <w:r w:rsidRPr="00ED0774">
        <w:t>миеломоноцитарный</w:t>
      </w:r>
      <w:r w:rsidR="00926681" w:rsidRPr="00ED0774">
        <w:t xml:space="preserve"> </w:t>
      </w:r>
      <w:r w:rsidRPr="00ED0774">
        <w:t>лейкоз</w:t>
      </w:r>
    </w:p>
    <w:p w14:paraId="76C045D7" w14:textId="1FC4C34C" w:rsidR="004A758F" w:rsidRPr="00ED0774" w:rsidRDefault="004A758F" w:rsidP="009D18CF">
      <w:pPr>
        <w:ind w:left="567"/>
        <w:divId w:val="659507628"/>
      </w:pPr>
      <w:r w:rsidRPr="00ED0774">
        <w:t>С92.6</w:t>
      </w:r>
      <w:r w:rsidR="00926681" w:rsidRPr="00ED0774">
        <w:t xml:space="preserve"> </w:t>
      </w:r>
      <w:r w:rsidR="007A2048" w:rsidRPr="00ED0774">
        <w:t xml:space="preserve">- </w:t>
      </w:r>
      <w:r w:rsidRPr="00ED0774">
        <w:t>Острый</w:t>
      </w:r>
      <w:r w:rsidR="00926681" w:rsidRPr="00ED0774">
        <w:t xml:space="preserve"> </w:t>
      </w:r>
      <w:r w:rsidRPr="00ED0774">
        <w:t>миелоидный</w:t>
      </w:r>
      <w:r w:rsidR="00926681" w:rsidRPr="00ED0774">
        <w:t xml:space="preserve"> </w:t>
      </w:r>
      <w:r w:rsidRPr="00ED0774">
        <w:t>лейкоз</w:t>
      </w:r>
      <w:r w:rsidR="00926681" w:rsidRPr="00ED0774">
        <w:t xml:space="preserve"> </w:t>
      </w:r>
      <w:r w:rsidRPr="00ED0774">
        <w:t>с</w:t>
      </w:r>
      <w:r w:rsidR="00926681" w:rsidRPr="00ED0774">
        <w:t xml:space="preserve"> </w:t>
      </w:r>
      <w:r w:rsidRPr="00ED0774">
        <w:t>11</w:t>
      </w:r>
      <w:r w:rsidRPr="00ED0774">
        <w:rPr>
          <w:lang w:val="en-US"/>
        </w:rPr>
        <w:t>q</w:t>
      </w:r>
      <w:r w:rsidRPr="00ED0774">
        <w:t>23-аномалией</w:t>
      </w:r>
    </w:p>
    <w:p w14:paraId="49443201" w14:textId="5A84F67A" w:rsidR="004A758F" w:rsidRPr="00ED0774" w:rsidRDefault="004A758F" w:rsidP="009D18CF">
      <w:pPr>
        <w:ind w:left="567"/>
        <w:divId w:val="659507628"/>
      </w:pPr>
      <w:r w:rsidRPr="00ED0774">
        <w:t>C92.7</w:t>
      </w:r>
      <w:r w:rsidR="00926681" w:rsidRPr="00ED0774">
        <w:t xml:space="preserve"> </w:t>
      </w:r>
      <w:r w:rsidR="007A2048" w:rsidRPr="00ED0774">
        <w:t xml:space="preserve">- </w:t>
      </w:r>
      <w:r w:rsidRPr="00ED0774">
        <w:t>Другой</w:t>
      </w:r>
      <w:r w:rsidR="00926681" w:rsidRPr="00ED0774">
        <w:t xml:space="preserve"> </w:t>
      </w:r>
      <w:r w:rsidRPr="00ED0774">
        <w:t>миелоидный</w:t>
      </w:r>
      <w:r w:rsidR="00926681" w:rsidRPr="00ED0774">
        <w:t xml:space="preserve"> </w:t>
      </w:r>
      <w:r w:rsidRPr="00ED0774">
        <w:t>лейкоз</w:t>
      </w:r>
    </w:p>
    <w:p w14:paraId="583F3597" w14:textId="39F0852E" w:rsidR="004A758F" w:rsidRPr="00ED0774" w:rsidRDefault="004A758F" w:rsidP="009D18CF">
      <w:pPr>
        <w:ind w:left="567"/>
        <w:divId w:val="659507628"/>
      </w:pPr>
      <w:r w:rsidRPr="00ED0774">
        <w:t>С92.8</w:t>
      </w:r>
      <w:r w:rsidR="00926681" w:rsidRPr="00ED0774">
        <w:t xml:space="preserve"> </w:t>
      </w:r>
      <w:r w:rsidR="007A2048" w:rsidRPr="00ED0774">
        <w:t xml:space="preserve">- </w:t>
      </w:r>
      <w:r w:rsidRPr="00ED0774">
        <w:t>Острая</w:t>
      </w:r>
      <w:r w:rsidR="00926681" w:rsidRPr="00ED0774">
        <w:t xml:space="preserve"> </w:t>
      </w:r>
      <w:r w:rsidRPr="00ED0774">
        <w:t>миелоидная</w:t>
      </w:r>
      <w:r w:rsidR="00926681" w:rsidRPr="00ED0774">
        <w:t xml:space="preserve"> </w:t>
      </w:r>
      <w:r w:rsidRPr="00ED0774">
        <w:t>лейкемия</w:t>
      </w:r>
      <w:r w:rsidR="00926681" w:rsidRPr="00ED0774">
        <w:t xml:space="preserve"> </w:t>
      </w:r>
      <w:r w:rsidRPr="00ED0774">
        <w:t>с</w:t>
      </w:r>
      <w:r w:rsidR="00926681" w:rsidRPr="00ED0774">
        <w:t xml:space="preserve"> </w:t>
      </w:r>
      <w:r w:rsidRPr="00ED0774">
        <w:t>мультилинейной</w:t>
      </w:r>
      <w:r w:rsidR="00926681" w:rsidRPr="00ED0774">
        <w:t xml:space="preserve"> </w:t>
      </w:r>
      <w:r w:rsidRPr="00ED0774">
        <w:t>дисплазией</w:t>
      </w:r>
    </w:p>
    <w:p w14:paraId="0BF7CAE9" w14:textId="5B320DE6" w:rsidR="004A758F" w:rsidRPr="00ED0774" w:rsidRDefault="004A758F" w:rsidP="009D18CF">
      <w:pPr>
        <w:ind w:left="567"/>
        <w:divId w:val="659507628"/>
      </w:pPr>
      <w:r w:rsidRPr="00ED0774">
        <w:t>C92.9</w:t>
      </w:r>
      <w:r w:rsidR="00926681" w:rsidRPr="00ED0774">
        <w:t xml:space="preserve"> </w:t>
      </w:r>
      <w:r w:rsidR="007A2048" w:rsidRPr="00ED0774">
        <w:t xml:space="preserve">- </w:t>
      </w:r>
      <w:r w:rsidRPr="00ED0774">
        <w:t>Миелоидный</w:t>
      </w:r>
      <w:r w:rsidR="00926681" w:rsidRPr="00ED0774">
        <w:t xml:space="preserve"> </w:t>
      </w:r>
      <w:r w:rsidRPr="00ED0774">
        <w:t>лейкоз</w:t>
      </w:r>
      <w:r w:rsidR="00926681" w:rsidRPr="00ED0774">
        <w:t xml:space="preserve"> </w:t>
      </w:r>
      <w:r w:rsidRPr="00ED0774">
        <w:t>неуточненный</w:t>
      </w:r>
    </w:p>
    <w:p w14:paraId="3C2FF315" w14:textId="2A4C28BE" w:rsidR="004A758F" w:rsidRPr="00ED0774" w:rsidRDefault="004A758F" w:rsidP="009D18CF">
      <w:pPr>
        <w:ind w:left="567"/>
        <w:divId w:val="659507628"/>
      </w:pPr>
      <w:r w:rsidRPr="00ED0774">
        <w:t>С93.0</w:t>
      </w:r>
      <w:r w:rsidR="00926681" w:rsidRPr="00ED0774">
        <w:t xml:space="preserve"> </w:t>
      </w:r>
      <w:r w:rsidR="007A2048" w:rsidRPr="00ED0774">
        <w:t xml:space="preserve">- </w:t>
      </w:r>
      <w:r w:rsidRPr="00ED0774">
        <w:t>Острый</w:t>
      </w:r>
      <w:r w:rsidR="00926681" w:rsidRPr="00ED0774">
        <w:t xml:space="preserve"> </w:t>
      </w:r>
      <w:r w:rsidRPr="00ED0774">
        <w:t>моноцитарный</w:t>
      </w:r>
      <w:r w:rsidR="00926681" w:rsidRPr="00ED0774">
        <w:t xml:space="preserve"> </w:t>
      </w:r>
      <w:r w:rsidRPr="00ED0774">
        <w:t>лейкоз</w:t>
      </w:r>
    </w:p>
    <w:p w14:paraId="168D4D70" w14:textId="46C3C1FC" w:rsidR="004A758F" w:rsidRPr="00ED0774" w:rsidRDefault="004A758F" w:rsidP="009D18CF">
      <w:pPr>
        <w:ind w:left="567"/>
        <w:divId w:val="659507628"/>
      </w:pPr>
      <w:r w:rsidRPr="00ED0774">
        <w:t>С94.0</w:t>
      </w:r>
      <w:r w:rsidR="00926681" w:rsidRPr="00ED0774">
        <w:t xml:space="preserve"> </w:t>
      </w:r>
      <w:r w:rsidR="007A2048" w:rsidRPr="00ED0774">
        <w:t xml:space="preserve">- </w:t>
      </w:r>
      <w:r w:rsidRPr="00ED0774">
        <w:t>Острая</w:t>
      </w:r>
      <w:r w:rsidR="00926681" w:rsidRPr="00ED0774">
        <w:t xml:space="preserve"> </w:t>
      </w:r>
      <w:r w:rsidRPr="00ED0774">
        <w:t>эритремия</w:t>
      </w:r>
      <w:r w:rsidR="00926681" w:rsidRPr="00ED0774">
        <w:t xml:space="preserve"> </w:t>
      </w:r>
      <w:r w:rsidRPr="00ED0774">
        <w:t>и</w:t>
      </w:r>
      <w:r w:rsidR="00926681" w:rsidRPr="00ED0774">
        <w:t xml:space="preserve"> </w:t>
      </w:r>
      <w:r w:rsidRPr="00ED0774">
        <w:t>эритролейкоз</w:t>
      </w:r>
    </w:p>
    <w:p w14:paraId="45E08F3D" w14:textId="5EF5CCE4" w:rsidR="004A758F" w:rsidRPr="00ED0774" w:rsidRDefault="004A758F" w:rsidP="009D18CF">
      <w:pPr>
        <w:ind w:left="567"/>
        <w:divId w:val="659507628"/>
      </w:pPr>
      <w:r w:rsidRPr="00ED0774">
        <w:t>С94.2</w:t>
      </w:r>
      <w:r w:rsidR="007A2048" w:rsidRPr="00ED0774">
        <w:t xml:space="preserve"> - </w:t>
      </w:r>
      <w:r w:rsidRPr="00ED0774">
        <w:t>Острый</w:t>
      </w:r>
      <w:r w:rsidR="00926681" w:rsidRPr="00ED0774">
        <w:t xml:space="preserve"> </w:t>
      </w:r>
      <w:r w:rsidRPr="00ED0774">
        <w:t>мегакариобластный</w:t>
      </w:r>
      <w:r w:rsidR="00926681" w:rsidRPr="00ED0774">
        <w:t xml:space="preserve"> </w:t>
      </w:r>
      <w:r w:rsidRPr="00ED0774">
        <w:t>лейкоз</w:t>
      </w:r>
    </w:p>
    <w:p w14:paraId="0D9E7ECE" w14:textId="713CDC88" w:rsidR="006E5861" w:rsidRPr="00ED0774" w:rsidRDefault="00D80AC9" w:rsidP="00705E68">
      <w:pPr>
        <w:pStyle w:val="2"/>
        <w:spacing w:before="0"/>
        <w:contextualSpacing/>
        <w:divId w:val="659507628"/>
        <w:rPr>
          <w:rFonts w:eastAsia="Times New Roman"/>
        </w:rPr>
      </w:pPr>
      <w:bookmarkStart w:id="23" w:name="_Toc24471993"/>
      <w:bookmarkStart w:id="24" w:name="_Toc26787554"/>
      <w:bookmarkStart w:id="25" w:name="_Toc64624765"/>
      <w:r w:rsidRPr="00ED0774">
        <w:rPr>
          <w:rStyle w:val="affb"/>
          <w:rFonts w:eastAsia="Times New Roman"/>
          <w:b/>
          <w:bCs w:val="0"/>
        </w:rPr>
        <w:t>1.5</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Классификация</w:t>
      </w:r>
      <w:bookmarkEnd w:id="23"/>
      <w:r w:rsidR="00926681" w:rsidRPr="00ED0774">
        <w:rPr>
          <w:rStyle w:val="affb"/>
          <w:b/>
          <w:lang w:val="ru-RU"/>
        </w:rPr>
        <w:t xml:space="preserve"> </w:t>
      </w:r>
      <w:r w:rsidR="001E2ED1" w:rsidRPr="00ED0774">
        <w:rPr>
          <w:color w:val="333333"/>
          <w:shd w:val="clear" w:color="auto" w:fill="FFFFFF"/>
        </w:rPr>
        <w:t>заболевания или состояния (группы заболеваний или состояний)</w:t>
      </w:r>
      <w:bookmarkEnd w:id="24"/>
      <w:bookmarkEnd w:id="25"/>
    </w:p>
    <w:p w14:paraId="14735BFC" w14:textId="77777777" w:rsidR="006E5861" w:rsidRPr="00ED0774" w:rsidRDefault="00D80AC9" w:rsidP="00D7311F">
      <w:pPr>
        <w:pStyle w:val="afd"/>
        <w:spacing w:beforeAutospacing="0" w:afterAutospacing="0" w:line="360" w:lineRule="auto"/>
        <w:ind w:firstLine="708"/>
        <w:contextualSpacing/>
        <w:divId w:val="659507628"/>
      </w:pPr>
      <w:r w:rsidRPr="00ED0774">
        <w:t>Диагноз</w:t>
      </w:r>
      <w:r w:rsidR="00926681" w:rsidRPr="00ED0774">
        <w:t xml:space="preserve"> </w:t>
      </w:r>
      <w:r w:rsidR="00D7311F" w:rsidRPr="00ED0774">
        <w:t>ОМЛ</w:t>
      </w:r>
      <w:r w:rsidR="00926681" w:rsidRPr="00ED0774">
        <w:t xml:space="preserve"> </w:t>
      </w:r>
      <w:r w:rsidRPr="00ED0774">
        <w:t>устанавливают</w:t>
      </w:r>
      <w:r w:rsidR="00926681" w:rsidRPr="00ED0774">
        <w:t xml:space="preserve"> </w:t>
      </w:r>
      <w:r w:rsidRPr="00ED0774">
        <w:t>при</w:t>
      </w:r>
      <w:r w:rsidR="00926681" w:rsidRPr="00ED0774">
        <w:t xml:space="preserve"> </w:t>
      </w:r>
      <w:r w:rsidRPr="00ED0774">
        <w:t>обнаружении</w:t>
      </w:r>
      <w:r w:rsidR="00926681" w:rsidRPr="00ED0774">
        <w:t xml:space="preserve"> </w:t>
      </w:r>
      <w:r w:rsidRPr="00ED0774">
        <w:t>в</w:t>
      </w:r>
      <w:r w:rsidR="00926681" w:rsidRPr="00ED0774">
        <w:t xml:space="preserve"> </w:t>
      </w:r>
      <w:r w:rsidRPr="00ED0774">
        <w:t>костном</w:t>
      </w:r>
      <w:r w:rsidR="00926681" w:rsidRPr="00ED0774">
        <w:t xml:space="preserve"> </w:t>
      </w:r>
      <w:r w:rsidRPr="00ED0774">
        <w:t>мозге</w:t>
      </w:r>
      <w:r w:rsidR="00926681" w:rsidRPr="00ED0774">
        <w:t xml:space="preserve"> </w:t>
      </w:r>
      <w:r w:rsidRPr="00ED0774">
        <w:t>20</w:t>
      </w:r>
      <w:r w:rsidR="00926681" w:rsidRPr="00ED0774">
        <w:t xml:space="preserve"> </w:t>
      </w:r>
      <w:r w:rsidRPr="00ED0774">
        <w:t>%</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000A4382" w:rsidRPr="00ED0774">
        <w:t>и</w:t>
      </w:r>
      <w:r w:rsidR="00926681" w:rsidRPr="00ED0774">
        <w:t xml:space="preserve"> </w:t>
      </w:r>
      <w:r w:rsidR="000A4382" w:rsidRPr="00ED0774">
        <w:t>более</w:t>
      </w:r>
      <w:r w:rsidR="00926681" w:rsidRPr="00ED0774">
        <w:t xml:space="preserve"> </w:t>
      </w:r>
      <w:r w:rsidR="000A4382" w:rsidRPr="00ED0774">
        <w:t>(детальнее</w:t>
      </w:r>
      <w:r w:rsidR="00926681" w:rsidRPr="00ED0774">
        <w:t xml:space="preserve"> </w:t>
      </w:r>
      <w:r w:rsidR="000A4382" w:rsidRPr="00ED0774">
        <w:t>см.</w:t>
      </w:r>
      <w:r w:rsidR="00926681" w:rsidRPr="00ED0774">
        <w:t xml:space="preserve"> </w:t>
      </w:r>
      <w:r w:rsidR="000A4382" w:rsidRPr="00ED0774">
        <w:t>далее</w:t>
      </w:r>
      <w:r w:rsidR="006D7680" w:rsidRPr="00ED0774">
        <w:t>)</w:t>
      </w:r>
      <w:r w:rsidR="00D7311F" w:rsidRPr="00ED0774">
        <w:t>.</w:t>
      </w:r>
    </w:p>
    <w:p w14:paraId="1BC23855" w14:textId="23E3720B" w:rsidR="006E5861" w:rsidRPr="00ED0774" w:rsidRDefault="00D80AC9" w:rsidP="00D7311F">
      <w:pPr>
        <w:pStyle w:val="afd"/>
        <w:spacing w:beforeAutospacing="0" w:afterAutospacing="0" w:line="360" w:lineRule="auto"/>
        <w:ind w:firstLine="708"/>
        <w:contextualSpacing/>
        <w:divId w:val="659507628"/>
      </w:pPr>
      <w:r w:rsidRPr="00ED0774">
        <w:rPr>
          <w:rStyle w:val="affb"/>
        </w:rPr>
        <w:t>Перечень</w:t>
      </w:r>
      <w:r w:rsidR="00926681" w:rsidRPr="00ED0774">
        <w:rPr>
          <w:rStyle w:val="affb"/>
        </w:rPr>
        <w:t xml:space="preserve"> </w:t>
      </w:r>
      <w:r w:rsidRPr="00ED0774">
        <w:rPr>
          <w:rStyle w:val="affb"/>
        </w:rPr>
        <w:t>вариантов</w:t>
      </w:r>
      <w:r w:rsidR="00926681" w:rsidRPr="00ED0774">
        <w:rPr>
          <w:rStyle w:val="affb"/>
        </w:rPr>
        <w:t xml:space="preserve"> </w:t>
      </w:r>
      <w:r w:rsidR="00D7311F" w:rsidRPr="00ED0774">
        <w:rPr>
          <w:rStyle w:val="affb"/>
        </w:rPr>
        <w:t>острого</w:t>
      </w:r>
      <w:r w:rsidR="00926681" w:rsidRPr="00ED0774">
        <w:rPr>
          <w:rStyle w:val="affb"/>
        </w:rPr>
        <w:t xml:space="preserve"> </w:t>
      </w:r>
      <w:r w:rsidR="00D7311F" w:rsidRPr="00ED0774">
        <w:rPr>
          <w:rStyle w:val="affb"/>
        </w:rPr>
        <w:t>миелоидного</w:t>
      </w:r>
      <w:r w:rsidR="00926681" w:rsidRPr="00ED0774">
        <w:rPr>
          <w:rStyle w:val="affb"/>
        </w:rPr>
        <w:t xml:space="preserve"> </w:t>
      </w:r>
      <w:r w:rsidR="00D7311F" w:rsidRPr="00ED0774">
        <w:rPr>
          <w:rStyle w:val="affb"/>
        </w:rPr>
        <w:t>лейкоза</w:t>
      </w:r>
      <w:r w:rsidR="00926681" w:rsidRPr="00ED0774">
        <w:rPr>
          <w:rStyle w:val="affb"/>
        </w:rPr>
        <w:t xml:space="preserve"> </w:t>
      </w:r>
      <w:r w:rsidRPr="00ED0774">
        <w:rPr>
          <w:rStyle w:val="affb"/>
        </w:rPr>
        <w:t>и</w:t>
      </w:r>
      <w:r w:rsidR="00926681" w:rsidRPr="00ED0774">
        <w:rPr>
          <w:rStyle w:val="affb"/>
        </w:rPr>
        <w:t xml:space="preserve"> </w:t>
      </w:r>
      <w:r w:rsidRPr="00ED0774">
        <w:rPr>
          <w:rStyle w:val="affb"/>
        </w:rPr>
        <w:t>других</w:t>
      </w:r>
      <w:r w:rsidR="00926681" w:rsidRPr="00ED0774">
        <w:rPr>
          <w:rStyle w:val="affb"/>
        </w:rPr>
        <w:t xml:space="preserve"> </w:t>
      </w:r>
      <w:r w:rsidRPr="00ED0774">
        <w:rPr>
          <w:rStyle w:val="affb"/>
        </w:rPr>
        <w:t>опухолей</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миелои</w:t>
      </w:r>
      <w:r w:rsidR="00774143" w:rsidRPr="00ED0774">
        <w:rPr>
          <w:rStyle w:val="affb"/>
        </w:rPr>
        <w:t>дной</w:t>
      </w:r>
      <w:r w:rsidR="00926681" w:rsidRPr="00ED0774">
        <w:rPr>
          <w:rStyle w:val="affb"/>
        </w:rPr>
        <w:t xml:space="preserve"> </w:t>
      </w:r>
      <w:r w:rsidR="00774143" w:rsidRPr="00ED0774">
        <w:rPr>
          <w:rStyle w:val="affb"/>
        </w:rPr>
        <w:t>дифференцировкой</w:t>
      </w:r>
      <w:r w:rsidR="00926681" w:rsidRPr="00ED0774">
        <w:rPr>
          <w:rStyle w:val="affb"/>
        </w:rPr>
        <w:t xml:space="preserve"> </w:t>
      </w:r>
      <w:r w:rsidR="00774143" w:rsidRPr="00ED0774">
        <w:rPr>
          <w:rStyle w:val="affb"/>
        </w:rPr>
        <w:t>(</w:t>
      </w:r>
      <w:r w:rsidR="00D7311F" w:rsidRPr="00ED0774">
        <w:rPr>
          <w:rStyle w:val="affb"/>
        </w:rPr>
        <w:t>Всемирная</w:t>
      </w:r>
      <w:r w:rsidR="00926681" w:rsidRPr="00ED0774">
        <w:rPr>
          <w:rStyle w:val="affb"/>
        </w:rPr>
        <w:t xml:space="preserve"> </w:t>
      </w:r>
      <w:r w:rsidR="00D7311F" w:rsidRPr="00ED0774">
        <w:rPr>
          <w:rStyle w:val="affb"/>
        </w:rPr>
        <w:t>организация</w:t>
      </w:r>
      <w:r w:rsidR="00926681" w:rsidRPr="00ED0774">
        <w:rPr>
          <w:rStyle w:val="affb"/>
        </w:rPr>
        <w:t xml:space="preserve"> </w:t>
      </w:r>
      <w:r w:rsidR="00D7311F" w:rsidRPr="00ED0774">
        <w:rPr>
          <w:rStyle w:val="affb"/>
        </w:rPr>
        <w:t>здравоохранения</w:t>
      </w:r>
      <w:r w:rsidR="00926681" w:rsidRPr="00ED0774">
        <w:rPr>
          <w:rStyle w:val="affb"/>
        </w:rPr>
        <w:t xml:space="preserve"> </w:t>
      </w:r>
      <w:r w:rsidR="00D7311F" w:rsidRPr="00ED0774">
        <w:rPr>
          <w:rStyle w:val="affb"/>
        </w:rPr>
        <w:t>(</w:t>
      </w:r>
      <w:r w:rsidR="00774143" w:rsidRPr="00ED0774">
        <w:rPr>
          <w:rStyle w:val="affb"/>
        </w:rPr>
        <w:t>ВОЗ</w:t>
      </w:r>
      <w:r w:rsidR="00D7311F" w:rsidRPr="00ED0774">
        <w:rPr>
          <w:rStyle w:val="affb"/>
        </w:rPr>
        <w:t>)</w:t>
      </w:r>
      <w:r w:rsidR="00774143" w:rsidRPr="00ED0774">
        <w:rPr>
          <w:rStyle w:val="affb"/>
        </w:rPr>
        <w:t>,</w:t>
      </w:r>
      <w:r w:rsidR="00926681" w:rsidRPr="00ED0774">
        <w:rPr>
          <w:rStyle w:val="affb"/>
        </w:rPr>
        <w:t xml:space="preserve"> </w:t>
      </w:r>
      <w:r w:rsidR="00774143" w:rsidRPr="00ED0774">
        <w:rPr>
          <w:rStyle w:val="affb"/>
        </w:rPr>
        <w:t>2016</w:t>
      </w:r>
      <w:r w:rsidRPr="00ED0774">
        <w:rPr>
          <w:rStyle w:val="affb"/>
        </w:rPr>
        <w:t>)</w:t>
      </w:r>
      <w:r w:rsidR="00926681" w:rsidRPr="00ED0774">
        <w:rPr>
          <w:rStyle w:val="affb"/>
          <w:b w:val="0"/>
        </w:rPr>
        <w:t xml:space="preserve"> </w:t>
      </w:r>
      <w:r w:rsidR="003932EE" w:rsidRPr="00ED0774">
        <w:rPr>
          <w:rStyle w:val="affb"/>
        </w:rPr>
        <w:fldChar w:fldCharType="begin" w:fldLock="1"/>
      </w:r>
      <w:r w:rsidR="000E616A">
        <w:rPr>
          <w:rStyle w:val="affb"/>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id":"ITEM-2","itemData":{"DOI":"10.1182/blood-2016-03-643544","ISSN":"15280020","PMID":"27069254","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author":[{"dropping-particle":"","family":"Arber","given":"Daniel A.","non-dropping-particle":"","parse-names":false,"suffix":""},{"dropping-particle":"","family":"Orazi","given":"Attilio","non-dropping-particle":"","parse-names":false,"suffix":""},{"dropping-particle":"","family":"Hasserjian","given":"Robert","non-dropping-particle":"","parse-names":false,"suffix":""},{"dropping-particle":"","family":"Thiele","given":"Jürgen","non-dropping-particle":"","parse-names":false,"suffix":""},{"dropping-particle":"","family":"Borowitz","given":"Michael J.","non-dropping-particle":"","parse-names":false,"suffix":""},{"dropping-particle":"","family":"Beau","given":"Michelle M.","non-dropping-particle":"Le","parse-names":false,"suffix":""},{"dropping-particle":"","family":"Bloomfield","given":"Clara D.","non-dropping-particle":"","parse-names":false,"suffix":""},{"dropping-particle":"","family":"Cazzola","given":"Mario","non-dropping-particle":"","parse-names":false,"suffix":""},{"dropping-particle":"","family":"Vardiman","given":"James W.","non-dropping-particle":"","parse-names":false,"suffix":""}],"container-title":"Blood","id":"ITEM-2","issue":"20","issued":{"date-parts":[["2016","5","19"]]},"page":"2391-2405","publisher":"American Society of Hematology","title":"The 2016 revision to the World Health Organization classification of myeloid neoplasms and acute leukemia","type":"article","volume":"127"},"uris":["http://www.mendeley.com/documents/?uuid=d97bcd23-0465-45b0-a168-49f6a6e0d90e"]}],"mendeley":{"formattedCitation":"[4,5]","plainTextFormattedCitation":"[4,5]","previouslyFormattedCitation":"[4,5]"},"properties":{"noteIndex":0},"schema":"https://github.com/citation-style-language/schema/raw/master/csl-citation.json"}</w:instrText>
      </w:r>
      <w:r w:rsidR="003932EE" w:rsidRPr="00ED0774">
        <w:rPr>
          <w:rStyle w:val="affb"/>
        </w:rPr>
        <w:fldChar w:fldCharType="separate"/>
      </w:r>
      <w:r w:rsidR="00B32728" w:rsidRPr="00ED0774">
        <w:rPr>
          <w:rStyle w:val="affb"/>
          <w:b w:val="0"/>
          <w:noProof/>
        </w:rPr>
        <w:t>[4,5]</w:t>
      </w:r>
      <w:r w:rsidR="003932EE" w:rsidRPr="00ED0774">
        <w:rPr>
          <w:rStyle w:val="affb"/>
        </w:rPr>
        <w:fldChar w:fldCharType="end"/>
      </w:r>
      <w:r w:rsidR="00926681" w:rsidRPr="00ED0774">
        <w:rPr>
          <w:rStyle w:val="affb"/>
        </w:rPr>
        <w:t xml:space="preserve"> </w:t>
      </w:r>
    </w:p>
    <w:p w14:paraId="04F7CF1A" w14:textId="097194F2" w:rsidR="006E5861" w:rsidRPr="00ED0774" w:rsidRDefault="004A3B1D" w:rsidP="00705E68">
      <w:pPr>
        <w:pStyle w:val="afd"/>
        <w:spacing w:beforeAutospacing="0" w:afterAutospacing="0" w:line="360" w:lineRule="auto"/>
        <w:ind w:firstLine="708"/>
        <w:contextualSpacing/>
        <w:divId w:val="659507628"/>
      </w:pPr>
      <w:r w:rsidRPr="00ED0774">
        <w:t>Классификация</w:t>
      </w:r>
      <w:r w:rsidR="00926681" w:rsidRPr="00ED0774">
        <w:t xml:space="preserve"> </w:t>
      </w:r>
      <w:r w:rsidR="0072262D" w:rsidRPr="00ED0774">
        <w:t>Всемир</w:t>
      </w:r>
      <w:r w:rsidR="009D18CF" w:rsidRPr="00ED0774">
        <w:t>н</w:t>
      </w:r>
      <w:r w:rsidR="0072262D" w:rsidRPr="00ED0774">
        <w:t>ой организации здравоохранения (</w:t>
      </w:r>
      <w:r w:rsidRPr="00ED0774">
        <w:t>ВОЗ</w:t>
      </w:r>
      <w:r w:rsidR="0072262D" w:rsidRPr="00ED0774">
        <w:t>)</w:t>
      </w:r>
      <w:r w:rsidR="00926681" w:rsidRPr="00ED0774">
        <w:t xml:space="preserve"> </w:t>
      </w:r>
      <w:r w:rsidRPr="00ED0774">
        <w:t>(2016</w:t>
      </w:r>
      <w:r w:rsidR="00D80AC9" w:rsidRPr="00ED0774">
        <w:t>)</w:t>
      </w:r>
      <w:r w:rsidR="00926681" w:rsidRPr="00ED0774">
        <w:t xml:space="preserve"> </w:t>
      </w:r>
      <w:r w:rsidR="00D80AC9" w:rsidRPr="00ED0774">
        <w:t>подразделяет</w:t>
      </w:r>
      <w:r w:rsidR="00926681" w:rsidRPr="00ED0774">
        <w:t xml:space="preserve"> </w:t>
      </w:r>
      <w:r w:rsidR="00D80AC9" w:rsidRPr="00ED0774">
        <w:t>все</w:t>
      </w:r>
      <w:r w:rsidR="00926681" w:rsidRPr="00ED0774">
        <w:t xml:space="preserve"> </w:t>
      </w:r>
      <w:r w:rsidR="00D80AC9" w:rsidRPr="00ED0774">
        <w:t>ОМЛ,</w:t>
      </w:r>
      <w:r w:rsidR="00926681" w:rsidRPr="00ED0774">
        <w:t xml:space="preserve"> </w:t>
      </w:r>
      <w:r w:rsidR="00D80AC9" w:rsidRPr="00ED0774">
        <w:t>основываясь</w:t>
      </w:r>
      <w:r w:rsidR="00926681" w:rsidRPr="00ED0774">
        <w:t xml:space="preserve"> </w:t>
      </w:r>
      <w:r w:rsidR="00D80AC9" w:rsidRPr="00ED0774">
        <w:t>на</w:t>
      </w:r>
      <w:r w:rsidR="00926681" w:rsidRPr="00ED0774">
        <w:t xml:space="preserve"> </w:t>
      </w:r>
      <w:r w:rsidR="00D80AC9" w:rsidRPr="00ED0774">
        <w:t>их</w:t>
      </w:r>
      <w:r w:rsidR="00926681" w:rsidRPr="00ED0774">
        <w:t xml:space="preserve"> </w:t>
      </w:r>
      <w:r w:rsidR="00D80AC9" w:rsidRPr="00ED0774">
        <w:t>цитогенетических</w:t>
      </w:r>
      <w:r w:rsidR="00926681" w:rsidRPr="00ED0774">
        <w:t xml:space="preserve"> </w:t>
      </w:r>
      <w:r w:rsidR="00D80AC9" w:rsidRPr="00ED0774">
        <w:t>и</w:t>
      </w:r>
      <w:r w:rsidR="00926681" w:rsidRPr="00ED0774">
        <w:t xml:space="preserve"> </w:t>
      </w:r>
      <w:r w:rsidR="00D80AC9" w:rsidRPr="00ED0774">
        <w:t>молекулярно-генетических</w:t>
      </w:r>
      <w:r w:rsidR="00926681" w:rsidRPr="00ED0774">
        <w:t xml:space="preserve"> </w:t>
      </w:r>
      <w:r w:rsidR="00D80AC9" w:rsidRPr="00ED0774">
        <w:t>особенностях,</w:t>
      </w:r>
      <w:r w:rsidR="00926681" w:rsidRPr="00ED0774">
        <w:t xml:space="preserve"> </w:t>
      </w:r>
      <w:r w:rsidR="00D80AC9" w:rsidRPr="00ED0774">
        <w:t>и</w:t>
      </w:r>
      <w:r w:rsidR="00926681" w:rsidRPr="00ED0774">
        <w:t xml:space="preserve"> </w:t>
      </w:r>
      <w:r w:rsidR="00D80AC9" w:rsidRPr="00ED0774">
        <w:t>именно</w:t>
      </w:r>
      <w:r w:rsidR="00926681" w:rsidRPr="00ED0774">
        <w:t xml:space="preserve"> </w:t>
      </w:r>
      <w:r w:rsidR="00D80AC9" w:rsidRPr="00ED0774">
        <w:t>эти</w:t>
      </w:r>
      <w:r w:rsidR="00926681" w:rsidRPr="00ED0774">
        <w:t xml:space="preserve"> </w:t>
      </w:r>
      <w:r w:rsidR="00D80AC9" w:rsidRPr="00ED0774">
        <w:t>особенности</w:t>
      </w:r>
      <w:r w:rsidR="00926681" w:rsidRPr="00ED0774">
        <w:t xml:space="preserve"> </w:t>
      </w:r>
      <w:r w:rsidR="00D80AC9" w:rsidRPr="00ED0774">
        <w:t>формируют</w:t>
      </w:r>
      <w:r w:rsidR="00926681" w:rsidRPr="00ED0774">
        <w:t xml:space="preserve"> </w:t>
      </w:r>
      <w:r w:rsidR="00D80AC9" w:rsidRPr="00ED0774">
        <w:t>клинико-патологические</w:t>
      </w:r>
      <w:r w:rsidR="00926681" w:rsidRPr="00ED0774">
        <w:t xml:space="preserve"> </w:t>
      </w:r>
      <w:r w:rsidR="00D80AC9" w:rsidRPr="00ED0774">
        <w:t>группы:</w:t>
      </w:r>
    </w:p>
    <w:p w14:paraId="31D0D118"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устойчиво</w:t>
      </w:r>
      <w:r w:rsidR="00926681" w:rsidRPr="00ED0774">
        <w:rPr>
          <w:b/>
          <w:i/>
          <w:color w:val="000000"/>
        </w:rPr>
        <w:t xml:space="preserve"> </w:t>
      </w:r>
      <w:r w:rsidRPr="00ED0774">
        <w:rPr>
          <w:b/>
          <w:i/>
          <w:color w:val="000000"/>
        </w:rPr>
        <w:t>выявляемыми</w:t>
      </w:r>
      <w:r w:rsidR="00926681" w:rsidRPr="00ED0774">
        <w:rPr>
          <w:b/>
          <w:i/>
          <w:color w:val="000000"/>
        </w:rPr>
        <w:t xml:space="preserve"> </w:t>
      </w:r>
      <w:r w:rsidRPr="00ED0774">
        <w:rPr>
          <w:b/>
          <w:i/>
          <w:color w:val="000000"/>
        </w:rPr>
        <w:t>генетическими</w:t>
      </w:r>
      <w:r w:rsidR="00926681" w:rsidRPr="00ED0774">
        <w:rPr>
          <w:b/>
          <w:i/>
          <w:color w:val="000000"/>
        </w:rPr>
        <w:t xml:space="preserve"> </w:t>
      </w:r>
      <w:r w:rsidRPr="00ED0774">
        <w:rPr>
          <w:b/>
          <w:i/>
          <w:color w:val="000000"/>
        </w:rPr>
        <w:t>аномалиями</w:t>
      </w:r>
    </w:p>
    <w:p w14:paraId="32F2457C"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8;21)(</w:t>
      </w:r>
      <w:r w:rsidRPr="00ED0774">
        <w:rPr>
          <w:color w:val="000000"/>
          <w:lang w:val="de-DE"/>
        </w:rPr>
        <w:t>q</w:t>
      </w:r>
      <w:r w:rsidRPr="00ED0774">
        <w:rPr>
          <w:color w:val="000000"/>
        </w:rPr>
        <w:t>22;</w:t>
      </w:r>
      <w:r w:rsidRPr="00ED0774">
        <w:rPr>
          <w:color w:val="000000"/>
          <w:lang w:val="de-DE"/>
        </w:rPr>
        <w:t>q</w:t>
      </w:r>
      <w:r w:rsidRPr="00ED0774">
        <w:rPr>
          <w:color w:val="000000"/>
        </w:rPr>
        <w:t>22);</w:t>
      </w:r>
      <w:r w:rsidR="00926681" w:rsidRPr="00ED0774">
        <w:rPr>
          <w:color w:val="000000"/>
        </w:rPr>
        <w:t xml:space="preserve"> </w:t>
      </w:r>
      <w:r w:rsidRPr="00ED0774">
        <w:rPr>
          <w:i/>
          <w:iCs/>
          <w:color w:val="000000"/>
          <w:lang w:val="de-DE"/>
        </w:rPr>
        <w:t>RUNX</w:t>
      </w:r>
      <w:r w:rsidRPr="00ED0774">
        <w:rPr>
          <w:i/>
          <w:iCs/>
          <w:color w:val="000000"/>
        </w:rPr>
        <w:t>1-</w:t>
      </w:r>
      <w:r w:rsidRPr="00ED0774">
        <w:rPr>
          <w:i/>
          <w:iCs/>
          <w:color w:val="000000"/>
          <w:lang w:val="de-DE"/>
        </w:rPr>
        <w:t>RUNX</w:t>
      </w:r>
      <w:r w:rsidRPr="00ED0774">
        <w:rPr>
          <w:i/>
          <w:iCs/>
          <w:color w:val="000000"/>
        </w:rPr>
        <w:t>1</w:t>
      </w:r>
      <w:r w:rsidRPr="00ED0774">
        <w:rPr>
          <w:i/>
          <w:iCs/>
          <w:color w:val="000000"/>
          <w:lang w:val="de-DE"/>
        </w:rPr>
        <w:t>T</w:t>
      </w:r>
      <w:r w:rsidRPr="00ED0774">
        <w:rPr>
          <w:i/>
          <w:iCs/>
          <w:color w:val="000000"/>
        </w:rPr>
        <w:t>1</w:t>
      </w:r>
    </w:p>
    <w:p w14:paraId="13606FA1"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inv</w:t>
      </w:r>
      <w:r w:rsidRPr="00ED0774">
        <w:rPr>
          <w:color w:val="000000"/>
        </w:rPr>
        <w:t>(16)(</w:t>
      </w:r>
      <w:r w:rsidRPr="00ED0774">
        <w:rPr>
          <w:color w:val="000000"/>
          <w:lang w:val="de-DE"/>
        </w:rPr>
        <w:t>p</w:t>
      </w:r>
      <w:r w:rsidRPr="00ED0774">
        <w:rPr>
          <w:color w:val="000000"/>
        </w:rPr>
        <w:t>13.1</w:t>
      </w:r>
      <w:r w:rsidRPr="00ED0774">
        <w:rPr>
          <w:color w:val="000000"/>
          <w:lang w:val="de-DE"/>
        </w:rPr>
        <w:t>q</w:t>
      </w:r>
      <w:r w:rsidRPr="00ED0774">
        <w:rPr>
          <w:color w:val="000000"/>
        </w:rPr>
        <w:t>22)</w:t>
      </w:r>
      <w:r w:rsidR="00926681" w:rsidRPr="00ED0774">
        <w:rPr>
          <w:color w:val="000000"/>
        </w:rPr>
        <w:t xml:space="preserve"> </w:t>
      </w:r>
      <w:r w:rsidR="00D647A6" w:rsidRPr="00ED0774">
        <w:rPr>
          <w:color w:val="000000"/>
        </w:rPr>
        <w:t>или</w:t>
      </w:r>
      <w:r w:rsidR="00926681" w:rsidRPr="00ED0774">
        <w:rPr>
          <w:color w:val="000000"/>
        </w:rPr>
        <w:t xml:space="preserve"> </w:t>
      </w:r>
      <w:r w:rsidRPr="00ED0774">
        <w:rPr>
          <w:color w:val="000000"/>
          <w:lang w:val="de-DE"/>
        </w:rPr>
        <w:t>t</w:t>
      </w:r>
      <w:r w:rsidRPr="00ED0774">
        <w:rPr>
          <w:color w:val="000000"/>
        </w:rPr>
        <w:t>(16;16)(</w:t>
      </w:r>
      <w:r w:rsidRPr="00ED0774">
        <w:rPr>
          <w:color w:val="000000"/>
          <w:lang w:val="de-DE"/>
        </w:rPr>
        <w:t>p</w:t>
      </w:r>
      <w:r w:rsidRPr="00ED0774">
        <w:rPr>
          <w:color w:val="000000"/>
        </w:rPr>
        <w:t>13.1;</w:t>
      </w:r>
      <w:r w:rsidRPr="00ED0774">
        <w:rPr>
          <w:color w:val="000000"/>
          <w:lang w:val="de-DE"/>
        </w:rPr>
        <w:t>q</w:t>
      </w:r>
      <w:r w:rsidRPr="00ED0774">
        <w:rPr>
          <w:color w:val="000000"/>
        </w:rPr>
        <w:t>22);</w:t>
      </w:r>
      <w:r w:rsidR="00926681" w:rsidRPr="00ED0774">
        <w:rPr>
          <w:color w:val="000000"/>
        </w:rPr>
        <w:t xml:space="preserve"> </w:t>
      </w:r>
      <w:r w:rsidRPr="00ED0774">
        <w:rPr>
          <w:i/>
          <w:iCs/>
          <w:color w:val="000000"/>
          <w:lang w:val="de-DE"/>
        </w:rPr>
        <w:t>CBFB</w:t>
      </w:r>
      <w:r w:rsidRPr="00ED0774">
        <w:rPr>
          <w:color w:val="000000"/>
        </w:rPr>
        <w:t>-</w:t>
      </w:r>
      <w:r w:rsidRPr="00ED0774">
        <w:rPr>
          <w:i/>
          <w:iCs/>
          <w:color w:val="000000"/>
          <w:lang w:val="de-DE"/>
        </w:rPr>
        <w:t>MYH</w:t>
      </w:r>
      <w:r w:rsidRPr="00ED0774">
        <w:rPr>
          <w:i/>
          <w:iCs/>
          <w:color w:val="000000"/>
        </w:rPr>
        <w:t>11</w:t>
      </w:r>
    </w:p>
    <w:p w14:paraId="75A73533" w14:textId="77777777" w:rsidR="004A3B1D" w:rsidRPr="00ED0774" w:rsidRDefault="006F0EAC" w:rsidP="00705E68">
      <w:pPr>
        <w:ind w:left="708" w:firstLine="720"/>
        <w:contextualSpacing/>
        <w:divId w:val="659507628"/>
        <w:rPr>
          <w:i/>
          <w:iCs/>
          <w:color w:val="000000"/>
        </w:rPr>
      </w:pPr>
      <w:r w:rsidRPr="00ED0774">
        <w:rPr>
          <w:color w:val="000000"/>
        </w:rPr>
        <w:t>Острый промиелоцитарный лейкоз</w:t>
      </w:r>
      <w:r w:rsidR="00926681" w:rsidRPr="00ED0774">
        <w:rPr>
          <w:color w:val="000000"/>
        </w:rPr>
        <w:t xml:space="preserve"> </w:t>
      </w:r>
      <w:r w:rsidR="004A3B1D" w:rsidRPr="00ED0774">
        <w:rPr>
          <w:color w:val="000000"/>
        </w:rPr>
        <w:t>с</w:t>
      </w:r>
      <w:r w:rsidR="00926681" w:rsidRPr="00ED0774">
        <w:rPr>
          <w:color w:val="000000"/>
        </w:rPr>
        <w:t xml:space="preserve"> </w:t>
      </w:r>
      <w:r w:rsidR="004A3B1D" w:rsidRPr="00ED0774">
        <w:rPr>
          <w:color w:val="000000"/>
          <w:lang w:val="de-DE"/>
        </w:rPr>
        <w:t>t</w:t>
      </w:r>
      <w:r w:rsidR="004A3B1D" w:rsidRPr="00ED0774">
        <w:rPr>
          <w:color w:val="000000"/>
        </w:rPr>
        <w:t>(15;17)(</w:t>
      </w:r>
      <w:r w:rsidR="004A3B1D" w:rsidRPr="00ED0774">
        <w:rPr>
          <w:color w:val="000000"/>
          <w:lang w:val="de-DE"/>
        </w:rPr>
        <w:t>q</w:t>
      </w:r>
      <w:r w:rsidR="004A3B1D" w:rsidRPr="00ED0774">
        <w:rPr>
          <w:color w:val="000000"/>
        </w:rPr>
        <w:t>22;</w:t>
      </w:r>
      <w:r w:rsidR="004A3B1D" w:rsidRPr="00ED0774">
        <w:rPr>
          <w:color w:val="000000"/>
          <w:lang w:val="de-DE"/>
        </w:rPr>
        <w:t>q</w:t>
      </w:r>
      <w:r w:rsidR="004A3B1D" w:rsidRPr="00ED0774">
        <w:rPr>
          <w:color w:val="000000"/>
        </w:rPr>
        <w:t>12);</w:t>
      </w:r>
      <w:r w:rsidR="00926681" w:rsidRPr="00ED0774">
        <w:rPr>
          <w:color w:val="000000"/>
        </w:rPr>
        <w:t xml:space="preserve"> </w:t>
      </w:r>
      <w:r w:rsidR="004A3B1D" w:rsidRPr="00ED0774">
        <w:rPr>
          <w:i/>
          <w:iCs/>
          <w:color w:val="000000"/>
          <w:lang w:val="de-DE"/>
        </w:rPr>
        <w:t>PML</w:t>
      </w:r>
      <w:r w:rsidR="004A3B1D" w:rsidRPr="00ED0774">
        <w:rPr>
          <w:color w:val="000000"/>
        </w:rPr>
        <w:t>-</w:t>
      </w:r>
      <w:r w:rsidR="004A3B1D" w:rsidRPr="00ED0774">
        <w:rPr>
          <w:i/>
          <w:iCs/>
          <w:color w:val="000000"/>
          <w:lang w:val="de-DE"/>
        </w:rPr>
        <w:t>RARA</w:t>
      </w:r>
    </w:p>
    <w:p w14:paraId="2AB0CAD5" w14:textId="77777777" w:rsidR="004A3B1D" w:rsidRPr="00ED0774" w:rsidRDefault="004A3B1D" w:rsidP="00705E68">
      <w:pPr>
        <w:ind w:left="708" w:firstLine="720"/>
        <w:contextualSpacing/>
        <w:divId w:val="659507628"/>
        <w:rPr>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9;11)(</w:t>
      </w:r>
      <w:r w:rsidRPr="00ED0774">
        <w:rPr>
          <w:color w:val="000000"/>
          <w:lang w:val="de-DE"/>
        </w:rPr>
        <w:t>p</w:t>
      </w:r>
      <w:r w:rsidRPr="00ED0774">
        <w:rPr>
          <w:color w:val="000000"/>
        </w:rPr>
        <w:t>22;</w:t>
      </w:r>
      <w:r w:rsidRPr="00ED0774">
        <w:rPr>
          <w:color w:val="000000"/>
          <w:lang w:val="de-DE"/>
        </w:rPr>
        <w:t>q</w:t>
      </w:r>
      <w:r w:rsidRPr="00ED0774">
        <w:rPr>
          <w:color w:val="000000"/>
        </w:rPr>
        <w:t>23);</w:t>
      </w:r>
      <w:r w:rsidR="00926681" w:rsidRPr="00ED0774">
        <w:rPr>
          <w:color w:val="000000"/>
        </w:rPr>
        <w:t xml:space="preserve"> </w:t>
      </w:r>
      <w:r w:rsidRPr="00ED0774">
        <w:rPr>
          <w:i/>
          <w:iCs/>
          <w:color w:val="000000"/>
          <w:lang w:val="de-DE"/>
        </w:rPr>
        <w:t>MLLT</w:t>
      </w:r>
      <w:r w:rsidRPr="00ED0774">
        <w:rPr>
          <w:i/>
          <w:iCs/>
          <w:color w:val="000000"/>
        </w:rPr>
        <w:t>3</w:t>
      </w:r>
      <w:r w:rsidRPr="00ED0774">
        <w:rPr>
          <w:color w:val="000000"/>
        </w:rPr>
        <w:t>-</w:t>
      </w:r>
      <w:r w:rsidRPr="00ED0774">
        <w:rPr>
          <w:i/>
          <w:iCs/>
          <w:color w:val="000000"/>
          <w:lang w:val="de-DE"/>
        </w:rPr>
        <w:t>MLL</w:t>
      </w:r>
    </w:p>
    <w:p w14:paraId="5B621708"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6;9)(</w:t>
      </w:r>
      <w:r w:rsidRPr="00ED0774">
        <w:rPr>
          <w:color w:val="000000"/>
          <w:lang w:val="de-DE"/>
        </w:rPr>
        <w:t>p</w:t>
      </w:r>
      <w:r w:rsidRPr="00ED0774">
        <w:rPr>
          <w:color w:val="000000"/>
        </w:rPr>
        <w:t>23;</w:t>
      </w:r>
      <w:r w:rsidRPr="00ED0774">
        <w:rPr>
          <w:color w:val="000000"/>
          <w:lang w:val="de-DE"/>
        </w:rPr>
        <w:t>q</w:t>
      </w:r>
      <w:r w:rsidRPr="00ED0774">
        <w:rPr>
          <w:color w:val="000000"/>
        </w:rPr>
        <w:t>34);</w:t>
      </w:r>
      <w:r w:rsidR="00926681" w:rsidRPr="00ED0774">
        <w:rPr>
          <w:color w:val="000000"/>
        </w:rPr>
        <w:t xml:space="preserve"> </w:t>
      </w:r>
      <w:r w:rsidRPr="00ED0774">
        <w:rPr>
          <w:i/>
          <w:iCs/>
          <w:color w:val="000000"/>
          <w:lang w:val="de-DE"/>
        </w:rPr>
        <w:t>DEK</w:t>
      </w:r>
      <w:r w:rsidRPr="00ED0774">
        <w:rPr>
          <w:color w:val="000000"/>
        </w:rPr>
        <w:t>-</w:t>
      </w:r>
      <w:r w:rsidRPr="00ED0774">
        <w:rPr>
          <w:i/>
          <w:iCs/>
          <w:color w:val="000000"/>
          <w:lang w:val="de-DE"/>
        </w:rPr>
        <w:t>NUP</w:t>
      </w:r>
      <w:r w:rsidRPr="00ED0774">
        <w:rPr>
          <w:i/>
          <w:iCs/>
          <w:color w:val="000000"/>
        </w:rPr>
        <w:t>214</w:t>
      </w:r>
    </w:p>
    <w:p w14:paraId="5D1A7CF3"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inv</w:t>
      </w:r>
      <w:r w:rsidRPr="00ED0774">
        <w:rPr>
          <w:color w:val="000000"/>
        </w:rPr>
        <w:t>(3)(</w:t>
      </w:r>
      <w:r w:rsidRPr="00ED0774">
        <w:rPr>
          <w:color w:val="000000"/>
          <w:lang w:val="de-DE"/>
        </w:rPr>
        <w:t>q</w:t>
      </w:r>
      <w:r w:rsidRPr="00ED0774">
        <w:rPr>
          <w:color w:val="000000"/>
        </w:rPr>
        <w:t>21</w:t>
      </w:r>
      <w:r w:rsidRPr="00ED0774">
        <w:rPr>
          <w:color w:val="000000"/>
          <w:lang w:val="de-DE"/>
        </w:rPr>
        <w:t>q</w:t>
      </w:r>
      <w:r w:rsidRPr="00ED0774">
        <w:rPr>
          <w:color w:val="000000"/>
        </w:rPr>
        <w:t>26.2)</w:t>
      </w:r>
      <w:r w:rsidR="00926681" w:rsidRPr="00ED0774">
        <w:rPr>
          <w:color w:val="000000"/>
        </w:rPr>
        <w:t xml:space="preserve"> </w:t>
      </w:r>
      <w:r w:rsidR="00D647A6" w:rsidRPr="00ED0774">
        <w:rPr>
          <w:color w:val="000000"/>
        </w:rPr>
        <w:t>или</w:t>
      </w:r>
      <w:r w:rsidR="00926681" w:rsidRPr="00ED0774">
        <w:rPr>
          <w:color w:val="000000"/>
        </w:rPr>
        <w:t xml:space="preserve"> </w:t>
      </w:r>
      <w:r w:rsidRPr="00ED0774">
        <w:rPr>
          <w:color w:val="000000"/>
          <w:lang w:val="de-DE"/>
        </w:rPr>
        <w:t>t</w:t>
      </w:r>
      <w:r w:rsidRPr="00ED0774">
        <w:rPr>
          <w:color w:val="000000"/>
        </w:rPr>
        <w:t>(3;3)(</w:t>
      </w:r>
      <w:r w:rsidRPr="00ED0774">
        <w:rPr>
          <w:color w:val="000000"/>
          <w:lang w:val="de-DE"/>
        </w:rPr>
        <w:t>q</w:t>
      </w:r>
      <w:r w:rsidRPr="00ED0774">
        <w:rPr>
          <w:color w:val="000000"/>
        </w:rPr>
        <w:t>21;</w:t>
      </w:r>
      <w:r w:rsidRPr="00ED0774">
        <w:rPr>
          <w:color w:val="000000"/>
          <w:lang w:val="de-DE"/>
        </w:rPr>
        <w:t>q</w:t>
      </w:r>
      <w:r w:rsidRPr="00ED0774">
        <w:rPr>
          <w:color w:val="000000"/>
        </w:rPr>
        <w:t>26.2);</w:t>
      </w:r>
      <w:r w:rsidR="00926681" w:rsidRPr="00ED0774">
        <w:rPr>
          <w:color w:val="000000"/>
        </w:rPr>
        <w:t xml:space="preserve"> </w:t>
      </w:r>
      <w:r w:rsidRPr="00ED0774">
        <w:rPr>
          <w:i/>
          <w:iCs/>
          <w:color w:val="000000"/>
          <w:lang w:val="de-DE"/>
        </w:rPr>
        <w:t>RPN</w:t>
      </w:r>
      <w:r w:rsidRPr="00ED0774">
        <w:rPr>
          <w:i/>
          <w:iCs/>
          <w:color w:val="000000"/>
        </w:rPr>
        <w:t>1</w:t>
      </w:r>
      <w:r w:rsidRPr="00ED0774">
        <w:rPr>
          <w:color w:val="000000"/>
        </w:rPr>
        <w:t>-</w:t>
      </w:r>
      <w:r w:rsidRPr="00ED0774">
        <w:rPr>
          <w:i/>
          <w:iCs/>
          <w:color w:val="000000"/>
          <w:lang w:val="de-DE"/>
        </w:rPr>
        <w:t>EVI</w:t>
      </w:r>
      <w:r w:rsidRPr="00ED0774">
        <w:rPr>
          <w:i/>
          <w:iCs/>
          <w:color w:val="000000"/>
        </w:rPr>
        <w:t>1</w:t>
      </w:r>
    </w:p>
    <w:p w14:paraId="5C385775" w14:textId="77777777" w:rsidR="004A3B1D" w:rsidRPr="00ED0774" w:rsidRDefault="004A3B1D" w:rsidP="00705E68">
      <w:pPr>
        <w:ind w:left="708" w:firstLine="720"/>
        <w:contextualSpacing/>
        <w:divId w:val="659507628"/>
        <w:rPr>
          <w:i/>
          <w:iCs/>
          <w:color w:val="000000"/>
        </w:rPr>
      </w:pPr>
      <w:r w:rsidRPr="00ED0774">
        <w:rPr>
          <w:color w:val="000000"/>
        </w:rPr>
        <w:t>ОМЛ</w:t>
      </w:r>
      <w:r w:rsidR="00926681" w:rsidRPr="00ED0774">
        <w:rPr>
          <w:color w:val="000000"/>
        </w:rPr>
        <w:t xml:space="preserve"> </w:t>
      </w:r>
      <w:r w:rsidRPr="00ED0774">
        <w:rPr>
          <w:color w:val="000000"/>
        </w:rPr>
        <w:t>(мегакариобластны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de-DE"/>
        </w:rPr>
        <w:t>t</w:t>
      </w:r>
      <w:r w:rsidRPr="00ED0774">
        <w:rPr>
          <w:color w:val="000000"/>
        </w:rPr>
        <w:t>(1;22)(</w:t>
      </w:r>
      <w:r w:rsidRPr="00ED0774">
        <w:rPr>
          <w:color w:val="000000"/>
          <w:lang w:val="de-DE"/>
        </w:rPr>
        <w:t>p</w:t>
      </w:r>
      <w:r w:rsidRPr="00ED0774">
        <w:rPr>
          <w:color w:val="000000"/>
        </w:rPr>
        <w:t>13;</w:t>
      </w:r>
      <w:r w:rsidRPr="00ED0774">
        <w:rPr>
          <w:color w:val="000000"/>
          <w:lang w:val="de-DE"/>
        </w:rPr>
        <w:t>q</w:t>
      </w:r>
      <w:r w:rsidRPr="00ED0774">
        <w:rPr>
          <w:color w:val="000000"/>
        </w:rPr>
        <w:t>13);</w:t>
      </w:r>
      <w:r w:rsidR="00926681" w:rsidRPr="00ED0774">
        <w:rPr>
          <w:color w:val="000000"/>
        </w:rPr>
        <w:t xml:space="preserve"> </w:t>
      </w:r>
      <w:r w:rsidRPr="00ED0774">
        <w:rPr>
          <w:i/>
          <w:iCs/>
          <w:color w:val="000000"/>
          <w:lang w:val="de-DE"/>
        </w:rPr>
        <w:t>RBM</w:t>
      </w:r>
      <w:r w:rsidRPr="00ED0774">
        <w:rPr>
          <w:i/>
          <w:iCs/>
          <w:color w:val="000000"/>
        </w:rPr>
        <w:t>15</w:t>
      </w:r>
      <w:r w:rsidRPr="00ED0774">
        <w:rPr>
          <w:color w:val="000000"/>
        </w:rPr>
        <w:t>-</w:t>
      </w:r>
      <w:r w:rsidRPr="00ED0774">
        <w:rPr>
          <w:i/>
          <w:iCs/>
          <w:color w:val="000000"/>
          <w:lang w:val="de-DE"/>
        </w:rPr>
        <w:t>MKL</w:t>
      </w:r>
      <w:r w:rsidRPr="00ED0774">
        <w:rPr>
          <w:i/>
          <w:iCs/>
          <w:color w:val="000000"/>
        </w:rPr>
        <w:t>1</w:t>
      </w:r>
    </w:p>
    <w:p w14:paraId="788013E5" w14:textId="77777777" w:rsidR="004A3B1D" w:rsidRPr="00ED0774" w:rsidRDefault="004A3B1D" w:rsidP="00705E68">
      <w:pPr>
        <w:ind w:left="708" w:firstLine="720"/>
        <w:contextualSpacing/>
        <w:divId w:val="659507628"/>
        <w:rPr>
          <w:i/>
          <w:color w:val="000000"/>
        </w:rPr>
      </w:pP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i/>
          <w:color w:val="000000"/>
          <w:lang w:val="en-US"/>
        </w:rPr>
        <w:t>BCR</w:t>
      </w:r>
      <w:r w:rsidRPr="00ED0774">
        <w:rPr>
          <w:i/>
          <w:color w:val="000000"/>
        </w:rPr>
        <w:t>/</w:t>
      </w:r>
      <w:r w:rsidRPr="00ED0774">
        <w:rPr>
          <w:i/>
          <w:color w:val="000000"/>
          <w:lang w:val="en-US"/>
        </w:rPr>
        <w:t>ABL</w:t>
      </w:r>
      <w:r w:rsidRPr="00ED0774">
        <w:rPr>
          <w:i/>
          <w:color w:val="000000"/>
        </w:rPr>
        <w:t>1*</w:t>
      </w:r>
    </w:p>
    <w:p w14:paraId="648823B6" w14:textId="77777777" w:rsidR="004A3B1D" w:rsidRPr="00ED0774" w:rsidRDefault="004A3B1D" w:rsidP="00275537">
      <w:pPr>
        <w:numPr>
          <w:ilvl w:val="0"/>
          <w:numId w:val="12"/>
        </w:numPr>
        <w:contextualSpacing/>
        <w:divId w:val="659507628"/>
        <w:rPr>
          <w:b/>
          <w:i/>
          <w:iCs/>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генными</w:t>
      </w:r>
      <w:r w:rsidR="00926681" w:rsidRPr="00ED0774">
        <w:rPr>
          <w:b/>
          <w:i/>
          <w:color w:val="000000"/>
        </w:rPr>
        <w:t xml:space="preserve"> </w:t>
      </w:r>
      <w:r w:rsidRPr="00ED0774">
        <w:rPr>
          <w:b/>
          <w:i/>
          <w:color w:val="000000"/>
        </w:rPr>
        <w:t>мутациями*:</w:t>
      </w:r>
      <w:r w:rsidR="00926681" w:rsidRPr="00ED0774">
        <w:rPr>
          <w:b/>
          <w:i/>
          <w:color w:val="000000"/>
        </w:rPr>
        <w:t xml:space="preserve"> </w:t>
      </w:r>
    </w:p>
    <w:p w14:paraId="55CEF022"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мутированным</w:t>
      </w:r>
      <w:r w:rsidR="00926681" w:rsidRPr="00ED0774">
        <w:rPr>
          <w:iCs/>
          <w:color w:val="000000"/>
        </w:rPr>
        <w:t xml:space="preserve"> </w:t>
      </w:r>
      <w:r w:rsidRPr="00ED0774">
        <w:rPr>
          <w:iCs/>
          <w:color w:val="000000"/>
        </w:rPr>
        <w:t>геном</w:t>
      </w:r>
      <w:r w:rsidR="00926681" w:rsidRPr="00ED0774">
        <w:rPr>
          <w:iCs/>
          <w:color w:val="000000"/>
        </w:rPr>
        <w:t xml:space="preserve"> </w:t>
      </w:r>
      <w:r w:rsidRPr="00ED0774">
        <w:rPr>
          <w:i/>
          <w:iCs/>
          <w:color w:val="000000"/>
          <w:lang w:val="en-US"/>
        </w:rPr>
        <w:t>NPM</w:t>
      </w:r>
      <w:r w:rsidRPr="00ED0774">
        <w:rPr>
          <w:i/>
          <w:iCs/>
          <w:color w:val="000000"/>
        </w:rPr>
        <w:t>1</w:t>
      </w:r>
      <w:r w:rsidRPr="00ED0774">
        <w:rPr>
          <w:iCs/>
          <w:color w:val="000000"/>
        </w:rPr>
        <w:t>*</w:t>
      </w:r>
    </w:p>
    <w:p w14:paraId="7EDF1B38"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биаллельной</w:t>
      </w:r>
      <w:r w:rsidR="00926681" w:rsidRPr="00ED0774">
        <w:rPr>
          <w:iCs/>
          <w:color w:val="000000"/>
        </w:rPr>
        <w:t xml:space="preserve"> </w:t>
      </w:r>
      <w:r w:rsidRPr="00ED0774">
        <w:rPr>
          <w:iCs/>
          <w:color w:val="000000"/>
        </w:rPr>
        <w:t>мутацией</w:t>
      </w:r>
      <w:r w:rsidR="00926681" w:rsidRPr="00ED0774">
        <w:rPr>
          <w:iCs/>
          <w:color w:val="000000"/>
        </w:rPr>
        <w:t xml:space="preserve"> </w:t>
      </w:r>
      <w:r w:rsidRPr="00ED0774">
        <w:rPr>
          <w:iCs/>
          <w:color w:val="000000"/>
        </w:rPr>
        <w:t>гена</w:t>
      </w:r>
      <w:r w:rsidR="00926681" w:rsidRPr="00ED0774">
        <w:rPr>
          <w:iCs/>
          <w:color w:val="000000"/>
        </w:rPr>
        <w:t xml:space="preserve"> </w:t>
      </w:r>
      <w:r w:rsidRPr="00ED0774">
        <w:rPr>
          <w:i/>
          <w:iCs/>
          <w:color w:val="000000"/>
          <w:lang w:val="en-US"/>
        </w:rPr>
        <w:t>CEBPA</w:t>
      </w:r>
      <w:r w:rsidRPr="00ED0774">
        <w:rPr>
          <w:iCs/>
          <w:color w:val="000000"/>
        </w:rPr>
        <w:t>*</w:t>
      </w:r>
    </w:p>
    <w:p w14:paraId="50242F80" w14:textId="77777777" w:rsidR="004A3B1D" w:rsidRPr="00ED0774" w:rsidRDefault="004A3B1D" w:rsidP="00705E68">
      <w:pPr>
        <w:ind w:left="1440"/>
        <w:contextualSpacing/>
        <w:divId w:val="659507628"/>
        <w:rPr>
          <w:iCs/>
          <w:color w:val="000000"/>
        </w:rPr>
      </w:pPr>
      <w:r w:rsidRPr="00ED0774">
        <w:rPr>
          <w:iCs/>
          <w:color w:val="000000"/>
        </w:rPr>
        <w:t>ОМЛ</w:t>
      </w:r>
      <w:r w:rsidR="00926681" w:rsidRPr="00ED0774">
        <w:rPr>
          <w:iCs/>
          <w:color w:val="000000"/>
        </w:rPr>
        <w:t xml:space="preserve"> </w:t>
      </w:r>
      <w:r w:rsidRPr="00ED0774">
        <w:rPr>
          <w:iCs/>
          <w:color w:val="000000"/>
        </w:rPr>
        <w:t>с</w:t>
      </w:r>
      <w:r w:rsidR="00926681" w:rsidRPr="00ED0774">
        <w:rPr>
          <w:iCs/>
          <w:color w:val="000000"/>
        </w:rPr>
        <w:t xml:space="preserve"> </w:t>
      </w:r>
      <w:r w:rsidRPr="00ED0774">
        <w:rPr>
          <w:iCs/>
          <w:color w:val="000000"/>
        </w:rPr>
        <w:t>мутированным</w:t>
      </w:r>
      <w:r w:rsidR="00926681" w:rsidRPr="00ED0774">
        <w:rPr>
          <w:iCs/>
          <w:color w:val="000000"/>
        </w:rPr>
        <w:t xml:space="preserve"> </w:t>
      </w:r>
      <w:r w:rsidRPr="00ED0774">
        <w:rPr>
          <w:iCs/>
          <w:color w:val="000000"/>
        </w:rPr>
        <w:t>геном</w:t>
      </w:r>
      <w:r w:rsidR="00926681" w:rsidRPr="00ED0774">
        <w:rPr>
          <w:iCs/>
          <w:color w:val="000000"/>
        </w:rPr>
        <w:t xml:space="preserve"> </w:t>
      </w:r>
      <w:r w:rsidRPr="00ED0774">
        <w:rPr>
          <w:i/>
          <w:iCs/>
          <w:color w:val="000000"/>
          <w:lang w:val="en-US"/>
        </w:rPr>
        <w:t>RUNX</w:t>
      </w:r>
      <w:r w:rsidRPr="00ED0774">
        <w:rPr>
          <w:i/>
          <w:iCs/>
          <w:color w:val="000000"/>
        </w:rPr>
        <w:t>1</w:t>
      </w:r>
      <w:r w:rsidRPr="00ED0774">
        <w:rPr>
          <w:iCs/>
          <w:color w:val="000000"/>
        </w:rPr>
        <w:t>*</w:t>
      </w:r>
    </w:p>
    <w:p w14:paraId="173F1A98"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изменениями,</w:t>
      </w:r>
      <w:r w:rsidR="00926681" w:rsidRPr="00ED0774">
        <w:rPr>
          <w:b/>
          <w:i/>
          <w:color w:val="000000"/>
        </w:rPr>
        <w:t xml:space="preserve"> </w:t>
      </w:r>
      <w:r w:rsidRPr="00ED0774">
        <w:rPr>
          <w:b/>
          <w:i/>
          <w:color w:val="000000"/>
        </w:rPr>
        <w:t>связанными</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миелодисплазией</w:t>
      </w:r>
      <w:r w:rsidR="00926681" w:rsidRPr="00ED0774">
        <w:rPr>
          <w:b/>
          <w:i/>
          <w:color w:val="000000"/>
        </w:rPr>
        <w:t xml:space="preserve"> </w:t>
      </w:r>
    </w:p>
    <w:p w14:paraId="6AEBEB91" w14:textId="77777777" w:rsidR="004A3B1D" w:rsidRPr="00ED0774" w:rsidRDefault="004A3B1D" w:rsidP="00275537">
      <w:pPr>
        <w:numPr>
          <w:ilvl w:val="0"/>
          <w:numId w:val="12"/>
        </w:numPr>
        <w:contextualSpacing/>
        <w:divId w:val="659507628"/>
        <w:rPr>
          <w:b/>
          <w:i/>
          <w:color w:val="000000"/>
        </w:rPr>
      </w:pPr>
      <w:r w:rsidRPr="00ED0774">
        <w:rPr>
          <w:b/>
          <w:i/>
          <w:color w:val="000000"/>
        </w:rPr>
        <w:t>Миелоидные</w:t>
      </w:r>
      <w:r w:rsidR="00926681" w:rsidRPr="00ED0774">
        <w:rPr>
          <w:b/>
          <w:i/>
          <w:color w:val="000000"/>
        </w:rPr>
        <w:t xml:space="preserve"> </w:t>
      </w:r>
      <w:r w:rsidRPr="00ED0774">
        <w:rPr>
          <w:b/>
          <w:i/>
          <w:color w:val="000000"/>
        </w:rPr>
        <w:t>неоплазии,</w:t>
      </w:r>
      <w:r w:rsidR="00926681" w:rsidRPr="00ED0774">
        <w:rPr>
          <w:b/>
          <w:i/>
          <w:color w:val="000000"/>
        </w:rPr>
        <w:t xml:space="preserve"> </w:t>
      </w:r>
      <w:r w:rsidRPr="00ED0774">
        <w:rPr>
          <w:b/>
          <w:i/>
          <w:color w:val="000000"/>
        </w:rPr>
        <w:t>связанные</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предшествующей</w:t>
      </w:r>
      <w:r w:rsidR="00926681" w:rsidRPr="00ED0774">
        <w:rPr>
          <w:b/>
          <w:i/>
          <w:color w:val="000000"/>
        </w:rPr>
        <w:t xml:space="preserve"> </w:t>
      </w:r>
      <w:r w:rsidRPr="00ED0774">
        <w:rPr>
          <w:b/>
          <w:i/>
          <w:color w:val="000000"/>
        </w:rPr>
        <w:t>ХТ</w:t>
      </w:r>
      <w:r w:rsidR="00926681" w:rsidRPr="00ED0774">
        <w:rPr>
          <w:b/>
          <w:i/>
          <w:color w:val="000000"/>
        </w:rPr>
        <w:t xml:space="preserve"> </w:t>
      </w:r>
    </w:p>
    <w:p w14:paraId="77B91C46" w14:textId="77777777" w:rsidR="004A3B1D" w:rsidRPr="00ED0774" w:rsidRDefault="004A3B1D" w:rsidP="00275537">
      <w:pPr>
        <w:numPr>
          <w:ilvl w:val="0"/>
          <w:numId w:val="12"/>
        </w:numPr>
        <w:contextualSpacing/>
        <w:divId w:val="659507628"/>
        <w:rPr>
          <w:b/>
          <w:i/>
          <w:color w:val="000000"/>
        </w:rPr>
      </w:pPr>
      <w:r w:rsidRPr="00ED0774">
        <w:rPr>
          <w:b/>
          <w:i/>
          <w:color w:val="000000"/>
        </w:rPr>
        <w:t>ОМЛ,</w:t>
      </w:r>
      <w:r w:rsidR="00926681" w:rsidRPr="00ED0774">
        <w:rPr>
          <w:b/>
          <w:i/>
          <w:color w:val="000000"/>
        </w:rPr>
        <w:t xml:space="preserve"> </w:t>
      </w:r>
      <w:r w:rsidRPr="00ED0774">
        <w:rPr>
          <w:b/>
          <w:i/>
          <w:color w:val="000000"/>
        </w:rPr>
        <w:t>по-другому</w:t>
      </w:r>
      <w:r w:rsidR="00926681" w:rsidRPr="00ED0774">
        <w:rPr>
          <w:b/>
          <w:i/>
          <w:color w:val="000000"/>
        </w:rPr>
        <w:t xml:space="preserve"> </w:t>
      </w:r>
      <w:r w:rsidRPr="00ED0774">
        <w:rPr>
          <w:b/>
          <w:i/>
          <w:color w:val="000000"/>
        </w:rPr>
        <w:t>не</w:t>
      </w:r>
      <w:r w:rsidR="00926681" w:rsidRPr="00ED0774">
        <w:rPr>
          <w:b/>
          <w:i/>
          <w:color w:val="000000"/>
        </w:rPr>
        <w:t xml:space="preserve"> </w:t>
      </w:r>
      <w:r w:rsidRPr="00ED0774">
        <w:rPr>
          <w:b/>
          <w:i/>
          <w:color w:val="000000"/>
        </w:rPr>
        <w:t>специфицированные</w:t>
      </w:r>
      <w:r w:rsidR="00926681" w:rsidRPr="00ED0774">
        <w:rPr>
          <w:b/>
          <w:i/>
          <w:color w:val="000000"/>
        </w:rPr>
        <w:t xml:space="preserve"> </w:t>
      </w:r>
      <w:r w:rsidRPr="00ED0774">
        <w:rPr>
          <w:b/>
          <w:i/>
          <w:color w:val="000000"/>
        </w:rPr>
        <w:t>(</w:t>
      </w:r>
      <w:r w:rsidRPr="00ED0774">
        <w:rPr>
          <w:b/>
          <w:i/>
          <w:color w:val="000000"/>
          <w:lang w:val="en-US"/>
        </w:rPr>
        <w:t>NOS</w:t>
      </w:r>
      <w:r w:rsidRPr="00ED0774">
        <w:rPr>
          <w:b/>
          <w:i/>
          <w:color w:val="000000"/>
        </w:rPr>
        <w:t>)</w:t>
      </w:r>
    </w:p>
    <w:p w14:paraId="137E9A5A" w14:textId="77777777" w:rsidR="004A3B1D" w:rsidRPr="00ED0774" w:rsidRDefault="004A3B1D" w:rsidP="00705E68">
      <w:pPr>
        <w:ind w:left="708" w:firstLine="720"/>
        <w:contextualSpacing/>
        <w:divId w:val="659507628"/>
        <w:rPr>
          <w:color w:val="000000"/>
        </w:rPr>
      </w:pPr>
      <w:r w:rsidRPr="00ED0774">
        <w:rPr>
          <w:color w:val="000000"/>
        </w:rPr>
        <w:lastRenderedPageBreak/>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нимальной</w:t>
      </w:r>
      <w:r w:rsidR="00926681" w:rsidRPr="00ED0774">
        <w:rPr>
          <w:color w:val="000000"/>
        </w:rPr>
        <w:t xml:space="preserve"> </w:t>
      </w:r>
      <w:r w:rsidRPr="00ED0774">
        <w:rPr>
          <w:color w:val="000000"/>
        </w:rPr>
        <w:t>дифференцировкой</w:t>
      </w:r>
    </w:p>
    <w:p w14:paraId="7AF417FA"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без</w:t>
      </w:r>
      <w:r w:rsidR="00926681" w:rsidRPr="00ED0774">
        <w:rPr>
          <w:color w:val="000000"/>
        </w:rPr>
        <w:t xml:space="preserve"> </w:t>
      </w:r>
      <w:r w:rsidRPr="00ED0774">
        <w:rPr>
          <w:color w:val="000000"/>
        </w:rPr>
        <w:t>созревания</w:t>
      </w:r>
    </w:p>
    <w:p w14:paraId="0148D54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бласт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созреванием</w:t>
      </w:r>
    </w:p>
    <w:p w14:paraId="62299C7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иеломонобластный</w:t>
      </w:r>
      <w:r w:rsidR="00926681" w:rsidRPr="00ED0774">
        <w:rPr>
          <w:color w:val="000000"/>
        </w:rPr>
        <w:t xml:space="preserve"> </w:t>
      </w:r>
      <w:r w:rsidRPr="00ED0774">
        <w:rPr>
          <w:color w:val="000000"/>
        </w:rPr>
        <w:t>лейкоз</w:t>
      </w:r>
    </w:p>
    <w:p w14:paraId="71636AA0"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онобластный/моноцитарный</w:t>
      </w:r>
      <w:r w:rsidR="00926681" w:rsidRPr="00ED0774">
        <w:rPr>
          <w:color w:val="000000"/>
        </w:rPr>
        <w:t xml:space="preserve"> </w:t>
      </w:r>
      <w:r w:rsidRPr="00ED0774">
        <w:rPr>
          <w:color w:val="000000"/>
        </w:rPr>
        <w:t>лейкоз</w:t>
      </w:r>
    </w:p>
    <w:p w14:paraId="0DFE5DAF"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эритромиелоз</w:t>
      </w:r>
    </w:p>
    <w:p w14:paraId="725CC93B"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мегакариобластный</w:t>
      </w:r>
      <w:r w:rsidR="00926681" w:rsidRPr="00ED0774">
        <w:rPr>
          <w:color w:val="000000"/>
        </w:rPr>
        <w:t xml:space="preserve"> </w:t>
      </w:r>
      <w:r w:rsidRPr="00ED0774">
        <w:rPr>
          <w:color w:val="000000"/>
        </w:rPr>
        <w:t>лейкоз</w:t>
      </w:r>
    </w:p>
    <w:p w14:paraId="6CA0C149"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базофилов</w:t>
      </w:r>
    </w:p>
    <w:p w14:paraId="6E23FA3D" w14:textId="77777777" w:rsidR="004A3B1D" w:rsidRPr="00ED0774" w:rsidRDefault="004A3B1D" w:rsidP="00705E68">
      <w:pPr>
        <w:ind w:left="144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панмиелоз</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фиброзом</w:t>
      </w:r>
      <w:r w:rsidR="00926681" w:rsidRPr="00ED0774">
        <w:rPr>
          <w:color w:val="000000"/>
        </w:rPr>
        <w:t xml:space="preserve"> </w:t>
      </w:r>
      <w:r w:rsidRPr="00ED0774">
        <w:rPr>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острый</w:t>
      </w:r>
      <w:r w:rsidR="00926681" w:rsidRPr="00ED0774">
        <w:rPr>
          <w:color w:val="000000"/>
        </w:rPr>
        <w:t xml:space="preserve"> </w:t>
      </w:r>
      <w:r w:rsidRPr="00ED0774">
        <w:rPr>
          <w:color w:val="000000"/>
        </w:rPr>
        <w:t>миелофиброз</w:t>
      </w:r>
      <w:r w:rsidR="00D647A6" w:rsidRPr="00ED0774">
        <w:rPr>
          <w:color w:val="000000"/>
        </w:rPr>
        <w:t>,</w:t>
      </w:r>
      <w:r w:rsidR="00926681" w:rsidRPr="00ED0774">
        <w:rPr>
          <w:color w:val="000000"/>
        </w:rPr>
        <w:t xml:space="preserve"> </w:t>
      </w:r>
      <w:r w:rsidRPr="00ED0774">
        <w:rPr>
          <w:color w:val="000000"/>
        </w:rPr>
        <w:t>острый</w:t>
      </w:r>
      <w:r w:rsidR="00926681" w:rsidRPr="00ED0774">
        <w:rPr>
          <w:color w:val="000000"/>
        </w:rPr>
        <w:t xml:space="preserve"> </w:t>
      </w:r>
      <w:r w:rsidRPr="00ED0774">
        <w:rPr>
          <w:color w:val="000000"/>
        </w:rPr>
        <w:t>миелосклероз)</w:t>
      </w:r>
    </w:p>
    <w:p w14:paraId="7543E593" w14:textId="77777777" w:rsidR="004A3B1D" w:rsidRPr="00ED0774" w:rsidRDefault="004A3B1D" w:rsidP="00275537">
      <w:pPr>
        <w:numPr>
          <w:ilvl w:val="0"/>
          <w:numId w:val="13"/>
        </w:numPr>
        <w:contextualSpacing/>
        <w:divId w:val="659507628"/>
        <w:rPr>
          <w:color w:val="000000"/>
        </w:rPr>
      </w:pPr>
      <w:r w:rsidRPr="00ED0774">
        <w:rPr>
          <w:b/>
          <w:i/>
          <w:color w:val="000000"/>
        </w:rPr>
        <w:t>Миелоидная</w:t>
      </w:r>
      <w:r w:rsidR="00926681" w:rsidRPr="00ED0774">
        <w:rPr>
          <w:b/>
          <w:i/>
          <w:color w:val="000000"/>
        </w:rPr>
        <w:t xml:space="preserve"> </w:t>
      </w:r>
      <w:r w:rsidRPr="00ED0774">
        <w:rPr>
          <w:b/>
          <w:i/>
          <w:color w:val="000000"/>
        </w:rPr>
        <w:t>саркома</w:t>
      </w:r>
      <w:r w:rsidR="00926681" w:rsidRPr="00ED0774">
        <w:rPr>
          <w:color w:val="000000"/>
        </w:rPr>
        <w:t xml:space="preserve"> </w:t>
      </w:r>
      <w:r w:rsidRPr="00ED0774">
        <w:rPr>
          <w:color w:val="000000"/>
        </w:rPr>
        <w:t>(</w:t>
      </w:r>
      <w:r w:rsidRPr="00ED0774">
        <w:rPr>
          <w:iCs/>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экстрамедуллярная</w:t>
      </w:r>
      <w:r w:rsidR="00926681" w:rsidRPr="00ED0774">
        <w:rPr>
          <w:color w:val="000000"/>
        </w:rPr>
        <w:t xml:space="preserve"> </w:t>
      </w:r>
      <w:r w:rsidRPr="00ED0774">
        <w:rPr>
          <w:color w:val="000000"/>
        </w:rPr>
        <w:t>миелоидная</w:t>
      </w:r>
      <w:r w:rsidR="00926681" w:rsidRPr="00ED0774">
        <w:rPr>
          <w:color w:val="000000"/>
        </w:rPr>
        <w:t xml:space="preserve"> </w:t>
      </w:r>
      <w:r w:rsidRPr="00ED0774">
        <w:rPr>
          <w:color w:val="000000"/>
        </w:rPr>
        <w:t>опухоль</w:t>
      </w:r>
      <w:r w:rsidR="00D647A6" w:rsidRPr="00ED0774">
        <w:rPr>
          <w:color w:val="000000"/>
        </w:rPr>
        <w:t>,</w:t>
      </w:r>
      <w:r w:rsidR="00926681" w:rsidRPr="00ED0774">
        <w:rPr>
          <w:color w:val="000000"/>
        </w:rPr>
        <w:t xml:space="preserve"> </w:t>
      </w:r>
      <w:r w:rsidRPr="00ED0774">
        <w:rPr>
          <w:color w:val="000000"/>
        </w:rPr>
        <w:t>гранулоцитарная</w:t>
      </w:r>
      <w:r w:rsidR="00926681" w:rsidRPr="00ED0774">
        <w:rPr>
          <w:color w:val="000000"/>
        </w:rPr>
        <w:t xml:space="preserve"> </w:t>
      </w:r>
      <w:r w:rsidRPr="00ED0774">
        <w:rPr>
          <w:color w:val="000000"/>
        </w:rPr>
        <w:t>саркома</w:t>
      </w:r>
      <w:r w:rsidR="00D647A6" w:rsidRPr="00ED0774">
        <w:rPr>
          <w:color w:val="000000"/>
        </w:rPr>
        <w:t>,</w:t>
      </w:r>
      <w:r w:rsidR="00926681" w:rsidRPr="00ED0774">
        <w:rPr>
          <w:color w:val="000000"/>
        </w:rPr>
        <w:t xml:space="preserve"> </w:t>
      </w:r>
      <w:r w:rsidRPr="00ED0774">
        <w:rPr>
          <w:color w:val="000000"/>
        </w:rPr>
        <w:t>хлорома)</w:t>
      </w:r>
    </w:p>
    <w:p w14:paraId="48CB3C80" w14:textId="77777777" w:rsidR="004A3B1D" w:rsidRPr="00ED0774" w:rsidRDefault="004A3B1D" w:rsidP="00275537">
      <w:pPr>
        <w:numPr>
          <w:ilvl w:val="0"/>
          <w:numId w:val="13"/>
        </w:numPr>
        <w:contextualSpacing/>
        <w:divId w:val="659507628"/>
        <w:rPr>
          <w:b/>
          <w:i/>
          <w:color w:val="000000"/>
        </w:rPr>
      </w:pPr>
      <w:r w:rsidRPr="00ED0774">
        <w:rPr>
          <w:b/>
          <w:i/>
          <w:color w:val="000000"/>
        </w:rPr>
        <w:t>Миелоидные</w:t>
      </w:r>
      <w:r w:rsidR="00926681" w:rsidRPr="00ED0774">
        <w:rPr>
          <w:b/>
          <w:i/>
          <w:color w:val="000000"/>
        </w:rPr>
        <w:t xml:space="preserve"> </w:t>
      </w:r>
      <w:r w:rsidRPr="00ED0774">
        <w:rPr>
          <w:b/>
          <w:i/>
          <w:color w:val="000000"/>
        </w:rPr>
        <w:t>опухоли,</w:t>
      </w:r>
      <w:r w:rsidR="00926681" w:rsidRPr="00ED0774">
        <w:rPr>
          <w:b/>
          <w:i/>
          <w:color w:val="000000"/>
        </w:rPr>
        <w:t xml:space="preserve"> </w:t>
      </w:r>
      <w:r w:rsidRPr="00ED0774">
        <w:rPr>
          <w:b/>
          <w:i/>
          <w:color w:val="000000"/>
        </w:rPr>
        <w:t>связанные</w:t>
      </w:r>
      <w:r w:rsidR="00926681" w:rsidRPr="00ED0774">
        <w:rPr>
          <w:b/>
          <w:i/>
          <w:color w:val="000000"/>
        </w:rPr>
        <w:t xml:space="preserve"> </w:t>
      </w:r>
      <w:r w:rsidRPr="00ED0774">
        <w:rPr>
          <w:b/>
          <w:i/>
          <w:color w:val="000000"/>
        </w:rPr>
        <w:t>с</w:t>
      </w:r>
      <w:r w:rsidR="00926681" w:rsidRPr="00ED0774">
        <w:rPr>
          <w:b/>
          <w:i/>
          <w:color w:val="000000"/>
        </w:rPr>
        <w:t xml:space="preserve"> </w:t>
      </w:r>
      <w:r w:rsidRPr="00ED0774">
        <w:rPr>
          <w:b/>
          <w:i/>
          <w:color w:val="000000"/>
        </w:rPr>
        <w:t>синдромом</w:t>
      </w:r>
      <w:r w:rsidR="00926681" w:rsidRPr="00ED0774">
        <w:rPr>
          <w:b/>
          <w:i/>
          <w:color w:val="000000"/>
        </w:rPr>
        <w:t xml:space="preserve"> </w:t>
      </w:r>
      <w:r w:rsidRPr="00ED0774">
        <w:rPr>
          <w:b/>
          <w:i/>
          <w:color w:val="000000"/>
        </w:rPr>
        <w:t>Дауна</w:t>
      </w:r>
      <w:r w:rsidR="00926681" w:rsidRPr="00ED0774">
        <w:rPr>
          <w:b/>
          <w:i/>
          <w:color w:val="000000"/>
        </w:rPr>
        <w:t xml:space="preserve"> </w:t>
      </w:r>
    </w:p>
    <w:p w14:paraId="37DCDD55" w14:textId="77777777" w:rsidR="004A3B1D" w:rsidRPr="00ED0774" w:rsidRDefault="004A3B1D" w:rsidP="00705E68">
      <w:pPr>
        <w:ind w:left="708" w:firstLine="720"/>
        <w:contextualSpacing/>
        <w:divId w:val="659507628"/>
        <w:rPr>
          <w:color w:val="000000"/>
        </w:rPr>
      </w:pPr>
      <w:r w:rsidRPr="00ED0774">
        <w:rPr>
          <w:color w:val="000000"/>
        </w:rPr>
        <w:t>Транзиторный</w:t>
      </w:r>
      <w:r w:rsidR="00926681" w:rsidRPr="00ED0774">
        <w:rPr>
          <w:color w:val="000000"/>
        </w:rPr>
        <w:t xml:space="preserve"> </w:t>
      </w:r>
      <w:r w:rsidRPr="00ED0774">
        <w:rPr>
          <w:color w:val="000000"/>
        </w:rPr>
        <w:t>аномальный</w:t>
      </w:r>
      <w:r w:rsidR="00926681" w:rsidRPr="00ED0774">
        <w:rPr>
          <w:color w:val="000000"/>
        </w:rPr>
        <w:t xml:space="preserve"> </w:t>
      </w:r>
      <w:r w:rsidRPr="00ED0774">
        <w:rPr>
          <w:color w:val="000000"/>
        </w:rPr>
        <w:t>миелопоэз</w:t>
      </w:r>
      <w:r w:rsidR="00926681" w:rsidRPr="00ED0774">
        <w:rPr>
          <w:color w:val="000000"/>
        </w:rPr>
        <w:t xml:space="preserve"> </w:t>
      </w:r>
      <w:r w:rsidRPr="00ED0774">
        <w:rPr>
          <w:color w:val="000000"/>
        </w:rPr>
        <w:t>(син</w:t>
      </w:r>
      <w:r w:rsidR="00D647A6" w:rsidRPr="00ED0774">
        <w:rPr>
          <w:color w:val="000000"/>
        </w:rPr>
        <w:t>оним</w:t>
      </w:r>
      <w:r w:rsidRPr="00ED0774">
        <w:rPr>
          <w:color w:val="000000"/>
        </w:rPr>
        <w:t>:</w:t>
      </w:r>
      <w:r w:rsidR="00926681" w:rsidRPr="00ED0774">
        <w:rPr>
          <w:color w:val="000000"/>
        </w:rPr>
        <w:t xml:space="preserve"> </w:t>
      </w:r>
      <w:r w:rsidRPr="00ED0774">
        <w:rPr>
          <w:color w:val="000000"/>
        </w:rPr>
        <w:t>транзиторное</w:t>
      </w:r>
      <w:r w:rsidR="00926681" w:rsidRPr="00ED0774">
        <w:rPr>
          <w:color w:val="000000"/>
        </w:rPr>
        <w:t xml:space="preserve"> </w:t>
      </w:r>
      <w:r w:rsidR="00D647A6" w:rsidRPr="00ED0774">
        <w:rPr>
          <w:color w:val="000000"/>
        </w:rPr>
        <w:t>миелопролиферативное</w:t>
      </w:r>
      <w:r w:rsidR="00926681" w:rsidRPr="00ED0774">
        <w:rPr>
          <w:color w:val="000000"/>
        </w:rPr>
        <w:t xml:space="preserve"> </w:t>
      </w:r>
      <w:r w:rsidR="00D647A6" w:rsidRPr="00ED0774">
        <w:rPr>
          <w:color w:val="000000"/>
        </w:rPr>
        <w:t>заболевание</w:t>
      </w:r>
      <w:r w:rsidR="00926681" w:rsidRPr="00ED0774">
        <w:rPr>
          <w:color w:val="000000"/>
        </w:rPr>
        <w:t xml:space="preserve"> </w:t>
      </w:r>
      <w:r w:rsidR="00D647A6" w:rsidRPr="00ED0774">
        <w:rPr>
          <w:color w:val="000000"/>
        </w:rPr>
        <w:t>(</w:t>
      </w:r>
      <w:r w:rsidRPr="00ED0774">
        <w:rPr>
          <w:color w:val="000000"/>
        </w:rPr>
        <w:t>МПЗ)</w:t>
      </w:r>
      <w:r w:rsidR="00D647A6" w:rsidRPr="00ED0774">
        <w:rPr>
          <w:color w:val="000000"/>
        </w:rPr>
        <w:t>)</w:t>
      </w:r>
    </w:p>
    <w:p w14:paraId="2F23CFC2" w14:textId="77777777" w:rsidR="004A3B1D" w:rsidRPr="00ED0774" w:rsidRDefault="004A3B1D" w:rsidP="00705E68">
      <w:pPr>
        <w:ind w:left="708" w:firstLine="720"/>
        <w:contextualSpacing/>
        <w:divId w:val="659507628"/>
        <w:rPr>
          <w:color w:val="000000"/>
        </w:rPr>
      </w:pPr>
      <w:r w:rsidRPr="00ED0774">
        <w:rPr>
          <w:color w:val="000000"/>
        </w:rPr>
        <w:t>Миелоидн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вязанны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синдромом</w:t>
      </w:r>
      <w:r w:rsidR="00926681" w:rsidRPr="00ED0774">
        <w:rPr>
          <w:color w:val="000000"/>
        </w:rPr>
        <w:t xml:space="preserve"> </w:t>
      </w:r>
      <w:r w:rsidRPr="00ED0774">
        <w:rPr>
          <w:color w:val="000000"/>
        </w:rPr>
        <w:t>Дауна</w:t>
      </w:r>
      <w:r w:rsidR="00926681" w:rsidRPr="00ED0774">
        <w:rPr>
          <w:color w:val="000000"/>
        </w:rPr>
        <w:t xml:space="preserve"> </w:t>
      </w:r>
    </w:p>
    <w:p w14:paraId="0BE62311" w14:textId="77777777" w:rsidR="004A3B1D" w:rsidRPr="00ED0774" w:rsidRDefault="004A3B1D" w:rsidP="00275537">
      <w:pPr>
        <w:numPr>
          <w:ilvl w:val="0"/>
          <w:numId w:val="14"/>
        </w:numPr>
        <w:contextualSpacing/>
        <w:divId w:val="659507628"/>
        <w:rPr>
          <w:b/>
          <w:i/>
          <w:color w:val="000000"/>
        </w:rPr>
      </w:pPr>
      <w:r w:rsidRPr="00ED0774">
        <w:rPr>
          <w:b/>
          <w:i/>
          <w:color w:val="000000"/>
        </w:rPr>
        <w:t>Опухоль</w:t>
      </w:r>
      <w:r w:rsidR="00926681" w:rsidRPr="00ED0774">
        <w:rPr>
          <w:b/>
          <w:i/>
          <w:color w:val="000000"/>
        </w:rPr>
        <w:t xml:space="preserve"> </w:t>
      </w:r>
      <w:r w:rsidRPr="00ED0774">
        <w:rPr>
          <w:b/>
          <w:i/>
          <w:color w:val="000000"/>
        </w:rPr>
        <w:t>из</w:t>
      </w:r>
      <w:r w:rsidR="00926681" w:rsidRPr="00ED0774">
        <w:rPr>
          <w:b/>
          <w:i/>
          <w:color w:val="000000"/>
        </w:rPr>
        <w:t xml:space="preserve"> </w:t>
      </w:r>
      <w:r w:rsidRPr="00ED0774">
        <w:rPr>
          <w:b/>
          <w:i/>
          <w:color w:val="000000"/>
        </w:rPr>
        <w:t>плазмацитоидных</w:t>
      </w:r>
      <w:r w:rsidR="00926681" w:rsidRPr="00ED0774">
        <w:rPr>
          <w:b/>
          <w:i/>
          <w:color w:val="000000"/>
        </w:rPr>
        <w:t xml:space="preserve"> </w:t>
      </w:r>
      <w:r w:rsidRPr="00ED0774">
        <w:rPr>
          <w:b/>
          <w:i/>
          <w:color w:val="000000"/>
        </w:rPr>
        <w:t>дендритных</w:t>
      </w:r>
      <w:r w:rsidR="00926681" w:rsidRPr="00ED0774">
        <w:rPr>
          <w:b/>
          <w:i/>
          <w:color w:val="000000"/>
        </w:rPr>
        <w:t xml:space="preserve"> </w:t>
      </w:r>
      <w:r w:rsidRPr="00ED0774">
        <w:rPr>
          <w:b/>
          <w:i/>
          <w:color w:val="000000"/>
        </w:rPr>
        <w:t>клеток</w:t>
      </w:r>
    </w:p>
    <w:p w14:paraId="16DBF1A2" w14:textId="77777777" w:rsidR="004A3B1D" w:rsidRPr="00ED0774" w:rsidRDefault="004A3B1D" w:rsidP="00275537">
      <w:pPr>
        <w:numPr>
          <w:ilvl w:val="0"/>
          <w:numId w:val="14"/>
        </w:numPr>
        <w:contextualSpacing/>
        <w:divId w:val="659507628"/>
        <w:rPr>
          <w:b/>
          <w:i/>
          <w:color w:val="000000"/>
        </w:rPr>
      </w:pPr>
      <w:r w:rsidRPr="00ED0774">
        <w:rPr>
          <w:b/>
          <w:i/>
          <w:color w:val="000000"/>
        </w:rPr>
        <w:t>Острые</w:t>
      </w:r>
      <w:r w:rsidR="00926681" w:rsidRPr="00ED0774">
        <w:rPr>
          <w:b/>
          <w:i/>
          <w:color w:val="000000"/>
        </w:rPr>
        <w:t xml:space="preserve"> </w:t>
      </w:r>
      <w:r w:rsidRPr="00ED0774">
        <w:rPr>
          <w:b/>
          <w:i/>
          <w:color w:val="000000"/>
        </w:rPr>
        <w:t>лейкозы</w:t>
      </w:r>
      <w:r w:rsidR="00926681" w:rsidRPr="00ED0774">
        <w:rPr>
          <w:b/>
          <w:i/>
          <w:color w:val="000000"/>
        </w:rPr>
        <w:t xml:space="preserve"> </w:t>
      </w:r>
      <w:r w:rsidRPr="00ED0774">
        <w:rPr>
          <w:b/>
          <w:i/>
          <w:color w:val="000000"/>
        </w:rPr>
        <w:t>неопределенной</w:t>
      </w:r>
      <w:r w:rsidR="00926681" w:rsidRPr="00ED0774">
        <w:rPr>
          <w:b/>
          <w:i/>
          <w:color w:val="000000"/>
        </w:rPr>
        <w:t xml:space="preserve"> </w:t>
      </w:r>
      <w:r w:rsidRPr="00ED0774">
        <w:rPr>
          <w:b/>
          <w:i/>
          <w:color w:val="000000"/>
        </w:rPr>
        <w:t>линии</w:t>
      </w:r>
      <w:r w:rsidR="00926681" w:rsidRPr="00ED0774">
        <w:rPr>
          <w:b/>
          <w:i/>
          <w:color w:val="000000"/>
        </w:rPr>
        <w:t xml:space="preserve"> </w:t>
      </w:r>
      <w:r w:rsidRPr="00ED0774">
        <w:rPr>
          <w:b/>
          <w:i/>
          <w:color w:val="000000"/>
        </w:rPr>
        <w:t>дифференцировки</w:t>
      </w:r>
    </w:p>
    <w:p w14:paraId="0ED19F02"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недифференцированный</w:t>
      </w:r>
      <w:r w:rsidR="00926681" w:rsidRPr="00ED0774">
        <w:rPr>
          <w:color w:val="000000"/>
        </w:rPr>
        <w:t xml:space="preserve"> </w:t>
      </w:r>
      <w:r w:rsidRPr="00ED0774">
        <w:rPr>
          <w:color w:val="000000"/>
        </w:rPr>
        <w:t>лейкоз</w:t>
      </w:r>
    </w:p>
    <w:p w14:paraId="1ACDCA53" w14:textId="77777777" w:rsidR="004A3B1D" w:rsidRPr="00ED0774" w:rsidRDefault="004A3B1D" w:rsidP="00705E68">
      <w:pPr>
        <w:ind w:left="708" w:firstLine="720"/>
        <w:contextualSpacing/>
        <w:divId w:val="659507628"/>
        <w:rPr>
          <w:color w:val="000000"/>
        </w:rPr>
      </w:pPr>
      <w:r w:rsidRPr="00ED0774">
        <w:rPr>
          <w:color w:val="000000"/>
        </w:rPr>
        <w:t>Острый</w:t>
      </w:r>
      <w:r w:rsidR="00926681" w:rsidRPr="00ED0774">
        <w:rPr>
          <w:color w:val="000000"/>
        </w:rPr>
        <w:t xml:space="preserve"> </w:t>
      </w:r>
      <w:r w:rsidRPr="00ED0774">
        <w:rPr>
          <w:color w:val="000000"/>
        </w:rPr>
        <w:t>лейкоз</w:t>
      </w:r>
      <w:r w:rsidR="00926681" w:rsidRPr="00ED0774">
        <w:rPr>
          <w:color w:val="000000"/>
        </w:rPr>
        <w:t xml:space="preserve"> </w:t>
      </w:r>
      <w:r w:rsidRPr="00ED0774">
        <w:rPr>
          <w:color w:val="000000"/>
        </w:rPr>
        <w:t>смешанного</w:t>
      </w:r>
      <w:r w:rsidR="00926681" w:rsidRPr="00ED0774">
        <w:rPr>
          <w:color w:val="000000"/>
        </w:rPr>
        <w:t xml:space="preserve"> </w:t>
      </w:r>
      <w:r w:rsidRPr="00ED0774">
        <w:rPr>
          <w:color w:val="000000"/>
        </w:rPr>
        <w:t>фенотипа</w:t>
      </w:r>
      <w:r w:rsidR="00926681" w:rsidRPr="00ED0774">
        <w:rPr>
          <w:color w:val="000000"/>
        </w:rPr>
        <w:t xml:space="preserve"> </w:t>
      </w:r>
      <w:r w:rsidR="00DB4E71" w:rsidRPr="00ED0774">
        <w:rPr>
          <w:color w:val="000000"/>
        </w:rPr>
        <w:t>(</w:t>
      </w:r>
      <w:r w:rsidR="00DB4E71" w:rsidRPr="00ED0774">
        <w:t>ОЛСФ</w:t>
      </w:r>
      <w:r w:rsidR="00DB4E71" w:rsidRPr="00ED0774">
        <w:rPr>
          <w:color w:val="000000"/>
        </w:rPr>
        <w:t>)</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lang w:val="en-US"/>
        </w:rPr>
        <w:t>t</w:t>
      </w:r>
      <w:r w:rsidRPr="00ED0774">
        <w:rPr>
          <w:color w:val="000000"/>
        </w:rPr>
        <w:t>(9;22)(</w:t>
      </w:r>
      <w:r w:rsidRPr="00ED0774">
        <w:rPr>
          <w:color w:val="000000"/>
          <w:lang w:val="en-US"/>
        </w:rPr>
        <w:t>q</w:t>
      </w:r>
      <w:r w:rsidRPr="00ED0774">
        <w:rPr>
          <w:color w:val="000000"/>
        </w:rPr>
        <w:t>34;</w:t>
      </w:r>
      <w:r w:rsidRPr="00ED0774">
        <w:rPr>
          <w:color w:val="000000"/>
          <w:lang w:val="en-US"/>
        </w:rPr>
        <w:t>q</w:t>
      </w:r>
      <w:r w:rsidRPr="00ED0774">
        <w:rPr>
          <w:color w:val="000000"/>
        </w:rPr>
        <w:t>11.2);</w:t>
      </w:r>
      <w:r w:rsidR="00926681" w:rsidRPr="00ED0774">
        <w:rPr>
          <w:color w:val="000000"/>
        </w:rPr>
        <w:t xml:space="preserve"> </w:t>
      </w:r>
      <w:r w:rsidRPr="00ED0774">
        <w:rPr>
          <w:i/>
          <w:iCs/>
          <w:color w:val="000000"/>
          <w:lang w:val="en-US"/>
        </w:rPr>
        <w:t>BCR</w:t>
      </w:r>
      <w:r w:rsidRPr="00ED0774">
        <w:rPr>
          <w:color w:val="000000"/>
        </w:rPr>
        <w:t>-</w:t>
      </w:r>
      <w:r w:rsidRPr="00ED0774">
        <w:rPr>
          <w:i/>
          <w:iCs/>
          <w:color w:val="000000"/>
          <w:lang w:val="en-US"/>
        </w:rPr>
        <w:t>ABL</w:t>
      </w:r>
      <w:r w:rsidRPr="00ED0774">
        <w:rPr>
          <w:i/>
          <w:iCs/>
          <w:color w:val="000000"/>
        </w:rPr>
        <w:t>1</w:t>
      </w:r>
    </w:p>
    <w:p w14:paraId="63D78746" w14:textId="0D924EF2" w:rsidR="004A3B1D" w:rsidRPr="00ED0774" w:rsidRDefault="00DB4E71" w:rsidP="00705E68">
      <w:pPr>
        <w:ind w:left="1440"/>
        <w:contextualSpacing/>
        <w:divId w:val="659507628"/>
        <w:rPr>
          <w:color w:val="000000"/>
        </w:rPr>
      </w:pPr>
      <w:r w:rsidRPr="00ED0774">
        <w:t>ОЛСФ</w:t>
      </w:r>
      <w:r w:rsidR="00926681" w:rsidRPr="00ED0774">
        <w:rPr>
          <w:color w:val="000000"/>
        </w:rPr>
        <w:t xml:space="preserve"> </w:t>
      </w:r>
      <w:r w:rsidR="004A3B1D" w:rsidRPr="00ED0774">
        <w:rPr>
          <w:color w:val="000000"/>
        </w:rPr>
        <w:t>с</w:t>
      </w:r>
      <w:r w:rsidR="00926681" w:rsidRPr="00ED0774">
        <w:rPr>
          <w:color w:val="000000"/>
        </w:rPr>
        <w:t xml:space="preserve"> </w:t>
      </w:r>
      <w:r w:rsidR="004A3B1D" w:rsidRPr="00ED0774">
        <w:rPr>
          <w:color w:val="000000"/>
          <w:lang w:val="en-US"/>
        </w:rPr>
        <w:t>t</w:t>
      </w:r>
      <w:r w:rsidR="004A3B1D" w:rsidRPr="00ED0774">
        <w:rPr>
          <w:color w:val="000000"/>
        </w:rPr>
        <w:t>(</w:t>
      </w:r>
      <w:r w:rsidR="004A3B1D" w:rsidRPr="00ED0774">
        <w:rPr>
          <w:color w:val="000000"/>
          <w:lang w:val="en-US"/>
        </w:rPr>
        <w:t>v</w:t>
      </w:r>
      <w:r w:rsidR="004A3B1D" w:rsidRPr="00ED0774">
        <w:rPr>
          <w:color w:val="000000"/>
        </w:rPr>
        <w:t>;11</w:t>
      </w:r>
      <w:r w:rsidR="004A3B1D" w:rsidRPr="00ED0774">
        <w:rPr>
          <w:color w:val="000000"/>
          <w:lang w:val="en-US"/>
        </w:rPr>
        <w:t>q</w:t>
      </w:r>
      <w:r w:rsidR="004A3B1D" w:rsidRPr="00ED0774">
        <w:rPr>
          <w:color w:val="000000"/>
        </w:rPr>
        <w:t>23.3);</w:t>
      </w:r>
      <w:r w:rsidR="00926681" w:rsidRPr="00ED0774">
        <w:rPr>
          <w:color w:val="000000"/>
        </w:rPr>
        <w:t xml:space="preserve"> </w:t>
      </w:r>
      <w:r w:rsidR="004A3B1D" w:rsidRPr="00ED0774">
        <w:rPr>
          <w:color w:val="000000"/>
        </w:rPr>
        <w:t>реаранжировка</w:t>
      </w:r>
      <w:r w:rsidR="00926681" w:rsidRPr="00ED0774">
        <w:rPr>
          <w:color w:val="000000"/>
        </w:rPr>
        <w:t xml:space="preserve"> </w:t>
      </w:r>
      <w:r w:rsidR="004A3B1D" w:rsidRPr="00ED0774">
        <w:rPr>
          <w:color w:val="000000"/>
        </w:rPr>
        <w:t>гена</w:t>
      </w:r>
      <w:r w:rsidR="00926681" w:rsidRPr="00ED0774">
        <w:rPr>
          <w:color w:val="000000"/>
        </w:rPr>
        <w:t xml:space="preserve"> </w:t>
      </w:r>
      <w:r w:rsidR="004A3B1D" w:rsidRPr="00ED0774">
        <w:rPr>
          <w:i/>
          <w:color w:val="000000"/>
        </w:rPr>
        <w:t>KMT2A</w:t>
      </w:r>
      <w:r w:rsidR="00926681" w:rsidRPr="00ED0774">
        <w:rPr>
          <w:i/>
          <w:iCs/>
          <w:color w:val="000000"/>
        </w:rPr>
        <w:t xml:space="preserve"> </w:t>
      </w:r>
      <w:r w:rsidR="004A3B1D" w:rsidRPr="00ED0774">
        <w:rPr>
          <w:iCs/>
          <w:color w:val="000000"/>
        </w:rPr>
        <w:t>(ранее</w:t>
      </w:r>
      <w:r w:rsidR="00926681" w:rsidRPr="00ED0774">
        <w:rPr>
          <w:iCs/>
          <w:color w:val="000000"/>
        </w:rPr>
        <w:t xml:space="preserve"> </w:t>
      </w:r>
      <w:r w:rsidR="004A3B1D" w:rsidRPr="00ED0774">
        <w:rPr>
          <w:iCs/>
          <w:color w:val="000000"/>
        </w:rPr>
        <w:t>–</w:t>
      </w:r>
      <w:r w:rsidR="00926681" w:rsidRPr="00ED0774">
        <w:rPr>
          <w:i/>
          <w:iCs/>
          <w:color w:val="000000"/>
        </w:rPr>
        <w:t xml:space="preserve"> </w:t>
      </w:r>
      <w:r w:rsidR="004A3B1D" w:rsidRPr="00ED0774">
        <w:rPr>
          <w:i/>
          <w:iCs/>
          <w:color w:val="000000"/>
        </w:rPr>
        <w:t>MLL</w:t>
      </w:r>
      <w:r w:rsidR="004A3B1D" w:rsidRPr="00ED0774">
        <w:rPr>
          <w:iCs/>
          <w:color w:val="000000"/>
        </w:rPr>
        <w:t>)</w:t>
      </w:r>
    </w:p>
    <w:p w14:paraId="5E6D8050" w14:textId="77777777" w:rsidR="004A3B1D" w:rsidRPr="00ED0774" w:rsidRDefault="00DB4E71" w:rsidP="00705E68">
      <w:pPr>
        <w:ind w:left="708" w:firstLine="720"/>
        <w:contextualSpacing/>
        <w:divId w:val="659507628"/>
        <w:rPr>
          <w:color w:val="000000"/>
        </w:rPr>
      </w:pPr>
      <w:r w:rsidRPr="00ED0774">
        <w:t>ОЛСФ</w:t>
      </w:r>
      <w:r w:rsidR="004A3B1D" w:rsidRPr="00ED0774">
        <w:rPr>
          <w:color w:val="000000"/>
        </w:rPr>
        <w:t>,</w:t>
      </w:r>
      <w:r w:rsidR="00926681" w:rsidRPr="00ED0774">
        <w:rPr>
          <w:color w:val="000000"/>
        </w:rPr>
        <w:t xml:space="preserve"> </w:t>
      </w:r>
      <w:r w:rsidR="004A3B1D" w:rsidRPr="00ED0774">
        <w:rPr>
          <w:color w:val="000000"/>
          <w:lang w:val="en-US"/>
        </w:rPr>
        <w:t>B</w:t>
      </w:r>
      <w:r w:rsidR="004A3B1D" w:rsidRPr="00ED0774">
        <w:rPr>
          <w:color w:val="000000"/>
        </w:rPr>
        <w:t>/миелоидный,</w:t>
      </w:r>
      <w:r w:rsidR="00926681" w:rsidRPr="00ED0774">
        <w:rPr>
          <w:color w:val="000000"/>
        </w:rPr>
        <w:t xml:space="preserve"> </w:t>
      </w:r>
      <w:r w:rsidR="004A3B1D" w:rsidRPr="00ED0774">
        <w:rPr>
          <w:color w:val="000000"/>
          <w:lang w:val="en-US"/>
        </w:rPr>
        <w:t>NOS</w:t>
      </w:r>
    </w:p>
    <w:p w14:paraId="29E06EE1" w14:textId="77777777" w:rsidR="004A3B1D" w:rsidRPr="00ED0774" w:rsidRDefault="00DB4E71" w:rsidP="00705E68">
      <w:pPr>
        <w:ind w:left="708" w:firstLine="720"/>
        <w:contextualSpacing/>
        <w:divId w:val="659507628"/>
        <w:rPr>
          <w:color w:val="000000"/>
        </w:rPr>
      </w:pPr>
      <w:r w:rsidRPr="00ED0774">
        <w:t>ОЛСФ</w:t>
      </w:r>
      <w:r w:rsidR="004A3B1D" w:rsidRPr="00ED0774">
        <w:rPr>
          <w:color w:val="000000"/>
        </w:rPr>
        <w:t>,</w:t>
      </w:r>
      <w:r w:rsidR="00926681" w:rsidRPr="00ED0774">
        <w:rPr>
          <w:color w:val="000000"/>
        </w:rPr>
        <w:t xml:space="preserve"> </w:t>
      </w:r>
      <w:r w:rsidR="004A3B1D" w:rsidRPr="00ED0774">
        <w:rPr>
          <w:color w:val="000000"/>
          <w:lang w:val="en-US"/>
        </w:rPr>
        <w:t>T</w:t>
      </w:r>
      <w:r w:rsidR="004A3B1D" w:rsidRPr="00ED0774">
        <w:rPr>
          <w:color w:val="000000"/>
        </w:rPr>
        <w:t>/миелоидный,</w:t>
      </w:r>
      <w:r w:rsidR="00926681" w:rsidRPr="00ED0774">
        <w:rPr>
          <w:color w:val="000000"/>
        </w:rPr>
        <w:t xml:space="preserve"> </w:t>
      </w:r>
      <w:r w:rsidR="004A3B1D" w:rsidRPr="00ED0774">
        <w:rPr>
          <w:color w:val="000000"/>
          <w:lang w:val="en-US"/>
        </w:rPr>
        <w:t>NOS</w:t>
      </w:r>
    </w:p>
    <w:p w14:paraId="220A8435" w14:textId="77777777" w:rsidR="004A3B1D" w:rsidRPr="00ED0774" w:rsidRDefault="00DB4E71" w:rsidP="00705E68">
      <w:pPr>
        <w:ind w:left="708" w:firstLine="720"/>
        <w:contextualSpacing/>
        <w:divId w:val="659507628"/>
        <w:rPr>
          <w:color w:val="000000"/>
        </w:rPr>
      </w:pPr>
      <w:r w:rsidRPr="00ED0774">
        <w:t>ОЛСФ</w:t>
      </w:r>
      <w:r w:rsidR="00926681" w:rsidRPr="00ED0774">
        <w:rPr>
          <w:color w:val="000000"/>
        </w:rPr>
        <w:t xml:space="preserve"> </w:t>
      </w:r>
      <w:r w:rsidR="004A3B1D" w:rsidRPr="00ED0774">
        <w:rPr>
          <w:color w:val="000000"/>
          <w:lang w:val="en-US"/>
        </w:rPr>
        <w:t>NOS</w:t>
      </w:r>
      <w:r w:rsidR="004A3B1D" w:rsidRPr="00ED0774">
        <w:rPr>
          <w:color w:val="000000"/>
        </w:rPr>
        <w:t>*</w:t>
      </w:r>
    </w:p>
    <w:p w14:paraId="087EB043" w14:textId="77777777" w:rsidR="004A3B1D" w:rsidRPr="00ED0774" w:rsidRDefault="00AC0E8E" w:rsidP="00D647A6">
      <w:pPr>
        <w:ind w:left="708" w:firstLine="708"/>
        <w:contextualSpacing/>
        <w:divId w:val="659507628"/>
        <w:rPr>
          <w:color w:val="000000"/>
        </w:rPr>
      </w:pPr>
      <w:r w:rsidRPr="00ED0774">
        <w:t>ОЛ</w:t>
      </w:r>
      <w:r w:rsidRPr="00ED0774">
        <w:rPr>
          <w:color w:val="000000"/>
        </w:rPr>
        <w:t xml:space="preserve"> </w:t>
      </w:r>
      <w:r w:rsidR="004A3B1D" w:rsidRPr="00ED0774">
        <w:rPr>
          <w:color w:val="000000"/>
        </w:rPr>
        <w:t>неопределенной</w:t>
      </w:r>
      <w:r w:rsidR="00926681" w:rsidRPr="00ED0774">
        <w:rPr>
          <w:color w:val="000000"/>
        </w:rPr>
        <w:t xml:space="preserve"> </w:t>
      </w:r>
      <w:r w:rsidR="004A3B1D" w:rsidRPr="00ED0774">
        <w:rPr>
          <w:color w:val="000000"/>
        </w:rPr>
        <w:t>линии</w:t>
      </w:r>
      <w:r w:rsidR="00926681" w:rsidRPr="00ED0774">
        <w:rPr>
          <w:color w:val="000000"/>
        </w:rPr>
        <w:t xml:space="preserve"> </w:t>
      </w:r>
      <w:r w:rsidR="004A3B1D" w:rsidRPr="00ED0774">
        <w:rPr>
          <w:color w:val="000000"/>
        </w:rPr>
        <w:t>дифференцировки</w:t>
      </w:r>
      <w:r w:rsidR="00926681" w:rsidRPr="00ED0774">
        <w:rPr>
          <w:color w:val="000000"/>
        </w:rPr>
        <w:t xml:space="preserve"> </w:t>
      </w:r>
      <w:r w:rsidR="004A3B1D" w:rsidRPr="00ED0774">
        <w:rPr>
          <w:color w:val="000000"/>
          <w:lang w:val="en-US"/>
        </w:rPr>
        <w:t>NOS</w:t>
      </w:r>
      <w:r w:rsidR="004A3B1D" w:rsidRPr="00ED0774">
        <w:rPr>
          <w:color w:val="000000"/>
        </w:rPr>
        <w:t>*</w:t>
      </w:r>
    </w:p>
    <w:p w14:paraId="7F3CA6FE" w14:textId="77777777" w:rsidR="004A3B1D" w:rsidRPr="00ED0774" w:rsidRDefault="004A3B1D" w:rsidP="00705E68">
      <w:pPr>
        <w:ind w:left="720"/>
        <w:contextualSpacing/>
        <w:divId w:val="659507628"/>
        <w:rPr>
          <w:i/>
          <w:color w:val="000000"/>
        </w:rPr>
      </w:pPr>
      <w:r w:rsidRPr="00ED0774">
        <w:rPr>
          <w:i/>
          <w:color w:val="000000"/>
        </w:rPr>
        <w:t>*</w:t>
      </w:r>
      <w:r w:rsidR="00D647A6" w:rsidRPr="00ED0774">
        <w:rPr>
          <w:i/>
          <w:color w:val="000000"/>
        </w:rPr>
        <w:t>Н</w:t>
      </w:r>
      <w:r w:rsidRPr="00ED0774">
        <w:rPr>
          <w:i/>
          <w:color w:val="000000"/>
        </w:rPr>
        <w:t>овые</w:t>
      </w:r>
      <w:r w:rsidR="00926681" w:rsidRPr="00ED0774">
        <w:rPr>
          <w:i/>
          <w:color w:val="000000"/>
        </w:rPr>
        <w:t xml:space="preserve"> </w:t>
      </w:r>
      <w:r w:rsidRPr="00ED0774">
        <w:rPr>
          <w:i/>
          <w:color w:val="000000"/>
        </w:rPr>
        <w:t>группы,</w:t>
      </w:r>
      <w:r w:rsidR="00926681" w:rsidRPr="00ED0774">
        <w:rPr>
          <w:i/>
          <w:color w:val="000000"/>
        </w:rPr>
        <w:t xml:space="preserve"> </w:t>
      </w:r>
      <w:r w:rsidRPr="00ED0774">
        <w:rPr>
          <w:i/>
          <w:color w:val="000000"/>
        </w:rPr>
        <w:t>введенные</w:t>
      </w:r>
      <w:r w:rsidR="00926681" w:rsidRPr="00ED0774">
        <w:rPr>
          <w:i/>
          <w:color w:val="000000"/>
        </w:rPr>
        <w:t xml:space="preserve"> </w:t>
      </w:r>
      <w:r w:rsidRPr="00ED0774">
        <w:rPr>
          <w:i/>
          <w:color w:val="000000"/>
        </w:rPr>
        <w:t>в</w:t>
      </w:r>
      <w:r w:rsidR="00926681" w:rsidRPr="00ED0774">
        <w:rPr>
          <w:i/>
          <w:color w:val="000000"/>
        </w:rPr>
        <w:t xml:space="preserve"> </w:t>
      </w:r>
      <w:r w:rsidRPr="00ED0774">
        <w:rPr>
          <w:i/>
          <w:color w:val="000000"/>
        </w:rPr>
        <w:t>классификацию</w:t>
      </w:r>
      <w:r w:rsidR="00926681" w:rsidRPr="00ED0774">
        <w:rPr>
          <w:i/>
          <w:color w:val="000000"/>
        </w:rPr>
        <w:t xml:space="preserve"> </w:t>
      </w:r>
      <w:r w:rsidRPr="00ED0774">
        <w:rPr>
          <w:i/>
          <w:color w:val="000000"/>
        </w:rPr>
        <w:t>ВОЗ</w:t>
      </w:r>
      <w:r w:rsidR="00926681" w:rsidRPr="00ED0774">
        <w:rPr>
          <w:i/>
          <w:color w:val="000000"/>
        </w:rPr>
        <w:t xml:space="preserve"> </w:t>
      </w:r>
      <w:r w:rsidR="000D3C11" w:rsidRPr="00ED0774">
        <w:rPr>
          <w:i/>
          <w:color w:val="000000"/>
        </w:rPr>
        <w:t>в</w:t>
      </w:r>
      <w:r w:rsidR="00926681" w:rsidRPr="00ED0774">
        <w:rPr>
          <w:i/>
          <w:color w:val="000000"/>
        </w:rPr>
        <w:t xml:space="preserve"> </w:t>
      </w:r>
      <w:r w:rsidRPr="00ED0774">
        <w:rPr>
          <w:i/>
          <w:color w:val="000000"/>
        </w:rPr>
        <w:t>2016</w:t>
      </w:r>
      <w:r w:rsidR="00926681" w:rsidRPr="00ED0774">
        <w:rPr>
          <w:i/>
          <w:color w:val="000000"/>
        </w:rPr>
        <w:t xml:space="preserve"> </w:t>
      </w:r>
      <w:r w:rsidR="000D3C11" w:rsidRPr="00ED0774">
        <w:rPr>
          <w:i/>
          <w:color w:val="000000"/>
        </w:rPr>
        <w:t>г.</w:t>
      </w:r>
    </w:p>
    <w:p w14:paraId="54DF685E" w14:textId="77777777" w:rsidR="006E5861" w:rsidRPr="00ED0774" w:rsidRDefault="00D80AC9" w:rsidP="00705E68">
      <w:pPr>
        <w:pStyle w:val="afd"/>
        <w:spacing w:beforeAutospacing="0" w:afterAutospacing="0" w:line="360" w:lineRule="auto"/>
        <w:ind w:firstLine="708"/>
        <w:contextualSpacing/>
        <w:divId w:val="659507628"/>
      </w:pPr>
      <w:r w:rsidRPr="00ED0774">
        <w:rPr>
          <w:rStyle w:val="affc"/>
        </w:rPr>
        <w:t>BCR</w:t>
      </w:r>
      <w:r w:rsidRPr="00ED0774">
        <w:t>-</w:t>
      </w:r>
      <w:r w:rsidRPr="00ED0774">
        <w:rPr>
          <w:rStyle w:val="affc"/>
        </w:rPr>
        <w:t>ABL1</w:t>
      </w:r>
      <w:r w:rsidRPr="00ED0774">
        <w:t>-позитивный</w:t>
      </w:r>
      <w:r w:rsidR="00926681" w:rsidRPr="00ED0774">
        <w:t xml:space="preserve"> </w:t>
      </w:r>
      <w:r w:rsidR="00AC0E8E" w:rsidRPr="00ED0774">
        <w:t xml:space="preserve">ОЛ </w:t>
      </w:r>
      <w:r w:rsidRPr="00ED0774">
        <w:t>может</w:t>
      </w:r>
      <w:r w:rsidR="00926681" w:rsidRPr="00ED0774">
        <w:t xml:space="preserve"> </w:t>
      </w:r>
      <w:r w:rsidRPr="00ED0774">
        <w:t>быть</w:t>
      </w:r>
      <w:r w:rsidR="00926681" w:rsidRPr="00ED0774">
        <w:t xml:space="preserve"> </w:t>
      </w:r>
      <w:r w:rsidRPr="00ED0774">
        <w:t>диагностирован</w:t>
      </w:r>
      <w:r w:rsidR="00926681" w:rsidRPr="00ED0774">
        <w:t xml:space="preserve"> </w:t>
      </w:r>
      <w:r w:rsidRPr="00ED0774">
        <w:t>как</w:t>
      </w:r>
      <w:r w:rsidR="00926681" w:rsidRPr="00ED0774">
        <w:t xml:space="preserve"> </w:t>
      </w:r>
      <w:r w:rsidR="00DB4E71" w:rsidRPr="00ED0774">
        <w:t>ОЛСФ</w:t>
      </w:r>
      <w:r w:rsidRPr="00ED0774">
        <w:t>,</w:t>
      </w:r>
      <w:r w:rsidR="00926681" w:rsidRPr="00ED0774">
        <w:t xml:space="preserve"> </w:t>
      </w:r>
      <w:r w:rsidRPr="00ED0774">
        <w:t>но</w:t>
      </w:r>
      <w:r w:rsidR="00926681" w:rsidRPr="00ED0774">
        <w:t xml:space="preserve"> </w:t>
      </w:r>
      <w:r w:rsidRPr="00ED0774">
        <w:t>терапия</w:t>
      </w:r>
      <w:r w:rsidR="00926681" w:rsidRPr="00ED0774">
        <w:t xml:space="preserve"> </w:t>
      </w:r>
      <w:r w:rsidR="00BB4286" w:rsidRPr="00ED0774">
        <w:t>пациентам</w:t>
      </w:r>
      <w:r w:rsidR="00926681" w:rsidRPr="00ED0774">
        <w:t xml:space="preserve"> </w:t>
      </w:r>
      <w:r w:rsidRPr="00ED0774">
        <w:t>с</w:t>
      </w:r>
      <w:r w:rsidR="00926681" w:rsidRPr="00ED0774">
        <w:t xml:space="preserve"> </w:t>
      </w:r>
      <w:r w:rsidRPr="00ED0774">
        <w:t>этим</w:t>
      </w:r>
      <w:r w:rsidR="00926681" w:rsidRPr="00ED0774">
        <w:t xml:space="preserve"> </w:t>
      </w:r>
      <w:r w:rsidRPr="00ED0774">
        <w:t>вариантом</w:t>
      </w:r>
      <w:r w:rsidR="00926681" w:rsidRPr="00ED0774">
        <w:t xml:space="preserve"> </w:t>
      </w:r>
      <w:r w:rsidRPr="00ED0774">
        <w:t>проводится</w:t>
      </w:r>
      <w:r w:rsidR="00926681" w:rsidRPr="00ED0774">
        <w:t xml:space="preserve"> </w:t>
      </w:r>
      <w:r w:rsidRPr="00ED0774">
        <w:t>по</w:t>
      </w:r>
      <w:r w:rsidR="00926681" w:rsidRPr="00ED0774">
        <w:t xml:space="preserve"> </w:t>
      </w:r>
      <w:r w:rsidR="000A4382" w:rsidRPr="00ED0774">
        <w:t>п</w:t>
      </w:r>
      <w:r w:rsidRPr="00ED0774">
        <w:t>рограммам</w:t>
      </w:r>
      <w:r w:rsidR="00926681" w:rsidRPr="00ED0774">
        <w:t xml:space="preserve"> </w:t>
      </w:r>
      <w:r w:rsidRPr="00ED0774">
        <w:t>лечения</w:t>
      </w:r>
      <w:r w:rsidR="00926681" w:rsidRPr="00ED0774">
        <w:t xml:space="preserve"> </w:t>
      </w:r>
      <w:r w:rsidRPr="00ED0774">
        <w:rPr>
          <w:rStyle w:val="affc"/>
        </w:rPr>
        <w:t>BCR</w:t>
      </w:r>
      <w:r w:rsidRPr="00ED0774">
        <w:t>-</w:t>
      </w:r>
      <w:r w:rsidRPr="00ED0774">
        <w:rPr>
          <w:rStyle w:val="affc"/>
        </w:rPr>
        <w:t>ABL1</w:t>
      </w:r>
      <w:r w:rsidRPr="00ED0774">
        <w:t>-позитивного</w:t>
      </w:r>
      <w:r w:rsidR="00926681" w:rsidRPr="00ED0774">
        <w:t xml:space="preserve"> </w:t>
      </w:r>
      <w:r w:rsidRPr="00ED0774">
        <w:t>острого</w:t>
      </w:r>
      <w:r w:rsidR="00926681" w:rsidRPr="00ED0774">
        <w:t xml:space="preserve"> </w:t>
      </w:r>
      <w:r w:rsidRPr="00ED0774">
        <w:t>лимфобластного</w:t>
      </w:r>
      <w:r w:rsidR="00926681" w:rsidRPr="00ED0774">
        <w:t xml:space="preserve"> </w:t>
      </w:r>
      <w:r w:rsidRPr="00ED0774">
        <w:t>лейкоза.</w:t>
      </w:r>
    </w:p>
    <w:p w14:paraId="19B3AF00" w14:textId="77777777" w:rsidR="006E5861" w:rsidRPr="00ED0774" w:rsidRDefault="00D80AC9" w:rsidP="00705E68">
      <w:pPr>
        <w:pStyle w:val="afd"/>
        <w:spacing w:beforeAutospacing="0" w:afterAutospacing="0" w:line="360" w:lineRule="auto"/>
        <w:ind w:firstLine="709"/>
        <w:contextualSpacing/>
        <w:divId w:val="659507628"/>
      </w:pPr>
      <w:r w:rsidRPr="00ED0774">
        <w:t>Подгруппа</w:t>
      </w:r>
      <w:r w:rsidR="00926681" w:rsidRPr="00ED0774">
        <w:t xml:space="preserve"> </w:t>
      </w:r>
      <w:r w:rsidRPr="00ED0774">
        <w:t>«ОМЛ</w:t>
      </w:r>
      <w:r w:rsidR="00926681" w:rsidRPr="00ED0774">
        <w:t xml:space="preserve"> </w:t>
      </w:r>
      <w:r w:rsidRPr="00ED0774">
        <w:t>с</w:t>
      </w:r>
      <w:r w:rsidR="00926681" w:rsidRPr="00ED0774">
        <w:t xml:space="preserve"> </w:t>
      </w:r>
      <w:r w:rsidRPr="00ED0774">
        <w:t>устойчиво</w:t>
      </w:r>
      <w:r w:rsidR="00926681" w:rsidRPr="00ED0774">
        <w:t xml:space="preserve"> </w:t>
      </w:r>
      <w:r w:rsidRPr="00ED0774">
        <w:t>выявляемыми</w:t>
      </w:r>
      <w:r w:rsidR="00926681" w:rsidRPr="00ED0774">
        <w:t xml:space="preserve"> </w:t>
      </w:r>
      <w:r w:rsidRPr="00ED0774">
        <w:t>хромосомными</w:t>
      </w:r>
      <w:r w:rsidR="00926681" w:rsidRPr="00ED0774">
        <w:t xml:space="preserve"> </w:t>
      </w:r>
      <w:r w:rsidRPr="00ED0774">
        <w:t>аномалиями»</w:t>
      </w:r>
      <w:r w:rsidR="00926681" w:rsidRPr="00ED0774">
        <w:t xml:space="preserve"> </w:t>
      </w:r>
      <w:r w:rsidRPr="00ED0774">
        <w:t>объединяет</w:t>
      </w:r>
      <w:r w:rsidR="00926681" w:rsidRPr="00ED0774">
        <w:t xml:space="preserve"> </w:t>
      </w:r>
      <w:r w:rsidRPr="00ED0774">
        <w:t>несколько</w:t>
      </w:r>
      <w:r w:rsidR="00926681" w:rsidRPr="00ED0774">
        <w:t xml:space="preserve"> </w:t>
      </w:r>
      <w:r w:rsidRPr="00ED0774">
        <w:t>вариантов</w:t>
      </w:r>
      <w:r w:rsidR="00926681" w:rsidRPr="00ED0774">
        <w:t xml:space="preserve"> </w:t>
      </w:r>
      <w:r w:rsidRPr="00ED0774">
        <w:t>ОМЛ:</w:t>
      </w:r>
    </w:p>
    <w:p w14:paraId="1D4D461B"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rPr>
          <w:lang w:val="fr-FR"/>
        </w:rPr>
        <w:t xml:space="preserve"> </w:t>
      </w:r>
      <w:r w:rsidRPr="00ED0774">
        <w:t>с</w:t>
      </w:r>
      <w:r w:rsidR="00926681" w:rsidRPr="00ED0774">
        <w:rPr>
          <w:lang w:val="fr-FR"/>
        </w:rPr>
        <w:t xml:space="preserve"> </w:t>
      </w:r>
      <w:r w:rsidRPr="00ED0774">
        <w:rPr>
          <w:lang w:val="fr-FR"/>
        </w:rPr>
        <w:t>t(8;21)(q22;q22);</w:t>
      </w:r>
      <w:r w:rsidR="00926681" w:rsidRPr="00ED0774">
        <w:rPr>
          <w:lang w:val="fr-FR"/>
        </w:rPr>
        <w:t xml:space="preserve"> </w:t>
      </w:r>
      <w:r w:rsidRPr="00ED0774">
        <w:rPr>
          <w:rStyle w:val="affc"/>
          <w:lang w:val="fr-FR"/>
        </w:rPr>
        <w:t>RUNX1</w:t>
      </w:r>
      <w:r w:rsidRPr="00ED0774">
        <w:rPr>
          <w:lang w:val="fr-FR"/>
        </w:rPr>
        <w:t>-</w:t>
      </w:r>
      <w:r w:rsidRPr="00ED0774">
        <w:rPr>
          <w:rStyle w:val="affc"/>
          <w:lang w:val="fr-FR"/>
        </w:rPr>
        <w:t>RUNX1T1</w:t>
      </w:r>
      <w:r w:rsidR="00693B84" w:rsidRPr="00ED0774">
        <w:rPr>
          <w:rStyle w:val="affc"/>
          <w:i w:val="0"/>
        </w:rPr>
        <w:t>;</w:t>
      </w:r>
    </w:p>
    <w:p w14:paraId="388728A4"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t xml:space="preserve"> </w:t>
      </w:r>
      <w:r w:rsidRPr="00ED0774">
        <w:t>с</w:t>
      </w:r>
      <w:r w:rsidR="00926681" w:rsidRPr="00ED0774">
        <w:t xml:space="preserve"> </w:t>
      </w:r>
      <w:r w:rsidRPr="00ED0774">
        <w:t>inv(16)(p13.1q22)</w:t>
      </w:r>
      <w:r w:rsidR="00926681" w:rsidRPr="00ED0774">
        <w:t xml:space="preserve"> </w:t>
      </w:r>
      <w:r w:rsidRPr="00ED0774">
        <w:t>или</w:t>
      </w:r>
      <w:r w:rsidR="00926681" w:rsidRPr="00ED0774">
        <w:t xml:space="preserve"> </w:t>
      </w:r>
      <w:r w:rsidRPr="00ED0774">
        <w:t>t(16;16)(p13.1;q22);</w:t>
      </w:r>
      <w:r w:rsidR="00926681" w:rsidRPr="00ED0774">
        <w:t xml:space="preserve"> </w:t>
      </w:r>
      <w:r w:rsidRPr="00ED0774">
        <w:rPr>
          <w:rStyle w:val="affc"/>
        </w:rPr>
        <w:t>CBFB</w:t>
      </w:r>
      <w:r w:rsidRPr="00ED0774">
        <w:t>-</w:t>
      </w:r>
      <w:r w:rsidRPr="00ED0774">
        <w:rPr>
          <w:rStyle w:val="affc"/>
        </w:rPr>
        <w:t>MYH11</w:t>
      </w:r>
      <w:r w:rsidR="00926681" w:rsidRPr="00ED0774">
        <w:t xml:space="preserve"> </w:t>
      </w:r>
      <w:r w:rsidRPr="00ED0774">
        <w:t>(при</w:t>
      </w:r>
      <w:r w:rsidR="00926681" w:rsidRPr="00ED0774">
        <w:t xml:space="preserve"> </w:t>
      </w:r>
      <w:r w:rsidRPr="00ED0774">
        <w:t>выявлении</w:t>
      </w:r>
      <w:r w:rsidR="00926681" w:rsidRPr="00ED0774">
        <w:t xml:space="preserve"> </w:t>
      </w:r>
      <w:r w:rsidRPr="00ED0774">
        <w:t>указанных</w:t>
      </w:r>
      <w:r w:rsidR="00926681" w:rsidRPr="00ED0774">
        <w:t xml:space="preserve"> </w:t>
      </w:r>
      <w:r w:rsidRPr="00ED0774">
        <w:t>хромосомных</w:t>
      </w:r>
      <w:r w:rsidR="00926681" w:rsidRPr="00ED0774">
        <w:t xml:space="preserve"> </w:t>
      </w:r>
      <w:r w:rsidRPr="00ED0774">
        <w:t>перестроек,</w:t>
      </w:r>
      <w:r w:rsidR="00926681" w:rsidRPr="00ED0774">
        <w:t xml:space="preserve"> </w:t>
      </w:r>
      <w:r w:rsidRPr="00ED0774">
        <w:t>несмотря</w:t>
      </w:r>
      <w:r w:rsidR="00926681" w:rsidRPr="00ED0774">
        <w:t xml:space="preserve"> </w:t>
      </w:r>
      <w:r w:rsidRPr="00ED0774">
        <w:t>на</w:t>
      </w:r>
      <w:r w:rsidR="00926681" w:rsidRPr="00ED0774">
        <w:t xml:space="preserve"> </w:t>
      </w:r>
      <w:r w:rsidRPr="00ED0774">
        <w:t>число</w:t>
      </w:r>
      <w:r w:rsidR="00926681" w:rsidRPr="00ED0774">
        <w:t xml:space="preserve"> </w:t>
      </w:r>
      <w:r w:rsidRPr="00ED0774">
        <w:lastRenderedPageBreak/>
        <w:t>бластн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унктате</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всегда</w:t>
      </w:r>
      <w:r w:rsidR="00926681" w:rsidRPr="00ED0774">
        <w:t xml:space="preserve"> </w:t>
      </w:r>
      <w:r w:rsidRPr="00ED0774">
        <w:t>устанавливают</w:t>
      </w:r>
      <w:r w:rsidR="00926681" w:rsidRPr="00ED0774">
        <w:t xml:space="preserve"> </w:t>
      </w:r>
      <w:r w:rsidRPr="00ED0774">
        <w:t>диагноз</w:t>
      </w:r>
      <w:r w:rsidR="00926681" w:rsidRPr="00ED0774">
        <w:t xml:space="preserve"> </w:t>
      </w:r>
      <w:r w:rsidR="00D647A6" w:rsidRPr="00ED0774">
        <w:t>ОМЛ</w:t>
      </w:r>
      <w:r w:rsidRPr="00ED0774">
        <w:t>)</w:t>
      </w:r>
      <w:r w:rsidR="00926681" w:rsidRPr="00ED0774">
        <w:rPr>
          <w:rStyle w:val="affc"/>
          <w:i w:val="0"/>
        </w:rPr>
        <w:t xml:space="preserve"> </w:t>
      </w:r>
      <w:r w:rsidR="00693B84" w:rsidRPr="00ED0774">
        <w:rPr>
          <w:rStyle w:val="affc"/>
          <w:i w:val="0"/>
        </w:rPr>
        <w:t>;</w:t>
      </w:r>
    </w:p>
    <w:p w14:paraId="342EE336" w14:textId="77777777" w:rsidR="006E5861" w:rsidRPr="00ED0774" w:rsidRDefault="006F0EAC" w:rsidP="00275537">
      <w:pPr>
        <w:pStyle w:val="afd"/>
        <w:numPr>
          <w:ilvl w:val="0"/>
          <w:numId w:val="25"/>
        </w:numPr>
        <w:spacing w:beforeAutospacing="0" w:afterAutospacing="0" w:line="360" w:lineRule="auto"/>
        <w:contextualSpacing/>
        <w:divId w:val="659507628"/>
      </w:pPr>
      <w:r w:rsidRPr="00ED0774">
        <w:t>Острый промиелоцитарный лейкоз</w:t>
      </w:r>
      <w:r w:rsidR="00926681" w:rsidRPr="00ED0774">
        <w:t xml:space="preserve"> </w:t>
      </w:r>
      <w:r w:rsidR="00D80AC9" w:rsidRPr="00ED0774">
        <w:t>с</w:t>
      </w:r>
      <w:r w:rsidR="00926681" w:rsidRPr="00ED0774">
        <w:t xml:space="preserve"> </w:t>
      </w:r>
      <w:r w:rsidR="00D80AC9" w:rsidRPr="00ED0774">
        <w:t>t(15;17)(q22;q12);</w:t>
      </w:r>
      <w:r w:rsidR="00926681" w:rsidRPr="00ED0774">
        <w:t xml:space="preserve"> </w:t>
      </w:r>
      <w:r w:rsidR="00D80AC9" w:rsidRPr="00ED0774">
        <w:rPr>
          <w:rStyle w:val="affc"/>
        </w:rPr>
        <w:t>PML</w:t>
      </w:r>
      <w:r w:rsidR="00D80AC9" w:rsidRPr="00ED0774">
        <w:t>-</w:t>
      </w:r>
      <w:r w:rsidR="00D80AC9" w:rsidRPr="00ED0774">
        <w:rPr>
          <w:rStyle w:val="affc"/>
        </w:rPr>
        <w:t>RARA</w:t>
      </w:r>
      <w:r w:rsidR="00D80AC9" w:rsidRPr="00ED0774">
        <w:t>;</w:t>
      </w:r>
      <w:r w:rsidR="00926681" w:rsidRPr="00ED0774">
        <w:t xml:space="preserve"> </w:t>
      </w:r>
      <w:r w:rsidR="00D80AC9" w:rsidRPr="00ED0774">
        <w:t>транслокации</w:t>
      </w:r>
      <w:r w:rsidR="00926681" w:rsidRPr="00ED0774">
        <w:t xml:space="preserve"> </w:t>
      </w:r>
      <w:r w:rsidR="00D80AC9" w:rsidRPr="00ED0774">
        <w:rPr>
          <w:rStyle w:val="affc"/>
        </w:rPr>
        <w:t>RARA</w:t>
      </w:r>
      <w:r w:rsidR="00926681" w:rsidRPr="00ED0774">
        <w:t xml:space="preserve"> </w:t>
      </w:r>
      <w:r w:rsidR="00D80AC9" w:rsidRPr="00ED0774">
        <w:t>с</w:t>
      </w:r>
      <w:r w:rsidR="00926681" w:rsidRPr="00ED0774">
        <w:t xml:space="preserve"> </w:t>
      </w:r>
      <w:r w:rsidR="00D80AC9" w:rsidRPr="00ED0774">
        <w:t>другими</w:t>
      </w:r>
      <w:r w:rsidR="00926681" w:rsidRPr="00ED0774">
        <w:t xml:space="preserve"> </w:t>
      </w:r>
      <w:r w:rsidR="00D80AC9" w:rsidRPr="00ED0774">
        <w:t>партнерами</w:t>
      </w:r>
      <w:r w:rsidR="00926681" w:rsidRPr="00ED0774">
        <w:t xml:space="preserve"> </w:t>
      </w:r>
      <w:r w:rsidR="00D80AC9" w:rsidRPr="00ED0774">
        <w:t>выделяются</w:t>
      </w:r>
      <w:r w:rsidR="00926681" w:rsidRPr="00ED0774">
        <w:t xml:space="preserve"> </w:t>
      </w:r>
      <w:r w:rsidR="00D80AC9" w:rsidRPr="00ED0774">
        <w:t>в</w:t>
      </w:r>
      <w:r w:rsidR="00926681" w:rsidRPr="00ED0774">
        <w:t xml:space="preserve"> </w:t>
      </w:r>
      <w:r w:rsidR="00D80AC9" w:rsidRPr="00ED0774">
        <w:t>отдельные</w:t>
      </w:r>
      <w:r w:rsidR="00926681" w:rsidRPr="00ED0774">
        <w:t xml:space="preserve"> </w:t>
      </w:r>
      <w:r w:rsidR="00D80AC9" w:rsidRPr="00ED0774">
        <w:t>формы</w:t>
      </w:r>
      <w:r w:rsidR="00926681" w:rsidRPr="00ED0774">
        <w:t xml:space="preserve"> </w:t>
      </w:r>
      <w:r w:rsidR="00D80AC9" w:rsidRPr="00ED0774">
        <w:t>ОМЛ,</w:t>
      </w:r>
      <w:r w:rsidR="00926681" w:rsidRPr="00ED0774">
        <w:t xml:space="preserve"> </w:t>
      </w:r>
      <w:r w:rsidR="00D80AC9" w:rsidRPr="00ED0774">
        <w:t>например</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11;17)(q23;q12);</w:t>
      </w:r>
      <w:r w:rsidR="00926681" w:rsidRPr="00ED0774">
        <w:t xml:space="preserve"> </w:t>
      </w:r>
      <w:r w:rsidR="00D80AC9" w:rsidRPr="00ED0774">
        <w:rPr>
          <w:rStyle w:val="affc"/>
        </w:rPr>
        <w:t>ZBTB16</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11;17)(q13;</w:t>
      </w:r>
      <w:r w:rsidR="00926681" w:rsidRPr="00ED0774">
        <w:t xml:space="preserve"> </w:t>
      </w:r>
      <w:r w:rsidR="00D80AC9" w:rsidRPr="00ED0774">
        <w:t>q12);</w:t>
      </w:r>
      <w:r w:rsidR="00926681" w:rsidRPr="00ED0774">
        <w:t xml:space="preserve"> </w:t>
      </w:r>
      <w:r w:rsidR="00D80AC9" w:rsidRPr="00ED0774">
        <w:rPr>
          <w:rStyle w:val="affc"/>
        </w:rPr>
        <w:t>NUMA1</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t>t(5;17)(q35;q12);</w:t>
      </w:r>
      <w:r w:rsidR="00926681" w:rsidRPr="00ED0774">
        <w:t xml:space="preserve"> </w:t>
      </w:r>
      <w:r w:rsidR="00D80AC9" w:rsidRPr="00ED0774">
        <w:rPr>
          <w:rStyle w:val="affc"/>
        </w:rPr>
        <w:t>NPM1</w:t>
      </w:r>
      <w:r w:rsidR="00D80AC9" w:rsidRPr="00ED0774">
        <w:t>-</w:t>
      </w:r>
      <w:r w:rsidR="00D80AC9" w:rsidRPr="00ED0774">
        <w:rPr>
          <w:rStyle w:val="affc"/>
        </w:rPr>
        <w:t>RARA</w:t>
      </w:r>
      <w:r w:rsidR="00D80AC9" w:rsidRPr="00ED0774">
        <w:t>;</w:t>
      </w:r>
      <w:r w:rsidR="00926681" w:rsidRPr="00ED0774">
        <w:t xml:space="preserve"> </w:t>
      </w:r>
      <w:r w:rsidR="00D80AC9" w:rsidRPr="00ED0774">
        <w:t>ОМЛ</w:t>
      </w:r>
      <w:r w:rsidR="00926681" w:rsidRPr="00ED0774">
        <w:t xml:space="preserve"> </w:t>
      </w:r>
      <w:r w:rsidR="00D80AC9" w:rsidRPr="00ED0774">
        <w:t>с</w:t>
      </w:r>
      <w:r w:rsidR="00926681" w:rsidRPr="00ED0774">
        <w:t xml:space="preserve"> </w:t>
      </w:r>
      <w:r w:rsidR="00D80AC9" w:rsidRPr="00ED0774">
        <w:rPr>
          <w:rStyle w:val="affc"/>
        </w:rPr>
        <w:t>STAT5BRARA</w:t>
      </w:r>
      <w:r w:rsidR="00D80AC9" w:rsidRPr="00ED0774">
        <w:t>.</w:t>
      </w:r>
    </w:p>
    <w:p w14:paraId="05CF5AF9" w14:textId="77777777" w:rsidR="006E5861" w:rsidRPr="00ED0774" w:rsidRDefault="00D80AC9" w:rsidP="00705E68">
      <w:pPr>
        <w:pStyle w:val="afd"/>
        <w:spacing w:beforeAutospacing="0" w:afterAutospacing="0" w:line="360" w:lineRule="auto"/>
        <w:ind w:firstLine="709"/>
        <w:contextualSpacing/>
        <w:divId w:val="659507628"/>
        <w:rPr>
          <w:rStyle w:val="affc"/>
        </w:rPr>
      </w:pPr>
      <w:r w:rsidRPr="00ED0774">
        <w:t>Ранее</w:t>
      </w:r>
      <w:r w:rsidR="00926681" w:rsidRPr="00ED0774">
        <w:t xml:space="preserve"> </w:t>
      </w:r>
      <w:r w:rsidRPr="00ED0774">
        <w:t>выделяемая</w:t>
      </w:r>
      <w:r w:rsidR="00926681" w:rsidRPr="00ED0774">
        <w:t xml:space="preserve"> </w:t>
      </w:r>
      <w:r w:rsidRPr="00ED0774">
        <w:t>категория</w:t>
      </w:r>
      <w:r w:rsidR="00926681" w:rsidRPr="00ED0774">
        <w:t xml:space="preserve"> </w:t>
      </w:r>
      <w:r w:rsidRPr="00ED0774">
        <w:t>«ОМЛ</w:t>
      </w:r>
      <w:r w:rsidR="00926681" w:rsidRPr="00ED0774">
        <w:t xml:space="preserve"> </w:t>
      </w:r>
      <w:r w:rsidRPr="00ED0774">
        <w:t>с</w:t>
      </w:r>
      <w:r w:rsidR="00926681" w:rsidRPr="00ED0774">
        <w:t xml:space="preserve"> </w:t>
      </w:r>
      <w:r w:rsidRPr="00ED0774">
        <w:t>аномалиями</w:t>
      </w:r>
      <w:r w:rsidR="00926681" w:rsidRPr="00ED0774">
        <w:t xml:space="preserve"> </w:t>
      </w:r>
      <w:r w:rsidRPr="00ED0774">
        <w:t>11q23</w:t>
      </w:r>
      <w:r w:rsidR="00926681" w:rsidRPr="00ED0774">
        <w:t xml:space="preserve"> </w:t>
      </w:r>
      <w:r w:rsidRPr="00ED0774">
        <w:t>(</w:t>
      </w:r>
      <w:r w:rsidRPr="00ED0774">
        <w:rPr>
          <w:rStyle w:val="affc"/>
        </w:rPr>
        <w:t>MLL</w:t>
      </w:r>
      <w:r w:rsidRPr="00ED0774">
        <w:t>)»</w:t>
      </w:r>
      <w:r w:rsidR="00926681" w:rsidRPr="00ED0774">
        <w:t xml:space="preserve"> </w:t>
      </w:r>
      <w:r w:rsidRPr="00ED0774">
        <w:t>была</w:t>
      </w:r>
      <w:r w:rsidR="00926681" w:rsidRPr="00ED0774">
        <w:t xml:space="preserve"> </w:t>
      </w:r>
      <w:r w:rsidR="00E9238D" w:rsidRPr="00ED0774">
        <w:t>переведена</w:t>
      </w:r>
      <w:r w:rsidR="00926681" w:rsidRPr="00ED0774">
        <w:t xml:space="preserve"> </w:t>
      </w:r>
      <w:r w:rsidRPr="00ED0774">
        <w:t>в</w:t>
      </w:r>
      <w:r w:rsidR="00926681" w:rsidRPr="00ED0774">
        <w:t xml:space="preserve"> </w:t>
      </w:r>
      <w:r w:rsidRPr="00ED0774">
        <w:t>категорию</w:t>
      </w:r>
      <w:r w:rsidR="00926681" w:rsidRPr="00ED0774">
        <w:t xml:space="preserve"> </w:t>
      </w:r>
      <w:r w:rsidRPr="00ED0774">
        <w:t>«ОМЛ</w:t>
      </w:r>
      <w:r w:rsidR="00926681" w:rsidRPr="00ED0774">
        <w:t xml:space="preserve"> </w:t>
      </w:r>
      <w:r w:rsidRPr="00ED0774">
        <w:t>с</w:t>
      </w:r>
      <w:r w:rsidR="00926681" w:rsidRPr="00ED0774">
        <w:t xml:space="preserve"> </w:t>
      </w:r>
      <w:r w:rsidRPr="00ED0774">
        <w:t>t(9;11)(p22;q23);</w:t>
      </w:r>
      <w:r w:rsidR="00926681" w:rsidRPr="00ED0774">
        <w:t xml:space="preserve"> </w:t>
      </w:r>
      <w:r w:rsidRPr="00ED0774">
        <w:rPr>
          <w:rStyle w:val="affc"/>
        </w:rPr>
        <w:t>MLLT3</w:t>
      </w:r>
      <w:r w:rsidRPr="00ED0774">
        <w:t>-</w:t>
      </w:r>
      <w:r w:rsidRPr="00ED0774">
        <w:rPr>
          <w:rStyle w:val="affc"/>
        </w:rPr>
        <w:t>MLL</w:t>
      </w:r>
      <w:r w:rsidRPr="00ED0774">
        <w:t>»</w:t>
      </w:r>
      <w:r w:rsidR="00D647A6" w:rsidRPr="00ED0774">
        <w:t>.</w:t>
      </w:r>
      <w:r w:rsidR="00926681" w:rsidRPr="00ED0774">
        <w:t xml:space="preserve"> </w:t>
      </w:r>
      <w:r w:rsidR="00D647A6" w:rsidRPr="00ED0774">
        <w:t>Д</w:t>
      </w:r>
      <w:r w:rsidRPr="00ED0774">
        <w:t>ругие</w:t>
      </w:r>
      <w:r w:rsidR="00926681" w:rsidRPr="00ED0774">
        <w:t xml:space="preserve"> </w:t>
      </w:r>
      <w:r w:rsidRPr="00ED0774">
        <w:t>транслокации,</w:t>
      </w:r>
      <w:r w:rsidR="00926681" w:rsidRPr="00ED0774">
        <w:t xml:space="preserve"> </w:t>
      </w:r>
      <w:r w:rsidRPr="00ED0774">
        <w:t>отличающиеся</w:t>
      </w:r>
      <w:r w:rsidR="00926681" w:rsidRPr="00ED0774">
        <w:t xml:space="preserve"> </w:t>
      </w:r>
      <w:r w:rsidRPr="00ED0774">
        <w:t>от</w:t>
      </w:r>
      <w:r w:rsidR="00926681" w:rsidRPr="00ED0774">
        <w:t xml:space="preserve"> </w:t>
      </w:r>
      <w:r w:rsidRPr="00ED0774">
        <w:t>тех,</w:t>
      </w:r>
      <w:r w:rsidR="00926681" w:rsidRPr="00ED0774">
        <w:t xml:space="preserve"> </w:t>
      </w:r>
      <w:r w:rsidRPr="00ED0774">
        <w:t>что</w:t>
      </w:r>
      <w:r w:rsidR="00926681" w:rsidRPr="00ED0774">
        <w:t xml:space="preserve"> </w:t>
      </w:r>
      <w:r w:rsidRPr="00ED0774">
        <w:t>включают</w:t>
      </w:r>
      <w:r w:rsidR="00926681" w:rsidRPr="00ED0774">
        <w:t xml:space="preserve"> </w:t>
      </w:r>
      <w:r w:rsidRPr="00ED0774">
        <w:rPr>
          <w:rStyle w:val="affc"/>
        </w:rPr>
        <w:t>MLLT3,</w:t>
      </w:r>
      <w:r w:rsidR="00926681" w:rsidRPr="00ED0774">
        <w:rPr>
          <w:rStyle w:val="affc"/>
        </w:rPr>
        <w:t xml:space="preserve"> </w:t>
      </w:r>
      <w:r w:rsidRPr="00ED0774">
        <w:t>должны</w:t>
      </w:r>
      <w:r w:rsidR="00926681" w:rsidRPr="00ED0774">
        <w:t xml:space="preserve"> </w:t>
      </w:r>
      <w:r w:rsidRPr="00ED0774">
        <w:t>быть</w:t>
      </w:r>
      <w:r w:rsidR="00926681" w:rsidRPr="00ED0774">
        <w:t xml:space="preserve"> </w:t>
      </w:r>
      <w:r w:rsidRPr="00ED0774">
        <w:t>отдельно</w:t>
      </w:r>
      <w:r w:rsidR="00926681" w:rsidRPr="00ED0774">
        <w:t xml:space="preserve"> </w:t>
      </w:r>
      <w:r w:rsidRPr="00ED0774">
        <w:t>указаны</w:t>
      </w:r>
      <w:r w:rsidR="00926681" w:rsidRPr="00ED0774">
        <w:t xml:space="preserve"> </w:t>
      </w:r>
      <w:r w:rsidRPr="00ED0774">
        <w:t>в</w:t>
      </w:r>
      <w:r w:rsidR="00926681" w:rsidRPr="00ED0774">
        <w:t xml:space="preserve"> </w:t>
      </w:r>
      <w:r w:rsidRPr="00ED0774">
        <w:t>диагнозе,</w:t>
      </w:r>
      <w:r w:rsidR="00926681" w:rsidRPr="00ED0774">
        <w:t xml:space="preserve"> </w:t>
      </w:r>
      <w:r w:rsidRPr="00ED0774">
        <w:t>например</w:t>
      </w:r>
      <w:r w:rsidR="00926681" w:rsidRPr="00ED0774">
        <w:t xml:space="preserve"> </w:t>
      </w:r>
      <w:r w:rsidRPr="00ED0774">
        <w:t>ОМЛ</w:t>
      </w:r>
      <w:r w:rsidR="00926681" w:rsidRPr="00ED0774">
        <w:t xml:space="preserve"> </w:t>
      </w:r>
      <w:r w:rsidRPr="00ED0774">
        <w:t>с</w:t>
      </w:r>
      <w:r w:rsidR="00926681" w:rsidRPr="00ED0774">
        <w:t xml:space="preserve"> </w:t>
      </w:r>
      <w:r w:rsidRPr="00ED0774">
        <w:t>t(6;11)(q27;q23);</w:t>
      </w:r>
      <w:r w:rsidR="00926681" w:rsidRPr="00ED0774">
        <w:t xml:space="preserve"> </w:t>
      </w:r>
      <w:r w:rsidRPr="00ED0774">
        <w:rPr>
          <w:rStyle w:val="affc"/>
        </w:rPr>
        <w:t>MLLT4</w:t>
      </w:r>
      <w:r w:rsidRPr="00ED0774">
        <w:t>-</w:t>
      </w:r>
      <w:r w:rsidRPr="00ED0774">
        <w:rPr>
          <w:rStyle w:val="affc"/>
        </w:rPr>
        <w:t>MLL</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1;19)(q23;p13.3);</w:t>
      </w:r>
      <w:r w:rsidR="00926681" w:rsidRPr="00ED0774">
        <w:t xml:space="preserve"> </w:t>
      </w:r>
      <w:r w:rsidRPr="00ED0774">
        <w:rPr>
          <w:rStyle w:val="affc"/>
        </w:rPr>
        <w:t>MLLMLLT1</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1;19)(q23;p13.1);</w:t>
      </w:r>
      <w:r w:rsidR="00926681" w:rsidRPr="00ED0774">
        <w:t xml:space="preserve"> </w:t>
      </w:r>
      <w:r w:rsidRPr="00ED0774">
        <w:rPr>
          <w:rStyle w:val="affc"/>
        </w:rPr>
        <w:t>MLL</w:t>
      </w:r>
      <w:r w:rsidRPr="00ED0774">
        <w:t>-</w:t>
      </w:r>
      <w:r w:rsidRPr="00ED0774">
        <w:rPr>
          <w:rStyle w:val="affc"/>
        </w:rPr>
        <w:t>ELL</w:t>
      </w:r>
      <w:r w:rsidRPr="00ED0774">
        <w:t>;</w:t>
      </w:r>
      <w:r w:rsidR="00926681" w:rsidRPr="00ED0774">
        <w:t xml:space="preserve"> </w:t>
      </w:r>
      <w:r w:rsidRPr="00ED0774">
        <w:t>ОМЛ</w:t>
      </w:r>
      <w:r w:rsidR="00926681" w:rsidRPr="00ED0774">
        <w:t xml:space="preserve"> </w:t>
      </w:r>
      <w:r w:rsidRPr="00ED0774">
        <w:t>с</w:t>
      </w:r>
      <w:r w:rsidR="00926681" w:rsidRPr="00ED0774">
        <w:t xml:space="preserve"> </w:t>
      </w:r>
      <w:r w:rsidRPr="00ED0774">
        <w:t>t(10;11)(p12;q23);</w:t>
      </w:r>
      <w:r w:rsidR="00926681" w:rsidRPr="00ED0774">
        <w:t xml:space="preserve"> </w:t>
      </w:r>
      <w:r w:rsidRPr="00ED0774">
        <w:rPr>
          <w:rStyle w:val="affc"/>
        </w:rPr>
        <w:t>MLLT10</w:t>
      </w:r>
      <w:r w:rsidRPr="00ED0774">
        <w:t>-</w:t>
      </w:r>
      <w:r w:rsidR="00926681" w:rsidRPr="00ED0774">
        <w:t xml:space="preserve"> </w:t>
      </w:r>
      <w:r w:rsidRPr="00ED0774">
        <w:rPr>
          <w:rStyle w:val="affc"/>
        </w:rPr>
        <w:t>MLL</w:t>
      </w:r>
      <w:r w:rsidR="00D647A6" w:rsidRPr="00ED0774">
        <w:rPr>
          <w:rStyle w:val="affc"/>
        </w:rPr>
        <w:t>.</w:t>
      </w:r>
    </w:p>
    <w:p w14:paraId="7EE1B973" w14:textId="77777777" w:rsidR="00693B84" w:rsidRPr="00ED0774" w:rsidRDefault="00D80AC9" w:rsidP="00705E68">
      <w:pPr>
        <w:pStyle w:val="afd"/>
        <w:spacing w:beforeAutospacing="0" w:afterAutospacing="0" w:line="360" w:lineRule="auto"/>
        <w:ind w:firstLine="709"/>
        <w:contextualSpacing/>
        <w:divId w:val="659507628"/>
      </w:pPr>
      <w:r w:rsidRPr="00ED0774">
        <w:t>Были</w:t>
      </w:r>
      <w:r w:rsidR="00926681" w:rsidRPr="00ED0774">
        <w:t xml:space="preserve"> </w:t>
      </w:r>
      <w:r w:rsidRPr="00ED0774">
        <w:t>выделены</w:t>
      </w:r>
      <w:r w:rsidR="00926681" w:rsidRPr="00ED0774">
        <w:t xml:space="preserve"> </w:t>
      </w:r>
      <w:r w:rsidR="00D647A6" w:rsidRPr="00ED0774">
        <w:t>3</w:t>
      </w:r>
      <w:r w:rsidR="00926681" w:rsidRPr="00ED0774">
        <w:t xml:space="preserve"> </w:t>
      </w:r>
      <w:r w:rsidRPr="00ED0774">
        <w:t>новых</w:t>
      </w:r>
      <w:r w:rsidR="00926681" w:rsidRPr="00ED0774">
        <w:t xml:space="preserve"> </w:t>
      </w:r>
      <w:r w:rsidRPr="00ED0774">
        <w:t>подгруппы:</w:t>
      </w:r>
    </w:p>
    <w:p w14:paraId="34947D6B" w14:textId="77777777" w:rsidR="00693B84" w:rsidRPr="00ED0774" w:rsidRDefault="00D80AC9" w:rsidP="00275537">
      <w:pPr>
        <w:pStyle w:val="afd"/>
        <w:numPr>
          <w:ilvl w:val="0"/>
          <w:numId w:val="25"/>
        </w:numPr>
        <w:spacing w:beforeAutospacing="0" w:afterAutospacing="0" w:line="360" w:lineRule="auto"/>
        <w:contextualSpacing/>
        <w:divId w:val="659507628"/>
        <w:rPr>
          <w:rStyle w:val="affc"/>
          <w:i w:val="0"/>
        </w:rPr>
      </w:pPr>
      <w:r w:rsidRPr="00ED0774">
        <w:t>ОМЛ</w:t>
      </w:r>
      <w:r w:rsidR="00926681" w:rsidRPr="00ED0774">
        <w:t xml:space="preserve"> </w:t>
      </w:r>
      <w:r w:rsidRPr="00ED0774">
        <w:t>с</w:t>
      </w:r>
      <w:r w:rsidR="00926681" w:rsidRPr="00ED0774">
        <w:t xml:space="preserve"> </w:t>
      </w:r>
      <w:r w:rsidRPr="00ED0774">
        <w:t>t(6;9)(p23;q34);</w:t>
      </w:r>
      <w:r w:rsidR="00926681" w:rsidRPr="00ED0774">
        <w:t xml:space="preserve"> </w:t>
      </w:r>
      <w:r w:rsidRPr="00ED0774">
        <w:rPr>
          <w:rStyle w:val="affc"/>
        </w:rPr>
        <w:t>DEK</w:t>
      </w:r>
      <w:r w:rsidRPr="00ED0774">
        <w:t>-</w:t>
      </w:r>
      <w:r w:rsidRPr="00ED0774">
        <w:rPr>
          <w:rStyle w:val="affc"/>
        </w:rPr>
        <w:t>NUP214</w:t>
      </w:r>
      <w:r w:rsidR="00693B84" w:rsidRPr="00ED0774">
        <w:rPr>
          <w:rStyle w:val="affc"/>
          <w:i w:val="0"/>
        </w:rPr>
        <w:t>;</w:t>
      </w:r>
    </w:p>
    <w:p w14:paraId="3F9C4976" w14:textId="77777777" w:rsidR="00693B84" w:rsidRPr="00ED0774" w:rsidRDefault="00D80AC9" w:rsidP="00275537">
      <w:pPr>
        <w:pStyle w:val="afd"/>
        <w:numPr>
          <w:ilvl w:val="0"/>
          <w:numId w:val="25"/>
        </w:numPr>
        <w:spacing w:beforeAutospacing="0" w:afterAutospacing="0" w:line="360" w:lineRule="auto"/>
        <w:contextualSpacing/>
        <w:divId w:val="659507628"/>
        <w:rPr>
          <w:rStyle w:val="affc"/>
          <w:i w:val="0"/>
        </w:rPr>
      </w:pPr>
      <w:r w:rsidRPr="00ED0774">
        <w:t>ОМЛ</w:t>
      </w:r>
      <w:r w:rsidR="00926681" w:rsidRPr="00ED0774">
        <w:t xml:space="preserve"> </w:t>
      </w:r>
      <w:r w:rsidRPr="00ED0774">
        <w:t>с</w:t>
      </w:r>
      <w:r w:rsidR="00926681" w:rsidRPr="00ED0774">
        <w:t xml:space="preserve"> </w:t>
      </w:r>
      <w:r w:rsidRPr="00ED0774">
        <w:t>inv(3)(q21q26.2)</w:t>
      </w:r>
      <w:r w:rsidR="00926681" w:rsidRPr="00ED0774">
        <w:t xml:space="preserve"> </w:t>
      </w:r>
      <w:r w:rsidR="00D647A6" w:rsidRPr="00ED0774">
        <w:t>или</w:t>
      </w:r>
      <w:r w:rsidR="00926681" w:rsidRPr="00ED0774">
        <w:t xml:space="preserve"> </w:t>
      </w:r>
      <w:r w:rsidRPr="00ED0774">
        <w:t>t(3;3)(q21;</w:t>
      </w:r>
      <w:r w:rsidR="00926681" w:rsidRPr="00ED0774">
        <w:t xml:space="preserve"> </w:t>
      </w:r>
      <w:r w:rsidRPr="00ED0774">
        <w:t>q26.2);</w:t>
      </w:r>
      <w:r w:rsidR="00926681" w:rsidRPr="00ED0774">
        <w:t xml:space="preserve"> </w:t>
      </w:r>
      <w:r w:rsidRPr="00ED0774">
        <w:rPr>
          <w:rStyle w:val="affc"/>
        </w:rPr>
        <w:t>RPN1</w:t>
      </w:r>
      <w:r w:rsidRPr="00ED0774">
        <w:t>-</w:t>
      </w:r>
      <w:r w:rsidRPr="00ED0774">
        <w:rPr>
          <w:rStyle w:val="affc"/>
        </w:rPr>
        <w:t>EVI1</w:t>
      </w:r>
      <w:r w:rsidR="00693B84" w:rsidRPr="00ED0774">
        <w:rPr>
          <w:rStyle w:val="affc"/>
          <w:i w:val="0"/>
        </w:rPr>
        <w:t>;</w:t>
      </w:r>
    </w:p>
    <w:p w14:paraId="69BB1AAB" w14:textId="77777777" w:rsidR="006E5861" w:rsidRPr="00ED0774" w:rsidRDefault="00D80AC9" w:rsidP="00275537">
      <w:pPr>
        <w:pStyle w:val="afd"/>
        <w:numPr>
          <w:ilvl w:val="0"/>
          <w:numId w:val="25"/>
        </w:numPr>
        <w:spacing w:beforeAutospacing="0" w:afterAutospacing="0" w:line="360" w:lineRule="auto"/>
        <w:contextualSpacing/>
        <w:divId w:val="659507628"/>
      </w:pPr>
      <w:r w:rsidRPr="00ED0774">
        <w:t>ОМЛ</w:t>
      </w:r>
      <w:r w:rsidR="00926681" w:rsidRPr="00ED0774">
        <w:t xml:space="preserve"> </w:t>
      </w:r>
      <w:r w:rsidRPr="00ED0774">
        <w:t>(мегакариобластный)</w:t>
      </w:r>
      <w:r w:rsidR="00926681" w:rsidRPr="00ED0774">
        <w:t xml:space="preserve"> </w:t>
      </w:r>
      <w:r w:rsidRPr="00ED0774">
        <w:t>с</w:t>
      </w:r>
      <w:r w:rsidR="00926681" w:rsidRPr="00ED0774">
        <w:t xml:space="preserve"> </w:t>
      </w:r>
      <w:r w:rsidRPr="00ED0774">
        <w:t>t(1;22)(p13;q13);</w:t>
      </w:r>
      <w:r w:rsidR="00926681" w:rsidRPr="00ED0774">
        <w:t xml:space="preserve"> </w:t>
      </w:r>
      <w:r w:rsidRPr="00ED0774">
        <w:rPr>
          <w:rStyle w:val="affc"/>
        </w:rPr>
        <w:t>RBM15</w:t>
      </w:r>
      <w:r w:rsidRPr="00ED0774">
        <w:t>-</w:t>
      </w:r>
      <w:r w:rsidRPr="00ED0774">
        <w:rPr>
          <w:rStyle w:val="affc"/>
        </w:rPr>
        <w:t>MKL1</w:t>
      </w:r>
      <w:r w:rsidRPr="00ED0774">
        <w:t>,</w:t>
      </w:r>
      <w:r w:rsidR="00926681" w:rsidRPr="00ED0774">
        <w:t xml:space="preserve"> </w:t>
      </w:r>
      <w:r w:rsidRPr="00ED0774">
        <w:t>редкий</w:t>
      </w:r>
      <w:r w:rsidR="00926681" w:rsidRPr="00ED0774">
        <w:t xml:space="preserve"> </w:t>
      </w:r>
      <w:r w:rsidRPr="00ED0774">
        <w:t>вариант</w:t>
      </w:r>
      <w:r w:rsidR="00926681" w:rsidRPr="00ED0774">
        <w:t xml:space="preserve"> </w:t>
      </w:r>
      <w:r w:rsidR="00AC0E8E" w:rsidRPr="00ED0774">
        <w:t>ОЛ</w:t>
      </w:r>
      <w:r w:rsidRPr="00ED0774">
        <w:t>,</w:t>
      </w:r>
      <w:r w:rsidR="00926681" w:rsidRPr="00ED0774">
        <w:t xml:space="preserve"> </w:t>
      </w:r>
      <w:r w:rsidRPr="00ED0774">
        <w:t>наиболее</w:t>
      </w:r>
      <w:r w:rsidR="00926681" w:rsidRPr="00ED0774">
        <w:t xml:space="preserve"> </w:t>
      </w:r>
      <w:r w:rsidRPr="00ED0774">
        <w:t>часто</w:t>
      </w:r>
      <w:r w:rsidR="00926681" w:rsidRPr="00ED0774">
        <w:t xml:space="preserve"> </w:t>
      </w:r>
      <w:r w:rsidRPr="00ED0774">
        <w:t>диагностируемый</w:t>
      </w:r>
      <w:r w:rsidR="00926681" w:rsidRPr="00ED0774">
        <w:t xml:space="preserve"> </w:t>
      </w:r>
      <w:r w:rsidRPr="00ED0774">
        <w:t>у</w:t>
      </w:r>
      <w:r w:rsidR="00926681" w:rsidRPr="00ED0774">
        <w:t xml:space="preserve"> </w:t>
      </w:r>
      <w:r w:rsidRPr="00ED0774">
        <w:t>детей.</w:t>
      </w:r>
    </w:p>
    <w:p w14:paraId="49FAF40D" w14:textId="77777777" w:rsidR="00693B84" w:rsidRPr="00ED0774" w:rsidRDefault="00D80AC9" w:rsidP="00693B84">
      <w:pPr>
        <w:ind w:left="708" w:firstLine="1"/>
        <w:divId w:val="659507628"/>
      </w:pPr>
      <w:r w:rsidRPr="00ED0774">
        <w:t>У</w:t>
      </w:r>
      <w:r w:rsidR="00926681" w:rsidRPr="00ED0774">
        <w:t xml:space="preserve"> </w:t>
      </w:r>
      <w:r w:rsidR="00C0487D" w:rsidRPr="00ED0774">
        <w:t>пациентов</w:t>
      </w:r>
      <w:r w:rsidR="00926681" w:rsidRPr="00ED0774">
        <w:t xml:space="preserve"> </w:t>
      </w:r>
      <w:r w:rsidRPr="00ED0774">
        <w:t>ОМЛ</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были</w:t>
      </w:r>
      <w:r w:rsidR="00926681" w:rsidRPr="00ED0774">
        <w:t xml:space="preserve"> </w:t>
      </w:r>
      <w:r w:rsidRPr="00ED0774">
        <w:t>выделены</w:t>
      </w:r>
      <w:r w:rsidR="00926681" w:rsidRPr="00ED0774">
        <w:t xml:space="preserve"> </w:t>
      </w:r>
      <w:r w:rsidR="00D647A6" w:rsidRPr="00ED0774">
        <w:t>2</w:t>
      </w:r>
      <w:r w:rsidR="00926681" w:rsidRPr="00ED0774">
        <w:t xml:space="preserve"> </w:t>
      </w:r>
      <w:r w:rsidRPr="00ED0774">
        <w:t>новые</w:t>
      </w:r>
      <w:r w:rsidR="00926681" w:rsidRPr="00ED0774">
        <w:t xml:space="preserve"> </w:t>
      </w:r>
      <w:r w:rsidRPr="00ED0774">
        <w:t>категории:</w:t>
      </w:r>
    </w:p>
    <w:p w14:paraId="3B718013" w14:textId="77777777" w:rsidR="00693B84" w:rsidRPr="00ED0774" w:rsidRDefault="00D80AC9" w:rsidP="00275537">
      <w:pPr>
        <w:numPr>
          <w:ilvl w:val="0"/>
          <w:numId w:val="26"/>
        </w:numPr>
        <w:divId w:val="659507628"/>
      </w:pPr>
      <w:r w:rsidRPr="00ED0774">
        <w:t>ОМЛ</w:t>
      </w:r>
      <w:r w:rsidR="00926681" w:rsidRPr="00ED0774">
        <w:t xml:space="preserve"> </w:t>
      </w:r>
      <w:r w:rsidRPr="00ED0774">
        <w:t>с</w:t>
      </w:r>
      <w:r w:rsidR="00926681" w:rsidRPr="00ED0774">
        <w:t xml:space="preserve"> </w:t>
      </w:r>
      <w:r w:rsidRPr="00ED0774">
        <w:t>мутированным</w:t>
      </w:r>
      <w:r w:rsidR="00926681" w:rsidRPr="00ED0774">
        <w:t xml:space="preserve"> </w:t>
      </w:r>
      <w:r w:rsidRPr="00ED0774">
        <w:t>геном</w:t>
      </w:r>
      <w:r w:rsidR="00926681" w:rsidRPr="00ED0774">
        <w:t xml:space="preserve"> </w:t>
      </w:r>
      <w:r w:rsidRPr="00ED0774">
        <w:rPr>
          <w:rStyle w:val="affc"/>
        </w:rPr>
        <w:t>NPM1</w:t>
      </w:r>
      <w:r w:rsidR="00926681" w:rsidRPr="00ED0774">
        <w:rPr>
          <w:rStyle w:val="affc"/>
        </w:rPr>
        <w:t xml:space="preserve"> </w:t>
      </w:r>
      <w:r w:rsidRPr="00ED0774">
        <w:t>(нуклеофозмин</w:t>
      </w:r>
      <w:r w:rsidR="00926681" w:rsidRPr="00ED0774">
        <w:t xml:space="preserve"> </w:t>
      </w:r>
      <w:r w:rsidRPr="00ED0774">
        <w:t>(ядерный</w:t>
      </w:r>
      <w:r w:rsidR="00926681" w:rsidRPr="00ED0774">
        <w:t xml:space="preserve"> </w:t>
      </w:r>
      <w:r w:rsidRPr="00ED0774">
        <w:t>фосфопротеин</w:t>
      </w:r>
      <w:r w:rsidR="00926681" w:rsidRPr="00ED0774">
        <w:t xml:space="preserve"> </w:t>
      </w:r>
      <w:r w:rsidRPr="00ED0774">
        <w:t>B23,</w:t>
      </w:r>
      <w:r w:rsidR="00926681" w:rsidRPr="00ED0774">
        <w:t xml:space="preserve"> </w:t>
      </w:r>
      <w:r w:rsidRPr="00ED0774">
        <w:t>нуматрин))</w:t>
      </w:r>
      <w:r w:rsidR="00693B84" w:rsidRPr="00ED0774">
        <w:rPr>
          <w:rStyle w:val="affc"/>
          <w:i w:val="0"/>
        </w:rPr>
        <w:t>;</w:t>
      </w:r>
      <w:r w:rsidR="00926681" w:rsidRPr="00ED0774">
        <w:t xml:space="preserve"> </w:t>
      </w:r>
    </w:p>
    <w:p w14:paraId="0C4B1B38" w14:textId="77777777" w:rsidR="006E5861" w:rsidRPr="00ED0774" w:rsidRDefault="00D80AC9" w:rsidP="00275537">
      <w:pPr>
        <w:numPr>
          <w:ilvl w:val="0"/>
          <w:numId w:val="26"/>
        </w:numPr>
        <w:divId w:val="659507628"/>
      </w:pPr>
      <w:r w:rsidRPr="00ED0774">
        <w:t>ОМЛ</w:t>
      </w:r>
      <w:r w:rsidR="00926681" w:rsidRPr="00ED0774">
        <w:t xml:space="preserve"> </w:t>
      </w:r>
      <w:r w:rsidRPr="00ED0774">
        <w:t>с</w:t>
      </w:r>
      <w:r w:rsidR="00926681" w:rsidRPr="00ED0774">
        <w:t xml:space="preserve"> </w:t>
      </w:r>
      <w:r w:rsidRPr="00ED0774">
        <w:t>мутированным</w:t>
      </w:r>
      <w:r w:rsidR="00926681" w:rsidRPr="00ED0774">
        <w:t xml:space="preserve"> </w:t>
      </w:r>
      <w:r w:rsidRPr="00ED0774">
        <w:t>геном</w:t>
      </w:r>
      <w:r w:rsidR="00926681" w:rsidRPr="00ED0774">
        <w:t xml:space="preserve"> </w:t>
      </w:r>
      <w:r w:rsidRPr="00ED0774">
        <w:rPr>
          <w:rStyle w:val="affc"/>
        </w:rPr>
        <w:t>CEBPA</w:t>
      </w:r>
      <w:r w:rsidR="00926681" w:rsidRPr="00ED0774">
        <w:t xml:space="preserve"> </w:t>
      </w:r>
      <w:r w:rsidRPr="00ED0774">
        <w:t>(белок,</w:t>
      </w:r>
      <w:r w:rsidR="00926681" w:rsidRPr="00ED0774">
        <w:t xml:space="preserve"> </w:t>
      </w:r>
      <w:r w:rsidRPr="00ED0774">
        <w:t>связывающий</w:t>
      </w:r>
      <w:r w:rsidR="00926681" w:rsidRPr="00ED0774">
        <w:t xml:space="preserve"> </w:t>
      </w:r>
      <w:r w:rsidRPr="00ED0774">
        <w:t>энхансер</w:t>
      </w:r>
      <w:r w:rsidR="00926681" w:rsidRPr="00ED0774">
        <w:t xml:space="preserve"> </w:t>
      </w:r>
      <w:r w:rsidRPr="00ED0774">
        <w:t>CCAAT</w:t>
      </w:r>
      <w:r w:rsidR="00926681" w:rsidRPr="00ED0774">
        <w:t xml:space="preserve"> </w:t>
      </w:r>
      <w:r w:rsidRPr="00ED0774">
        <w:t>альфа</w:t>
      </w:r>
      <w:r w:rsidR="00926681" w:rsidRPr="00ED0774">
        <w:t xml:space="preserve"> </w:t>
      </w:r>
      <w:r w:rsidRPr="00ED0774">
        <w:t>(CCAAT/enhancer</w:t>
      </w:r>
      <w:r w:rsidR="00926681" w:rsidRPr="00ED0774">
        <w:t xml:space="preserve"> </w:t>
      </w:r>
      <w:r w:rsidRPr="00ED0774">
        <w:t>binding</w:t>
      </w:r>
      <w:r w:rsidR="00926681" w:rsidRPr="00ED0774">
        <w:t xml:space="preserve"> </w:t>
      </w:r>
      <w:r w:rsidRPr="00ED0774">
        <w:t>protein</w:t>
      </w:r>
      <w:r w:rsidR="00926681" w:rsidRPr="00ED0774">
        <w:t xml:space="preserve"> </w:t>
      </w:r>
      <w:r w:rsidRPr="00ED0774">
        <w:t>(C/EBP)</w:t>
      </w:r>
      <w:r w:rsidR="00926681" w:rsidRPr="00ED0774">
        <w:t xml:space="preserve"> </w:t>
      </w:r>
      <w:r w:rsidRPr="00ED0774">
        <w:t>alpha)).</w:t>
      </w:r>
      <w:r w:rsidR="00926681" w:rsidRPr="00ED0774">
        <w:t xml:space="preserve"> </w:t>
      </w:r>
      <w:r w:rsidRPr="00ED0774">
        <w:t>Накапливается</w:t>
      </w:r>
      <w:r w:rsidR="00926681" w:rsidRPr="00ED0774">
        <w:t xml:space="preserve"> </w:t>
      </w:r>
      <w:r w:rsidRPr="00ED0774">
        <w:t>все</w:t>
      </w:r>
      <w:r w:rsidR="00926681" w:rsidRPr="00ED0774">
        <w:t xml:space="preserve"> </w:t>
      </w:r>
      <w:r w:rsidRPr="00ED0774">
        <w:t>больше</w:t>
      </w:r>
      <w:r w:rsidR="00926681" w:rsidRPr="00ED0774">
        <w:t xml:space="preserve"> </w:t>
      </w:r>
      <w:r w:rsidRPr="00ED0774">
        <w:t>доказательств</w:t>
      </w:r>
      <w:r w:rsidR="00926681" w:rsidRPr="00ED0774">
        <w:t xml:space="preserve"> </w:t>
      </w:r>
      <w:r w:rsidRPr="00ED0774">
        <w:t>в</w:t>
      </w:r>
      <w:r w:rsidR="00926681" w:rsidRPr="00ED0774">
        <w:t xml:space="preserve"> </w:t>
      </w:r>
      <w:r w:rsidRPr="00ED0774">
        <w:t>пользу</w:t>
      </w:r>
      <w:r w:rsidR="00926681" w:rsidRPr="00ED0774">
        <w:t xml:space="preserve"> </w:t>
      </w:r>
      <w:r w:rsidRPr="00ED0774">
        <w:t>того,</w:t>
      </w:r>
      <w:r w:rsidR="00926681" w:rsidRPr="00ED0774">
        <w:t xml:space="preserve"> </w:t>
      </w:r>
      <w:r w:rsidRPr="00ED0774">
        <w:t>что</w:t>
      </w:r>
      <w:r w:rsidR="00926681" w:rsidRPr="00ED0774">
        <w:t xml:space="preserve"> </w:t>
      </w:r>
      <w:r w:rsidRPr="00ED0774">
        <w:t>эти</w:t>
      </w:r>
      <w:r w:rsidR="00926681" w:rsidRPr="00ED0774">
        <w:t xml:space="preserve"> </w:t>
      </w:r>
      <w:r w:rsidRPr="00ED0774">
        <w:t>мутации</w:t>
      </w:r>
      <w:r w:rsidR="00926681" w:rsidRPr="00ED0774">
        <w:t xml:space="preserve"> </w:t>
      </w:r>
      <w:r w:rsidRPr="00ED0774">
        <w:t>определяют</w:t>
      </w:r>
      <w:r w:rsidR="00926681" w:rsidRPr="00ED0774">
        <w:t xml:space="preserve"> </w:t>
      </w:r>
      <w:r w:rsidRPr="00ED0774">
        <w:t>нарушения</w:t>
      </w:r>
      <w:r w:rsidR="00926681" w:rsidRPr="00ED0774">
        <w:t xml:space="preserve"> </w:t>
      </w:r>
      <w:r w:rsidRPr="00ED0774">
        <w:t>дифференцировки</w:t>
      </w:r>
      <w:r w:rsidR="00926681" w:rsidRPr="00ED0774">
        <w:t xml:space="preserve"> </w:t>
      </w:r>
      <w:r w:rsidRPr="00ED0774">
        <w:t>гемопоэтических</w:t>
      </w:r>
      <w:r w:rsidR="00926681" w:rsidRPr="00ED0774">
        <w:t xml:space="preserve"> </w:t>
      </w:r>
      <w:r w:rsidRPr="00ED0774">
        <w:t>клеток,</w:t>
      </w:r>
      <w:r w:rsidR="00926681" w:rsidRPr="00ED0774">
        <w:t xml:space="preserve"> </w:t>
      </w:r>
      <w:r w:rsidRPr="00ED0774">
        <w:t>и</w:t>
      </w:r>
      <w:r w:rsidR="00926681" w:rsidRPr="00ED0774">
        <w:t xml:space="preserve"> </w:t>
      </w:r>
      <w:r w:rsidRPr="00ED0774">
        <w:t>относятся</w:t>
      </w:r>
      <w:r w:rsidR="00926681" w:rsidRPr="00ED0774">
        <w:t xml:space="preserve"> </w:t>
      </w:r>
      <w:r w:rsidRPr="00ED0774">
        <w:t>к</w:t>
      </w:r>
      <w:r w:rsidR="00926681" w:rsidRPr="00ED0774">
        <w:t xml:space="preserve"> </w:t>
      </w:r>
      <w:r w:rsidRPr="00ED0774">
        <w:t>так</w:t>
      </w:r>
      <w:r w:rsidR="00926681" w:rsidRPr="00ED0774">
        <w:t xml:space="preserve"> </w:t>
      </w:r>
      <w:r w:rsidRPr="00ED0774">
        <w:t>называемым</w:t>
      </w:r>
      <w:r w:rsidR="00926681" w:rsidRPr="00ED0774">
        <w:t xml:space="preserve"> </w:t>
      </w:r>
      <w:r w:rsidRPr="00ED0774">
        <w:t>мутациям</w:t>
      </w:r>
      <w:r w:rsidR="00926681" w:rsidRPr="00ED0774">
        <w:t xml:space="preserve"> </w:t>
      </w:r>
      <w:r w:rsidRPr="00ED0774">
        <w:t>2-го</w:t>
      </w:r>
      <w:r w:rsidR="00926681" w:rsidRPr="00ED0774">
        <w:t xml:space="preserve"> </w:t>
      </w:r>
      <w:r w:rsidRPr="00ED0774">
        <w:t>класса.</w:t>
      </w:r>
      <w:r w:rsidR="00926681" w:rsidRPr="00ED0774">
        <w:t xml:space="preserve"> </w:t>
      </w:r>
    </w:p>
    <w:p w14:paraId="385FDD4E" w14:textId="77777777" w:rsidR="006E5861" w:rsidRPr="00ED0774" w:rsidRDefault="00D80AC9" w:rsidP="00705E68">
      <w:pPr>
        <w:pStyle w:val="afd"/>
        <w:spacing w:beforeAutospacing="0" w:afterAutospacing="0" w:line="360" w:lineRule="auto"/>
        <w:ind w:firstLine="708"/>
        <w:contextualSpacing/>
        <w:divId w:val="659507628"/>
        <w:rPr>
          <w:color w:val="000000"/>
        </w:rPr>
      </w:pPr>
      <w:r w:rsidRPr="00ED0774">
        <w:t>Мутации</w:t>
      </w:r>
      <w:r w:rsidR="00926681" w:rsidRPr="00ED0774">
        <w:t xml:space="preserve"> </w:t>
      </w:r>
      <w:r w:rsidRPr="00ED0774">
        <w:t>в</w:t>
      </w:r>
      <w:r w:rsidR="00926681" w:rsidRPr="00ED0774">
        <w:t xml:space="preserve"> </w:t>
      </w:r>
      <w:r w:rsidRPr="00ED0774">
        <w:t>гене</w:t>
      </w:r>
      <w:r w:rsidR="00926681" w:rsidRPr="00ED0774">
        <w:t xml:space="preserve"> </w:t>
      </w:r>
      <w:r w:rsidRPr="00ED0774">
        <w:t>fms-связанной</w:t>
      </w:r>
      <w:r w:rsidR="00926681" w:rsidRPr="00ED0774">
        <w:t xml:space="preserve"> </w:t>
      </w:r>
      <w:r w:rsidRPr="00ED0774">
        <w:t>тирозинкиназы</w:t>
      </w:r>
      <w:r w:rsidR="00926681" w:rsidRPr="00ED0774">
        <w:t xml:space="preserve"> </w:t>
      </w:r>
      <w:r w:rsidRPr="00ED0774">
        <w:t>3</w:t>
      </w:r>
      <w:r w:rsidR="00926681" w:rsidRPr="00ED0774">
        <w:t xml:space="preserve"> </w:t>
      </w:r>
      <w:r w:rsidRPr="00ED0774">
        <w:t>(fms-related</w:t>
      </w:r>
      <w:r w:rsidR="00926681" w:rsidRPr="00ED0774">
        <w:t xml:space="preserve"> </w:t>
      </w:r>
      <w:r w:rsidRPr="00ED0774">
        <w:t>tyrosine</w:t>
      </w:r>
      <w:r w:rsidR="00926681" w:rsidRPr="00ED0774">
        <w:t xml:space="preserve"> </w:t>
      </w:r>
      <w:r w:rsidRPr="00ED0774">
        <w:t>kinase,</w:t>
      </w:r>
      <w:r w:rsidR="00926681" w:rsidRPr="00ED0774">
        <w:t xml:space="preserve"> </w:t>
      </w:r>
      <w:r w:rsidRPr="00ED0774">
        <w:rPr>
          <w:rStyle w:val="affc"/>
        </w:rPr>
        <w:t>FLT3</w:t>
      </w:r>
      <w:r w:rsidRPr="00ED0774">
        <w:t>)</w:t>
      </w:r>
      <w:r w:rsidR="00926681" w:rsidRPr="00ED0774">
        <w:t xml:space="preserve"> </w:t>
      </w:r>
      <w:r w:rsidRPr="00ED0774">
        <w:t>обнаруживают</w:t>
      </w:r>
      <w:r w:rsidR="00926681" w:rsidRPr="00ED0774">
        <w:t xml:space="preserve"> </w:t>
      </w:r>
      <w:r w:rsidRPr="00ED0774">
        <w:t>при</w:t>
      </w:r>
      <w:r w:rsidR="00926681" w:rsidRPr="00ED0774">
        <w:t xml:space="preserve"> </w:t>
      </w:r>
      <w:r w:rsidRPr="00ED0774">
        <w:t>многих</w:t>
      </w:r>
      <w:r w:rsidR="00926681" w:rsidRPr="00ED0774">
        <w:t xml:space="preserve"> </w:t>
      </w:r>
      <w:r w:rsidRPr="00ED0774">
        <w:t>вариант</w:t>
      </w:r>
      <w:r w:rsidR="004A3B1D" w:rsidRPr="00ED0774">
        <w:t>ах</w:t>
      </w:r>
      <w:r w:rsidR="00926681" w:rsidRPr="00ED0774">
        <w:t xml:space="preserve"> </w:t>
      </w:r>
      <w:r w:rsidR="004A3B1D" w:rsidRPr="00ED0774">
        <w:t>ОМЛ,</w:t>
      </w:r>
      <w:r w:rsidR="00926681" w:rsidRPr="00ED0774">
        <w:t xml:space="preserve"> </w:t>
      </w:r>
      <w:r w:rsidR="004A3B1D" w:rsidRPr="00ED0774">
        <w:t>и</w:t>
      </w:r>
      <w:r w:rsidR="00926681" w:rsidRPr="00ED0774">
        <w:t xml:space="preserve"> </w:t>
      </w:r>
      <w:r w:rsidR="004A3B1D" w:rsidRPr="00ED0774">
        <w:t>их</w:t>
      </w:r>
      <w:r w:rsidR="00926681" w:rsidRPr="00ED0774">
        <w:t xml:space="preserve"> </w:t>
      </w:r>
      <w:r w:rsidR="004A3B1D" w:rsidRPr="00ED0774">
        <w:t>относят</w:t>
      </w:r>
      <w:r w:rsidR="00926681" w:rsidRPr="00ED0774">
        <w:t xml:space="preserve"> </w:t>
      </w:r>
      <w:r w:rsidR="004A3B1D" w:rsidRPr="00ED0774">
        <w:t>к</w:t>
      </w:r>
      <w:r w:rsidR="00926681" w:rsidRPr="00ED0774">
        <w:t xml:space="preserve"> </w:t>
      </w:r>
      <w:r w:rsidR="004A3B1D" w:rsidRPr="00ED0774">
        <w:t>мутациям</w:t>
      </w:r>
      <w:r w:rsidR="00926681" w:rsidRPr="00ED0774">
        <w:t xml:space="preserve"> </w:t>
      </w:r>
      <w:r w:rsidRPr="00ED0774">
        <w:t>1-го</w:t>
      </w:r>
      <w:r w:rsidR="00926681" w:rsidRPr="00ED0774">
        <w:t xml:space="preserve"> </w:t>
      </w:r>
      <w:r w:rsidRPr="00ED0774">
        <w:t>класса,</w:t>
      </w:r>
      <w:r w:rsidR="00926681" w:rsidRPr="00ED0774">
        <w:t xml:space="preserve"> </w:t>
      </w:r>
      <w:r w:rsidRPr="00ED0774">
        <w:t>т.</w:t>
      </w:r>
      <w:r w:rsidR="00926681" w:rsidRPr="00ED0774">
        <w:t xml:space="preserve"> </w:t>
      </w:r>
      <w:r w:rsidRPr="00ED0774">
        <w:t>е.</w:t>
      </w:r>
      <w:r w:rsidR="00926681" w:rsidRPr="00ED0774">
        <w:t xml:space="preserve"> </w:t>
      </w:r>
      <w:r w:rsidRPr="00ED0774">
        <w:t>к</w:t>
      </w:r>
      <w:r w:rsidR="00926681" w:rsidRPr="00ED0774">
        <w:t xml:space="preserve"> </w:t>
      </w:r>
      <w:r w:rsidRPr="00ED0774">
        <w:t>тем,</w:t>
      </w:r>
      <w:r w:rsidR="00926681" w:rsidRPr="00ED0774">
        <w:t xml:space="preserve"> </w:t>
      </w:r>
      <w:r w:rsidRPr="00ED0774">
        <w:t>которые</w:t>
      </w:r>
      <w:r w:rsidR="00926681" w:rsidRPr="00ED0774">
        <w:t xml:space="preserve"> </w:t>
      </w:r>
      <w:r w:rsidRPr="00ED0774">
        <w:t>определяют</w:t>
      </w:r>
      <w:r w:rsidR="00926681" w:rsidRPr="00ED0774">
        <w:t xml:space="preserve"> </w:t>
      </w:r>
      <w:r w:rsidRPr="00ED0774">
        <w:t>преимущество</w:t>
      </w:r>
      <w:r w:rsidR="00926681" w:rsidRPr="00ED0774">
        <w:t xml:space="preserve"> </w:t>
      </w:r>
      <w:r w:rsidRPr="00ED0774">
        <w:t>опухолев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ролиферации</w:t>
      </w:r>
      <w:r w:rsidR="00926681" w:rsidRPr="00ED0774">
        <w:t xml:space="preserve"> </w:t>
      </w:r>
      <w:r w:rsidRPr="00ED0774">
        <w:t>и/или</w:t>
      </w:r>
      <w:r w:rsidR="00926681" w:rsidRPr="00ED0774">
        <w:t xml:space="preserve"> </w:t>
      </w:r>
      <w:r w:rsidRPr="00ED0774">
        <w:t>выживании.</w:t>
      </w:r>
      <w:r w:rsidR="00926681" w:rsidRPr="00ED0774">
        <w:t xml:space="preserve"> </w:t>
      </w:r>
      <w:r w:rsidRPr="00ED0774">
        <w:t>ОМЛ</w:t>
      </w:r>
      <w:r w:rsidR="00926681" w:rsidRPr="00ED0774">
        <w:t xml:space="preserve"> </w:t>
      </w:r>
      <w:r w:rsidRPr="00ED0774">
        <w:t>с</w:t>
      </w:r>
      <w:r w:rsidR="00926681" w:rsidRPr="00ED0774">
        <w:t xml:space="preserve"> </w:t>
      </w:r>
      <w:r w:rsidRPr="00ED0774">
        <w:t>мутациями</w:t>
      </w:r>
      <w:r w:rsidR="00926681" w:rsidRPr="00ED0774">
        <w:t xml:space="preserve"> </w:t>
      </w:r>
      <w:r w:rsidRPr="00ED0774">
        <w:rPr>
          <w:rStyle w:val="affc"/>
        </w:rPr>
        <w:t>FLT3</w:t>
      </w:r>
      <w:r w:rsidR="00926681" w:rsidRPr="00ED0774">
        <w:t xml:space="preserve"> </w:t>
      </w:r>
      <w:r w:rsidRPr="00ED0774">
        <w:t>не</w:t>
      </w:r>
      <w:r w:rsidR="00926681" w:rsidRPr="00ED0774">
        <w:t xml:space="preserve"> </w:t>
      </w:r>
      <w:r w:rsidRPr="00ED0774">
        <w:t>выделя</w:t>
      </w:r>
      <w:r w:rsidR="00540311" w:rsidRPr="00ED0774">
        <w:t>ю</w:t>
      </w:r>
      <w:r w:rsidRPr="00ED0774">
        <w:t>тся</w:t>
      </w:r>
      <w:r w:rsidR="00926681" w:rsidRPr="00ED0774">
        <w:t xml:space="preserve"> </w:t>
      </w:r>
      <w:r w:rsidRPr="00ED0774">
        <w:t>в</w:t>
      </w:r>
      <w:r w:rsidR="00926681" w:rsidRPr="00ED0774">
        <w:t xml:space="preserve"> </w:t>
      </w:r>
      <w:r w:rsidRPr="00ED0774">
        <w:t>отдельную</w:t>
      </w:r>
      <w:r w:rsidR="00926681" w:rsidRPr="00ED0774">
        <w:t xml:space="preserve"> </w:t>
      </w:r>
      <w:r w:rsidRPr="00ED0774">
        <w:t>категорию,</w:t>
      </w:r>
      <w:r w:rsidR="00926681" w:rsidRPr="00ED0774">
        <w:t xml:space="preserve"> </w:t>
      </w:r>
      <w:r w:rsidRPr="00ED0774">
        <w:t>однако</w:t>
      </w:r>
      <w:r w:rsidR="00926681" w:rsidRPr="00ED0774">
        <w:t xml:space="preserve"> </w:t>
      </w:r>
      <w:r w:rsidRPr="00ED0774">
        <w:t>необходимо</w:t>
      </w:r>
      <w:r w:rsidR="00926681" w:rsidRPr="00ED0774">
        <w:t xml:space="preserve"> </w:t>
      </w:r>
      <w:r w:rsidRPr="00ED0774">
        <w:t>определять</w:t>
      </w:r>
      <w:r w:rsidR="00926681" w:rsidRPr="00ED0774">
        <w:t xml:space="preserve"> </w:t>
      </w:r>
      <w:r w:rsidRPr="00ED0774">
        <w:t>эти</w:t>
      </w:r>
      <w:r w:rsidR="00926681" w:rsidRPr="00ED0774">
        <w:t xml:space="preserve"> </w:t>
      </w:r>
      <w:r w:rsidRPr="00ED0774">
        <w:t>мутации,</w:t>
      </w:r>
      <w:r w:rsidR="00926681" w:rsidRPr="00ED0774">
        <w:t xml:space="preserve"> </w:t>
      </w:r>
      <w:r w:rsidRPr="00ED0774">
        <w:t>так</w:t>
      </w:r>
      <w:r w:rsidR="00926681" w:rsidRPr="00ED0774">
        <w:t xml:space="preserve"> </w:t>
      </w:r>
      <w:r w:rsidRPr="00ED0774">
        <w:t>как</w:t>
      </w:r>
      <w:r w:rsidR="00926681" w:rsidRPr="00ED0774">
        <w:t xml:space="preserve"> </w:t>
      </w:r>
      <w:r w:rsidRPr="00ED0774">
        <w:t>они</w:t>
      </w:r>
      <w:r w:rsidR="00926681" w:rsidRPr="00ED0774">
        <w:t xml:space="preserve"> </w:t>
      </w:r>
      <w:r w:rsidRPr="00ED0774">
        <w:t>имеют</w:t>
      </w:r>
      <w:r w:rsidR="00926681" w:rsidRPr="00ED0774">
        <w:t xml:space="preserve"> </w:t>
      </w:r>
      <w:r w:rsidRPr="00ED0774">
        <w:t>прогностическую</w:t>
      </w:r>
      <w:r w:rsidR="00926681" w:rsidRPr="00ED0774">
        <w:t xml:space="preserve"> </w:t>
      </w:r>
      <w:r w:rsidRPr="00ED0774">
        <w:t>значимость.</w:t>
      </w:r>
      <w:r w:rsidR="00926681" w:rsidRPr="00ED0774">
        <w:t xml:space="preserve"> </w:t>
      </w:r>
      <w:r w:rsidR="006D7680" w:rsidRPr="00ED0774">
        <w:rPr>
          <w:color w:val="000000"/>
        </w:rPr>
        <w:t>Р</w:t>
      </w:r>
      <w:r w:rsidR="00037249" w:rsidRPr="00ED0774">
        <w:rPr>
          <w:color w:val="000000"/>
        </w:rPr>
        <w:t>екомендуется</w:t>
      </w:r>
      <w:r w:rsidR="00926681" w:rsidRPr="00ED0774">
        <w:rPr>
          <w:color w:val="000000"/>
        </w:rPr>
        <w:t xml:space="preserve"> </w:t>
      </w:r>
      <w:r w:rsidR="00037249" w:rsidRPr="00ED0774">
        <w:rPr>
          <w:color w:val="000000"/>
        </w:rPr>
        <w:t>не</w:t>
      </w:r>
      <w:r w:rsidR="00926681" w:rsidRPr="00ED0774">
        <w:rPr>
          <w:color w:val="000000"/>
        </w:rPr>
        <w:t xml:space="preserve"> </w:t>
      </w:r>
      <w:r w:rsidR="00037249" w:rsidRPr="00ED0774">
        <w:rPr>
          <w:color w:val="000000"/>
        </w:rPr>
        <w:t>только</w:t>
      </w:r>
      <w:r w:rsidR="00926681" w:rsidRPr="00ED0774">
        <w:rPr>
          <w:color w:val="000000"/>
        </w:rPr>
        <w:t xml:space="preserve"> </w:t>
      </w:r>
      <w:r w:rsidR="00037249" w:rsidRPr="00ED0774">
        <w:rPr>
          <w:color w:val="000000"/>
        </w:rPr>
        <w:t>определять</w:t>
      </w:r>
      <w:r w:rsidR="00926681" w:rsidRPr="00ED0774">
        <w:rPr>
          <w:color w:val="000000"/>
        </w:rPr>
        <w:t xml:space="preserve"> </w:t>
      </w:r>
      <w:r w:rsidR="00037249" w:rsidRPr="00ED0774">
        <w:rPr>
          <w:color w:val="000000"/>
        </w:rPr>
        <w:t>наличие</w:t>
      </w:r>
      <w:r w:rsidR="00926681" w:rsidRPr="00ED0774">
        <w:rPr>
          <w:color w:val="000000"/>
        </w:rPr>
        <w:t xml:space="preserve"> </w:t>
      </w:r>
      <w:r w:rsidR="00037249" w:rsidRPr="00ED0774">
        <w:rPr>
          <w:rFonts w:eastAsia="MS Mincho"/>
          <w:i/>
          <w:iCs/>
        </w:rPr>
        <w:t>FLT3</w:t>
      </w:r>
      <w:r w:rsidR="00037249" w:rsidRPr="00ED0774">
        <w:rPr>
          <w:rFonts w:eastAsia="MS Mincho"/>
        </w:rPr>
        <w:t>-ITD</w:t>
      </w:r>
      <w:r w:rsidR="00037249" w:rsidRPr="00ED0774">
        <w:rPr>
          <w:color w:val="000000"/>
        </w:rPr>
        <w:t>,</w:t>
      </w:r>
      <w:r w:rsidR="00926681" w:rsidRPr="00ED0774">
        <w:rPr>
          <w:color w:val="000000"/>
        </w:rPr>
        <w:t xml:space="preserve"> </w:t>
      </w:r>
      <w:r w:rsidR="00037249" w:rsidRPr="00ED0774">
        <w:rPr>
          <w:color w:val="000000"/>
        </w:rPr>
        <w:t>но</w:t>
      </w:r>
      <w:r w:rsidR="00926681" w:rsidRPr="00ED0774">
        <w:rPr>
          <w:color w:val="000000"/>
        </w:rPr>
        <w:t xml:space="preserve"> </w:t>
      </w:r>
      <w:r w:rsidR="00037249" w:rsidRPr="00ED0774">
        <w:rPr>
          <w:color w:val="000000"/>
        </w:rPr>
        <w:t>и</w:t>
      </w:r>
      <w:r w:rsidR="00926681" w:rsidRPr="00ED0774">
        <w:rPr>
          <w:color w:val="000000"/>
        </w:rPr>
        <w:t xml:space="preserve"> </w:t>
      </w:r>
      <w:r w:rsidR="00037249" w:rsidRPr="00ED0774">
        <w:rPr>
          <w:color w:val="000000"/>
        </w:rPr>
        <w:t>определять,</w:t>
      </w:r>
      <w:r w:rsidR="00926681" w:rsidRPr="00ED0774">
        <w:rPr>
          <w:color w:val="000000"/>
        </w:rPr>
        <w:t xml:space="preserve"> </w:t>
      </w:r>
      <w:r w:rsidR="00037249" w:rsidRPr="00ED0774">
        <w:rPr>
          <w:color w:val="000000"/>
        </w:rPr>
        <w:t>так</w:t>
      </w:r>
      <w:r w:rsidR="00926681" w:rsidRPr="00ED0774">
        <w:rPr>
          <w:color w:val="000000"/>
        </w:rPr>
        <w:t xml:space="preserve"> </w:t>
      </w:r>
      <w:r w:rsidR="00037249" w:rsidRPr="00ED0774">
        <w:rPr>
          <w:color w:val="000000"/>
        </w:rPr>
        <w:t>называемое</w:t>
      </w:r>
      <w:r w:rsidR="00926681" w:rsidRPr="00ED0774">
        <w:rPr>
          <w:color w:val="000000"/>
        </w:rPr>
        <w:t xml:space="preserve"> </w:t>
      </w:r>
      <w:r w:rsidR="00037249" w:rsidRPr="00ED0774">
        <w:rPr>
          <w:color w:val="000000"/>
        </w:rPr>
        <w:t>аллельное</w:t>
      </w:r>
      <w:r w:rsidR="00926681" w:rsidRPr="00ED0774">
        <w:rPr>
          <w:color w:val="000000"/>
        </w:rPr>
        <w:t xml:space="preserve"> </w:t>
      </w:r>
      <w:r w:rsidR="00037249" w:rsidRPr="00ED0774">
        <w:rPr>
          <w:color w:val="000000"/>
        </w:rPr>
        <w:t>соотношение,</w:t>
      </w:r>
      <w:r w:rsidR="00926681" w:rsidRPr="00ED0774">
        <w:rPr>
          <w:color w:val="000000"/>
        </w:rPr>
        <w:t xml:space="preserve"> </w:t>
      </w:r>
      <w:r w:rsidR="00037249" w:rsidRPr="00ED0774">
        <w:rPr>
          <w:color w:val="000000"/>
        </w:rPr>
        <w:t>которое</w:t>
      </w:r>
      <w:r w:rsidR="00926681" w:rsidRPr="00ED0774">
        <w:rPr>
          <w:color w:val="000000"/>
        </w:rPr>
        <w:t xml:space="preserve"> </w:t>
      </w:r>
      <w:r w:rsidR="00037249" w:rsidRPr="00ED0774">
        <w:rPr>
          <w:color w:val="000000"/>
        </w:rPr>
        <w:t>характеризует</w:t>
      </w:r>
      <w:r w:rsidR="00926681" w:rsidRPr="00ED0774">
        <w:rPr>
          <w:color w:val="000000"/>
        </w:rPr>
        <w:t xml:space="preserve"> </w:t>
      </w:r>
      <w:r w:rsidR="00037249" w:rsidRPr="00ED0774">
        <w:rPr>
          <w:color w:val="000000"/>
        </w:rPr>
        <w:t>объем</w:t>
      </w:r>
      <w:r w:rsidR="00926681" w:rsidRPr="00ED0774">
        <w:rPr>
          <w:color w:val="000000"/>
        </w:rPr>
        <w:t xml:space="preserve"> </w:t>
      </w:r>
      <w:r w:rsidR="00037249" w:rsidRPr="00ED0774">
        <w:rPr>
          <w:color w:val="000000"/>
        </w:rPr>
        <w:t>опухоли.</w:t>
      </w:r>
      <w:r w:rsidR="00926681" w:rsidRPr="00ED0774">
        <w:rPr>
          <w:color w:val="000000"/>
        </w:rPr>
        <w:t xml:space="preserve"> </w:t>
      </w:r>
      <w:r w:rsidR="00037249" w:rsidRPr="00ED0774">
        <w:rPr>
          <w:color w:val="000000"/>
        </w:rPr>
        <w:t>Аллельное</w:t>
      </w:r>
      <w:r w:rsidR="00926681" w:rsidRPr="00ED0774">
        <w:rPr>
          <w:color w:val="000000"/>
        </w:rPr>
        <w:t xml:space="preserve"> </w:t>
      </w:r>
      <w:r w:rsidR="00037249" w:rsidRPr="00ED0774">
        <w:rPr>
          <w:color w:val="000000"/>
        </w:rPr>
        <w:t>соотношение</w:t>
      </w:r>
      <w:r w:rsidR="00926681" w:rsidRPr="00ED0774">
        <w:rPr>
          <w:color w:val="000000"/>
        </w:rPr>
        <w:t xml:space="preserve"> </w:t>
      </w:r>
      <w:r w:rsidR="00037249" w:rsidRPr="00ED0774">
        <w:rPr>
          <w:color w:val="000000"/>
        </w:rPr>
        <w:t>считается</w:t>
      </w:r>
      <w:r w:rsidR="00926681" w:rsidRPr="00ED0774">
        <w:rPr>
          <w:color w:val="000000"/>
        </w:rPr>
        <w:t xml:space="preserve"> </w:t>
      </w:r>
      <w:r w:rsidR="00037249" w:rsidRPr="00ED0774">
        <w:rPr>
          <w:color w:val="000000"/>
        </w:rPr>
        <w:t>высоким</w:t>
      </w:r>
      <w:r w:rsidR="00926681" w:rsidRPr="00ED0774">
        <w:rPr>
          <w:color w:val="000000"/>
        </w:rPr>
        <w:t xml:space="preserve"> </w:t>
      </w:r>
      <w:r w:rsidR="00037249" w:rsidRPr="00ED0774">
        <w:rPr>
          <w:color w:val="000000"/>
        </w:rPr>
        <w:t>при</w:t>
      </w:r>
      <w:r w:rsidR="00926681" w:rsidRPr="00ED0774">
        <w:rPr>
          <w:color w:val="000000"/>
        </w:rPr>
        <w:t xml:space="preserve"> </w:t>
      </w:r>
      <w:r w:rsidR="00037249" w:rsidRPr="00ED0774">
        <w:rPr>
          <w:color w:val="000000"/>
        </w:rPr>
        <w:t>значениях</w:t>
      </w:r>
      <w:r w:rsidR="00926681" w:rsidRPr="00ED0774">
        <w:rPr>
          <w:color w:val="000000"/>
        </w:rPr>
        <w:t xml:space="preserve"> </w:t>
      </w:r>
      <w:r w:rsidR="00693B84" w:rsidRPr="00ED0774">
        <w:rPr>
          <w:color w:val="000000"/>
        </w:rPr>
        <w:t>≥0,5</w:t>
      </w:r>
      <w:r w:rsidR="00926681" w:rsidRPr="00ED0774">
        <w:rPr>
          <w:color w:val="000000"/>
        </w:rPr>
        <w:t xml:space="preserve"> </w:t>
      </w:r>
      <w:r w:rsidR="00037249" w:rsidRPr="00ED0774">
        <w:rPr>
          <w:color w:val="000000"/>
        </w:rPr>
        <w:t>и</w:t>
      </w:r>
      <w:r w:rsidR="00926681" w:rsidRPr="00ED0774">
        <w:rPr>
          <w:color w:val="000000"/>
        </w:rPr>
        <w:t xml:space="preserve"> </w:t>
      </w:r>
      <w:r w:rsidR="00037249" w:rsidRPr="00ED0774">
        <w:rPr>
          <w:color w:val="000000"/>
        </w:rPr>
        <w:t>низким</w:t>
      </w:r>
      <w:r w:rsidR="00926681" w:rsidRPr="00ED0774">
        <w:rPr>
          <w:color w:val="000000"/>
        </w:rPr>
        <w:t xml:space="preserve"> </w:t>
      </w:r>
      <w:r w:rsidR="00037249" w:rsidRPr="00ED0774">
        <w:rPr>
          <w:color w:val="000000"/>
        </w:rPr>
        <w:t>–</w:t>
      </w:r>
      <w:r w:rsidR="00926681" w:rsidRPr="00ED0774">
        <w:rPr>
          <w:color w:val="000000"/>
        </w:rPr>
        <w:t xml:space="preserve"> </w:t>
      </w:r>
      <w:r w:rsidR="00037249" w:rsidRPr="00ED0774">
        <w:rPr>
          <w:color w:val="000000"/>
        </w:rPr>
        <w:t>при</w:t>
      </w:r>
      <w:r w:rsidR="00926681" w:rsidRPr="00ED0774">
        <w:rPr>
          <w:color w:val="000000"/>
        </w:rPr>
        <w:t xml:space="preserve"> </w:t>
      </w:r>
      <w:r w:rsidR="00037249" w:rsidRPr="00ED0774">
        <w:rPr>
          <w:color w:val="000000"/>
        </w:rPr>
        <w:t>значениях</w:t>
      </w:r>
      <w:r w:rsidR="00926681" w:rsidRPr="00ED0774">
        <w:rPr>
          <w:color w:val="000000"/>
        </w:rPr>
        <w:t xml:space="preserve"> </w:t>
      </w:r>
      <w:r w:rsidR="00693B84" w:rsidRPr="00ED0774">
        <w:rPr>
          <w:color w:val="000000"/>
        </w:rPr>
        <w:t>&lt;</w:t>
      </w:r>
      <w:r w:rsidR="00037249" w:rsidRPr="00ED0774">
        <w:rPr>
          <w:color w:val="000000"/>
        </w:rPr>
        <w:t>0,5.</w:t>
      </w:r>
      <w:r w:rsidR="00926681" w:rsidRPr="00ED0774">
        <w:rPr>
          <w:color w:val="000000"/>
        </w:rPr>
        <w:t xml:space="preserve"> </w:t>
      </w:r>
      <w:r w:rsidR="00037249" w:rsidRPr="00ED0774">
        <w:rPr>
          <w:color w:val="000000"/>
        </w:rPr>
        <w:t>Прогностическую</w:t>
      </w:r>
      <w:r w:rsidR="00926681" w:rsidRPr="00ED0774">
        <w:rPr>
          <w:color w:val="000000"/>
        </w:rPr>
        <w:t xml:space="preserve"> </w:t>
      </w:r>
      <w:r w:rsidR="00037249" w:rsidRPr="00ED0774">
        <w:rPr>
          <w:color w:val="000000"/>
        </w:rPr>
        <w:t>значимость</w:t>
      </w:r>
      <w:r w:rsidR="00926681" w:rsidRPr="00ED0774">
        <w:rPr>
          <w:color w:val="000000"/>
        </w:rPr>
        <w:t xml:space="preserve"> </w:t>
      </w:r>
      <w:r w:rsidR="00037249" w:rsidRPr="00ED0774">
        <w:rPr>
          <w:color w:val="000000"/>
        </w:rPr>
        <w:t>имеют</w:t>
      </w:r>
      <w:r w:rsidR="00926681" w:rsidRPr="00ED0774">
        <w:rPr>
          <w:color w:val="000000"/>
        </w:rPr>
        <w:t xml:space="preserve"> </w:t>
      </w:r>
      <w:r w:rsidR="00037249" w:rsidRPr="00ED0774">
        <w:rPr>
          <w:color w:val="000000"/>
        </w:rPr>
        <w:t>высокие</w:t>
      </w:r>
      <w:r w:rsidR="00926681" w:rsidRPr="00ED0774">
        <w:rPr>
          <w:color w:val="000000"/>
        </w:rPr>
        <w:t xml:space="preserve"> </w:t>
      </w:r>
      <w:r w:rsidR="00037249" w:rsidRPr="00ED0774">
        <w:rPr>
          <w:color w:val="000000"/>
        </w:rPr>
        <w:t>значения.</w:t>
      </w:r>
    </w:p>
    <w:p w14:paraId="50B9C862" w14:textId="77777777" w:rsidR="004A3B1D" w:rsidRPr="00ED0774" w:rsidRDefault="004A3B1D" w:rsidP="00705E68">
      <w:pPr>
        <w:ind w:firstLine="720"/>
        <w:contextualSpacing/>
        <w:divId w:val="659507628"/>
        <w:rPr>
          <w:color w:val="000000"/>
        </w:rPr>
      </w:pPr>
      <w:r w:rsidRPr="00ED0774">
        <w:rPr>
          <w:color w:val="000000"/>
        </w:rPr>
        <w:lastRenderedPageBreak/>
        <w:t>Ранее</w:t>
      </w:r>
      <w:r w:rsidR="00926681" w:rsidRPr="00ED0774">
        <w:rPr>
          <w:color w:val="000000"/>
        </w:rPr>
        <w:t xml:space="preserve"> </w:t>
      </w:r>
      <w:r w:rsidRPr="00ED0774">
        <w:rPr>
          <w:color w:val="000000"/>
        </w:rPr>
        <w:t>выделяемая</w:t>
      </w:r>
      <w:r w:rsidR="00926681" w:rsidRPr="00ED0774">
        <w:rPr>
          <w:color w:val="000000"/>
        </w:rPr>
        <w:t xml:space="preserve"> </w:t>
      </w:r>
      <w:r w:rsidRPr="00ED0774">
        <w:rPr>
          <w:color w:val="000000"/>
        </w:rPr>
        <w:t>подгруппа</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ультилинейной</w:t>
      </w:r>
      <w:r w:rsidR="00926681" w:rsidRPr="00ED0774">
        <w:rPr>
          <w:color w:val="000000"/>
        </w:rPr>
        <w:t xml:space="preserve"> </w:t>
      </w:r>
      <w:r w:rsidRPr="00ED0774">
        <w:rPr>
          <w:color w:val="000000"/>
        </w:rPr>
        <w:t>дисплазией»</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классификации</w:t>
      </w:r>
      <w:r w:rsidR="00926681" w:rsidRPr="00ED0774">
        <w:rPr>
          <w:color w:val="000000"/>
        </w:rPr>
        <w:t xml:space="preserve"> </w:t>
      </w:r>
      <w:r w:rsidRPr="00ED0774">
        <w:rPr>
          <w:color w:val="000000"/>
        </w:rPr>
        <w:t>ВОЗ</w:t>
      </w:r>
      <w:r w:rsidR="00926681" w:rsidRPr="00ED0774">
        <w:rPr>
          <w:color w:val="000000"/>
        </w:rPr>
        <w:t xml:space="preserve"> </w:t>
      </w:r>
      <w:r w:rsidRPr="00ED0774">
        <w:rPr>
          <w:color w:val="000000"/>
        </w:rPr>
        <w:t>(2016)</w:t>
      </w:r>
      <w:r w:rsidR="00926681" w:rsidRPr="00ED0774">
        <w:rPr>
          <w:color w:val="000000"/>
        </w:rPr>
        <w:t xml:space="preserve"> </w:t>
      </w:r>
      <w:r w:rsidRPr="00ED0774">
        <w:rPr>
          <w:color w:val="000000"/>
        </w:rPr>
        <w:t>определяется</w:t>
      </w:r>
      <w:r w:rsidR="00926681" w:rsidRPr="00ED0774">
        <w:rPr>
          <w:color w:val="000000"/>
        </w:rPr>
        <w:t xml:space="preserve"> </w:t>
      </w:r>
      <w:r w:rsidRPr="00ED0774">
        <w:rPr>
          <w:color w:val="000000"/>
        </w:rPr>
        <w:t>как</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зменениями,</w:t>
      </w:r>
      <w:r w:rsidR="00926681" w:rsidRPr="00ED0774">
        <w:rPr>
          <w:color w:val="000000"/>
        </w:rPr>
        <w:t xml:space="preserve"> </w:t>
      </w:r>
      <w:r w:rsidRPr="00ED0774">
        <w:rPr>
          <w:color w:val="000000"/>
        </w:rPr>
        <w:t>связанным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дисплазией».</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могут</w:t>
      </w:r>
      <w:r w:rsidR="00926681" w:rsidRPr="00ED0774">
        <w:rPr>
          <w:color w:val="000000"/>
        </w:rPr>
        <w:t xml:space="preserve"> </w:t>
      </w:r>
      <w:r w:rsidRPr="00ED0774">
        <w:rPr>
          <w:color w:val="000000"/>
        </w:rPr>
        <w:t>относиться</w:t>
      </w:r>
      <w:r w:rsidR="00926681" w:rsidRPr="00ED0774">
        <w:rPr>
          <w:color w:val="000000"/>
        </w:rPr>
        <w:t xml:space="preserve"> </w:t>
      </w:r>
      <w:r w:rsidRPr="00ED0774">
        <w:rPr>
          <w:color w:val="000000"/>
        </w:rPr>
        <w:t>к</w:t>
      </w:r>
      <w:r w:rsidR="00926681" w:rsidRPr="00ED0774">
        <w:rPr>
          <w:color w:val="000000"/>
        </w:rPr>
        <w:t xml:space="preserve"> </w:t>
      </w:r>
      <w:r w:rsidRPr="00ED0774">
        <w:rPr>
          <w:color w:val="000000"/>
        </w:rPr>
        <w:t>категории</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зменениями,</w:t>
      </w:r>
      <w:r w:rsidR="00926681" w:rsidRPr="00ED0774">
        <w:rPr>
          <w:color w:val="000000"/>
        </w:rPr>
        <w:t xml:space="preserve"> </w:t>
      </w:r>
      <w:r w:rsidRPr="00ED0774">
        <w:rPr>
          <w:color w:val="000000"/>
        </w:rPr>
        <w:t>связанными</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иелодисплазией»,</w:t>
      </w:r>
      <w:r w:rsidR="00926681" w:rsidRPr="00ED0774">
        <w:rPr>
          <w:color w:val="000000"/>
        </w:rPr>
        <w:t xml:space="preserve"> </w:t>
      </w:r>
      <w:r w:rsidRPr="00ED0774">
        <w:rPr>
          <w:color w:val="000000"/>
        </w:rPr>
        <w:t>если:</w:t>
      </w:r>
    </w:p>
    <w:p w14:paraId="024949A6" w14:textId="77777777" w:rsidR="00693B84"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20</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бластных</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леток</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в</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остном</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озг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иферической</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рови</w:t>
      </w:r>
      <w:r w:rsidR="00693B84" w:rsidRPr="00ED0774">
        <w:rPr>
          <w:rFonts w:ascii="Times New Roman" w:hAnsi="Times New Roman" w:cs="Times New Roman"/>
          <w:sz w:val="24"/>
          <w:szCs w:val="24"/>
        </w:rPr>
        <w:t>;</w:t>
      </w:r>
    </w:p>
    <w:p w14:paraId="509B03F3" w14:textId="77777777" w:rsidR="00693B84"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уществуе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редшествующа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стори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ДС</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ног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ПЗ;</w:t>
      </w:r>
    </w:p>
    <w:p w14:paraId="65F36648" w14:textId="77777777" w:rsidR="004A3B1D" w:rsidRPr="00ED0774" w:rsidRDefault="004A3B1D" w:rsidP="00275537">
      <w:pPr>
        <w:pStyle w:val="1f0"/>
        <w:numPr>
          <w:ilvl w:val="0"/>
          <w:numId w:val="15"/>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уществую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цитогенетически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ссоции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с</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миелодисплазией:</w:t>
      </w:r>
    </w:p>
    <w:p w14:paraId="45A7C34E" w14:textId="77777777" w:rsidR="00693B84"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комплексный</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кариотип</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ромосомных</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более);</w:t>
      </w:r>
    </w:p>
    <w:p w14:paraId="4FFC576F" w14:textId="77777777" w:rsidR="00693B84"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несбаланс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естройк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7</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del</w:t>
      </w:r>
      <w:r w:rsidRPr="00ED0774">
        <w:rPr>
          <w:rFonts w:ascii="Times New Roman" w:hAnsi="Times New Roman" w:cs="Times New Roman"/>
          <w:sz w:val="24"/>
          <w:szCs w:val="24"/>
        </w:rPr>
        <w:t>(7</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5</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del</w:t>
      </w:r>
      <w:r w:rsidRPr="00ED0774">
        <w:rPr>
          <w:rFonts w:ascii="Times New Roman" w:hAnsi="Times New Roman" w:cs="Times New Roman"/>
          <w:sz w:val="24"/>
          <w:szCs w:val="24"/>
        </w:rPr>
        <w:t>(5</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i</w:t>
      </w:r>
      <w:r w:rsidRPr="00ED0774">
        <w:rPr>
          <w:rFonts w:ascii="Times New Roman" w:hAnsi="Times New Roman" w:cs="Times New Roman"/>
          <w:sz w:val="24"/>
          <w:szCs w:val="24"/>
        </w:rPr>
        <w:t>(17</w:t>
      </w:r>
      <w:r w:rsidRPr="00ED0774">
        <w:rPr>
          <w:rFonts w:ascii="Times New Roman" w:hAnsi="Times New Roman" w:cs="Times New Roman"/>
          <w:sz w:val="24"/>
          <w:szCs w:val="24"/>
          <w:lang w:val="en-US"/>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n-US"/>
        </w:rPr>
        <w:t>t</w:t>
      </w:r>
      <w:r w:rsidRPr="00ED0774">
        <w:rPr>
          <w:rFonts w:ascii="Times New Roman" w:hAnsi="Times New Roman" w:cs="Times New Roman"/>
          <w:sz w:val="24"/>
          <w:szCs w:val="24"/>
        </w:rPr>
        <w:t>(17</w:t>
      </w:r>
      <w:r w:rsidRPr="00ED0774">
        <w:rPr>
          <w:rFonts w:ascii="Times New Roman" w:hAnsi="Times New Roman" w:cs="Times New Roman"/>
          <w:sz w:val="24"/>
          <w:szCs w:val="24"/>
          <w:lang w:val="en-US"/>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1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3</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1</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12</w:t>
      </w:r>
      <w:r w:rsidRPr="00ED0774">
        <w:rPr>
          <w:rFonts w:ascii="Times New Roman" w:hAnsi="Times New Roman" w:cs="Times New Roman"/>
          <w:sz w:val="24"/>
          <w:szCs w:val="24"/>
          <w:lang w:val="es-ES_tradnl"/>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00693B84" w:rsidRPr="00ED0774">
        <w:rPr>
          <w:rFonts w:ascii="Times New Roman" w:hAnsi="Times New Roman" w:cs="Times New Roman"/>
          <w:sz w:val="24"/>
          <w:szCs w:val="24"/>
        </w:rPr>
        <w:t>ил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t</w:t>
      </w:r>
      <w:r w:rsidRPr="00ED0774">
        <w:rPr>
          <w:rFonts w:ascii="Times New Roman" w:hAnsi="Times New Roman" w:cs="Times New Roman"/>
          <w:sz w:val="24"/>
          <w:szCs w:val="24"/>
        </w:rPr>
        <w:t>(12</w:t>
      </w:r>
      <w:r w:rsidRPr="00ED0774">
        <w:rPr>
          <w:rFonts w:ascii="Times New Roman" w:hAnsi="Times New Roman" w:cs="Times New Roman"/>
          <w:sz w:val="24"/>
          <w:szCs w:val="24"/>
          <w:lang w:val="es-ES_tradnl"/>
        </w:rPr>
        <w:t>p</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del</w:t>
      </w:r>
      <w:r w:rsidRPr="00ED0774">
        <w:rPr>
          <w:rFonts w:ascii="Times New Roman" w:hAnsi="Times New Roman" w:cs="Times New Roman"/>
          <w:sz w:val="24"/>
          <w:szCs w:val="24"/>
        </w:rPr>
        <w:t>(9</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es-ES_tradnl"/>
        </w:rPr>
        <w:t>idic</w:t>
      </w:r>
      <w:r w:rsidRPr="00ED0774">
        <w:rPr>
          <w:rFonts w:ascii="Times New Roman" w:hAnsi="Times New Roman" w:cs="Times New Roman"/>
          <w:sz w:val="24"/>
          <w:szCs w:val="24"/>
        </w:rPr>
        <w:t>(</w:t>
      </w:r>
      <w:r w:rsidRPr="00ED0774">
        <w:rPr>
          <w:rFonts w:ascii="Times New Roman" w:hAnsi="Times New Roman" w:cs="Times New Roman"/>
          <w:sz w:val="24"/>
          <w:szCs w:val="24"/>
          <w:lang w:val="es-ES_tradnl"/>
        </w:rPr>
        <w:t>X</w:t>
      </w:r>
      <w:r w:rsidRPr="00ED0774">
        <w:rPr>
          <w:rFonts w:ascii="Times New Roman" w:hAnsi="Times New Roman" w:cs="Times New Roman"/>
          <w:sz w:val="24"/>
          <w:szCs w:val="24"/>
        </w:rPr>
        <w:t>)(</w:t>
      </w:r>
      <w:r w:rsidRPr="00ED0774">
        <w:rPr>
          <w:rFonts w:ascii="Times New Roman" w:hAnsi="Times New Roman" w:cs="Times New Roman"/>
          <w:sz w:val="24"/>
          <w:szCs w:val="24"/>
          <w:lang w:val="es-ES_tradnl"/>
        </w:rPr>
        <w:t>q</w:t>
      </w:r>
      <w:r w:rsidRPr="00ED0774">
        <w:rPr>
          <w:rFonts w:ascii="Times New Roman" w:hAnsi="Times New Roman" w:cs="Times New Roman"/>
          <w:sz w:val="24"/>
          <w:szCs w:val="24"/>
        </w:rPr>
        <w:t>13);</w:t>
      </w:r>
    </w:p>
    <w:p w14:paraId="1EB31DD6" w14:textId="77777777" w:rsidR="004A3B1D" w:rsidRPr="00ED0774" w:rsidRDefault="004A3B1D" w:rsidP="00275537">
      <w:pPr>
        <w:pStyle w:val="1f0"/>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сбалансирован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ерестройк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транслокации):</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11;16)(</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3.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3;21)(</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6.2;</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2.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1;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36.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1.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2;11)(</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21;</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2)(</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2);</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7)(</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11.2);</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7)(</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p</w:t>
      </w:r>
      <w:r w:rsidRPr="00ED0774">
        <w:rPr>
          <w:rFonts w:ascii="Times New Roman" w:hAnsi="Times New Roman" w:cs="Times New Roman"/>
          <w:sz w:val="24"/>
          <w:szCs w:val="24"/>
        </w:rPr>
        <w:t>13);</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5;10)(</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3;</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1);</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lang w:val="de-DE"/>
        </w:rPr>
        <w:t>t</w:t>
      </w:r>
      <w:r w:rsidRPr="00ED0774">
        <w:rPr>
          <w:rFonts w:ascii="Times New Roman" w:hAnsi="Times New Roman" w:cs="Times New Roman"/>
          <w:sz w:val="24"/>
          <w:szCs w:val="24"/>
        </w:rPr>
        <w:t>(3;5)(</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25;</w:t>
      </w:r>
      <w:r w:rsidRPr="00ED0774">
        <w:rPr>
          <w:rFonts w:ascii="Times New Roman" w:hAnsi="Times New Roman" w:cs="Times New Roman"/>
          <w:sz w:val="24"/>
          <w:szCs w:val="24"/>
          <w:lang w:val="de-DE"/>
        </w:rPr>
        <w:t>q</w:t>
      </w:r>
      <w:r w:rsidRPr="00ED0774">
        <w:rPr>
          <w:rFonts w:ascii="Times New Roman" w:hAnsi="Times New Roman" w:cs="Times New Roman"/>
          <w:sz w:val="24"/>
          <w:szCs w:val="24"/>
        </w:rPr>
        <w:t>34).</w:t>
      </w:r>
    </w:p>
    <w:p w14:paraId="588C4C6B" w14:textId="77777777" w:rsidR="00693B84"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мультилинейная</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дисплазия;</w:t>
      </w:r>
    </w:p>
    <w:p w14:paraId="195C8F1F" w14:textId="77777777" w:rsidR="00693B84"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отсутствую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устойчив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выявляем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ромосомны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аномалии»;</w:t>
      </w:r>
    </w:p>
    <w:p w14:paraId="0EEB6178" w14:textId="77777777" w:rsidR="004A3B1D" w:rsidRPr="00ED0774" w:rsidRDefault="004A3B1D" w:rsidP="00275537">
      <w:pPr>
        <w:pStyle w:val="1f0"/>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ED0774">
        <w:rPr>
          <w:rFonts w:ascii="Times New Roman" w:hAnsi="Times New Roman" w:cs="Times New Roman"/>
          <w:sz w:val="24"/>
          <w:szCs w:val="24"/>
        </w:rPr>
        <w:t>ране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не</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роводилась</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ХТ</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поводу</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другого</w:t>
      </w:r>
      <w:r w:rsidR="00926681" w:rsidRPr="00ED0774">
        <w:rPr>
          <w:rFonts w:ascii="Times New Roman" w:hAnsi="Times New Roman" w:cs="Times New Roman"/>
          <w:sz w:val="24"/>
          <w:szCs w:val="24"/>
        </w:rPr>
        <w:t xml:space="preserve"> </w:t>
      </w:r>
      <w:r w:rsidRPr="00ED0774">
        <w:rPr>
          <w:rFonts w:ascii="Times New Roman" w:hAnsi="Times New Roman" w:cs="Times New Roman"/>
          <w:sz w:val="24"/>
          <w:szCs w:val="24"/>
        </w:rPr>
        <w:t>заболевания.</w:t>
      </w:r>
    </w:p>
    <w:p w14:paraId="7706FDD3" w14:textId="77777777" w:rsidR="004A3B1D" w:rsidRPr="00ED0774" w:rsidRDefault="004A3B1D" w:rsidP="00705E68">
      <w:pPr>
        <w:ind w:firstLine="708"/>
        <w:contextualSpacing/>
        <w:divId w:val="659507628"/>
        <w:rPr>
          <w:color w:val="000000"/>
        </w:rPr>
      </w:pPr>
      <w:r w:rsidRPr="00ED0774">
        <w:rPr>
          <w:color w:val="000000"/>
        </w:rPr>
        <w:t>О</w:t>
      </w:r>
      <w:r w:rsidR="00693B84" w:rsidRPr="00ED0774">
        <w:rPr>
          <w:color w:val="000000"/>
        </w:rPr>
        <w:t>стрый</w:t>
      </w:r>
      <w:r w:rsidR="00926681" w:rsidRPr="00ED0774">
        <w:rPr>
          <w:color w:val="000000"/>
        </w:rPr>
        <w:t xml:space="preserve"> </w:t>
      </w:r>
      <w:r w:rsidR="00693B84" w:rsidRPr="00ED0774">
        <w:rPr>
          <w:color w:val="000000"/>
        </w:rPr>
        <w:t>миелоидный</w:t>
      </w:r>
      <w:r w:rsidR="00926681" w:rsidRPr="00ED0774">
        <w:rPr>
          <w:color w:val="000000"/>
        </w:rPr>
        <w:t xml:space="preserve"> </w:t>
      </w:r>
      <w:r w:rsidR="00693B84" w:rsidRPr="00ED0774">
        <w:rPr>
          <w:color w:val="000000"/>
        </w:rPr>
        <w:t>лейкоз</w:t>
      </w:r>
      <w:r w:rsidRPr="00ED0774">
        <w:rPr>
          <w:color w:val="000000"/>
        </w:rPr>
        <w:t>,</w:t>
      </w:r>
      <w:r w:rsidR="00926681" w:rsidRPr="00ED0774">
        <w:rPr>
          <w:color w:val="000000"/>
        </w:rPr>
        <w:t xml:space="preserve"> </w:t>
      </w:r>
      <w:r w:rsidRPr="00ED0774">
        <w:rPr>
          <w:color w:val="000000"/>
        </w:rPr>
        <w:t>как</w:t>
      </w:r>
      <w:r w:rsidR="00926681" w:rsidRPr="00ED0774">
        <w:rPr>
          <w:color w:val="000000"/>
        </w:rPr>
        <w:t xml:space="preserve"> </w:t>
      </w:r>
      <w:r w:rsidRPr="00ED0774">
        <w:rPr>
          <w:color w:val="000000"/>
        </w:rPr>
        <w:t>другие</w:t>
      </w:r>
      <w:r w:rsidR="00926681" w:rsidRPr="00ED0774">
        <w:rPr>
          <w:color w:val="000000"/>
        </w:rPr>
        <w:t xml:space="preserve"> </w:t>
      </w:r>
      <w:r w:rsidRPr="00ED0774">
        <w:rPr>
          <w:color w:val="000000"/>
        </w:rPr>
        <w:t>миелоидные</w:t>
      </w:r>
      <w:r w:rsidR="00926681" w:rsidRPr="00ED0774">
        <w:rPr>
          <w:color w:val="000000"/>
        </w:rPr>
        <w:t xml:space="preserve"> </w:t>
      </w:r>
      <w:r w:rsidRPr="00ED0774">
        <w:rPr>
          <w:color w:val="000000"/>
        </w:rPr>
        <w:t>опухоли,</w:t>
      </w:r>
      <w:r w:rsidR="00926681" w:rsidRPr="00ED0774">
        <w:rPr>
          <w:color w:val="000000"/>
        </w:rPr>
        <w:t xml:space="preserve"> </w:t>
      </w:r>
      <w:r w:rsidRPr="00ED0774">
        <w:rPr>
          <w:color w:val="000000"/>
        </w:rPr>
        <w:t>возникшие</w:t>
      </w:r>
      <w:r w:rsidR="00926681" w:rsidRPr="00ED0774">
        <w:rPr>
          <w:color w:val="000000"/>
        </w:rPr>
        <w:t xml:space="preserve"> </w:t>
      </w:r>
      <w:r w:rsidRPr="00ED0774">
        <w:rPr>
          <w:color w:val="000000"/>
        </w:rPr>
        <w:t>вследствие</w:t>
      </w:r>
      <w:r w:rsidR="00926681" w:rsidRPr="00ED0774">
        <w:rPr>
          <w:color w:val="000000"/>
        </w:rPr>
        <w:t xml:space="preserve"> </w:t>
      </w:r>
      <w:r w:rsidRPr="00ED0774">
        <w:rPr>
          <w:color w:val="000000"/>
        </w:rPr>
        <w:t>ранее</w:t>
      </w:r>
      <w:r w:rsidR="00926681" w:rsidRPr="00ED0774">
        <w:rPr>
          <w:color w:val="000000"/>
        </w:rPr>
        <w:t xml:space="preserve"> </w:t>
      </w:r>
      <w:r w:rsidRPr="00ED0774">
        <w:rPr>
          <w:color w:val="000000"/>
        </w:rPr>
        <w:t>проводимой</w:t>
      </w:r>
      <w:r w:rsidR="00926681" w:rsidRPr="00ED0774">
        <w:rPr>
          <w:color w:val="000000"/>
        </w:rPr>
        <w:t xml:space="preserve"> </w:t>
      </w:r>
      <w:r w:rsidRPr="00ED0774">
        <w:rPr>
          <w:color w:val="000000"/>
        </w:rPr>
        <w:t>ХТ</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поводу</w:t>
      </w:r>
      <w:r w:rsidR="00926681" w:rsidRPr="00ED0774">
        <w:rPr>
          <w:color w:val="000000"/>
        </w:rPr>
        <w:t xml:space="preserve"> </w:t>
      </w:r>
      <w:r w:rsidRPr="00ED0774">
        <w:rPr>
          <w:color w:val="000000"/>
        </w:rPr>
        <w:t>других</w:t>
      </w:r>
      <w:r w:rsidR="00926681" w:rsidRPr="00ED0774">
        <w:rPr>
          <w:color w:val="000000"/>
        </w:rPr>
        <w:t xml:space="preserve"> </w:t>
      </w:r>
      <w:r w:rsidRPr="00ED0774">
        <w:rPr>
          <w:color w:val="000000"/>
        </w:rPr>
        <w:t>заболеваний,</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отдельную</w:t>
      </w:r>
      <w:r w:rsidR="00926681" w:rsidRPr="00ED0774">
        <w:rPr>
          <w:color w:val="000000"/>
        </w:rPr>
        <w:t xml:space="preserve"> </w:t>
      </w:r>
      <w:r w:rsidRPr="00ED0774">
        <w:rPr>
          <w:color w:val="000000"/>
        </w:rPr>
        <w:t>форму</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ыделяются.</w:t>
      </w:r>
    </w:p>
    <w:p w14:paraId="792B392A" w14:textId="77777777" w:rsidR="006E5861" w:rsidRPr="00ED0774" w:rsidRDefault="00D80AC9" w:rsidP="009D18CF">
      <w:pPr>
        <w:pStyle w:val="afd"/>
        <w:spacing w:beforeAutospacing="0" w:afterAutospacing="0" w:line="360" w:lineRule="auto"/>
        <w:ind w:left="709"/>
        <w:contextualSpacing/>
        <w:divId w:val="659507628"/>
      </w:pPr>
      <w:r w:rsidRPr="00ED0774">
        <w:rPr>
          <w:rStyle w:val="affb"/>
        </w:rPr>
        <w:t>Прогностические</w:t>
      </w:r>
      <w:r w:rsidR="00926681" w:rsidRPr="00ED0774">
        <w:rPr>
          <w:rStyle w:val="affb"/>
        </w:rPr>
        <w:t xml:space="preserve"> </w:t>
      </w:r>
      <w:r w:rsidRPr="00ED0774">
        <w:rPr>
          <w:rStyle w:val="affb"/>
        </w:rPr>
        <w:t>факторы</w:t>
      </w:r>
    </w:p>
    <w:p w14:paraId="0A3D07E2" w14:textId="77777777" w:rsidR="006E5861" w:rsidRPr="00ED0774" w:rsidRDefault="00D80AC9" w:rsidP="00705E68">
      <w:pPr>
        <w:pStyle w:val="afd"/>
        <w:spacing w:beforeAutospacing="0" w:afterAutospacing="0" w:line="360" w:lineRule="auto"/>
        <w:ind w:firstLine="709"/>
        <w:contextualSpacing/>
        <w:divId w:val="659507628"/>
      </w:pPr>
      <w:r w:rsidRPr="00ED0774">
        <w:t>Прогностические</w:t>
      </w:r>
      <w:r w:rsidR="00926681" w:rsidRPr="00ED0774">
        <w:t xml:space="preserve"> </w:t>
      </w:r>
      <w:r w:rsidRPr="00ED0774">
        <w:t>факторы</w:t>
      </w:r>
      <w:r w:rsidR="00926681" w:rsidRPr="00ED0774">
        <w:t xml:space="preserve"> </w:t>
      </w:r>
      <w:r w:rsidRPr="00ED0774">
        <w:t>могут</w:t>
      </w:r>
      <w:r w:rsidR="00926681" w:rsidRPr="00ED0774">
        <w:t xml:space="preserve"> </w:t>
      </w:r>
      <w:r w:rsidRPr="00ED0774">
        <w:t>быть</w:t>
      </w:r>
      <w:r w:rsidR="00926681" w:rsidRPr="00ED0774">
        <w:t xml:space="preserve"> </w:t>
      </w:r>
      <w:r w:rsidRPr="00ED0774">
        <w:t>подразделены</w:t>
      </w:r>
      <w:r w:rsidR="00926681" w:rsidRPr="00ED0774">
        <w:t xml:space="preserve"> </w:t>
      </w:r>
      <w:r w:rsidRPr="00ED0774">
        <w:t>на</w:t>
      </w:r>
      <w:r w:rsidR="00926681" w:rsidRPr="00ED0774">
        <w:t xml:space="preserve"> </w:t>
      </w:r>
      <w:r w:rsidRPr="00ED0774">
        <w:t>2</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002C4F66" w:rsidRPr="00ED0774">
        <w:fldChar w:fldCharType="begin" w:fldLock="1"/>
      </w:r>
      <w:r w:rsidR="00907AA0" w:rsidRPr="00ED0774">
        <w:instrText>ADDIN CSL_CITATION {"citationItems":[{"id":"ITEM-1","itemData":{"DOI":"10.1182/asheducation-2009.1.385","ISSN":"15204383","abstract":"Over the last three decades there have been dramatic advances in deciphering the cytogenetic and molecular lesions underlying the pathogenesis of acute myeloid leukemia (AML). These have not only afforded greater insights into disease biology, but also provided useful information predicting the likelihood of any given patient achieving and maintaining remission following conventional chemotherapy, leading to the development of risk-stratified treatment approaches. However, it is becoming increasingly apparent that AML is highly heterogeneous at the molecular level. Defining the individual genetic abnormalities or combinations of markers that provide significant independent prognostic information and establishing their respective relationships to other pre-treatment characteristics that impact on outcome, such as age and presenting white blood cell count, presents a major ongoing challenge. Moreover, there is increasing evidence that risk of relapse and overall survival can be predicted by assessment of kinetics and depth of response following front-line therapy and monitoring of the leukemic burden using molecular or immunological approaches to minimal residual disease (MRD) detection. These advances present the exciting prospect that panels of pre-treatment parameters affording independent prognostic information can be integrated with precise measurement of treatment response using MRD technologies to provide greater refinement in risk-adapted management of AML. This could lead to further improvements in outcome and serve to identify in a more reliable fashion those patients most likely to benefit from allogeneic transplant in first remission.","author":[{"dropping-particle":"","family":"Grimwade","given":"David","non-dropping-particle":"","parse-names":false,"suffix":""},{"dropping-particle":"","family":"Hills","given":"Robert K.","non-dropping-particle":"","parse-names":false,"suffix":""}],"container-title":"Hematology / the Education Program of the American Society of Hematology. American Society of Hematology. Education Program","id":"ITEM-1","issued":{"date-parts":[["2009"]]},"page":"385-395","title":"Independent prognostic factors for AML outcome.","type":"article"},"uris":["http://www.mendeley.com/documents/?uuid=d046397b-d9cb-347e-b65c-685b72188c0d"]}],"mendeley":{"formattedCitation":"[6]","plainTextFormattedCitation":"[6]","previouslyFormattedCitation":"[6]"},"properties":{"noteIndex":0},"schema":"https://github.com/citation-style-language/schema/raw/master/csl-citation.json"}</w:instrText>
      </w:r>
      <w:r w:rsidR="002C4F66" w:rsidRPr="00ED0774">
        <w:fldChar w:fldCharType="separate"/>
      </w:r>
      <w:r w:rsidR="00907AA0" w:rsidRPr="00ED0774">
        <w:rPr>
          <w:noProof/>
        </w:rPr>
        <w:t>[6]</w:t>
      </w:r>
      <w:r w:rsidR="002C4F66" w:rsidRPr="00ED0774">
        <w:fldChar w:fldCharType="end"/>
      </w:r>
      <w:r w:rsidRPr="00ED0774">
        <w:t>:</w:t>
      </w:r>
    </w:p>
    <w:p w14:paraId="626413E2" w14:textId="77777777" w:rsidR="006E5861" w:rsidRPr="00ED0774" w:rsidRDefault="00D80AC9" w:rsidP="00705E68">
      <w:pPr>
        <w:pStyle w:val="afd"/>
        <w:spacing w:beforeAutospacing="0" w:afterAutospacing="0" w:line="360" w:lineRule="auto"/>
        <w:ind w:firstLine="709"/>
        <w:contextualSpacing/>
        <w:divId w:val="659507628"/>
      </w:pPr>
      <w:r w:rsidRPr="00ED0774">
        <w:t>1-я</w:t>
      </w:r>
      <w:r w:rsidR="00926681" w:rsidRPr="00ED0774">
        <w:t xml:space="preserve"> </w:t>
      </w:r>
      <w:r w:rsidRPr="00ED0774">
        <w:t>группа</w:t>
      </w:r>
      <w:r w:rsidR="00926681" w:rsidRPr="00ED0774">
        <w:t xml:space="preserve"> </w:t>
      </w:r>
      <w:r w:rsidRPr="00ED0774">
        <w:t>–</w:t>
      </w:r>
      <w:r w:rsidR="00926681" w:rsidRPr="00ED0774">
        <w:t xml:space="preserve"> </w:t>
      </w:r>
      <w:r w:rsidRPr="00ED0774">
        <w:t>факторы,</w:t>
      </w:r>
      <w:r w:rsidR="00926681" w:rsidRPr="00ED0774">
        <w:t xml:space="preserve"> </w:t>
      </w:r>
      <w:r w:rsidRPr="00ED0774">
        <w:t>основанные</w:t>
      </w:r>
      <w:r w:rsidR="00926681" w:rsidRPr="00ED0774">
        <w:t xml:space="preserve"> </w:t>
      </w:r>
      <w:r w:rsidRPr="00ED0774">
        <w:t>на</w:t>
      </w:r>
      <w:r w:rsidR="00926681" w:rsidRPr="00ED0774">
        <w:t xml:space="preserve"> </w:t>
      </w:r>
      <w:r w:rsidRPr="00ED0774">
        <w:t>характеристиках</w:t>
      </w:r>
      <w:r w:rsidR="00926681" w:rsidRPr="00ED0774">
        <w:t xml:space="preserve"> </w:t>
      </w:r>
      <w:r w:rsidRPr="00ED0774">
        <w:t>пациента</w:t>
      </w:r>
      <w:r w:rsidR="00926681" w:rsidRPr="00ED0774">
        <w:t xml:space="preserve"> </w:t>
      </w:r>
      <w:r w:rsidRPr="00ED0774">
        <w:t>и</w:t>
      </w:r>
      <w:r w:rsidR="00926681" w:rsidRPr="00ED0774">
        <w:t xml:space="preserve"> </w:t>
      </w:r>
      <w:r w:rsidRPr="00ED0774">
        <w:t>состоянии</w:t>
      </w:r>
      <w:r w:rsidR="00926681" w:rsidRPr="00ED0774">
        <w:t xml:space="preserve"> </w:t>
      </w:r>
      <w:r w:rsidRPr="00ED0774">
        <w:t>его</w:t>
      </w:r>
      <w:r w:rsidR="00926681" w:rsidRPr="00ED0774">
        <w:t xml:space="preserve"> </w:t>
      </w:r>
      <w:r w:rsidRPr="00ED0774">
        <w:t>общего</w:t>
      </w:r>
      <w:r w:rsidR="00926681" w:rsidRPr="00ED0774">
        <w:t xml:space="preserve"> </w:t>
      </w:r>
      <w:r w:rsidRPr="00ED0774">
        <w:t>здоровья;</w:t>
      </w:r>
    </w:p>
    <w:p w14:paraId="345BBA71" w14:textId="77777777" w:rsidR="006E5861" w:rsidRPr="00ED0774" w:rsidRDefault="00D80AC9" w:rsidP="00705E68">
      <w:pPr>
        <w:pStyle w:val="afd"/>
        <w:spacing w:beforeAutospacing="0" w:afterAutospacing="0" w:line="360" w:lineRule="auto"/>
        <w:ind w:firstLine="709"/>
        <w:contextualSpacing/>
        <w:divId w:val="659507628"/>
      </w:pPr>
      <w:r w:rsidRPr="00ED0774">
        <w:t>2-я</w:t>
      </w:r>
      <w:r w:rsidR="00926681" w:rsidRPr="00ED0774">
        <w:t xml:space="preserve"> </w:t>
      </w:r>
      <w:r w:rsidRPr="00ED0774">
        <w:t>группа</w:t>
      </w:r>
      <w:r w:rsidR="00926681" w:rsidRPr="00ED0774">
        <w:t xml:space="preserve"> </w:t>
      </w:r>
      <w:r w:rsidRPr="00ED0774">
        <w:t>–</w:t>
      </w:r>
      <w:r w:rsidR="00926681" w:rsidRPr="00ED0774">
        <w:t xml:space="preserve"> </w:t>
      </w:r>
      <w:r w:rsidRPr="00ED0774">
        <w:t>факторы,</w:t>
      </w:r>
      <w:r w:rsidR="00926681" w:rsidRPr="00ED0774">
        <w:t xml:space="preserve"> </w:t>
      </w:r>
      <w:r w:rsidRPr="00ED0774">
        <w:t>обусловленные</w:t>
      </w:r>
      <w:r w:rsidR="00926681" w:rsidRPr="00ED0774">
        <w:t xml:space="preserve"> </w:t>
      </w:r>
      <w:r w:rsidRPr="00ED0774">
        <w:t>биологическими</w:t>
      </w:r>
      <w:r w:rsidR="00926681" w:rsidRPr="00ED0774">
        <w:t xml:space="preserve"> </w:t>
      </w:r>
      <w:r w:rsidRPr="00ED0774">
        <w:t>характеристиками</w:t>
      </w:r>
      <w:r w:rsidR="00926681" w:rsidRPr="00ED0774">
        <w:t xml:space="preserve"> </w:t>
      </w:r>
      <w:r w:rsidRPr="00ED0774">
        <w:t>лейкемического</w:t>
      </w:r>
      <w:r w:rsidR="00926681" w:rsidRPr="00ED0774">
        <w:t xml:space="preserve"> </w:t>
      </w:r>
      <w:r w:rsidRPr="00ED0774">
        <w:t>клона;</w:t>
      </w:r>
    </w:p>
    <w:p w14:paraId="3E0C45C3" w14:textId="77777777" w:rsidR="00255E02" w:rsidRPr="00ED0774" w:rsidRDefault="00D80AC9" w:rsidP="00705E68">
      <w:pPr>
        <w:pStyle w:val="afd"/>
        <w:spacing w:beforeAutospacing="0" w:afterAutospacing="0" w:line="360" w:lineRule="auto"/>
        <w:ind w:firstLine="709"/>
        <w:contextualSpacing/>
        <w:divId w:val="659507628"/>
      </w:pPr>
      <w:r w:rsidRPr="00ED0774">
        <w:t>3-я</w:t>
      </w:r>
      <w:r w:rsidR="00926681" w:rsidRPr="00ED0774">
        <w:t xml:space="preserve"> </w:t>
      </w:r>
      <w:r w:rsidRPr="00ED0774">
        <w:t>группа,</w:t>
      </w:r>
      <w:r w:rsidR="00926681" w:rsidRPr="00ED0774">
        <w:t xml:space="preserve"> </w:t>
      </w:r>
      <w:r w:rsidRPr="00ED0774">
        <w:t>отмеченная</w:t>
      </w:r>
      <w:r w:rsidR="00926681" w:rsidRPr="00ED0774">
        <w:t xml:space="preserve"> </w:t>
      </w:r>
      <w:r w:rsidRPr="00ED0774">
        <w:t>в</w:t>
      </w:r>
      <w:r w:rsidR="00926681" w:rsidRPr="00ED0774">
        <w:t xml:space="preserve"> </w:t>
      </w:r>
      <w:r w:rsidRPr="00ED0774">
        <w:t>этой</w:t>
      </w:r>
      <w:r w:rsidR="00926681" w:rsidRPr="00ED0774">
        <w:t xml:space="preserve"> </w:t>
      </w:r>
      <w:r w:rsidRPr="00ED0774">
        <w:t>главе,</w:t>
      </w:r>
      <w:r w:rsidR="00926681" w:rsidRPr="00ED0774">
        <w:t xml:space="preserve"> </w:t>
      </w:r>
      <w:r w:rsidRPr="00ED0774">
        <w:t>является</w:t>
      </w:r>
      <w:r w:rsidR="00926681" w:rsidRPr="00ED0774">
        <w:t xml:space="preserve"> </w:t>
      </w:r>
      <w:r w:rsidRPr="00ED0774">
        <w:t>не</w:t>
      </w:r>
      <w:r w:rsidR="00926681" w:rsidRPr="00ED0774">
        <w:t xml:space="preserve"> </w:t>
      </w:r>
      <w:r w:rsidRPr="00ED0774">
        <w:t>объективным</w:t>
      </w:r>
      <w:r w:rsidR="00926681" w:rsidRPr="00ED0774">
        <w:t xml:space="preserve"> </w:t>
      </w:r>
      <w:r w:rsidRPr="00ED0774">
        <w:t>критерием,</w:t>
      </w:r>
      <w:r w:rsidR="00926681" w:rsidRPr="00ED0774">
        <w:t xml:space="preserve"> </w:t>
      </w:r>
      <w:r w:rsidRPr="00ED0774">
        <w:t>а</w:t>
      </w:r>
      <w:r w:rsidR="00926681" w:rsidRPr="00ED0774">
        <w:t xml:space="preserve"> </w:t>
      </w:r>
      <w:r w:rsidRPr="00ED0774">
        <w:t>субъективным,</w:t>
      </w:r>
      <w:r w:rsidR="00926681" w:rsidRPr="00ED0774">
        <w:t xml:space="preserve"> </w:t>
      </w:r>
      <w:r w:rsidRPr="00ED0774">
        <w:t>но</w:t>
      </w:r>
      <w:r w:rsidR="00926681" w:rsidRPr="00ED0774">
        <w:t xml:space="preserve"> </w:t>
      </w:r>
      <w:r w:rsidRPr="00ED0774">
        <w:t>исключительно</w:t>
      </w:r>
      <w:r w:rsidR="00926681" w:rsidRPr="00ED0774">
        <w:t xml:space="preserve"> </w:t>
      </w:r>
      <w:r w:rsidRPr="00ED0774">
        <w:t>принципиальным</w:t>
      </w:r>
      <w:r w:rsidR="00926681" w:rsidRPr="00ED0774">
        <w:t xml:space="preserve"> </w:t>
      </w:r>
      <w:r w:rsidRPr="00ED0774">
        <w:t>фактором,</w:t>
      </w:r>
      <w:r w:rsidR="00926681" w:rsidRPr="00ED0774">
        <w:t xml:space="preserve"> </w:t>
      </w:r>
      <w:r w:rsidRPr="00ED0774">
        <w:t>особенно</w:t>
      </w:r>
      <w:r w:rsidR="00926681" w:rsidRPr="00ED0774">
        <w:t xml:space="preserve"> </w:t>
      </w:r>
      <w:r w:rsidRPr="00ED0774">
        <w:t>в</w:t>
      </w:r>
      <w:r w:rsidR="00926681" w:rsidRPr="00ED0774">
        <w:t xml:space="preserve"> </w:t>
      </w:r>
      <w:r w:rsidRPr="00ED0774">
        <w:t>условиях</w:t>
      </w:r>
      <w:r w:rsidR="00926681" w:rsidRPr="00ED0774">
        <w:t xml:space="preserve"> </w:t>
      </w:r>
      <w:r w:rsidR="00572212" w:rsidRPr="00ED0774">
        <w:t>Р</w:t>
      </w:r>
      <w:r w:rsidR="00693B84" w:rsidRPr="00ED0774">
        <w:t>оссии</w:t>
      </w:r>
      <w:r w:rsidR="00926681" w:rsidRPr="00ED0774">
        <w:t xml:space="preserve"> </w:t>
      </w:r>
      <w:r w:rsidR="00540311" w:rsidRPr="00ED0774">
        <w:t>–</w:t>
      </w:r>
      <w:r w:rsidR="00926681" w:rsidRPr="00ED0774">
        <w:t xml:space="preserve"> </w:t>
      </w:r>
      <w:r w:rsidR="00540311" w:rsidRPr="00ED0774">
        <w:t>адекватность</w:t>
      </w:r>
      <w:r w:rsidR="00926681" w:rsidRPr="00ED0774">
        <w:t xml:space="preserve"> </w:t>
      </w:r>
      <w:r w:rsidR="00540311" w:rsidRPr="00ED0774">
        <w:t>проводимой</w:t>
      </w:r>
      <w:r w:rsidR="00926681" w:rsidRPr="00ED0774">
        <w:t xml:space="preserve"> </w:t>
      </w:r>
      <w:r w:rsidR="000619BD" w:rsidRPr="00ED0774">
        <w:t>ХТ</w:t>
      </w:r>
      <w:r w:rsidRPr="00ED0774">
        <w:t>.</w:t>
      </w:r>
    </w:p>
    <w:p w14:paraId="77DD12F7" w14:textId="77777777" w:rsidR="006E5861" w:rsidRPr="00ED0774" w:rsidRDefault="00D80AC9" w:rsidP="00693B84">
      <w:pPr>
        <w:pStyle w:val="afd"/>
        <w:spacing w:beforeAutospacing="0" w:afterAutospacing="0" w:line="360" w:lineRule="auto"/>
        <w:ind w:firstLine="708"/>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пациентом</w:t>
      </w:r>
      <w:r w:rsidR="00693B84" w:rsidRPr="00ED0774">
        <w:rPr>
          <w:rStyle w:val="affb"/>
        </w:rPr>
        <w:t>.</w:t>
      </w:r>
      <w:r w:rsidR="00926681" w:rsidRPr="00ED0774">
        <w:rPr>
          <w:rStyle w:val="affb"/>
        </w:rPr>
        <w:t xml:space="preserve"> </w:t>
      </w:r>
      <w:r w:rsidRPr="00ED0774">
        <w:t>Возраст</w:t>
      </w:r>
      <w:r w:rsidR="00926681" w:rsidRPr="00ED0774">
        <w:t xml:space="preserve"> </w:t>
      </w:r>
      <w:r w:rsidRPr="00ED0774">
        <w:t>является</w:t>
      </w:r>
      <w:r w:rsidR="00926681" w:rsidRPr="00ED0774">
        <w:t xml:space="preserve"> </w:t>
      </w:r>
      <w:r w:rsidRPr="00ED0774">
        <w:t>одним</w:t>
      </w:r>
      <w:r w:rsidR="00926681" w:rsidRPr="00ED0774">
        <w:t xml:space="preserve"> </w:t>
      </w:r>
      <w:r w:rsidRPr="00ED0774">
        <w:t>из</w:t>
      </w:r>
      <w:r w:rsidR="00926681" w:rsidRPr="00ED0774">
        <w:t xml:space="preserve"> </w:t>
      </w:r>
      <w:r w:rsidRPr="00ED0774">
        <w:t>универсальных,</w:t>
      </w:r>
      <w:r w:rsidR="00926681" w:rsidRPr="00ED0774">
        <w:t xml:space="preserve"> </w:t>
      </w:r>
      <w:r w:rsidRPr="00ED0774">
        <w:t>независимых</w:t>
      </w:r>
      <w:r w:rsidR="00926681" w:rsidRPr="00ED0774">
        <w:t xml:space="preserve"> </w:t>
      </w:r>
      <w:r w:rsidRPr="00ED0774">
        <w:t>и</w:t>
      </w:r>
      <w:r w:rsidR="00926681" w:rsidRPr="00ED0774">
        <w:t xml:space="preserve"> </w:t>
      </w:r>
      <w:r w:rsidRPr="00ED0774">
        <w:t>устойчивых</w:t>
      </w:r>
      <w:r w:rsidR="00926681" w:rsidRPr="00ED0774">
        <w:t xml:space="preserve"> </w:t>
      </w:r>
      <w:r w:rsidRPr="00ED0774">
        <w:t>факторов</w:t>
      </w:r>
      <w:r w:rsidR="00926681" w:rsidRPr="00ED0774">
        <w:t xml:space="preserve"> </w:t>
      </w:r>
      <w:r w:rsidRPr="00ED0774">
        <w:t>прогноза.</w:t>
      </w:r>
      <w:r w:rsidR="00926681" w:rsidRPr="00ED0774">
        <w:t xml:space="preserve"> </w:t>
      </w:r>
      <w:r w:rsidRPr="00ED0774">
        <w:t>Долгосрочные</w:t>
      </w:r>
      <w:r w:rsidR="00926681" w:rsidRPr="00ED0774">
        <w:t xml:space="preserve"> </w:t>
      </w:r>
      <w:r w:rsidRPr="00ED0774">
        <w:t>результаты</w:t>
      </w:r>
      <w:r w:rsidR="00926681" w:rsidRPr="00ED0774">
        <w:t xml:space="preserve"> </w:t>
      </w:r>
      <w:r w:rsidRPr="00ED0774">
        <w:t>лечения</w:t>
      </w:r>
      <w:r w:rsidR="00926681" w:rsidRPr="00ED0774">
        <w:t xml:space="preserve"> </w:t>
      </w:r>
      <w:r w:rsidR="00C0487D" w:rsidRPr="00ED0774">
        <w:t>пациентов</w:t>
      </w:r>
      <w:r w:rsidR="00926681" w:rsidRPr="00ED0774">
        <w:t xml:space="preserve"> </w:t>
      </w:r>
      <w:r w:rsidR="00980857" w:rsidRPr="00ED0774">
        <w:t>с</w:t>
      </w:r>
      <w:r w:rsidR="00926681" w:rsidRPr="00ED0774">
        <w:t xml:space="preserve"> </w:t>
      </w:r>
      <w:r w:rsidRPr="00ED0774">
        <w:t>ОМЛ</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00540311" w:rsidRPr="00ED0774">
        <w:t>в</w:t>
      </w:r>
      <w:r w:rsidR="00926681" w:rsidRPr="00ED0774">
        <w:t xml:space="preserve"> </w:t>
      </w:r>
      <w:r w:rsidR="00540311" w:rsidRPr="00ED0774">
        <w:t>целом</w:t>
      </w:r>
      <w:r w:rsidR="00926681" w:rsidRPr="00ED0774">
        <w:t xml:space="preserve"> </w:t>
      </w:r>
      <w:r w:rsidRPr="00ED0774">
        <w:t>значительно</w:t>
      </w:r>
      <w:r w:rsidR="00926681" w:rsidRPr="00ED0774">
        <w:t xml:space="preserve"> </w:t>
      </w:r>
      <w:r w:rsidRPr="00ED0774">
        <w:t>хуже</w:t>
      </w:r>
      <w:r w:rsidR="00926681" w:rsidRPr="00ED0774">
        <w:t xml:space="preserve"> </w:t>
      </w:r>
      <w:r w:rsidR="00980857" w:rsidRPr="00ED0774">
        <w:t>по</w:t>
      </w:r>
      <w:r w:rsidR="00926681" w:rsidRPr="00ED0774">
        <w:t xml:space="preserve"> </w:t>
      </w:r>
      <w:r w:rsidRPr="00ED0774">
        <w:t>сравнени</w:t>
      </w:r>
      <w:r w:rsidR="00980857" w:rsidRPr="00ED0774">
        <w:t>ю</w:t>
      </w:r>
      <w:r w:rsidR="00926681" w:rsidRPr="00ED0774">
        <w:t xml:space="preserve"> </w:t>
      </w:r>
      <w:r w:rsidRPr="00ED0774">
        <w:t>с</w:t>
      </w:r>
      <w:r w:rsidR="00926681" w:rsidRPr="00ED0774">
        <w:t xml:space="preserve"> </w:t>
      </w:r>
      <w:r w:rsidRPr="00ED0774">
        <w:t>таковыми</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t>моложе</w:t>
      </w:r>
      <w:r w:rsidR="00926681" w:rsidRPr="00ED0774">
        <w:t xml:space="preserve"> </w:t>
      </w:r>
      <w:r w:rsidRPr="00ED0774">
        <w:t>60</w:t>
      </w:r>
      <w:r w:rsidR="00926681" w:rsidRPr="00ED0774">
        <w:t xml:space="preserve"> </w:t>
      </w:r>
      <w:r w:rsidRPr="00ED0774">
        <w:t>лет.</w:t>
      </w:r>
      <w:r w:rsidR="00926681" w:rsidRPr="00ED0774">
        <w:t xml:space="preserve"> </w:t>
      </w:r>
      <w:r w:rsidR="00540311" w:rsidRPr="00ED0774">
        <w:t>Фактически</w:t>
      </w:r>
      <w:r w:rsidR="00926681" w:rsidRPr="00ED0774">
        <w:t xml:space="preserve"> </w:t>
      </w:r>
      <w:r w:rsidR="00540311" w:rsidRPr="00ED0774">
        <w:t>сопоставимыми</w:t>
      </w:r>
      <w:r w:rsidR="00926681" w:rsidRPr="00ED0774">
        <w:t xml:space="preserve"> </w:t>
      </w:r>
      <w:r w:rsidR="00540311" w:rsidRPr="00ED0774">
        <w:t>с</w:t>
      </w:r>
      <w:r w:rsidR="00926681" w:rsidRPr="00ED0774">
        <w:t xml:space="preserve"> </w:t>
      </w:r>
      <w:r w:rsidR="00540311" w:rsidRPr="00ED0774">
        <w:t>результатами</w:t>
      </w:r>
      <w:r w:rsidR="00926681" w:rsidRPr="00ED0774">
        <w:t xml:space="preserve"> </w:t>
      </w:r>
      <w:r w:rsidR="00540311" w:rsidRPr="00ED0774">
        <w:t>у</w:t>
      </w:r>
      <w:r w:rsidR="00926681" w:rsidRPr="00ED0774">
        <w:t xml:space="preserve"> </w:t>
      </w:r>
      <w:r w:rsidR="00540311" w:rsidRPr="00ED0774">
        <w:t>пациентов</w:t>
      </w:r>
      <w:r w:rsidR="00926681" w:rsidRPr="00ED0774">
        <w:t xml:space="preserve"> </w:t>
      </w:r>
      <w:r w:rsidR="00540311" w:rsidRPr="00ED0774">
        <w:t>моложе</w:t>
      </w:r>
      <w:r w:rsidR="00926681" w:rsidRPr="00ED0774">
        <w:t xml:space="preserve"> </w:t>
      </w:r>
      <w:r w:rsidR="00540311" w:rsidRPr="00ED0774">
        <w:t>60</w:t>
      </w:r>
      <w:r w:rsidR="00926681" w:rsidRPr="00ED0774">
        <w:t xml:space="preserve"> </w:t>
      </w:r>
      <w:r w:rsidR="00540311" w:rsidRPr="00ED0774">
        <w:t>лет</w:t>
      </w:r>
      <w:r w:rsidR="00926681" w:rsidRPr="00ED0774">
        <w:t xml:space="preserve"> </w:t>
      </w:r>
      <w:r w:rsidR="00540311" w:rsidRPr="00ED0774">
        <w:t>являются</w:t>
      </w:r>
      <w:r w:rsidR="00926681" w:rsidRPr="00ED0774">
        <w:t xml:space="preserve"> </w:t>
      </w:r>
      <w:r w:rsidR="00540311" w:rsidRPr="00ED0774">
        <w:t>таковые</w:t>
      </w:r>
      <w:r w:rsidR="00926681" w:rsidRPr="00ED0774">
        <w:t xml:space="preserve"> </w:t>
      </w:r>
      <w:r w:rsidR="00540311" w:rsidRPr="00ED0774">
        <w:t>у</w:t>
      </w:r>
      <w:r w:rsidR="00926681" w:rsidRPr="00ED0774">
        <w:t xml:space="preserve"> </w:t>
      </w:r>
      <w:r w:rsidR="00540311" w:rsidRPr="00ED0774">
        <w:t>пациентов</w:t>
      </w:r>
      <w:r w:rsidR="00926681" w:rsidRPr="00ED0774">
        <w:t xml:space="preserve"> </w:t>
      </w:r>
      <w:r w:rsidR="00540311" w:rsidRPr="00ED0774">
        <w:t>в</w:t>
      </w:r>
      <w:r w:rsidR="00926681" w:rsidRPr="00ED0774">
        <w:t xml:space="preserve"> </w:t>
      </w:r>
      <w:r w:rsidR="00540311" w:rsidRPr="00ED0774">
        <w:t>возрасте</w:t>
      </w:r>
      <w:r w:rsidR="00926681" w:rsidRPr="00ED0774">
        <w:t xml:space="preserve"> </w:t>
      </w:r>
      <w:r w:rsidR="00540311" w:rsidRPr="00ED0774">
        <w:t>60</w:t>
      </w:r>
      <w:r w:rsidR="00980857" w:rsidRPr="00ED0774">
        <w:t>–6</w:t>
      </w:r>
      <w:r w:rsidR="00540311" w:rsidRPr="00ED0774">
        <w:t>5</w:t>
      </w:r>
      <w:r w:rsidR="00926681" w:rsidRPr="00ED0774">
        <w:t xml:space="preserve"> </w:t>
      </w:r>
      <w:r w:rsidR="00213D68" w:rsidRPr="00ED0774">
        <w:t>л</w:t>
      </w:r>
      <w:r w:rsidR="00540311" w:rsidRPr="00ED0774">
        <w:t>ет,</w:t>
      </w:r>
      <w:r w:rsidR="00926681" w:rsidRPr="00ED0774">
        <w:t xml:space="preserve"> </w:t>
      </w:r>
      <w:r w:rsidR="00540311" w:rsidRPr="00ED0774">
        <w:t>если</w:t>
      </w:r>
      <w:r w:rsidR="00926681" w:rsidRPr="00ED0774">
        <w:t xml:space="preserve"> </w:t>
      </w:r>
      <w:r w:rsidR="00540311" w:rsidRPr="00ED0774">
        <w:t>им</w:t>
      </w:r>
      <w:r w:rsidR="00926681" w:rsidRPr="00ED0774">
        <w:t xml:space="preserve"> </w:t>
      </w:r>
      <w:r w:rsidR="00540311" w:rsidRPr="00ED0774">
        <w:t>проводят</w:t>
      </w:r>
      <w:r w:rsidR="00926681" w:rsidRPr="00ED0774">
        <w:t xml:space="preserve"> </w:t>
      </w:r>
      <w:r w:rsidR="00540311" w:rsidRPr="00ED0774">
        <w:t>терапию</w:t>
      </w:r>
      <w:r w:rsidR="00926681" w:rsidRPr="00ED0774">
        <w:t xml:space="preserve"> </w:t>
      </w:r>
      <w:r w:rsidR="00540311" w:rsidRPr="00ED0774">
        <w:t>по</w:t>
      </w:r>
      <w:r w:rsidR="00926681" w:rsidRPr="00ED0774">
        <w:t xml:space="preserve"> </w:t>
      </w:r>
      <w:r w:rsidR="00540311" w:rsidRPr="00ED0774">
        <w:t>протоколам</w:t>
      </w:r>
      <w:r w:rsidR="00926681" w:rsidRPr="00ED0774">
        <w:t xml:space="preserve"> </w:t>
      </w:r>
      <w:r w:rsidR="00540311" w:rsidRPr="00ED0774">
        <w:t>лечения,</w:t>
      </w:r>
      <w:r w:rsidR="00926681" w:rsidRPr="00ED0774">
        <w:t xml:space="preserve"> </w:t>
      </w:r>
      <w:r w:rsidR="00540311" w:rsidRPr="00ED0774">
        <w:t>принятым</w:t>
      </w:r>
      <w:r w:rsidR="00926681" w:rsidRPr="00ED0774">
        <w:t xml:space="preserve"> </w:t>
      </w:r>
      <w:r w:rsidR="00540311" w:rsidRPr="00ED0774">
        <w:t>у</w:t>
      </w:r>
      <w:r w:rsidR="00926681" w:rsidRPr="00ED0774">
        <w:t xml:space="preserve"> </w:t>
      </w:r>
      <w:r w:rsidR="00540311" w:rsidRPr="00ED0774">
        <w:t>более</w:t>
      </w:r>
      <w:r w:rsidR="00926681" w:rsidRPr="00ED0774">
        <w:t xml:space="preserve"> </w:t>
      </w:r>
      <w:r w:rsidR="00540311" w:rsidRPr="00ED0774">
        <w:t>молодых.</w:t>
      </w:r>
    </w:p>
    <w:p w14:paraId="772D98B8" w14:textId="77777777" w:rsidR="006E5861" w:rsidRPr="00ED0774" w:rsidRDefault="00D80AC9" w:rsidP="00705E68">
      <w:pPr>
        <w:pStyle w:val="afd"/>
        <w:spacing w:beforeAutospacing="0" w:afterAutospacing="0" w:line="360" w:lineRule="auto"/>
        <w:ind w:firstLine="709"/>
        <w:contextualSpacing/>
        <w:divId w:val="659507628"/>
      </w:pPr>
      <w:r w:rsidRPr="00ED0774">
        <w:lastRenderedPageBreak/>
        <w:t>Это</w:t>
      </w:r>
      <w:r w:rsidR="00926681" w:rsidRPr="00ED0774">
        <w:t xml:space="preserve"> </w:t>
      </w:r>
      <w:r w:rsidRPr="00ED0774">
        <w:t>обусловлено</w:t>
      </w:r>
      <w:r w:rsidR="00926681" w:rsidRPr="00ED0774">
        <w:t xml:space="preserve"> </w:t>
      </w:r>
      <w:r w:rsidRPr="00ED0774">
        <w:t>как</w:t>
      </w:r>
      <w:r w:rsidR="00926681" w:rsidRPr="00ED0774">
        <w:t xml:space="preserve"> </w:t>
      </w:r>
      <w:r w:rsidRPr="00ED0774">
        <w:t>минимум</w:t>
      </w:r>
      <w:r w:rsidR="00926681" w:rsidRPr="00ED0774">
        <w:t xml:space="preserve"> </w:t>
      </w:r>
      <w:r w:rsidRPr="00ED0774">
        <w:t>двумя</w:t>
      </w:r>
      <w:r w:rsidR="00926681" w:rsidRPr="00ED0774">
        <w:t xml:space="preserve"> </w:t>
      </w:r>
      <w:r w:rsidRPr="00ED0774">
        <w:t>причинами.</w:t>
      </w:r>
      <w:r w:rsidR="00926681" w:rsidRPr="00ED0774">
        <w:t xml:space="preserve"> </w:t>
      </w:r>
      <w:r w:rsidRPr="00ED0774">
        <w:t>Во-первых,</w:t>
      </w:r>
      <w:r w:rsidR="00926681" w:rsidRPr="00ED0774">
        <w:t xml:space="preserve"> </w:t>
      </w:r>
      <w:r w:rsidRPr="00ED0774">
        <w:t>увеличением</w:t>
      </w:r>
      <w:r w:rsidR="00926681" w:rsidRPr="00ED0774">
        <w:t xml:space="preserve"> </w:t>
      </w:r>
      <w:r w:rsidRPr="00ED0774">
        <w:t>с</w:t>
      </w:r>
      <w:r w:rsidR="00926681" w:rsidRPr="00ED0774">
        <w:t xml:space="preserve"> </w:t>
      </w:r>
      <w:r w:rsidRPr="00ED0774">
        <w:t>возрастом</w:t>
      </w:r>
      <w:r w:rsidR="00926681" w:rsidRPr="00ED0774">
        <w:t xml:space="preserve"> </w:t>
      </w:r>
      <w:r w:rsidRPr="00ED0774">
        <w:t>частоты</w:t>
      </w:r>
      <w:r w:rsidR="00926681" w:rsidRPr="00ED0774">
        <w:t xml:space="preserve"> </w:t>
      </w:r>
      <w:r w:rsidRPr="00ED0774">
        <w:t>неблагоприятных</w:t>
      </w:r>
      <w:r w:rsidR="00926681" w:rsidRPr="00ED0774">
        <w:t xml:space="preserve"> </w:t>
      </w:r>
      <w:r w:rsidRPr="00ED0774">
        <w:t>цитогенетических</w:t>
      </w:r>
      <w:r w:rsidR="00926681" w:rsidRPr="00ED0774">
        <w:t xml:space="preserve"> </w:t>
      </w:r>
      <w:r w:rsidRPr="00ED0774">
        <w:t>поломок:</w:t>
      </w:r>
      <w:r w:rsidR="00926681" w:rsidRPr="00ED0774">
        <w:t xml:space="preserve"> </w:t>
      </w:r>
      <w:r w:rsidRPr="00ED0774">
        <w:t>отмечается</w:t>
      </w:r>
      <w:r w:rsidR="00926681" w:rsidRPr="00ED0774">
        <w:t xml:space="preserve"> </w:t>
      </w:r>
      <w:r w:rsidRPr="00ED0774">
        <w:t>постепенное</w:t>
      </w:r>
      <w:r w:rsidR="00926681" w:rsidRPr="00ED0774">
        <w:t xml:space="preserve"> </w:t>
      </w:r>
      <w:r w:rsidRPr="00ED0774">
        <w:t>нарастание</w:t>
      </w:r>
      <w:r w:rsidR="00926681" w:rsidRPr="00ED0774">
        <w:t xml:space="preserve"> </w:t>
      </w:r>
      <w:r w:rsidRPr="00ED0774">
        <w:t>случаев</w:t>
      </w:r>
      <w:r w:rsidR="00926681" w:rsidRPr="00ED0774">
        <w:t xml:space="preserve"> </w:t>
      </w:r>
      <w:r w:rsidRPr="00ED0774">
        <w:t>с</w:t>
      </w:r>
      <w:r w:rsidR="00926681" w:rsidRPr="00ED0774">
        <w:t xml:space="preserve"> </w:t>
      </w:r>
      <w:r w:rsidRPr="00ED0774">
        <w:t>несбалансированными</w:t>
      </w:r>
      <w:r w:rsidR="00926681" w:rsidRPr="00ED0774">
        <w:t xml:space="preserve"> </w:t>
      </w:r>
      <w:r w:rsidRPr="00ED0774">
        <w:t>хромосомными</w:t>
      </w:r>
      <w:r w:rsidR="00926681" w:rsidRPr="00ED0774">
        <w:t xml:space="preserve"> </w:t>
      </w:r>
      <w:r w:rsidRPr="00ED0774">
        <w:t>аберрациями,</w:t>
      </w:r>
      <w:r w:rsidR="00926681" w:rsidRPr="00ED0774">
        <w:t xml:space="preserve"> </w:t>
      </w:r>
      <w:r w:rsidRPr="00ED0774">
        <w:t>с</w:t>
      </w:r>
      <w:r w:rsidR="00926681" w:rsidRPr="00ED0774">
        <w:t xml:space="preserve"> </w:t>
      </w:r>
      <w:r w:rsidRPr="00ED0774">
        <w:t>комплексным</w:t>
      </w:r>
      <w:r w:rsidR="00926681" w:rsidRPr="00ED0774">
        <w:t xml:space="preserve"> </w:t>
      </w:r>
      <w:r w:rsidRPr="00ED0774">
        <w:t>и</w:t>
      </w:r>
      <w:r w:rsidR="00926681" w:rsidRPr="00ED0774">
        <w:t xml:space="preserve"> </w:t>
      </w:r>
      <w:r w:rsidRPr="00ED0774">
        <w:t>моносомным</w:t>
      </w:r>
      <w:r w:rsidR="00926681" w:rsidRPr="00ED0774">
        <w:t xml:space="preserve"> </w:t>
      </w:r>
      <w:r w:rsidRPr="00ED0774">
        <w:t>кариотипом.</w:t>
      </w:r>
      <w:r w:rsidR="00926681" w:rsidRPr="00ED0774">
        <w:t xml:space="preserve"> </w:t>
      </w:r>
      <w:r w:rsidRPr="00ED0774">
        <w:t>Одновременно</w:t>
      </w:r>
      <w:r w:rsidR="00926681" w:rsidRPr="00ED0774">
        <w:t xml:space="preserve"> </w:t>
      </w:r>
      <w:r w:rsidRPr="00ED0774">
        <w:t>с</w:t>
      </w:r>
      <w:r w:rsidR="00926681" w:rsidRPr="00ED0774">
        <w:t xml:space="preserve"> </w:t>
      </w:r>
      <w:r w:rsidRPr="00ED0774">
        <w:t>этим</w:t>
      </w:r>
      <w:r w:rsidR="00926681" w:rsidRPr="00ED0774">
        <w:t xml:space="preserve"> </w:t>
      </w:r>
      <w:r w:rsidRPr="00ED0774">
        <w:t>снижается</w:t>
      </w:r>
      <w:r w:rsidR="00926681" w:rsidRPr="00ED0774">
        <w:t xml:space="preserve"> </w:t>
      </w:r>
      <w:r w:rsidRPr="00ED0774">
        <w:t>частота</w:t>
      </w:r>
      <w:r w:rsidR="00926681" w:rsidRPr="00ED0774">
        <w:t xml:space="preserve"> </w:t>
      </w:r>
      <w:r w:rsidRPr="00ED0774">
        <w:t>обнаружения</w:t>
      </w:r>
      <w:r w:rsidR="00926681" w:rsidRPr="00ED0774">
        <w:t xml:space="preserve"> </w:t>
      </w:r>
      <w:r w:rsidRPr="00ED0774">
        <w:t>сбалансированных</w:t>
      </w:r>
      <w:r w:rsidR="00926681" w:rsidRPr="00ED0774">
        <w:t xml:space="preserve"> </w:t>
      </w:r>
      <w:r w:rsidRPr="00ED0774">
        <w:t>аберраций,</w:t>
      </w:r>
      <w:r w:rsidR="00926681" w:rsidRPr="00ED0774">
        <w:t xml:space="preserve"> </w:t>
      </w:r>
      <w:r w:rsidRPr="00ED0774">
        <w:t>включая</w:t>
      </w:r>
      <w:r w:rsidR="00926681" w:rsidRPr="00ED0774">
        <w:t xml:space="preserve"> </w:t>
      </w:r>
      <w:r w:rsidRPr="00ED0774">
        <w:t>такие</w:t>
      </w:r>
      <w:r w:rsidR="00926681" w:rsidRPr="00ED0774">
        <w:t xml:space="preserve"> </w:t>
      </w:r>
      <w:r w:rsidRPr="00ED0774">
        <w:t>благоприятные</w:t>
      </w:r>
      <w:r w:rsidR="00926681" w:rsidRPr="00ED0774">
        <w:t xml:space="preserve"> </w:t>
      </w:r>
      <w:r w:rsidRPr="00ED0774">
        <w:t>варианты</w:t>
      </w:r>
      <w:r w:rsidR="00980857" w:rsidRPr="00ED0774">
        <w:t>,</w:t>
      </w:r>
      <w:r w:rsidR="00926681" w:rsidRPr="00ED0774">
        <w:t xml:space="preserve"> </w:t>
      </w:r>
      <w:r w:rsidRPr="00ED0774">
        <w:t>как</w:t>
      </w:r>
      <w:r w:rsidR="00926681" w:rsidRPr="00ED0774">
        <w:t xml:space="preserve"> </w:t>
      </w:r>
      <w:r w:rsidRPr="00ED0774">
        <w:t>транслокации</w:t>
      </w:r>
      <w:r w:rsidR="00926681" w:rsidRPr="00ED0774">
        <w:t xml:space="preserve"> </w:t>
      </w:r>
      <w:r w:rsidRPr="00ED0774">
        <w:t>t(8;21),</w:t>
      </w:r>
      <w:r w:rsidR="00926681" w:rsidRPr="00ED0774">
        <w:t xml:space="preserve"> </w:t>
      </w:r>
      <w:r w:rsidRPr="00ED0774">
        <w:t>t(15;17)</w:t>
      </w:r>
      <w:r w:rsidR="00926681" w:rsidRPr="00ED0774">
        <w:t xml:space="preserve"> </w:t>
      </w:r>
      <w:r w:rsidRPr="00ED0774">
        <w:t>и</w:t>
      </w:r>
      <w:r w:rsidR="00926681" w:rsidRPr="00ED0774">
        <w:t xml:space="preserve"> </w:t>
      </w:r>
      <w:r w:rsidRPr="00ED0774">
        <w:t>инверсия</w:t>
      </w:r>
      <w:r w:rsidR="00926681" w:rsidRPr="00ED0774">
        <w:t xml:space="preserve"> </w:t>
      </w:r>
      <w:r w:rsidRPr="00ED0774">
        <w:t>16-й</w:t>
      </w:r>
      <w:r w:rsidR="00926681" w:rsidRPr="00ED0774">
        <w:t xml:space="preserve"> </w:t>
      </w:r>
      <w:r w:rsidRPr="00ED0774">
        <w:t>хромосомы</w:t>
      </w:r>
      <w:r w:rsidR="00926681" w:rsidRPr="00ED0774">
        <w:t xml:space="preserve"> </w:t>
      </w:r>
      <w:r w:rsidRPr="00ED0774">
        <w:t>inv(16).</w:t>
      </w:r>
      <w:r w:rsidR="00926681" w:rsidRPr="00ED0774">
        <w:t xml:space="preserve"> </w:t>
      </w:r>
      <w:r w:rsidRPr="00ED0774">
        <w:t>Не</w:t>
      </w:r>
      <w:r w:rsidR="00926681" w:rsidRPr="00ED0774">
        <w:t xml:space="preserve"> </w:t>
      </w:r>
      <w:r w:rsidRPr="00ED0774">
        <w:t>исключено,</w:t>
      </w:r>
      <w:r w:rsidR="00926681" w:rsidRPr="00ED0774">
        <w:t xml:space="preserve"> </w:t>
      </w:r>
      <w:r w:rsidRPr="00ED0774">
        <w:t>что</w:t>
      </w:r>
      <w:r w:rsidR="00926681" w:rsidRPr="00ED0774">
        <w:t xml:space="preserve"> </w:t>
      </w:r>
      <w:r w:rsidRPr="00ED0774">
        <w:t>данный</w:t>
      </w:r>
      <w:r w:rsidR="00926681" w:rsidRPr="00ED0774">
        <w:t xml:space="preserve"> </w:t>
      </w:r>
      <w:r w:rsidRPr="00ED0774">
        <w:t>феномен</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обусловлен</w:t>
      </w:r>
      <w:r w:rsidR="00926681" w:rsidRPr="00ED0774">
        <w:t xml:space="preserve"> </w:t>
      </w:r>
      <w:r w:rsidRPr="00ED0774">
        <w:t>тем,</w:t>
      </w:r>
      <w:r w:rsidR="00926681" w:rsidRPr="00ED0774">
        <w:t xml:space="preserve"> </w:t>
      </w:r>
      <w:r w:rsidRPr="00ED0774">
        <w:t>что</w:t>
      </w:r>
      <w:r w:rsidR="00926681" w:rsidRPr="00ED0774">
        <w:t xml:space="preserve"> </w:t>
      </w:r>
      <w:r w:rsidRPr="00ED0774">
        <w:t>с</w:t>
      </w:r>
      <w:r w:rsidR="00926681" w:rsidRPr="00ED0774">
        <w:t xml:space="preserve"> </w:t>
      </w:r>
      <w:r w:rsidRPr="00ED0774">
        <w:t>возрастом</w:t>
      </w:r>
      <w:r w:rsidR="00926681" w:rsidRPr="00ED0774">
        <w:t xml:space="preserve"> </w:t>
      </w:r>
      <w:r w:rsidRPr="00ED0774">
        <w:t>увеличивается</w:t>
      </w:r>
      <w:r w:rsidR="00926681" w:rsidRPr="00ED0774">
        <w:t xml:space="preserve"> </w:t>
      </w:r>
      <w:r w:rsidRPr="00ED0774">
        <w:t>частота</w:t>
      </w:r>
      <w:r w:rsidR="00926681" w:rsidRPr="00ED0774">
        <w:t xml:space="preserve"> </w:t>
      </w:r>
      <w:r w:rsidRPr="00ED0774">
        <w:t>возникновения</w:t>
      </w:r>
      <w:r w:rsidR="00926681" w:rsidRPr="00ED0774">
        <w:t xml:space="preserve"> </w:t>
      </w:r>
      <w:r w:rsidRPr="00ED0774">
        <w:t>ОМЛ</w:t>
      </w:r>
      <w:r w:rsidR="00926681" w:rsidRPr="00ED0774">
        <w:t xml:space="preserve"> </w:t>
      </w:r>
      <w:r w:rsidRPr="00ED0774">
        <w:t>из</w:t>
      </w:r>
      <w:r w:rsidR="00926681" w:rsidRPr="00ED0774">
        <w:t xml:space="preserve"> </w:t>
      </w:r>
      <w:r w:rsidRPr="00ED0774">
        <w:t>предшествующего</w:t>
      </w:r>
      <w:r w:rsidR="00926681" w:rsidRPr="00ED0774">
        <w:t xml:space="preserve"> </w:t>
      </w:r>
      <w:r w:rsidRPr="00ED0774">
        <w:t>МДС.</w:t>
      </w:r>
      <w:r w:rsidR="00926681" w:rsidRPr="00ED0774">
        <w:t xml:space="preserve"> </w:t>
      </w:r>
      <w:r w:rsidRPr="00ED0774">
        <w:t>Другой</w:t>
      </w:r>
      <w:r w:rsidR="00926681" w:rsidRPr="00ED0774">
        <w:t xml:space="preserve"> </w:t>
      </w:r>
      <w:r w:rsidRPr="00ED0774">
        <w:t>признак,</w:t>
      </w:r>
      <w:r w:rsidR="00926681" w:rsidRPr="00ED0774">
        <w:t xml:space="preserve"> </w:t>
      </w:r>
      <w:r w:rsidRPr="00ED0774">
        <w:t>который</w:t>
      </w:r>
      <w:r w:rsidR="00926681" w:rsidRPr="00ED0774">
        <w:t xml:space="preserve"> </w:t>
      </w:r>
      <w:r w:rsidRPr="00ED0774">
        <w:t>определяет</w:t>
      </w:r>
      <w:r w:rsidR="00926681" w:rsidRPr="00ED0774">
        <w:t xml:space="preserve"> </w:t>
      </w:r>
      <w:r w:rsidR="00980857" w:rsidRPr="00ED0774">
        <w:t>отрицательное</w:t>
      </w:r>
      <w:r w:rsidR="00926681" w:rsidRPr="00ED0774">
        <w:t xml:space="preserve"> </w:t>
      </w:r>
      <w:r w:rsidRPr="00ED0774">
        <w:t>влияние</w:t>
      </w:r>
      <w:r w:rsidR="00926681" w:rsidRPr="00ED0774">
        <w:t xml:space="preserve"> </w:t>
      </w:r>
      <w:r w:rsidRPr="00ED0774">
        <w:t>возраста</w:t>
      </w:r>
      <w:r w:rsidR="00926681" w:rsidRPr="00ED0774">
        <w:t xml:space="preserve"> </w:t>
      </w:r>
      <w:r w:rsidRPr="00ED0774">
        <w:t>на</w:t>
      </w:r>
      <w:r w:rsidR="00926681" w:rsidRPr="00ED0774">
        <w:t xml:space="preserve"> </w:t>
      </w:r>
      <w:r w:rsidRPr="00ED0774">
        <w:t>прогноз</w:t>
      </w:r>
      <w:r w:rsidR="00926681" w:rsidRPr="00ED0774">
        <w:t xml:space="preserve"> </w:t>
      </w:r>
      <w:r w:rsidRPr="00ED0774">
        <w:t>ОМЛ</w:t>
      </w:r>
      <w:r w:rsidR="00980857" w:rsidRPr="00ED0774">
        <w:t>,</w:t>
      </w:r>
      <w:r w:rsidR="00926681" w:rsidRPr="00ED0774">
        <w:t xml:space="preserve"> </w:t>
      </w:r>
      <w:r w:rsidRPr="00ED0774">
        <w:t>–</w:t>
      </w:r>
      <w:r w:rsidR="00926681" w:rsidRPr="00ED0774">
        <w:t xml:space="preserve"> </w:t>
      </w:r>
      <w:r w:rsidRPr="00ED0774">
        <w:t>присоединение</w:t>
      </w:r>
      <w:r w:rsidR="00926681" w:rsidRPr="00ED0774">
        <w:t xml:space="preserve"> </w:t>
      </w:r>
      <w:r w:rsidRPr="00ED0774">
        <w:t>сопутствующих</w:t>
      </w:r>
      <w:r w:rsidR="00926681" w:rsidRPr="00ED0774">
        <w:t xml:space="preserve"> </w:t>
      </w:r>
      <w:r w:rsidRPr="00ED0774">
        <w:t>заболеваний,</w:t>
      </w:r>
      <w:r w:rsidR="00926681" w:rsidRPr="00ED0774">
        <w:t xml:space="preserve"> </w:t>
      </w:r>
      <w:r w:rsidRPr="00ED0774">
        <w:t>наличие</w:t>
      </w:r>
      <w:r w:rsidR="00926681" w:rsidRPr="00ED0774">
        <w:t xml:space="preserve"> </w:t>
      </w:r>
      <w:r w:rsidRPr="00ED0774">
        <w:t>которых</w:t>
      </w:r>
      <w:r w:rsidR="00926681" w:rsidRPr="00ED0774">
        <w:t xml:space="preserve"> </w:t>
      </w:r>
      <w:r w:rsidR="002E16C4" w:rsidRPr="00ED0774">
        <w:t>при</w:t>
      </w:r>
      <w:r w:rsidR="00926681" w:rsidRPr="00ED0774">
        <w:t xml:space="preserve"> </w:t>
      </w:r>
      <w:r w:rsidR="002E16C4" w:rsidRPr="00ED0774">
        <w:t>прочих</w:t>
      </w:r>
      <w:r w:rsidR="00926681" w:rsidRPr="00ED0774">
        <w:t xml:space="preserve"> </w:t>
      </w:r>
      <w:r w:rsidR="002E16C4" w:rsidRPr="00ED0774">
        <w:t>равных</w:t>
      </w:r>
      <w:r w:rsidR="00926681" w:rsidRPr="00ED0774">
        <w:t xml:space="preserve"> </w:t>
      </w:r>
      <w:r w:rsidR="002E16C4" w:rsidRPr="00ED0774">
        <w:t>условиях</w:t>
      </w:r>
      <w:r w:rsidR="00926681" w:rsidRPr="00ED0774">
        <w:t xml:space="preserve"> </w:t>
      </w:r>
      <w:r w:rsidRPr="00ED0774">
        <w:t>определяет</w:t>
      </w:r>
      <w:r w:rsidR="00926681" w:rsidRPr="00ED0774">
        <w:t xml:space="preserve"> </w:t>
      </w:r>
      <w:r w:rsidRPr="00ED0774">
        <w:t>значительное</w:t>
      </w:r>
      <w:r w:rsidR="00926681" w:rsidRPr="00ED0774">
        <w:t xml:space="preserve"> </w:t>
      </w:r>
      <w:r w:rsidRPr="00ED0774">
        <w:t>ухудшение</w:t>
      </w:r>
      <w:r w:rsidR="00926681" w:rsidRPr="00ED0774">
        <w:t xml:space="preserve"> </w:t>
      </w:r>
      <w:r w:rsidRPr="00ED0774">
        <w:t>общесоматического</w:t>
      </w:r>
      <w:r w:rsidR="00926681" w:rsidRPr="00ED0774">
        <w:t xml:space="preserve"> </w:t>
      </w:r>
      <w:r w:rsidRPr="00ED0774">
        <w:t>статуса</w:t>
      </w:r>
      <w:r w:rsidR="00926681" w:rsidRPr="00ED0774">
        <w:t xml:space="preserve"> </w:t>
      </w:r>
      <w:r w:rsidRPr="00ED0774">
        <w:t>по</w:t>
      </w:r>
      <w:r w:rsidR="00926681" w:rsidRPr="00ED0774">
        <w:t xml:space="preserve"> </w:t>
      </w:r>
      <w:r w:rsidRPr="00ED0774">
        <w:t>сравнению</w:t>
      </w:r>
      <w:r w:rsidR="00926681" w:rsidRPr="00ED0774">
        <w:t xml:space="preserve"> </w:t>
      </w:r>
      <w:r w:rsidRPr="00ED0774">
        <w:t>с</w:t>
      </w:r>
      <w:r w:rsidR="00926681" w:rsidRPr="00ED0774">
        <w:t xml:space="preserve"> </w:t>
      </w:r>
      <w:r w:rsidRPr="00ED0774">
        <w:t>молодыми</w:t>
      </w:r>
      <w:r w:rsidR="00926681" w:rsidRPr="00ED0774">
        <w:t xml:space="preserve"> </w:t>
      </w:r>
      <w:r w:rsidR="00BB4286" w:rsidRPr="00ED0774">
        <w:t>пациентами</w:t>
      </w:r>
      <w:r w:rsidRPr="00ED0774">
        <w:t>.</w:t>
      </w:r>
    </w:p>
    <w:p w14:paraId="2B48C8F3" w14:textId="22060F33" w:rsidR="006E5861" w:rsidRPr="00ED0774" w:rsidRDefault="00D80AC9" w:rsidP="00693B84">
      <w:pPr>
        <w:pStyle w:val="afd"/>
        <w:spacing w:beforeAutospacing="0" w:afterAutospacing="0" w:line="360" w:lineRule="auto"/>
        <w:ind w:firstLine="708"/>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заболеванием</w:t>
      </w:r>
      <w:r w:rsidR="00926681" w:rsidRPr="00ED0774">
        <w:rPr>
          <w:rStyle w:val="affb"/>
        </w:rPr>
        <w:t xml:space="preserve"> </w:t>
      </w:r>
      <w:r w:rsidRPr="00ED0774">
        <w:rPr>
          <w:rStyle w:val="affb"/>
        </w:rPr>
        <w:t>(ОМЛ)</w:t>
      </w:r>
      <w:r w:rsidR="00693B84" w:rsidRPr="00ED0774">
        <w:rPr>
          <w:rStyle w:val="affb"/>
        </w:rPr>
        <w:t>.</w:t>
      </w:r>
      <w:r w:rsidR="00926681" w:rsidRPr="00ED0774">
        <w:rPr>
          <w:rStyle w:val="affb"/>
          <w:b w:val="0"/>
        </w:rPr>
        <w:t xml:space="preserve"> </w:t>
      </w:r>
      <w:r w:rsidRPr="00ED0774">
        <w:t>Факторы,</w:t>
      </w:r>
      <w:r w:rsidR="00926681" w:rsidRPr="00ED0774">
        <w:t xml:space="preserve"> </w:t>
      </w:r>
      <w:r w:rsidRPr="00ED0774">
        <w:t>связанные</w:t>
      </w:r>
      <w:r w:rsidR="00926681" w:rsidRPr="00ED0774">
        <w:t xml:space="preserve"> </w:t>
      </w:r>
      <w:r w:rsidRPr="00ED0774">
        <w:t>с</w:t>
      </w:r>
      <w:r w:rsidR="00926681" w:rsidRPr="00ED0774">
        <w:t xml:space="preserve"> </w:t>
      </w:r>
      <w:r w:rsidRPr="00ED0774">
        <w:t>заболеванием</w:t>
      </w:r>
      <w:r w:rsidR="00926681" w:rsidRPr="00ED0774">
        <w:t xml:space="preserve"> </w:t>
      </w:r>
      <w:r w:rsidRPr="00ED0774">
        <w:t>и</w:t>
      </w:r>
      <w:r w:rsidR="00926681" w:rsidRPr="00ED0774">
        <w:t xml:space="preserve"> </w:t>
      </w:r>
      <w:r w:rsidRPr="00ED0774">
        <w:t>влияющие</w:t>
      </w:r>
      <w:r w:rsidR="00926681" w:rsidRPr="00ED0774">
        <w:t xml:space="preserve"> </w:t>
      </w:r>
      <w:r w:rsidRPr="00ED0774">
        <w:t>на</w:t>
      </w:r>
      <w:r w:rsidR="00926681" w:rsidRPr="00ED0774">
        <w:t xml:space="preserve"> </w:t>
      </w:r>
      <w:r w:rsidRPr="00ED0774">
        <w:t>результаты</w:t>
      </w:r>
      <w:r w:rsidR="00926681" w:rsidRPr="00ED0774">
        <w:t xml:space="preserve"> </w:t>
      </w:r>
      <w:r w:rsidRPr="00ED0774">
        <w:t>терапии,</w:t>
      </w:r>
      <w:r w:rsidR="00926681" w:rsidRPr="00ED0774">
        <w:t xml:space="preserve"> </w:t>
      </w:r>
      <w:r w:rsidRPr="00ED0774">
        <w:t>следует</w:t>
      </w:r>
      <w:r w:rsidR="00926681" w:rsidRPr="00ED0774">
        <w:t xml:space="preserve"> </w:t>
      </w:r>
      <w:r w:rsidRPr="00ED0774">
        <w:t>анализировать</w:t>
      </w:r>
      <w:r w:rsidR="00926681" w:rsidRPr="00ED0774">
        <w:t xml:space="preserve"> </w:t>
      </w:r>
      <w:r w:rsidRPr="00ED0774">
        <w:t>на</w:t>
      </w:r>
      <w:r w:rsidR="00926681" w:rsidRPr="00ED0774">
        <w:t xml:space="preserve"> </w:t>
      </w:r>
      <w:r w:rsidRPr="00ED0774">
        <w:t>всех</w:t>
      </w:r>
      <w:r w:rsidR="00926681" w:rsidRPr="00ED0774">
        <w:t xml:space="preserve"> </w:t>
      </w:r>
      <w:r w:rsidRPr="00ED0774">
        <w:t>этапах</w:t>
      </w:r>
      <w:r w:rsidR="00926681" w:rsidRPr="00ED0774">
        <w:t xml:space="preserve"> </w:t>
      </w:r>
      <w:r w:rsidRPr="00ED0774">
        <w:t>лечения.</w:t>
      </w:r>
      <w:r w:rsidR="00926681" w:rsidRPr="00ED0774">
        <w:t xml:space="preserve"> </w:t>
      </w:r>
      <w:r w:rsidRPr="00ED0774">
        <w:t>Это</w:t>
      </w:r>
      <w:r w:rsidR="00926681" w:rsidRPr="00ED0774">
        <w:t xml:space="preserve"> </w:t>
      </w:r>
      <w:r w:rsidRPr="00ED0774">
        <w:t>обусловлено</w:t>
      </w:r>
      <w:r w:rsidR="00926681" w:rsidRPr="00ED0774">
        <w:t xml:space="preserve"> </w:t>
      </w:r>
      <w:r w:rsidRPr="00ED0774">
        <w:t>тем,</w:t>
      </w:r>
      <w:r w:rsidR="00926681" w:rsidRPr="00ED0774">
        <w:t xml:space="preserve"> </w:t>
      </w:r>
      <w:r w:rsidRPr="00ED0774">
        <w:t>что</w:t>
      </w:r>
      <w:r w:rsidR="00926681" w:rsidRPr="00ED0774">
        <w:t xml:space="preserve"> </w:t>
      </w:r>
      <w:r w:rsidRPr="00ED0774">
        <w:t>лейкозассоциированные</w:t>
      </w:r>
      <w:r w:rsidR="00926681" w:rsidRPr="00ED0774">
        <w:t xml:space="preserve"> </w:t>
      </w:r>
      <w:r w:rsidRPr="00ED0774">
        <w:t>факторы</w:t>
      </w:r>
      <w:r w:rsidR="00926681" w:rsidRPr="00ED0774">
        <w:t xml:space="preserve"> </w:t>
      </w:r>
      <w:r w:rsidRPr="00ED0774">
        <w:t>прогноза</w:t>
      </w:r>
      <w:r w:rsidR="00926681" w:rsidRPr="00ED0774">
        <w:t xml:space="preserve"> </w:t>
      </w:r>
      <w:r w:rsidRPr="00ED0774">
        <w:t>позволяют</w:t>
      </w:r>
      <w:r w:rsidR="00926681" w:rsidRPr="00ED0774">
        <w:t xml:space="preserve"> </w:t>
      </w:r>
      <w:r w:rsidRPr="00ED0774">
        <w:t>оценить</w:t>
      </w:r>
      <w:r w:rsidR="00926681" w:rsidRPr="00ED0774">
        <w:t xml:space="preserve"> </w:t>
      </w:r>
      <w:r w:rsidRPr="00ED0774">
        <w:t>объем</w:t>
      </w:r>
      <w:r w:rsidR="00926681" w:rsidRPr="00ED0774">
        <w:t xml:space="preserve"> </w:t>
      </w:r>
      <w:r w:rsidRPr="00ED0774">
        <w:t>опухолевой</w:t>
      </w:r>
      <w:r w:rsidR="00926681" w:rsidRPr="00ED0774">
        <w:t xml:space="preserve"> </w:t>
      </w:r>
      <w:r w:rsidRPr="00ED0774">
        <w:t>массы,</w:t>
      </w:r>
      <w:r w:rsidR="00926681" w:rsidRPr="00ED0774">
        <w:t xml:space="preserve"> </w:t>
      </w:r>
      <w:r w:rsidRPr="00ED0774">
        <w:t>чувствительность</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к</w:t>
      </w:r>
      <w:r w:rsidR="009D18CF" w:rsidRPr="00ED0774">
        <w:t xml:space="preserve"> противоопухолевым</w:t>
      </w:r>
      <w:r w:rsidR="00926681" w:rsidRPr="00ED0774">
        <w:t xml:space="preserve"> </w:t>
      </w:r>
      <w:r w:rsidRPr="00ED0774">
        <w:t>препаратам,</w:t>
      </w:r>
      <w:r w:rsidR="00926681" w:rsidRPr="00ED0774">
        <w:t xml:space="preserve"> </w:t>
      </w:r>
      <w:r w:rsidRPr="00ED0774">
        <w:t>скорость</w:t>
      </w:r>
      <w:r w:rsidR="00926681" w:rsidRPr="00ED0774">
        <w:t xml:space="preserve"> </w:t>
      </w:r>
      <w:r w:rsidRPr="00ED0774">
        <w:t>элиминации</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и</w:t>
      </w:r>
      <w:r w:rsidR="00926681" w:rsidRPr="00ED0774">
        <w:t xml:space="preserve"> </w:t>
      </w:r>
      <w:r w:rsidRPr="00ED0774">
        <w:t>объем</w:t>
      </w:r>
      <w:r w:rsidR="00926681" w:rsidRPr="00ED0774">
        <w:t xml:space="preserve"> </w:t>
      </w:r>
      <w:r w:rsidR="00774143" w:rsidRPr="00ED0774">
        <w:t>МО</w:t>
      </w:r>
      <w:r w:rsidRPr="00ED0774">
        <w:t>Б.</w:t>
      </w:r>
    </w:p>
    <w:p w14:paraId="2251E0BB" w14:textId="77777777" w:rsidR="006E5861" w:rsidRPr="00ED0774" w:rsidRDefault="00D80AC9" w:rsidP="00705E68">
      <w:pPr>
        <w:pStyle w:val="afd"/>
        <w:spacing w:beforeAutospacing="0" w:afterAutospacing="0" w:line="360" w:lineRule="auto"/>
        <w:ind w:firstLine="709"/>
        <w:contextualSpacing/>
        <w:divId w:val="659507628"/>
      </w:pPr>
      <w:r w:rsidRPr="00ED0774">
        <w:t>Прежде</w:t>
      </w:r>
      <w:r w:rsidR="00926681" w:rsidRPr="00ED0774">
        <w:t xml:space="preserve"> </w:t>
      </w:r>
      <w:r w:rsidRPr="00ED0774">
        <w:t>всего,</w:t>
      </w:r>
      <w:r w:rsidR="00926681" w:rsidRPr="00ED0774">
        <w:t xml:space="preserve"> </w:t>
      </w:r>
      <w:r w:rsidRPr="00ED0774">
        <w:t>необходимо</w:t>
      </w:r>
      <w:r w:rsidR="00926681" w:rsidRPr="00ED0774">
        <w:t xml:space="preserve"> </w:t>
      </w:r>
      <w:r w:rsidRPr="00ED0774">
        <w:t>учитывать</w:t>
      </w:r>
      <w:r w:rsidR="00926681" w:rsidRPr="00ED0774">
        <w:t xml:space="preserve"> </w:t>
      </w:r>
      <w:r w:rsidRPr="00ED0774">
        <w:t>такие</w:t>
      </w:r>
      <w:r w:rsidR="00926681" w:rsidRPr="00ED0774">
        <w:t xml:space="preserve"> </w:t>
      </w:r>
      <w:r w:rsidRPr="00ED0774">
        <w:t>вполне</w:t>
      </w:r>
      <w:r w:rsidR="00926681" w:rsidRPr="00ED0774">
        <w:t xml:space="preserve"> </w:t>
      </w:r>
      <w:r w:rsidRPr="00ED0774">
        <w:t>доступные</w:t>
      </w:r>
      <w:r w:rsidR="00926681" w:rsidRPr="00ED0774">
        <w:t xml:space="preserve"> </w:t>
      </w:r>
      <w:r w:rsidRPr="00ED0774">
        <w:t>клинико-гематологические</w:t>
      </w:r>
      <w:r w:rsidR="00926681" w:rsidRPr="00ED0774">
        <w:t xml:space="preserve"> </w:t>
      </w:r>
      <w:r w:rsidRPr="00ED0774">
        <w:t>параметры,</w:t>
      </w:r>
      <w:r w:rsidR="00926681" w:rsidRPr="00ED0774">
        <w:t xml:space="preserve"> </w:t>
      </w:r>
      <w:r w:rsidRPr="00ED0774">
        <w:t>ассоциированные</w:t>
      </w:r>
      <w:r w:rsidR="00926681" w:rsidRPr="00ED0774">
        <w:t xml:space="preserve"> </w:t>
      </w:r>
      <w:r w:rsidRPr="00ED0774">
        <w:t>с</w:t>
      </w:r>
      <w:r w:rsidR="00926681" w:rsidRPr="00ED0774">
        <w:t xml:space="preserve"> </w:t>
      </w:r>
      <w:r w:rsidRPr="00ED0774">
        <w:t>неблагоприятным</w:t>
      </w:r>
      <w:r w:rsidR="00926681" w:rsidRPr="00ED0774">
        <w:t xml:space="preserve"> </w:t>
      </w:r>
      <w:r w:rsidRPr="00ED0774">
        <w:t>течением</w:t>
      </w:r>
      <w:r w:rsidR="00926681" w:rsidRPr="00ED0774">
        <w:t xml:space="preserve"> </w:t>
      </w:r>
      <w:r w:rsidRPr="00ED0774">
        <w:t>О</w:t>
      </w:r>
      <w:r w:rsidR="001B302E" w:rsidRPr="00ED0774">
        <w:t>МЛ</w:t>
      </w:r>
      <w:r w:rsidR="00874C97" w:rsidRPr="00ED0774">
        <w:t>,</w:t>
      </w:r>
      <w:r w:rsidR="00926681" w:rsidRPr="00ED0774">
        <w:t xml:space="preserve"> </w:t>
      </w:r>
      <w:r w:rsidR="001B302E" w:rsidRPr="00ED0774">
        <w:t>как</w:t>
      </w:r>
      <w:r w:rsidR="00926681" w:rsidRPr="00ED0774">
        <w:t xml:space="preserve"> </w:t>
      </w:r>
      <w:r w:rsidR="001B302E" w:rsidRPr="00ED0774">
        <w:t>лейкоцитоз</w:t>
      </w:r>
      <w:r w:rsidR="00926681" w:rsidRPr="00ED0774">
        <w:t xml:space="preserve"> </w:t>
      </w:r>
      <w:r w:rsidR="00EC7304" w:rsidRPr="00ED0774">
        <w:t>&gt;</w:t>
      </w:r>
      <w:r w:rsidR="001B302E" w:rsidRPr="00ED0774">
        <w:t>100</w:t>
      </w:r>
      <w:r w:rsidR="00926681" w:rsidRPr="00ED0774">
        <w:t xml:space="preserve"> </w:t>
      </w:r>
      <w:r w:rsidR="00EC7304" w:rsidRPr="00ED0774">
        <w:sym w:font="Symbol" w:char="F0B4"/>
      </w:r>
      <w:r w:rsidR="00926681" w:rsidRPr="00ED0774">
        <w:t xml:space="preserve"> </w:t>
      </w:r>
      <w:r w:rsidR="001B302E" w:rsidRPr="00ED0774">
        <w:t>10</w:t>
      </w:r>
      <w:r w:rsidRPr="00ED0774">
        <w:rPr>
          <w:vertAlign w:val="superscript"/>
        </w:rPr>
        <w:t>9</w:t>
      </w:r>
      <w:r w:rsidRPr="00ED0774">
        <w:t>/л,</w:t>
      </w:r>
      <w:r w:rsidR="00926681" w:rsidRPr="00ED0774">
        <w:t xml:space="preserve"> </w:t>
      </w:r>
      <w:r w:rsidRPr="00ED0774">
        <w:t>недостижение</w:t>
      </w:r>
      <w:r w:rsidR="00926681" w:rsidRPr="00ED0774">
        <w:t xml:space="preserve"> </w:t>
      </w:r>
      <w:r w:rsidR="00EC7304" w:rsidRPr="00ED0774">
        <w:t>ПР</w:t>
      </w:r>
      <w:r w:rsidR="00926681" w:rsidRPr="00ED0774">
        <w:t xml:space="preserve"> </w:t>
      </w:r>
      <w:r w:rsidRPr="00ED0774">
        <w:t>после</w:t>
      </w:r>
      <w:r w:rsidR="00926681" w:rsidRPr="00ED0774">
        <w:t xml:space="preserve"> </w:t>
      </w:r>
      <w:r w:rsidR="00EC7304" w:rsidRPr="00ED0774">
        <w:t>перво</w:t>
      </w:r>
      <w:r w:rsidRPr="00ED0774">
        <w:t>го</w:t>
      </w:r>
      <w:r w:rsidR="00926681" w:rsidRPr="00ED0774">
        <w:t xml:space="preserve"> </w:t>
      </w:r>
      <w:r w:rsidRPr="00ED0774">
        <w:t>индукционного</w:t>
      </w:r>
      <w:r w:rsidR="00926681" w:rsidRPr="00ED0774">
        <w:t xml:space="preserve"> </w:t>
      </w:r>
      <w:r w:rsidRPr="00ED0774">
        <w:t>курса.</w:t>
      </w:r>
    </w:p>
    <w:p w14:paraId="3A27203A" w14:textId="77777777" w:rsidR="006E5861" w:rsidRPr="00ED0774" w:rsidRDefault="00D80AC9" w:rsidP="00705E68">
      <w:pPr>
        <w:pStyle w:val="afd"/>
        <w:spacing w:beforeAutospacing="0" w:afterAutospacing="0" w:line="360" w:lineRule="auto"/>
        <w:ind w:firstLine="709"/>
        <w:contextualSpacing/>
        <w:divId w:val="659507628"/>
      </w:pPr>
      <w:r w:rsidRPr="00ED0774">
        <w:t>Одним</w:t>
      </w:r>
      <w:r w:rsidR="00926681" w:rsidRPr="00ED0774">
        <w:t xml:space="preserve"> </w:t>
      </w:r>
      <w:r w:rsidRPr="00ED0774">
        <w:t>из</w:t>
      </w:r>
      <w:r w:rsidR="00926681" w:rsidRPr="00ED0774">
        <w:t xml:space="preserve"> </w:t>
      </w:r>
      <w:r w:rsidRPr="00ED0774">
        <w:t>важнейших</w:t>
      </w:r>
      <w:r w:rsidR="00926681" w:rsidRPr="00ED0774">
        <w:t xml:space="preserve"> </w:t>
      </w:r>
      <w:r w:rsidRPr="00ED0774">
        <w:t>факторов</w:t>
      </w:r>
      <w:r w:rsidR="00926681" w:rsidRPr="00ED0774">
        <w:t xml:space="preserve"> </w:t>
      </w:r>
      <w:r w:rsidRPr="00ED0774">
        <w:t>прогноза,</w:t>
      </w:r>
      <w:r w:rsidR="00926681" w:rsidRPr="00ED0774">
        <w:t xml:space="preserve"> </w:t>
      </w:r>
      <w:r w:rsidRPr="00ED0774">
        <w:t>сопряженных</w:t>
      </w:r>
      <w:r w:rsidR="00926681" w:rsidRPr="00ED0774">
        <w:t xml:space="preserve"> </w:t>
      </w:r>
      <w:r w:rsidRPr="00ED0774">
        <w:t>с</w:t>
      </w:r>
      <w:r w:rsidR="00926681" w:rsidRPr="00ED0774">
        <w:t xml:space="preserve"> </w:t>
      </w:r>
      <w:r w:rsidRPr="00ED0774">
        <w:t>ОМЛ,</w:t>
      </w:r>
      <w:r w:rsidR="00926681" w:rsidRPr="00ED0774">
        <w:t xml:space="preserve"> </w:t>
      </w:r>
      <w:r w:rsidRPr="00ED0774">
        <w:t>является</w:t>
      </w:r>
      <w:r w:rsidR="00926681" w:rsidRPr="00ED0774">
        <w:t xml:space="preserve"> </w:t>
      </w:r>
      <w:r w:rsidRPr="00ED0774">
        <w:t>кариотип</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Исследование</w:t>
      </w:r>
      <w:r w:rsidR="00926681" w:rsidRPr="00ED0774">
        <w:t xml:space="preserve"> </w:t>
      </w:r>
      <w:r w:rsidRPr="00ED0774">
        <w:t>кариотипа</w:t>
      </w:r>
      <w:r w:rsidR="00926681" w:rsidRPr="00ED0774">
        <w:t xml:space="preserve"> </w:t>
      </w:r>
      <w:r w:rsidRPr="00ED0774">
        <w:t>необходимо</w:t>
      </w:r>
      <w:r w:rsidR="00926681" w:rsidRPr="00ED0774">
        <w:t xml:space="preserve"> </w:t>
      </w:r>
      <w:r w:rsidRPr="00ED0774">
        <w:t>проводить</w:t>
      </w:r>
      <w:r w:rsidR="00926681" w:rsidRPr="00ED0774">
        <w:t xml:space="preserve"> </w:t>
      </w:r>
      <w:r w:rsidRPr="00ED0774">
        <w:t>в</w:t>
      </w:r>
      <w:r w:rsidR="00926681" w:rsidRPr="00ED0774">
        <w:t xml:space="preserve"> </w:t>
      </w:r>
      <w:r w:rsidRPr="00ED0774">
        <w:t>обязательном</w:t>
      </w:r>
      <w:r w:rsidR="00926681" w:rsidRPr="00ED0774">
        <w:t xml:space="preserve"> </w:t>
      </w:r>
      <w:r w:rsidRPr="00ED0774">
        <w:t>порядке</w:t>
      </w:r>
      <w:r w:rsidR="00926681" w:rsidRPr="00ED0774">
        <w:t xml:space="preserve"> </w:t>
      </w:r>
      <w:r w:rsidRPr="00ED0774">
        <w:t>всем</w:t>
      </w:r>
      <w:r w:rsidR="00926681" w:rsidRPr="00ED0774">
        <w:t xml:space="preserve"> </w:t>
      </w:r>
      <w:r w:rsidR="00BB4286" w:rsidRPr="00ED0774">
        <w:t>пациентам</w:t>
      </w:r>
      <w:r w:rsidR="00926681" w:rsidRPr="00ED0774">
        <w:t xml:space="preserve"> </w:t>
      </w:r>
      <w:r w:rsidRPr="00ED0774">
        <w:t>с</w:t>
      </w:r>
      <w:r w:rsidR="00926681" w:rsidRPr="00ED0774">
        <w:t xml:space="preserve"> </w:t>
      </w:r>
      <w:r w:rsidRPr="00ED0774">
        <w:t>подозрением</w:t>
      </w:r>
      <w:r w:rsidR="00926681" w:rsidRPr="00ED0774">
        <w:t xml:space="preserve"> </w:t>
      </w:r>
      <w:r w:rsidRPr="00ED0774">
        <w:t>на</w:t>
      </w:r>
      <w:r w:rsidR="00926681" w:rsidRPr="00ED0774">
        <w:t xml:space="preserve"> </w:t>
      </w:r>
      <w:r w:rsidRPr="00ED0774">
        <w:t>ОМЛ.</w:t>
      </w:r>
      <w:r w:rsidR="00926681" w:rsidRPr="00ED0774">
        <w:t xml:space="preserve"> </w:t>
      </w:r>
      <w:r w:rsidRPr="00ED0774">
        <w:t>Данные</w:t>
      </w:r>
      <w:r w:rsidR="00926681" w:rsidRPr="00ED0774">
        <w:t xml:space="preserve"> </w:t>
      </w:r>
      <w:r w:rsidRPr="00ED0774">
        <w:t>цитогенетического</w:t>
      </w:r>
      <w:r w:rsidR="00926681" w:rsidRPr="00ED0774">
        <w:t xml:space="preserve"> </w:t>
      </w:r>
      <w:r w:rsidRPr="00ED0774">
        <w:t>исследования</w:t>
      </w:r>
      <w:r w:rsidR="00926681" w:rsidRPr="00ED0774">
        <w:t xml:space="preserve"> </w:t>
      </w:r>
      <w:r w:rsidRPr="00ED0774">
        <w:t>позволяют</w:t>
      </w:r>
      <w:r w:rsidR="00926681" w:rsidRPr="00ED0774">
        <w:t xml:space="preserve"> </w:t>
      </w:r>
      <w:r w:rsidRPr="00ED0774">
        <w:t>верифицировать</w:t>
      </w:r>
      <w:r w:rsidR="00926681" w:rsidRPr="00ED0774">
        <w:t xml:space="preserve"> </w:t>
      </w:r>
      <w:r w:rsidRPr="00ED0774">
        <w:t>ОМЛ</w:t>
      </w:r>
      <w:r w:rsidR="00926681" w:rsidRPr="00ED0774">
        <w:t xml:space="preserve"> </w:t>
      </w:r>
      <w:r w:rsidRPr="00ED0774">
        <w:t>в</w:t>
      </w:r>
      <w:r w:rsidR="00926681" w:rsidRPr="00ED0774">
        <w:t xml:space="preserve"> </w:t>
      </w:r>
      <w:r w:rsidRPr="00ED0774">
        <w:t>случаях,</w:t>
      </w:r>
      <w:r w:rsidR="00926681" w:rsidRPr="00ED0774">
        <w:t xml:space="preserve"> </w:t>
      </w:r>
      <w:r w:rsidRPr="00ED0774">
        <w:t>когда</w:t>
      </w:r>
      <w:r w:rsidR="00926681" w:rsidRPr="00ED0774">
        <w:t xml:space="preserve"> </w:t>
      </w:r>
      <w:r w:rsidRPr="00ED0774">
        <w:t>принципиальным</w:t>
      </w:r>
      <w:r w:rsidR="00926681" w:rsidRPr="00ED0774">
        <w:t xml:space="preserve"> </w:t>
      </w:r>
      <w:r w:rsidRPr="00ED0774">
        <w:t>является</w:t>
      </w:r>
      <w:r w:rsidR="00926681" w:rsidRPr="00ED0774">
        <w:t xml:space="preserve"> </w:t>
      </w:r>
      <w:r w:rsidRPr="00ED0774">
        <w:t>не</w:t>
      </w:r>
      <w:r w:rsidR="00926681" w:rsidRPr="00ED0774">
        <w:t xml:space="preserve"> </w:t>
      </w:r>
      <w:r w:rsidRPr="00ED0774">
        <w:t>количество</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меньше</w:t>
      </w:r>
      <w:r w:rsidR="00926681" w:rsidRPr="00ED0774">
        <w:t xml:space="preserve"> </w:t>
      </w:r>
      <w:r w:rsidRPr="00ED0774">
        <w:t>или</w:t>
      </w:r>
      <w:r w:rsidR="00926681" w:rsidRPr="00ED0774">
        <w:t xml:space="preserve"> </w:t>
      </w:r>
      <w:r w:rsidRPr="00ED0774">
        <w:t>больше</w:t>
      </w:r>
      <w:r w:rsidR="00926681" w:rsidRPr="00ED0774">
        <w:t xml:space="preserve"> </w:t>
      </w:r>
      <w:r w:rsidRPr="00ED0774">
        <w:t>20</w:t>
      </w:r>
      <w:r w:rsidR="00926681" w:rsidRPr="00ED0774">
        <w:t xml:space="preserve"> </w:t>
      </w:r>
      <w:r w:rsidRPr="00ED0774">
        <w:t>%),</w:t>
      </w:r>
      <w:r w:rsidR="00926681" w:rsidRPr="00ED0774">
        <w:t xml:space="preserve"> </w:t>
      </w:r>
      <w:r w:rsidRPr="00ED0774">
        <w:t>а</w:t>
      </w:r>
      <w:r w:rsidR="00926681" w:rsidRPr="00ED0774">
        <w:t xml:space="preserve"> </w:t>
      </w:r>
      <w:r w:rsidRPr="00ED0774">
        <w:t>обнаружение</w:t>
      </w:r>
      <w:r w:rsidR="00926681" w:rsidRPr="00ED0774">
        <w:t xml:space="preserve"> </w:t>
      </w:r>
      <w:r w:rsidRPr="00ED0774">
        <w:t>характерных</w:t>
      </w:r>
      <w:r w:rsidR="00926681" w:rsidRPr="00ED0774">
        <w:t xml:space="preserve"> </w:t>
      </w:r>
      <w:r w:rsidRPr="00ED0774">
        <w:t>хромосомных</w:t>
      </w:r>
      <w:r w:rsidR="00926681" w:rsidRPr="00ED0774">
        <w:t xml:space="preserve"> </w:t>
      </w:r>
      <w:r w:rsidRPr="00ED0774">
        <w:t>аберраций.</w:t>
      </w:r>
      <w:r w:rsidR="00926681" w:rsidRPr="00ED0774">
        <w:t xml:space="preserve"> </w:t>
      </w:r>
      <w:r w:rsidRPr="00ED0774">
        <w:t>Речь</w:t>
      </w:r>
      <w:r w:rsidR="00926681" w:rsidRPr="00ED0774">
        <w:t xml:space="preserve"> </w:t>
      </w:r>
      <w:r w:rsidRPr="00ED0774">
        <w:t>идет,</w:t>
      </w:r>
      <w:r w:rsidR="00926681" w:rsidRPr="00ED0774">
        <w:t xml:space="preserve"> </w:t>
      </w:r>
      <w:r w:rsidRPr="00ED0774">
        <w:t>в</w:t>
      </w:r>
      <w:r w:rsidR="00926681" w:rsidRPr="00ED0774">
        <w:t xml:space="preserve"> </w:t>
      </w:r>
      <w:r w:rsidRPr="00ED0774">
        <w:t>частности,</w:t>
      </w:r>
      <w:r w:rsidR="00926681" w:rsidRPr="00ED0774">
        <w:t xml:space="preserve"> </w:t>
      </w:r>
      <w:r w:rsidRPr="00ED0774">
        <w:t>о</w:t>
      </w:r>
      <w:r w:rsidR="00926681" w:rsidRPr="00ED0774">
        <w:t xml:space="preserve"> </w:t>
      </w:r>
      <w:r w:rsidRPr="00ED0774">
        <w:t>так</w:t>
      </w:r>
      <w:r w:rsidR="00926681" w:rsidRPr="00ED0774">
        <w:t xml:space="preserve"> </w:t>
      </w:r>
      <w:r w:rsidRPr="00ED0774">
        <w:t>называемом</w:t>
      </w:r>
      <w:r w:rsidR="00926681" w:rsidRPr="00ED0774">
        <w:t xml:space="preserve"> </w:t>
      </w:r>
      <w:r w:rsidRPr="00ED0774">
        <w:t>CBF</w:t>
      </w:r>
      <w:r w:rsidR="00926681" w:rsidRPr="00ED0774">
        <w:t xml:space="preserve"> </w:t>
      </w:r>
      <w:r w:rsidRPr="00ED0774">
        <w:t>(Сore</w:t>
      </w:r>
      <w:r w:rsidR="00926681" w:rsidRPr="00ED0774">
        <w:t xml:space="preserve"> </w:t>
      </w:r>
      <w:r w:rsidRPr="00ED0774">
        <w:t>Binding</w:t>
      </w:r>
      <w:r w:rsidR="00926681" w:rsidRPr="00ED0774">
        <w:t xml:space="preserve"> </w:t>
      </w:r>
      <w:r w:rsidRPr="00ED0774">
        <w:t>Factor)</w:t>
      </w:r>
      <w:r w:rsidR="00926681" w:rsidRPr="00ED0774">
        <w:t xml:space="preserve"> </w:t>
      </w:r>
      <w:r w:rsidRPr="00ED0774">
        <w:t>ОМЛ,</w:t>
      </w:r>
      <w:r w:rsidR="00926681" w:rsidRPr="00ED0774">
        <w:t xml:space="preserve"> </w:t>
      </w:r>
      <w:r w:rsidRPr="00ED0774">
        <w:t>который</w:t>
      </w:r>
      <w:r w:rsidR="00926681" w:rsidRPr="00ED0774">
        <w:t xml:space="preserve"> </w:t>
      </w:r>
      <w:r w:rsidRPr="00ED0774">
        <w:t>объединяет</w:t>
      </w:r>
      <w:r w:rsidR="00926681" w:rsidRPr="00ED0774">
        <w:t xml:space="preserve"> </w:t>
      </w:r>
      <w:r w:rsidRPr="00ED0774">
        <w:t>случаи</w:t>
      </w:r>
      <w:r w:rsidR="00926681" w:rsidRPr="00ED0774">
        <w:t xml:space="preserve"> </w:t>
      </w:r>
      <w:r w:rsidRPr="00ED0774">
        <w:t>с</w:t>
      </w:r>
      <w:r w:rsidR="00926681" w:rsidRPr="00ED0774">
        <w:t xml:space="preserve"> </w:t>
      </w:r>
      <w:r w:rsidRPr="00ED0774">
        <w:t>транслокацией</w:t>
      </w:r>
      <w:r w:rsidR="00926681" w:rsidRPr="00ED0774">
        <w:t xml:space="preserve"> </w:t>
      </w:r>
      <w:r w:rsidRPr="00ED0774">
        <w:t>t(8;21)</w:t>
      </w:r>
      <w:r w:rsidR="00926681" w:rsidRPr="00ED0774">
        <w:t xml:space="preserve"> </w:t>
      </w:r>
      <w:r w:rsidRPr="00ED0774">
        <w:t>и</w:t>
      </w:r>
      <w:r w:rsidR="00926681" w:rsidRPr="00ED0774">
        <w:t xml:space="preserve"> </w:t>
      </w:r>
      <w:r w:rsidRPr="00ED0774">
        <w:t>инверсией</w:t>
      </w:r>
      <w:r w:rsidR="00926681" w:rsidRPr="00ED0774">
        <w:t xml:space="preserve"> </w:t>
      </w:r>
      <w:r w:rsidRPr="00ED0774">
        <w:t>inv(16)</w:t>
      </w:r>
      <w:r w:rsidR="00874C97" w:rsidRPr="00ED0774">
        <w:t>,</w:t>
      </w:r>
      <w:r w:rsidR="00926681" w:rsidRPr="00ED0774">
        <w:t xml:space="preserve"> </w:t>
      </w:r>
      <w:r w:rsidRPr="00ED0774">
        <w:t>независимо</w:t>
      </w:r>
      <w:r w:rsidR="00926681" w:rsidRPr="00ED0774">
        <w:t xml:space="preserve"> </w:t>
      </w:r>
      <w:r w:rsidRPr="00ED0774">
        <w:t>от</w:t>
      </w:r>
      <w:r w:rsidR="00926681" w:rsidRPr="00ED0774">
        <w:t xml:space="preserve"> </w:t>
      </w:r>
      <w:r w:rsidRPr="00ED0774">
        <w:t>отсутствия</w:t>
      </w:r>
      <w:r w:rsidR="00926681" w:rsidRPr="00ED0774">
        <w:t xml:space="preserve"> </w:t>
      </w:r>
      <w:r w:rsidRPr="00ED0774">
        <w:t>или</w:t>
      </w:r>
      <w:r w:rsidR="00926681" w:rsidRPr="00ED0774">
        <w:t xml:space="preserve"> </w:t>
      </w:r>
      <w:r w:rsidRPr="00ED0774">
        <w:t>наличия</w:t>
      </w:r>
      <w:r w:rsidR="00926681" w:rsidRPr="00ED0774">
        <w:t xml:space="preserve"> </w:t>
      </w:r>
      <w:r w:rsidRPr="00ED0774">
        <w:t>дополнительных</w:t>
      </w:r>
      <w:r w:rsidR="00926681" w:rsidRPr="00ED0774">
        <w:t xml:space="preserve"> </w:t>
      </w:r>
      <w:r w:rsidRPr="00ED0774">
        <w:t>хромосомных</w:t>
      </w:r>
      <w:r w:rsidR="00926681" w:rsidRPr="00ED0774">
        <w:t xml:space="preserve"> </w:t>
      </w:r>
      <w:r w:rsidRPr="00ED0774">
        <w:t>аберраций.</w:t>
      </w:r>
    </w:p>
    <w:p w14:paraId="0A0C370D" w14:textId="53D6E090" w:rsidR="00F82ED2" w:rsidRPr="00ED0774" w:rsidRDefault="00D80AC9" w:rsidP="00705E68">
      <w:pPr>
        <w:pStyle w:val="afd"/>
        <w:spacing w:beforeAutospacing="0" w:afterAutospacing="0" w:line="360" w:lineRule="auto"/>
        <w:ind w:firstLine="709"/>
        <w:contextualSpacing/>
        <w:divId w:val="659507628"/>
      </w:pPr>
      <w:r w:rsidRPr="00ED0774">
        <w:t>Помимо</w:t>
      </w:r>
      <w:r w:rsidR="00926681" w:rsidRPr="00ED0774">
        <w:t xml:space="preserve"> </w:t>
      </w:r>
      <w:r w:rsidRPr="00ED0774">
        <w:t>этого</w:t>
      </w:r>
      <w:r w:rsidR="004A3B1D" w:rsidRPr="00ED0774">
        <w:t>,</w:t>
      </w:r>
      <w:r w:rsidR="00926681" w:rsidRPr="00ED0774">
        <w:t xml:space="preserve"> </w:t>
      </w:r>
      <w:r w:rsidRPr="00ED0774">
        <w:t>на</w:t>
      </w:r>
      <w:r w:rsidR="00926681" w:rsidRPr="00ED0774">
        <w:t xml:space="preserve"> </w:t>
      </w:r>
      <w:r w:rsidRPr="00ED0774">
        <w:t>основании</w:t>
      </w:r>
      <w:r w:rsidR="00926681" w:rsidRPr="00ED0774">
        <w:t xml:space="preserve"> </w:t>
      </w:r>
      <w:r w:rsidRPr="00ED0774">
        <w:t>изучения</w:t>
      </w:r>
      <w:r w:rsidR="00926681" w:rsidRPr="00ED0774">
        <w:t xml:space="preserve"> </w:t>
      </w:r>
      <w:r w:rsidRPr="00ED0774">
        <w:t>кариотипа</w:t>
      </w:r>
      <w:r w:rsidR="00926681" w:rsidRPr="00ED0774">
        <w:t xml:space="preserve"> </w:t>
      </w:r>
      <w:r w:rsidRPr="00ED0774">
        <w:t>представляется</w:t>
      </w:r>
      <w:r w:rsidR="00926681" w:rsidRPr="00ED0774">
        <w:t xml:space="preserve"> </w:t>
      </w:r>
      <w:r w:rsidRPr="00ED0774">
        <w:t>возможным</w:t>
      </w:r>
      <w:r w:rsidR="00926681" w:rsidRPr="00ED0774">
        <w:t xml:space="preserve"> </w:t>
      </w:r>
      <w:r w:rsidRPr="00ED0774">
        <w:t>стратифицировать</w:t>
      </w:r>
      <w:r w:rsidR="00926681" w:rsidRPr="00ED0774">
        <w:t xml:space="preserve"> </w:t>
      </w:r>
      <w:r w:rsidR="00C0487D" w:rsidRPr="00ED0774">
        <w:t>пациентов</w:t>
      </w:r>
      <w:r w:rsidR="00926681" w:rsidRPr="00ED0774">
        <w:t xml:space="preserve"> </w:t>
      </w:r>
      <w:r w:rsidR="004241BB" w:rsidRPr="00ED0774">
        <w:t>с</w:t>
      </w:r>
      <w:r w:rsidR="00926681" w:rsidRPr="00ED0774">
        <w:t xml:space="preserve"> </w:t>
      </w:r>
      <w:r w:rsidRPr="00ED0774">
        <w:t>ОМЛ</w:t>
      </w:r>
      <w:r w:rsidR="00926681" w:rsidRPr="00ED0774">
        <w:t xml:space="preserve"> </w:t>
      </w:r>
      <w:r w:rsidRPr="00ED0774">
        <w:t>на</w:t>
      </w:r>
      <w:r w:rsidR="00926681" w:rsidRPr="00ED0774">
        <w:t xml:space="preserve"> </w:t>
      </w:r>
      <w:r w:rsidRPr="00ED0774">
        <w:t>3</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Pr="00ED0774">
        <w:t>благоприятного,</w:t>
      </w:r>
      <w:r w:rsidR="00926681" w:rsidRPr="00ED0774">
        <w:t xml:space="preserve"> </w:t>
      </w:r>
      <w:r w:rsidRPr="00ED0774">
        <w:t>промежуточного</w:t>
      </w:r>
      <w:r w:rsidR="00926681" w:rsidRPr="00ED0774">
        <w:t xml:space="preserve"> </w:t>
      </w:r>
      <w:r w:rsidRPr="00ED0774">
        <w:t>и</w:t>
      </w:r>
      <w:r w:rsidR="00926681" w:rsidRPr="00ED0774">
        <w:t xml:space="preserve"> </w:t>
      </w:r>
      <w:r w:rsidRPr="00ED0774">
        <w:t>неблагоприятного</w:t>
      </w:r>
      <w:r w:rsidR="00926681" w:rsidRPr="00ED0774">
        <w:t xml:space="preserve"> </w:t>
      </w:r>
      <w:r w:rsidRPr="00ED0774">
        <w:t>прогноза</w:t>
      </w:r>
      <w:r w:rsidR="00926681" w:rsidRPr="00ED0774">
        <w:t xml:space="preserve"> </w:t>
      </w:r>
      <w:r w:rsidRPr="00ED0774">
        <w:t>(</w:t>
      </w:r>
      <w:r w:rsidR="00007C89" w:rsidRPr="00ED0774">
        <w:t>см.</w:t>
      </w:r>
      <w:r w:rsidR="00926681" w:rsidRPr="00ED0774">
        <w:t xml:space="preserve"> </w:t>
      </w:r>
      <w:r w:rsidR="00007C89" w:rsidRPr="00ED0774">
        <w:rPr>
          <w:rStyle w:val="affb"/>
          <w:b w:val="0"/>
        </w:rPr>
        <w:t>Приложение</w:t>
      </w:r>
      <w:r w:rsidR="00926681" w:rsidRPr="00ED0774">
        <w:rPr>
          <w:rStyle w:val="affb"/>
          <w:b w:val="0"/>
        </w:rPr>
        <w:t xml:space="preserve"> </w:t>
      </w:r>
      <w:r w:rsidR="001C22F4" w:rsidRPr="00ED0774">
        <w:rPr>
          <w:rStyle w:val="affb"/>
          <w:b w:val="0"/>
        </w:rPr>
        <w:t>Г1</w:t>
      </w:r>
      <w:r w:rsidRPr="00ED0774">
        <w:t>).</w:t>
      </w:r>
      <w:r w:rsidR="00926681" w:rsidRPr="00ED0774">
        <w:t xml:space="preserve"> </w:t>
      </w:r>
      <w:r w:rsidRPr="00ED0774">
        <w:t>Подразделение</w:t>
      </w:r>
      <w:r w:rsidR="00926681" w:rsidRPr="00ED0774">
        <w:t xml:space="preserve"> </w:t>
      </w:r>
      <w:r w:rsidR="00C0487D" w:rsidRPr="00ED0774">
        <w:t>пациентов</w:t>
      </w:r>
      <w:r w:rsidR="00926681" w:rsidRPr="00ED0774">
        <w:t xml:space="preserve"> </w:t>
      </w:r>
      <w:r w:rsidRPr="00ED0774">
        <w:t>ОМЛ</w:t>
      </w:r>
      <w:r w:rsidR="00926681" w:rsidRPr="00ED0774">
        <w:t xml:space="preserve"> </w:t>
      </w:r>
      <w:r w:rsidRPr="00ED0774">
        <w:t>на</w:t>
      </w:r>
      <w:r w:rsidR="00926681" w:rsidRPr="00ED0774">
        <w:t xml:space="preserve"> </w:t>
      </w:r>
      <w:r w:rsidRPr="00ED0774">
        <w:t>эти</w:t>
      </w:r>
      <w:r w:rsidR="00926681" w:rsidRPr="00ED0774">
        <w:t xml:space="preserve"> </w:t>
      </w:r>
      <w:r w:rsidRPr="00ED0774">
        <w:t>группы</w:t>
      </w:r>
      <w:r w:rsidR="00926681" w:rsidRPr="00ED0774">
        <w:t xml:space="preserve"> </w:t>
      </w:r>
      <w:r w:rsidRPr="00ED0774">
        <w:t>целесообразно</w:t>
      </w:r>
      <w:r w:rsidR="00926681" w:rsidRPr="00ED0774">
        <w:t xml:space="preserve"> </w:t>
      </w:r>
      <w:r w:rsidRPr="00ED0774">
        <w:t>с</w:t>
      </w:r>
      <w:r w:rsidR="00926681" w:rsidRPr="00ED0774">
        <w:t xml:space="preserve"> </w:t>
      </w:r>
      <w:r w:rsidRPr="00ED0774">
        <w:t>точки</w:t>
      </w:r>
      <w:r w:rsidR="00926681" w:rsidRPr="00ED0774">
        <w:t xml:space="preserve"> </w:t>
      </w:r>
      <w:r w:rsidRPr="00ED0774">
        <w:t>зрения</w:t>
      </w:r>
      <w:r w:rsidR="00926681" w:rsidRPr="00ED0774">
        <w:t xml:space="preserve"> </w:t>
      </w:r>
      <w:r w:rsidRPr="00ED0774">
        <w:t>выбора</w:t>
      </w:r>
      <w:r w:rsidR="00926681" w:rsidRPr="00ED0774">
        <w:t xml:space="preserve"> </w:t>
      </w:r>
      <w:r w:rsidRPr="00ED0774">
        <w:t>тактики</w:t>
      </w:r>
      <w:r w:rsidR="00926681" w:rsidRPr="00ED0774">
        <w:t xml:space="preserve"> </w:t>
      </w:r>
      <w:r w:rsidRPr="00ED0774">
        <w:t>постремиссионной</w:t>
      </w:r>
      <w:r w:rsidR="00926681" w:rsidRPr="00ED0774">
        <w:t xml:space="preserve"> </w:t>
      </w:r>
      <w:r w:rsidRPr="00ED0774">
        <w:t>терапии:</w:t>
      </w:r>
      <w:r w:rsidR="00926681" w:rsidRPr="00ED0774">
        <w:t xml:space="preserve"> </w:t>
      </w:r>
      <w:r w:rsidRPr="00ED0774">
        <w:t>применение</w:t>
      </w:r>
      <w:r w:rsidR="00926681" w:rsidRPr="00ED0774">
        <w:t xml:space="preserve"> </w:t>
      </w:r>
      <w:r w:rsidRPr="00ED0774">
        <w:t>цитарабина</w:t>
      </w:r>
      <w:r w:rsidR="00A43ACC" w:rsidRPr="00ED0774">
        <w:t>**</w:t>
      </w:r>
      <w:r w:rsidR="00926681" w:rsidRPr="00ED0774">
        <w:t xml:space="preserve"> </w:t>
      </w:r>
      <w:r w:rsidRPr="00ED0774">
        <w:t>в</w:t>
      </w:r>
      <w:r w:rsidR="00926681" w:rsidRPr="00ED0774">
        <w:t xml:space="preserve"> </w:t>
      </w:r>
      <w:r w:rsidRPr="00ED0774">
        <w:t>высоких</w:t>
      </w:r>
      <w:r w:rsidR="00926681" w:rsidRPr="00ED0774">
        <w:t xml:space="preserve"> </w:t>
      </w:r>
      <w:r w:rsidRPr="00ED0774">
        <w:t>дозах,</w:t>
      </w:r>
      <w:r w:rsidR="00926681" w:rsidRPr="00ED0774">
        <w:t xml:space="preserve"> </w:t>
      </w:r>
      <w:r w:rsidRPr="00ED0774">
        <w:t>использование</w:t>
      </w:r>
      <w:r w:rsidR="00926681" w:rsidRPr="00ED0774">
        <w:t xml:space="preserve"> </w:t>
      </w:r>
      <w:r w:rsidR="005544B7" w:rsidRPr="00ED0774">
        <w:t xml:space="preserve">аллогенной ТГСК </w:t>
      </w:r>
      <w:r w:rsidR="004A7437" w:rsidRPr="00ED0774">
        <w:t>(алло</w:t>
      </w:r>
      <w:r w:rsidR="004241BB" w:rsidRPr="00ED0774">
        <w:t>-</w:t>
      </w:r>
      <w:r w:rsidR="004A7437" w:rsidRPr="00ED0774">
        <w:t>ТГСК)</w:t>
      </w:r>
      <w:r w:rsidRPr="00ED0774">
        <w:t>.</w:t>
      </w:r>
      <w:r w:rsidR="00926681" w:rsidRPr="00ED0774">
        <w:t xml:space="preserve"> </w:t>
      </w:r>
      <w:r w:rsidR="00540311" w:rsidRPr="00ED0774">
        <w:t>В</w:t>
      </w:r>
      <w:r w:rsidR="00926681" w:rsidRPr="00ED0774">
        <w:t xml:space="preserve"> </w:t>
      </w:r>
      <w:r w:rsidR="00540311" w:rsidRPr="00ED0774">
        <w:t>последнее</w:t>
      </w:r>
      <w:r w:rsidR="00926681" w:rsidRPr="00ED0774">
        <w:t xml:space="preserve"> </w:t>
      </w:r>
      <w:r w:rsidR="00540311" w:rsidRPr="00ED0774">
        <w:t>время</w:t>
      </w:r>
      <w:r w:rsidR="00926681" w:rsidRPr="00ED0774">
        <w:t xml:space="preserve"> </w:t>
      </w:r>
      <w:r w:rsidR="00F82ED2" w:rsidRPr="00ED0774">
        <w:t>ряд</w:t>
      </w:r>
      <w:r w:rsidR="00926681" w:rsidRPr="00ED0774">
        <w:t xml:space="preserve"> </w:t>
      </w:r>
      <w:r w:rsidR="00F82ED2" w:rsidRPr="00ED0774">
        <w:t>российских</w:t>
      </w:r>
      <w:r w:rsidR="00926681" w:rsidRPr="00ED0774">
        <w:t xml:space="preserve"> </w:t>
      </w:r>
      <w:r w:rsidR="00F82ED2" w:rsidRPr="00ED0774">
        <w:t>и</w:t>
      </w:r>
      <w:r w:rsidR="00926681" w:rsidRPr="00ED0774">
        <w:t xml:space="preserve"> </w:t>
      </w:r>
      <w:r w:rsidR="00540311" w:rsidRPr="00ED0774">
        <w:t>американски</w:t>
      </w:r>
      <w:r w:rsidR="00F82ED2" w:rsidRPr="00ED0774">
        <w:t>х</w:t>
      </w:r>
      <w:r w:rsidR="00926681" w:rsidRPr="00ED0774">
        <w:t xml:space="preserve"> </w:t>
      </w:r>
      <w:r w:rsidR="00540311" w:rsidRPr="00ED0774">
        <w:lastRenderedPageBreak/>
        <w:t>эксперт</w:t>
      </w:r>
      <w:r w:rsidR="00F82ED2" w:rsidRPr="00ED0774">
        <w:t>ов</w:t>
      </w:r>
      <w:r w:rsidR="00926681" w:rsidRPr="00ED0774">
        <w:t xml:space="preserve"> </w:t>
      </w:r>
      <w:r w:rsidR="00F82ED2" w:rsidRPr="00ED0774">
        <w:t>пациентам</w:t>
      </w:r>
      <w:r w:rsidR="00926681" w:rsidRPr="00ED0774">
        <w:t xml:space="preserve"> </w:t>
      </w:r>
      <w:r w:rsidR="00F82ED2" w:rsidRPr="00ED0774">
        <w:t>с</w:t>
      </w:r>
      <w:r w:rsidR="00926681" w:rsidRPr="00ED0774">
        <w:t xml:space="preserve"> </w:t>
      </w:r>
      <w:r w:rsidR="00F82ED2" w:rsidRPr="00ED0774">
        <w:t>неблагопр</w:t>
      </w:r>
      <w:r w:rsidR="00540311" w:rsidRPr="00ED0774">
        <w:t>иятными</w:t>
      </w:r>
      <w:r w:rsidR="00926681" w:rsidRPr="00ED0774">
        <w:t xml:space="preserve"> </w:t>
      </w:r>
      <w:r w:rsidR="00540311" w:rsidRPr="00ED0774">
        <w:t>аномалиями</w:t>
      </w:r>
      <w:r w:rsidR="00926681" w:rsidRPr="00ED0774">
        <w:t xml:space="preserve"> </w:t>
      </w:r>
      <w:r w:rsidR="00540311" w:rsidRPr="00ED0774">
        <w:t>кариотипа</w:t>
      </w:r>
      <w:r w:rsidR="00926681" w:rsidRPr="00ED0774">
        <w:t xml:space="preserve"> </w:t>
      </w:r>
      <w:r w:rsidR="00540311" w:rsidRPr="00ED0774">
        <w:t>вообще</w:t>
      </w:r>
      <w:r w:rsidR="00926681" w:rsidRPr="00ED0774">
        <w:t xml:space="preserve"> </w:t>
      </w:r>
      <w:r w:rsidR="00540311" w:rsidRPr="00ED0774">
        <w:t>не</w:t>
      </w:r>
      <w:r w:rsidR="00926681" w:rsidRPr="00ED0774">
        <w:t xml:space="preserve"> </w:t>
      </w:r>
      <w:r w:rsidR="00540311" w:rsidRPr="00ED0774">
        <w:t>рекомендуют</w:t>
      </w:r>
      <w:r w:rsidR="00926681" w:rsidRPr="00ED0774">
        <w:t xml:space="preserve"> </w:t>
      </w:r>
      <w:r w:rsidR="00540311" w:rsidRPr="00ED0774">
        <w:t>стандартную</w:t>
      </w:r>
      <w:r w:rsidR="00926681" w:rsidRPr="00ED0774">
        <w:t xml:space="preserve"> </w:t>
      </w:r>
      <w:r w:rsidR="004241BB" w:rsidRPr="00ED0774">
        <w:t>ХТ</w:t>
      </w:r>
      <w:r w:rsidR="00926681" w:rsidRPr="00ED0774">
        <w:t xml:space="preserve"> </w:t>
      </w:r>
      <w:r w:rsidR="00540311" w:rsidRPr="00ED0774">
        <w:t>вследствие</w:t>
      </w:r>
      <w:r w:rsidR="00926681" w:rsidRPr="00ED0774">
        <w:t xml:space="preserve"> </w:t>
      </w:r>
      <w:r w:rsidR="00540311" w:rsidRPr="00ED0774">
        <w:t>ее</w:t>
      </w:r>
      <w:r w:rsidR="00926681" w:rsidRPr="00ED0774">
        <w:t xml:space="preserve"> </w:t>
      </w:r>
      <w:r w:rsidR="00540311" w:rsidRPr="00ED0774">
        <w:t>низкой</w:t>
      </w:r>
      <w:r w:rsidR="00926681" w:rsidRPr="00ED0774">
        <w:t xml:space="preserve"> </w:t>
      </w:r>
      <w:r w:rsidR="00540311" w:rsidRPr="00ED0774">
        <w:t>эффективности,</w:t>
      </w:r>
      <w:r w:rsidR="00926681" w:rsidRPr="00ED0774">
        <w:t xml:space="preserve"> </w:t>
      </w:r>
      <w:r w:rsidR="00540311" w:rsidRPr="00ED0774">
        <w:t>а</w:t>
      </w:r>
      <w:r w:rsidR="00926681" w:rsidRPr="00ED0774">
        <w:t xml:space="preserve"> </w:t>
      </w:r>
      <w:r w:rsidR="00540311" w:rsidRPr="00ED0774">
        <w:t>предлагают</w:t>
      </w:r>
      <w:r w:rsidR="00926681" w:rsidRPr="00ED0774">
        <w:t xml:space="preserve"> </w:t>
      </w:r>
      <w:r w:rsidR="00540311" w:rsidRPr="00ED0774">
        <w:t>иные</w:t>
      </w:r>
      <w:r w:rsidR="00926681" w:rsidRPr="00ED0774">
        <w:t xml:space="preserve"> </w:t>
      </w:r>
      <w:r w:rsidR="00540311" w:rsidRPr="00ED0774">
        <w:t>низкодозные</w:t>
      </w:r>
      <w:r w:rsidR="00926681" w:rsidRPr="00ED0774">
        <w:t xml:space="preserve"> </w:t>
      </w:r>
      <w:r w:rsidR="00540311" w:rsidRPr="00ED0774">
        <w:t>и</w:t>
      </w:r>
      <w:r w:rsidR="00926681" w:rsidRPr="00ED0774">
        <w:t xml:space="preserve"> </w:t>
      </w:r>
      <w:r w:rsidR="00540311" w:rsidRPr="00ED0774">
        <w:t>таргетные</w:t>
      </w:r>
      <w:r w:rsidR="00926681" w:rsidRPr="00ED0774">
        <w:t xml:space="preserve"> </w:t>
      </w:r>
      <w:r w:rsidR="00540311" w:rsidRPr="00ED0774">
        <w:t>воздействия</w:t>
      </w:r>
      <w:r w:rsidR="00926681" w:rsidRPr="00ED0774">
        <w:t xml:space="preserve"> </w:t>
      </w:r>
      <w:r w:rsidR="00F82ED2" w:rsidRPr="00ED0774">
        <w:t>с</w:t>
      </w:r>
      <w:r w:rsidR="00926681" w:rsidRPr="00ED0774">
        <w:t xml:space="preserve"> </w:t>
      </w:r>
      <w:r w:rsidR="004241BB" w:rsidRPr="00ED0774">
        <w:t>1-</w:t>
      </w:r>
      <w:r w:rsidR="00F82ED2" w:rsidRPr="00ED0774">
        <w:t>го</w:t>
      </w:r>
      <w:r w:rsidR="00926681" w:rsidRPr="00ED0774">
        <w:t xml:space="preserve"> </w:t>
      </w:r>
      <w:r w:rsidR="00F82ED2" w:rsidRPr="00ED0774">
        <w:t>курса</w:t>
      </w:r>
      <w:r w:rsidR="00926681" w:rsidRPr="00ED0774">
        <w:t xml:space="preserve"> </w:t>
      </w:r>
      <w:r w:rsidR="00F82ED2" w:rsidRPr="00ED0774">
        <w:t>индукции</w:t>
      </w:r>
      <w:r w:rsidR="00926681" w:rsidRPr="00ED0774">
        <w:t xml:space="preserve"> </w:t>
      </w:r>
      <w:r w:rsidR="002D3BEA" w:rsidRPr="00ED0774">
        <w:t>[</w:t>
      </w:r>
      <w:r w:rsidR="002F1BCD" w:rsidRPr="00ED0774">
        <w:t>7</w:t>
      </w:r>
      <w:r w:rsidR="002D3BEA" w:rsidRPr="00ED0774">
        <w:t>]</w:t>
      </w:r>
      <w:r w:rsidR="00540311" w:rsidRPr="00ED0774">
        <w:t>.</w:t>
      </w:r>
      <w:r w:rsidR="00926681" w:rsidRPr="00ED0774">
        <w:t xml:space="preserve"> </w:t>
      </w:r>
    </w:p>
    <w:p w14:paraId="11A8A95E" w14:textId="01D15133" w:rsidR="006E5861" w:rsidRPr="00ED0774" w:rsidRDefault="00D80AC9" w:rsidP="00705E68">
      <w:pPr>
        <w:pStyle w:val="afd"/>
        <w:spacing w:beforeAutospacing="0" w:afterAutospacing="0" w:line="360" w:lineRule="auto"/>
        <w:ind w:firstLine="709"/>
        <w:contextualSpacing/>
        <w:divId w:val="659507628"/>
      </w:pPr>
      <w:r w:rsidRPr="00ED0774">
        <w:t>Следует</w:t>
      </w:r>
      <w:r w:rsidR="00926681" w:rsidRPr="00ED0774">
        <w:t xml:space="preserve"> </w:t>
      </w:r>
      <w:r w:rsidRPr="00ED0774">
        <w:t>отметить,</w:t>
      </w:r>
      <w:r w:rsidR="00926681" w:rsidRPr="00ED0774">
        <w:t xml:space="preserve"> </w:t>
      </w:r>
      <w:r w:rsidRPr="00ED0774">
        <w:t>что</w:t>
      </w:r>
      <w:r w:rsidR="00926681" w:rsidRPr="00ED0774">
        <w:t xml:space="preserve"> </w:t>
      </w:r>
      <w:r w:rsidRPr="00ED0774">
        <w:t>у</w:t>
      </w:r>
      <w:r w:rsidR="00926681" w:rsidRPr="00ED0774">
        <w:t xml:space="preserve"> </w:t>
      </w:r>
      <w:r w:rsidRPr="00ED0774">
        <w:t>половины</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определяется</w:t>
      </w:r>
      <w:r w:rsidR="00926681" w:rsidRPr="00ED0774">
        <w:t xml:space="preserve"> </w:t>
      </w:r>
      <w:r w:rsidRPr="00ED0774">
        <w:t>нормальный</w:t>
      </w:r>
      <w:r w:rsidR="00926681" w:rsidRPr="00ED0774">
        <w:t xml:space="preserve"> </w:t>
      </w:r>
      <w:r w:rsidRPr="00ED0774">
        <w:t>кариотип</w:t>
      </w:r>
      <w:r w:rsidR="00926681" w:rsidRPr="00ED0774">
        <w:t xml:space="preserve"> </w:t>
      </w:r>
      <w:r w:rsidRPr="00ED0774">
        <w:t>лейкемических</w:t>
      </w:r>
      <w:r w:rsidR="00926681" w:rsidRPr="00ED0774">
        <w:t xml:space="preserve"> </w:t>
      </w:r>
      <w:r w:rsidRPr="00ED0774">
        <w:t>клеток.</w:t>
      </w:r>
      <w:r w:rsidR="00926681" w:rsidRPr="00ED0774">
        <w:t xml:space="preserve"> </w:t>
      </w:r>
      <w:r w:rsidRPr="00ED0774">
        <w:t>Это</w:t>
      </w:r>
      <w:r w:rsidR="00926681" w:rsidRPr="00ED0774">
        <w:t xml:space="preserve"> </w:t>
      </w:r>
      <w:r w:rsidRPr="00ED0774">
        <w:t>может</w:t>
      </w:r>
      <w:r w:rsidR="00926681" w:rsidRPr="00ED0774">
        <w:t xml:space="preserve"> </w:t>
      </w:r>
      <w:r w:rsidRPr="00ED0774">
        <w:t>служить</w:t>
      </w:r>
      <w:r w:rsidR="00926681" w:rsidRPr="00ED0774">
        <w:t xml:space="preserve"> </w:t>
      </w:r>
      <w:r w:rsidRPr="00ED0774">
        <w:t>основанием</w:t>
      </w:r>
      <w:r w:rsidR="00926681" w:rsidRPr="00ED0774">
        <w:t xml:space="preserve"> </w:t>
      </w:r>
      <w:r w:rsidRPr="00ED0774">
        <w:t>в</w:t>
      </w:r>
      <w:r w:rsidR="00926681" w:rsidRPr="00ED0774">
        <w:t xml:space="preserve"> </w:t>
      </w:r>
      <w:r w:rsidRPr="00ED0774">
        <w:t>ряде</w:t>
      </w:r>
      <w:r w:rsidR="00926681" w:rsidRPr="00ED0774">
        <w:t xml:space="preserve"> </w:t>
      </w:r>
      <w:r w:rsidRPr="00ED0774">
        <w:t>случаев</w:t>
      </w:r>
      <w:r w:rsidR="00926681" w:rsidRPr="00ED0774">
        <w:t xml:space="preserve"> </w:t>
      </w:r>
      <w:r w:rsidRPr="00ED0774">
        <w:t>для</w:t>
      </w:r>
      <w:r w:rsidR="00926681" w:rsidRPr="00ED0774">
        <w:t xml:space="preserve"> </w:t>
      </w:r>
      <w:r w:rsidRPr="00ED0774">
        <w:t>проведения</w:t>
      </w:r>
      <w:r w:rsidR="00926681" w:rsidRPr="00ED0774">
        <w:t xml:space="preserve"> </w:t>
      </w:r>
      <w:r w:rsidR="001F3195" w:rsidRPr="00ED0774">
        <w:t>исследования</w:t>
      </w:r>
      <w:r w:rsidR="00926681" w:rsidRPr="00ED0774">
        <w:t xml:space="preserve"> </w:t>
      </w:r>
      <w:r w:rsidR="001F3195" w:rsidRPr="00ED0774">
        <w:t>флуоресцентной</w:t>
      </w:r>
      <w:r w:rsidR="00926681" w:rsidRPr="00ED0774">
        <w:t xml:space="preserve"> </w:t>
      </w:r>
      <w:r w:rsidR="001F3195" w:rsidRPr="00ED0774">
        <w:rPr>
          <w:i/>
        </w:rPr>
        <w:t>in</w:t>
      </w:r>
      <w:r w:rsidR="00926681" w:rsidRPr="00ED0774">
        <w:rPr>
          <w:i/>
        </w:rPr>
        <w:t xml:space="preserve"> </w:t>
      </w:r>
      <w:r w:rsidR="001F3195" w:rsidRPr="00ED0774">
        <w:rPr>
          <w:i/>
        </w:rPr>
        <w:t>situ</w:t>
      </w:r>
      <w:r w:rsidR="00926681" w:rsidRPr="00ED0774">
        <w:t xml:space="preserve"> </w:t>
      </w:r>
      <w:r w:rsidR="001F3195" w:rsidRPr="00ED0774">
        <w:t>гибридизации</w:t>
      </w:r>
      <w:r w:rsidR="00926681" w:rsidRPr="00ED0774">
        <w:t xml:space="preserve"> </w:t>
      </w:r>
      <w:r w:rsidR="001F3195" w:rsidRPr="00ED0774">
        <w:t>(FISH)</w:t>
      </w:r>
      <w:r w:rsidR="00926681" w:rsidRPr="00ED0774">
        <w:t xml:space="preserve"> </w:t>
      </w:r>
      <w:r w:rsidRPr="00ED0774">
        <w:t>или</w:t>
      </w:r>
      <w:r w:rsidR="00926681" w:rsidRPr="00ED0774">
        <w:t xml:space="preserve"> </w:t>
      </w:r>
      <w:r w:rsidRPr="00ED0774">
        <w:t>молекулярно-генетических</w:t>
      </w:r>
      <w:r w:rsidR="00926681" w:rsidRPr="00ED0774">
        <w:t xml:space="preserve"> </w:t>
      </w:r>
      <w:r w:rsidRPr="00ED0774">
        <w:t>исследований</w:t>
      </w:r>
      <w:r w:rsidR="00926681" w:rsidRPr="00ED0774">
        <w:t xml:space="preserve"> </w:t>
      </w:r>
      <w:r w:rsidR="001F3195" w:rsidRPr="00ED0774">
        <w:t>в</w:t>
      </w:r>
      <w:r w:rsidR="00926681" w:rsidRPr="00ED0774">
        <w:t xml:space="preserve"> </w:t>
      </w:r>
      <w:r w:rsidRPr="00ED0774">
        <w:t>цел</w:t>
      </w:r>
      <w:r w:rsidR="001F3195" w:rsidRPr="00ED0774">
        <w:t>ях</w:t>
      </w:r>
      <w:r w:rsidR="00926681" w:rsidRPr="00ED0774">
        <w:t xml:space="preserve"> </w:t>
      </w:r>
      <w:r w:rsidRPr="00ED0774">
        <w:t>поиска</w:t>
      </w:r>
      <w:r w:rsidR="00926681" w:rsidRPr="00ED0774">
        <w:t xml:space="preserve"> </w:t>
      </w:r>
      <w:r w:rsidRPr="00ED0774">
        <w:t>отдельных</w:t>
      </w:r>
      <w:r w:rsidR="00926681" w:rsidRPr="00ED0774">
        <w:t xml:space="preserve"> </w:t>
      </w:r>
      <w:r w:rsidRPr="00ED0774">
        <w:t>химерных</w:t>
      </w:r>
      <w:r w:rsidR="00926681" w:rsidRPr="00ED0774">
        <w:t xml:space="preserve"> </w:t>
      </w:r>
      <w:r w:rsidRPr="00ED0774">
        <w:t>генов</w:t>
      </w:r>
      <w:r w:rsidR="00926681" w:rsidRPr="00ED0774">
        <w:t xml:space="preserve"> </w:t>
      </w:r>
      <w:r w:rsidR="00F82ED2" w:rsidRPr="00ED0774">
        <w:t>или</w:t>
      </w:r>
      <w:r w:rsidR="00926681" w:rsidRPr="00ED0774">
        <w:t xml:space="preserve"> </w:t>
      </w:r>
      <w:r w:rsidR="00F82ED2" w:rsidRPr="00ED0774">
        <w:t>поломок</w:t>
      </w:r>
      <w:r w:rsidR="00926681" w:rsidRPr="00ED0774">
        <w:t xml:space="preserve"> </w:t>
      </w:r>
      <w:r w:rsidR="00F82ED2" w:rsidRPr="00ED0774">
        <w:t>кариотипа</w:t>
      </w:r>
      <w:r w:rsidRPr="00ED0774">
        <w:t>,</w:t>
      </w:r>
      <w:r w:rsidR="00926681" w:rsidRPr="00ED0774">
        <w:t xml:space="preserve"> </w:t>
      </w:r>
      <w:r w:rsidRPr="00ED0774">
        <w:t>ассоциированных</w:t>
      </w:r>
      <w:r w:rsidR="00926681" w:rsidRPr="00ED0774">
        <w:t xml:space="preserve"> </w:t>
      </w:r>
      <w:r w:rsidRPr="00ED0774">
        <w:t>с</w:t>
      </w:r>
      <w:r w:rsidR="00926681" w:rsidRPr="00ED0774">
        <w:t xml:space="preserve"> </w:t>
      </w:r>
      <w:r w:rsidRPr="00ED0774">
        <w:t>определенным</w:t>
      </w:r>
      <w:r w:rsidR="00926681" w:rsidRPr="00ED0774">
        <w:t xml:space="preserve"> </w:t>
      </w:r>
      <w:r w:rsidRPr="00ED0774">
        <w:t>клинико-гематологическим</w:t>
      </w:r>
      <w:r w:rsidR="00926681" w:rsidRPr="00ED0774">
        <w:t xml:space="preserve"> </w:t>
      </w:r>
      <w:r w:rsidRPr="00ED0774">
        <w:t>фенотипом</w:t>
      </w:r>
      <w:r w:rsidR="00926681" w:rsidRPr="00ED0774">
        <w:t xml:space="preserve"> </w:t>
      </w:r>
      <w:r w:rsidRPr="00ED0774">
        <w:t>ОМЛ</w:t>
      </w:r>
      <w:r w:rsidR="00926681" w:rsidRPr="00ED0774">
        <w:t xml:space="preserve"> </w:t>
      </w:r>
      <w:r w:rsidRPr="00ED0774">
        <w:t>и</w:t>
      </w:r>
      <w:r w:rsidR="00926681" w:rsidRPr="00ED0774">
        <w:t xml:space="preserve"> </w:t>
      </w:r>
      <w:r w:rsidRPr="00ED0774">
        <w:t>прогнозом:</w:t>
      </w:r>
      <w:r w:rsidR="00926681" w:rsidRPr="00ED0774">
        <w:t xml:space="preserve"> </w:t>
      </w:r>
      <w:r w:rsidRPr="00ED0774">
        <w:rPr>
          <w:rStyle w:val="affc"/>
        </w:rPr>
        <w:t>RUNX1-RUNX1T1</w:t>
      </w:r>
      <w:r w:rsidR="00926681" w:rsidRPr="00ED0774">
        <w:rPr>
          <w:rStyle w:val="affc"/>
        </w:rPr>
        <w:t xml:space="preserve"> </w:t>
      </w:r>
      <w:r w:rsidRPr="00ED0774">
        <w:t>(t(8;21)),</w:t>
      </w:r>
      <w:r w:rsidR="00926681" w:rsidRPr="00ED0774">
        <w:t xml:space="preserve"> </w:t>
      </w:r>
      <w:r w:rsidRPr="00ED0774">
        <w:rPr>
          <w:rStyle w:val="affc"/>
        </w:rPr>
        <w:t>CBFB-MYH11</w:t>
      </w:r>
      <w:r w:rsidR="00926681" w:rsidRPr="00ED0774">
        <w:rPr>
          <w:rStyle w:val="affc"/>
        </w:rPr>
        <w:t xml:space="preserve"> </w:t>
      </w:r>
      <w:r w:rsidRPr="00ED0774">
        <w:t>(inv16),</w:t>
      </w:r>
      <w:r w:rsidR="00926681" w:rsidRPr="00ED0774">
        <w:t xml:space="preserve"> </w:t>
      </w:r>
      <w:r w:rsidRPr="00ED0774">
        <w:rPr>
          <w:rStyle w:val="affc"/>
        </w:rPr>
        <w:t>PML-RARa</w:t>
      </w:r>
      <w:r w:rsidR="00926681" w:rsidRPr="00ED0774">
        <w:t xml:space="preserve"> </w:t>
      </w:r>
      <w:r w:rsidRPr="00ED0774">
        <w:t>(t(15;17)),</w:t>
      </w:r>
      <w:r w:rsidR="00926681" w:rsidRPr="00ED0774">
        <w:t xml:space="preserve"> </w:t>
      </w:r>
      <w:r w:rsidRPr="00ED0774">
        <w:rPr>
          <w:rStyle w:val="affc"/>
        </w:rPr>
        <w:t>MLLT3-MLL</w:t>
      </w:r>
      <w:r w:rsidR="00926681" w:rsidRPr="00ED0774">
        <w:t xml:space="preserve"> </w:t>
      </w:r>
      <w:r w:rsidRPr="00ED0774">
        <w:t>(t(9;11))</w:t>
      </w:r>
      <w:r w:rsidRPr="00ED0774">
        <w:rPr>
          <w:rStyle w:val="affc"/>
        </w:rPr>
        <w:t>,</w:t>
      </w:r>
      <w:r w:rsidR="00926681" w:rsidRPr="00ED0774">
        <w:rPr>
          <w:rStyle w:val="affc"/>
        </w:rPr>
        <w:t xml:space="preserve"> </w:t>
      </w:r>
      <w:r w:rsidRPr="00ED0774">
        <w:rPr>
          <w:rStyle w:val="affc"/>
        </w:rPr>
        <w:t>DEK-NUP214</w:t>
      </w:r>
      <w:r w:rsidR="00F82ED2" w:rsidRPr="00ED0774">
        <w:t>,</w:t>
      </w:r>
      <w:r w:rsidR="00926681" w:rsidRPr="00ED0774">
        <w:t xml:space="preserve"> </w:t>
      </w:r>
      <w:r w:rsidR="00F82ED2" w:rsidRPr="00ED0774">
        <w:t>моносомии</w:t>
      </w:r>
      <w:r w:rsidR="00926681" w:rsidRPr="00ED0774">
        <w:t xml:space="preserve"> </w:t>
      </w:r>
      <w:r w:rsidR="00F82ED2" w:rsidRPr="00ED0774">
        <w:t>5,</w:t>
      </w:r>
      <w:r w:rsidR="00926681" w:rsidRPr="00ED0774">
        <w:t xml:space="preserve"> </w:t>
      </w:r>
      <w:r w:rsidR="00F82ED2" w:rsidRPr="00ED0774">
        <w:t>7,</w:t>
      </w:r>
      <w:r w:rsidR="00926681" w:rsidRPr="00ED0774">
        <w:t xml:space="preserve"> </w:t>
      </w:r>
      <w:r w:rsidR="008B28A5" w:rsidRPr="00ED0774">
        <w:t>инверсии хромосомы</w:t>
      </w:r>
      <w:r w:rsidR="00926681" w:rsidRPr="00ED0774">
        <w:t xml:space="preserve"> </w:t>
      </w:r>
      <w:r w:rsidR="001F3195" w:rsidRPr="00ED0774">
        <w:t>3</w:t>
      </w:r>
      <w:r w:rsidR="00926681" w:rsidRPr="00ED0774">
        <w:t xml:space="preserve"> </w:t>
      </w:r>
      <w:r w:rsidRPr="00ED0774">
        <w:t>и</w:t>
      </w:r>
      <w:r w:rsidR="00926681" w:rsidRPr="00ED0774">
        <w:t xml:space="preserve"> </w:t>
      </w:r>
      <w:r w:rsidRPr="00ED0774">
        <w:t>ряда</w:t>
      </w:r>
      <w:r w:rsidR="00926681" w:rsidRPr="00ED0774">
        <w:t xml:space="preserve"> </w:t>
      </w:r>
      <w:r w:rsidRPr="00ED0774">
        <w:t>других.</w:t>
      </w:r>
      <w:r w:rsidR="00926681" w:rsidRPr="00ED0774">
        <w:t xml:space="preserve"> </w:t>
      </w:r>
    </w:p>
    <w:p w14:paraId="0E76451B" w14:textId="29F8C01A" w:rsidR="006E5861" w:rsidRPr="00ED0774" w:rsidRDefault="00D80AC9" w:rsidP="00705E68">
      <w:pPr>
        <w:pStyle w:val="afd"/>
        <w:spacing w:beforeAutospacing="0" w:afterAutospacing="0" w:line="360" w:lineRule="auto"/>
        <w:ind w:firstLine="709"/>
        <w:contextualSpacing/>
        <w:divId w:val="659507628"/>
      </w:pPr>
      <w:r w:rsidRPr="00ED0774">
        <w:t>Вместе</w:t>
      </w:r>
      <w:r w:rsidR="00926681" w:rsidRPr="00ED0774">
        <w:t xml:space="preserve"> </w:t>
      </w:r>
      <w:r w:rsidRPr="00ED0774">
        <w:t>с</w:t>
      </w:r>
      <w:r w:rsidR="00926681" w:rsidRPr="00ED0774">
        <w:t xml:space="preserve"> </w:t>
      </w:r>
      <w:r w:rsidRPr="00ED0774">
        <w:t>тем,</w:t>
      </w:r>
      <w:r w:rsidR="00926681" w:rsidRPr="00ED0774">
        <w:t xml:space="preserve"> </w:t>
      </w:r>
      <w:r w:rsidRPr="00ED0774">
        <w:t>необходимым</w:t>
      </w:r>
      <w:r w:rsidR="00926681" w:rsidRPr="00ED0774">
        <w:t xml:space="preserve"> </w:t>
      </w:r>
      <w:r w:rsidRPr="00ED0774">
        <w:t>является</w:t>
      </w:r>
      <w:r w:rsidR="00926681" w:rsidRPr="00ED0774">
        <w:t xml:space="preserve"> </w:t>
      </w:r>
      <w:r w:rsidRPr="00ED0774">
        <w:t>и</w:t>
      </w:r>
      <w:r w:rsidR="00926681" w:rsidRPr="00ED0774">
        <w:t xml:space="preserve"> </w:t>
      </w:r>
      <w:r w:rsidRPr="00ED0774">
        <w:t>поиск</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мутаций</w:t>
      </w:r>
      <w:r w:rsidR="00926681" w:rsidRPr="00ED0774">
        <w:t xml:space="preserve"> </w:t>
      </w:r>
      <w:r w:rsidRPr="00ED0774">
        <w:t>отдельных</w:t>
      </w:r>
      <w:r w:rsidR="00926681" w:rsidRPr="00ED0774">
        <w:t xml:space="preserve"> </w:t>
      </w:r>
      <w:r w:rsidRPr="00ED0774">
        <w:t>генов</w:t>
      </w:r>
      <w:r w:rsidR="00926681" w:rsidRPr="00ED0774">
        <w:t xml:space="preserve"> </w:t>
      </w:r>
      <w:r w:rsidRPr="00ED0774">
        <w:t>с</w:t>
      </w:r>
      <w:r w:rsidR="00926681" w:rsidRPr="00ED0774">
        <w:t xml:space="preserve"> </w:t>
      </w:r>
      <w:r w:rsidRPr="00ED0774">
        <w:t>установленным</w:t>
      </w:r>
      <w:r w:rsidR="00926681" w:rsidRPr="00ED0774">
        <w:t xml:space="preserve"> </w:t>
      </w:r>
      <w:r w:rsidRPr="00ED0774">
        <w:t>прогностическим</w:t>
      </w:r>
      <w:r w:rsidR="00926681" w:rsidRPr="00ED0774">
        <w:t xml:space="preserve"> </w:t>
      </w:r>
      <w:r w:rsidRPr="00ED0774">
        <w:t>потенциалом.</w:t>
      </w:r>
      <w:r w:rsidR="00926681" w:rsidRPr="00ED0774">
        <w:t xml:space="preserve"> </w:t>
      </w:r>
      <w:r w:rsidRPr="00ED0774">
        <w:t>Молекулярно-генетическая</w:t>
      </w:r>
      <w:r w:rsidR="00926681" w:rsidRPr="00ED0774">
        <w:t xml:space="preserve"> </w:t>
      </w:r>
      <w:r w:rsidRPr="00ED0774">
        <w:t>стратификация</w:t>
      </w:r>
      <w:r w:rsidR="00926681" w:rsidRPr="00ED0774">
        <w:t xml:space="preserve"> </w:t>
      </w:r>
      <w:r w:rsidR="00C0487D" w:rsidRPr="00ED0774">
        <w:t>пациентов</w:t>
      </w:r>
      <w:r w:rsidR="00926681" w:rsidRPr="00ED0774">
        <w:t xml:space="preserve"> </w:t>
      </w:r>
      <w:r w:rsidR="001F3195" w:rsidRPr="00ED0774">
        <w:t>с</w:t>
      </w:r>
      <w:r w:rsidR="00926681" w:rsidRPr="00ED0774">
        <w:t xml:space="preserve"> </w:t>
      </w:r>
      <w:r w:rsidRPr="00ED0774">
        <w:t>ОМЛ</w:t>
      </w:r>
      <w:r w:rsidR="00926681" w:rsidRPr="00ED0774">
        <w:t xml:space="preserve"> </w:t>
      </w:r>
      <w:r w:rsidRPr="00ED0774">
        <w:t>на</w:t>
      </w:r>
      <w:r w:rsidR="00926681" w:rsidRPr="00ED0774">
        <w:t xml:space="preserve"> </w:t>
      </w:r>
      <w:r w:rsidRPr="00ED0774">
        <w:t>группы</w:t>
      </w:r>
      <w:r w:rsidR="00926681" w:rsidRPr="00ED0774">
        <w:t xml:space="preserve"> </w:t>
      </w:r>
      <w:r w:rsidRPr="00ED0774">
        <w:t>риска</w:t>
      </w:r>
      <w:r w:rsidR="00926681" w:rsidRPr="00ED0774">
        <w:t xml:space="preserve"> </w:t>
      </w:r>
      <w:r w:rsidRPr="00ED0774">
        <w:t>представлена</w:t>
      </w:r>
      <w:r w:rsidR="00926681" w:rsidRPr="00ED0774">
        <w:t xml:space="preserve"> </w:t>
      </w:r>
      <w:r w:rsidRPr="00ED0774">
        <w:t>в</w:t>
      </w:r>
      <w:r w:rsidR="00926681" w:rsidRPr="00ED0774">
        <w:t xml:space="preserve"> </w:t>
      </w:r>
      <w:r w:rsidR="00007C89" w:rsidRPr="00ED0774">
        <w:rPr>
          <w:rStyle w:val="affb"/>
          <w:b w:val="0"/>
        </w:rPr>
        <w:t>Приложении</w:t>
      </w:r>
      <w:r w:rsidR="00926681" w:rsidRPr="00ED0774">
        <w:rPr>
          <w:rStyle w:val="affb"/>
          <w:b w:val="0"/>
        </w:rPr>
        <w:t xml:space="preserve"> </w:t>
      </w:r>
      <w:r w:rsidR="001C22F4" w:rsidRPr="00ED0774">
        <w:rPr>
          <w:rStyle w:val="affb"/>
          <w:b w:val="0"/>
        </w:rPr>
        <w:t>Г1</w:t>
      </w:r>
      <w:r w:rsidRPr="00ED0774">
        <w:t>.</w:t>
      </w:r>
    </w:p>
    <w:p w14:paraId="6A45DAFF" w14:textId="207C5694" w:rsidR="006E5861" w:rsidRPr="00ED0774" w:rsidRDefault="00D80AC9" w:rsidP="00705E68">
      <w:pPr>
        <w:pStyle w:val="afd"/>
        <w:spacing w:beforeAutospacing="0" w:afterAutospacing="0" w:line="360" w:lineRule="auto"/>
        <w:ind w:firstLine="709"/>
        <w:contextualSpacing/>
        <w:divId w:val="659507628"/>
      </w:pPr>
      <w:r w:rsidRPr="00ED0774">
        <w:rPr>
          <w:rStyle w:val="affb"/>
        </w:rPr>
        <w:t>Факторы</w:t>
      </w:r>
      <w:r w:rsidR="00926681" w:rsidRPr="00ED0774">
        <w:rPr>
          <w:rStyle w:val="affb"/>
        </w:rPr>
        <w:t xml:space="preserve"> </w:t>
      </w:r>
      <w:r w:rsidRPr="00ED0774">
        <w:rPr>
          <w:rStyle w:val="affb"/>
        </w:rPr>
        <w:t>прогноза,</w:t>
      </w:r>
      <w:r w:rsidR="00926681" w:rsidRPr="00ED0774">
        <w:rPr>
          <w:rStyle w:val="affb"/>
        </w:rPr>
        <w:t xml:space="preserve"> </w:t>
      </w:r>
      <w:r w:rsidRPr="00ED0774">
        <w:rPr>
          <w:rStyle w:val="affb"/>
        </w:rPr>
        <w:t>связанные</w:t>
      </w:r>
      <w:r w:rsidR="00926681" w:rsidRPr="00ED0774">
        <w:rPr>
          <w:rStyle w:val="affb"/>
        </w:rPr>
        <w:t xml:space="preserve"> </w:t>
      </w:r>
      <w:r w:rsidRPr="00ED0774">
        <w:rPr>
          <w:rStyle w:val="affb"/>
        </w:rPr>
        <w:t>с</w:t>
      </w:r>
      <w:r w:rsidR="00926681" w:rsidRPr="00ED0774">
        <w:rPr>
          <w:rStyle w:val="affb"/>
        </w:rPr>
        <w:t xml:space="preserve"> </w:t>
      </w:r>
      <w:r w:rsidRPr="00ED0774">
        <w:rPr>
          <w:rStyle w:val="affb"/>
        </w:rPr>
        <w:t>неадекватной</w:t>
      </w:r>
      <w:r w:rsidR="00926681" w:rsidRPr="00ED0774">
        <w:rPr>
          <w:rStyle w:val="affb"/>
        </w:rPr>
        <w:t xml:space="preserve"> </w:t>
      </w:r>
      <w:r w:rsidRPr="00ED0774">
        <w:rPr>
          <w:rStyle w:val="affb"/>
        </w:rPr>
        <w:t>ХТ</w:t>
      </w:r>
      <w:r w:rsidR="00693B84" w:rsidRPr="00ED0774">
        <w:rPr>
          <w:rStyle w:val="affb"/>
        </w:rPr>
        <w:t>.</w:t>
      </w:r>
      <w:r w:rsidR="00926681" w:rsidRPr="00ED0774">
        <w:rPr>
          <w:rStyle w:val="affb"/>
        </w:rPr>
        <w:t xml:space="preserve"> </w:t>
      </w:r>
      <w:r w:rsidRPr="00ED0774">
        <w:t>В</w:t>
      </w:r>
      <w:r w:rsidR="00926681" w:rsidRPr="00ED0774">
        <w:t xml:space="preserve"> </w:t>
      </w:r>
      <w:r w:rsidR="004A7437" w:rsidRPr="00ED0774">
        <w:t>Р</w:t>
      </w:r>
      <w:r w:rsidR="00693B84" w:rsidRPr="00ED0774">
        <w:t>оссии</w:t>
      </w:r>
      <w:r w:rsidRPr="00ED0774">
        <w:t>,</w:t>
      </w:r>
      <w:r w:rsidR="00926681" w:rsidRPr="00ED0774">
        <w:t xml:space="preserve"> </w:t>
      </w:r>
      <w:r w:rsidRPr="00ED0774">
        <w:t>к</w:t>
      </w:r>
      <w:r w:rsidR="00926681" w:rsidRPr="00ED0774">
        <w:t xml:space="preserve"> </w:t>
      </w:r>
      <w:r w:rsidRPr="00ED0774">
        <w:t>сожалению,</w:t>
      </w:r>
      <w:r w:rsidR="00926681" w:rsidRPr="00ED0774">
        <w:t xml:space="preserve"> </w:t>
      </w:r>
      <w:r w:rsidRPr="00ED0774">
        <w:t>существует</w:t>
      </w:r>
      <w:r w:rsidR="00926681" w:rsidRPr="00ED0774">
        <w:t xml:space="preserve"> </w:t>
      </w:r>
      <w:r w:rsidRPr="00ED0774">
        <w:t>такой</w:t>
      </w:r>
      <w:r w:rsidR="00926681" w:rsidRPr="00ED0774">
        <w:t xml:space="preserve"> </w:t>
      </w:r>
      <w:r w:rsidRPr="00ED0774">
        <w:t>фактор</w:t>
      </w:r>
      <w:r w:rsidR="00926681" w:rsidRPr="00ED0774">
        <w:t xml:space="preserve"> </w:t>
      </w:r>
      <w:r w:rsidRPr="00ED0774">
        <w:t>неблагоприятного</w:t>
      </w:r>
      <w:r w:rsidR="00926681" w:rsidRPr="00ED0774">
        <w:t xml:space="preserve"> </w:t>
      </w:r>
      <w:r w:rsidRPr="00ED0774">
        <w:t>прогноза</w:t>
      </w:r>
      <w:r w:rsidR="001F3195" w:rsidRPr="00ED0774">
        <w:t>,</w:t>
      </w:r>
      <w:r w:rsidR="00926681" w:rsidRPr="00ED0774">
        <w:t xml:space="preserve"> </w:t>
      </w:r>
      <w:r w:rsidRPr="00ED0774">
        <w:t>как</w:t>
      </w:r>
      <w:r w:rsidR="00926681" w:rsidRPr="00ED0774">
        <w:t xml:space="preserve"> </w:t>
      </w:r>
      <w:r w:rsidRPr="00ED0774">
        <w:t>неадекватное</w:t>
      </w:r>
      <w:r w:rsidR="00926681" w:rsidRPr="00ED0774">
        <w:t xml:space="preserve"> </w:t>
      </w:r>
      <w:r w:rsidRPr="00ED0774">
        <w:t>цитостатическое</w:t>
      </w:r>
      <w:r w:rsidR="00926681" w:rsidRPr="00ED0774">
        <w:t xml:space="preserve"> </w:t>
      </w:r>
      <w:r w:rsidRPr="00ED0774">
        <w:t>воздействие</w:t>
      </w:r>
      <w:r w:rsidR="00926681" w:rsidRPr="00ED0774">
        <w:t xml:space="preserve"> </w:t>
      </w:r>
      <w:r w:rsidRPr="00ED0774">
        <w:t>в</w:t>
      </w:r>
      <w:r w:rsidR="00926681" w:rsidRPr="00ED0774">
        <w:t xml:space="preserve"> </w:t>
      </w:r>
      <w:r w:rsidRPr="00ED0774">
        <w:t>период</w:t>
      </w:r>
      <w:r w:rsidR="00926681" w:rsidRPr="00ED0774">
        <w:t xml:space="preserve"> </w:t>
      </w:r>
      <w:r w:rsidRPr="00ED0774">
        <w:t>индукции/консолидации</w:t>
      </w:r>
      <w:r w:rsidR="00926681" w:rsidRPr="00ED0774">
        <w:t xml:space="preserve"> </w:t>
      </w:r>
      <w:r w:rsidRPr="00ED0774">
        <w:t>(уменьшение</w:t>
      </w:r>
      <w:r w:rsidR="00926681" w:rsidRPr="00ED0774">
        <w:t xml:space="preserve"> </w:t>
      </w:r>
      <w:r w:rsidRPr="00ED0774">
        <w:t>расчетных</w:t>
      </w:r>
      <w:r w:rsidR="00926681" w:rsidRPr="00ED0774">
        <w:t xml:space="preserve"> </w:t>
      </w:r>
      <w:r w:rsidRPr="00ED0774">
        <w:t>доз</w:t>
      </w:r>
      <w:r w:rsidR="00926681" w:rsidRPr="00ED0774">
        <w:t xml:space="preserve"> </w:t>
      </w:r>
      <w:r w:rsidRPr="00ED0774">
        <w:t>цитостатических</w:t>
      </w:r>
      <w:r w:rsidR="00926681" w:rsidRPr="00ED0774">
        <w:t xml:space="preserve"> </w:t>
      </w:r>
      <w:r w:rsidRPr="00ED0774">
        <w:t>препаратов</w:t>
      </w:r>
      <w:r w:rsidR="00926681" w:rsidRPr="00ED0774">
        <w:t xml:space="preserve"> </w:t>
      </w:r>
      <w:r w:rsidRPr="00ED0774">
        <w:t>и</w:t>
      </w:r>
      <w:r w:rsidR="00926681" w:rsidRPr="00ED0774">
        <w:t xml:space="preserve"> </w:t>
      </w:r>
      <w:r w:rsidRPr="00ED0774">
        <w:t>значительное</w:t>
      </w:r>
      <w:r w:rsidR="00926681" w:rsidRPr="00ED0774">
        <w:t xml:space="preserve"> </w:t>
      </w:r>
      <w:r w:rsidRPr="00ED0774">
        <w:t>удлинение</w:t>
      </w:r>
      <w:r w:rsidR="00926681" w:rsidRPr="00ED0774">
        <w:t xml:space="preserve"> </w:t>
      </w:r>
      <w:r w:rsidRPr="00ED0774">
        <w:t>интервалов</w:t>
      </w:r>
      <w:r w:rsidR="00926681" w:rsidRPr="00ED0774">
        <w:t xml:space="preserve"> </w:t>
      </w:r>
      <w:r w:rsidRPr="00ED0774">
        <w:t>между</w:t>
      </w:r>
      <w:r w:rsidR="00926681" w:rsidRPr="00ED0774">
        <w:t xml:space="preserve"> </w:t>
      </w:r>
      <w:r w:rsidRPr="00ED0774">
        <w:t>курсами),</w:t>
      </w:r>
      <w:r w:rsidR="00926681" w:rsidRPr="00ED0774">
        <w:t xml:space="preserve"> </w:t>
      </w:r>
      <w:r w:rsidRPr="00ED0774">
        <w:t>или</w:t>
      </w:r>
      <w:r w:rsidR="00926681" w:rsidRPr="00ED0774">
        <w:t xml:space="preserve"> </w:t>
      </w:r>
      <w:r w:rsidRPr="00ED0774">
        <w:t>неадекватная</w:t>
      </w:r>
      <w:r w:rsidR="00926681" w:rsidRPr="00ED0774">
        <w:t xml:space="preserve"> </w:t>
      </w:r>
      <w:r w:rsidRPr="00ED0774">
        <w:t>предлеченность.</w:t>
      </w:r>
      <w:r w:rsidR="00926681" w:rsidRPr="00ED0774">
        <w:t xml:space="preserve"> </w:t>
      </w:r>
      <w:r w:rsidRPr="00ED0774">
        <w:t>Еще</w:t>
      </w:r>
      <w:r w:rsidR="00926681" w:rsidRPr="00ED0774">
        <w:t xml:space="preserve"> </w:t>
      </w:r>
      <w:r w:rsidRPr="00ED0774">
        <w:t>в</w:t>
      </w:r>
      <w:r w:rsidR="00926681" w:rsidRPr="00ED0774">
        <w:t xml:space="preserve"> </w:t>
      </w:r>
      <w:r w:rsidRPr="00ED0774">
        <w:t>начале</w:t>
      </w:r>
      <w:r w:rsidR="00926681" w:rsidRPr="00ED0774">
        <w:t xml:space="preserve"> </w:t>
      </w:r>
      <w:r w:rsidRPr="00ED0774">
        <w:t>1970-х</w:t>
      </w:r>
      <w:r w:rsidR="00926681" w:rsidRPr="00ED0774">
        <w:t xml:space="preserve"> </w:t>
      </w:r>
      <w:r w:rsidRPr="00ED0774">
        <w:t>годов,</w:t>
      </w:r>
      <w:r w:rsidR="00926681" w:rsidRPr="00ED0774">
        <w:t xml:space="preserve"> </w:t>
      </w:r>
      <w:r w:rsidRPr="00ED0774">
        <w:t>на</w:t>
      </w:r>
      <w:r w:rsidR="00926681" w:rsidRPr="00ED0774">
        <w:t xml:space="preserve"> </w:t>
      </w:r>
      <w:r w:rsidRPr="00ED0774">
        <w:t>первых</w:t>
      </w:r>
      <w:r w:rsidR="00926681" w:rsidRPr="00ED0774">
        <w:t xml:space="preserve"> </w:t>
      </w:r>
      <w:r w:rsidRPr="00ED0774">
        <w:t>этапах</w:t>
      </w:r>
      <w:r w:rsidR="00926681" w:rsidRPr="00ED0774">
        <w:t xml:space="preserve"> </w:t>
      </w:r>
      <w:r w:rsidRPr="00ED0774">
        <w:t>становления</w:t>
      </w:r>
      <w:r w:rsidR="00926681" w:rsidRPr="00ED0774">
        <w:t xml:space="preserve"> </w:t>
      </w:r>
      <w:r w:rsidRPr="00ED0774">
        <w:t>ХТ</w:t>
      </w:r>
      <w:r w:rsidR="00926681" w:rsidRPr="00ED0774">
        <w:t xml:space="preserve"> </w:t>
      </w:r>
      <w:r w:rsidRPr="00ED0774">
        <w:t>ОМЛ</w:t>
      </w:r>
      <w:r w:rsidR="00926681" w:rsidRPr="00ED0774">
        <w:t xml:space="preserve"> </w:t>
      </w:r>
      <w:r w:rsidRPr="00ED0774">
        <w:t>американскими</w:t>
      </w:r>
      <w:r w:rsidR="00926681" w:rsidRPr="00ED0774">
        <w:t xml:space="preserve"> </w:t>
      </w:r>
      <w:r w:rsidRPr="00ED0774">
        <w:t>исследователями</w:t>
      </w:r>
      <w:r w:rsidR="00926681" w:rsidRPr="00ED0774">
        <w:t xml:space="preserve"> </w:t>
      </w:r>
      <w:r w:rsidRPr="00ED0774">
        <w:t>было</w:t>
      </w:r>
      <w:r w:rsidR="00926681" w:rsidRPr="00ED0774">
        <w:t xml:space="preserve"> </w:t>
      </w:r>
      <w:r w:rsidRPr="00ED0774">
        <w:t>доказано,</w:t>
      </w:r>
      <w:r w:rsidR="00926681" w:rsidRPr="00ED0774">
        <w:t xml:space="preserve"> </w:t>
      </w:r>
      <w:r w:rsidRPr="00ED0774">
        <w:t>что</w:t>
      </w:r>
      <w:r w:rsidR="00926681" w:rsidRPr="00ED0774">
        <w:t xml:space="preserve"> </w:t>
      </w:r>
      <w:r w:rsidRPr="00ED0774">
        <w:t>эффективность</w:t>
      </w:r>
      <w:r w:rsidR="00926681" w:rsidRPr="00ED0774">
        <w:t xml:space="preserve"> </w:t>
      </w:r>
      <w:r w:rsidRPr="00ED0774">
        <w:t>программы</w:t>
      </w:r>
      <w:r w:rsidR="00926681" w:rsidRPr="00ED0774">
        <w:t xml:space="preserve"> </w:t>
      </w:r>
      <w:r w:rsidR="001F3195" w:rsidRPr="00ED0774">
        <w:t>«</w:t>
      </w:r>
      <w:r w:rsidRPr="00ED0774">
        <w:t>5</w:t>
      </w:r>
      <w:r w:rsidR="00926681" w:rsidRPr="00ED0774">
        <w:t xml:space="preserve"> </w:t>
      </w:r>
      <w:r w:rsidRPr="00ED0774">
        <w:t>+</w:t>
      </w:r>
      <w:r w:rsidR="00926681" w:rsidRPr="00ED0774">
        <w:t xml:space="preserve"> </w:t>
      </w:r>
      <w:r w:rsidRPr="00ED0774">
        <w:t>2</w:t>
      </w:r>
      <w:r w:rsidR="001F3195" w:rsidRPr="00ED0774">
        <w:t>»</w:t>
      </w:r>
      <w:r w:rsidR="00926681" w:rsidRPr="00ED0774">
        <w:t xml:space="preserve"> </w:t>
      </w:r>
      <w:r w:rsidRPr="00ED0774">
        <w:t>статистически</w:t>
      </w:r>
      <w:r w:rsidR="00926681" w:rsidRPr="00ED0774">
        <w:t xml:space="preserve"> </w:t>
      </w:r>
      <w:r w:rsidRPr="00ED0774">
        <w:t>значимо</w:t>
      </w:r>
      <w:r w:rsidR="00926681" w:rsidRPr="00ED0774">
        <w:t xml:space="preserve"> </w:t>
      </w:r>
      <w:r w:rsidRPr="00ED0774">
        <w:t>хуже,</w:t>
      </w:r>
      <w:r w:rsidR="00926681" w:rsidRPr="00ED0774">
        <w:t xml:space="preserve"> </w:t>
      </w:r>
      <w:r w:rsidRPr="00ED0774">
        <w:t>чем</w:t>
      </w:r>
      <w:r w:rsidR="00926681" w:rsidRPr="00ED0774">
        <w:t xml:space="preserve"> </w:t>
      </w:r>
      <w:r w:rsidRPr="00ED0774">
        <w:t>программы</w:t>
      </w:r>
      <w:r w:rsidR="00926681" w:rsidRPr="00ED0774">
        <w:t xml:space="preserve"> </w:t>
      </w:r>
      <w:r w:rsidR="001F3195" w:rsidRPr="00ED0774">
        <w:t>«</w:t>
      </w:r>
      <w:r w:rsidRPr="00ED0774">
        <w:t>7</w:t>
      </w:r>
      <w:r w:rsidR="00926681" w:rsidRPr="00ED0774">
        <w:t xml:space="preserve"> </w:t>
      </w:r>
      <w:r w:rsidRPr="00ED0774">
        <w:t>+</w:t>
      </w:r>
      <w:r w:rsidR="00926681" w:rsidRPr="00ED0774">
        <w:t xml:space="preserve"> </w:t>
      </w:r>
      <w:r w:rsidRPr="00ED0774">
        <w:t>3</w:t>
      </w:r>
      <w:r w:rsidR="001F3195" w:rsidRPr="00ED0774">
        <w:t>»</w:t>
      </w:r>
      <w:r w:rsidRPr="00ED0774">
        <w:t>.</w:t>
      </w:r>
      <w:r w:rsidR="00926681" w:rsidRPr="00ED0774">
        <w:t xml:space="preserve"> </w:t>
      </w:r>
      <w:r w:rsidRPr="00ED0774">
        <w:t>Более</w:t>
      </w:r>
      <w:r w:rsidR="00926681" w:rsidRPr="00ED0774">
        <w:t xml:space="preserve"> </w:t>
      </w:r>
      <w:r w:rsidRPr="00ED0774">
        <w:t>20</w:t>
      </w:r>
      <w:r w:rsidR="00926681" w:rsidRPr="00ED0774">
        <w:t xml:space="preserve"> </w:t>
      </w:r>
      <w:r w:rsidRPr="00ED0774">
        <w:t>лет</w:t>
      </w:r>
      <w:r w:rsidR="00926681" w:rsidRPr="00ED0774">
        <w:t xml:space="preserve"> </w:t>
      </w:r>
      <w:r w:rsidRPr="00ED0774">
        <w:t>назад</w:t>
      </w:r>
      <w:r w:rsidR="00926681" w:rsidRPr="00ED0774">
        <w:t xml:space="preserve"> </w:t>
      </w:r>
      <w:r w:rsidRPr="00ED0774">
        <w:t>в</w:t>
      </w:r>
      <w:r w:rsidR="00926681" w:rsidRPr="00ED0774">
        <w:t xml:space="preserve"> </w:t>
      </w:r>
      <w:r w:rsidR="00CF797B" w:rsidRPr="00ED0774">
        <w:t>российски</w:t>
      </w:r>
      <w:r w:rsidRPr="00ED0774">
        <w:t>х</w:t>
      </w:r>
      <w:r w:rsidR="00926681" w:rsidRPr="00ED0774">
        <w:t xml:space="preserve"> </w:t>
      </w:r>
      <w:r w:rsidRPr="00ED0774">
        <w:t>исследованиях</w:t>
      </w:r>
      <w:r w:rsidR="00926681" w:rsidRPr="00ED0774">
        <w:t xml:space="preserve"> </w:t>
      </w:r>
      <w:r w:rsidRPr="00ED0774">
        <w:t>было</w:t>
      </w:r>
      <w:r w:rsidR="00926681" w:rsidRPr="00ED0774">
        <w:t xml:space="preserve"> </w:t>
      </w:r>
      <w:r w:rsidRPr="00ED0774">
        <w:t>продемонстрировано,</w:t>
      </w:r>
      <w:r w:rsidR="00926681" w:rsidRPr="00ED0774">
        <w:t xml:space="preserve"> </w:t>
      </w:r>
      <w:r w:rsidRPr="00ED0774">
        <w:t>что</w:t>
      </w:r>
      <w:r w:rsidR="00926681" w:rsidRPr="00ED0774">
        <w:t xml:space="preserve"> </w:t>
      </w:r>
      <w:r w:rsidRPr="00ED0774">
        <w:t>уменьшение</w:t>
      </w:r>
      <w:r w:rsidR="00926681" w:rsidRPr="00ED0774">
        <w:t xml:space="preserve"> </w:t>
      </w:r>
      <w:r w:rsidRPr="00ED0774">
        <w:t>доз</w:t>
      </w:r>
      <w:r w:rsidR="009D18CF" w:rsidRPr="00ED0774">
        <w:t xml:space="preserve"> антрациклинов</w:t>
      </w:r>
      <w:r w:rsidR="00926681" w:rsidRPr="00ED0774">
        <w:t xml:space="preserve"> </w:t>
      </w:r>
      <w:r w:rsidRPr="00ED0774">
        <w:t>и</w:t>
      </w:r>
      <w:r w:rsidR="00926681" w:rsidRPr="00ED0774">
        <w:t xml:space="preserve"> </w:t>
      </w:r>
      <w:r w:rsidRPr="00ED0774">
        <w:t>цитарабина</w:t>
      </w:r>
      <w:r w:rsidR="00A43ACC" w:rsidRPr="00ED0774">
        <w:t>**</w:t>
      </w:r>
      <w:r w:rsidR="00926681" w:rsidRPr="00ED0774">
        <w:t xml:space="preserve"> </w:t>
      </w:r>
      <w:r w:rsidRPr="00ED0774">
        <w:t>в</w:t>
      </w:r>
      <w:r w:rsidR="00926681" w:rsidRPr="00ED0774">
        <w:t xml:space="preserve"> </w:t>
      </w:r>
      <w:r w:rsidRPr="00ED0774">
        <w:t>классической</w:t>
      </w:r>
      <w:r w:rsidR="00926681" w:rsidRPr="00ED0774">
        <w:t xml:space="preserve"> </w:t>
      </w:r>
      <w:r w:rsidRPr="00ED0774">
        <w:t>программе</w:t>
      </w:r>
      <w:r w:rsidR="00926681" w:rsidRPr="00ED0774">
        <w:t xml:space="preserve"> </w:t>
      </w:r>
      <w:r w:rsidR="001F3195" w:rsidRPr="00ED0774">
        <w:t>«</w:t>
      </w:r>
      <w:r w:rsidRPr="00ED0774">
        <w:t>7</w:t>
      </w:r>
      <w:r w:rsidR="00926681" w:rsidRPr="00ED0774">
        <w:t xml:space="preserve"> </w:t>
      </w:r>
      <w:r w:rsidRPr="00ED0774">
        <w:t>+</w:t>
      </w:r>
      <w:r w:rsidR="00926681" w:rsidRPr="00ED0774">
        <w:t xml:space="preserve"> </w:t>
      </w:r>
      <w:r w:rsidRPr="00ED0774">
        <w:t>3</w:t>
      </w:r>
      <w:r w:rsidR="001F3195" w:rsidRPr="00ED0774">
        <w:t>»</w:t>
      </w:r>
      <w:r w:rsidR="00926681" w:rsidRPr="00ED0774">
        <w:t xml:space="preserve"> </w:t>
      </w:r>
      <w:r w:rsidRPr="00ED0774">
        <w:t>приводит</w:t>
      </w:r>
      <w:r w:rsidR="00926681" w:rsidRPr="00ED0774">
        <w:t xml:space="preserve"> </w:t>
      </w:r>
      <w:r w:rsidRPr="00ED0774">
        <w:t>к</w:t>
      </w:r>
      <w:r w:rsidR="00926681" w:rsidRPr="00ED0774">
        <w:t xml:space="preserve"> </w:t>
      </w:r>
      <w:r w:rsidRPr="00ED0774">
        <w:t>существенному</w:t>
      </w:r>
      <w:r w:rsidR="00926681" w:rsidRPr="00ED0774">
        <w:t xml:space="preserve"> </w:t>
      </w:r>
      <w:r w:rsidRPr="00ED0774">
        <w:t>ухудшению</w:t>
      </w:r>
      <w:r w:rsidR="00926681" w:rsidRPr="00ED0774">
        <w:t xml:space="preserve"> </w:t>
      </w:r>
      <w:r w:rsidRPr="00ED0774">
        <w:t>показателей</w:t>
      </w:r>
      <w:r w:rsidR="00926681" w:rsidRPr="00ED0774">
        <w:t xml:space="preserve"> </w:t>
      </w:r>
      <w:r w:rsidRPr="00ED0774">
        <w:t>общей</w:t>
      </w:r>
      <w:r w:rsidR="00926681" w:rsidRPr="00ED0774">
        <w:t xml:space="preserve"> </w:t>
      </w:r>
      <w:r w:rsidRPr="00ED0774">
        <w:t>и</w:t>
      </w:r>
      <w:r w:rsidR="00926681" w:rsidRPr="00ED0774">
        <w:t xml:space="preserve"> </w:t>
      </w:r>
      <w:r w:rsidRPr="00ED0774">
        <w:t>безрецидивной</w:t>
      </w:r>
      <w:r w:rsidR="00926681" w:rsidRPr="00ED0774">
        <w:t xml:space="preserve"> </w:t>
      </w:r>
      <w:r w:rsidRPr="00ED0774">
        <w:t>выживаемости</w:t>
      </w:r>
      <w:r w:rsidR="00926681" w:rsidRPr="00ED0774">
        <w:t xml:space="preserve"> </w:t>
      </w:r>
      <w:r w:rsidR="006C7668" w:rsidRPr="00ED0774">
        <w:fldChar w:fldCharType="begin" w:fldLock="1"/>
      </w:r>
      <w:r w:rsidR="00BF7A2C"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C7668" w:rsidRPr="00ED0774">
        <w:fldChar w:fldCharType="separate"/>
      </w:r>
      <w:r w:rsidR="006C7668" w:rsidRPr="00ED0774">
        <w:rPr>
          <w:noProof/>
        </w:rPr>
        <w:t>[1]</w:t>
      </w:r>
      <w:r w:rsidR="006C7668" w:rsidRPr="00ED0774">
        <w:fldChar w:fldCharType="end"/>
      </w:r>
      <w:r w:rsidRPr="00ED0774">
        <w:t>.</w:t>
      </w:r>
    </w:p>
    <w:p w14:paraId="3E37218E" w14:textId="59467452" w:rsidR="00693B84" w:rsidRPr="00ED0774" w:rsidRDefault="00D80AC9" w:rsidP="002956DC">
      <w:pPr>
        <w:pStyle w:val="afd"/>
        <w:spacing w:beforeAutospacing="0" w:afterAutospacing="0" w:line="360" w:lineRule="auto"/>
        <w:ind w:firstLine="709"/>
        <w:contextualSpacing/>
        <w:divId w:val="659507628"/>
      </w:pPr>
      <w:r w:rsidRPr="00ED0774">
        <w:t>В</w:t>
      </w:r>
      <w:r w:rsidR="00926681" w:rsidRPr="00ED0774">
        <w:t xml:space="preserve"> </w:t>
      </w:r>
      <w:r w:rsidRPr="00ED0774">
        <w:t>тех</w:t>
      </w:r>
      <w:r w:rsidR="00926681" w:rsidRPr="00ED0774">
        <w:t xml:space="preserve"> </w:t>
      </w:r>
      <w:r w:rsidRPr="00ED0774">
        <w:t>ситуациях,</w:t>
      </w:r>
      <w:r w:rsidR="00926681" w:rsidRPr="00ED0774">
        <w:t xml:space="preserve"> </w:t>
      </w:r>
      <w:r w:rsidRPr="00ED0774">
        <w:t>когда</w:t>
      </w:r>
      <w:r w:rsidR="00926681" w:rsidRPr="00ED0774">
        <w:t xml:space="preserve"> </w:t>
      </w:r>
      <w:r w:rsidRPr="00ED0774">
        <w:t>цитогенетическое</w:t>
      </w:r>
      <w:r w:rsidR="00926681" w:rsidRPr="00ED0774">
        <w:t xml:space="preserve"> </w:t>
      </w:r>
      <w:r w:rsidRPr="00ED0774">
        <w:t>и/или</w:t>
      </w:r>
      <w:r w:rsidR="00926681" w:rsidRPr="00ED0774">
        <w:t xml:space="preserve"> </w:t>
      </w:r>
      <w:r w:rsidRPr="00ED0774">
        <w:t>молекулярное</w:t>
      </w:r>
      <w:r w:rsidR="00926681" w:rsidRPr="00ED0774">
        <w:t xml:space="preserve"> </w:t>
      </w:r>
      <w:r w:rsidRPr="00ED0774">
        <w:t>исследование</w:t>
      </w:r>
      <w:r w:rsidR="00926681" w:rsidRPr="00ED0774">
        <w:t xml:space="preserve"> </w:t>
      </w:r>
      <w:r w:rsidRPr="00ED0774">
        <w:t>не</w:t>
      </w:r>
      <w:r w:rsidR="00926681" w:rsidRPr="00ED0774">
        <w:t xml:space="preserve"> </w:t>
      </w:r>
      <w:r w:rsidRPr="00ED0774">
        <w:t>выполнено,</w:t>
      </w:r>
      <w:r w:rsidR="00926681" w:rsidRPr="00ED0774">
        <w:t xml:space="preserve"> </w:t>
      </w:r>
      <w:r w:rsidRPr="00ED0774">
        <w:t>определить</w:t>
      </w:r>
      <w:r w:rsidR="00926681" w:rsidRPr="00ED0774">
        <w:t xml:space="preserve"> </w:t>
      </w:r>
      <w:r w:rsidRPr="00ED0774">
        <w:t>группу</w:t>
      </w:r>
      <w:r w:rsidR="00926681" w:rsidRPr="00ED0774">
        <w:t xml:space="preserve"> </w:t>
      </w:r>
      <w:r w:rsidRPr="00ED0774">
        <w:t>риска</w:t>
      </w:r>
      <w:r w:rsidR="00926681" w:rsidRPr="00ED0774">
        <w:t xml:space="preserve"> </w:t>
      </w:r>
      <w:r w:rsidRPr="00ED0774">
        <w:t>у</w:t>
      </w:r>
      <w:r w:rsidR="00926681" w:rsidRPr="00ED0774">
        <w:t xml:space="preserve"> </w:t>
      </w:r>
      <w:r w:rsidR="00BB4286" w:rsidRPr="00ED0774">
        <w:t>пациента</w:t>
      </w:r>
      <w:r w:rsidR="00926681" w:rsidRPr="00ED0774">
        <w:t xml:space="preserve"> </w:t>
      </w:r>
      <w:r w:rsidRPr="00ED0774">
        <w:t>не</w:t>
      </w:r>
      <w:r w:rsidR="00926681" w:rsidRPr="00ED0774">
        <w:t xml:space="preserve"> </w:t>
      </w:r>
      <w:r w:rsidRPr="00ED0774">
        <w:t>представляется</w:t>
      </w:r>
      <w:r w:rsidR="00926681" w:rsidRPr="00ED0774">
        <w:t xml:space="preserve"> </w:t>
      </w:r>
      <w:r w:rsidRPr="00ED0774">
        <w:t>возможным.</w:t>
      </w:r>
      <w:r w:rsidR="00926681" w:rsidRPr="00ED0774">
        <w:t xml:space="preserve"> </w:t>
      </w:r>
      <w:r w:rsidRPr="00ED0774">
        <w:t>Однако</w:t>
      </w:r>
      <w:r w:rsidR="00926681" w:rsidRPr="00ED0774">
        <w:t xml:space="preserve"> </w:t>
      </w:r>
      <w:r w:rsidRPr="00ED0774">
        <w:t>можно</w:t>
      </w:r>
      <w:r w:rsidR="00926681" w:rsidRPr="00ED0774">
        <w:t xml:space="preserve"> </w:t>
      </w:r>
      <w:r w:rsidRPr="00ED0774">
        <w:t>ориентироваться</w:t>
      </w:r>
      <w:r w:rsidR="00926681" w:rsidRPr="00ED0774">
        <w:t xml:space="preserve"> </w:t>
      </w:r>
      <w:r w:rsidRPr="00ED0774">
        <w:t>на</w:t>
      </w:r>
      <w:r w:rsidR="00926681" w:rsidRPr="00ED0774">
        <w:t xml:space="preserve"> </w:t>
      </w:r>
      <w:r w:rsidRPr="00ED0774">
        <w:t>«синтетические»</w:t>
      </w:r>
      <w:r w:rsidR="00926681" w:rsidRPr="00ED0774">
        <w:t xml:space="preserve"> </w:t>
      </w:r>
      <w:r w:rsidR="001F3195" w:rsidRPr="00ED0774">
        <w:t>(</w:t>
      </w:r>
      <w:r w:rsidRPr="00ED0774">
        <w:t>объединяющие</w:t>
      </w:r>
      <w:r w:rsidR="00926681" w:rsidRPr="00ED0774">
        <w:t xml:space="preserve"> </w:t>
      </w:r>
      <w:r w:rsidRPr="00ED0774">
        <w:t>молекулярно-генетические</w:t>
      </w:r>
      <w:r w:rsidR="00926681" w:rsidRPr="00ED0774">
        <w:t xml:space="preserve"> </w:t>
      </w:r>
      <w:r w:rsidRPr="00ED0774">
        <w:t>и</w:t>
      </w:r>
      <w:r w:rsidR="00926681" w:rsidRPr="00ED0774">
        <w:t xml:space="preserve"> </w:t>
      </w:r>
      <w:r w:rsidRPr="00ED0774">
        <w:t>клинические</w:t>
      </w:r>
      <w:r w:rsidR="00926681" w:rsidRPr="00ED0774">
        <w:t xml:space="preserve"> </w:t>
      </w:r>
      <w:r w:rsidRPr="00ED0774">
        <w:t>признаки</w:t>
      </w:r>
      <w:r w:rsidR="00926681" w:rsidRPr="00ED0774">
        <w:t xml:space="preserve"> </w:t>
      </w:r>
      <w:r w:rsidRPr="00ED0774">
        <w:t>ОМЛ</w:t>
      </w:r>
      <w:r w:rsidR="001F3195" w:rsidRPr="00ED0774">
        <w:t>)</w:t>
      </w:r>
      <w:r w:rsidR="00926681" w:rsidRPr="00ED0774">
        <w:t xml:space="preserve"> </w:t>
      </w:r>
      <w:r w:rsidRPr="00ED0774">
        <w:t>рекомендации</w:t>
      </w:r>
      <w:r w:rsidR="00926681" w:rsidRPr="00ED0774">
        <w:t xml:space="preserve"> </w:t>
      </w:r>
      <w:r w:rsidRPr="00ED0774">
        <w:t>европейских</w:t>
      </w:r>
      <w:r w:rsidR="00926681" w:rsidRPr="00ED0774">
        <w:t xml:space="preserve"> </w:t>
      </w:r>
      <w:r w:rsidRPr="00ED0774">
        <w:t>экспертов,</w:t>
      </w:r>
      <w:r w:rsidR="00926681" w:rsidRPr="00ED0774">
        <w:t xml:space="preserve"> </w:t>
      </w:r>
      <w:r w:rsidRPr="00ED0774">
        <w:t>которые</w:t>
      </w:r>
      <w:r w:rsidR="00926681" w:rsidRPr="00ED0774">
        <w:t xml:space="preserve"> </w:t>
      </w:r>
      <w:r w:rsidRPr="00ED0774">
        <w:t>подразделяют</w:t>
      </w:r>
      <w:r w:rsidR="00926681" w:rsidRPr="00ED0774">
        <w:t xml:space="preserve"> </w:t>
      </w:r>
      <w:r w:rsidR="00C0487D" w:rsidRPr="00ED0774">
        <w:t>пациентов</w:t>
      </w:r>
      <w:r w:rsidR="00926681" w:rsidRPr="00ED0774">
        <w:t xml:space="preserve"> </w:t>
      </w:r>
      <w:r w:rsidRPr="00ED0774">
        <w:t>на</w:t>
      </w:r>
      <w:r w:rsidR="00926681" w:rsidRPr="00ED0774">
        <w:t xml:space="preserve"> </w:t>
      </w:r>
      <w:r w:rsidR="001F3195" w:rsidRPr="00ED0774">
        <w:t>2</w:t>
      </w:r>
      <w:r w:rsidR="00926681" w:rsidRPr="00ED0774">
        <w:t xml:space="preserve"> </w:t>
      </w:r>
      <w:r w:rsidRPr="00ED0774">
        <w:t>основные</w:t>
      </w:r>
      <w:r w:rsidR="00926681" w:rsidRPr="00ED0774">
        <w:t xml:space="preserve"> </w:t>
      </w:r>
      <w:r w:rsidRPr="00ED0774">
        <w:t>группы:</w:t>
      </w:r>
      <w:r w:rsidR="00926681" w:rsidRPr="00ED0774">
        <w:t xml:space="preserve"> </w:t>
      </w:r>
      <w:r w:rsidRPr="00ED0774">
        <w:t>благоприятного</w:t>
      </w:r>
      <w:r w:rsidR="00926681" w:rsidRPr="00ED0774">
        <w:t xml:space="preserve"> </w:t>
      </w:r>
      <w:r w:rsidRPr="00ED0774">
        <w:t>и</w:t>
      </w:r>
      <w:r w:rsidR="00926681" w:rsidRPr="00ED0774">
        <w:t xml:space="preserve"> </w:t>
      </w:r>
      <w:r w:rsidRPr="00ED0774">
        <w:t>неблагоприятного</w:t>
      </w:r>
      <w:r w:rsidR="00926681" w:rsidRPr="00ED0774">
        <w:t xml:space="preserve"> </w:t>
      </w:r>
      <w:r w:rsidRPr="00ED0774">
        <w:t>прогноза.</w:t>
      </w:r>
      <w:r w:rsidR="00926681" w:rsidRPr="00ED0774">
        <w:t xml:space="preserve"> </w:t>
      </w:r>
      <w:r w:rsidRPr="00ED0774">
        <w:t>Эти</w:t>
      </w:r>
      <w:r w:rsidR="00926681" w:rsidRPr="00ED0774">
        <w:t xml:space="preserve"> </w:t>
      </w:r>
      <w:r w:rsidRPr="00ED0774">
        <w:t>рекомендации</w:t>
      </w:r>
      <w:r w:rsidR="00926681" w:rsidRPr="00ED0774">
        <w:t xml:space="preserve"> </w:t>
      </w:r>
      <w:r w:rsidRPr="00ED0774">
        <w:t>с</w:t>
      </w:r>
      <w:r w:rsidR="00926681" w:rsidRPr="00ED0774">
        <w:t xml:space="preserve"> </w:t>
      </w:r>
      <w:r w:rsidRPr="00ED0774">
        <w:t>добавлениями</w:t>
      </w:r>
      <w:r w:rsidR="00926681" w:rsidRPr="00ED0774">
        <w:t xml:space="preserve"> </w:t>
      </w:r>
      <w:r w:rsidRPr="00ED0774">
        <w:t>от</w:t>
      </w:r>
      <w:r w:rsidR="00926681" w:rsidRPr="00ED0774">
        <w:t xml:space="preserve"> </w:t>
      </w:r>
      <w:r w:rsidRPr="00ED0774">
        <w:t>российских</w:t>
      </w:r>
      <w:r w:rsidR="00926681" w:rsidRPr="00ED0774">
        <w:t xml:space="preserve"> </w:t>
      </w:r>
      <w:r w:rsidRPr="00ED0774">
        <w:t>экспертов</w:t>
      </w:r>
      <w:r w:rsidR="00926681" w:rsidRPr="00ED0774">
        <w:t xml:space="preserve"> </w:t>
      </w:r>
      <w:r w:rsidRPr="00ED0774">
        <w:t>представлены</w:t>
      </w:r>
      <w:r w:rsidR="00926681" w:rsidRPr="00ED0774">
        <w:t xml:space="preserve"> </w:t>
      </w:r>
      <w:r w:rsidRPr="00ED0774">
        <w:t>в</w:t>
      </w:r>
      <w:r w:rsidR="00926681" w:rsidRPr="00ED0774">
        <w:t xml:space="preserve"> </w:t>
      </w:r>
      <w:r w:rsidR="00007C89" w:rsidRPr="00ED0774">
        <w:rPr>
          <w:rStyle w:val="affb"/>
          <w:b w:val="0"/>
          <w:bCs w:val="0"/>
        </w:rPr>
        <w:t>Приложении</w:t>
      </w:r>
      <w:r w:rsidR="00926681" w:rsidRPr="00ED0774">
        <w:rPr>
          <w:rStyle w:val="affb"/>
          <w:b w:val="0"/>
          <w:bCs w:val="0"/>
        </w:rPr>
        <w:t xml:space="preserve"> </w:t>
      </w:r>
      <w:r w:rsidR="008E0777" w:rsidRPr="00ED0774">
        <w:rPr>
          <w:rStyle w:val="affb"/>
          <w:b w:val="0"/>
          <w:bCs w:val="0"/>
        </w:rPr>
        <w:t>Г</w:t>
      </w:r>
      <w:r w:rsidR="001C22F4" w:rsidRPr="00ED0774">
        <w:rPr>
          <w:rStyle w:val="affb"/>
          <w:b w:val="0"/>
          <w:bCs w:val="0"/>
        </w:rPr>
        <w:t>2</w:t>
      </w:r>
      <w:r w:rsidR="00926681" w:rsidRPr="00ED0774">
        <w:rPr>
          <w:b/>
        </w:rPr>
        <w:t xml:space="preserve"> </w:t>
      </w:r>
      <w:r w:rsidR="002C4F66"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2C4F66" w:rsidRPr="00ED0774">
        <w:fldChar w:fldCharType="separate"/>
      </w:r>
      <w:r w:rsidR="00B32728" w:rsidRPr="00ED0774">
        <w:rPr>
          <w:noProof/>
        </w:rPr>
        <w:t>[1,2,7,8]</w:t>
      </w:r>
      <w:r w:rsidR="002C4F66" w:rsidRPr="00ED0774">
        <w:fldChar w:fldCharType="end"/>
      </w:r>
      <w:r w:rsidRPr="00ED0774">
        <w:t>.</w:t>
      </w:r>
      <w:r w:rsidR="00926681" w:rsidRPr="00ED0774">
        <w:t xml:space="preserve"> </w:t>
      </w:r>
      <w:r w:rsidR="00F82ED2" w:rsidRPr="00ED0774">
        <w:t>Тем</w:t>
      </w:r>
      <w:r w:rsidR="00926681" w:rsidRPr="00ED0774">
        <w:t xml:space="preserve"> </w:t>
      </w:r>
      <w:r w:rsidR="00F82ED2" w:rsidRPr="00ED0774">
        <w:t>не</w:t>
      </w:r>
      <w:r w:rsidR="00926681" w:rsidRPr="00ED0774">
        <w:t xml:space="preserve"> </w:t>
      </w:r>
      <w:r w:rsidR="00F82ED2" w:rsidRPr="00ED0774">
        <w:t>менее</w:t>
      </w:r>
      <w:r w:rsidR="00926681" w:rsidRPr="00ED0774">
        <w:t xml:space="preserve"> </w:t>
      </w:r>
      <w:r w:rsidR="00F82ED2" w:rsidRPr="00ED0774">
        <w:t>хотелось</w:t>
      </w:r>
      <w:r w:rsidR="00926681" w:rsidRPr="00ED0774">
        <w:t xml:space="preserve"> </w:t>
      </w:r>
      <w:r w:rsidR="00F82ED2" w:rsidRPr="00ED0774">
        <w:t>бы</w:t>
      </w:r>
      <w:r w:rsidR="00926681" w:rsidRPr="00ED0774">
        <w:t xml:space="preserve"> </w:t>
      </w:r>
      <w:r w:rsidR="00F82ED2" w:rsidRPr="00ED0774">
        <w:t>подчеркнуть,</w:t>
      </w:r>
      <w:r w:rsidR="00926681" w:rsidRPr="00ED0774">
        <w:t xml:space="preserve"> </w:t>
      </w:r>
      <w:r w:rsidR="00F82ED2" w:rsidRPr="00ED0774">
        <w:t>что</w:t>
      </w:r>
      <w:r w:rsidR="00926681" w:rsidRPr="00ED0774">
        <w:t xml:space="preserve"> </w:t>
      </w:r>
      <w:r w:rsidR="00F82ED2" w:rsidRPr="00ED0774">
        <w:t>без</w:t>
      </w:r>
      <w:r w:rsidR="00926681" w:rsidRPr="00ED0774">
        <w:t xml:space="preserve"> </w:t>
      </w:r>
      <w:r w:rsidR="00F82ED2" w:rsidRPr="00ED0774">
        <w:t>молекулярно-генетических</w:t>
      </w:r>
      <w:r w:rsidR="00926681" w:rsidRPr="00ED0774">
        <w:t xml:space="preserve"> </w:t>
      </w:r>
      <w:r w:rsidR="00F82ED2" w:rsidRPr="00ED0774">
        <w:t>исследований,</w:t>
      </w:r>
      <w:r w:rsidR="00926681" w:rsidRPr="00ED0774">
        <w:t xml:space="preserve"> </w:t>
      </w:r>
      <w:r w:rsidR="00F82ED2" w:rsidRPr="00ED0774">
        <w:t>выполненных</w:t>
      </w:r>
      <w:r w:rsidR="00926681" w:rsidRPr="00ED0774">
        <w:t xml:space="preserve"> </w:t>
      </w:r>
      <w:r w:rsidR="00F82ED2" w:rsidRPr="00ED0774">
        <w:t>в</w:t>
      </w:r>
      <w:r w:rsidR="00926681" w:rsidRPr="00ED0774">
        <w:t xml:space="preserve"> </w:t>
      </w:r>
      <w:r w:rsidR="00F82ED2" w:rsidRPr="00ED0774">
        <w:t>дебюте</w:t>
      </w:r>
      <w:r w:rsidR="00926681" w:rsidRPr="00ED0774">
        <w:t xml:space="preserve"> </w:t>
      </w:r>
      <w:r w:rsidR="00F82ED2" w:rsidRPr="00ED0774">
        <w:t>заболевания,</w:t>
      </w:r>
      <w:r w:rsidR="00926681" w:rsidRPr="00ED0774">
        <w:t xml:space="preserve"> </w:t>
      </w:r>
      <w:r w:rsidR="00F82ED2" w:rsidRPr="00ED0774">
        <w:t>современное</w:t>
      </w:r>
      <w:r w:rsidR="00926681" w:rsidRPr="00ED0774">
        <w:t xml:space="preserve"> </w:t>
      </w:r>
      <w:r w:rsidR="00F82ED2" w:rsidRPr="00ED0774">
        <w:t>лечение</w:t>
      </w:r>
      <w:r w:rsidR="00926681" w:rsidRPr="00ED0774">
        <w:t xml:space="preserve"> </w:t>
      </w:r>
      <w:r w:rsidR="00F82ED2" w:rsidRPr="00ED0774">
        <w:t>ОМЛ</w:t>
      </w:r>
      <w:r w:rsidR="00926681" w:rsidRPr="00ED0774">
        <w:t xml:space="preserve"> </w:t>
      </w:r>
      <w:r w:rsidR="00F82ED2" w:rsidRPr="00ED0774">
        <w:t>невозможно.</w:t>
      </w:r>
      <w:r w:rsidR="00926681" w:rsidRPr="00ED0774">
        <w:t xml:space="preserve"> </w:t>
      </w:r>
    </w:p>
    <w:p w14:paraId="640F2205" w14:textId="500EB1B8" w:rsidR="006E5861" w:rsidRPr="00ED0774" w:rsidRDefault="00D80AC9" w:rsidP="00705E68">
      <w:pPr>
        <w:pStyle w:val="2"/>
        <w:spacing w:before="0"/>
        <w:contextualSpacing/>
        <w:divId w:val="659507628"/>
        <w:rPr>
          <w:rFonts w:eastAsia="Times New Roman"/>
        </w:rPr>
      </w:pPr>
      <w:bookmarkStart w:id="26" w:name="_Toc24471994"/>
      <w:bookmarkStart w:id="27" w:name="_Toc26787555"/>
      <w:bookmarkStart w:id="28" w:name="_Toc64624766"/>
      <w:r w:rsidRPr="00ED0774">
        <w:rPr>
          <w:rStyle w:val="affb"/>
          <w:rFonts w:eastAsia="Times New Roman"/>
          <w:b/>
          <w:bCs w:val="0"/>
        </w:rPr>
        <w:lastRenderedPageBreak/>
        <w:t>1.6</w:t>
      </w:r>
      <w:r w:rsidR="00693B84" w:rsidRPr="00ED0774">
        <w:rPr>
          <w:rStyle w:val="affb"/>
          <w:rFonts w:eastAsia="Times New Roman"/>
          <w:b/>
          <w:bCs w:val="0"/>
          <w:lang w:val="ru-RU"/>
        </w:rPr>
        <w:t>.</w:t>
      </w:r>
      <w:r w:rsidR="00926681" w:rsidRPr="00ED0774">
        <w:rPr>
          <w:rStyle w:val="affb"/>
          <w:rFonts w:eastAsia="Times New Roman"/>
          <w:b/>
          <w:bCs w:val="0"/>
          <w:lang w:val="ru-RU"/>
        </w:rPr>
        <w:t xml:space="preserve"> </w:t>
      </w:r>
      <w:r w:rsidRPr="00ED0774">
        <w:rPr>
          <w:rStyle w:val="affb"/>
          <w:rFonts w:eastAsia="Times New Roman"/>
          <w:b/>
          <w:bCs w:val="0"/>
        </w:rPr>
        <w:t>Клиническая</w:t>
      </w:r>
      <w:r w:rsidR="00926681" w:rsidRPr="00ED0774">
        <w:rPr>
          <w:rStyle w:val="affb"/>
          <w:rFonts w:eastAsia="Times New Roman"/>
          <w:b/>
          <w:bCs w:val="0"/>
        </w:rPr>
        <w:t xml:space="preserve"> </w:t>
      </w:r>
      <w:r w:rsidRPr="00ED0774">
        <w:rPr>
          <w:rStyle w:val="affb"/>
          <w:rFonts w:eastAsia="Times New Roman"/>
          <w:b/>
          <w:bCs w:val="0"/>
        </w:rPr>
        <w:t>картина</w:t>
      </w:r>
      <w:bookmarkEnd w:id="26"/>
      <w:r w:rsidR="00926681" w:rsidRPr="00ED0774">
        <w:rPr>
          <w:rStyle w:val="affb"/>
          <w:b/>
          <w:lang w:val="ru-RU"/>
        </w:rPr>
        <w:t xml:space="preserve"> </w:t>
      </w:r>
      <w:r w:rsidR="001E2ED1" w:rsidRPr="00ED0774">
        <w:rPr>
          <w:rStyle w:val="affb"/>
          <w:b/>
          <w:lang w:val="ru-RU"/>
        </w:rPr>
        <w:t>заболевания или состояния (группы заболеваний или состояний)</w:t>
      </w:r>
      <w:bookmarkEnd w:id="27"/>
      <w:bookmarkEnd w:id="28"/>
    </w:p>
    <w:p w14:paraId="33990710" w14:textId="77777777" w:rsidR="006E5861" w:rsidRPr="00ED0774" w:rsidRDefault="00D80AC9" w:rsidP="00705E68">
      <w:pPr>
        <w:pStyle w:val="afd"/>
        <w:spacing w:beforeAutospacing="0" w:afterAutospacing="0" w:line="360" w:lineRule="auto"/>
        <w:ind w:firstLine="709"/>
        <w:contextualSpacing/>
        <w:divId w:val="659507628"/>
        <w:rPr>
          <w:rFonts w:eastAsia="Calibri"/>
        </w:rPr>
      </w:pPr>
      <w:r w:rsidRPr="00ED0774">
        <w:t>В</w:t>
      </w:r>
      <w:r w:rsidR="00926681" w:rsidRPr="00ED0774">
        <w:t xml:space="preserve"> </w:t>
      </w:r>
      <w:r w:rsidRPr="00ED0774">
        <w:t>основном</w:t>
      </w:r>
      <w:r w:rsidR="00926681" w:rsidRPr="00ED0774">
        <w:t xml:space="preserve"> </w:t>
      </w:r>
      <w:r w:rsidR="005B61F1" w:rsidRPr="00ED0774">
        <w:t>клинические</w:t>
      </w:r>
      <w:r w:rsidR="00926681" w:rsidRPr="00ED0774">
        <w:t xml:space="preserve"> </w:t>
      </w:r>
      <w:r w:rsidR="005B61F1" w:rsidRPr="00ED0774">
        <w:t>проявления</w:t>
      </w:r>
      <w:r w:rsidR="00926681" w:rsidRPr="00ED0774">
        <w:t xml:space="preserve"> </w:t>
      </w:r>
      <w:r w:rsidRPr="00ED0774">
        <w:t>связаны</w:t>
      </w:r>
      <w:r w:rsidR="00926681" w:rsidRPr="00ED0774">
        <w:t xml:space="preserve"> </w:t>
      </w:r>
      <w:r w:rsidRPr="00ED0774">
        <w:t>с</w:t>
      </w:r>
      <w:r w:rsidR="00926681" w:rsidRPr="00ED0774">
        <w:t xml:space="preserve"> </w:t>
      </w:r>
      <w:r w:rsidRPr="00ED0774">
        <w:t>замещением</w:t>
      </w:r>
      <w:r w:rsidR="00926681" w:rsidRPr="00ED0774">
        <w:t xml:space="preserve"> </w:t>
      </w:r>
      <w:r w:rsidRPr="00ED0774">
        <w:t>нормальной</w:t>
      </w:r>
      <w:r w:rsidR="00926681" w:rsidRPr="00ED0774">
        <w:t xml:space="preserve"> </w:t>
      </w:r>
      <w:r w:rsidRPr="00ED0774">
        <w:t>гемопоэтической</w:t>
      </w:r>
      <w:r w:rsidR="00926681" w:rsidRPr="00ED0774">
        <w:t xml:space="preserve"> </w:t>
      </w:r>
      <w:r w:rsidRPr="00ED0774">
        <w:t>ткани</w:t>
      </w:r>
      <w:r w:rsidR="00926681" w:rsidRPr="00ED0774">
        <w:t xml:space="preserve"> </w:t>
      </w:r>
      <w:r w:rsidRPr="00ED0774">
        <w:t>опухолевыми</w:t>
      </w:r>
      <w:r w:rsidR="00926681" w:rsidRPr="00ED0774">
        <w:t xml:space="preserve"> </w:t>
      </w:r>
      <w:r w:rsidRPr="00ED0774">
        <w:t>клетками</w:t>
      </w:r>
      <w:r w:rsidR="00926681" w:rsidRPr="00ED0774">
        <w:t xml:space="preserve"> </w:t>
      </w:r>
      <w:r w:rsidRPr="00ED0774">
        <w:t>(анемия,</w:t>
      </w:r>
      <w:r w:rsidR="00926681" w:rsidRPr="00ED0774">
        <w:t xml:space="preserve"> </w:t>
      </w:r>
      <w:r w:rsidRPr="00ED0774">
        <w:t>тромбоцитопения,</w:t>
      </w:r>
      <w:r w:rsidR="00926681" w:rsidRPr="00ED0774">
        <w:t xml:space="preserve"> </w:t>
      </w:r>
      <w:r w:rsidRPr="00ED0774">
        <w:t>гранулоцитопения),</w:t>
      </w:r>
      <w:r w:rsidR="00926681" w:rsidRPr="00ED0774">
        <w:t xml:space="preserve"> </w:t>
      </w:r>
      <w:r w:rsidRPr="00ED0774">
        <w:t>инфильтрацией</w:t>
      </w:r>
      <w:r w:rsidR="00926681" w:rsidRPr="00ED0774">
        <w:t xml:space="preserve"> </w:t>
      </w:r>
      <w:r w:rsidRPr="00ED0774">
        <w:t>ими</w:t>
      </w:r>
      <w:r w:rsidR="00926681" w:rsidRPr="00ED0774">
        <w:t xml:space="preserve"> </w:t>
      </w:r>
      <w:r w:rsidRPr="00ED0774">
        <w:t>различных</w:t>
      </w:r>
      <w:r w:rsidR="00926681" w:rsidRPr="00ED0774">
        <w:t xml:space="preserve"> </w:t>
      </w:r>
      <w:r w:rsidRPr="00ED0774">
        <w:t>органов</w:t>
      </w:r>
      <w:r w:rsidR="00926681" w:rsidRPr="00ED0774">
        <w:t xml:space="preserve"> </w:t>
      </w:r>
      <w:r w:rsidRPr="00ED0774">
        <w:t>и</w:t>
      </w:r>
      <w:r w:rsidR="00926681" w:rsidRPr="00ED0774">
        <w:t xml:space="preserve"> </w:t>
      </w:r>
      <w:r w:rsidRPr="00ED0774">
        <w:t>продукцией</w:t>
      </w:r>
      <w:r w:rsidR="00926681" w:rsidRPr="00ED0774">
        <w:t xml:space="preserve"> </w:t>
      </w:r>
      <w:r w:rsidRPr="00ED0774">
        <w:t>различных</w:t>
      </w:r>
      <w:r w:rsidR="00926681" w:rsidRPr="00ED0774">
        <w:t xml:space="preserve"> </w:t>
      </w:r>
      <w:r w:rsidRPr="00ED0774">
        <w:t>цитокинов</w:t>
      </w:r>
      <w:r w:rsidR="00926681" w:rsidRPr="00ED0774">
        <w:t xml:space="preserve"> </w:t>
      </w:r>
      <w:r w:rsidR="00EF57AE" w:rsidRPr="00ED0774">
        <w:fldChar w:fldCharType="begin" w:fldLock="1"/>
      </w:r>
      <w:r w:rsidR="00907AA0" w:rsidRPr="00ED0774">
        <w:instrText>ADDIN CSL_CITATION {"citationItems":[{"id":"ITEM-1","itemData":{"ISSN":"0030-9982","PMID":"29256526","abstract":"OBJECTIVE To analyse a decade-long pattern of clinical presentation of acute myeloid leukaemia patients and compare it with contemporary data. METHODS The retrospective cohort study was conducted at the National Institute of Blood Diseases and Bone Marrow Transplantation, Karachi, and comprised of medical record of acute myeloid leukaemia patients from March 2006 to October 2016. Data noted age at presentation, gender, medical history, physical examination, blood and bone marrow investigations such as, haemoglobin levels, blood cell count myeloperoxidase activity, periodic acid-Schiff and reticulin staining as well as final diagnosis. Comparison, where possible, was done with contemporary literature. SPSS 19 was used for data analysis. RESULTS Of the 626 subjects, 248(39.6%) were females and 378(60.4%) males. The overall mean age was 35.3±17.1 years. The most common age group was 15-40 years with 354(56.5%) patients. The most common subtype was acute myeloid leukaemia with maturation 183(33.6%). Myeloperoxidase activity was positive for the majority of the acute myeloid leukaemia patients. Periodic acid-Schiff test, done on only selected patients, was mostly negative. Reticulin staining was positive for 113(65.3%) patients. The most common presenting complaints were fever 266(71.9%) and weakness 168(45.4%). Mean haemoglobin and red blood cell count were 8.3 ± 2.4 g/dL and 2.9 ± 1.2 1012/L, respectively. CONCLUSIONS Acute myeloid leukaemia was found to be a highly variable disease that presented with non-specific signs and symptoms.","author":[{"dropping-particle":"","family":"Kulsoom","given":"Bibi","non-dropping-particle":"","parse-names":false,"suffix":""},{"dropping-particle":"","family":"Shamsi","given":"Tahir Sultan","non-dropping-particle":"","parse-names":false,"suffix":""},{"dropping-particle":"","family":"Ahmed","given":"Nikhat","non-dropping-particle":"","parse-names":false,"suffix":""},{"dropping-particle":"","family":"Hasnain","given":"Syed Nazrul","non-dropping-particle":"","parse-names":false,"suffix":""}],"container-title":"JPMA. The Journal of the Pakistan Medical Association","id":"ITEM-1","issue":"12","issued":{"date-parts":[["2017","12"]]},"page":"1837-1842","title":"Clinical presentation of acute myeloid leukaemia - A decade-long institutional follow-up.","type":"article-journal","volume":"67"},"uris":["http://www.mendeley.com/documents/?uuid=bca9de80-9f2b-3219-8c68-c21366e1bb85"]}],"mendeley":{"formattedCitation":"[9]","plainTextFormattedCitation":"[9]","previouslyFormattedCitation":"[9]"},"properties":{"noteIndex":0},"schema":"https://github.com/citation-style-language/schema/raw/master/csl-citation.json"}</w:instrText>
      </w:r>
      <w:r w:rsidR="00EF57AE" w:rsidRPr="00ED0774">
        <w:fldChar w:fldCharType="separate"/>
      </w:r>
      <w:r w:rsidR="00907AA0" w:rsidRPr="00ED0774">
        <w:rPr>
          <w:noProof/>
        </w:rPr>
        <w:t>[9]</w:t>
      </w:r>
      <w:r w:rsidR="00EF57AE" w:rsidRPr="00ED0774">
        <w:fldChar w:fldCharType="end"/>
      </w:r>
      <w:r w:rsidRPr="00ED0774">
        <w:t>.</w:t>
      </w:r>
      <w:r w:rsidR="00926681" w:rsidRPr="00ED0774">
        <w:t xml:space="preserve"> </w:t>
      </w:r>
      <w:r w:rsidRPr="00ED0774">
        <w:t>Дебют</w:t>
      </w:r>
      <w:r w:rsidR="00926681" w:rsidRPr="00ED0774">
        <w:t xml:space="preserve"> </w:t>
      </w:r>
      <w:r w:rsidRPr="00ED0774">
        <w:t>ОМЛ</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острым</w:t>
      </w:r>
      <w:r w:rsidR="00926681" w:rsidRPr="00ED0774">
        <w:t xml:space="preserve"> </w:t>
      </w:r>
      <w:r w:rsidRPr="00ED0774">
        <w:t>cо</w:t>
      </w:r>
      <w:r w:rsidR="00926681" w:rsidRPr="00ED0774">
        <w:t xml:space="preserve"> </w:t>
      </w:r>
      <w:r w:rsidRPr="00ED0774">
        <w:t>значительным</w:t>
      </w:r>
      <w:r w:rsidR="00926681" w:rsidRPr="00ED0774">
        <w:t xml:space="preserve"> </w:t>
      </w:r>
      <w:r w:rsidRPr="00ED0774">
        <w:t>повышением</w:t>
      </w:r>
      <w:r w:rsidR="00926681" w:rsidRPr="00ED0774">
        <w:t xml:space="preserve"> </w:t>
      </w:r>
      <w:r w:rsidRPr="00ED0774">
        <w:t>температуры</w:t>
      </w:r>
      <w:r w:rsidR="00926681" w:rsidRPr="00ED0774">
        <w:t xml:space="preserve"> </w:t>
      </w:r>
      <w:r w:rsidRPr="00ED0774">
        <w:t>тела,</w:t>
      </w:r>
      <w:r w:rsidR="00926681" w:rsidRPr="00ED0774">
        <w:t xml:space="preserve"> </w:t>
      </w:r>
      <w:r w:rsidRPr="00ED0774">
        <w:t>резкой</w:t>
      </w:r>
      <w:r w:rsidR="00926681" w:rsidRPr="00ED0774">
        <w:t xml:space="preserve"> </w:t>
      </w:r>
      <w:r w:rsidRPr="00ED0774">
        <w:t>слабостью,</w:t>
      </w:r>
      <w:r w:rsidR="00926681" w:rsidRPr="00ED0774">
        <w:t xml:space="preserve"> </w:t>
      </w:r>
      <w:r w:rsidRPr="00ED0774">
        <w:t>интоксикацией,</w:t>
      </w:r>
      <w:r w:rsidR="00926681" w:rsidRPr="00ED0774">
        <w:t xml:space="preserve"> </w:t>
      </w:r>
      <w:r w:rsidRPr="00ED0774">
        <w:t>кровоточивостью,</w:t>
      </w:r>
      <w:r w:rsidR="00926681" w:rsidRPr="00ED0774">
        <w:t xml:space="preserve"> </w:t>
      </w:r>
      <w:r w:rsidRPr="00ED0774">
        <w:t>тяжелыми</w:t>
      </w:r>
      <w:r w:rsidR="00926681" w:rsidRPr="00ED0774">
        <w:t xml:space="preserve"> </w:t>
      </w:r>
      <w:r w:rsidRPr="00ED0774">
        <w:t>инфекциями.</w:t>
      </w:r>
      <w:r w:rsidR="00926681" w:rsidRPr="00ED0774">
        <w:t xml:space="preserve"> </w:t>
      </w:r>
      <w:r w:rsidRPr="00ED0774">
        <w:t>Однако</w:t>
      </w:r>
      <w:r w:rsidR="00926681" w:rsidRPr="00ED0774">
        <w:t xml:space="preserve"> </w:t>
      </w:r>
      <w:r w:rsidRPr="00ED0774">
        <w:t>нередко</w:t>
      </w:r>
      <w:r w:rsidR="00926681" w:rsidRPr="00ED0774">
        <w:t xml:space="preserve"> </w:t>
      </w:r>
      <w:r w:rsidRPr="00ED0774">
        <w:t>диагноз</w:t>
      </w:r>
      <w:r w:rsidR="00926681" w:rsidRPr="00ED0774">
        <w:t xml:space="preserve"> </w:t>
      </w:r>
      <w:r w:rsidRPr="00ED0774">
        <w:t>устанавливают</w:t>
      </w:r>
      <w:r w:rsidR="00926681" w:rsidRPr="00ED0774">
        <w:t xml:space="preserve"> </w:t>
      </w:r>
      <w:r w:rsidRPr="00ED0774">
        <w:t>случайно</w:t>
      </w:r>
      <w:r w:rsidR="00926681" w:rsidRPr="00ED0774">
        <w:t xml:space="preserve"> </w:t>
      </w:r>
      <w:r w:rsidRPr="00ED0774">
        <w:t>при</w:t>
      </w:r>
      <w:r w:rsidR="00926681" w:rsidRPr="00ED0774">
        <w:t xml:space="preserve"> </w:t>
      </w:r>
      <w:r w:rsidRPr="00ED0774">
        <w:t>профилактическом</w:t>
      </w:r>
      <w:r w:rsidR="00926681" w:rsidRPr="00ED0774">
        <w:t xml:space="preserve"> </w:t>
      </w:r>
      <w:r w:rsidRPr="00ED0774">
        <w:t>осмотре</w:t>
      </w:r>
      <w:r w:rsidR="00926681" w:rsidRPr="00ED0774">
        <w:t xml:space="preserve"> </w:t>
      </w:r>
      <w:r w:rsidRPr="00ED0774">
        <w:t>или</w:t>
      </w:r>
      <w:r w:rsidR="00926681" w:rsidRPr="00ED0774">
        <w:t xml:space="preserve"> </w:t>
      </w:r>
      <w:r w:rsidRPr="00ED0774">
        <w:t>в</w:t>
      </w:r>
      <w:r w:rsidR="00926681" w:rsidRPr="00ED0774">
        <w:t xml:space="preserve"> </w:t>
      </w:r>
      <w:r w:rsidRPr="00ED0774">
        <w:t>случае</w:t>
      </w:r>
      <w:r w:rsidR="00926681" w:rsidRPr="00ED0774">
        <w:t xml:space="preserve"> </w:t>
      </w:r>
      <w:r w:rsidRPr="00ED0774">
        <w:t>госпитализации</w:t>
      </w:r>
      <w:r w:rsidR="00926681" w:rsidRPr="00ED0774">
        <w:t xml:space="preserve"> </w:t>
      </w:r>
      <w:r w:rsidRPr="00ED0774">
        <w:t>по</w:t>
      </w:r>
      <w:r w:rsidR="00926681" w:rsidRPr="00ED0774">
        <w:t xml:space="preserve"> </w:t>
      </w:r>
      <w:r w:rsidRPr="00ED0774">
        <w:t>другой</w:t>
      </w:r>
      <w:r w:rsidR="00926681" w:rsidRPr="00ED0774">
        <w:t xml:space="preserve"> </w:t>
      </w:r>
      <w:r w:rsidRPr="00ED0774">
        <w:t>причине.</w:t>
      </w:r>
      <w:r w:rsidR="00926681" w:rsidRPr="00ED0774">
        <w:t xml:space="preserve"> </w:t>
      </w:r>
      <w:r w:rsidRPr="00ED0774">
        <w:t>У</w:t>
      </w:r>
      <w:r w:rsidR="00926681" w:rsidRPr="00ED0774">
        <w:t xml:space="preserve"> </w:t>
      </w:r>
      <w:r w:rsidRPr="00ED0774">
        <w:t>пожилых</w:t>
      </w:r>
      <w:r w:rsidR="00926681" w:rsidRPr="00ED0774">
        <w:t xml:space="preserve"> </w:t>
      </w:r>
      <w:r w:rsidR="00C0487D" w:rsidRPr="00ED0774">
        <w:t>пациентов</w:t>
      </w:r>
      <w:r w:rsidR="00926681" w:rsidRPr="00ED0774">
        <w:t xml:space="preserve"> </w:t>
      </w:r>
      <w:r w:rsidRPr="00ED0774">
        <w:t>нередко</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анемизации</w:t>
      </w:r>
      <w:r w:rsidR="00926681" w:rsidRPr="00ED0774">
        <w:t xml:space="preserve"> </w:t>
      </w:r>
      <w:r w:rsidRPr="00ED0774">
        <w:t>появляется</w:t>
      </w:r>
      <w:r w:rsidR="00926681" w:rsidRPr="00ED0774">
        <w:t xml:space="preserve"> </w:t>
      </w:r>
      <w:r w:rsidRPr="00ED0774">
        <w:t>или</w:t>
      </w:r>
      <w:r w:rsidR="00926681" w:rsidRPr="00ED0774">
        <w:t xml:space="preserve"> </w:t>
      </w:r>
      <w:r w:rsidRPr="00ED0774">
        <w:t>усугубляется</w:t>
      </w:r>
      <w:r w:rsidR="00926681" w:rsidRPr="00ED0774">
        <w:t xml:space="preserve"> </w:t>
      </w:r>
      <w:r w:rsidRPr="00ED0774">
        <w:t>стенокардия,</w:t>
      </w:r>
      <w:r w:rsidR="00926681" w:rsidRPr="00ED0774">
        <w:t xml:space="preserve"> </w:t>
      </w:r>
      <w:r w:rsidRPr="00ED0774">
        <w:t>возникают</w:t>
      </w:r>
      <w:r w:rsidR="00926681" w:rsidRPr="00ED0774">
        <w:t xml:space="preserve"> </w:t>
      </w:r>
      <w:r w:rsidRPr="00ED0774">
        <w:t>нарушения</w:t>
      </w:r>
      <w:r w:rsidR="00926681" w:rsidRPr="00ED0774">
        <w:t xml:space="preserve"> </w:t>
      </w:r>
      <w:r w:rsidRPr="00ED0774">
        <w:t>ритма,</w:t>
      </w:r>
      <w:r w:rsidR="00926681" w:rsidRPr="00ED0774">
        <w:t xml:space="preserve"> </w:t>
      </w:r>
      <w:r w:rsidRPr="00ED0774">
        <w:t>в</w:t>
      </w:r>
      <w:r w:rsidR="00926681" w:rsidRPr="00ED0774">
        <w:t xml:space="preserve"> </w:t>
      </w:r>
      <w:r w:rsidRPr="00ED0774">
        <w:t>связи</w:t>
      </w:r>
      <w:r w:rsidR="00926681" w:rsidRPr="00ED0774">
        <w:t xml:space="preserve"> </w:t>
      </w:r>
      <w:r w:rsidRPr="00ED0774">
        <w:t>с</w:t>
      </w:r>
      <w:r w:rsidR="00926681" w:rsidRPr="00ED0774">
        <w:t xml:space="preserve"> </w:t>
      </w:r>
      <w:r w:rsidRPr="00ED0774">
        <w:t>чем</w:t>
      </w:r>
      <w:r w:rsidR="00926681" w:rsidRPr="00ED0774">
        <w:t xml:space="preserve"> </w:t>
      </w:r>
      <w:r w:rsidRPr="00ED0774">
        <w:t>их</w:t>
      </w:r>
      <w:r w:rsidR="00926681" w:rsidRPr="00ED0774">
        <w:t xml:space="preserve"> </w:t>
      </w:r>
      <w:r w:rsidRPr="00ED0774">
        <w:t>госпитализируют</w:t>
      </w:r>
      <w:r w:rsidR="00926681" w:rsidRPr="00ED0774">
        <w:t xml:space="preserve"> </w:t>
      </w:r>
      <w:r w:rsidRPr="00ED0774">
        <w:t>в</w:t>
      </w:r>
      <w:r w:rsidR="00926681" w:rsidRPr="00ED0774">
        <w:t xml:space="preserve"> </w:t>
      </w:r>
      <w:r w:rsidRPr="00ED0774">
        <w:t>кардиологическое</w:t>
      </w:r>
      <w:r w:rsidR="00926681" w:rsidRPr="00ED0774">
        <w:t xml:space="preserve"> </w:t>
      </w:r>
      <w:r w:rsidRPr="00ED0774">
        <w:t>отделение.</w:t>
      </w:r>
    </w:p>
    <w:p w14:paraId="10B0C436" w14:textId="77777777" w:rsidR="006E5861" w:rsidRPr="00ED0774" w:rsidRDefault="00D80AC9" w:rsidP="00705E68">
      <w:pPr>
        <w:pStyle w:val="afd"/>
        <w:spacing w:beforeAutospacing="0" w:afterAutospacing="0" w:line="360" w:lineRule="auto"/>
        <w:ind w:firstLine="709"/>
        <w:contextualSpacing/>
        <w:divId w:val="659507628"/>
      </w:pPr>
      <w:r w:rsidRPr="00ED0774">
        <w:t>При</w:t>
      </w:r>
      <w:r w:rsidR="00926681" w:rsidRPr="00ED0774">
        <w:t xml:space="preserve"> </w:t>
      </w:r>
      <w:r w:rsidRPr="00ED0774">
        <w:t>объективном</w:t>
      </w:r>
      <w:r w:rsidR="00926681" w:rsidRPr="00ED0774">
        <w:t xml:space="preserve"> </w:t>
      </w:r>
      <w:r w:rsidRPr="00ED0774">
        <w:t>обследовании</w:t>
      </w:r>
      <w:r w:rsidR="00926681" w:rsidRPr="00ED0774">
        <w:t xml:space="preserve"> </w:t>
      </w:r>
      <w:r w:rsidRPr="00ED0774">
        <w:t>может</w:t>
      </w:r>
      <w:r w:rsidR="00926681" w:rsidRPr="00ED0774">
        <w:t xml:space="preserve"> </w:t>
      </w:r>
      <w:r w:rsidRPr="00ED0774">
        <w:t>не</w:t>
      </w:r>
      <w:r w:rsidR="00926681" w:rsidRPr="00ED0774">
        <w:t xml:space="preserve"> </w:t>
      </w:r>
      <w:r w:rsidRPr="00ED0774">
        <w:t>наблюдаться</w:t>
      </w:r>
      <w:r w:rsidR="00926681" w:rsidRPr="00ED0774">
        <w:t xml:space="preserve"> </w:t>
      </w:r>
      <w:r w:rsidRPr="00ED0774">
        <w:t>никаких</w:t>
      </w:r>
      <w:r w:rsidR="00926681" w:rsidRPr="00ED0774">
        <w:t xml:space="preserve"> </w:t>
      </w:r>
      <w:r w:rsidRPr="00ED0774">
        <w:t>симптомов.</w:t>
      </w:r>
      <w:r w:rsidR="00926681" w:rsidRPr="00ED0774">
        <w:t xml:space="preserve"> </w:t>
      </w:r>
      <w:r w:rsidRPr="00ED0774">
        <w:t>Но</w:t>
      </w:r>
      <w:r w:rsidR="00926681" w:rsidRPr="00ED0774">
        <w:t xml:space="preserve"> </w:t>
      </w:r>
      <w:r w:rsidRPr="00ED0774">
        <w:t>довольно</w:t>
      </w:r>
      <w:r w:rsidR="00926681" w:rsidRPr="00ED0774">
        <w:t xml:space="preserve"> </w:t>
      </w:r>
      <w:r w:rsidRPr="00ED0774">
        <w:t>часто</w:t>
      </w:r>
      <w:r w:rsidR="00926681" w:rsidRPr="00ED0774">
        <w:t xml:space="preserve"> </w:t>
      </w:r>
      <w:r w:rsidRPr="00ED0774">
        <w:t>выявляется</w:t>
      </w:r>
      <w:r w:rsidR="00926681" w:rsidRPr="00ED0774">
        <w:t xml:space="preserve"> </w:t>
      </w:r>
      <w:r w:rsidRPr="00ED0774">
        <w:t>увеличение</w:t>
      </w:r>
      <w:r w:rsidR="00926681" w:rsidRPr="00ED0774">
        <w:t xml:space="preserve"> </w:t>
      </w:r>
      <w:r w:rsidRPr="00ED0774">
        <w:t>периферических</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печени,</w:t>
      </w:r>
      <w:r w:rsidR="00926681" w:rsidRPr="00ED0774">
        <w:t xml:space="preserve"> </w:t>
      </w:r>
      <w:r w:rsidRPr="00ED0774">
        <w:t>селезенки</w:t>
      </w:r>
      <w:r w:rsidR="00926681" w:rsidRPr="00ED0774">
        <w:t xml:space="preserve"> </w:t>
      </w:r>
      <w:r w:rsidRPr="00ED0774">
        <w:t>(что</w:t>
      </w:r>
      <w:r w:rsidR="00926681" w:rsidRPr="00ED0774">
        <w:t xml:space="preserve"> </w:t>
      </w:r>
      <w:r w:rsidRPr="00ED0774">
        <w:t>наиболее</w:t>
      </w:r>
      <w:r w:rsidR="00926681" w:rsidRPr="00ED0774">
        <w:t xml:space="preserve"> </w:t>
      </w:r>
      <w:r w:rsidRPr="00ED0774">
        <w:t>характерно</w:t>
      </w:r>
      <w:r w:rsidR="00926681" w:rsidRPr="00ED0774">
        <w:t xml:space="preserve"> </w:t>
      </w:r>
      <w:r w:rsidRPr="00ED0774">
        <w:t>для</w:t>
      </w:r>
      <w:r w:rsidR="00926681" w:rsidRPr="00ED0774">
        <w:t xml:space="preserve"> </w:t>
      </w:r>
      <w:r w:rsidR="00C27B86" w:rsidRPr="00ED0774">
        <w:t>миеломоно-</w:t>
      </w:r>
      <w:r w:rsidR="00926681" w:rsidRPr="00ED0774">
        <w:t xml:space="preserve"> </w:t>
      </w:r>
      <w:r w:rsidR="00C27B86" w:rsidRPr="00ED0774">
        <w:t>и</w:t>
      </w:r>
      <w:r w:rsidR="00926681" w:rsidRPr="00ED0774">
        <w:t xml:space="preserve"> </w:t>
      </w:r>
      <w:r w:rsidRPr="00ED0774">
        <w:t>монобластно</w:t>
      </w:r>
      <w:r w:rsidR="00874C97" w:rsidRPr="00ED0774">
        <w:t>го</w:t>
      </w:r>
      <w:r w:rsidR="00926681" w:rsidRPr="00ED0774">
        <w:t xml:space="preserve"> </w:t>
      </w:r>
      <w:r w:rsidRPr="00ED0774">
        <w:t>лейкоз</w:t>
      </w:r>
      <w:r w:rsidR="00874C97" w:rsidRPr="00ED0774">
        <w:t>а</w:t>
      </w:r>
      <w:r w:rsidRPr="00ED0774">
        <w:t>),</w:t>
      </w:r>
      <w:r w:rsidR="00926681" w:rsidRPr="00ED0774">
        <w:t xml:space="preserve"> </w:t>
      </w:r>
      <w:r w:rsidRPr="00ED0774">
        <w:t>гиперплазия</w:t>
      </w:r>
      <w:r w:rsidR="00926681" w:rsidRPr="00ED0774">
        <w:t xml:space="preserve"> </w:t>
      </w:r>
      <w:r w:rsidRPr="00ED0774">
        <w:t>десен</w:t>
      </w:r>
      <w:r w:rsidR="00926681" w:rsidRPr="00ED0774">
        <w:t xml:space="preserve"> </w:t>
      </w:r>
      <w:r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инфильтрация</w:t>
      </w:r>
      <w:r w:rsidR="00926681" w:rsidRPr="00ED0774">
        <w:t xml:space="preserve"> </w:t>
      </w:r>
      <w:r w:rsidRPr="00ED0774">
        <w:t>кожи</w:t>
      </w:r>
      <w:r w:rsidR="00926681" w:rsidRPr="00ED0774">
        <w:t xml:space="preserve"> </w:t>
      </w:r>
      <w:r w:rsidRPr="00ED0774">
        <w:t>(</w:t>
      </w:r>
      <w:r w:rsidR="00874C97"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геморрагический</w:t>
      </w:r>
      <w:r w:rsidR="00926681" w:rsidRPr="00ED0774">
        <w:t xml:space="preserve"> </w:t>
      </w:r>
      <w:r w:rsidRPr="00ED0774">
        <w:t>синдром</w:t>
      </w:r>
      <w:r w:rsidR="00926681" w:rsidRPr="00ED0774">
        <w:t xml:space="preserve"> </w:t>
      </w:r>
      <w:r w:rsidRPr="00ED0774">
        <w:t>различной</w:t>
      </w:r>
      <w:r w:rsidR="00926681" w:rsidRPr="00ED0774">
        <w:t xml:space="preserve"> </w:t>
      </w:r>
      <w:r w:rsidRPr="00ED0774">
        <w:t>степени</w:t>
      </w:r>
      <w:r w:rsidR="00926681" w:rsidRPr="00ED0774">
        <w:t xml:space="preserve"> </w:t>
      </w:r>
      <w:r w:rsidRPr="00ED0774">
        <w:t>тяжести</w:t>
      </w:r>
      <w:r w:rsidR="00926681" w:rsidRPr="00ED0774">
        <w:t xml:space="preserve"> </w:t>
      </w:r>
      <w:r w:rsidR="00C27B86" w:rsidRPr="00ED0774">
        <w:t>(</w:t>
      </w:r>
      <w:r w:rsidRPr="00ED0774">
        <w:t>от</w:t>
      </w:r>
      <w:r w:rsidR="00926681" w:rsidRPr="00ED0774">
        <w:t xml:space="preserve"> </w:t>
      </w:r>
      <w:r w:rsidRPr="00ED0774">
        <w:t>петехиальных</w:t>
      </w:r>
      <w:r w:rsidR="00926681" w:rsidRPr="00ED0774">
        <w:t xml:space="preserve"> </w:t>
      </w:r>
      <w:r w:rsidRPr="00ED0774">
        <w:t>высыпаний</w:t>
      </w:r>
      <w:r w:rsidR="00926681" w:rsidRPr="00ED0774">
        <w:t xml:space="preserve"> </w:t>
      </w:r>
      <w:r w:rsidRPr="00ED0774">
        <w:t>до</w:t>
      </w:r>
      <w:r w:rsidR="00926681" w:rsidRPr="00ED0774">
        <w:t xml:space="preserve"> </w:t>
      </w:r>
      <w:r w:rsidRPr="00ED0774">
        <w:t>тяжелых</w:t>
      </w:r>
      <w:r w:rsidR="00926681" w:rsidRPr="00ED0774">
        <w:t xml:space="preserve"> </w:t>
      </w:r>
      <w:r w:rsidRPr="00ED0774">
        <w:t>кровотечений</w:t>
      </w:r>
      <w:r w:rsidR="00C27B86" w:rsidRPr="00ED0774">
        <w:t>)</w:t>
      </w:r>
      <w:r w:rsidRPr="00ED0774">
        <w:t>,</w:t>
      </w:r>
      <w:r w:rsidR="00926681" w:rsidRPr="00ED0774">
        <w:t xml:space="preserve"> </w:t>
      </w:r>
      <w:r w:rsidRPr="00ED0774">
        <w:t>боли</w:t>
      </w:r>
      <w:r w:rsidR="00926681" w:rsidRPr="00ED0774">
        <w:t xml:space="preserve"> </w:t>
      </w:r>
      <w:r w:rsidRPr="00ED0774">
        <w:t>в</w:t>
      </w:r>
      <w:r w:rsidR="00926681" w:rsidRPr="00ED0774">
        <w:t xml:space="preserve"> </w:t>
      </w:r>
      <w:r w:rsidRPr="00ED0774">
        <w:t>костях,</w:t>
      </w:r>
      <w:r w:rsidR="00926681" w:rsidRPr="00ED0774">
        <w:t xml:space="preserve"> </w:t>
      </w:r>
      <w:r w:rsidRPr="00ED0774">
        <w:t>артралгии,</w:t>
      </w:r>
      <w:r w:rsidR="00926681" w:rsidRPr="00ED0774">
        <w:t xml:space="preserve"> </w:t>
      </w:r>
      <w:r w:rsidRPr="00ED0774">
        <w:t>неврологическая</w:t>
      </w:r>
      <w:r w:rsidR="00926681" w:rsidRPr="00ED0774">
        <w:t xml:space="preserve"> </w:t>
      </w:r>
      <w:r w:rsidRPr="00ED0774">
        <w:t>симптоматика</w:t>
      </w:r>
      <w:r w:rsidR="00926681" w:rsidRPr="00ED0774">
        <w:t xml:space="preserve"> </w:t>
      </w:r>
      <w:r w:rsidRPr="00ED0774">
        <w:t>(менингеальные</w:t>
      </w:r>
      <w:r w:rsidR="00926681" w:rsidRPr="00ED0774">
        <w:t xml:space="preserve"> </w:t>
      </w:r>
      <w:r w:rsidRPr="00ED0774">
        <w:t>знаки</w:t>
      </w:r>
      <w:r w:rsidR="00926681" w:rsidRPr="00ED0774">
        <w:t xml:space="preserve"> </w:t>
      </w:r>
      <w:r w:rsidR="00C27B86" w:rsidRPr="00ED0774">
        <w:t>–</w:t>
      </w:r>
      <w:r w:rsidR="00926681" w:rsidRPr="00ED0774">
        <w:t xml:space="preserve"> </w:t>
      </w:r>
      <w:r w:rsidRPr="00ED0774">
        <w:t>головная</w:t>
      </w:r>
      <w:r w:rsidR="00926681" w:rsidRPr="00ED0774">
        <w:t xml:space="preserve"> </w:t>
      </w:r>
      <w:r w:rsidRPr="00ED0774">
        <w:t>боль,</w:t>
      </w:r>
      <w:r w:rsidR="00926681" w:rsidRPr="00ED0774">
        <w:t xml:space="preserve"> </w:t>
      </w:r>
      <w:r w:rsidRPr="00ED0774">
        <w:t>ригидность</w:t>
      </w:r>
      <w:r w:rsidR="00926681" w:rsidRPr="00ED0774">
        <w:t xml:space="preserve"> </w:t>
      </w:r>
      <w:r w:rsidRPr="00ED0774">
        <w:t>затылочных</w:t>
      </w:r>
      <w:r w:rsidR="00926681" w:rsidRPr="00ED0774">
        <w:t xml:space="preserve"> </w:t>
      </w:r>
      <w:r w:rsidRPr="00ED0774">
        <w:t>мышц,</w:t>
      </w:r>
      <w:r w:rsidR="00926681" w:rsidRPr="00ED0774">
        <w:t xml:space="preserve"> </w:t>
      </w:r>
      <w:r w:rsidRPr="00ED0774">
        <w:t>симптом</w:t>
      </w:r>
      <w:r w:rsidR="00926681" w:rsidRPr="00ED0774">
        <w:t xml:space="preserve"> </w:t>
      </w:r>
      <w:r w:rsidRPr="00ED0774">
        <w:t>Кернига,</w:t>
      </w:r>
      <w:r w:rsidR="00926681" w:rsidRPr="00ED0774">
        <w:t xml:space="preserve"> </w:t>
      </w:r>
      <w:r w:rsidRPr="00ED0774">
        <w:t>парез</w:t>
      </w:r>
      <w:r w:rsidR="00926681" w:rsidRPr="00ED0774">
        <w:t xml:space="preserve"> </w:t>
      </w:r>
      <w:r w:rsidRPr="00ED0774">
        <w:t>лицевого,</w:t>
      </w:r>
      <w:r w:rsidR="00926681" w:rsidRPr="00ED0774">
        <w:t xml:space="preserve"> </w:t>
      </w:r>
      <w:r w:rsidRPr="00ED0774">
        <w:t>глазодвигательного</w:t>
      </w:r>
      <w:r w:rsidR="00926681" w:rsidRPr="00ED0774">
        <w:t xml:space="preserve"> </w:t>
      </w:r>
      <w:r w:rsidRPr="00ED0774">
        <w:t>и</w:t>
      </w:r>
      <w:r w:rsidR="00926681" w:rsidRPr="00ED0774">
        <w:t xml:space="preserve"> </w:t>
      </w:r>
      <w:r w:rsidRPr="00ED0774">
        <w:t>других</w:t>
      </w:r>
      <w:r w:rsidR="00926681" w:rsidRPr="00ED0774">
        <w:t xml:space="preserve"> </w:t>
      </w:r>
      <w:r w:rsidRPr="00ED0774">
        <w:t>нервов,</w:t>
      </w:r>
      <w:r w:rsidR="00926681" w:rsidRPr="00ED0774">
        <w:t xml:space="preserve"> </w:t>
      </w:r>
      <w:r w:rsidRPr="00ED0774">
        <w:t>парезы</w:t>
      </w:r>
      <w:r w:rsidR="00926681" w:rsidRPr="00ED0774">
        <w:t xml:space="preserve"> </w:t>
      </w:r>
      <w:r w:rsidRPr="00ED0774">
        <w:t>нижних</w:t>
      </w:r>
      <w:r w:rsidR="00926681" w:rsidRPr="00ED0774">
        <w:t xml:space="preserve"> </w:t>
      </w:r>
      <w:r w:rsidRPr="00ED0774">
        <w:t>конечностей</w:t>
      </w:r>
      <w:r w:rsidR="00926681" w:rsidRPr="00ED0774">
        <w:t xml:space="preserve"> </w:t>
      </w:r>
      <w:r w:rsidRPr="00ED0774">
        <w:t>и</w:t>
      </w:r>
      <w:r w:rsidR="00926681" w:rsidRPr="00ED0774">
        <w:t xml:space="preserve"> </w:t>
      </w:r>
      <w:r w:rsidRPr="00ED0774">
        <w:t>т.д.).</w:t>
      </w:r>
      <w:r w:rsidR="00926681" w:rsidRPr="00ED0774">
        <w:t xml:space="preserve"> </w:t>
      </w:r>
      <w:r w:rsidRPr="00ED0774">
        <w:t>В</w:t>
      </w:r>
      <w:r w:rsidR="00926681" w:rsidRPr="00ED0774">
        <w:t xml:space="preserve"> </w:t>
      </w:r>
      <w:r w:rsidRPr="00ED0774">
        <w:t>анализах</w:t>
      </w:r>
      <w:r w:rsidR="00926681" w:rsidRPr="00ED0774">
        <w:t xml:space="preserve"> </w:t>
      </w:r>
      <w:r w:rsidRPr="00ED0774">
        <w:t>крови</w:t>
      </w:r>
      <w:r w:rsidR="00926681" w:rsidRPr="00ED0774">
        <w:t xml:space="preserve"> </w:t>
      </w:r>
      <w:r w:rsidRPr="00ED0774">
        <w:t>могут</w:t>
      </w:r>
      <w:r w:rsidR="00926681" w:rsidRPr="00ED0774">
        <w:t xml:space="preserve"> </w:t>
      </w:r>
      <w:r w:rsidRPr="00ED0774">
        <w:t>быть</w:t>
      </w:r>
      <w:r w:rsidR="00926681" w:rsidRPr="00ED0774">
        <w:t xml:space="preserve"> </w:t>
      </w:r>
      <w:r w:rsidRPr="00ED0774">
        <w:t>неспецифические</w:t>
      </w:r>
      <w:r w:rsidR="00926681" w:rsidRPr="00ED0774">
        <w:t xml:space="preserve"> </w:t>
      </w:r>
      <w:r w:rsidRPr="00ED0774">
        <w:t>изменения:</w:t>
      </w:r>
      <w:r w:rsidR="00926681" w:rsidRPr="00ED0774">
        <w:t xml:space="preserve"> </w:t>
      </w:r>
      <w:r w:rsidRPr="00ED0774">
        <w:t>трехростковая</w:t>
      </w:r>
      <w:r w:rsidR="00926681" w:rsidRPr="00ED0774">
        <w:t xml:space="preserve"> </w:t>
      </w:r>
      <w:r w:rsidRPr="00ED0774">
        <w:t>цитопения</w:t>
      </w:r>
      <w:r w:rsidR="00926681" w:rsidRPr="00ED0774">
        <w:t xml:space="preserve"> </w:t>
      </w:r>
      <w:r w:rsidRPr="00ED0774">
        <w:t>или</w:t>
      </w:r>
      <w:r w:rsidR="00926681" w:rsidRPr="00ED0774">
        <w:t xml:space="preserve"> </w:t>
      </w:r>
      <w:r w:rsidRPr="00ED0774">
        <w:t>анемия,</w:t>
      </w:r>
      <w:r w:rsidR="00926681" w:rsidRPr="00ED0774">
        <w:t xml:space="preserve"> </w:t>
      </w:r>
      <w:r w:rsidRPr="00ED0774">
        <w:t>или</w:t>
      </w:r>
      <w:r w:rsidR="00926681" w:rsidRPr="00ED0774">
        <w:t xml:space="preserve"> </w:t>
      </w:r>
      <w:r w:rsidRPr="00ED0774">
        <w:t>только</w:t>
      </w:r>
      <w:r w:rsidR="00926681" w:rsidRPr="00ED0774">
        <w:t xml:space="preserve"> </w:t>
      </w:r>
      <w:r w:rsidRPr="00ED0774">
        <w:t>лейкопения</w:t>
      </w:r>
      <w:r w:rsidR="00926681" w:rsidRPr="00ED0774">
        <w:t xml:space="preserve"> </w:t>
      </w:r>
      <w:r w:rsidRPr="00ED0774">
        <w:t>или</w:t>
      </w:r>
      <w:r w:rsidR="00926681" w:rsidRPr="00ED0774">
        <w:t xml:space="preserve"> </w:t>
      </w:r>
      <w:r w:rsidRPr="00ED0774">
        <w:t>лейкоцитоз,</w:t>
      </w:r>
      <w:r w:rsidR="00926681" w:rsidRPr="00ED0774">
        <w:t xml:space="preserve"> </w:t>
      </w:r>
      <w:r w:rsidRPr="00ED0774">
        <w:t>или</w:t>
      </w:r>
      <w:r w:rsidR="00926681" w:rsidRPr="00ED0774">
        <w:t xml:space="preserve"> </w:t>
      </w:r>
      <w:r w:rsidRPr="00ED0774">
        <w:t>тромбоцитопения.</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могут</w:t>
      </w:r>
      <w:r w:rsidR="00926681" w:rsidRPr="00ED0774">
        <w:t xml:space="preserve"> </w:t>
      </w:r>
      <w:r w:rsidRPr="00ED0774">
        <w:t>не</w:t>
      </w:r>
      <w:r w:rsidR="00926681" w:rsidRPr="00ED0774">
        <w:t xml:space="preserve"> </w:t>
      </w:r>
      <w:r w:rsidRPr="00ED0774">
        <w:t>определяться</w:t>
      </w:r>
      <w:r w:rsidR="00926681" w:rsidRPr="00ED0774">
        <w:t xml:space="preserve"> </w:t>
      </w:r>
      <w:r w:rsidRPr="00ED0774">
        <w:t>в</w:t>
      </w:r>
      <w:r w:rsidR="00926681" w:rsidRPr="00ED0774">
        <w:t xml:space="preserve"> </w:t>
      </w:r>
      <w:r w:rsidRPr="00ED0774">
        <w:t>анализе</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наоборот,</w:t>
      </w:r>
      <w:r w:rsidR="00926681" w:rsidRPr="00ED0774">
        <w:t xml:space="preserve"> </w:t>
      </w:r>
      <w:r w:rsidRPr="00ED0774">
        <w:t>составлять</w:t>
      </w:r>
      <w:r w:rsidR="00926681" w:rsidRPr="00ED0774">
        <w:t xml:space="preserve"> </w:t>
      </w:r>
      <w:r w:rsidRPr="00ED0774">
        <w:t>90</w:t>
      </w:r>
      <w:r w:rsidR="00C27B86" w:rsidRPr="00ED0774">
        <w:t>–</w:t>
      </w:r>
      <w:r w:rsidRPr="00ED0774">
        <w:t>95</w:t>
      </w:r>
      <w:r w:rsidR="00926681" w:rsidRPr="00ED0774">
        <w:t xml:space="preserve"> </w:t>
      </w:r>
      <w:r w:rsidRPr="00ED0774">
        <w:t>%</w:t>
      </w:r>
      <w:r w:rsidR="00926681" w:rsidRPr="00ED0774">
        <w:t xml:space="preserve"> </w:t>
      </w:r>
      <w:r w:rsidRPr="00ED0774">
        <w:t>всех</w:t>
      </w:r>
      <w:r w:rsidR="00926681" w:rsidRPr="00ED0774">
        <w:t xml:space="preserve"> </w:t>
      </w:r>
      <w:r w:rsidRPr="00ED0774">
        <w:t>лейкоцитов.</w:t>
      </w:r>
      <w:r w:rsidR="00926681" w:rsidRPr="00ED0774">
        <w:t xml:space="preserve"> </w:t>
      </w:r>
      <w:r w:rsidRPr="00ED0774">
        <w:t>Количество</w:t>
      </w:r>
      <w:r w:rsidR="00926681" w:rsidRPr="00ED0774">
        <w:t xml:space="preserve"> </w:t>
      </w:r>
      <w:r w:rsidRPr="00ED0774">
        <w:t>лейкоцитов</w:t>
      </w:r>
      <w:r w:rsidR="00926681" w:rsidRPr="00ED0774">
        <w:t xml:space="preserve"> </w:t>
      </w:r>
      <w:r w:rsidRPr="00ED0774">
        <w:t>также</w:t>
      </w:r>
      <w:r w:rsidR="00926681" w:rsidRPr="00ED0774">
        <w:t xml:space="preserve"> </w:t>
      </w:r>
      <w:r w:rsidRPr="00ED0774">
        <w:t>варьирует</w:t>
      </w:r>
      <w:r w:rsidR="00926681" w:rsidRPr="00ED0774">
        <w:t xml:space="preserve"> </w:t>
      </w:r>
      <w:r w:rsidRPr="00ED0774">
        <w:t>от</w:t>
      </w:r>
      <w:r w:rsidR="00926681" w:rsidRPr="00ED0774">
        <w:t xml:space="preserve"> </w:t>
      </w:r>
      <w:r w:rsidRPr="00ED0774">
        <w:t>менее</w:t>
      </w:r>
      <w:r w:rsidR="00926681" w:rsidRPr="00ED0774">
        <w:t xml:space="preserve"> </w:t>
      </w:r>
      <w:r w:rsidRPr="00ED0774">
        <w:t>1,0</w:t>
      </w:r>
      <w:r w:rsidR="00926681" w:rsidRPr="00ED0774">
        <w:t xml:space="preserve"> </w:t>
      </w:r>
      <w:r w:rsidRPr="00ED0774">
        <w:t>до</w:t>
      </w:r>
      <w:r w:rsidR="00926681" w:rsidRPr="00ED0774">
        <w:t xml:space="preserve"> </w:t>
      </w:r>
      <w:r w:rsidRPr="00ED0774">
        <w:t>200</w:t>
      </w:r>
      <w:r w:rsidR="00C27B86" w:rsidRPr="00ED0774">
        <w:t>–</w:t>
      </w:r>
      <w:r w:rsidRPr="00ED0774">
        <w:t>300</w:t>
      </w:r>
      <w:r w:rsidR="00926681" w:rsidRPr="00ED0774">
        <w:t xml:space="preserve"> </w:t>
      </w:r>
      <w:r w:rsidR="00C27B86"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Примерно</w:t>
      </w:r>
      <w:r w:rsidR="00926681" w:rsidRPr="00ED0774">
        <w:t xml:space="preserve"> </w:t>
      </w:r>
      <w:r w:rsidRPr="00ED0774">
        <w:t>в</w:t>
      </w:r>
      <w:r w:rsidR="00926681" w:rsidRPr="00ED0774">
        <w:t xml:space="preserve"> </w:t>
      </w:r>
      <w:r w:rsidRPr="00ED0774">
        <w:t>15</w:t>
      </w:r>
      <w:r w:rsidR="00926681" w:rsidRPr="00ED0774">
        <w:t xml:space="preserve"> </w:t>
      </w:r>
      <w:r w:rsidRPr="00ED0774">
        <w:t>%</w:t>
      </w:r>
      <w:r w:rsidR="00926681" w:rsidRPr="00ED0774">
        <w:t xml:space="preserve"> </w:t>
      </w:r>
      <w:r w:rsidRPr="00ED0774">
        <w:t>случаев</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заболевания</w:t>
      </w:r>
      <w:r w:rsidR="00926681" w:rsidRPr="00ED0774">
        <w:t xml:space="preserve"> </w:t>
      </w:r>
      <w:r w:rsidRPr="00ED0774">
        <w:t>определяется</w:t>
      </w:r>
      <w:r w:rsidR="00926681" w:rsidRPr="00ED0774">
        <w:t xml:space="preserve"> </w:t>
      </w:r>
      <w:r w:rsidR="00874C97" w:rsidRPr="00ED0774">
        <w:t>лейкоцитоз</w:t>
      </w:r>
      <w:r w:rsidR="00926681" w:rsidRPr="00ED0774">
        <w:t xml:space="preserve"> </w:t>
      </w:r>
      <w:r w:rsidR="00C27B86" w:rsidRPr="00ED0774">
        <w:t>&gt;</w:t>
      </w:r>
      <w:r w:rsidRPr="00ED0774">
        <w:t>100</w:t>
      </w:r>
      <w:r w:rsidR="00926681" w:rsidRPr="00ED0774">
        <w:t xml:space="preserve"> </w:t>
      </w:r>
      <w:r w:rsidR="00C27B86" w:rsidRPr="00ED0774">
        <w:sym w:font="Symbol" w:char="F0B4"/>
      </w:r>
      <w:r w:rsidR="00926681" w:rsidRPr="00ED0774">
        <w:t xml:space="preserve"> </w:t>
      </w:r>
      <w:r w:rsidRPr="00ED0774">
        <w:t>10</w:t>
      </w:r>
      <w:r w:rsidRPr="00ED0774">
        <w:rPr>
          <w:vertAlign w:val="superscript"/>
        </w:rPr>
        <w:t>9</w:t>
      </w:r>
      <w:r w:rsidRPr="00ED0774">
        <w:t>/л.</w:t>
      </w:r>
    </w:p>
    <w:p w14:paraId="68640576" w14:textId="77777777" w:rsidR="006E5861" w:rsidRPr="00ED0774" w:rsidRDefault="00D80AC9" w:rsidP="00705E68">
      <w:pPr>
        <w:pStyle w:val="afd"/>
        <w:spacing w:beforeAutospacing="0" w:afterAutospacing="0" w:line="360" w:lineRule="auto"/>
        <w:ind w:firstLine="709"/>
        <w:contextualSpacing/>
        <w:divId w:val="659507628"/>
      </w:pPr>
      <w:r w:rsidRPr="00ED0774">
        <w:t>Дифференциальная</w:t>
      </w:r>
      <w:r w:rsidR="00926681" w:rsidRPr="00ED0774">
        <w:t xml:space="preserve"> </w:t>
      </w:r>
      <w:r w:rsidRPr="00ED0774">
        <w:t>диагностика</w:t>
      </w:r>
      <w:r w:rsidR="00926681" w:rsidRPr="00ED0774">
        <w:t xml:space="preserve"> </w:t>
      </w:r>
      <w:r w:rsidRPr="00ED0774">
        <w:t>ОМЛ</w:t>
      </w:r>
      <w:r w:rsidR="00926681" w:rsidRPr="00ED0774">
        <w:t xml:space="preserve"> </w:t>
      </w:r>
      <w:r w:rsidRPr="00ED0774">
        <w:t>проста,</w:t>
      </w:r>
      <w:r w:rsidR="00926681" w:rsidRPr="00ED0774">
        <w:t xml:space="preserve"> </w:t>
      </w:r>
      <w:r w:rsidRPr="00ED0774">
        <w:t>поскольку,</w:t>
      </w:r>
      <w:r w:rsidR="00926681" w:rsidRPr="00ED0774">
        <w:t xml:space="preserve"> </w:t>
      </w:r>
      <w:r w:rsidRPr="00ED0774">
        <w:t>если</w:t>
      </w:r>
      <w:r w:rsidR="00926681" w:rsidRPr="00ED0774">
        <w:t xml:space="preserve"> </w:t>
      </w:r>
      <w:r w:rsidRPr="00ED0774">
        <w:t>есть</w:t>
      </w:r>
      <w:r w:rsidR="00926681" w:rsidRPr="00ED0774">
        <w:t xml:space="preserve"> </w:t>
      </w:r>
      <w:r w:rsidRPr="00ED0774">
        <w:t>его</w:t>
      </w:r>
      <w:r w:rsidR="00926681" w:rsidRPr="00ED0774">
        <w:t xml:space="preserve"> </w:t>
      </w:r>
      <w:r w:rsidRPr="00ED0774">
        <w:t>морфологическое</w:t>
      </w:r>
      <w:r w:rsidR="00926681" w:rsidRPr="00ED0774">
        <w:t xml:space="preserve"> </w:t>
      </w:r>
      <w:r w:rsidRPr="00ED0774">
        <w:t>подтверждение</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в</w:t>
      </w:r>
      <w:r w:rsidR="00926681" w:rsidRPr="00ED0774">
        <w:t xml:space="preserve"> </w:t>
      </w:r>
      <w:r w:rsidRPr="00ED0774">
        <w:t>пунктате</w:t>
      </w:r>
      <w:r w:rsidR="00926681" w:rsidRPr="00ED0774">
        <w:t xml:space="preserve"> </w:t>
      </w:r>
      <w:r w:rsidR="00874C97" w:rsidRPr="00ED0774">
        <w:t>и/</w:t>
      </w:r>
      <w:r w:rsidRPr="00ED0774">
        <w:t>или</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диагноз</w:t>
      </w:r>
      <w:r w:rsidR="00926681" w:rsidRPr="00ED0774">
        <w:t xml:space="preserve"> </w:t>
      </w:r>
      <w:r w:rsidRPr="00ED0774">
        <w:t>очевиден.</w:t>
      </w:r>
      <w:r w:rsidR="00926681" w:rsidRPr="00ED0774">
        <w:t xml:space="preserve"> </w:t>
      </w:r>
      <w:r w:rsidRPr="00ED0774">
        <w:t>Трудности</w:t>
      </w:r>
      <w:r w:rsidR="00926681" w:rsidRPr="00ED0774">
        <w:t xml:space="preserve"> </w:t>
      </w:r>
      <w:r w:rsidRPr="00ED0774">
        <w:t>возникают</w:t>
      </w:r>
      <w:r w:rsidR="00926681" w:rsidRPr="00ED0774">
        <w:t xml:space="preserve"> </w:t>
      </w:r>
      <w:r w:rsidRPr="00ED0774">
        <w:t>на</w:t>
      </w:r>
      <w:r w:rsidR="00926681" w:rsidRPr="00ED0774">
        <w:t xml:space="preserve"> </w:t>
      </w:r>
      <w:r w:rsidRPr="00ED0774">
        <w:t>первых</w:t>
      </w:r>
      <w:r w:rsidR="00926681" w:rsidRPr="00ED0774">
        <w:t xml:space="preserve"> </w:t>
      </w:r>
      <w:r w:rsidRPr="00ED0774">
        <w:t>этапах</w:t>
      </w:r>
      <w:r w:rsidR="00926681" w:rsidRPr="00ED0774">
        <w:t xml:space="preserve"> </w:t>
      </w:r>
      <w:r w:rsidR="00C27B86" w:rsidRPr="00ED0774">
        <w:t>–</w:t>
      </w:r>
      <w:r w:rsidR="00926681" w:rsidRPr="00ED0774">
        <w:t xml:space="preserve"> </w:t>
      </w:r>
      <w:r w:rsidRPr="00ED0774">
        <w:t>при</w:t>
      </w:r>
      <w:r w:rsidR="00926681" w:rsidRPr="00ED0774">
        <w:t xml:space="preserve"> </w:t>
      </w:r>
      <w:r w:rsidRPr="00ED0774">
        <w:t>анализе</w:t>
      </w:r>
      <w:r w:rsidR="00926681" w:rsidRPr="00ED0774">
        <w:t xml:space="preserve"> </w:t>
      </w:r>
      <w:r w:rsidRPr="00ED0774">
        <w:t>мазко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Pr="00ED0774">
        <w:t>когда</w:t>
      </w:r>
      <w:r w:rsidR="00926681" w:rsidRPr="00ED0774">
        <w:t xml:space="preserve"> </w:t>
      </w:r>
      <w:r w:rsidRPr="00ED0774">
        <w:t>бластных</w:t>
      </w:r>
      <w:r w:rsidR="00926681" w:rsidRPr="00ED0774">
        <w:t xml:space="preserve"> </w:t>
      </w:r>
      <w:r w:rsidRPr="00ED0774">
        <w:t>клеток</w:t>
      </w:r>
      <w:r w:rsidR="00926681" w:rsidRPr="00ED0774">
        <w:t xml:space="preserve"> </w:t>
      </w:r>
      <w:r w:rsidRPr="00ED0774">
        <w:t>нет.</w:t>
      </w:r>
      <w:r w:rsidR="00926681" w:rsidRPr="00ED0774">
        <w:t xml:space="preserve"> </w:t>
      </w:r>
      <w:r w:rsidRPr="00ED0774">
        <w:t>Увеличение</w:t>
      </w:r>
      <w:r w:rsidR="00926681" w:rsidRPr="00ED0774">
        <w:t xml:space="preserve"> </w:t>
      </w:r>
      <w:r w:rsidRPr="00ED0774">
        <w:t>числа</w:t>
      </w:r>
      <w:r w:rsidR="00926681" w:rsidRPr="00ED0774">
        <w:t xml:space="preserve"> </w:t>
      </w:r>
      <w:r w:rsidRPr="00ED0774">
        <w:t>лейкоцитов</w:t>
      </w:r>
      <w:r w:rsidR="00926681" w:rsidRPr="00ED0774">
        <w:t xml:space="preserve"> </w:t>
      </w:r>
      <w:r w:rsidRPr="00ED0774">
        <w:t>со</w:t>
      </w:r>
      <w:r w:rsidR="00926681" w:rsidRPr="00ED0774">
        <w:t xml:space="preserve"> </w:t>
      </w:r>
      <w:r w:rsidRPr="00ED0774">
        <w:t>сдвигом</w:t>
      </w:r>
      <w:r w:rsidR="00926681" w:rsidRPr="00ED0774">
        <w:t xml:space="preserve"> </w:t>
      </w:r>
      <w:r w:rsidRPr="00ED0774">
        <w:t>формулы</w:t>
      </w:r>
      <w:r w:rsidR="00926681" w:rsidRPr="00ED0774">
        <w:t xml:space="preserve"> </w:t>
      </w:r>
      <w:r w:rsidRPr="00ED0774">
        <w:t>влево</w:t>
      </w:r>
      <w:r w:rsidR="00926681" w:rsidRPr="00ED0774">
        <w:t xml:space="preserve"> </w:t>
      </w:r>
      <w:r w:rsidRPr="00ED0774">
        <w:t>при</w:t>
      </w:r>
      <w:r w:rsidR="00926681" w:rsidRPr="00ED0774">
        <w:t xml:space="preserve"> </w:t>
      </w:r>
      <w:r w:rsidRPr="00ED0774">
        <w:t>различных</w:t>
      </w:r>
      <w:r w:rsidR="00926681" w:rsidRPr="00ED0774">
        <w:t xml:space="preserve"> </w:t>
      </w:r>
      <w:r w:rsidRPr="00ED0774">
        <w:t>инфекционных</w:t>
      </w:r>
      <w:r w:rsidR="00926681" w:rsidRPr="00ED0774">
        <w:t xml:space="preserve"> </w:t>
      </w:r>
      <w:r w:rsidRPr="00ED0774">
        <w:t>процессах</w:t>
      </w:r>
      <w:r w:rsidR="00874C97" w:rsidRPr="00ED0774">
        <w:t>,</w:t>
      </w:r>
      <w:r w:rsidR="00926681" w:rsidRPr="00ED0774">
        <w:t xml:space="preserve"> </w:t>
      </w:r>
      <w:r w:rsidR="00FB1A4F" w:rsidRPr="00ED0774">
        <w:t>а</w:t>
      </w:r>
      <w:r w:rsidR="00926681" w:rsidRPr="00ED0774">
        <w:t xml:space="preserve"> </w:t>
      </w:r>
      <w:r w:rsidR="00FB1A4F" w:rsidRPr="00ED0774">
        <w:t>также</w:t>
      </w:r>
      <w:r w:rsidR="00926681" w:rsidRPr="00ED0774">
        <w:t xml:space="preserve"> </w:t>
      </w:r>
      <w:r w:rsidR="00FB1A4F" w:rsidRPr="00ED0774">
        <w:t>тромбоцитопения</w:t>
      </w:r>
      <w:r w:rsidR="002673E3" w:rsidRPr="00ED0774">
        <w:t>,</w:t>
      </w:r>
      <w:r w:rsidR="00926681" w:rsidRPr="00ED0774">
        <w:t xml:space="preserve"> </w:t>
      </w:r>
      <w:r w:rsidR="002673E3" w:rsidRPr="00ED0774">
        <w:t>анемия</w:t>
      </w:r>
      <w:r w:rsidR="00926681" w:rsidRPr="00ED0774">
        <w:t xml:space="preserve"> </w:t>
      </w:r>
      <w:r w:rsidR="002673E3" w:rsidRPr="00ED0774">
        <w:t>и</w:t>
      </w:r>
      <w:r w:rsidR="00926681" w:rsidRPr="00ED0774">
        <w:t xml:space="preserve"> </w:t>
      </w:r>
      <w:r w:rsidR="002673E3" w:rsidRPr="00ED0774">
        <w:t>геморрагический</w:t>
      </w:r>
      <w:r w:rsidR="00926681" w:rsidRPr="00ED0774">
        <w:t xml:space="preserve"> </w:t>
      </w:r>
      <w:r w:rsidR="002673E3" w:rsidRPr="00ED0774">
        <w:t>синдром</w:t>
      </w:r>
      <w:r w:rsidR="00926681" w:rsidRPr="00ED0774">
        <w:t xml:space="preserve"> </w:t>
      </w:r>
      <w:r w:rsidR="00FB1A4F" w:rsidRPr="00ED0774">
        <w:t>при</w:t>
      </w:r>
      <w:r w:rsidR="00926681" w:rsidRPr="00ED0774">
        <w:t xml:space="preserve"> </w:t>
      </w:r>
      <w:r w:rsidR="00FB1A4F" w:rsidRPr="00ED0774">
        <w:t>тяжелых</w:t>
      </w:r>
      <w:r w:rsidR="00926681" w:rsidRPr="00ED0774">
        <w:t xml:space="preserve"> </w:t>
      </w:r>
      <w:r w:rsidR="00FB1A4F" w:rsidRPr="00ED0774">
        <w:t>инфекциях</w:t>
      </w:r>
      <w:r w:rsidR="00926681" w:rsidRPr="00ED0774">
        <w:t xml:space="preserve"> </w:t>
      </w:r>
      <w:r w:rsidR="00FB1A4F" w:rsidRPr="00ED0774">
        <w:t>и</w:t>
      </w:r>
      <w:r w:rsidR="00926681" w:rsidRPr="00ED0774">
        <w:t xml:space="preserve"> </w:t>
      </w:r>
      <w:r w:rsidR="00FB1A4F" w:rsidRPr="00ED0774">
        <w:t>сепсисе</w:t>
      </w:r>
      <w:r w:rsidR="00926681" w:rsidRPr="00ED0774">
        <w:t xml:space="preserve"> </w:t>
      </w:r>
      <w:r w:rsidR="002673E3" w:rsidRPr="00ED0774">
        <w:t>могут</w:t>
      </w:r>
      <w:r w:rsidR="00926681" w:rsidRPr="00ED0774">
        <w:t xml:space="preserve"> </w:t>
      </w:r>
      <w:r w:rsidRPr="00ED0774">
        <w:t>вызывать</w:t>
      </w:r>
      <w:r w:rsidR="00926681" w:rsidRPr="00ED0774">
        <w:t xml:space="preserve"> </w:t>
      </w:r>
      <w:r w:rsidRPr="00ED0774">
        <w:t>сомнения</w:t>
      </w:r>
      <w:r w:rsidR="00926681" w:rsidRPr="00ED0774">
        <w:t xml:space="preserve"> </w:t>
      </w:r>
      <w:r w:rsidRPr="00ED0774">
        <w:t>в</w:t>
      </w:r>
      <w:r w:rsidR="00926681" w:rsidRPr="00ED0774">
        <w:t xml:space="preserve"> </w:t>
      </w:r>
      <w:r w:rsidRPr="00ED0774">
        <w:t>диагнозе</w:t>
      </w:r>
      <w:r w:rsidR="00926681" w:rsidRPr="00ED0774">
        <w:t xml:space="preserve"> </w:t>
      </w:r>
      <w:r w:rsidR="00AC0E8E" w:rsidRPr="00ED0774">
        <w:t>ОЛ</w:t>
      </w:r>
      <w:r w:rsidRPr="00ED0774">
        <w:t>,</w:t>
      </w:r>
      <w:r w:rsidR="00926681" w:rsidRPr="00ED0774">
        <w:t xml:space="preserve"> </w:t>
      </w:r>
      <w:r w:rsidRPr="00ED0774">
        <w:t>но</w:t>
      </w:r>
      <w:r w:rsidR="00926681" w:rsidRPr="00ED0774">
        <w:t xml:space="preserve"> </w:t>
      </w:r>
      <w:r w:rsidRPr="00ED0774">
        <w:t>в</w:t>
      </w:r>
      <w:r w:rsidR="00926681" w:rsidRPr="00ED0774">
        <w:t xml:space="preserve"> </w:t>
      </w:r>
      <w:r w:rsidRPr="00ED0774">
        <w:t>таких</w:t>
      </w:r>
      <w:r w:rsidR="00926681" w:rsidRPr="00ED0774">
        <w:t xml:space="preserve"> </w:t>
      </w:r>
      <w:r w:rsidRPr="00ED0774">
        <w:t>случаях</w:t>
      </w:r>
      <w:r w:rsidR="00926681" w:rsidRPr="00ED0774">
        <w:t xml:space="preserve"> </w:t>
      </w:r>
      <w:r w:rsidRPr="00ED0774">
        <w:t>никогда</w:t>
      </w:r>
      <w:r w:rsidR="00926681" w:rsidRPr="00ED0774">
        <w:t xml:space="preserve"> </w:t>
      </w:r>
      <w:r w:rsidRPr="00ED0774">
        <w:t>не</w:t>
      </w:r>
      <w:r w:rsidR="00926681" w:rsidRPr="00ED0774">
        <w:t xml:space="preserve"> </w:t>
      </w:r>
      <w:r w:rsidRPr="00ED0774">
        <w:t>обнаруживаются</w:t>
      </w:r>
      <w:r w:rsidR="00926681" w:rsidRPr="00ED0774">
        <w:t xml:space="preserve"> </w:t>
      </w:r>
      <w:r w:rsidRPr="00ED0774">
        <w:t>типичные</w:t>
      </w:r>
      <w:r w:rsidR="00926681" w:rsidRPr="00ED0774">
        <w:t xml:space="preserve"> </w:t>
      </w:r>
      <w:r w:rsidRPr="00ED0774">
        <w:t>бластные</w:t>
      </w:r>
      <w:r w:rsidR="00926681" w:rsidRPr="00ED0774">
        <w:t xml:space="preserve"> </w:t>
      </w:r>
      <w:r w:rsidRPr="00ED0774">
        <w:t>клетки.</w:t>
      </w:r>
      <w:r w:rsidR="00926681" w:rsidRPr="00ED0774">
        <w:t xml:space="preserve"> </w:t>
      </w:r>
      <w:r w:rsidRPr="00ED0774">
        <w:t>Нередко</w:t>
      </w:r>
      <w:r w:rsidR="00926681" w:rsidRPr="00ED0774">
        <w:t xml:space="preserve"> </w:t>
      </w:r>
      <w:r w:rsidRPr="00ED0774">
        <w:t>требуется</w:t>
      </w:r>
      <w:r w:rsidR="00926681" w:rsidRPr="00ED0774">
        <w:t xml:space="preserve"> </w:t>
      </w:r>
      <w:r w:rsidRPr="00ED0774">
        <w:t>дифференциальная</w:t>
      </w:r>
      <w:r w:rsidR="00926681" w:rsidRPr="00ED0774">
        <w:t xml:space="preserve"> </w:t>
      </w:r>
      <w:r w:rsidRPr="00ED0774">
        <w:t>диагностика</w:t>
      </w:r>
      <w:r w:rsidR="00926681" w:rsidRPr="00ED0774">
        <w:t xml:space="preserve"> </w:t>
      </w:r>
      <w:r w:rsidRPr="00ED0774">
        <w:t>с</w:t>
      </w:r>
      <w:r w:rsidR="00926681" w:rsidRPr="00ED0774">
        <w:t xml:space="preserve"> </w:t>
      </w:r>
      <w:r w:rsidRPr="00ED0774">
        <w:t>инфекционным</w:t>
      </w:r>
      <w:r w:rsidR="00926681" w:rsidRPr="00ED0774">
        <w:t xml:space="preserve"> </w:t>
      </w:r>
      <w:r w:rsidRPr="00ED0774">
        <w:t>мононуклеозом</w:t>
      </w:r>
      <w:r w:rsidR="00926681" w:rsidRPr="00ED0774">
        <w:t xml:space="preserve"> </w:t>
      </w:r>
      <w:r w:rsidRPr="00ED0774">
        <w:t>и</w:t>
      </w:r>
      <w:r w:rsidR="00926681" w:rsidRPr="00ED0774">
        <w:t xml:space="preserve"> </w:t>
      </w:r>
      <w:r w:rsidRPr="00ED0774">
        <w:t>некоторыми</w:t>
      </w:r>
      <w:r w:rsidR="00926681" w:rsidRPr="00ED0774">
        <w:t xml:space="preserve"> </w:t>
      </w:r>
      <w:r w:rsidRPr="00ED0774">
        <w:t>другими</w:t>
      </w:r>
      <w:r w:rsidR="00926681" w:rsidRPr="00ED0774">
        <w:t xml:space="preserve"> </w:t>
      </w:r>
      <w:r w:rsidRPr="00ED0774">
        <w:t>вирусными</w:t>
      </w:r>
      <w:r w:rsidR="00926681" w:rsidRPr="00ED0774">
        <w:t xml:space="preserve"> </w:t>
      </w:r>
      <w:r w:rsidR="005B61F1" w:rsidRPr="00ED0774">
        <w:t>инфекциями,</w:t>
      </w:r>
      <w:r w:rsidR="00926681" w:rsidRPr="00ED0774">
        <w:t xml:space="preserve"> </w:t>
      </w:r>
      <w:r w:rsidR="005B61F1" w:rsidRPr="00ED0774">
        <w:t>тем</w:t>
      </w:r>
      <w:r w:rsidR="00926681" w:rsidRPr="00ED0774">
        <w:t xml:space="preserve"> </w:t>
      </w:r>
      <w:r w:rsidR="005B61F1" w:rsidRPr="00ED0774">
        <w:t>более</w:t>
      </w:r>
      <w:r w:rsidR="00926681" w:rsidRPr="00ED0774">
        <w:t xml:space="preserve"> </w:t>
      </w:r>
      <w:r w:rsidR="005B61F1" w:rsidRPr="00ED0774">
        <w:lastRenderedPageBreak/>
        <w:t>что</w:t>
      </w:r>
      <w:r w:rsidR="00926681" w:rsidRPr="00ED0774">
        <w:t xml:space="preserve"> </w:t>
      </w:r>
      <w:r w:rsidRPr="00ED0774">
        <w:t>клиническая</w:t>
      </w:r>
      <w:r w:rsidR="00926681" w:rsidRPr="00ED0774">
        <w:t xml:space="preserve"> </w:t>
      </w:r>
      <w:r w:rsidRPr="00ED0774">
        <w:t>симптоматика</w:t>
      </w:r>
      <w:r w:rsidR="00926681" w:rsidRPr="00ED0774">
        <w:t xml:space="preserve"> </w:t>
      </w:r>
      <w:r w:rsidRPr="00ED0774">
        <w:t>(повышение</w:t>
      </w:r>
      <w:r w:rsidR="00926681" w:rsidRPr="00ED0774">
        <w:t xml:space="preserve"> </w:t>
      </w:r>
      <w:r w:rsidRPr="00ED0774">
        <w:t>температуры</w:t>
      </w:r>
      <w:r w:rsidR="00926681" w:rsidRPr="00ED0774">
        <w:t xml:space="preserve"> </w:t>
      </w:r>
      <w:r w:rsidRPr="00ED0774">
        <w:t>тела,</w:t>
      </w:r>
      <w:r w:rsidR="00926681" w:rsidRPr="00ED0774">
        <w:t xml:space="preserve"> </w:t>
      </w:r>
      <w:r w:rsidRPr="00ED0774">
        <w:t>боли</w:t>
      </w:r>
      <w:r w:rsidR="00926681" w:rsidRPr="00ED0774">
        <w:t xml:space="preserve"> </w:t>
      </w:r>
      <w:r w:rsidRPr="00ED0774">
        <w:t>в</w:t>
      </w:r>
      <w:r w:rsidR="00926681" w:rsidRPr="00ED0774">
        <w:t xml:space="preserve"> </w:t>
      </w:r>
      <w:r w:rsidRPr="00ED0774">
        <w:t>горле,</w:t>
      </w:r>
      <w:r w:rsidR="00926681" w:rsidRPr="00ED0774">
        <w:t xml:space="preserve"> </w:t>
      </w:r>
      <w:r w:rsidRPr="00ED0774">
        <w:t>увеличение</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печени,</w:t>
      </w:r>
      <w:r w:rsidR="00926681" w:rsidRPr="00ED0774">
        <w:t xml:space="preserve"> </w:t>
      </w:r>
      <w:r w:rsidRPr="00ED0774">
        <w:t>селезенки)</w:t>
      </w:r>
      <w:r w:rsidR="00926681" w:rsidRPr="00ED0774">
        <w:t xml:space="preserve"> </w:t>
      </w:r>
      <w:r w:rsidRPr="00ED0774">
        <w:t>может</w:t>
      </w:r>
      <w:r w:rsidR="00926681" w:rsidRPr="00ED0774">
        <w:t xml:space="preserve"> </w:t>
      </w:r>
      <w:r w:rsidRPr="00ED0774">
        <w:t>напоминать</w:t>
      </w:r>
      <w:r w:rsidR="00926681" w:rsidRPr="00ED0774">
        <w:t xml:space="preserve"> </w:t>
      </w:r>
      <w:r w:rsidRPr="00ED0774">
        <w:t>таковую</w:t>
      </w:r>
      <w:r w:rsidR="00926681" w:rsidRPr="00ED0774">
        <w:t xml:space="preserve"> </w:t>
      </w:r>
      <w:r w:rsidRPr="00ED0774">
        <w:t>при</w:t>
      </w:r>
      <w:r w:rsidR="00926681" w:rsidRPr="00ED0774">
        <w:t xml:space="preserve"> </w:t>
      </w:r>
      <w:r w:rsidR="00AC0E8E" w:rsidRPr="00ED0774">
        <w:t>ОЛ</w:t>
      </w:r>
      <w:r w:rsidRPr="00ED0774">
        <w:t>.</w:t>
      </w:r>
      <w:r w:rsidR="00926681" w:rsidRPr="00ED0774">
        <w:t xml:space="preserve"> </w:t>
      </w:r>
      <w:r w:rsidRPr="00ED0774">
        <w:t>Следует</w:t>
      </w:r>
      <w:r w:rsidR="00926681" w:rsidRPr="00ED0774">
        <w:t xml:space="preserve"> </w:t>
      </w:r>
      <w:r w:rsidRPr="00ED0774">
        <w:t>также</w:t>
      </w:r>
      <w:r w:rsidR="00926681" w:rsidRPr="00ED0774">
        <w:t xml:space="preserve"> </w:t>
      </w:r>
      <w:r w:rsidRPr="00ED0774">
        <w:t>дифференцировать</w:t>
      </w:r>
      <w:r w:rsidR="00926681" w:rsidRPr="00ED0774">
        <w:t xml:space="preserve"> </w:t>
      </w:r>
      <w:r w:rsidRPr="00ED0774">
        <w:t>ОМЛ</w:t>
      </w:r>
      <w:r w:rsidR="00926681" w:rsidRPr="00ED0774">
        <w:t xml:space="preserve"> </w:t>
      </w:r>
      <w:r w:rsidRPr="00ED0774">
        <w:t>с</w:t>
      </w:r>
      <w:r w:rsidR="00926681" w:rsidRPr="00ED0774">
        <w:t xml:space="preserve"> </w:t>
      </w:r>
      <w:r w:rsidRPr="00ED0774">
        <w:t>бластным</w:t>
      </w:r>
      <w:r w:rsidR="00926681" w:rsidRPr="00ED0774">
        <w:t xml:space="preserve"> </w:t>
      </w:r>
      <w:r w:rsidRPr="00ED0774">
        <w:t>кризом</w:t>
      </w:r>
      <w:r w:rsidR="00926681" w:rsidRPr="00ED0774">
        <w:t xml:space="preserve"> </w:t>
      </w:r>
      <w:r w:rsidRPr="00ED0774">
        <w:t>хронического</w:t>
      </w:r>
      <w:r w:rsidR="00926681" w:rsidRPr="00ED0774">
        <w:t xml:space="preserve"> </w:t>
      </w:r>
      <w:r w:rsidRPr="00ED0774">
        <w:t>миелолейкоза</w:t>
      </w:r>
      <w:r w:rsidR="00926681" w:rsidRPr="00ED0774">
        <w:t xml:space="preserve"> </w:t>
      </w:r>
      <w:r w:rsidRPr="00ED0774">
        <w:t>(присутствие</w:t>
      </w:r>
      <w:r w:rsidR="00926681" w:rsidRPr="00ED0774">
        <w:t xml:space="preserve"> </w:t>
      </w:r>
      <w:r w:rsidRPr="00ED0774">
        <w:t>филадельфийской</w:t>
      </w:r>
      <w:r w:rsidR="00926681" w:rsidRPr="00ED0774">
        <w:t xml:space="preserve"> </w:t>
      </w:r>
      <w:r w:rsidRPr="00ED0774">
        <w:t>хромосомы</w:t>
      </w:r>
      <w:r w:rsidR="00926681" w:rsidRPr="00ED0774">
        <w:t xml:space="preserve"> </w:t>
      </w:r>
      <w:r w:rsidRPr="00ED0774">
        <w:t>не</w:t>
      </w:r>
      <w:r w:rsidR="00926681" w:rsidRPr="00ED0774">
        <w:t xml:space="preserve"> </w:t>
      </w:r>
      <w:r w:rsidRPr="00ED0774">
        <w:t>всегда</w:t>
      </w:r>
      <w:r w:rsidR="00926681" w:rsidRPr="00ED0774">
        <w:t xml:space="preserve"> </w:t>
      </w:r>
      <w:r w:rsidRPr="00ED0774">
        <w:t>помогает,</w:t>
      </w:r>
      <w:r w:rsidR="00926681" w:rsidRPr="00ED0774">
        <w:t xml:space="preserve"> </w:t>
      </w:r>
      <w:r w:rsidRPr="00ED0774">
        <w:t>так</w:t>
      </w:r>
      <w:r w:rsidR="00926681" w:rsidRPr="00ED0774">
        <w:t xml:space="preserve"> </w:t>
      </w:r>
      <w:r w:rsidRPr="00ED0774">
        <w:t>как</w:t>
      </w:r>
      <w:r w:rsidR="00926681" w:rsidRPr="00ED0774">
        <w:t xml:space="preserve"> </w:t>
      </w:r>
      <w:r w:rsidRPr="00ED0774">
        <w:t>этот</w:t>
      </w:r>
      <w:r w:rsidR="00926681" w:rsidRPr="00ED0774">
        <w:t xml:space="preserve"> </w:t>
      </w:r>
      <w:r w:rsidRPr="00ED0774">
        <w:t>маркер</w:t>
      </w:r>
      <w:r w:rsidR="00926681" w:rsidRPr="00ED0774">
        <w:t xml:space="preserve"> </w:t>
      </w:r>
      <w:r w:rsidRPr="00ED0774">
        <w:t>может</w:t>
      </w:r>
      <w:r w:rsidR="00926681" w:rsidRPr="00ED0774">
        <w:t xml:space="preserve"> </w:t>
      </w:r>
      <w:r w:rsidRPr="00ED0774">
        <w:t>обнаруживаться</w:t>
      </w:r>
      <w:r w:rsidR="00926681" w:rsidRPr="00ED0774">
        <w:t xml:space="preserve"> </w:t>
      </w:r>
      <w:r w:rsidRPr="00ED0774">
        <w:t>и</w:t>
      </w:r>
      <w:r w:rsidR="00926681" w:rsidRPr="00ED0774">
        <w:t xml:space="preserve"> </w:t>
      </w:r>
      <w:r w:rsidRPr="00ED0774">
        <w:t>при</w:t>
      </w:r>
      <w:r w:rsidR="00926681" w:rsidRPr="00ED0774">
        <w:t xml:space="preserve"> </w:t>
      </w:r>
      <w:r w:rsidR="00874C97" w:rsidRPr="00ED0774">
        <w:t>впервые</w:t>
      </w:r>
      <w:r w:rsidR="00926681" w:rsidRPr="00ED0774">
        <w:t xml:space="preserve"> </w:t>
      </w:r>
      <w:r w:rsidR="00874C97" w:rsidRPr="00ED0774">
        <w:t>диагностированных</w:t>
      </w:r>
      <w:r w:rsidR="00926681" w:rsidRPr="00ED0774">
        <w:t xml:space="preserve"> </w:t>
      </w:r>
      <w:r w:rsidR="00AC0E8E" w:rsidRPr="00ED0774">
        <w:t>ОЛ</w:t>
      </w:r>
      <w:r w:rsidRPr="00ED0774">
        <w:t>).</w:t>
      </w:r>
      <w:r w:rsidR="00926681" w:rsidRPr="00ED0774">
        <w:rPr>
          <w:rStyle w:val="af"/>
          <w:rFonts w:eastAsia="Calibri"/>
          <w:sz w:val="24"/>
          <w:szCs w:val="24"/>
          <w:lang w:eastAsia="en-US"/>
        </w:rPr>
        <w:t xml:space="preserve"> </w:t>
      </w:r>
    </w:p>
    <w:p w14:paraId="60326265" w14:textId="77777777" w:rsidR="00101ED7" w:rsidRPr="00ED0774" w:rsidRDefault="00D80AC9" w:rsidP="00101ED7">
      <w:pPr>
        <w:pStyle w:val="afd"/>
        <w:spacing w:beforeAutospacing="0" w:afterAutospacing="0" w:line="360" w:lineRule="auto"/>
        <w:ind w:firstLine="709"/>
        <w:contextualSpacing/>
      </w:pPr>
      <w:r w:rsidRPr="00ED0774">
        <w:t>Особого</w:t>
      </w:r>
      <w:r w:rsidR="00926681" w:rsidRPr="00ED0774">
        <w:t xml:space="preserve"> </w:t>
      </w:r>
      <w:r w:rsidRPr="00ED0774">
        <w:t>внимания</w:t>
      </w:r>
      <w:r w:rsidR="00926681" w:rsidRPr="00ED0774">
        <w:t xml:space="preserve"> </w:t>
      </w:r>
      <w:r w:rsidRPr="00ED0774">
        <w:t>заслуживают</w:t>
      </w:r>
      <w:r w:rsidR="00926681" w:rsidRPr="00ED0774">
        <w:t xml:space="preserve"> </w:t>
      </w:r>
      <w:r w:rsidRPr="00ED0774">
        <w:t>внекостномозговые</w:t>
      </w:r>
      <w:r w:rsidR="00926681" w:rsidRPr="00ED0774">
        <w:t xml:space="preserve"> </w:t>
      </w:r>
      <w:r w:rsidRPr="00ED0774">
        <w:t>проявления</w:t>
      </w:r>
      <w:r w:rsidR="00926681" w:rsidRPr="00ED0774">
        <w:t xml:space="preserve"> </w:t>
      </w:r>
      <w:r w:rsidR="00AC0E8E" w:rsidRPr="00ED0774">
        <w:t>ОЛ</w:t>
      </w:r>
      <w:r w:rsidRPr="00ED0774">
        <w:t>,</w:t>
      </w:r>
      <w:r w:rsidR="00926681" w:rsidRPr="00ED0774">
        <w:t xml:space="preserve"> </w:t>
      </w:r>
      <w:r w:rsidRPr="00ED0774">
        <w:t>особенно</w:t>
      </w:r>
      <w:r w:rsidR="00926681" w:rsidRPr="00ED0774">
        <w:t xml:space="preserve"> </w:t>
      </w:r>
      <w:r w:rsidRPr="00ED0774">
        <w:t>нейролейкемия,</w:t>
      </w:r>
      <w:r w:rsidR="00926681" w:rsidRPr="00ED0774">
        <w:t xml:space="preserve"> </w:t>
      </w:r>
      <w:r w:rsidRPr="00ED0774">
        <w:t>которая</w:t>
      </w:r>
      <w:r w:rsidR="00926681" w:rsidRPr="00ED0774">
        <w:t xml:space="preserve"> </w:t>
      </w:r>
      <w:r w:rsidRPr="00ED0774">
        <w:t>может</w:t>
      </w:r>
      <w:r w:rsidR="00926681" w:rsidRPr="00ED0774">
        <w:t xml:space="preserve"> </w:t>
      </w:r>
      <w:r w:rsidRPr="00ED0774">
        <w:t>определяться</w:t>
      </w:r>
      <w:r w:rsidR="00926681" w:rsidRPr="00ED0774">
        <w:t xml:space="preserve"> </w:t>
      </w:r>
      <w:r w:rsidRPr="00ED0774">
        <w:t>и</w:t>
      </w:r>
      <w:r w:rsidR="00926681" w:rsidRPr="00ED0774">
        <w:t xml:space="preserve"> </w:t>
      </w:r>
      <w:r w:rsidRPr="00ED0774">
        <w:t>в</w:t>
      </w:r>
      <w:r w:rsidR="00926681" w:rsidRPr="00ED0774">
        <w:t xml:space="preserve"> </w:t>
      </w:r>
      <w:r w:rsidRPr="00ED0774">
        <w:t>момент</w:t>
      </w:r>
      <w:r w:rsidR="00926681" w:rsidRPr="00ED0774">
        <w:t xml:space="preserve"> </w:t>
      </w:r>
      <w:r w:rsidRPr="00ED0774">
        <w:t>диагностики</w:t>
      </w:r>
      <w:r w:rsidR="00926681" w:rsidRPr="00ED0774">
        <w:t xml:space="preserve"> </w:t>
      </w:r>
      <w:r w:rsidR="00AC0E8E" w:rsidRPr="00ED0774">
        <w:t>ОЛ</w:t>
      </w:r>
      <w:r w:rsidRPr="00ED0774">
        <w:t>.</w:t>
      </w:r>
      <w:r w:rsidR="00926681" w:rsidRPr="00ED0774">
        <w:t xml:space="preserve"> </w:t>
      </w:r>
      <w:r w:rsidRPr="00ED0774">
        <w:t>Возникновение</w:t>
      </w:r>
      <w:r w:rsidR="00926681" w:rsidRPr="00ED0774">
        <w:t xml:space="preserve"> </w:t>
      </w:r>
      <w:r w:rsidRPr="00ED0774">
        <w:t>нейролейкемии</w:t>
      </w:r>
      <w:r w:rsidR="00926681" w:rsidRPr="00ED0774">
        <w:t xml:space="preserve"> </w:t>
      </w:r>
      <w:r w:rsidRPr="00ED0774">
        <w:t>обусловлено</w:t>
      </w:r>
      <w:r w:rsidR="00926681" w:rsidRPr="00ED0774">
        <w:t xml:space="preserve"> </w:t>
      </w:r>
      <w:r w:rsidRPr="00ED0774">
        <w:t>метастазированием</w:t>
      </w:r>
      <w:r w:rsidR="00926681" w:rsidRPr="00ED0774">
        <w:t xml:space="preserve"> </w:t>
      </w:r>
      <w:r w:rsidRPr="00ED0774">
        <w:t>лейкозных</w:t>
      </w:r>
      <w:r w:rsidR="00926681" w:rsidRPr="00ED0774">
        <w:t xml:space="preserve"> </w:t>
      </w:r>
      <w:r w:rsidRPr="00ED0774">
        <w:t>клеток</w:t>
      </w:r>
      <w:r w:rsidR="00926681" w:rsidRPr="00ED0774">
        <w:t xml:space="preserve"> </w:t>
      </w:r>
      <w:r w:rsidRPr="00ED0774">
        <w:t>в</w:t>
      </w:r>
      <w:r w:rsidR="00926681" w:rsidRPr="00ED0774">
        <w:t xml:space="preserve"> </w:t>
      </w:r>
      <w:r w:rsidRPr="00ED0774">
        <w:t>паутинную</w:t>
      </w:r>
      <w:r w:rsidR="00926681" w:rsidRPr="00ED0774">
        <w:t xml:space="preserve"> </w:t>
      </w:r>
      <w:r w:rsidRPr="00ED0774">
        <w:t>и</w:t>
      </w:r>
      <w:r w:rsidR="00926681" w:rsidRPr="00ED0774">
        <w:t xml:space="preserve"> </w:t>
      </w:r>
      <w:r w:rsidRPr="00ED0774">
        <w:t>мягкую</w:t>
      </w:r>
      <w:r w:rsidR="00926681" w:rsidRPr="00ED0774">
        <w:t xml:space="preserve"> </w:t>
      </w:r>
      <w:r w:rsidRPr="00ED0774">
        <w:t>мозговые</w:t>
      </w:r>
      <w:r w:rsidR="00926681" w:rsidRPr="00ED0774">
        <w:t xml:space="preserve"> </w:t>
      </w:r>
      <w:r w:rsidRPr="00ED0774">
        <w:t>оболочки</w:t>
      </w:r>
      <w:r w:rsidR="00926681" w:rsidRPr="00ED0774">
        <w:t xml:space="preserve"> </w:t>
      </w:r>
      <w:r w:rsidRPr="00ED0774">
        <w:t>головного</w:t>
      </w:r>
      <w:r w:rsidR="00926681" w:rsidRPr="00ED0774">
        <w:t xml:space="preserve"> </w:t>
      </w:r>
      <w:r w:rsidRPr="00ED0774">
        <w:t>и</w:t>
      </w:r>
      <w:r w:rsidR="00926681" w:rsidRPr="00ED0774">
        <w:t xml:space="preserve"> </w:t>
      </w:r>
      <w:r w:rsidRPr="00ED0774">
        <w:t>спинного</w:t>
      </w:r>
      <w:r w:rsidR="00926681" w:rsidRPr="00ED0774">
        <w:t xml:space="preserve"> </w:t>
      </w:r>
      <w:r w:rsidRPr="00ED0774">
        <w:t>мозга.</w:t>
      </w:r>
      <w:r w:rsidR="00926681" w:rsidRPr="00ED0774">
        <w:t xml:space="preserve"> </w:t>
      </w:r>
      <w:r w:rsidRPr="00ED0774">
        <w:t>В</w:t>
      </w:r>
      <w:r w:rsidR="00926681" w:rsidRPr="00ED0774">
        <w:t xml:space="preserve"> </w:t>
      </w:r>
      <w:r w:rsidRPr="00ED0774">
        <w:t>ряде</w:t>
      </w:r>
      <w:r w:rsidR="00926681" w:rsidRPr="00ED0774">
        <w:t xml:space="preserve"> </w:t>
      </w:r>
      <w:r w:rsidRPr="00ED0774">
        <w:t>случаев</w:t>
      </w:r>
      <w:r w:rsidR="00926681" w:rsidRPr="00ED0774">
        <w:t xml:space="preserve"> </w:t>
      </w:r>
      <w:r w:rsidRPr="00ED0774">
        <w:t>наблюдается</w:t>
      </w:r>
      <w:r w:rsidR="00926681" w:rsidRPr="00ED0774">
        <w:t xml:space="preserve"> </w:t>
      </w:r>
      <w:r w:rsidRPr="00ED0774">
        <w:t>лейкозная</w:t>
      </w:r>
      <w:r w:rsidR="00926681" w:rsidRPr="00ED0774">
        <w:t xml:space="preserve"> </w:t>
      </w:r>
      <w:r w:rsidRPr="00ED0774">
        <w:t>инфильтрация</w:t>
      </w:r>
      <w:r w:rsidR="00926681" w:rsidRPr="00ED0774">
        <w:t xml:space="preserve"> </w:t>
      </w:r>
      <w:r w:rsidRPr="00ED0774">
        <w:t>периферических</w:t>
      </w:r>
      <w:r w:rsidR="00926681" w:rsidRPr="00ED0774">
        <w:t xml:space="preserve"> </w:t>
      </w:r>
      <w:r w:rsidRPr="00ED0774">
        <w:t>нервов</w:t>
      </w:r>
      <w:r w:rsidR="00926681" w:rsidRPr="00ED0774">
        <w:t xml:space="preserve"> </w:t>
      </w:r>
      <w:r w:rsidRPr="00ED0774">
        <w:t>с</w:t>
      </w:r>
      <w:r w:rsidR="00926681" w:rsidRPr="00ED0774">
        <w:t xml:space="preserve"> </w:t>
      </w:r>
      <w:r w:rsidRPr="00ED0774">
        <w:t>разнообразными</w:t>
      </w:r>
      <w:r w:rsidR="00926681" w:rsidRPr="00ED0774">
        <w:t xml:space="preserve"> </w:t>
      </w:r>
      <w:r w:rsidRPr="00ED0774">
        <w:t>двигательными</w:t>
      </w:r>
      <w:r w:rsidR="00926681" w:rsidRPr="00ED0774">
        <w:t xml:space="preserve"> </w:t>
      </w:r>
      <w:r w:rsidRPr="00ED0774">
        <w:t>и</w:t>
      </w:r>
      <w:r w:rsidR="00926681" w:rsidRPr="00ED0774">
        <w:t xml:space="preserve"> </w:t>
      </w:r>
      <w:r w:rsidRPr="00ED0774">
        <w:t>чувствительными</w:t>
      </w:r>
      <w:r w:rsidR="00926681" w:rsidRPr="00ED0774">
        <w:t xml:space="preserve"> </w:t>
      </w:r>
      <w:r w:rsidRPr="00ED0774">
        <w:t>нарушениями</w:t>
      </w:r>
      <w:r w:rsidR="00926681" w:rsidRPr="00ED0774">
        <w:t xml:space="preserve"> </w:t>
      </w:r>
      <w:r w:rsidRPr="00ED0774">
        <w:t>или</w:t>
      </w:r>
      <w:r w:rsidR="00926681" w:rsidRPr="00ED0774">
        <w:t xml:space="preserve"> </w:t>
      </w:r>
      <w:r w:rsidRPr="00ED0774">
        <w:t>обнаруживается</w:t>
      </w:r>
      <w:r w:rsidR="00926681" w:rsidRPr="00ED0774">
        <w:t xml:space="preserve"> </w:t>
      </w:r>
      <w:r w:rsidRPr="00ED0774">
        <w:t>очаговое</w:t>
      </w:r>
      <w:r w:rsidR="00926681" w:rsidRPr="00ED0774">
        <w:t xml:space="preserve"> </w:t>
      </w:r>
      <w:r w:rsidRPr="00ED0774">
        <w:t>поражение</w:t>
      </w:r>
      <w:r w:rsidR="00926681" w:rsidRPr="00ED0774">
        <w:t xml:space="preserve"> </w:t>
      </w:r>
      <w:r w:rsidRPr="00ED0774">
        <w:t>вещества</w:t>
      </w:r>
      <w:r w:rsidR="00926681" w:rsidRPr="00ED0774">
        <w:t xml:space="preserve"> </w:t>
      </w:r>
      <w:r w:rsidRPr="00ED0774">
        <w:t>головного</w:t>
      </w:r>
      <w:r w:rsidR="00926681" w:rsidRPr="00ED0774">
        <w:t xml:space="preserve"> </w:t>
      </w:r>
      <w:r w:rsidRPr="00ED0774">
        <w:t>мозга.</w:t>
      </w:r>
      <w:r w:rsidR="00926681" w:rsidRPr="00ED0774">
        <w:t xml:space="preserve"> </w:t>
      </w:r>
      <w:r w:rsidRPr="00ED0774">
        <w:t>Нейролейкемия</w:t>
      </w:r>
      <w:r w:rsidR="00926681" w:rsidRPr="00ED0774">
        <w:t xml:space="preserve"> </w:t>
      </w:r>
      <w:r w:rsidRPr="00ED0774">
        <w:t>характеризуется</w:t>
      </w:r>
      <w:r w:rsidR="00926681" w:rsidRPr="00ED0774">
        <w:t xml:space="preserve"> </w:t>
      </w:r>
      <w:r w:rsidRPr="00ED0774">
        <w:t>менингеальным</w:t>
      </w:r>
      <w:r w:rsidR="00926681" w:rsidRPr="00ED0774">
        <w:t xml:space="preserve"> </w:t>
      </w:r>
      <w:r w:rsidRPr="00ED0774">
        <w:t>и</w:t>
      </w:r>
      <w:r w:rsidR="00926681" w:rsidRPr="00ED0774">
        <w:t xml:space="preserve"> </w:t>
      </w:r>
      <w:r w:rsidRPr="00ED0774">
        <w:t>гипертензивным</w:t>
      </w:r>
      <w:r w:rsidR="00926681" w:rsidRPr="00ED0774">
        <w:t xml:space="preserve"> </w:t>
      </w:r>
      <w:r w:rsidRPr="00ED0774">
        <w:t>синдромом:</w:t>
      </w:r>
      <w:r w:rsidR="00926681" w:rsidRPr="00ED0774">
        <w:t xml:space="preserve"> </w:t>
      </w:r>
      <w:r w:rsidRPr="00ED0774">
        <w:t>отмечается</w:t>
      </w:r>
      <w:r w:rsidR="00926681" w:rsidRPr="00ED0774">
        <w:t xml:space="preserve"> </w:t>
      </w:r>
      <w:r w:rsidRPr="00ED0774">
        <w:t>постоянная</w:t>
      </w:r>
      <w:r w:rsidR="00926681" w:rsidRPr="00ED0774">
        <w:t xml:space="preserve"> </w:t>
      </w:r>
      <w:r w:rsidRPr="00ED0774">
        <w:t>головная</w:t>
      </w:r>
      <w:r w:rsidR="00926681" w:rsidRPr="00ED0774">
        <w:t xml:space="preserve"> </w:t>
      </w:r>
      <w:r w:rsidRPr="00ED0774">
        <w:t>боль,</w:t>
      </w:r>
      <w:r w:rsidR="00926681" w:rsidRPr="00ED0774">
        <w:t xml:space="preserve"> </w:t>
      </w:r>
      <w:r w:rsidRPr="00ED0774">
        <w:t>возможна</w:t>
      </w:r>
      <w:r w:rsidR="00926681" w:rsidRPr="00ED0774">
        <w:t xml:space="preserve"> </w:t>
      </w:r>
      <w:r w:rsidRPr="00ED0774">
        <w:t>рвота,</w:t>
      </w:r>
      <w:r w:rsidR="00926681" w:rsidRPr="00ED0774">
        <w:t xml:space="preserve"> </w:t>
      </w:r>
      <w:r w:rsidRPr="00ED0774">
        <w:t>вялость,</w:t>
      </w:r>
      <w:r w:rsidR="00926681" w:rsidRPr="00ED0774">
        <w:t xml:space="preserve"> </w:t>
      </w:r>
      <w:r w:rsidRPr="00ED0774">
        <w:t>выявляется</w:t>
      </w:r>
      <w:r w:rsidR="00926681" w:rsidRPr="00ED0774">
        <w:t xml:space="preserve"> </w:t>
      </w:r>
      <w:r w:rsidRPr="00ED0774">
        <w:t>отек</w:t>
      </w:r>
      <w:r w:rsidR="00926681" w:rsidRPr="00ED0774">
        <w:t xml:space="preserve"> </w:t>
      </w:r>
      <w:r w:rsidRPr="00ED0774">
        <w:t>дисков</w:t>
      </w:r>
      <w:r w:rsidR="00926681" w:rsidRPr="00ED0774">
        <w:t xml:space="preserve"> </w:t>
      </w:r>
      <w:r w:rsidRPr="00ED0774">
        <w:t>зрительных</w:t>
      </w:r>
      <w:r w:rsidR="00926681" w:rsidRPr="00ED0774">
        <w:t xml:space="preserve"> </w:t>
      </w:r>
      <w:r w:rsidRPr="00ED0774">
        <w:t>нервов,</w:t>
      </w:r>
      <w:r w:rsidR="00926681" w:rsidRPr="00ED0774">
        <w:t xml:space="preserve"> </w:t>
      </w:r>
      <w:r w:rsidRPr="00ED0774">
        <w:t>мо</w:t>
      </w:r>
      <w:r w:rsidR="00211BE4" w:rsidRPr="00ED0774">
        <w:t>гу</w:t>
      </w:r>
      <w:r w:rsidRPr="00ED0774">
        <w:t>т</w:t>
      </w:r>
      <w:r w:rsidR="00926681" w:rsidRPr="00ED0774">
        <w:t xml:space="preserve"> </w:t>
      </w:r>
      <w:r w:rsidRPr="00ED0774">
        <w:t>быть</w:t>
      </w:r>
      <w:r w:rsidR="00926681" w:rsidRPr="00ED0774">
        <w:t xml:space="preserve"> </w:t>
      </w:r>
      <w:r w:rsidRPr="00ED0774">
        <w:t>нистагм,</w:t>
      </w:r>
      <w:r w:rsidR="00926681" w:rsidRPr="00ED0774">
        <w:t xml:space="preserve"> </w:t>
      </w:r>
      <w:r w:rsidRPr="00ED0774">
        <w:t>косоглазие,</w:t>
      </w:r>
      <w:r w:rsidR="00926681" w:rsidRPr="00ED0774">
        <w:t xml:space="preserve"> </w:t>
      </w:r>
      <w:r w:rsidRPr="00ED0774">
        <w:t>другие</w:t>
      </w:r>
      <w:r w:rsidR="00926681" w:rsidRPr="00ED0774">
        <w:t xml:space="preserve"> </w:t>
      </w:r>
      <w:r w:rsidRPr="00ED0774">
        <w:t>признаки</w:t>
      </w:r>
      <w:r w:rsidR="00926681" w:rsidRPr="00ED0774">
        <w:t xml:space="preserve"> </w:t>
      </w:r>
      <w:r w:rsidRPr="00ED0774">
        <w:t>поражения</w:t>
      </w:r>
      <w:r w:rsidR="00926681" w:rsidRPr="00ED0774">
        <w:t xml:space="preserve"> </w:t>
      </w:r>
      <w:r w:rsidRPr="00ED0774">
        <w:t>черепно-мозговых</w:t>
      </w:r>
      <w:r w:rsidR="00926681" w:rsidRPr="00ED0774">
        <w:t xml:space="preserve"> </w:t>
      </w:r>
      <w:r w:rsidRPr="00ED0774">
        <w:t>нервов,</w:t>
      </w:r>
      <w:r w:rsidR="00926681" w:rsidRPr="00ED0774">
        <w:t xml:space="preserve"> </w:t>
      </w:r>
      <w:r w:rsidRPr="00ED0774">
        <w:t>выявля</w:t>
      </w:r>
      <w:r w:rsidR="00211BE4" w:rsidRPr="00ED0774">
        <w:t>ю</w:t>
      </w:r>
      <w:r w:rsidRPr="00ED0774">
        <w:t>тся</w:t>
      </w:r>
      <w:r w:rsidR="00926681" w:rsidRPr="00ED0774">
        <w:t xml:space="preserve"> </w:t>
      </w:r>
      <w:r w:rsidRPr="00ED0774">
        <w:t>ригидность</w:t>
      </w:r>
      <w:r w:rsidR="00926681" w:rsidRPr="00ED0774">
        <w:t xml:space="preserve"> </w:t>
      </w:r>
      <w:r w:rsidRPr="00ED0774">
        <w:t>затылочных</w:t>
      </w:r>
      <w:r w:rsidR="00926681" w:rsidRPr="00ED0774">
        <w:t xml:space="preserve"> </w:t>
      </w:r>
      <w:r w:rsidRPr="00ED0774">
        <w:t>мышц,</w:t>
      </w:r>
      <w:r w:rsidR="00926681" w:rsidRPr="00ED0774">
        <w:t xml:space="preserve"> </w:t>
      </w:r>
      <w:r w:rsidRPr="00ED0774">
        <w:t>симптом</w:t>
      </w:r>
      <w:r w:rsidR="00926681" w:rsidRPr="00ED0774">
        <w:t xml:space="preserve"> </w:t>
      </w:r>
      <w:r w:rsidRPr="00ED0774">
        <w:t>Кернига.</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нейролейкемия</w:t>
      </w:r>
      <w:r w:rsidR="00926681" w:rsidRPr="00ED0774">
        <w:t xml:space="preserve"> </w:t>
      </w:r>
      <w:r w:rsidRPr="00ED0774">
        <w:t>довольно</w:t>
      </w:r>
      <w:r w:rsidR="00926681" w:rsidRPr="00ED0774">
        <w:t xml:space="preserve"> </w:t>
      </w:r>
      <w:r w:rsidRPr="00ED0774">
        <w:t>редка</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болезни,</w:t>
      </w:r>
      <w:r w:rsidR="00926681" w:rsidRPr="00ED0774">
        <w:t xml:space="preserve"> </w:t>
      </w:r>
      <w:r w:rsidRPr="00ED0774">
        <w:t>тем</w:t>
      </w:r>
      <w:r w:rsidR="00926681" w:rsidRPr="00ED0774">
        <w:t xml:space="preserve"> </w:t>
      </w:r>
      <w:r w:rsidRPr="00ED0774">
        <w:t>не</w:t>
      </w:r>
      <w:r w:rsidR="00926681" w:rsidRPr="00ED0774">
        <w:t xml:space="preserve"> </w:t>
      </w:r>
      <w:r w:rsidRPr="00ED0774">
        <w:t>менее</w:t>
      </w:r>
      <w:r w:rsidR="00926681" w:rsidRPr="00ED0774">
        <w:t xml:space="preserve"> </w:t>
      </w:r>
      <w:r w:rsidRPr="00ED0774">
        <w:t>встречается</w:t>
      </w:r>
      <w:r w:rsidR="00926681" w:rsidRPr="00ED0774">
        <w:t xml:space="preserve"> </w:t>
      </w:r>
      <w:r w:rsidRPr="00ED0774">
        <w:t>при</w:t>
      </w:r>
      <w:r w:rsidR="00926681" w:rsidRPr="00ED0774">
        <w:t xml:space="preserve"> </w:t>
      </w:r>
      <w:r w:rsidRPr="00ED0774">
        <w:t>миеломоно-</w:t>
      </w:r>
      <w:r w:rsidR="00926681" w:rsidRPr="00ED0774">
        <w:t xml:space="preserve"> </w:t>
      </w:r>
      <w:r w:rsidRPr="00ED0774">
        <w:t>и</w:t>
      </w:r>
      <w:r w:rsidR="00926681" w:rsidRPr="00ED0774">
        <w:t xml:space="preserve"> </w:t>
      </w:r>
      <w:r w:rsidRPr="00ED0774">
        <w:t>монобластных</w:t>
      </w:r>
      <w:r w:rsidR="00926681" w:rsidRPr="00ED0774">
        <w:t xml:space="preserve"> </w:t>
      </w:r>
      <w:r w:rsidRPr="00ED0774">
        <w:t>вариантах,</w:t>
      </w:r>
      <w:r w:rsidR="00926681" w:rsidRPr="00ED0774">
        <w:t xml:space="preserve"> </w:t>
      </w:r>
      <w:r w:rsidRPr="00ED0774">
        <w:t>особенно</w:t>
      </w:r>
      <w:r w:rsidR="00926681" w:rsidRPr="00ED0774">
        <w:t xml:space="preserve"> </w:t>
      </w:r>
      <w:r w:rsidRPr="00ED0774">
        <w:t>при</w:t>
      </w:r>
      <w:r w:rsidR="00926681" w:rsidRPr="00ED0774">
        <w:t xml:space="preserve"> </w:t>
      </w:r>
      <w:r w:rsidRPr="00ED0774">
        <w:t>тех</w:t>
      </w:r>
      <w:r w:rsidR="00926681" w:rsidRPr="00ED0774">
        <w:t xml:space="preserve"> </w:t>
      </w:r>
      <w:r w:rsidRPr="00ED0774">
        <w:t>формах</w:t>
      </w:r>
      <w:r w:rsidR="00926681" w:rsidRPr="00ED0774">
        <w:t xml:space="preserve"> </w:t>
      </w:r>
      <w:r w:rsidRPr="00ED0774">
        <w:t>лейкозов,</w:t>
      </w:r>
      <w:r w:rsidR="00926681" w:rsidRPr="00ED0774">
        <w:t xml:space="preserve"> </w:t>
      </w:r>
      <w:r w:rsidRPr="00ED0774">
        <w:t>когда</w:t>
      </w:r>
      <w:r w:rsidR="00926681" w:rsidRPr="00ED0774">
        <w:t xml:space="preserve"> </w:t>
      </w:r>
      <w:r w:rsidRPr="00ED0774">
        <w:t>обнаруживают</w:t>
      </w:r>
      <w:r w:rsidR="00926681" w:rsidRPr="00ED0774">
        <w:t xml:space="preserve"> </w:t>
      </w:r>
      <w:r w:rsidRPr="00ED0774">
        <w:t>поломку</w:t>
      </w:r>
      <w:r w:rsidR="00926681" w:rsidRPr="00ED0774">
        <w:t xml:space="preserve"> </w:t>
      </w:r>
      <w:r w:rsidRPr="00ED0774">
        <w:t>16</w:t>
      </w:r>
      <w:r w:rsidR="00C27B86" w:rsidRPr="00ED0774">
        <w:t>-й</w:t>
      </w:r>
      <w:r w:rsidR="00926681" w:rsidRPr="00ED0774">
        <w:t xml:space="preserve"> </w:t>
      </w:r>
      <w:r w:rsidRPr="00ED0774">
        <w:t>хромосомы</w:t>
      </w:r>
      <w:r w:rsidR="00926681" w:rsidRPr="00ED0774">
        <w:t xml:space="preserve"> </w:t>
      </w:r>
      <w:r w:rsidRPr="00ED0774">
        <w:t>inv(16)</w:t>
      </w:r>
      <w:r w:rsidR="00926681" w:rsidRPr="00ED0774">
        <w:t xml:space="preserve"> </w:t>
      </w:r>
      <w:r w:rsidRPr="00ED0774">
        <w:t>(у</w:t>
      </w:r>
      <w:r w:rsidR="00926681" w:rsidRPr="00ED0774">
        <w:t xml:space="preserve"> </w:t>
      </w:r>
      <w:r w:rsidRPr="00ED0774">
        <w:t>30</w:t>
      </w:r>
      <w:r w:rsidR="00926681" w:rsidRPr="00ED0774">
        <w:t xml:space="preserve"> </w:t>
      </w:r>
      <w:r w:rsidRPr="00ED0774">
        <w:t>%</w:t>
      </w:r>
      <w:r w:rsidR="00926681" w:rsidRPr="00ED0774">
        <w:t xml:space="preserve"> </w:t>
      </w:r>
      <w:r w:rsidRPr="00ED0774">
        <w:t>таких</w:t>
      </w:r>
      <w:r w:rsidR="00926681" w:rsidRPr="00ED0774">
        <w:t xml:space="preserve"> </w:t>
      </w:r>
      <w:r w:rsidR="00C0487D" w:rsidRPr="00ED0774">
        <w:t>пациентов</w:t>
      </w:r>
      <w:r w:rsidR="00926681" w:rsidRPr="00ED0774">
        <w:t xml:space="preserve"> </w:t>
      </w:r>
      <w:r w:rsidRPr="00ED0774">
        <w:t>при</w:t>
      </w:r>
      <w:r w:rsidR="00926681" w:rsidRPr="00ED0774">
        <w:t xml:space="preserve"> </w:t>
      </w:r>
      <w:r w:rsidRPr="00ED0774">
        <w:t>отсутствии</w:t>
      </w:r>
      <w:r w:rsidR="00926681" w:rsidRPr="00ED0774">
        <w:t xml:space="preserve"> </w:t>
      </w:r>
      <w:r w:rsidRPr="00ED0774">
        <w:t>профилактики</w:t>
      </w:r>
      <w:r w:rsidR="00926681" w:rsidRPr="00ED0774">
        <w:t xml:space="preserve"> </w:t>
      </w:r>
      <w:r w:rsidRPr="00ED0774">
        <w:t>возникает</w:t>
      </w:r>
      <w:r w:rsidR="00926681" w:rsidRPr="00ED0774">
        <w:t xml:space="preserve"> </w:t>
      </w:r>
      <w:r w:rsidRPr="00ED0774">
        <w:t>нейролейкемия).</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к</w:t>
      </w:r>
      <w:r w:rsidR="00926681" w:rsidRPr="00ED0774">
        <w:t xml:space="preserve"> </w:t>
      </w:r>
      <w:r w:rsidRPr="00ED0774">
        <w:t>экстрамедуллярным</w:t>
      </w:r>
      <w:r w:rsidR="00926681" w:rsidRPr="00ED0774">
        <w:t xml:space="preserve"> </w:t>
      </w:r>
      <w:r w:rsidRPr="00ED0774">
        <w:t>относят</w:t>
      </w:r>
      <w:r w:rsidR="00926681" w:rsidRPr="00ED0774">
        <w:t xml:space="preserve"> </w:t>
      </w:r>
      <w:r w:rsidRPr="00ED0774">
        <w:t>поражения</w:t>
      </w:r>
      <w:r w:rsidR="00926681" w:rsidRPr="00ED0774">
        <w:t xml:space="preserve"> </w:t>
      </w:r>
      <w:r w:rsidRPr="00ED0774">
        <w:t>кожи</w:t>
      </w:r>
      <w:r w:rsidR="00926681" w:rsidRPr="00ED0774">
        <w:t xml:space="preserve"> </w:t>
      </w:r>
      <w:r w:rsidRPr="00ED0774">
        <w:t>(лейкемиды</w:t>
      </w:r>
      <w:r w:rsidR="00926681" w:rsidRPr="00ED0774">
        <w:t xml:space="preserve"> </w:t>
      </w:r>
      <w:r w:rsidR="00C27B86" w:rsidRPr="00ED0774">
        <w:t>–</w:t>
      </w:r>
      <w:r w:rsidR="00926681" w:rsidRPr="00ED0774">
        <w:t xml:space="preserve"> </w:t>
      </w:r>
      <w:r w:rsidRPr="00ED0774">
        <w:t>чаще</w:t>
      </w:r>
      <w:r w:rsidR="00926681" w:rsidRPr="00ED0774">
        <w:t xml:space="preserve"> </w:t>
      </w:r>
      <w:r w:rsidRPr="00ED0774">
        <w:t>всего</w:t>
      </w:r>
      <w:r w:rsidR="00926681" w:rsidRPr="00ED0774">
        <w:t xml:space="preserve"> </w:t>
      </w:r>
      <w:r w:rsidRPr="00ED0774">
        <w:t>это</w:t>
      </w:r>
      <w:r w:rsidR="00926681" w:rsidRPr="00ED0774">
        <w:t xml:space="preserve"> </w:t>
      </w:r>
      <w:r w:rsidRPr="00ED0774">
        <w:t>багрово-синюшные</w:t>
      </w:r>
      <w:r w:rsidR="00926681" w:rsidRPr="00ED0774">
        <w:t xml:space="preserve"> </w:t>
      </w:r>
      <w:r w:rsidRPr="00ED0774">
        <w:t>уплотнения,</w:t>
      </w:r>
      <w:r w:rsidR="00926681" w:rsidRPr="00ED0774">
        <w:t xml:space="preserve"> </w:t>
      </w:r>
      <w:r w:rsidRPr="00ED0774">
        <w:t>узелки</w:t>
      </w:r>
      <w:r w:rsidR="00926681" w:rsidRPr="00ED0774">
        <w:t xml:space="preserve"> </w:t>
      </w:r>
      <w:r w:rsidRPr="00ED0774">
        <w:t>в</w:t>
      </w:r>
      <w:r w:rsidR="00926681" w:rsidRPr="00ED0774">
        <w:t xml:space="preserve"> </w:t>
      </w:r>
      <w:r w:rsidRPr="00ED0774">
        <w:t>коже),</w:t>
      </w:r>
      <w:r w:rsidR="00926681" w:rsidRPr="00ED0774">
        <w:t xml:space="preserve"> </w:t>
      </w:r>
      <w:r w:rsidRPr="00ED0774">
        <w:t>сетчатки,</w:t>
      </w:r>
      <w:r w:rsidR="00926681" w:rsidRPr="00ED0774">
        <w:t xml:space="preserve"> </w:t>
      </w:r>
      <w:r w:rsidRPr="00ED0774">
        <w:t>десен,</w:t>
      </w:r>
      <w:r w:rsidR="00926681" w:rsidRPr="00ED0774">
        <w:t xml:space="preserve"> </w:t>
      </w:r>
      <w:r w:rsidRPr="00ED0774">
        <w:t>яичек,</w:t>
      </w:r>
      <w:r w:rsidR="00926681" w:rsidRPr="00ED0774">
        <w:t xml:space="preserve"> </w:t>
      </w:r>
      <w:r w:rsidRPr="00ED0774">
        <w:t>яичников.</w:t>
      </w:r>
      <w:r w:rsidR="00926681" w:rsidRPr="00ED0774">
        <w:t xml:space="preserve"> </w:t>
      </w:r>
      <w:r w:rsidRPr="00ED0774">
        <w:t>Описаны</w:t>
      </w:r>
      <w:r w:rsidR="00926681" w:rsidRPr="00ED0774">
        <w:t xml:space="preserve"> </w:t>
      </w:r>
      <w:r w:rsidRPr="00ED0774">
        <w:t>поражения</w:t>
      </w:r>
      <w:r w:rsidR="00926681" w:rsidRPr="00ED0774">
        <w:t xml:space="preserve"> </w:t>
      </w:r>
      <w:r w:rsidRPr="00ED0774">
        <w:t>лимфатических</w:t>
      </w:r>
      <w:r w:rsidR="00926681" w:rsidRPr="00ED0774">
        <w:t xml:space="preserve"> </w:t>
      </w:r>
      <w:r w:rsidRPr="00ED0774">
        <w:t>узлов,</w:t>
      </w:r>
      <w:r w:rsidR="00926681" w:rsidRPr="00ED0774">
        <w:t xml:space="preserve"> </w:t>
      </w:r>
      <w:r w:rsidRPr="00ED0774">
        <w:t>легких,</w:t>
      </w:r>
      <w:r w:rsidR="00926681" w:rsidRPr="00ED0774">
        <w:t xml:space="preserve"> </w:t>
      </w:r>
      <w:r w:rsidRPr="00ED0774">
        <w:t>кишечника,</w:t>
      </w:r>
      <w:r w:rsidR="00926681" w:rsidRPr="00ED0774">
        <w:t xml:space="preserve"> </w:t>
      </w:r>
      <w:r w:rsidRPr="00ED0774">
        <w:t>сердечной</w:t>
      </w:r>
      <w:r w:rsidR="00926681" w:rsidRPr="00ED0774">
        <w:t xml:space="preserve"> </w:t>
      </w:r>
      <w:r w:rsidRPr="00ED0774">
        <w:t>мышцы,</w:t>
      </w:r>
      <w:r w:rsidR="00926681" w:rsidRPr="00ED0774">
        <w:t xml:space="preserve"> </w:t>
      </w:r>
      <w:r w:rsidRPr="00ED0774">
        <w:t>мочеточников.</w:t>
      </w:r>
      <w:r w:rsidR="00926681" w:rsidRPr="00ED0774">
        <w:t xml:space="preserve"> </w:t>
      </w:r>
      <w:r w:rsidRPr="00ED0774">
        <w:t>При</w:t>
      </w:r>
      <w:r w:rsidR="00926681" w:rsidRPr="00ED0774">
        <w:t xml:space="preserve"> </w:t>
      </w:r>
      <w:r w:rsidRPr="00ED0774">
        <w:t>ОМЛ</w:t>
      </w:r>
      <w:r w:rsidR="00926681" w:rsidRPr="00ED0774">
        <w:t xml:space="preserve"> </w:t>
      </w:r>
      <w:r w:rsidRPr="00ED0774">
        <w:t>экстрамедуллярные</w:t>
      </w:r>
      <w:r w:rsidR="00926681" w:rsidRPr="00ED0774">
        <w:t xml:space="preserve"> </w:t>
      </w:r>
      <w:r w:rsidRPr="00ED0774">
        <w:t>поражения</w:t>
      </w:r>
      <w:r w:rsidR="00926681" w:rsidRPr="00ED0774">
        <w:t xml:space="preserve"> </w:t>
      </w:r>
      <w:r w:rsidRPr="00ED0774">
        <w:t>мягких</w:t>
      </w:r>
      <w:r w:rsidR="00926681" w:rsidRPr="00ED0774">
        <w:t xml:space="preserve"> </w:t>
      </w:r>
      <w:r w:rsidRPr="00ED0774">
        <w:t>тканей</w:t>
      </w:r>
      <w:r w:rsidR="00926681" w:rsidRPr="00ED0774">
        <w:t xml:space="preserve"> </w:t>
      </w:r>
      <w:r w:rsidRPr="00ED0774">
        <w:t>ранее</w:t>
      </w:r>
      <w:r w:rsidR="00926681" w:rsidRPr="00ED0774">
        <w:t xml:space="preserve"> </w:t>
      </w:r>
      <w:r w:rsidRPr="00ED0774">
        <w:t>называли</w:t>
      </w:r>
      <w:r w:rsidR="00926681" w:rsidRPr="00ED0774">
        <w:t xml:space="preserve"> </w:t>
      </w:r>
      <w:r w:rsidR="00C27B86" w:rsidRPr="00ED0774">
        <w:t>«</w:t>
      </w:r>
      <w:r w:rsidRPr="00ED0774">
        <w:t>хлоромой</w:t>
      </w:r>
      <w:r w:rsidR="00C27B86" w:rsidRPr="00ED0774">
        <w:t>»</w:t>
      </w:r>
      <w:r w:rsidRPr="00ED0774">
        <w:t>.</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для</w:t>
      </w:r>
      <w:r w:rsidR="00926681" w:rsidRPr="00ED0774">
        <w:t xml:space="preserve"> </w:t>
      </w:r>
      <w:r w:rsidRPr="00ED0774">
        <w:t>обозначения</w:t>
      </w:r>
      <w:r w:rsidR="00926681" w:rsidRPr="00ED0774">
        <w:t xml:space="preserve"> </w:t>
      </w:r>
      <w:r w:rsidRPr="00ED0774">
        <w:t>поражения</w:t>
      </w:r>
      <w:r w:rsidR="00926681" w:rsidRPr="00ED0774">
        <w:t xml:space="preserve"> </w:t>
      </w:r>
      <w:r w:rsidRPr="00ED0774">
        <w:t>мягких</w:t>
      </w:r>
      <w:r w:rsidR="00926681" w:rsidRPr="00ED0774">
        <w:t xml:space="preserve"> </w:t>
      </w:r>
      <w:r w:rsidRPr="00ED0774">
        <w:t>тканей</w:t>
      </w:r>
      <w:r w:rsidR="00926681" w:rsidRPr="00ED0774">
        <w:t xml:space="preserve"> </w:t>
      </w:r>
      <w:r w:rsidRPr="00ED0774">
        <w:t>и</w:t>
      </w:r>
      <w:r w:rsidR="00926681" w:rsidRPr="00ED0774">
        <w:t xml:space="preserve"> </w:t>
      </w:r>
      <w:r w:rsidRPr="00ED0774">
        <w:t>органов</w:t>
      </w:r>
      <w:r w:rsidR="00926681" w:rsidRPr="00ED0774">
        <w:t xml:space="preserve"> </w:t>
      </w:r>
      <w:r w:rsidRPr="00ED0774">
        <w:t>используют</w:t>
      </w:r>
      <w:r w:rsidR="00926681" w:rsidRPr="00ED0774">
        <w:t xml:space="preserve"> </w:t>
      </w:r>
      <w:r w:rsidRPr="00ED0774">
        <w:t>термин</w:t>
      </w:r>
      <w:r w:rsidR="00926681" w:rsidRPr="00ED0774">
        <w:t xml:space="preserve"> </w:t>
      </w:r>
      <w:r w:rsidR="00C27B86" w:rsidRPr="00ED0774">
        <w:t>«</w:t>
      </w:r>
      <w:r w:rsidRPr="00ED0774">
        <w:t>миелоидная</w:t>
      </w:r>
      <w:r w:rsidR="00926681" w:rsidRPr="00ED0774">
        <w:t xml:space="preserve"> </w:t>
      </w:r>
      <w:r w:rsidRPr="00ED0774">
        <w:t>или</w:t>
      </w:r>
      <w:r w:rsidR="00926681" w:rsidRPr="00ED0774">
        <w:t xml:space="preserve"> </w:t>
      </w:r>
      <w:r w:rsidRPr="00ED0774">
        <w:t>гранулоцитарная</w:t>
      </w:r>
      <w:r w:rsidR="00926681" w:rsidRPr="00ED0774">
        <w:t xml:space="preserve"> </w:t>
      </w:r>
      <w:r w:rsidRPr="00ED0774">
        <w:t>саркома</w:t>
      </w:r>
      <w:r w:rsidR="00C27B86" w:rsidRPr="00ED0774">
        <w:t>»</w:t>
      </w:r>
      <w:r w:rsidR="00926681" w:rsidRPr="00ED0774">
        <w:t xml:space="preserve"> </w:t>
      </w:r>
      <w:r w:rsidR="00EF4D56"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EF4D56" w:rsidRPr="00ED0774">
        <w:fldChar w:fldCharType="separate"/>
      </w:r>
      <w:r w:rsidR="00907AA0" w:rsidRPr="00ED0774">
        <w:rPr>
          <w:noProof/>
        </w:rPr>
        <w:t>[1]</w:t>
      </w:r>
      <w:r w:rsidR="00EF4D56" w:rsidRPr="00ED0774">
        <w:fldChar w:fldCharType="end"/>
      </w:r>
      <w:r w:rsidRPr="00ED0774">
        <w:t>.</w:t>
      </w:r>
    </w:p>
    <w:p w14:paraId="07F5B76D" w14:textId="77777777" w:rsidR="0073570A" w:rsidRPr="00ED0774" w:rsidRDefault="00D80AC9" w:rsidP="00D208C2">
      <w:pPr>
        <w:pStyle w:val="11"/>
      </w:pPr>
      <w:bookmarkStart w:id="29" w:name="_Toc26787556"/>
      <w:bookmarkStart w:id="30" w:name="_Toc24471995"/>
      <w:bookmarkStart w:id="31" w:name="_Toc64624767"/>
      <w:r w:rsidRPr="00ED0774">
        <w:lastRenderedPageBreak/>
        <w:t>2.</w:t>
      </w:r>
      <w:r w:rsidR="00926681" w:rsidRPr="00ED0774">
        <w:t xml:space="preserve"> </w:t>
      </w:r>
      <w:r w:rsidRPr="00ED0774">
        <w:t>Диагностика</w:t>
      </w:r>
      <w:r w:rsidR="00926681" w:rsidRPr="00ED0774">
        <w:t xml:space="preserve"> </w:t>
      </w:r>
      <w:r w:rsidR="000F60CA" w:rsidRPr="00ED0774">
        <w:t>заболевания</w:t>
      </w:r>
      <w:r w:rsidR="00926681" w:rsidRPr="00ED0774">
        <w:t xml:space="preserve"> </w:t>
      </w:r>
      <w:r w:rsidR="000F60CA" w:rsidRPr="00ED0774">
        <w:t>или</w:t>
      </w:r>
      <w:r w:rsidR="00926681" w:rsidRPr="00ED0774">
        <w:t xml:space="preserve"> </w:t>
      </w:r>
      <w:r w:rsidR="000F60CA" w:rsidRPr="00ED0774">
        <w:t>состояния</w:t>
      </w:r>
      <w:r w:rsidR="00926681" w:rsidRPr="00ED0774">
        <w:t xml:space="preserve"> </w:t>
      </w:r>
      <w:r w:rsidR="000F60CA" w:rsidRPr="00ED0774">
        <w:t>(группы</w:t>
      </w:r>
      <w:r w:rsidR="00926681" w:rsidRPr="00ED0774">
        <w:t xml:space="preserve"> </w:t>
      </w:r>
      <w:r w:rsidR="000F60CA" w:rsidRPr="00ED0774">
        <w:t>заболеваний</w:t>
      </w:r>
      <w:r w:rsidR="00926681" w:rsidRPr="00ED0774">
        <w:t xml:space="preserve"> </w:t>
      </w:r>
      <w:r w:rsidR="000F60CA" w:rsidRPr="00ED0774">
        <w:t>или</w:t>
      </w:r>
      <w:r w:rsidR="00926681" w:rsidRPr="00ED0774">
        <w:t xml:space="preserve"> </w:t>
      </w:r>
      <w:r w:rsidR="000F60CA" w:rsidRPr="00ED0774">
        <w:t>состояний),</w:t>
      </w:r>
      <w:r w:rsidR="00926681" w:rsidRPr="00ED0774">
        <w:t xml:space="preserve"> </w:t>
      </w:r>
      <w:r w:rsidR="000F60CA" w:rsidRPr="00ED0774">
        <w:t>медицинские</w:t>
      </w:r>
      <w:r w:rsidR="00926681" w:rsidRPr="00ED0774">
        <w:t xml:space="preserve"> </w:t>
      </w:r>
      <w:r w:rsidR="000F60CA" w:rsidRPr="00ED0774">
        <w:t>показания</w:t>
      </w:r>
      <w:r w:rsidR="00926681" w:rsidRPr="00ED0774">
        <w:t xml:space="preserve"> </w:t>
      </w:r>
      <w:r w:rsidR="000F60CA" w:rsidRPr="00ED0774">
        <w:t>и</w:t>
      </w:r>
      <w:r w:rsidR="00926681" w:rsidRPr="00ED0774">
        <w:t xml:space="preserve"> </w:t>
      </w:r>
      <w:r w:rsidR="000F60CA" w:rsidRPr="00ED0774">
        <w:t>противопоказания</w:t>
      </w:r>
      <w:r w:rsidR="00926681" w:rsidRPr="00ED0774">
        <w:t xml:space="preserve"> </w:t>
      </w:r>
      <w:r w:rsidR="000F60CA" w:rsidRPr="00ED0774">
        <w:t>к</w:t>
      </w:r>
      <w:r w:rsidR="00926681" w:rsidRPr="00ED0774">
        <w:t xml:space="preserve"> </w:t>
      </w:r>
      <w:r w:rsidR="000F60CA" w:rsidRPr="00ED0774">
        <w:t>применению</w:t>
      </w:r>
      <w:r w:rsidR="00926681" w:rsidRPr="00ED0774">
        <w:t xml:space="preserve"> </w:t>
      </w:r>
      <w:r w:rsidR="000F60CA" w:rsidRPr="00ED0774">
        <w:t>методов</w:t>
      </w:r>
      <w:r w:rsidR="00926681" w:rsidRPr="00ED0774">
        <w:t xml:space="preserve"> </w:t>
      </w:r>
      <w:r w:rsidR="000F60CA" w:rsidRPr="00ED0774">
        <w:t>диагностики</w:t>
      </w:r>
      <w:bookmarkEnd w:id="29"/>
      <w:bookmarkEnd w:id="30"/>
      <w:bookmarkEnd w:id="31"/>
    </w:p>
    <w:p w14:paraId="7801BBA7" w14:textId="77777777" w:rsidR="008D1859" w:rsidRPr="00ED0774" w:rsidRDefault="00382173" w:rsidP="00705E68">
      <w:pPr>
        <w:pStyle w:val="afd"/>
        <w:spacing w:beforeAutospacing="0" w:afterAutospacing="0" w:line="360" w:lineRule="auto"/>
        <w:ind w:firstLine="709"/>
        <w:rPr>
          <w:i/>
          <w:iCs/>
        </w:rPr>
      </w:pPr>
      <w:r w:rsidRPr="00ED0774">
        <w:rPr>
          <w:i/>
          <w:iCs/>
        </w:rPr>
        <w:t>Многие</w:t>
      </w:r>
      <w:r w:rsidR="00926681" w:rsidRPr="00ED0774">
        <w:rPr>
          <w:i/>
          <w:iCs/>
        </w:rPr>
        <w:t xml:space="preserve"> </w:t>
      </w:r>
      <w:r w:rsidRPr="00ED0774">
        <w:rPr>
          <w:i/>
          <w:iCs/>
        </w:rPr>
        <w:t>рекомендованные</w:t>
      </w:r>
      <w:r w:rsidR="00926681" w:rsidRPr="00ED0774">
        <w:rPr>
          <w:i/>
          <w:iCs/>
        </w:rPr>
        <w:t xml:space="preserve"> </w:t>
      </w:r>
      <w:r w:rsidRPr="00ED0774">
        <w:rPr>
          <w:i/>
          <w:iCs/>
        </w:rPr>
        <w:t>методы</w:t>
      </w:r>
      <w:r w:rsidR="00926681" w:rsidRPr="00ED0774">
        <w:rPr>
          <w:i/>
          <w:iCs/>
        </w:rPr>
        <w:t xml:space="preserve"> </w:t>
      </w:r>
      <w:r w:rsidRPr="00ED0774">
        <w:rPr>
          <w:i/>
          <w:iCs/>
        </w:rPr>
        <w:t>диагностики</w:t>
      </w:r>
      <w:r w:rsidR="00926681" w:rsidRPr="00ED0774">
        <w:rPr>
          <w:i/>
          <w:iCs/>
        </w:rPr>
        <w:t xml:space="preserve"> </w:t>
      </w:r>
      <w:r w:rsidRPr="00ED0774">
        <w:rPr>
          <w:i/>
          <w:iCs/>
        </w:rPr>
        <w:t>заболевания</w:t>
      </w:r>
      <w:r w:rsidR="00926681" w:rsidRPr="00ED0774">
        <w:rPr>
          <w:i/>
          <w:iCs/>
        </w:rPr>
        <w:t xml:space="preserve"> </w:t>
      </w:r>
      <w:r w:rsidRPr="00ED0774">
        <w:rPr>
          <w:i/>
          <w:iCs/>
        </w:rPr>
        <w:t>и</w:t>
      </w:r>
      <w:r w:rsidR="00926681" w:rsidRPr="00ED0774">
        <w:rPr>
          <w:i/>
          <w:iCs/>
        </w:rPr>
        <w:t xml:space="preserve"> </w:t>
      </w:r>
      <w:r w:rsidRPr="00ED0774">
        <w:rPr>
          <w:i/>
          <w:iCs/>
        </w:rPr>
        <w:t>связанных</w:t>
      </w:r>
      <w:r w:rsidR="00926681" w:rsidRPr="00ED0774">
        <w:rPr>
          <w:i/>
          <w:iCs/>
        </w:rPr>
        <w:t xml:space="preserve"> </w:t>
      </w:r>
      <w:r w:rsidRPr="00ED0774">
        <w:rPr>
          <w:i/>
          <w:iCs/>
        </w:rPr>
        <w:t>с</w:t>
      </w:r>
      <w:r w:rsidR="00926681" w:rsidRPr="00ED0774">
        <w:rPr>
          <w:i/>
          <w:iCs/>
        </w:rPr>
        <w:t xml:space="preserve"> </w:t>
      </w:r>
      <w:r w:rsidRPr="00ED0774">
        <w:rPr>
          <w:i/>
          <w:iCs/>
        </w:rPr>
        <w:t>ним</w:t>
      </w:r>
      <w:r w:rsidR="00926681" w:rsidRPr="00ED0774">
        <w:rPr>
          <w:i/>
          <w:iCs/>
        </w:rPr>
        <w:t xml:space="preserve"> </w:t>
      </w:r>
      <w:r w:rsidRPr="00ED0774">
        <w:rPr>
          <w:i/>
          <w:iCs/>
        </w:rPr>
        <w:t>состояний</w:t>
      </w:r>
      <w:r w:rsidR="00926681" w:rsidRPr="00ED0774">
        <w:rPr>
          <w:i/>
          <w:iCs/>
        </w:rPr>
        <w:t xml:space="preserve"> </w:t>
      </w:r>
      <w:r w:rsidRPr="00ED0774">
        <w:rPr>
          <w:i/>
          <w:iCs/>
        </w:rPr>
        <w:t>имеют</w:t>
      </w:r>
      <w:r w:rsidR="00926681" w:rsidRPr="00ED0774">
        <w:rPr>
          <w:i/>
          <w:iCs/>
        </w:rPr>
        <w:t xml:space="preserve"> </w:t>
      </w:r>
      <w:r w:rsidRPr="00ED0774">
        <w:rPr>
          <w:i/>
          <w:iCs/>
        </w:rPr>
        <w:t>ограниченную</w:t>
      </w:r>
      <w:r w:rsidR="00926681" w:rsidRPr="00ED0774">
        <w:rPr>
          <w:i/>
          <w:iCs/>
        </w:rPr>
        <w:t xml:space="preserve"> </w:t>
      </w:r>
      <w:r w:rsidRPr="00ED0774">
        <w:rPr>
          <w:i/>
          <w:iCs/>
        </w:rPr>
        <w:t>доказательную</w:t>
      </w:r>
      <w:r w:rsidR="00926681" w:rsidRPr="00ED0774">
        <w:rPr>
          <w:i/>
          <w:iCs/>
        </w:rPr>
        <w:t xml:space="preserve"> </w:t>
      </w:r>
      <w:r w:rsidRPr="00ED0774">
        <w:rPr>
          <w:i/>
          <w:iCs/>
        </w:rPr>
        <w:t>базу</w:t>
      </w:r>
      <w:r w:rsidR="00926681" w:rsidRPr="00ED0774">
        <w:rPr>
          <w:i/>
          <w:iCs/>
        </w:rPr>
        <w:t xml:space="preserve"> </w:t>
      </w:r>
      <w:r w:rsidRPr="00ED0774">
        <w:rPr>
          <w:i/>
          <w:iCs/>
        </w:rPr>
        <w:t>в</w:t>
      </w:r>
      <w:r w:rsidR="00926681" w:rsidRPr="00ED0774">
        <w:rPr>
          <w:i/>
          <w:iCs/>
        </w:rPr>
        <w:t xml:space="preserve"> </w:t>
      </w:r>
      <w:r w:rsidRPr="00ED0774">
        <w:rPr>
          <w:i/>
          <w:iCs/>
        </w:rPr>
        <w:t>соответствии</w:t>
      </w:r>
      <w:r w:rsidR="00926681" w:rsidRPr="00ED0774">
        <w:rPr>
          <w:i/>
          <w:iCs/>
        </w:rPr>
        <w:t xml:space="preserve"> </w:t>
      </w:r>
      <w:r w:rsidRPr="00ED0774">
        <w:rPr>
          <w:i/>
          <w:iCs/>
        </w:rPr>
        <w:t>с</w:t>
      </w:r>
      <w:r w:rsidR="001C0065" w:rsidRPr="00ED0774">
        <w:rPr>
          <w:i/>
          <w:iCs/>
        </w:rPr>
        <w:t>о</w:t>
      </w:r>
      <w:r w:rsidR="00926681" w:rsidRPr="00ED0774">
        <w:rPr>
          <w:i/>
          <w:iCs/>
        </w:rPr>
        <w:t xml:space="preserve"> </w:t>
      </w:r>
      <w:r w:rsidRPr="00ED0774">
        <w:rPr>
          <w:i/>
          <w:iCs/>
        </w:rPr>
        <w:t>шкалами</w:t>
      </w:r>
      <w:r w:rsidR="00926681" w:rsidRPr="00ED0774">
        <w:rPr>
          <w:i/>
          <w:iCs/>
        </w:rPr>
        <w:t xml:space="preserve"> </w:t>
      </w:r>
      <w:r w:rsidRPr="00ED0774">
        <w:rPr>
          <w:i/>
          <w:iCs/>
        </w:rPr>
        <w:t>оценки</w:t>
      </w:r>
      <w:r w:rsidR="00926681" w:rsidRPr="00ED0774">
        <w:rPr>
          <w:i/>
          <w:iCs/>
        </w:rPr>
        <w:t xml:space="preserve"> </w:t>
      </w:r>
      <w:r w:rsidR="008E01F1" w:rsidRPr="00ED0774">
        <w:rPr>
          <w:i/>
          <w:iCs/>
        </w:rPr>
        <w:t>уровня</w:t>
      </w:r>
      <w:r w:rsidR="00926681" w:rsidRPr="00ED0774">
        <w:rPr>
          <w:i/>
          <w:iCs/>
        </w:rPr>
        <w:t xml:space="preserve"> </w:t>
      </w:r>
      <w:r w:rsidR="008E01F1" w:rsidRPr="00ED0774">
        <w:rPr>
          <w:i/>
          <w:iCs/>
        </w:rPr>
        <w:t>достоверности</w:t>
      </w:r>
      <w:r w:rsidR="00926681" w:rsidRPr="00ED0774">
        <w:rPr>
          <w:i/>
          <w:iCs/>
        </w:rPr>
        <w:t xml:space="preserve"> </w:t>
      </w:r>
      <w:r w:rsidR="008E01F1" w:rsidRPr="00ED0774">
        <w:rPr>
          <w:i/>
          <w:iCs/>
        </w:rPr>
        <w:t>доказательств</w:t>
      </w:r>
      <w:r w:rsidR="00926681" w:rsidRPr="00ED0774">
        <w:rPr>
          <w:i/>
          <w:iCs/>
        </w:rPr>
        <w:t xml:space="preserve"> </w:t>
      </w:r>
      <w:r w:rsidRPr="00ED0774">
        <w:rPr>
          <w:i/>
          <w:iCs/>
        </w:rPr>
        <w:t>и</w:t>
      </w:r>
      <w:r w:rsidR="00926681" w:rsidRPr="00ED0774">
        <w:rPr>
          <w:i/>
          <w:iCs/>
        </w:rPr>
        <w:t xml:space="preserve"> </w:t>
      </w:r>
      <w:r w:rsidR="008E01F1" w:rsidRPr="00ED0774">
        <w:rPr>
          <w:i/>
          <w:iCs/>
        </w:rPr>
        <w:t>уровня</w:t>
      </w:r>
      <w:r w:rsidR="00926681" w:rsidRPr="00ED0774">
        <w:rPr>
          <w:i/>
          <w:iCs/>
        </w:rPr>
        <w:t xml:space="preserve"> </w:t>
      </w:r>
      <w:r w:rsidR="008E01F1" w:rsidRPr="00ED0774">
        <w:rPr>
          <w:i/>
          <w:iCs/>
        </w:rPr>
        <w:t>убедительности</w:t>
      </w:r>
      <w:r w:rsidR="00926681" w:rsidRPr="00ED0774">
        <w:rPr>
          <w:i/>
          <w:iCs/>
        </w:rPr>
        <w:t xml:space="preserve"> </w:t>
      </w:r>
      <w:r w:rsidR="008E01F1" w:rsidRPr="00ED0774">
        <w:rPr>
          <w:i/>
          <w:iCs/>
        </w:rPr>
        <w:t>рекомендаций</w:t>
      </w:r>
      <w:r w:rsidR="00926681" w:rsidRPr="00ED0774">
        <w:rPr>
          <w:i/>
          <w:iCs/>
        </w:rPr>
        <w:t xml:space="preserve"> </w:t>
      </w:r>
      <w:r w:rsidRPr="00ED0774">
        <w:rPr>
          <w:i/>
          <w:iCs/>
        </w:rPr>
        <w:t>по</w:t>
      </w:r>
      <w:r w:rsidR="00926681" w:rsidRPr="00ED0774">
        <w:rPr>
          <w:i/>
          <w:iCs/>
        </w:rPr>
        <w:t xml:space="preserve"> </w:t>
      </w:r>
      <w:r w:rsidRPr="00ED0774">
        <w:rPr>
          <w:i/>
          <w:iCs/>
        </w:rPr>
        <w:t>причине</w:t>
      </w:r>
      <w:r w:rsidR="00926681" w:rsidRPr="00ED0774">
        <w:rPr>
          <w:i/>
          <w:iCs/>
        </w:rPr>
        <w:t xml:space="preserve"> </w:t>
      </w:r>
      <w:r w:rsidRPr="00ED0774">
        <w:rPr>
          <w:i/>
          <w:iCs/>
        </w:rPr>
        <w:t>отсутствия</w:t>
      </w:r>
      <w:r w:rsidR="00926681" w:rsidRPr="00ED0774">
        <w:rPr>
          <w:i/>
          <w:iCs/>
        </w:rPr>
        <w:t xml:space="preserve"> </w:t>
      </w:r>
      <w:r w:rsidRPr="00ED0774">
        <w:rPr>
          <w:i/>
          <w:iCs/>
        </w:rPr>
        <w:t>посвященных</w:t>
      </w:r>
      <w:r w:rsidR="00926681" w:rsidRPr="00ED0774">
        <w:rPr>
          <w:i/>
          <w:iCs/>
        </w:rPr>
        <w:t xml:space="preserve"> </w:t>
      </w:r>
      <w:r w:rsidRPr="00ED0774">
        <w:rPr>
          <w:i/>
          <w:iCs/>
        </w:rPr>
        <w:t>им</w:t>
      </w:r>
      <w:r w:rsidR="00926681" w:rsidRPr="00ED0774">
        <w:rPr>
          <w:i/>
          <w:iCs/>
        </w:rPr>
        <w:t xml:space="preserve"> </w:t>
      </w:r>
      <w:r w:rsidRPr="00ED0774">
        <w:rPr>
          <w:i/>
          <w:iCs/>
        </w:rPr>
        <w:t>клинических</w:t>
      </w:r>
      <w:r w:rsidR="00926681" w:rsidRPr="00ED0774">
        <w:rPr>
          <w:i/>
          <w:iCs/>
        </w:rPr>
        <w:t xml:space="preserve"> </w:t>
      </w:r>
      <w:r w:rsidRPr="00ED0774">
        <w:rPr>
          <w:i/>
          <w:iCs/>
        </w:rPr>
        <w:t>исследований.</w:t>
      </w:r>
      <w:r w:rsidR="00926681" w:rsidRPr="00ED0774">
        <w:rPr>
          <w:i/>
          <w:iCs/>
        </w:rPr>
        <w:t xml:space="preserve"> </w:t>
      </w:r>
      <w:r w:rsidRPr="00ED0774">
        <w:rPr>
          <w:i/>
          <w:iCs/>
        </w:rPr>
        <w:t>Не</w:t>
      </w:r>
      <w:r w:rsidR="001C0065" w:rsidRPr="00ED0774">
        <w:rPr>
          <w:i/>
          <w:iCs/>
        </w:rPr>
        <w:t>смотря</w:t>
      </w:r>
      <w:r w:rsidR="00926681" w:rsidRPr="00ED0774">
        <w:rPr>
          <w:i/>
          <w:iCs/>
        </w:rPr>
        <w:t xml:space="preserve"> </w:t>
      </w:r>
      <w:r w:rsidRPr="00ED0774">
        <w:rPr>
          <w:i/>
          <w:iCs/>
        </w:rPr>
        <w:t>на</w:t>
      </w:r>
      <w:r w:rsidR="00926681" w:rsidRPr="00ED0774">
        <w:rPr>
          <w:i/>
          <w:iCs/>
        </w:rPr>
        <w:t xml:space="preserve"> </w:t>
      </w:r>
      <w:r w:rsidRPr="00ED0774">
        <w:rPr>
          <w:i/>
          <w:iCs/>
        </w:rPr>
        <w:t>это,</w:t>
      </w:r>
      <w:r w:rsidR="00926681" w:rsidRPr="00ED0774">
        <w:rPr>
          <w:i/>
          <w:iCs/>
        </w:rPr>
        <w:t xml:space="preserve"> </w:t>
      </w:r>
      <w:r w:rsidRPr="00ED0774">
        <w:rPr>
          <w:i/>
          <w:iCs/>
        </w:rPr>
        <w:t>они</w:t>
      </w:r>
      <w:r w:rsidR="00926681" w:rsidRPr="00ED0774">
        <w:rPr>
          <w:i/>
          <w:iCs/>
        </w:rPr>
        <w:t xml:space="preserve"> </w:t>
      </w:r>
      <w:r w:rsidRPr="00ED0774">
        <w:rPr>
          <w:i/>
          <w:iCs/>
        </w:rPr>
        <w:t>являются</w:t>
      </w:r>
      <w:r w:rsidR="00926681" w:rsidRPr="00ED0774">
        <w:rPr>
          <w:i/>
          <w:iCs/>
        </w:rPr>
        <w:t xml:space="preserve"> </w:t>
      </w:r>
      <w:r w:rsidRPr="00ED0774">
        <w:rPr>
          <w:i/>
          <w:iCs/>
        </w:rPr>
        <w:t>необходимыми</w:t>
      </w:r>
      <w:r w:rsidR="00926681" w:rsidRPr="00ED0774">
        <w:rPr>
          <w:i/>
          <w:iCs/>
        </w:rPr>
        <w:t xml:space="preserve"> </w:t>
      </w:r>
      <w:r w:rsidRPr="00ED0774">
        <w:rPr>
          <w:i/>
          <w:iCs/>
        </w:rPr>
        <w:t>элементами</w:t>
      </w:r>
      <w:r w:rsidR="00926681" w:rsidRPr="00ED0774">
        <w:rPr>
          <w:i/>
          <w:iCs/>
        </w:rPr>
        <w:t xml:space="preserve"> </w:t>
      </w:r>
      <w:r w:rsidRPr="00ED0774">
        <w:rPr>
          <w:i/>
          <w:iCs/>
        </w:rPr>
        <w:t>обследования</w:t>
      </w:r>
      <w:r w:rsidR="00926681" w:rsidRPr="00ED0774">
        <w:rPr>
          <w:i/>
          <w:iCs/>
        </w:rPr>
        <w:t xml:space="preserve"> </w:t>
      </w:r>
      <w:r w:rsidRPr="00ED0774">
        <w:rPr>
          <w:i/>
          <w:iCs/>
        </w:rPr>
        <w:t>пациента</w:t>
      </w:r>
      <w:r w:rsidR="00926681" w:rsidRPr="00ED0774">
        <w:rPr>
          <w:i/>
          <w:iCs/>
        </w:rPr>
        <w:t xml:space="preserve"> </w:t>
      </w:r>
      <w:r w:rsidRPr="00ED0774">
        <w:rPr>
          <w:i/>
          <w:iCs/>
        </w:rPr>
        <w:t>для</w:t>
      </w:r>
      <w:r w:rsidR="00926681" w:rsidRPr="00ED0774">
        <w:rPr>
          <w:i/>
          <w:iCs/>
        </w:rPr>
        <w:t xml:space="preserve"> </w:t>
      </w:r>
      <w:r w:rsidRPr="00ED0774">
        <w:rPr>
          <w:i/>
          <w:iCs/>
        </w:rPr>
        <w:t>установления</w:t>
      </w:r>
      <w:r w:rsidR="00926681" w:rsidRPr="00ED0774">
        <w:rPr>
          <w:i/>
          <w:iCs/>
        </w:rPr>
        <w:t xml:space="preserve"> </w:t>
      </w:r>
      <w:r w:rsidRPr="00ED0774">
        <w:rPr>
          <w:i/>
          <w:iCs/>
        </w:rPr>
        <w:t>диагноза</w:t>
      </w:r>
      <w:r w:rsidR="00926681" w:rsidRPr="00ED0774">
        <w:rPr>
          <w:i/>
          <w:iCs/>
        </w:rPr>
        <w:t xml:space="preserve"> </w:t>
      </w:r>
      <w:r w:rsidRPr="00ED0774">
        <w:rPr>
          <w:i/>
          <w:iCs/>
        </w:rPr>
        <w:t>и</w:t>
      </w:r>
      <w:r w:rsidR="00926681" w:rsidRPr="00ED0774">
        <w:rPr>
          <w:i/>
          <w:iCs/>
        </w:rPr>
        <w:t xml:space="preserve"> </w:t>
      </w:r>
      <w:r w:rsidRPr="00ED0774">
        <w:rPr>
          <w:i/>
          <w:iCs/>
        </w:rPr>
        <w:t>выбора</w:t>
      </w:r>
      <w:r w:rsidR="00926681" w:rsidRPr="00ED0774">
        <w:rPr>
          <w:i/>
          <w:iCs/>
        </w:rPr>
        <w:t xml:space="preserve"> </w:t>
      </w:r>
      <w:r w:rsidRPr="00ED0774">
        <w:rPr>
          <w:i/>
          <w:iCs/>
        </w:rPr>
        <w:t>тактики</w:t>
      </w:r>
      <w:r w:rsidR="00926681" w:rsidRPr="00ED0774">
        <w:rPr>
          <w:i/>
          <w:iCs/>
        </w:rPr>
        <w:t xml:space="preserve"> </w:t>
      </w:r>
      <w:r w:rsidRPr="00ED0774">
        <w:rPr>
          <w:i/>
          <w:iCs/>
        </w:rPr>
        <w:t>лечения,</w:t>
      </w:r>
      <w:r w:rsidR="00926681" w:rsidRPr="00ED0774">
        <w:rPr>
          <w:i/>
          <w:iCs/>
        </w:rPr>
        <w:t xml:space="preserve"> </w:t>
      </w:r>
      <w:r w:rsidRPr="00ED0774">
        <w:rPr>
          <w:i/>
          <w:iCs/>
        </w:rPr>
        <w:t>так</w:t>
      </w:r>
      <w:r w:rsidR="00926681" w:rsidRPr="00ED0774">
        <w:rPr>
          <w:i/>
          <w:iCs/>
        </w:rPr>
        <w:t xml:space="preserve"> </w:t>
      </w:r>
      <w:r w:rsidRPr="00ED0774">
        <w:rPr>
          <w:i/>
          <w:iCs/>
        </w:rPr>
        <w:t>как</w:t>
      </w:r>
      <w:r w:rsidR="00926681" w:rsidRPr="00ED0774">
        <w:rPr>
          <w:i/>
          <w:iCs/>
        </w:rPr>
        <w:t xml:space="preserve"> </w:t>
      </w:r>
      <w:r w:rsidRPr="00ED0774">
        <w:rPr>
          <w:i/>
          <w:iCs/>
        </w:rPr>
        <w:t>более</w:t>
      </w:r>
      <w:r w:rsidR="00926681" w:rsidRPr="00ED0774">
        <w:rPr>
          <w:i/>
          <w:iCs/>
        </w:rPr>
        <w:t xml:space="preserve"> </w:t>
      </w:r>
      <w:r w:rsidRPr="00ED0774">
        <w:rPr>
          <w:i/>
          <w:iCs/>
        </w:rPr>
        <w:t>эффективные</w:t>
      </w:r>
      <w:r w:rsidR="00926681" w:rsidRPr="00ED0774">
        <w:rPr>
          <w:i/>
          <w:iCs/>
        </w:rPr>
        <w:t xml:space="preserve"> </w:t>
      </w:r>
      <w:r w:rsidRPr="00ED0774">
        <w:rPr>
          <w:i/>
          <w:iCs/>
        </w:rPr>
        <w:t>и</w:t>
      </w:r>
      <w:r w:rsidR="00926681" w:rsidRPr="00ED0774">
        <w:rPr>
          <w:i/>
          <w:iCs/>
        </w:rPr>
        <w:t xml:space="preserve"> </w:t>
      </w:r>
      <w:r w:rsidRPr="00ED0774">
        <w:rPr>
          <w:i/>
          <w:iCs/>
        </w:rPr>
        <w:t>доказанные</w:t>
      </w:r>
      <w:r w:rsidR="00926681" w:rsidRPr="00ED0774">
        <w:rPr>
          <w:i/>
          <w:iCs/>
        </w:rPr>
        <w:t xml:space="preserve"> </w:t>
      </w:r>
      <w:r w:rsidRPr="00ED0774">
        <w:rPr>
          <w:i/>
          <w:iCs/>
        </w:rPr>
        <w:t>методы</w:t>
      </w:r>
      <w:r w:rsidR="00926681" w:rsidRPr="00ED0774">
        <w:rPr>
          <w:i/>
          <w:iCs/>
        </w:rPr>
        <w:t xml:space="preserve"> </w:t>
      </w:r>
      <w:r w:rsidRPr="00ED0774">
        <w:rPr>
          <w:i/>
          <w:iCs/>
        </w:rPr>
        <w:t>в</w:t>
      </w:r>
      <w:r w:rsidR="00926681" w:rsidRPr="00ED0774">
        <w:rPr>
          <w:i/>
          <w:iCs/>
        </w:rPr>
        <w:t xml:space="preserve"> </w:t>
      </w:r>
      <w:r w:rsidRPr="00ED0774">
        <w:rPr>
          <w:i/>
          <w:iCs/>
        </w:rPr>
        <w:t>настоящее</w:t>
      </w:r>
      <w:r w:rsidR="00926681" w:rsidRPr="00ED0774">
        <w:rPr>
          <w:i/>
          <w:iCs/>
        </w:rPr>
        <w:t xml:space="preserve"> </w:t>
      </w:r>
      <w:r w:rsidRPr="00ED0774">
        <w:rPr>
          <w:i/>
          <w:iCs/>
        </w:rPr>
        <w:t>время</w:t>
      </w:r>
      <w:r w:rsidR="00926681" w:rsidRPr="00ED0774">
        <w:rPr>
          <w:i/>
          <w:iCs/>
        </w:rPr>
        <w:t xml:space="preserve"> </w:t>
      </w:r>
      <w:r w:rsidRPr="00ED0774">
        <w:rPr>
          <w:i/>
          <w:iCs/>
        </w:rPr>
        <w:t>не</w:t>
      </w:r>
      <w:r w:rsidR="00926681" w:rsidRPr="00ED0774">
        <w:rPr>
          <w:i/>
          <w:iCs/>
        </w:rPr>
        <w:t xml:space="preserve"> </w:t>
      </w:r>
      <w:r w:rsidRPr="00ED0774">
        <w:rPr>
          <w:i/>
          <w:iCs/>
        </w:rPr>
        <w:t>разработаны.</w:t>
      </w:r>
    </w:p>
    <w:p w14:paraId="7588F545" w14:textId="58D5097F" w:rsidR="00795847" w:rsidRPr="00ED0774" w:rsidRDefault="00795847" w:rsidP="00705E68">
      <w:pPr>
        <w:pStyle w:val="afd"/>
        <w:spacing w:beforeAutospacing="0" w:afterAutospacing="0" w:line="360" w:lineRule="auto"/>
        <w:ind w:firstLine="709"/>
        <w:rPr>
          <w:i/>
        </w:rPr>
      </w:pPr>
      <w:r w:rsidRPr="00ED0774">
        <w:rPr>
          <w:b/>
          <w:i/>
        </w:rPr>
        <w:t>Критерии</w:t>
      </w:r>
      <w:r w:rsidR="00926681" w:rsidRPr="00ED0774">
        <w:rPr>
          <w:b/>
          <w:i/>
        </w:rPr>
        <w:t xml:space="preserve"> </w:t>
      </w:r>
      <w:r w:rsidRPr="00ED0774">
        <w:rPr>
          <w:b/>
          <w:i/>
        </w:rPr>
        <w:t>установления</w:t>
      </w:r>
      <w:r w:rsidR="00926681" w:rsidRPr="00ED0774">
        <w:rPr>
          <w:b/>
          <w:i/>
        </w:rPr>
        <w:t xml:space="preserve"> </w:t>
      </w:r>
      <w:r w:rsidR="008B28A5" w:rsidRPr="00ED0774">
        <w:rPr>
          <w:b/>
          <w:i/>
        </w:rPr>
        <w:t>диагноза</w:t>
      </w:r>
      <w:r w:rsidR="00801149" w:rsidRPr="00ED0774">
        <w:rPr>
          <w:b/>
          <w:i/>
        </w:rPr>
        <w:t xml:space="preserve">: </w:t>
      </w:r>
      <w:r w:rsidR="001C0065" w:rsidRPr="00ED0774">
        <w:rPr>
          <w:bCs/>
          <w:i/>
        </w:rPr>
        <w:t>Д</w:t>
      </w:r>
      <w:r w:rsidRPr="00ED0774">
        <w:rPr>
          <w:bCs/>
          <w:i/>
        </w:rPr>
        <w:t>иагноз</w:t>
      </w:r>
      <w:r w:rsidR="00926681" w:rsidRPr="00ED0774">
        <w:rPr>
          <w:b/>
          <w:i/>
        </w:rPr>
        <w:t xml:space="preserve"> </w:t>
      </w:r>
      <w:r w:rsidRPr="00ED0774">
        <w:rPr>
          <w:i/>
        </w:rPr>
        <w:t>ОМЛ</w:t>
      </w:r>
      <w:r w:rsidR="00926681" w:rsidRPr="00ED0774">
        <w:rPr>
          <w:i/>
        </w:rPr>
        <w:t xml:space="preserve"> </w:t>
      </w:r>
      <w:r w:rsidRPr="00ED0774">
        <w:rPr>
          <w:i/>
        </w:rPr>
        <w:t>устанавлива</w:t>
      </w:r>
      <w:r w:rsidR="00F82ED2" w:rsidRPr="00ED0774">
        <w:rPr>
          <w:i/>
        </w:rPr>
        <w:t>ют</w:t>
      </w:r>
      <w:r w:rsidR="00926681" w:rsidRPr="00ED0774">
        <w:rPr>
          <w:i/>
        </w:rPr>
        <w:t xml:space="preserve"> </w:t>
      </w:r>
      <w:r w:rsidRPr="00ED0774">
        <w:rPr>
          <w:i/>
        </w:rPr>
        <w:t>на</w:t>
      </w:r>
      <w:r w:rsidR="00926681" w:rsidRPr="00ED0774">
        <w:rPr>
          <w:i/>
        </w:rPr>
        <w:t xml:space="preserve"> </w:t>
      </w:r>
      <w:r w:rsidRPr="00ED0774">
        <w:rPr>
          <w:i/>
        </w:rPr>
        <w:t>основании</w:t>
      </w:r>
      <w:r w:rsidR="00926681" w:rsidRPr="00ED0774">
        <w:rPr>
          <w:i/>
        </w:rPr>
        <w:t xml:space="preserve"> </w:t>
      </w:r>
      <w:r w:rsidRPr="00ED0774">
        <w:rPr>
          <w:i/>
        </w:rPr>
        <w:t>обнаружения</w:t>
      </w:r>
      <w:r w:rsidR="00926681" w:rsidRPr="00ED0774">
        <w:rPr>
          <w:i/>
        </w:rPr>
        <w:t xml:space="preserve"> </w:t>
      </w:r>
      <w:r w:rsidRPr="00ED0774">
        <w:rPr>
          <w:i/>
        </w:rPr>
        <w:t>в</w:t>
      </w:r>
      <w:r w:rsidR="00926681" w:rsidRPr="00ED0774">
        <w:rPr>
          <w:i/>
        </w:rPr>
        <w:t xml:space="preserve"> </w:t>
      </w:r>
      <w:r w:rsidRPr="00ED0774">
        <w:rPr>
          <w:i/>
        </w:rPr>
        <w:t>пунктате</w:t>
      </w:r>
      <w:r w:rsidR="00926681" w:rsidRPr="00ED0774">
        <w:rPr>
          <w:i/>
        </w:rPr>
        <w:t xml:space="preserve"> </w:t>
      </w:r>
      <w:r w:rsidRPr="00ED0774">
        <w:rPr>
          <w:i/>
        </w:rPr>
        <w:t>костного</w:t>
      </w:r>
      <w:r w:rsidR="00926681" w:rsidRPr="00ED0774">
        <w:rPr>
          <w:i/>
        </w:rPr>
        <w:t xml:space="preserve"> </w:t>
      </w:r>
      <w:r w:rsidRPr="00ED0774">
        <w:rPr>
          <w:i/>
        </w:rPr>
        <w:t>мозга</w:t>
      </w:r>
      <w:r w:rsidR="00926681" w:rsidRPr="00ED0774">
        <w:rPr>
          <w:i/>
        </w:rPr>
        <w:t xml:space="preserve"> </w:t>
      </w:r>
      <w:r w:rsidRPr="00ED0774">
        <w:rPr>
          <w:i/>
        </w:rPr>
        <w:t>или</w:t>
      </w:r>
      <w:r w:rsidR="00926681" w:rsidRPr="00ED0774">
        <w:rPr>
          <w:i/>
        </w:rPr>
        <w:t xml:space="preserve"> </w:t>
      </w:r>
      <w:r w:rsidRPr="00ED0774">
        <w:rPr>
          <w:i/>
        </w:rPr>
        <w:t>в</w:t>
      </w:r>
      <w:r w:rsidR="00926681" w:rsidRPr="00ED0774">
        <w:rPr>
          <w:i/>
        </w:rPr>
        <w:t xml:space="preserve"> </w:t>
      </w:r>
      <w:r w:rsidR="00CB0516" w:rsidRPr="00ED0774">
        <w:rPr>
          <w:i/>
        </w:rPr>
        <w:t>периферической</w:t>
      </w:r>
      <w:r w:rsidR="00926681" w:rsidRPr="00ED0774">
        <w:rPr>
          <w:i/>
        </w:rPr>
        <w:t xml:space="preserve"> </w:t>
      </w:r>
      <w:r w:rsidRPr="00ED0774">
        <w:rPr>
          <w:i/>
        </w:rPr>
        <w:t>крови</w:t>
      </w:r>
      <w:r w:rsidR="00926681" w:rsidRPr="00ED0774">
        <w:rPr>
          <w:i/>
        </w:rPr>
        <w:t xml:space="preserve"> </w:t>
      </w:r>
      <w:r w:rsidRPr="00ED0774">
        <w:rPr>
          <w:i/>
        </w:rPr>
        <w:t>не</w:t>
      </w:r>
      <w:r w:rsidR="00926681" w:rsidRPr="00ED0774">
        <w:rPr>
          <w:i/>
        </w:rPr>
        <w:t xml:space="preserve"> </w:t>
      </w:r>
      <w:r w:rsidRPr="00ED0774">
        <w:rPr>
          <w:i/>
        </w:rPr>
        <w:t>менее</w:t>
      </w:r>
      <w:r w:rsidR="00926681" w:rsidRPr="00ED0774">
        <w:rPr>
          <w:i/>
        </w:rPr>
        <w:t xml:space="preserve"> </w:t>
      </w:r>
      <w:r w:rsidRPr="00ED0774">
        <w:rPr>
          <w:i/>
        </w:rPr>
        <w:t>20</w:t>
      </w:r>
      <w:r w:rsidR="00926681" w:rsidRPr="00ED0774">
        <w:rPr>
          <w:i/>
        </w:rPr>
        <w:t xml:space="preserve"> </w:t>
      </w:r>
      <w:r w:rsidRPr="00ED0774">
        <w:rPr>
          <w:i/>
        </w:rPr>
        <w:t>%</w:t>
      </w:r>
      <w:r w:rsidR="00926681" w:rsidRPr="00ED0774">
        <w:rPr>
          <w:i/>
        </w:rPr>
        <w:t xml:space="preserve"> </w:t>
      </w:r>
      <w:r w:rsidRPr="00ED0774">
        <w:rPr>
          <w:i/>
        </w:rPr>
        <w:t>бластных</w:t>
      </w:r>
      <w:r w:rsidR="00926681" w:rsidRPr="00ED0774">
        <w:rPr>
          <w:i/>
        </w:rPr>
        <w:t xml:space="preserve"> </w:t>
      </w:r>
      <w:r w:rsidRPr="00ED0774">
        <w:rPr>
          <w:i/>
        </w:rPr>
        <w:t>клеток</w:t>
      </w:r>
      <w:r w:rsidR="00926681" w:rsidRPr="00ED0774">
        <w:rPr>
          <w:i/>
        </w:rPr>
        <w:t xml:space="preserve"> </w:t>
      </w:r>
      <w:r w:rsidRPr="00ED0774">
        <w:rPr>
          <w:i/>
        </w:rPr>
        <w:t>либо</w:t>
      </w:r>
      <w:r w:rsidR="00926681" w:rsidRPr="00ED0774">
        <w:rPr>
          <w:i/>
        </w:rPr>
        <w:t xml:space="preserve"> </w:t>
      </w:r>
      <w:r w:rsidRPr="00ED0774">
        <w:rPr>
          <w:i/>
        </w:rPr>
        <w:t>независимо</w:t>
      </w:r>
      <w:r w:rsidR="00926681" w:rsidRPr="00ED0774">
        <w:rPr>
          <w:i/>
        </w:rPr>
        <w:t xml:space="preserve"> </w:t>
      </w:r>
      <w:r w:rsidRPr="00ED0774">
        <w:rPr>
          <w:i/>
        </w:rPr>
        <w:t>от</w:t>
      </w:r>
      <w:r w:rsidR="00926681" w:rsidRPr="00ED0774">
        <w:rPr>
          <w:i/>
        </w:rPr>
        <w:t xml:space="preserve"> </w:t>
      </w:r>
      <w:r w:rsidRPr="00ED0774">
        <w:rPr>
          <w:i/>
        </w:rPr>
        <w:t>процентного</w:t>
      </w:r>
      <w:r w:rsidR="00926681" w:rsidRPr="00ED0774">
        <w:rPr>
          <w:i/>
        </w:rPr>
        <w:t xml:space="preserve"> </w:t>
      </w:r>
      <w:r w:rsidRPr="00ED0774">
        <w:rPr>
          <w:i/>
        </w:rPr>
        <w:t>содержания</w:t>
      </w:r>
      <w:r w:rsidR="00926681" w:rsidRPr="00ED0774">
        <w:rPr>
          <w:i/>
        </w:rPr>
        <w:t xml:space="preserve"> </w:t>
      </w:r>
      <w:r w:rsidRPr="00ED0774">
        <w:rPr>
          <w:i/>
        </w:rPr>
        <w:t>бластных</w:t>
      </w:r>
      <w:r w:rsidR="00926681" w:rsidRPr="00ED0774">
        <w:rPr>
          <w:i/>
        </w:rPr>
        <w:t xml:space="preserve"> </w:t>
      </w:r>
      <w:r w:rsidRPr="00ED0774">
        <w:rPr>
          <w:i/>
        </w:rPr>
        <w:t>клеток</w:t>
      </w:r>
      <w:r w:rsidR="00926681" w:rsidRPr="00ED0774">
        <w:rPr>
          <w:i/>
        </w:rPr>
        <w:t xml:space="preserve"> </w:t>
      </w:r>
      <w:r w:rsidRPr="00ED0774">
        <w:rPr>
          <w:i/>
        </w:rPr>
        <w:t>при</w:t>
      </w:r>
      <w:r w:rsidR="00926681" w:rsidRPr="00ED0774">
        <w:rPr>
          <w:i/>
        </w:rPr>
        <w:t xml:space="preserve"> </w:t>
      </w:r>
      <w:r w:rsidRPr="00ED0774">
        <w:rPr>
          <w:i/>
        </w:rPr>
        <w:t>наличии</w:t>
      </w:r>
      <w:r w:rsidR="00926681" w:rsidRPr="00ED0774">
        <w:rPr>
          <w:i/>
        </w:rPr>
        <w:t xml:space="preserve"> </w:t>
      </w:r>
      <w:r w:rsidRPr="00ED0774">
        <w:rPr>
          <w:i/>
        </w:rPr>
        <w:t>патогномоничных</w:t>
      </w:r>
      <w:r w:rsidR="00926681" w:rsidRPr="00ED0774">
        <w:rPr>
          <w:i/>
        </w:rPr>
        <w:t xml:space="preserve"> </w:t>
      </w:r>
      <w:r w:rsidRPr="00ED0774">
        <w:rPr>
          <w:i/>
        </w:rPr>
        <w:t>для</w:t>
      </w:r>
      <w:r w:rsidR="00926681" w:rsidRPr="00ED0774">
        <w:rPr>
          <w:i/>
        </w:rPr>
        <w:t xml:space="preserve"> </w:t>
      </w:r>
      <w:r w:rsidRPr="00ED0774">
        <w:rPr>
          <w:i/>
        </w:rPr>
        <w:t>ОМЛ</w:t>
      </w:r>
      <w:r w:rsidR="00926681" w:rsidRPr="00ED0774">
        <w:rPr>
          <w:i/>
        </w:rPr>
        <w:t xml:space="preserve"> </w:t>
      </w:r>
      <w:r w:rsidRPr="00ED0774">
        <w:rPr>
          <w:i/>
        </w:rPr>
        <w:t>хромосомных</w:t>
      </w:r>
      <w:r w:rsidR="00926681" w:rsidRPr="00ED0774">
        <w:rPr>
          <w:i/>
        </w:rPr>
        <w:t xml:space="preserve"> </w:t>
      </w:r>
      <w:r w:rsidRPr="00ED0774">
        <w:rPr>
          <w:i/>
        </w:rPr>
        <w:t>аномалий:</w:t>
      </w:r>
      <w:r w:rsidR="00926681" w:rsidRPr="00ED0774">
        <w:rPr>
          <w:i/>
        </w:rPr>
        <w:t xml:space="preserve"> </w:t>
      </w:r>
      <w:r w:rsidRPr="00ED0774">
        <w:rPr>
          <w:i/>
        </w:rPr>
        <w:t>t(8;21)(q22;</w:t>
      </w:r>
      <w:r w:rsidR="00926681" w:rsidRPr="00ED0774">
        <w:rPr>
          <w:i/>
        </w:rPr>
        <w:t xml:space="preserve"> </w:t>
      </w:r>
      <w:r w:rsidRPr="00ED0774">
        <w:rPr>
          <w:i/>
        </w:rPr>
        <w:t>q22)</w:t>
      </w:r>
      <w:r w:rsidR="00926681" w:rsidRPr="00ED0774">
        <w:rPr>
          <w:i/>
        </w:rPr>
        <w:t xml:space="preserve"> </w:t>
      </w:r>
      <w:r w:rsidRPr="00ED0774">
        <w:rPr>
          <w:i/>
        </w:rPr>
        <w:t>AML/ETO,</w:t>
      </w:r>
      <w:r w:rsidR="00926681" w:rsidRPr="00ED0774">
        <w:rPr>
          <w:i/>
        </w:rPr>
        <w:t xml:space="preserve"> </w:t>
      </w:r>
      <w:r w:rsidRPr="00ED0774">
        <w:rPr>
          <w:i/>
        </w:rPr>
        <w:t>t(15;17)(q12;</w:t>
      </w:r>
      <w:r w:rsidR="00926681" w:rsidRPr="00ED0774">
        <w:rPr>
          <w:i/>
        </w:rPr>
        <w:t xml:space="preserve"> </w:t>
      </w:r>
      <w:r w:rsidRPr="00ED0774">
        <w:rPr>
          <w:i/>
        </w:rPr>
        <w:t>q11-12)</w:t>
      </w:r>
      <w:r w:rsidR="00926681" w:rsidRPr="00ED0774">
        <w:rPr>
          <w:i/>
        </w:rPr>
        <w:t xml:space="preserve"> </w:t>
      </w:r>
      <w:r w:rsidRPr="00ED0774">
        <w:rPr>
          <w:i/>
        </w:rPr>
        <w:t>PML/RAR-α,</w:t>
      </w:r>
      <w:r w:rsidR="00926681" w:rsidRPr="00ED0774">
        <w:rPr>
          <w:i/>
        </w:rPr>
        <w:t xml:space="preserve"> </w:t>
      </w:r>
      <w:r w:rsidRPr="00ED0774">
        <w:rPr>
          <w:i/>
        </w:rPr>
        <w:t>inv(16)</w:t>
      </w:r>
      <w:r w:rsidR="00926681" w:rsidRPr="00ED0774">
        <w:rPr>
          <w:i/>
        </w:rPr>
        <w:t xml:space="preserve"> </w:t>
      </w:r>
      <w:r w:rsidRPr="00ED0774">
        <w:rPr>
          <w:i/>
        </w:rPr>
        <w:t>или</w:t>
      </w:r>
      <w:r w:rsidR="00926681" w:rsidRPr="00ED0774">
        <w:rPr>
          <w:i/>
        </w:rPr>
        <w:t xml:space="preserve"> </w:t>
      </w:r>
      <w:r w:rsidRPr="00ED0774">
        <w:rPr>
          <w:i/>
        </w:rPr>
        <w:t>t(16;16)(p12;</w:t>
      </w:r>
      <w:r w:rsidR="00926681" w:rsidRPr="00ED0774">
        <w:rPr>
          <w:i/>
        </w:rPr>
        <w:t xml:space="preserve"> </w:t>
      </w:r>
      <w:r w:rsidRPr="00ED0774">
        <w:rPr>
          <w:i/>
        </w:rPr>
        <w:t>q23)</w:t>
      </w:r>
      <w:r w:rsidR="00926681" w:rsidRPr="00ED0774">
        <w:rPr>
          <w:i/>
        </w:rPr>
        <w:t xml:space="preserve"> </w:t>
      </w:r>
      <w:r w:rsidRPr="00ED0774">
        <w:rPr>
          <w:i/>
        </w:rPr>
        <w:t>CBF/MYH11,</w:t>
      </w:r>
      <w:r w:rsidR="00926681" w:rsidRPr="00ED0774">
        <w:rPr>
          <w:i/>
        </w:rPr>
        <w:t xml:space="preserve"> </w:t>
      </w:r>
      <w:r w:rsidRPr="00ED0774">
        <w:rPr>
          <w:i/>
        </w:rPr>
        <w:t>t(1;22).</w:t>
      </w:r>
    </w:p>
    <w:p w14:paraId="1613CCC9" w14:textId="77777777" w:rsidR="006E5861" w:rsidRPr="00ED0774" w:rsidRDefault="00D80AC9" w:rsidP="00705E68">
      <w:pPr>
        <w:pStyle w:val="2"/>
        <w:spacing w:before="0"/>
        <w:divId w:val="344793945"/>
        <w:rPr>
          <w:rFonts w:eastAsia="Times New Roman"/>
        </w:rPr>
      </w:pPr>
      <w:bookmarkStart w:id="32" w:name="_Toc26787557"/>
      <w:bookmarkStart w:id="33" w:name="_Toc24471996"/>
      <w:bookmarkStart w:id="34" w:name="_Toc64624768"/>
      <w:r w:rsidRPr="00ED0774">
        <w:rPr>
          <w:rStyle w:val="affb"/>
          <w:rFonts w:eastAsia="Times New Roman"/>
          <w:b/>
          <w:bCs w:val="0"/>
        </w:rPr>
        <w:t>2.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Жалобы</w:t>
      </w:r>
      <w:r w:rsidR="00926681" w:rsidRPr="00ED0774">
        <w:rPr>
          <w:rStyle w:val="affb"/>
          <w:rFonts w:eastAsia="Times New Roman"/>
          <w:b/>
          <w:bCs w:val="0"/>
        </w:rPr>
        <w:t xml:space="preserve"> </w:t>
      </w:r>
      <w:r w:rsidRPr="00ED0774">
        <w:rPr>
          <w:rStyle w:val="affb"/>
          <w:rFonts w:eastAsia="Times New Roman"/>
          <w:b/>
          <w:bCs w:val="0"/>
        </w:rPr>
        <w:t>и</w:t>
      </w:r>
      <w:r w:rsidR="00926681" w:rsidRPr="00ED0774">
        <w:rPr>
          <w:rStyle w:val="affb"/>
          <w:rFonts w:eastAsia="Times New Roman"/>
          <w:b/>
          <w:bCs w:val="0"/>
        </w:rPr>
        <w:t xml:space="preserve"> </w:t>
      </w:r>
      <w:r w:rsidRPr="00ED0774">
        <w:rPr>
          <w:rStyle w:val="affb"/>
          <w:rFonts w:eastAsia="Times New Roman"/>
          <w:b/>
          <w:bCs w:val="0"/>
        </w:rPr>
        <w:t>анамнез</w:t>
      </w:r>
      <w:bookmarkEnd w:id="32"/>
      <w:bookmarkEnd w:id="33"/>
      <w:bookmarkEnd w:id="34"/>
    </w:p>
    <w:p w14:paraId="10A40919" w14:textId="77777777" w:rsidR="006E5861" w:rsidRPr="00ED0774" w:rsidRDefault="00D80AC9" w:rsidP="00705E68">
      <w:pPr>
        <w:pStyle w:val="afd"/>
        <w:spacing w:beforeAutospacing="0" w:afterAutospacing="0" w:line="360" w:lineRule="auto"/>
        <w:ind w:firstLine="709"/>
        <w:contextualSpacing/>
        <w:divId w:val="344793945"/>
        <w:rPr>
          <w:rFonts w:eastAsia="Calibri"/>
          <w:i/>
        </w:rPr>
      </w:pPr>
      <w:r w:rsidRPr="00ED0774">
        <w:rPr>
          <w:i/>
        </w:rPr>
        <w:t>Клинические</w:t>
      </w:r>
      <w:r w:rsidR="00926681" w:rsidRPr="00ED0774">
        <w:rPr>
          <w:i/>
        </w:rPr>
        <w:t xml:space="preserve"> </w:t>
      </w:r>
      <w:r w:rsidRPr="00ED0774">
        <w:rPr>
          <w:i/>
        </w:rPr>
        <w:t>проявления</w:t>
      </w:r>
      <w:r w:rsidR="00926681" w:rsidRPr="00ED0774">
        <w:rPr>
          <w:i/>
        </w:rPr>
        <w:t xml:space="preserve"> </w:t>
      </w:r>
      <w:r w:rsidRPr="00ED0774">
        <w:rPr>
          <w:i/>
        </w:rPr>
        <w:t>при</w:t>
      </w:r>
      <w:r w:rsidR="00926681" w:rsidRPr="00ED0774">
        <w:rPr>
          <w:i/>
        </w:rPr>
        <w:t xml:space="preserve"> </w:t>
      </w:r>
      <w:r w:rsidRPr="00ED0774">
        <w:rPr>
          <w:i/>
        </w:rPr>
        <w:t>ОМЛ</w:t>
      </w:r>
      <w:r w:rsidR="00926681" w:rsidRPr="00ED0774">
        <w:rPr>
          <w:i/>
        </w:rPr>
        <w:t xml:space="preserve"> </w:t>
      </w:r>
      <w:r w:rsidRPr="00ED0774">
        <w:rPr>
          <w:i/>
        </w:rPr>
        <w:t>обычно</w:t>
      </w:r>
      <w:r w:rsidR="00926681" w:rsidRPr="00ED0774">
        <w:rPr>
          <w:i/>
        </w:rPr>
        <w:t xml:space="preserve"> </w:t>
      </w:r>
      <w:r w:rsidRPr="00ED0774">
        <w:rPr>
          <w:i/>
        </w:rPr>
        <w:t>связаны</w:t>
      </w:r>
      <w:r w:rsidR="00926681" w:rsidRPr="00ED0774">
        <w:rPr>
          <w:i/>
        </w:rPr>
        <w:t xml:space="preserve"> </w:t>
      </w:r>
      <w:r w:rsidRPr="00ED0774">
        <w:rPr>
          <w:i/>
        </w:rPr>
        <w:t>с</w:t>
      </w:r>
      <w:r w:rsidR="00926681" w:rsidRPr="00ED0774">
        <w:rPr>
          <w:i/>
        </w:rPr>
        <w:t xml:space="preserve"> </w:t>
      </w:r>
      <w:r w:rsidRPr="00ED0774">
        <w:rPr>
          <w:i/>
        </w:rPr>
        <w:t>изменениями</w:t>
      </w:r>
      <w:r w:rsidR="00926681" w:rsidRPr="00ED0774">
        <w:rPr>
          <w:i/>
        </w:rPr>
        <w:t xml:space="preserve"> </w:t>
      </w:r>
      <w:r w:rsidRPr="00ED0774">
        <w:rPr>
          <w:i/>
        </w:rPr>
        <w:t>в</w:t>
      </w:r>
      <w:r w:rsidR="00926681" w:rsidRPr="00ED0774">
        <w:rPr>
          <w:i/>
        </w:rPr>
        <w:t xml:space="preserve"> </w:t>
      </w:r>
      <w:r w:rsidRPr="00ED0774">
        <w:rPr>
          <w:i/>
        </w:rPr>
        <w:t>гемограмме</w:t>
      </w:r>
      <w:r w:rsidR="00926681" w:rsidRPr="00ED0774">
        <w:rPr>
          <w:i/>
        </w:rPr>
        <w:t xml:space="preserve"> </w:t>
      </w:r>
      <w:r w:rsidRPr="00ED0774">
        <w:rPr>
          <w:i/>
        </w:rPr>
        <w:t>–</w:t>
      </w:r>
      <w:r w:rsidR="00926681" w:rsidRPr="00ED0774">
        <w:rPr>
          <w:i/>
        </w:rPr>
        <w:t xml:space="preserve"> </w:t>
      </w:r>
      <w:r w:rsidRPr="00ED0774">
        <w:rPr>
          <w:i/>
        </w:rPr>
        <w:t>цитопенией:</w:t>
      </w:r>
    </w:p>
    <w:p w14:paraId="7FFDC1E5"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Нейтропения</w:t>
      </w:r>
      <w:r w:rsidR="00926681" w:rsidRPr="00ED0774">
        <w:rPr>
          <w:i/>
        </w:rPr>
        <w:t xml:space="preserve"> </w:t>
      </w:r>
      <w:r w:rsidRPr="00ED0774">
        <w:rPr>
          <w:i/>
        </w:rPr>
        <w:t>–</w:t>
      </w:r>
      <w:r w:rsidR="00926681" w:rsidRPr="00ED0774">
        <w:rPr>
          <w:i/>
        </w:rPr>
        <w:t xml:space="preserve"> </w:t>
      </w:r>
      <w:r w:rsidRPr="00ED0774">
        <w:rPr>
          <w:i/>
        </w:rPr>
        <w:t>бактериальные</w:t>
      </w:r>
      <w:r w:rsidR="00926681" w:rsidRPr="00ED0774">
        <w:rPr>
          <w:i/>
        </w:rPr>
        <w:t xml:space="preserve"> </w:t>
      </w:r>
      <w:r w:rsidRPr="00ED0774">
        <w:rPr>
          <w:i/>
        </w:rPr>
        <w:t>инфекции,</w:t>
      </w:r>
      <w:r w:rsidR="00926681" w:rsidRPr="00ED0774">
        <w:rPr>
          <w:i/>
        </w:rPr>
        <w:t xml:space="preserve"> </w:t>
      </w:r>
      <w:r w:rsidRPr="00ED0774">
        <w:rPr>
          <w:i/>
        </w:rPr>
        <w:t>проявляющиеся</w:t>
      </w:r>
      <w:r w:rsidR="00CD7BC6" w:rsidRPr="00ED0774">
        <w:rPr>
          <w:i/>
        </w:rPr>
        <w:t>,</w:t>
      </w:r>
      <w:r w:rsidR="00926681" w:rsidRPr="00ED0774">
        <w:rPr>
          <w:i/>
        </w:rPr>
        <w:t xml:space="preserve"> </w:t>
      </w:r>
      <w:r w:rsidRPr="00ED0774">
        <w:rPr>
          <w:i/>
        </w:rPr>
        <w:t>как</w:t>
      </w:r>
      <w:r w:rsidR="00926681" w:rsidRPr="00ED0774">
        <w:rPr>
          <w:i/>
        </w:rPr>
        <w:t xml:space="preserve"> </w:t>
      </w:r>
      <w:r w:rsidRPr="00ED0774">
        <w:rPr>
          <w:i/>
        </w:rPr>
        <w:t>правило</w:t>
      </w:r>
      <w:r w:rsidR="00CD7BC6" w:rsidRPr="00ED0774">
        <w:rPr>
          <w:i/>
        </w:rPr>
        <w:t>,</w:t>
      </w:r>
      <w:r w:rsidR="00926681" w:rsidRPr="00ED0774">
        <w:rPr>
          <w:i/>
        </w:rPr>
        <w:t xml:space="preserve"> </w:t>
      </w:r>
      <w:r w:rsidRPr="00ED0774">
        <w:rPr>
          <w:i/>
        </w:rPr>
        <w:t>лихорадкой</w:t>
      </w:r>
      <w:r w:rsidR="001C0065" w:rsidRPr="00ED0774">
        <w:rPr>
          <w:i/>
        </w:rPr>
        <w:t>.</w:t>
      </w:r>
    </w:p>
    <w:p w14:paraId="450468C6"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Анемия</w:t>
      </w:r>
      <w:r w:rsidR="00926681" w:rsidRPr="00ED0774">
        <w:rPr>
          <w:i/>
        </w:rPr>
        <w:t xml:space="preserve"> </w:t>
      </w:r>
      <w:r w:rsidRPr="00ED0774">
        <w:rPr>
          <w:i/>
        </w:rPr>
        <w:t>–</w:t>
      </w:r>
      <w:r w:rsidR="00926681" w:rsidRPr="00ED0774">
        <w:rPr>
          <w:i/>
        </w:rPr>
        <w:t xml:space="preserve"> </w:t>
      </w:r>
      <w:r w:rsidRPr="00ED0774">
        <w:rPr>
          <w:i/>
        </w:rPr>
        <w:t>слабость,</w:t>
      </w:r>
      <w:r w:rsidR="00926681" w:rsidRPr="00ED0774">
        <w:rPr>
          <w:i/>
        </w:rPr>
        <w:t xml:space="preserve"> </w:t>
      </w:r>
      <w:r w:rsidRPr="00ED0774">
        <w:rPr>
          <w:i/>
        </w:rPr>
        <w:t>утомляемость.</w:t>
      </w:r>
      <w:r w:rsidR="00926681" w:rsidRPr="00ED0774">
        <w:rPr>
          <w:i/>
        </w:rPr>
        <w:t xml:space="preserve"> </w:t>
      </w:r>
      <w:r w:rsidRPr="00ED0774">
        <w:rPr>
          <w:i/>
        </w:rPr>
        <w:t>Общая</w:t>
      </w:r>
      <w:r w:rsidR="00926681" w:rsidRPr="00ED0774">
        <w:rPr>
          <w:i/>
        </w:rPr>
        <w:t xml:space="preserve"> </w:t>
      </w:r>
      <w:r w:rsidRPr="00ED0774">
        <w:rPr>
          <w:i/>
        </w:rPr>
        <w:t>слабость</w:t>
      </w:r>
      <w:r w:rsidR="00926681" w:rsidRPr="00ED0774">
        <w:rPr>
          <w:i/>
        </w:rPr>
        <w:t xml:space="preserve"> </w:t>
      </w:r>
      <w:r w:rsidRPr="00ED0774">
        <w:rPr>
          <w:i/>
        </w:rPr>
        <w:t>присутствует</w:t>
      </w:r>
      <w:r w:rsidR="00926681" w:rsidRPr="00ED0774">
        <w:rPr>
          <w:i/>
        </w:rPr>
        <w:t xml:space="preserve"> </w:t>
      </w:r>
      <w:r w:rsidRPr="00ED0774">
        <w:rPr>
          <w:i/>
        </w:rPr>
        <w:t>у</w:t>
      </w:r>
      <w:r w:rsidR="00926681" w:rsidRPr="00ED0774">
        <w:rPr>
          <w:i/>
        </w:rPr>
        <w:t xml:space="preserve"> </w:t>
      </w:r>
      <w:r w:rsidRPr="00ED0774">
        <w:rPr>
          <w:i/>
        </w:rPr>
        <w:t>большинства</w:t>
      </w:r>
      <w:r w:rsidR="00926681" w:rsidRPr="00ED0774">
        <w:rPr>
          <w:i/>
        </w:rPr>
        <w:t xml:space="preserve"> </w:t>
      </w:r>
      <w:r w:rsidRPr="00ED0774">
        <w:rPr>
          <w:i/>
        </w:rPr>
        <w:t>пациентов</w:t>
      </w:r>
      <w:r w:rsidR="00926681" w:rsidRPr="00ED0774">
        <w:rPr>
          <w:i/>
        </w:rPr>
        <w:t xml:space="preserve"> </w:t>
      </w:r>
      <w:r w:rsidRPr="00ED0774">
        <w:rPr>
          <w:i/>
        </w:rPr>
        <w:t>и</w:t>
      </w:r>
      <w:r w:rsidR="00926681" w:rsidRPr="00ED0774">
        <w:rPr>
          <w:i/>
        </w:rPr>
        <w:t xml:space="preserve"> </w:t>
      </w:r>
      <w:r w:rsidRPr="00ED0774">
        <w:rPr>
          <w:i/>
        </w:rPr>
        <w:t>может</w:t>
      </w:r>
      <w:r w:rsidR="00926681" w:rsidRPr="00ED0774">
        <w:rPr>
          <w:i/>
        </w:rPr>
        <w:t xml:space="preserve"> </w:t>
      </w:r>
      <w:r w:rsidRPr="00ED0774">
        <w:rPr>
          <w:i/>
        </w:rPr>
        <w:t>наблюдаться</w:t>
      </w:r>
      <w:r w:rsidR="00926681" w:rsidRPr="00ED0774">
        <w:rPr>
          <w:i/>
        </w:rPr>
        <w:t xml:space="preserve"> </w:t>
      </w:r>
      <w:r w:rsidRPr="00ED0774">
        <w:rPr>
          <w:i/>
        </w:rPr>
        <w:t>за</w:t>
      </w:r>
      <w:r w:rsidR="00926681" w:rsidRPr="00ED0774">
        <w:rPr>
          <w:i/>
        </w:rPr>
        <w:t xml:space="preserve"> </w:t>
      </w:r>
      <w:r w:rsidRPr="00ED0774">
        <w:rPr>
          <w:i/>
        </w:rPr>
        <w:t>несколько</w:t>
      </w:r>
      <w:r w:rsidR="00926681" w:rsidRPr="00ED0774">
        <w:rPr>
          <w:i/>
        </w:rPr>
        <w:t xml:space="preserve"> </w:t>
      </w:r>
      <w:r w:rsidRPr="00ED0774">
        <w:rPr>
          <w:i/>
        </w:rPr>
        <w:t>месяцев</w:t>
      </w:r>
      <w:r w:rsidR="00926681" w:rsidRPr="00ED0774">
        <w:rPr>
          <w:i/>
        </w:rPr>
        <w:t xml:space="preserve"> </w:t>
      </w:r>
      <w:r w:rsidRPr="00ED0774">
        <w:rPr>
          <w:i/>
        </w:rPr>
        <w:t>до</w:t>
      </w:r>
      <w:r w:rsidR="00926681" w:rsidRPr="00ED0774">
        <w:rPr>
          <w:i/>
        </w:rPr>
        <w:t xml:space="preserve"> </w:t>
      </w:r>
      <w:r w:rsidRPr="00ED0774">
        <w:rPr>
          <w:i/>
        </w:rPr>
        <w:t>установления</w:t>
      </w:r>
      <w:r w:rsidR="00926681" w:rsidRPr="00ED0774">
        <w:rPr>
          <w:i/>
        </w:rPr>
        <w:t xml:space="preserve"> </w:t>
      </w:r>
      <w:r w:rsidRPr="00ED0774">
        <w:rPr>
          <w:i/>
        </w:rPr>
        <w:t>диагноза</w:t>
      </w:r>
      <w:r w:rsidR="001C0065" w:rsidRPr="00ED0774">
        <w:rPr>
          <w:i/>
        </w:rPr>
        <w:t>.</w:t>
      </w:r>
    </w:p>
    <w:p w14:paraId="55345410"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Тромбоцитопения</w:t>
      </w:r>
      <w:r w:rsidR="00926681" w:rsidRPr="00ED0774">
        <w:rPr>
          <w:i/>
        </w:rPr>
        <w:t xml:space="preserve"> </w:t>
      </w:r>
      <w:r w:rsidRPr="00ED0774">
        <w:rPr>
          <w:i/>
        </w:rPr>
        <w:t>–</w:t>
      </w:r>
      <w:r w:rsidR="00926681" w:rsidRPr="00ED0774">
        <w:rPr>
          <w:i/>
        </w:rPr>
        <w:t xml:space="preserve"> </w:t>
      </w:r>
      <w:r w:rsidRPr="00ED0774">
        <w:rPr>
          <w:i/>
        </w:rPr>
        <w:t>геморрагический</w:t>
      </w:r>
      <w:r w:rsidR="00926681" w:rsidRPr="00ED0774">
        <w:rPr>
          <w:i/>
        </w:rPr>
        <w:t xml:space="preserve"> </w:t>
      </w:r>
      <w:r w:rsidRPr="00ED0774">
        <w:rPr>
          <w:i/>
        </w:rPr>
        <w:t>синдром</w:t>
      </w:r>
      <w:r w:rsidR="00926681" w:rsidRPr="00ED0774">
        <w:rPr>
          <w:i/>
        </w:rPr>
        <w:t xml:space="preserve"> </w:t>
      </w:r>
      <w:r w:rsidRPr="00ED0774">
        <w:rPr>
          <w:i/>
        </w:rPr>
        <w:t>в</w:t>
      </w:r>
      <w:r w:rsidR="00926681" w:rsidRPr="00ED0774">
        <w:rPr>
          <w:i/>
        </w:rPr>
        <w:t xml:space="preserve"> </w:t>
      </w:r>
      <w:r w:rsidRPr="00ED0774">
        <w:rPr>
          <w:i/>
        </w:rPr>
        <w:t>виде</w:t>
      </w:r>
      <w:r w:rsidR="00926681" w:rsidRPr="00ED0774">
        <w:rPr>
          <w:i/>
        </w:rPr>
        <w:t xml:space="preserve"> </w:t>
      </w:r>
      <w:r w:rsidRPr="00ED0774">
        <w:rPr>
          <w:i/>
        </w:rPr>
        <w:t>петехий,</w:t>
      </w:r>
      <w:r w:rsidR="00926681" w:rsidRPr="00ED0774">
        <w:rPr>
          <w:i/>
        </w:rPr>
        <w:t xml:space="preserve"> </w:t>
      </w:r>
      <w:r w:rsidRPr="00ED0774">
        <w:rPr>
          <w:i/>
        </w:rPr>
        <w:t>кровоточивости</w:t>
      </w:r>
      <w:r w:rsidR="00926681" w:rsidRPr="00ED0774">
        <w:rPr>
          <w:i/>
        </w:rPr>
        <w:t xml:space="preserve"> </w:t>
      </w:r>
      <w:r w:rsidRPr="00ED0774">
        <w:rPr>
          <w:i/>
        </w:rPr>
        <w:t>десен,</w:t>
      </w:r>
      <w:r w:rsidR="00926681" w:rsidRPr="00ED0774">
        <w:rPr>
          <w:i/>
        </w:rPr>
        <w:t xml:space="preserve"> </w:t>
      </w:r>
      <w:r w:rsidRPr="00ED0774">
        <w:rPr>
          <w:i/>
        </w:rPr>
        <w:t>рецидивирующих</w:t>
      </w:r>
      <w:r w:rsidR="00926681" w:rsidRPr="00ED0774">
        <w:rPr>
          <w:i/>
        </w:rPr>
        <w:t xml:space="preserve"> </w:t>
      </w:r>
      <w:r w:rsidRPr="00ED0774">
        <w:rPr>
          <w:i/>
        </w:rPr>
        <w:t>носовых</w:t>
      </w:r>
      <w:r w:rsidR="00926681" w:rsidRPr="00ED0774">
        <w:rPr>
          <w:i/>
        </w:rPr>
        <w:t xml:space="preserve"> </w:t>
      </w:r>
      <w:r w:rsidRPr="00ED0774">
        <w:rPr>
          <w:i/>
        </w:rPr>
        <w:t>кровотечений,</w:t>
      </w:r>
      <w:r w:rsidR="00926681" w:rsidRPr="00ED0774">
        <w:rPr>
          <w:i/>
        </w:rPr>
        <w:t xml:space="preserve"> </w:t>
      </w:r>
      <w:r w:rsidR="00213D68" w:rsidRPr="00ED0774">
        <w:rPr>
          <w:i/>
        </w:rPr>
        <w:t>мено-</w:t>
      </w:r>
      <w:r w:rsidR="00926681" w:rsidRPr="00ED0774">
        <w:rPr>
          <w:i/>
        </w:rPr>
        <w:t xml:space="preserve"> </w:t>
      </w:r>
      <w:r w:rsidR="00213D68" w:rsidRPr="00ED0774">
        <w:rPr>
          <w:i/>
        </w:rPr>
        <w:t>и</w:t>
      </w:r>
      <w:r w:rsidR="00926681" w:rsidRPr="00ED0774">
        <w:rPr>
          <w:i/>
        </w:rPr>
        <w:t xml:space="preserve"> </w:t>
      </w:r>
      <w:r w:rsidR="00213D68" w:rsidRPr="00ED0774">
        <w:rPr>
          <w:i/>
        </w:rPr>
        <w:t>метроррагии.</w:t>
      </w:r>
    </w:p>
    <w:p w14:paraId="5389C560"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В</w:t>
      </w:r>
      <w:r w:rsidR="00926681" w:rsidRPr="00ED0774">
        <w:rPr>
          <w:i/>
        </w:rPr>
        <w:t xml:space="preserve"> </w:t>
      </w:r>
      <w:r w:rsidRPr="00ED0774">
        <w:rPr>
          <w:i/>
        </w:rPr>
        <w:t>некоторых</w:t>
      </w:r>
      <w:r w:rsidR="00926681" w:rsidRPr="00ED0774">
        <w:rPr>
          <w:i/>
        </w:rPr>
        <w:t xml:space="preserve"> </w:t>
      </w:r>
      <w:r w:rsidRPr="00ED0774">
        <w:rPr>
          <w:i/>
        </w:rPr>
        <w:t>случаях</w:t>
      </w:r>
      <w:r w:rsidR="00926681" w:rsidRPr="00ED0774">
        <w:rPr>
          <w:i/>
        </w:rPr>
        <w:t xml:space="preserve"> </w:t>
      </w:r>
      <w:r w:rsidRPr="00ED0774">
        <w:rPr>
          <w:i/>
        </w:rPr>
        <w:t>могут</w:t>
      </w:r>
      <w:r w:rsidR="00926681" w:rsidRPr="00ED0774">
        <w:rPr>
          <w:i/>
        </w:rPr>
        <w:t xml:space="preserve"> </w:t>
      </w:r>
      <w:r w:rsidRPr="00ED0774">
        <w:rPr>
          <w:i/>
        </w:rPr>
        <w:t>наблюдаться</w:t>
      </w:r>
      <w:r w:rsidR="00926681" w:rsidRPr="00ED0774">
        <w:rPr>
          <w:i/>
        </w:rPr>
        <w:t xml:space="preserve"> </w:t>
      </w:r>
      <w:r w:rsidRPr="00ED0774">
        <w:rPr>
          <w:i/>
        </w:rPr>
        <w:t>оссалгии,</w:t>
      </w:r>
      <w:r w:rsidR="00926681" w:rsidRPr="00ED0774">
        <w:rPr>
          <w:i/>
        </w:rPr>
        <w:t xml:space="preserve"> </w:t>
      </w:r>
      <w:r w:rsidRPr="00ED0774">
        <w:rPr>
          <w:i/>
        </w:rPr>
        <w:t>В-симптомы</w:t>
      </w:r>
      <w:r w:rsidR="00926681" w:rsidRPr="00ED0774">
        <w:rPr>
          <w:i/>
        </w:rPr>
        <w:t xml:space="preserve"> </w:t>
      </w:r>
      <w:r w:rsidRPr="00ED0774">
        <w:rPr>
          <w:i/>
        </w:rPr>
        <w:t>(лихорадка,</w:t>
      </w:r>
      <w:r w:rsidR="00926681" w:rsidRPr="00ED0774">
        <w:rPr>
          <w:i/>
        </w:rPr>
        <w:t xml:space="preserve"> </w:t>
      </w:r>
      <w:r w:rsidRPr="00ED0774">
        <w:rPr>
          <w:i/>
        </w:rPr>
        <w:t>снижение</w:t>
      </w:r>
      <w:r w:rsidR="00926681" w:rsidRPr="00ED0774">
        <w:rPr>
          <w:i/>
        </w:rPr>
        <w:t xml:space="preserve"> </w:t>
      </w:r>
      <w:r w:rsidRPr="00ED0774">
        <w:rPr>
          <w:i/>
        </w:rPr>
        <w:t>массы</w:t>
      </w:r>
      <w:r w:rsidR="00926681" w:rsidRPr="00ED0774">
        <w:rPr>
          <w:i/>
        </w:rPr>
        <w:t xml:space="preserve"> </w:t>
      </w:r>
      <w:r w:rsidRPr="00ED0774">
        <w:rPr>
          <w:i/>
        </w:rPr>
        <w:t>тела,</w:t>
      </w:r>
      <w:r w:rsidR="00926681" w:rsidRPr="00ED0774">
        <w:rPr>
          <w:i/>
        </w:rPr>
        <w:t xml:space="preserve"> </w:t>
      </w:r>
      <w:r w:rsidRPr="00ED0774">
        <w:rPr>
          <w:i/>
        </w:rPr>
        <w:t>выраженная</w:t>
      </w:r>
      <w:r w:rsidR="00926681" w:rsidRPr="00ED0774">
        <w:rPr>
          <w:i/>
        </w:rPr>
        <w:t xml:space="preserve"> </w:t>
      </w:r>
      <w:r w:rsidRPr="00ED0774">
        <w:rPr>
          <w:i/>
        </w:rPr>
        <w:t>потливость).</w:t>
      </w:r>
    </w:p>
    <w:p w14:paraId="6765CC5D" w14:textId="77777777" w:rsidR="006E5861" w:rsidRPr="00ED0774" w:rsidRDefault="00D80AC9" w:rsidP="00275537">
      <w:pPr>
        <w:pStyle w:val="afd"/>
        <w:numPr>
          <w:ilvl w:val="0"/>
          <w:numId w:val="30"/>
        </w:numPr>
        <w:spacing w:beforeAutospacing="0" w:afterAutospacing="0" w:line="360" w:lineRule="auto"/>
        <w:contextualSpacing/>
        <w:divId w:val="344793945"/>
        <w:rPr>
          <w:i/>
        </w:rPr>
      </w:pPr>
      <w:r w:rsidRPr="00ED0774">
        <w:rPr>
          <w:i/>
        </w:rPr>
        <w:t>В</w:t>
      </w:r>
      <w:r w:rsidR="00926681" w:rsidRPr="00ED0774">
        <w:rPr>
          <w:i/>
        </w:rPr>
        <w:t xml:space="preserve"> </w:t>
      </w:r>
      <w:r w:rsidRPr="00ED0774">
        <w:rPr>
          <w:i/>
        </w:rPr>
        <w:t>ряде</w:t>
      </w:r>
      <w:r w:rsidR="00926681" w:rsidRPr="00ED0774">
        <w:rPr>
          <w:i/>
        </w:rPr>
        <w:t xml:space="preserve"> </w:t>
      </w:r>
      <w:r w:rsidRPr="00ED0774">
        <w:rPr>
          <w:i/>
        </w:rPr>
        <w:t>случаев</w:t>
      </w:r>
      <w:r w:rsidR="00926681" w:rsidRPr="00ED0774">
        <w:rPr>
          <w:i/>
        </w:rPr>
        <w:t xml:space="preserve"> </w:t>
      </w:r>
      <w:r w:rsidRPr="00ED0774">
        <w:rPr>
          <w:i/>
        </w:rPr>
        <w:t>у</w:t>
      </w:r>
      <w:r w:rsidR="00926681" w:rsidRPr="00ED0774">
        <w:rPr>
          <w:i/>
        </w:rPr>
        <w:t xml:space="preserve"> </w:t>
      </w:r>
      <w:r w:rsidRPr="00ED0774">
        <w:rPr>
          <w:i/>
        </w:rPr>
        <w:t>пациентов</w:t>
      </w:r>
      <w:r w:rsidR="00926681" w:rsidRPr="00ED0774">
        <w:rPr>
          <w:i/>
        </w:rPr>
        <w:t xml:space="preserve"> </w:t>
      </w:r>
      <w:r w:rsidRPr="00ED0774">
        <w:rPr>
          <w:i/>
        </w:rPr>
        <w:t>в</w:t>
      </w:r>
      <w:r w:rsidR="00926681" w:rsidRPr="00ED0774">
        <w:rPr>
          <w:i/>
        </w:rPr>
        <w:t xml:space="preserve"> </w:t>
      </w:r>
      <w:r w:rsidRPr="00ED0774">
        <w:rPr>
          <w:i/>
        </w:rPr>
        <w:t>течение</w:t>
      </w:r>
      <w:r w:rsidR="00926681" w:rsidRPr="00ED0774">
        <w:rPr>
          <w:i/>
        </w:rPr>
        <w:t xml:space="preserve"> </w:t>
      </w:r>
      <w:r w:rsidRPr="00ED0774">
        <w:rPr>
          <w:i/>
        </w:rPr>
        <w:t>нескольких</w:t>
      </w:r>
      <w:r w:rsidR="00926681" w:rsidRPr="00ED0774">
        <w:rPr>
          <w:i/>
        </w:rPr>
        <w:t xml:space="preserve"> </w:t>
      </w:r>
      <w:r w:rsidRPr="00ED0774">
        <w:rPr>
          <w:i/>
        </w:rPr>
        <w:t>месяцев</w:t>
      </w:r>
      <w:r w:rsidR="00926681" w:rsidRPr="00ED0774">
        <w:rPr>
          <w:i/>
        </w:rPr>
        <w:t xml:space="preserve"> </w:t>
      </w:r>
      <w:r w:rsidRPr="00ED0774">
        <w:rPr>
          <w:i/>
        </w:rPr>
        <w:t>до</w:t>
      </w:r>
      <w:r w:rsidR="00926681" w:rsidRPr="00ED0774">
        <w:rPr>
          <w:i/>
        </w:rPr>
        <w:t xml:space="preserve"> </w:t>
      </w:r>
      <w:r w:rsidRPr="00ED0774">
        <w:rPr>
          <w:i/>
        </w:rPr>
        <w:t>обращения</w:t>
      </w:r>
      <w:r w:rsidR="00926681" w:rsidRPr="00ED0774">
        <w:rPr>
          <w:i/>
        </w:rPr>
        <w:t xml:space="preserve"> </w:t>
      </w:r>
      <w:r w:rsidRPr="00ED0774">
        <w:rPr>
          <w:i/>
        </w:rPr>
        <w:t>может</w:t>
      </w:r>
      <w:r w:rsidR="00926681" w:rsidRPr="00ED0774">
        <w:rPr>
          <w:i/>
        </w:rPr>
        <w:t xml:space="preserve"> </w:t>
      </w:r>
      <w:r w:rsidRPr="00ED0774">
        <w:rPr>
          <w:i/>
        </w:rPr>
        <w:t>наблюдаться</w:t>
      </w:r>
      <w:r w:rsidR="00926681" w:rsidRPr="00ED0774">
        <w:rPr>
          <w:i/>
        </w:rPr>
        <w:t xml:space="preserve"> </w:t>
      </w:r>
      <w:r w:rsidRPr="00ED0774">
        <w:rPr>
          <w:i/>
        </w:rPr>
        <w:t>немотивированная</w:t>
      </w:r>
      <w:r w:rsidR="00926681" w:rsidRPr="00ED0774">
        <w:rPr>
          <w:i/>
        </w:rPr>
        <w:t xml:space="preserve"> </w:t>
      </w:r>
      <w:r w:rsidRPr="00ED0774">
        <w:rPr>
          <w:i/>
        </w:rPr>
        <w:t>слабость.</w:t>
      </w:r>
    </w:p>
    <w:p w14:paraId="475DF97B" w14:textId="77777777" w:rsidR="006E5861" w:rsidRPr="00ED0774" w:rsidRDefault="00D80AC9" w:rsidP="00705E68">
      <w:pPr>
        <w:pStyle w:val="afd"/>
        <w:spacing w:beforeAutospacing="0" w:afterAutospacing="0" w:line="360" w:lineRule="auto"/>
        <w:ind w:firstLine="709"/>
        <w:contextualSpacing/>
        <w:divId w:val="344793945"/>
        <w:rPr>
          <w:i/>
        </w:rPr>
      </w:pPr>
      <w:r w:rsidRPr="00ED0774">
        <w:rPr>
          <w:i/>
        </w:rPr>
        <w:t>При</w:t>
      </w:r>
      <w:r w:rsidR="00926681" w:rsidRPr="00ED0774">
        <w:rPr>
          <w:i/>
        </w:rPr>
        <w:t xml:space="preserve"> </w:t>
      </w:r>
      <w:r w:rsidRPr="00ED0774">
        <w:rPr>
          <w:i/>
        </w:rPr>
        <w:t>остром</w:t>
      </w:r>
      <w:r w:rsidR="00926681" w:rsidRPr="00ED0774">
        <w:rPr>
          <w:i/>
        </w:rPr>
        <w:t xml:space="preserve"> </w:t>
      </w:r>
      <w:r w:rsidRPr="00ED0774">
        <w:rPr>
          <w:i/>
        </w:rPr>
        <w:t>миеломонобластном</w:t>
      </w:r>
      <w:r w:rsidR="00926681" w:rsidRPr="00ED0774">
        <w:rPr>
          <w:i/>
        </w:rPr>
        <w:t xml:space="preserve"> </w:t>
      </w:r>
      <w:r w:rsidRPr="00ED0774">
        <w:rPr>
          <w:i/>
        </w:rPr>
        <w:t>лейкозе</w:t>
      </w:r>
      <w:r w:rsidR="00926681" w:rsidRPr="00ED0774">
        <w:rPr>
          <w:i/>
        </w:rPr>
        <w:t xml:space="preserve"> </w:t>
      </w:r>
      <w:r w:rsidRPr="00ED0774">
        <w:rPr>
          <w:i/>
        </w:rPr>
        <w:t>и</w:t>
      </w:r>
      <w:r w:rsidR="00926681" w:rsidRPr="00ED0774">
        <w:rPr>
          <w:i/>
        </w:rPr>
        <w:t xml:space="preserve"> </w:t>
      </w:r>
      <w:r w:rsidRPr="00ED0774">
        <w:rPr>
          <w:i/>
        </w:rPr>
        <w:t>остром</w:t>
      </w:r>
      <w:r w:rsidR="00926681" w:rsidRPr="00ED0774">
        <w:rPr>
          <w:i/>
        </w:rPr>
        <w:t xml:space="preserve"> </w:t>
      </w:r>
      <w:r w:rsidRPr="00ED0774">
        <w:rPr>
          <w:i/>
        </w:rPr>
        <w:t>монобластном</w:t>
      </w:r>
      <w:r w:rsidR="00926681" w:rsidRPr="00ED0774">
        <w:rPr>
          <w:i/>
        </w:rPr>
        <w:t xml:space="preserve"> </w:t>
      </w:r>
      <w:r w:rsidRPr="00ED0774">
        <w:rPr>
          <w:i/>
        </w:rPr>
        <w:t>лейкозе</w:t>
      </w:r>
      <w:r w:rsidR="00926681" w:rsidRPr="00ED0774">
        <w:rPr>
          <w:i/>
        </w:rPr>
        <w:t xml:space="preserve"> </w:t>
      </w:r>
      <w:r w:rsidRPr="00ED0774">
        <w:rPr>
          <w:i/>
        </w:rPr>
        <w:t>характерна</w:t>
      </w:r>
      <w:r w:rsidR="00926681" w:rsidRPr="00ED0774">
        <w:rPr>
          <w:i/>
        </w:rPr>
        <w:t xml:space="preserve"> </w:t>
      </w:r>
      <w:r w:rsidRPr="00ED0774">
        <w:rPr>
          <w:i/>
        </w:rPr>
        <w:t>гиперплазия</w:t>
      </w:r>
      <w:r w:rsidR="00926681" w:rsidRPr="00ED0774">
        <w:rPr>
          <w:i/>
        </w:rPr>
        <w:t xml:space="preserve"> </w:t>
      </w:r>
      <w:r w:rsidRPr="00ED0774">
        <w:rPr>
          <w:i/>
        </w:rPr>
        <w:t>десен</w:t>
      </w:r>
      <w:r w:rsidR="00926681" w:rsidRPr="00ED0774">
        <w:rPr>
          <w:i/>
        </w:rPr>
        <w:t xml:space="preserve"> </w:t>
      </w:r>
      <w:r w:rsidRPr="00ED0774">
        <w:rPr>
          <w:i/>
        </w:rPr>
        <w:t>и</w:t>
      </w:r>
      <w:r w:rsidR="00926681" w:rsidRPr="00ED0774">
        <w:rPr>
          <w:i/>
        </w:rPr>
        <w:t xml:space="preserve"> </w:t>
      </w:r>
      <w:r w:rsidRPr="00ED0774">
        <w:rPr>
          <w:i/>
        </w:rPr>
        <w:t>пациенты</w:t>
      </w:r>
      <w:r w:rsidR="00926681" w:rsidRPr="00ED0774">
        <w:rPr>
          <w:i/>
        </w:rPr>
        <w:t xml:space="preserve"> </w:t>
      </w:r>
      <w:r w:rsidRPr="00ED0774">
        <w:rPr>
          <w:i/>
        </w:rPr>
        <w:t>могут</w:t>
      </w:r>
      <w:r w:rsidR="00926681" w:rsidRPr="00ED0774">
        <w:rPr>
          <w:i/>
        </w:rPr>
        <w:t xml:space="preserve"> </w:t>
      </w:r>
      <w:r w:rsidRPr="00ED0774">
        <w:rPr>
          <w:i/>
        </w:rPr>
        <w:t>первоначально</w:t>
      </w:r>
      <w:r w:rsidR="00926681" w:rsidRPr="00ED0774">
        <w:rPr>
          <w:i/>
        </w:rPr>
        <w:t xml:space="preserve"> </w:t>
      </w:r>
      <w:r w:rsidRPr="00ED0774">
        <w:rPr>
          <w:i/>
        </w:rPr>
        <w:t>обращаться</w:t>
      </w:r>
      <w:r w:rsidR="00926681" w:rsidRPr="00ED0774">
        <w:rPr>
          <w:i/>
        </w:rPr>
        <w:t xml:space="preserve"> </w:t>
      </w:r>
      <w:r w:rsidRPr="00ED0774">
        <w:rPr>
          <w:i/>
        </w:rPr>
        <w:t>к</w:t>
      </w:r>
      <w:r w:rsidR="00926681" w:rsidRPr="00ED0774">
        <w:rPr>
          <w:i/>
        </w:rPr>
        <w:t xml:space="preserve"> </w:t>
      </w:r>
      <w:r w:rsidR="00B61518" w:rsidRPr="00ED0774">
        <w:rPr>
          <w:i/>
        </w:rPr>
        <w:t>врачу-</w:t>
      </w:r>
      <w:r w:rsidRPr="00ED0774">
        <w:rPr>
          <w:i/>
        </w:rPr>
        <w:t>стоматологу.</w:t>
      </w:r>
    </w:p>
    <w:p w14:paraId="7B38BA86" w14:textId="77777777" w:rsidR="001C0065" w:rsidRPr="00ED0774" w:rsidRDefault="001C0065" w:rsidP="00705E68">
      <w:pPr>
        <w:pStyle w:val="afd"/>
        <w:spacing w:beforeAutospacing="0" w:afterAutospacing="0" w:line="360" w:lineRule="auto"/>
        <w:ind w:firstLine="709"/>
        <w:contextualSpacing/>
        <w:divId w:val="344793945"/>
      </w:pPr>
    </w:p>
    <w:p w14:paraId="4A589486" w14:textId="1E8256F4" w:rsidR="00D60E5E" w:rsidRPr="00ED0774" w:rsidRDefault="00962793" w:rsidP="009D18CF">
      <w:pPr>
        <w:pStyle w:val="10"/>
        <w:divId w:val="344793945"/>
      </w:pPr>
      <w:bookmarkStart w:id="35" w:name="_Hlk15287955"/>
      <w:r w:rsidRPr="00ED0774">
        <w:rPr>
          <w:rStyle w:val="affb"/>
        </w:rPr>
        <w:lastRenderedPageBreak/>
        <w:t>Рекомендуется</w:t>
      </w:r>
      <w:r w:rsidR="00926681" w:rsidRPr="00ED0774">
        <w:rPr>
          <w:rStyle w:val="affb"/>
        </w:rPr>
        <w:t xml:space="preserve"> </w:t>
      </w:r>
      <w:r w:rsidR="00821FFB" w:rsidRPr="00ED0774">
        <w:rPr>
          <w:rStyle w:val="affb"/>
          <w:b w:val="0"/>
        </w:rPr>
        <w:t>всем</w:t>
      </w:r>
      <w:r w:rsidR="00926681" w:rsidRPr="00ED0774">
        <w:rPr>
          <w:rStyle w:val="affb"/>
        </w:rPr>
        <w:t xml:space="preserve"> </w:t>
      </w:r>
      <w:r w:rsidR="008E0118" w:rsidRPr="00ED0774">
        <w:rPr>
          <w:rStyle w:val="affb"/>
          <w:b w:val="0"/>
        </w:rPr>
        <w:t>пациентам</w:t>
      </w:r>
      <w:r w:rsidR="00926681" w:rsidRPr="00ED0774">
        <w:rPr>
          <w:rStyle w:val="affb"/>
          <w:b w:val="0"/>
        </w:rPr>
        <w:t xml:space="preserve"> </w:t>
      </w:r>
      <w:r w:rsidR="008E0118" w:rsidRPr="00ED0774">
        <w:rPr>
          <w:rStyle w:val="affb"/>
          <w:b w:val="0"/>
        </w:rPr>
        <w:t>при</w:t>
      </w:r>
      <w:r w:rsidR="00926681" w:rsidRPr="00ED0774">
        <w:rPr>
          <w:rStyle w:val="affb"/>
          <w:b w:val="0"/>
        </w:rPr>
        <w:t xml:space="preserve"> </w:t>
      </w:r>
      <w:r w:rsidR="008E0118" w:rsidRPr="00ED0774">
        <w:rPr>
          <w:rStyle w:val="affb"/>
          <w:b w:val="0"/>
        </w:rPr>
        <w:t>подозрении</w:t>
      </w:r>
      <w:r w:rsidR="00926681" w:rsidRPr="00ED0774">
        <w:rPr>
          <w:rStyle w:val="affb"/>
          <w:b w:val="0"/>
        </w:rPr>
        <w:t xml:space="preserve"> </w:t>
      </w:r>
      <w:r w:rsidR="00821FFB" w:rsidRPr="00ED0774">
        <w:rPr>
          <w:rStyle w:val="affb"/>
          <w:b w:val="0"/>
        </w:rPr>
        <w:t>и</w:t>
      </w:r>
      <w:r w:rsidR="00926681" w:rsidRPr="00ED0774">
        <w:rPr>
          <w:rStyle w:val="affb"/>
          <w:b w:val="0"/>
        </w:rPr>
        <w:t xml:space="preserve"> </w:t>
      </w:r>
      <w:r w:rsidR="00821FFB" w:rsidRPr="00ED0774">
        <w:rPr>
          <w:rStyle w:val="affb"/>
          <w:b w:val="0"/>
        </w:rPr>
        <w:t>при</w:t>
      </w:r>
      <w:r w:rsidR="00926681" w:rsidRPr="00ED0774">
        <w:rPr>
          <w:rStyle w:val="affb"/>
          <w:b w:val="0"/>
        </w:rPr>
        <w:t xml:space="preserve"> </w:t>
      </w:r>
      <w:r w:rsidR="00821FFB" w:rsidRPr="00ED0774">
        <w:rPr>
          <w:rStyle w:val="affb"/>
          <w:b w:val="0"/>
        </w:rPr>
        <w:t>установленном</w:t>
      </w:r>
      <w:r w:rsidR="00926681" w:rsidRPr="00ED0774">
        <w:rPr>
          <w:rStyle w:val="affb"/>
        </w:rPr>
        <w:t xml:space="preserve"> </w:t>
      </w:r>
      <w:r w:rsidR="00D80AC9" w:rsidRPr="00ED0774">
        <w:t>ОМЛ</w:t>
      </w:r>
      <w:r w:rsidR="00926681" w:rsidRPr="00ED0774">
        <w:t xml:space="preserve"> </w:t>
      </w:r>
      <w:r w:rsidR="00D80AC9" w:rsidRPr="00ED0774">
        <w:t>тщательный</w:t>
      </w:r>
      <w:r w:rsidR="00926681" w:rsidRPr="00ED0774">
        <w:t xml:space="preserve"> </w:t>
      </w:r>
      <w:r w:rsidR="00D80AC9" w:rsidRPr="00ED0774">
        <w:t>сбор</w:t>
      </w:r>
      <w:r w:rsidR="00926681" w:rsidRPr="00ED0774">
        <w:t xml:space="preserve"> </w:t>
      </w:r>
      <w:r w:rsidR="00D80AC9" w:rsidRPr="00ED0774">
        <w:t>анамнеза</w:t>
      </w:r>
      <w:r w:rsidR="00926681" w:rsidRPr="00ED0774">
        <w:t xml:space="preserve"> </w:t>
      </w:r>
      <w:r w:rsidR="00D80AC9" w:rsidRPr="00ED0774">
        <w:t>заболевания</w:t>
      </w:r>
      <w:r w:rsidR="00926681" w:rsidRPr="00ED0774">
        <w:t xml:space="preserve"> </w:t>
      </w:r>
      <w:r w:rsidR="00D80AC9" w:rsidRPr="00ED0774">
        <w:t>с</w:t>
      </w:r>
      <w:r w:rsidR="00926681" w:rsidRPr="00ED0774">
        <w:t xml:space="preserve"> </w:t>
      </w:r>
      <w:r w:rsidR="00D80AC9" w:rsidRPr="00ED0774">
        <w:t>уточнением</w:t>
      </w:r>
      <w:r w:rsidR="00926681" w:rsidRPr="00ED0774">
        <w:t xml:space="preserve"> </w:t>
      </w:r>
      <w:r w:rsidR="00D80AC9" w:rsidRPr="00ED0774">
        <w:t>терапии,</w:t>
      </w:r>
      <w:r w:rsidR="00926681" w:rsidRPr="00ED0774">
        <w:t xml:space="preserve"> </w:t>
      </w:r>
      <w:r w:rsidR="00D80AC9" w:rsidRPr="00ED0774">
        <w:t>которая</w:t>
      </w:r>
      <w:r w:rsidR="00926681" w:rsidRPr="00ED0774">
        <w:t xml:space="preserve"> </w:t>
      </w:r>
      <w:r w:rsidR="00D80AC9" w:rsidRPr="00ED0774">
        <w:t>проводилась</w:t>
      </w:r>
      <w:r w:rsidR="00926681" w:rsidRPr="00ED0774">
        <w:t xml:space="preserve"> </w:t>
      </w:r>
      <w:r w:rsidR="00D80AC9" w:rsidRPr="00ED0774">
        <w:t>в</w:t>
      </w:r>
      <w:r w:rsidR="00926681" w:rsidRPr="00ED0774">
        <w:t xml:space="preserve"> </w:t>
      </w:r>
      <w:r w:rsidR="00D80AC9" w:rsidRPr="00ED0774">
        <w:t>связи</w:t>
      </w:r>
      <w:r w:rsidR="00926681" w:rsidRPr="00ED0774">
        <w:t xml:space="preserve"> </w:t>
      </w:r>
      <w:r w:rsidR="00D80AC9" w:rsidRPr="00ED0774">
        <w:t>с</w:t>
      </w:r>
      <w:r w:rsidR="00926681" w:rsidRPr="00ED0774">
        <w:t xml:space="preserve"> </w:t>
      </w:r>
      <w:r w:rsidR="00F82ED2" w:rsidRPr="00ED0774">
        <w:t>этим</w:t>
      </w:r>
      <w:r w:rsidR="00926681" w:rsidRPr="00ED0774">
        <w:t xml:space="preserve"> </w:t>
      </w:r>
      <w:r w:rsidR="00D80AC9" w:rsidRPr="00ED0774">
        <w:t>заболеванием</w:t>
      </w:r>
      <w:r w:rsidR="00926681" w:rsidRPr="00ED0774">
        <w:t xml:space="preserve"> </w:t>
      </w:r>
      <w:r w:rsidR="00D80AC9" w:rsidRPr="00ED0774">
        <w:t>и</w:t>
      </w:r>
      <w:r w:rsidR="00F82ED2" w:rsidRPr="00ED0774">
        <w:t>ли</w:t>
      </w:r>
      <w:r w:rsidR="00926681" w:rsidRPr="00ED0774">
        <w:t xml:space="preserve"> </w:t>
      </w:r>
      <w:r w:rsidR="00D80AC9" w:rsidRPr="00ED0774">
        <w:t>по</w:t>
      </w:r>
      <w:r w:rsidR="00926681" w:rsidRPr="00ED0774">
        <w:t xml:space="preserve"> </w:t>
      </w:r>
      <w:r w:rsidR="00D80AC9" w:rsidRPr="00ED0774">
        <w:t>поводу</w:t>
      </w:r>
      <w:r w:rsidR="00926681" w:rsidRPr="00ED0774">
        <w:t xml:space="preserve"> </w:t>
      </w:r>
      <w:r w:rsidR="00D80AC9" w:rsidRPr="00ED0774">
        <w:t>других</w:t>
      </w:r>
      <w:r w:rsidR="00926681" w:rsidRPr="00ED0774">
        <w:t xml:space="preserve"> </w:t>
      </w:r>
      <w:bookmarkEnd w:id="35"/>
      <w:r w:rsidR="00D80AC9" w:rsidRPr="00ED0774">
        <w:t>заболеваний</w:t>
      </w:r>
      <w:r w:rsidR="00926681" w:rsidRPr="00ED0774">
        <w:t xml:space="preserve"> </w:t>
      </w:r>
      <w:r w:rsidR="00F82ED2" w:rsidRPr="00ED0774">
        <w:t>ранее</w:t>
      </w:r>
      <w:r w:rsidR="00D80AC9" w:rsidRPr="00ED0774">
        <w:t>,</w:t>
      </w:r>
      <w:r w:rsidR="00926681" w:rsidRPr="00ED0774">
        <w:t xml:space="preserve"> </w:t>
      </w:r>
      <w:r w:rsidR="00871B79" w:rsidRPr="00ED0774">
        <w:t>семейного</w:t>
      </w:r>
      <w:r w:rsidR="00926681" w:rsidRPr="00ED0774">
        <w:t xml:space="preserve"> </w:t>
      </w:r>
      <w:r w:rsidR="00871B79" w:rsidRPr="00ED0774">
        <w:t>анамнеза,</w:t>
      </w:r>
      <w:r w:rsidR="00926681" w:rsidRPr="00ED0774">
        <w:t xml:space="preserve"> </w:t>
      </w:r>
      <w:r w:rsidR="00D80AC9" w:rsidRPr="00ED0774">
        <w:t>а</w:t>
      </w:r>
      <w:r w:rsidR="00926681" w:rsidRPr="00ED0774">
        <w:t xml:space="preserve"> </w:t>
      </w:r>
      <w:r w:rsidR="00D80AC9" w:rsidRPr="00ED0774">
        <w:t>также</w:t>
      </w:r>
      <w:r w:rsidR="00926681" w:rsidRPr="00ED0774">
        <w:t xml:space="preserve"> </w:t>
      </w:r>
      <w:r w:rsidR="00D80AC9" w:rsidRPr="00ED0774">
        <w:t>подробное</w:t>
      </w:r>
      <w:r w:rsidR="00926681" w:rsidRPr="00ED0774">
        <w:t xml:space="preserve"> </w:t>
      </w:r>
      <w:r w:rsidR="00D80AC9" w:rsidRPr="00ED0774">
        <w:t>описание</w:t>
      </w:r>
      <w:r w:rsidR="00926681" w:rsidRPr="00ED0774">
        <w:t xml:space="preserve"> </w:t>
      </w:r>
      <w:r w:rsidR="00D80AC9" w:rsidRPr="00ED0774">
        <w:t>жалоб</w:t>
      </w:r>
      <w:r w:rsidR="00926681" w:rsidRPr="00ED0774">
        <w:t xml:space="preserve"> </w:t>
      </w:r>
      <w:r w:rsidR="00BB4286" w:rsidRPr="00ED0774">
        <w:t>пациента</w:t>
      </w:r>
      <w:r w:rsidR="00926681" w:rsidRPr="00ED0774">
        <w:t xml:space="preserve"> </w:t>
      </w:r>
      <w:r w:rsidR="00821FFB" w:rsidRPr="00ED0774">
        <w:t>для</w:t>
      </w:r>
      <w:r w:rsidR="00926681" w:rsidRPr="00ED0774">
        <w:t xml:space="preserve"> </w:t>
      </w:r>
      <w:r w:rsidR="00821FFB" w:rsidRPr="00ED0774">
        <w:t>верификации</w:t>
      </w:r>
      <w:r w:rsidR="00926681" w:rsidRPr="00ED0774">
        <w:t xml:space="preserve"> </w:t>
      </w:r>
      <w:r w:rsidR="00821FFB" w:rsidRPr="00ED0774">
        <w:t>диагноза</w:t>
      </w:r>
      <w:r w:rsidR="00926681" w:rsidRPr="00ED0774">
        <w:t xml:space="preserve"> </w:t>
      </w:r>
      <w:r w:rsidR="00EF57AE"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seminhematol.2014.08.001","ISSN":"1532-8686","PMID":"25311743","abstract":"Germline testing for familial predisposition to myeloid malignancies is becoming more common with the recognition of multiple familial syndromes. Currently, Clinical Laboratory Improvement Amendments-approved testing exists for the following: familial platelet disorder with propensity to acute myeloid leukemia, caused by mutations in RUNX1; familial myelodysplastic syndrome/acute myeloid leukemia with mutated GATA2; familial acute myeloid leukemia with mutated CEBPA; and the inherited bone marrow failure syndromes, including dyskeratosis congenita, a disease of abnormal telomere maintenance. With the recognition of additional families with a genetic component to their myeloid diseases, new predisposition alleles are likely to be identified. Awareness of the existence of these syndromes will facilitate proper genetic counseling, appropriate testing, and clinical management of these cases.","author":[{"dropping-particle":"","family":"Godley","given":"Lucy A","non-dropping-particle":"","parse-names":false,"suffix":""}],"container-title":"Seminars in hematology","id":"ITEM-2","issue":"4","issued":{"date-parts":[["2014","10"]]},"page":"306-21","title":"Inherited predisposition to acute myeloid leukemia.","type":"article-journal","volume":"51"},"uris":["http://www.mendeley.com/documents/?uuid=a6b9f345-bb26-3a2e-a909-0995a1c69fb1"]}],"mendeley":{"formattedCitation":"[1,10]","plainTextFormattedCitation":"[1,10]","previouslyFormattedCitation":"[1,10]"},"properties":{"noteIndex":0},"schema":"https://github.com/citation-style-language/schema/raw/master/csl-citation.json"}</w:instrText>
      </w:r>
      <w:r w:rsidR="00EF57AE" w:rsidRPr="00ED0774">
        <w:fldChar w:fldCharType="separate"/>
      </w:r>
      <w:r w:rsidR="00B32728" w:rsidRPr="00ED0774">
        <w:rPr>
          <w:noProof/>
        </w:rPr>
        <w:t>[1,10]</w:t>
      </w:r>
      <w:r w:rsidR="00EF57AE" w:rsidRPr="00ED0774">
        <w:fldChar w:fldCharType="end"/>
      </w:r>
      <w:r w:rsidR="00D3692E" w:rsidRPr="00ED0774">
        <w:t>.</w:t>
      </w:r>
      <w:r w:rsidR="00A11EED" w:rsidRPr="00ED0774">
        <w:t xml:space="preserve"> </w:t>
      </w:r>
    </w:p>
    <w:p w14:paraId="0705498D" w14:textId="439C02EC" w:rsidR="009D18CF" w:rsidRPr="00ED0774" w:rsidRDefault="00101ED7" w:rsidP="009D18CF">
      <w:pPr>
        <w:pStyle w:val="aff"/>
        <w:ind w:left="0" w:firstLine="708"/>
        <w:divId w:val="344793945"/>
        <w:rPr>
          <w:rStyle w:val="affb"/>
          <w:rFonts w:cs="Times New Roman"/>
          <w:b w:val="0"/>
          <w:u w:val="single"/>
          <w:lang w:val="x-none" w:eastAsia="x-none"/>
        </w:rPr>
      </w:pPr>
      <w:r w:rsidRPr="00ED0774">
        <w:rPr>
          <w:rStyle w:val="affb"/>
          <w:rFonts w:cs="Times New Roman"/>
        </w:rPr>
        <w:t>Уровень</w:t>
      </w:r>
      <w:r w:rsidR="00926681" w:rsidRPr="00ED0774">
        <w:rPr>
          <w:rStyle w:val="affb"/>
          <w:rFonts w:cs="Times New Roman"/>
        </w:rPr>
        <w:t xml:space="preserve"> </w:t>
      </w:r>
      <w:r w:rsidRPr="00ED0774">
        <w:rPr>
          <w:rStyle w:val="affb"/>
          <w:rFonts w:cs="Times New Roman"/>
        </w:rPr>
        <w:t>убедительности</w:t>
      </w:r>
      <w:r w:rsidR="00926681" w:rsidRPr="00ED0774">
        <w:rPr>
          <w:rStyle w:val="affb"/>
          <w:rFonts w:cs="Times New Roman"/>
        </w:rPr>
        <w:t xml:space="preserve"> </w:t>
      </w:r>
      <w:r w:rsidRPr="00ED0774">
        <w:rPr>
          <w:rStyle w:val="affb"/>
          <w:rFonts w:cs="Times New Roman"/>
        </w:rPr>
        <w:t>рекомендаций</w:t>
      </w:r>
      <w:r w:rsidR="00926681" w:rsidRPr="00ED0774">
        <w:rPr>
          <w:rStyle w:val="affb"/>
          <w:rFonts w:cs="Times New Roman"/>
        </w:rPr>
        <w:t xml:space="preserve"> </w:t>
      </w:r>
      <w:r w:rsidRPr="00ED0774">
        <w:rPr>
          <w:rStyle w:val="affb"/>
          <w:rFonts w:cs="Times New Roman"/>
        </w:rPr>
        <w:t>–</w:t>
      </w:r>
      <w:r w:rsidR="00926681" w:rsidRPr="00ED0774">
        <w:rPr>
          <w:rStyle w:val="affb"/>
          <w:rFonts w:cs="Times New Roman"/>
        </w:rPr>
        <w:t xml:space="preserve"> </w:t>
      </w:r>
      <w:r w:rsidR="0097515C" w:rsidRPr="00ED0774">
        <w:rPr>
          <w:rStyle w:val="affb"/>
          <w:rFonts w:cs="Times New Roman"/>
        </w:rPr>
        <w:t>С</w:t>
      </w:r>
      <w:r w:rsidR="00926681" w:rsidRPr="00ED0774">
        <w:rPr>
          <w:rStyle w:val="affb"/>
          <w:rFonts w:cs="Times New Roman"/>
        </w:rPr>
        <w:t xml:space="preserve"> </w:t>
      </w:r>
      <w:r w:rsidR="00D80AC9" w:rsidRPr="00ED0774">
        <w:rPr>
          <w:rStyle w:val="affb"/>
          <w:rFonts w:cs="Times New Roman"/>
        </w:rPr>
        <w:t>(уровень</w:t>
      </w:r>
      <w:r w:rsidR="00926681" w:rsidRPr="00ED0774">
        <w:rPr>
          <w:rStyle w:val="affb"/>
          <w:rFonts w:cs="Times New Roman"/>
        </w:rPr>
        <w:t xml:space="preserve"> </w:t>
      </w:r>
      <w:r w:rsidR="00D80AC9" w:rsidRPr="00ED0774">
        <w:rPr>
          <w:rStyle w:val="affb"/>
          <w:rFonts w:cs="Times New Roman"/>
        </w:rPr>
        <w:t>достоверности</w:t>
      </w:r>
      <w:r w:rsidR="00926681" w:rsidRPr="00ED0774">
        <w:rPr>
          <w:rStyle w:val="affb"/>
          <w:rFonts w:cs="Times New Roman"/>
        </w:rPr>
        <w:t xml:space="preserve"> </w:t>
      </w:r>
      <w:r w:rsidR="00D80AC9" w:rsidRPr="00ED0774">
        <w:rPr>
          <w:rStyle w:val="affb"/>
          <w:rFonts w:cs="Times New Roman"/>
        </w:rPr>
        <w:t>доказательств</w:t>
      </w:r>
      <w:r w:rsidR="00926681" w:rsidRPr="00ED0774">
        <w:rPr>
          <w:rStyle w:val="affb"/>
          <w:rFonts w:cs="Times New Roman"/>
        </w:rPr>
        <w:t xml:space="preserve"> </w:t>
      </w:r>
      <w:r w:rsidR="00D80AC9" w:rsidRPr="00ED0774">
        <w:rPr>
          <w:rStyle w:val="affb"/>
          <w:rFonts w:cs="Times New Roman"/>
        </w:rPr>
        <w:t>–</w:t>
      </w:r>
      <w:r w:rsidR="00926681" w:rsidRPr="00ED0774">
        <w:rPr>
          <w:rStyle w:val="affb"/>
          <w:rFonts w:cs="Times New Roman"/>
        </w:rPr>
        <w:t xml:space="preserve"> </w:t>
      </w:r>
      <w:r w:rsidR="002370F8" w:rsidRPr="00ED0774">
        <w:rPr>
          <w:rStyle w:val="affb"/>
          <w:rFonts w:cs="Times New Roman"/>
        </w:rPr>
        <w:t>5</w:t>
      </w:r>
      <w:r w:rsidR="00D80AC9" w:rsidRPr="00ED0774">
        <w:rPr>
          <w:rStyle w:val="affb"/>
          <w:rFonts w:cs="Times New Roman"/>
        </w:rPr>
        <w:t>)</w:t>
      </w:r>
    </w:p>
    <w:p w14:paraId="6513201E" w14:textId="77777777" w:rsidR="006E5861" w:rsidRPr="00ED0774" w:rsidRDefault="00D80AC9" w:rsidP="009D18CF">
      <w:pPr>
        <w:pStyle w:val="2"/>
        <w:divId w:val="344793945"/>
        <w:rPr>
          <w:rFonts w:eastAsia="Times New Roman"/>
        </w:rPr>
      </w:pPr>
      <w:bookmarkStart w:id="36" w:name="_Toc26787558"/>
      <w:bookmarkStart w:id="37" w:name="_Toc24471997"/>
      <w:bookmarkStart w:id="38" w:name="_Toc64624769"/>
      <w:r w:rsidRPr="00ED0774">
        <w:rPr>
          <w:rStyle w:val="affb"/>
          <w:b/>
        </w:rPr>
        <w:t>2</w:t>
      </w:r>
      <w:r w:rsidRPr="00ED0774">
        <w:rPr>
          <w:rStyle w:val="affb"/>
          <w:rFonts w:eastAsia="Times New Roman"/>
          <w:b/>
          <w:bCs w:val="0"/>
        </w:rPr>
        <w:t>.2</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Pr="00ED0774">
        <w:rPr>
          <w:rStyle w:val="affb"/>
          <w:rFonts w:eastAsia="Times New Roman"/>
          <w:b/>
          <w:bCs w:val="0"/>
        </w:rPr>
        <w:t>Физикальное</w:t>
      </w:r>
      <w:r w:rsidR="00926681" w:rsidRPr="00ED0774">
        <w:rPr>
          <w:rStyle w:val="affb"/>
          <w:rFonts w:eastAsia="Times New Roman"/>
          <w:b/>
          <w:bCs w:val="0"/>
        </w:rPr>
        <w:t xml:space="preserve"> </w:t>
      </w:r>
      <w:r w:rsidRPr="00ED0774">
        <w:rPr>
          <w:rStyle w:val="affb"/>
          <w:rFonts w:eastAsia="Times New Roman"/>
          <w:b/>
          <w:bCs w:val="0"/>
        </w:rPr>
        <w:t>обследование</w:t>
      </w:r>
      <w:bookmarkEnd w:id="36"/>
      <w:bookmarkEnd w:id="37"/>
      <w:bookmarkEnd w:id="38"/>
    </w:p>
    <w:p w14:paraId="29C3FE35" w14:textId="3AD13DAE" w:rsidR="00D60E5E" w:rsidRPr="00ED0774" w:rsidRDefault="00FF74FD" w:rsidP="00B32728">
      <w:pPr>
        <w:pStyle w:val="10"/>
        <w:divId w:val="344793945"/>
        <w:rPr>
          <w:rStyle w:val="affb"/>
          <w:b w:val="0"/>
          <w:lang w:val="en-US"/>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подозрении</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установле</w:t>
      </w:r>
      <w:r w:rsidR="00887280" w:rsidRPr="00ED0774">
        <w:rPr>
          <w:rStyle w:val="affb"/>
          <w:b w:val="0"/>
          <w:bCs w:val="0"/>
        </w:rPr>
        <w:t>нном</w:t>
      </w:r>
      <w:r w:rsidR="00926681" w:rsidRPr="00ED0774">
        <w:rPr>
          <w:rStyle w:val="affb"/>
          <w:b w:val="0"/>
          <w:bCs w:val="0"/>
        </w:rPr>
        <w:t xml:space="preserve"> </w:t>
      </w:r>
      <w:r w:rsidR="00887280" w:rsidRPr="00ED0774">
        <w:rPr>
          <w:rStyle w:val="affb"/>
          <w:b w:val="0"/>
          <w:bCs w:val="0"/>
        </w:rPr>
        <w:t>ОМЛ</w:t>
      </w:r>
      <w:r w:rsidR="00926681" w:rsidRPr="00ED0774">
        <w:rPr>
          <w:rStyle w:val="affb"/>
          <w:b w:val="0"/>
          <w:bCs w:val="0"/>
        </w:rPr>
        <w:t xml:space="preserve"> </w:t>
      </w:r>
      <w:r w:rsidR="00887280" w:rsidRPr="00ED0774">
        <w:rPr>
          <w:rStyle w:val="affb"/>
          <w:b w:val="0"/>
          <w:bCs w:val="0"/>
        </w:rPr>
        <w:t>проводить</w:t>
      </w:r>
      <w:r w:rsidR="00926681" w:rsidRPr="00ED0774">
        <w:rPr>
          <w:rStyle w:val="affb"/>
          <w:b w:val="0"/>
          <w:bCs w:val="0"/>
        </w:rPr>
        <w:t xml:space="preserve"> </w:t>
      </w:r>
      <w:r w:rsidR="00887280" w:rsidRPr="00ED0774">
        <w:rPr>
          <w:rStyle w:val="affb"/>
          <w:b w:val="0"/>
          <w:bCs w:val="0"/>
        </w:rPr>
        <w:t>физикальное</w:t>
      </w:r>
      <w:r w:rsidR="00926681" w:rsidRPr="00ED0774">
        <w:rPr>
          <w:rStyle w:val="affb"/>
          <w:b w:val="0"/>
          <w:bCs w:val="0"/>
        </w:rPr>
        <w:t xml:space="preserve"> </w:t>
      </w:r>
      <w:r w:rsidR="00887280" w:rsidRPr="00ED0774">
        <w:rPr>
          <w:rStyle w:val="affb"/>
          <w:b w:val="0"/>
          <w:bCs w:val="0"/>
        </w:rPr>
        <w:t>об</w:t>
      </w:r>
      <w:r w:rsidRPr="00ED0774">
        <w:rPr>
          <w:rStyle w:val="affb"/>
          <w:b w:val="0"/>
          <w:bCs w:val="0"/>
        </w:rPr>
        <w:t>следование,</w:t>
      </w:r>
      <w:r w:rsidR="00926681" w:rsidRPr="00ED0774">
        <w:rPr>
          <w:rStyle w:val="affb"/>
          <w:b w:val="0"/>
          <w:bCs w:val="0"/>
        </w:rPr>
        <w:t xml:space="preserve"> </w:t>
      </w:r>
      <w:r w:rsidRPr="00ED0774">
        <w:rPr>
          <w:rStyle w:val="affb"/>
          <w:b w:val="0"/>
          <w:bCs w:val="0"/>
        </w:rPr>
        <w:t>включающее</w:t>
      </w:r>
      <w:r w:rsidR="00926681" w:rsidRPr="00ED0774">
        <w:rPr>
          <w:rStyle w:val="affb"/>
          <w:b w:val="0"/>
          <w:bCs w:val="0"/>
        </w:rPr>
        <w:t xml:space="preserve"> </w:t>
      </w:r>
      <w:r w:rsidRPr="00ED0774">
        <w:rPr>
          <w:rStyle w:val="affb"/>
          <w:b w:val="0"/>
          <w:bCs w:val="0"/>
        </w:rPr>
        <w:t>измерение</w:t>
      </w:r>
      <w:r w:rsidR="00926681" w:rsidRPr="00ED0774">
        <w:rPr>
          <w:rStyle w:val="affb"/>
          <w:b w:val="0"/>
          <w:bCs w:val="0"/>
        </w:rPr>
        <w:t xml:space="preserve"> </w:t>
      </w:r>
      <w:r w:rsidRPr="00ED0774">
        <w:rPr>
          <w:rStyle w:val="affb"/>
          <w:b w:val="0"/>
          <w:bCs w:val="0"/>
        </w:rPr>
        <w:t>рост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массы</w:t>
      </w:r>
      <w:r w:rsidR="00926681" w:rsidRPr="00ED0774">
        <w:rPr>
          <w:rStyle w:val="affb"/>
          <w:b w:val="0"/>
          <w:bCs w:val="0"/>
        </w:rPr>
        <w:t xml:space="preserve"> </w:t>
      </w:r>
      <w:r w:rsidRPr="00ED0774">
        <w:rPr>
          <w:rStyle w:val="affb"/>
          <w:b w:val="0"/>
          <w:bCs w:val="0"/>
        </w:rPr>
        <w:t>тела,</w:t>
      </w:r>
      <w:r w:rsidR="00926681" w:rsidRPr="00ED0774">
        <w:rPr>
          <w:rStyle w:val="affb"/>
          <w:b w:val="0"/>
          <w:bCs w:val="0"/>
        </w:rPr>
        <w:t xml:space="preserve"> </w:t>
      </w:r>
      <w:r w:rsidRPr="00ED0774">
        <w:rPr>
          <w:rStyle w:val="affb"/>
          <w:b w:val="0"/>
          <w:bCs w:val="0"/>
        </w:rPr>
        <w:t>температуры</w:t>
      </w:r>
      <w:r w:rsidR="00926681" w:rsidRPr="00ED0774">
        <w:rPr>
          <w:rStyle w:val="affb"/>
          <w:b w:val="0"/>
          <w:bCs w:val="0"/>
        </w:rPr>
        <w:t xml:space="preserve"> </w:t>
      </w:r>
      <w:r w:rsidRPr="00ED0774">
        <w:rPr>
          <w:rStyle w:val="affb"/>
          <w:b w:val="0"/>
          <w:bCs w:val="0"/>
        </w:rPr>
        <w:t>тела;</w:t>
      </w:r>
      <w:r w:rsidR="00926681" w:rsidRPr="00ED0774">
        <w:rPr>
          <w:rStyle w:val="affb"/>
          <w:b w:val="0"/>
          <w:bCs w:val="0"/>
        </w:rPr>
        <w:t xml:space="preserve"> </w:t>
      </w:r>
      <w:r w:rsidRPr="00ED0774">
        <w:rPr>
          <w:rStyle w:val="affb"/>
          <w:b w:val="0"/>
          <w:bCs w:val="0"/>
        </w:rPr>
        <w:t>оценку</w:t>
      </w:r>
      <w:r w:rsidR="00926681" w:rsidRPr="00ED0774">
        <w:rPr>
          <w:rStyle w:val="affb"/>
          <w:b w:val="0"/>
          <w:bCs w:val="0"/>
        </w:rPr>
        <w:t xml:space="preserve"> </w:t>
      </w:r>
      <w:r w:rsidRPr="00ED0774">
        <w:rPr>
          <w:rStyle w:val="affb"/>
          <w:b w:val="0"/>
          <w:bCs w:val="0"/>
        </w:rPr>
        <w:t>состояния</w:t>
      </w:r>
      <w:r w:rsidR="00926681" w:rsidRPr="00ED0774">
        <w:rPr>
          <w:rStyle w:val="affb"/>
          <w:b w:val="0"/>
          <w:bCs w:val="0"/>
        </w:rPr>
        <w:t xml:space="preserve"> </w:t>
      </w:r>
      <w:r w:rsidRPr="00ED0774">
        <w:rPr>
          <w:rStyle w:val="affb"/>
          <w:b w:val="0"/>
          <w:bCs w:val="0"/>
        </w:rPr>
        <w:t>кожных</w:t>
      </w:r>
      <w:r w:rsidR="00926681" w:rsidRPr="00ED0774">
        <w:rPr>
          <w:rStyle w:val="affb"/>
          <w:b w:val="0"/>
          <w:bCs w:val="0"/>
        </w:rPr>
        <w:t xml:space="preserve"> </w:t>
      </w:r>
      <w:r w:rsidRPr="00ED0774">
        <w:rPr>
          <w:rStyle w:val="affb"/>
          <w:b w:val="0"/>
          <w:bCs w:val="0"/>
        </w:rPr>
        <w:t>покровов,</w:t>
      </w:r>
      <w:r w:rsidR="00926681" w:rsidRPr="00ED0774">
        <w:rPr>
          <w:rStyle w:val="affb"/>
          <w:b w:val="0"/>
          <w:bCs w:val="0"/>
        </w:rPr>
        <w:t xml:space="preserve"> </w:t>
      </w:r>
      <w:r w:rsidRPr="00ED0774">
        <w:rPr>
          <w:rStyle w:val="affb"/>
          <w:b w:val="0"/>
          <w:bCs w:val="0"/>
        </w:rPr>
        <w:t>костно-суставной</w:t>
      </w:r>
      <w:r w:rsidR="00926681" w:rsidRPr="00ED0774">
        <w:rPr>
          <w:rStyle w:val="affb"/>
          <w:b w:val="0"/>
          <w:bCs w:val="0"/>
        </w:rPr>
        <w:t xml:space="preserve"> </w:t>
      </w:r>
      <w:r w:rsidRPr="00ED0774">
        <w:rPr>
          <w:rStyle w:val="affb"/>
          <w:b w:val="0"/>
          <w:bCs w:val="0"/>
        </w:rPr>
        <w:t>системы;</w:t>
      </w:r>
      <w:r w:rsidR="00926681" w:rsidRPr="00ED0774">
        <w:rPr>
          <w:rStyle w:val="affb"/>
          <w:b w:val="0"/>
          <w:bCs w:val="0"/>
        </w:rPr>
        <w:t xml:space="preserve"> </w:t>
      </w:r>
      <w:r w:rsidRPr="00ED0774">
        <w:rPr>
          <w:rStyle w:val="affb"/>
          <w:b w:val="0"/>
          <w:bCs w:val="0"/>
        </w:rPr>
        <w:t>выявление</w:t>
      </w:r>
      <w:r w:rsidR="00926681" w:rsidRPr="00ED0774">
        <w:rPr>
          <w:rStyle w:val="affb"/>
          <w:b w:val="0"/>
          <w:bCs w:val="0"/>
        </w:rPr>
        <w:t xml:space="preserve"> </w:t>
      </w:r>
      <w:r w:rsidRPr="00ED0774">
        <w:rPr>
          <w:rStyle w:val="affb"/>
          <w:b w:val="0"/>
          <w:bCs w:val="0"/>
        </w:rPr>
        <w:t>признаков</w:t>
      </w:r>
      <w:r w:rsidR="00926681" w:rsidRPr="00ED0774">
        <w:rPr>
          <w:rStyle w:val="affb"/>
          <w:b w:val="0"/>
          <w:bCs w:val="0"/>
        </w:rPr>
        <w:t xml:space="preserve"> </w:t>
      </w:r>
      <w:r w:rsidRPr="00ED0774">
        <w:rPr>
          <w:rStyle w:val="affb"/>
          <w:b w:val="0"/>
          <w:bCs w:val="0"/>
        </w:rPr>
        <w:t>геморрагического</w:t>
      </w:r>
      <w:r w:rsidR="00926681" w:rsidRPr="00ED0774">
        <w:rPr>
          <w:rStyle w:val="affb"/>
          <w:b w:val="0"/>
          <w:bCs w:val="0"/>
        </w:rPr>
        <w:t xml:space="preserve"> </w:t>
      </w:r>
      <w:r w:rsidRPr="00ED0774">
        <w:rPr>
          <w:rStyle w:val="affb"/>
          <w:b w:val="0"/>
          <w:bCs w:val="0"/>
        </w:rPr>
        <w:t>синдрома;</w:t>
      </w:r>
      <w:r w:rsidR="00926681" w:rsidRPr="00ED0774">
        <w:rPr>
          <w:rStyle w:val="affb"/>
          <w:b w:val="0"/>
          <w:bCs w:val="0"/>
        </w:rPr>
        <w:t xml:space="preserve"> </w:t>
      </w:r>
      <w:r w:rsidRPr="00ED0774">
        <w:rPr>
          <w:rStyle w:val="affb"/>
          <w:b w:val="0"/>
          <w:bCs w:val="0"/>
        </w:rPr>
        <w:t>наличие</w:t>
      </w:r>
      <w:r w:rsidR="00926681" w:rsidRPr="00ED0774">
        <w:rPr>
          <w:rStyle w:val="affb"/>
          <w:b w:val="0"/>
          <w:bCs w:val="0"/>
        </w:rPr>
        <w:t xml:space="preserve"> </w:t>
      </w:r>
      <w:r w:rsidRPr="00ED0774">
        <w:rPr>
          <w:rStyle w:val="affb"/>
          <w:b w:val="0"/>
          <w:bCs w:val="0"/>
        </w:rPr>
        <w:t>гепатоспленомегалии,</w:t>
      </w:r>
      <w:r w:rsidR="00926681" w:rsidRPr="00ED0774">
        <w:rPr>
          <w:rStyle w:val="affb"/>
          <w:b w:val="0"/>
          <w:bCs w:val="0"/>
        </w:rPr>
        <w:t xml:space="preserve"> </w:t>
      </w:r>
      <w:r w:rsidRPr="00ED0774">
        <w:rPr>
          <w:rStyle w:val="affb"/>
          <w:b w:val="0"/>
          <w:bCs w:val="0"/>
        </w:rPr>
        <w:t>лимфаденопатии;</w:t>
      </w:r>
      <w:r w:rsidR="00926681" w:rsidRPr="00ED0774">
        <w:rPr>
          <w:rStyle w:val="affb"/>
          <w:b w:val="0"/>
          <w:bCs w:val="0"/>
        </w:rPr>
        <w:t xml:space="preserve"> </w:t>
      </w:r>
      <w:r w:rsidRPr="00ED0774">
        <w:rPr>
          <w:rStyle w:val="affb"/>
          <w:b w:val="0"/>
          <w:bCs w:val="0"/>
        </w:rPr>
        <w:t>наличие</w:t>
      </w:r>
      <w:r w:rsidR="00926681" w:rsidRPr="00ED0774">
        <w:rPr>
          <w:rStyle w:val="affb"/>
          <w:b w:val="0"/>
          <w:bCs w:val="0"/>
        </w:rPr>
        <w:t xml:space="preserve"> </w:t>
      </w:r>
      <w:r w:rsidRPr="00ED0774">
        <w:rPr>
          <w:rStyle w:val="affb"/>
          <w:b w:val="0"/>
          <w:bCs w:val="0"/>
        </w:rPr>
        <w:t>признаков</w:t>
      </w:r>
      <w:r w:rsidR="00926681" w:rsidRPr="00ED0774">
        <w:rPr>
          <w:rStyle w:val="affb"/>
          <w:b w:val="0"/>
          <w:bCs w:val="0"/>
        </w:rPr>
        <w:t xml:space="preserve"> </w:t>
      </w:r>
      <w:r w:rsidRPr="00ED0774">
        <w:rPr>
          <w:rStyle w:val="affb"/>
          <w:b w:val="0"/>
          <w:bCs w:val="0"/>
        </w:rPr>
        <w:t>дисфункции</w:t>
      </w:r>
      <w:r w:rsidR="00926681" w:rsidRPr="00ED0774">
        <w:rPr>
          <w:rStyle w:val="affb"/>
          <w:b w:val="0"/>
          <w:bCs w:val="0"/>
        </w:rPr>
        <w:t xml:space="preserve"> </w:t>
      </w:r>
      <w:r w:rsidRPr="00ED0774">
        <w:rPr>
          <w:rStyle w:val="affb"/>
          <w:b w:val="0"/>
          <w:bCs w:val="0"/>
        </w:rPr>
        <w:t>сердца,</w:t>
      </w:r>
      <w:r w:rsidR="00926681" w:rsidRPr="00ED0774">
        <w:rPr>
          <w:rStyle w:val="affb"/>
          <w:b w:val="0"/>
          <w:bCs w:val="0"/>
        </w:rPr>
        <w:t xml:space="preserve"> </w:t>
      </w:r>
      <w:r w:rsidRPr="00ED0774">
        <w:rPr>
          <w:rStyle w:val="affb"/>
          <w:b w:val="0"/>
          <w:bCs w:val="0"/>
        </w:rPr>
        <w:t>легких,</w:t>
      </w:r>
      <w:r w:rsidR="00926681" w:rsidRPr="00ED0774">
        <w:rPr>
          <w:rStyle w:val="affb"/>
          <w:b w:val="0"/>
          <w:bCs w:val="0"/>
        </w:rPr>
        <w:t xml:space="preserve"> </w:t>
      </w:r>
      <w:r w:rsidRPr="00ED0774">
        <w:rPr>
          <w:rStyle w:val="affb"/>
          <w:b w:val="0"/>
          <w:bCs w:val="0"/>
        </w:rPr>
        <w:t>печени,</w:t>
      </w:r>
      <w:r w:rsidR="00926681" w:rsidRPr="00ED0774">
        <w:rPr>
          <w:rStyle w:val="affb"/>
          <w:b w:val="0"/>
          <w:bCs w:val="0"/>
        </w:rPr>
        <w:t xml:space="preserve"> </w:t>
      </w:r>
      <w:r w:rsidRPr="00ED0774">
        <w:rPr>
          <w:rStyle w:val="affb"/>
          <w:b w:val="0"/>
          <w:bCs w:val="0"/>
        </w:rPr>
        <w:t>органов</w:t>
      </w:r>
      <w:r w:rsidR="00926681" w:rsidRPr="00ED0774">
        <w:rPr>
          <w:rStyle w:val="affb"/>
          <w:b w:val="0"/>
          <w:bCs w:val="0"/>
        </w:rPr>
        <w:t xml:space="preserve"> </w:t>
      </w:r>
      <w:r w:rsidRPr="00ED0774">
        <w:rPr>
          <w:rStyle w:val="affb"/>
          <w:b w:val="0"/>
          <w:bCs w:val="0"/>
        </w:rPr>
        <w:t>эндокринной,</w:t>
      </w:r>
      <w:r w:rsidR="00926681" w:rsidRPr="00ED0774">
        <w:rPr>
          <w:rStyle w:val="affb"/>
          <w:b w:val="0"/>
          <w:bCs w:val="0"/>
        </w:rPr>
        <w:t xml:space="preserve"> </w:t>
      </w:r>
      <w:r w:rsidRPr="00ED0774">
        <w:rPr>
          <w:rStyle w:val="affb"/>
          <w:b w:val="0"/>
          <w:bCs w:val="0"/>
        </w:rPr>
        <w:t>нервной</w:t>
      </w:r>
      <w:r w:rsidR="00926681" w:rsidRPr="00ED0774">
        <w:rPr>
          <w:rStyle w:val="affb"/>
          <w:b w:val="0"/>
          <w:bCs w:val="0"/>
        </w:rPr>
        <w:t xml:space="preserve"> </w:t>
      </w:r>
      <w:r w:rsidRPr="00ED0774">
        <w:rPr>
          <w:rStyle w:val="affb"/>
          <w:b w:val="0"/>
          <w:bCs w:val="0"/>
        </w:rPr>
        <w:t>системы</w:t>
      </w:r>
      <w:r w:rsidR="00926681" w:rsidRPr="00ED0774">
        <w:rPr>
          <w:rStyle w:val="affb"/>
          <w:b w:val="0"/>
          <w:bCs w:val="0"/>
        </w:rPr>
        <w:t xml:space="preserve"> </w:t>
      </w:r>
      <w:r w:rsidRPr="00ED0774">
        <w:rPr>
          <w:rStyle w:val="affb"/>
          <w:b w:val="0"/>
          <w:bCs w:val="0"/>
        </w:rPr>
        <w:t>для</w:t>
      </w:r>
      <w:r w:rsidR="00926681" w:rsidRPr="00ED0774">
        <w:rPr>
          <w:rStyle w:val="affb"/>
          <w:b w:val="0"/>
          <w:bCs w:val="0"/>
        </w:rPr>
        <w:t xml:space="preserve"> </w:t>
      </w:r>
      <w:r w:rsidRPr="00ED0774">
        <w:rPr>
          <w:rStyle w:val="affb"/>
          <w:b w:val="0"/>
          <w:bCs w:val="0"/>
        </w:rPr>
        <w:t>верификации</w:t>
      </w:r>
      <w:r w:rsidR="00926681" w:rsidRPr="00ED0774">
        <w:rPr>
          <w:rStyle w:val="affb"/>
          <w:b w:val="0"/>
          <w:bCs w:val="0"/>
        </w:rPr>
        <w:t xml:space="preserve"> </w:t>
      </w:r>
      <w:r w:rsidRPr="00ED0774">
        <w:rPr>
          <w:rStyle w:val="affb"/>
          <w:b w:val="0"/>
          <w:bCs w:val="0"/>
        </w:rPr>
        <w:t>диагноз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оценки</w:t>
      </w:r>
      <w:r w:rsidR="00926681" w:rsidRPr="00ED0774">
        <w:rPr>
          <w:rStyle w:val="affb"/>
          <w:b w:val="0"/>
          <w:bCs w:val="0"/>
        </w:rPr>
        <w:t xml:space="preserve"> </w:t>
      </w:r>
      <w:r w:rsidRPr="00ED0774">
        <w:rPr>
          <w:rStyle w:val="affb"/>
          <w:b w:val="0"/>
          <w:bCs w:val="0"/>
        </w:rPr>
        <w:t>статуса</w:t>
      </w:r>
      <w:r w:rsidR="00926681" w:rsidRPr="00ED0774">
        <w:rPr>
          <w:rStyle w:val="affb"/>
          <w:b w:val="0"/>
          <w:bCs w:val="0"/>
        </w:rPr>
        <w:t xml:space="preserve"> </w:t>
      </w:r>
      <w:r w:rsidRPr="00ED0774">
        <w:rPr>
          <w:rStyle w:val="affb"/>
          <w:b w:val="0"/>
          <w:bCs w:val="0"/>
        </w:rPr>
        <w:t>по</w:t>
      </w:r>
      <w:r w:rsidR="00926681" w:rsidRPr="00ED0774">
        <w:rPr>
          <w:rStyle w:val="affb"/>
          <w:b w:val="0"/>
          <w:bCs w:val="0"/>
        </w:rPr>
        <w:t xml:space="preserve"> </w:t>
      </w:r>
      <w:r w:rsidRPr="00ED0774">
        <w:rPr>
          <w:rStyle w:val="affb"/>
          <w:b w:val="0"/>
          <w:bCs w:val="0"/>
        </w:rPr>
        <w:t>шкалам</w:t>
      </w:r>
      <w:r w:rsidR="00926681" w:rsidRPr="00ED0774">
        <w:rPr>
          <w:rStyle w:val="affb"/>
          <w:b w:val="0"/>
          <w:bCs w:val="0"/>
        </w:rPr>
        <w:t xml:space="preserve"> </w:t>
      </w:r>
      <w:r w:rsidR="00BB21B8" w:rsidRPr="00ED0774">
        <w:t>Восточной объединенной онкологической группы (</w:t>
      </w:r>
      <w:r w:rsidRPr="00ED0774">
        <w:rPr>
          <w:rStyle w:val="affb"/>
          <w:b w:val="0"/>
          <w:bCs w:val="0"/>
        </w:rPr>
        <w:t>ECOG</w:t>
      </w:r>
      <w:r w:rsidR="00BB21B8" w:rsidRPr="00ED0774">
        <w:rPr>
          <w:rStyle w:val="affb"/>
          <w:b w:val="0"/>
          <w:bCs w:val="0"/>
        </w:rPr>
        <w:t>)</w:t>
      </w:r>
      <w:r w:rsidRPr="00ED0774">
        <w:rPr>
          <w:rStyle w:val="affb"/>
          <w:b w:val="0"/>
          <w:bCs w:val="0"/>
        </w:rPr>
        <w:t>/</w:t>
      </w:r>
      <w:r w:rsidR="001C0065" w:rsidRPr="00ED0774">
        <w:rPr>
          <w:rStyle w:val="affb"/>
          <w:b w:val="0"/>
          <w:bCs w:val="0"/>
        </w:rPr>
        <w:t>ВОЗ</w:t>
      </w:r>
      <w:r w:rsidR="00926681" w:rsidRPr="00ED0774">
        <w:rPr>
          <w:rStyle w:val="affb"/>
          <w:b w:val="0"/>
          <w:bCs w:val="0"/>
        </w:rPr>
        <w:t xml:space="preserve"> </w:t>
      </w:r>
      <w:r w:rsidR="00587FE1" w:rsidRPr="00ED0774">
        <w:rPr>
          <w:rStyle w:val="affb"/>
          <w:b w:val="0"/>
          <w:bCs w:val="0"/>
        </w:rPr>
        <w:t>(см.</w:t>
      </w:r>
      <w:r w:rsidR="00926681" w:rsidRPr="00ED0774">
        <w:rPr>
          <w:rStyle w:val="affb"/>
          <w:b w:val="0"/>
          <w:bCs w:val="0"/>
        </w:rPr>
        <w:t xml:space="preserve"> </w:t>
      </w:r>
      <w:r w:rsidR="00587FE1" w:rsidRPr="00ED0774">
        <w:rPr>
          <w:rStyle w:val="affb"/>
          <w:b w:val="0"/>
          <w:bCs w:val="0"/>
        </w:rPr>
        <w:t>Приложение</w:t>
      </w:r>
      <w:r w:rsidR="00926681" w:rsidRPr="00ED0774">
        <w:rPr>
          <w:rStyle w:val="affb"/>
          <w:b w:val="0"/>
          <w:bCs w:val="0"/>
        </w:rPr>
        <w:t xml:space="preserve"> </w:t>
      </w:r>
      <w:r w:rsidR="001C22F4" w:rsidRPr="00ED0774">
        <w:rPr>
          <w:rStyle w:val="affb"/>
          <w:b w:val="0"/>
          <w:bCs w:val="0"/>
        </w:rPr>
        <w:t>Г3</w:t>
      </w:r>
      <w:r w:rsidR="00587FE1" w:rsidRPr="00ED0774">
        <w:rPr>
          <w:rStyle w:val="affb"/>
          <w:b w:val="0"/>
          <w:bCs w:val="0"/>
        </w:rPr>
        <w:t>)</w:t>
      </w:r>
      <w:r w:rsidR="00926681" w:rsidRPr="00ED0774">
        <w:rPr>
          <w:rStyle w:val="affb"/>
          <w:b w:val="0"/>
          <w:bCs w:val="0"/>
        </w:rPr>
        <w:t xml:space="preserve"> </w:t>
      </w:r>
      <w:r w:rsidR="00B175B7" w:rsidRPr="00ED0774">
        <w:rPr>
          <w:rStyle w:val="affb"/>
          <w:b w:val="0"/>
          <w:bCs w:val="0"/>
        </w:rPr>
        <w:fldChar w:fldCharType="begin" w:fldLock="1"/>
      </w:r>
      <w:r w:rsidR="000E616A">
        <w:rPr>
          <w:rStyle w:val="affb"/>
          <w:b w:val="0"/>
          <w:bCs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2","issue":"6","issued":{"date-parts":[["1982"]]},"page":"649-655","title":"Toxicity and response criteria of the Eastern Cooperative Oncology Group","type":"article-journal","volume":"5"},"uris":["http://www.mendeley.com/documents/?uuid=a75f02f1-b78b-458d-b3c4-9c8b402a67f0"]},{"id":"ITEM-3","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3","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id":"ITEM-4","itemData":{"DOI":"10.1371/journal.pone.0164587","ISSN":"19326203","PMID":"27732646","abstract":"Age is a dominant predictor of outcome in acute myeloid leukemia (AML). However, it is not clear to which extent comorbidities contribute to this effect. The objective of this study was to determine the impact of pretreatment comorbidities on survival of AML patients. In a single-center retrospective study 194 adult AML patients were included. The Hematopoietic cell transplantation comorbidity index (HCT-CI), the Adult Comorbidity Evaluation-27 (ACE-27) score and the Cumulative Illness Rating Scale for Geriatrics (CIRS-G) as well as data on demographics, cytogenetics, treatment and outcome were evaluated at the time of initial diagnosis by univariate and multivariate analysis. The study included 102 male and 92 female (median age 60.9 years) of which 173 (89.2%) received intensive chemotherapy. Median overall survival (OS) was 17 months. In univariate analysis, cardiovascular disease (26 vs 12 months, p = .005), severe hepatic disease (19 vs 4 months, p = .013) and renal impairment (17 vs 7 months, p = .016) was associated with inferior OS. For each index, the highest comorbidity burden was associated with reduced OS. However, in multivariate analysis only the ACE-27 score was associated with outcome. Besides ECOG ≥ 2 and poor cytogenetics only the ACE-27 score but not higher age was associated with OS in the group of patients receiving intensive therapy. Adjusted hazard ratios were 3.1, 3.5 and 4.0 for mild, moderate and severe ACE-27-assessed comorbidities, respectively (p = .012). Our study confirms that comorbidities significantly impact survival of AML patients and a pretreatment assessment of comorbidities may help to identify patients with poor outcome.","author":[{"dropping-particle":"","family":"Wass","given":"Maxi","non-dropping-particle":"","parse-names":false,"suffix":""},{"dropping-particle":"","family":"Hitz","given":"Friederike","non-dropping-particle":"","parse-names":false,"suffix":""},{"dropping-particle":"","family":"Schaffrath","given":"Judith","non-dropping-particle":"","parse-names":false,"suffix":""},{"dropping-particle":"","family":"Müller-Tidow","given":"Carsten","non-dropping-particle":"","parse-names":false,"suffix":""},{"dropping-particle":"","family":"Müller","given":"Lutz P","non-dropping-particle":"","parse-names":false,"suffix":""}],"container-title":"PLoS ONE","id":"ITEM-4","issue":"10","issued":{"date-parts":[["2016"]]},"page":"e0164587","title":"Value of different comorbidity indices for predicting outcome in patients with acute myeloid leukemia","type":"article-journal","volume":"11"},"uris":["http://www.mendeley.com/documents/?uuid=ec9d4ae4-0549-3bf5-b2b8-de070e7fdd90"]},{"id":"ITEM-5","itemData":{"DOI":"10.1186/s12885-015-1857-x","ISSN":"1471-2407","PMID":"26537111","abstract":"BACKGROUND Comorbidity increases overall mortality in patients diagnosed with hematological malignancies. The impact of comorbidity on cancer-specific mortality, taking competing risks into account, has not been evaluated. METHODS Using the Swedish Cancer Register, we identified patients aged &gt;18 years with a first diagnosis of acute myeloid leukemia (AML, N = 2,550), chronic myeloid leukemia (CML, N = 1,000) or myeloma (N = 4,584) 2002-2009. Comorbid disease history was assessed through in- and out-patient care as defined in the Charlson comorbidity index. Mortality rate ratios (MRR) were estimated through 2012 using Poisson regression. Probabilities of cancer-specific death were computed using flexible parametric survival models. RESULTS Comorbidity was associated with increased all-cause as well as cancer-specific mortality (cancer-specific MRR: AML = 1.27, 95 % CI: 1.15-1.40; CML = 1.28, 0.96-1.70; myeloma = 1.17, 1.08-1.28) compared with patients without comorbidity. Disorders associated with higher cancer-specific mortality were renal disease (in patients with AML, CML and myeloma), cerebrovascular conditions, dementia, psychiatric disease (AML, myeloma), liver and rheumatic disease (AML), cardiovascular and pulmonary disease (myeloma). The difference in the probability of cancer-specific death, comparing patients with and without comorbidity, was largest among AML patients &lt;70 years, whereas in myeloma the difference did not vary by age among the elderly. The probability of cancer-specific death was generally higher than other-cause death even in older age groups, irrespective of comorbidity. CONCLUSION Comorbidities associated with organ failure or cognitive function are associated with poorer prognosis in several hematological malignancies, likely due to lower treatment tolerability. The results highlight the need for a better balance between treatment toxicity and efficacy in comorbid and elderly AML, CML and myeloma patients.","author":[{"dropping-particle":"","family":"Mohammadi","given":"Mohammad","non-dropping-particle":"","parse-names":false,"suffix":""},{"dropping-particle":"","family":"Cao","given":"Yang","non-dropping-particle":"","parse-names":false,"suffix":""},{"dropping-particle":"","family":"Glimelius","given":"Ingrid","non-dropping-particle":"","parse-names":false,"suffix":""},{"dropping-particle":"","family":"Bottai","given":"Matteo","non-dropping-particle":"","parse-names":false,"suffix":""},{"dropping-particle":"","family":"Eloranta","given":"Sandra","non-dropping-particle":"","parse-names":false,"suffix":""},{"dropping-particle":"","family":"Smedby","given":"Karin E","non-dropping-particle":"","parse-names":false,"suffix":""}],"container-title":"BMC cancer","id":"ITEM-5","issued":{"date-parts":[["2015","11","5"]]},"page":"850","title":"The impact of comorbid disease history on all-cause and cancer-specific mortality in myeloid leukemia and myeloma - a Swedish population-based study.","type":"article-journal","volume":"15"},"uris":["http://www.mendeley.com/documents/?uuid=10f31ca3-0148-3980-a650-969e139b9d29"]},{"id":"ITEM-6","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6","issue":"4","issued":{"date-parts":[["2017"]]},"page":"424-447","title":"Diagnosis and management of AML in adults: 2017 ELN recommendations from an international expert panel","type":"article","volume":"129"},"uris":["http://www.mendeley.com/documents/?uuid=fc834f0c-60f3-3893-ac79-ba1b4ec8fa14"]}],"mendeley":{"formattedCitation":"[1,7,11–14]","plainTextFormattedCitation":"[1,7,11–14]","previouslyFormattedCitation":"[1,7,11–14]"},"properties":{"noteIndex":0},"schema":"https://github.com/citation-style-language/schema/raw/master/csl-citation.json"}</w:instrText>
      </w:r>
      <w:r w:rsidR="00B175B7" w:rsidRPr="00ED0774">
        <w:rPr>
          <w:rStyle w:val="affb"/>
          <w:b w:val="0"/>
          <w:bCs w:val="0"/>
        </w:rPr>
        <w:fldChar w:fldCharType="separate"/>
      </w:r>
      <w:r w:rsidR="00B32728" w:rsidRPr="00ED0774">
        <w:rPr>
          <w:rStyle w:val="affb"/>
          <w:b w:val="0"/>
          <w:bCs w:val="0"/>
          <w:noProof/>
        </w:rPr>
        <w:t>[1,7,11–14]</w:t>
      </w:r>
      <w:r w:rsidR="00B175B7" w:rsidRPr="00ED0774">
        <w:rPr>
          <w:rStyle w:val="affb"/>
          <w:b w:val="0"/>
          <w:bCs w:val="0"/>
        </w:rPr>
        <w:fldChar w:fldCharType="end"/>
      </w:r>
      <w:r w:rsidRPr="00ED0774">
        <w:rPr>
          <w:rStyle w:val="affb"/>
          <w:b w:val="0"/>
          <w:bCs w:val="0"/>
        </w:rPr>
        <w:t>.</w:t>
      </w:r>
      <w:r w:rsidR="00A11EED" w:rsidRPr="00ED0774">
        <w:rPr>
          <w:rStyle w:val="affb"/>
          <w:b w:val="0"/>
          <w:bCs w:val="0"/>
          <w:lang w:val="en-US"/>
        </w:rPr>
        <w:t xml:space="preserve"> </w:t>
      </w:r>
    </w:p>
    <w:p w14:paraId="5EFC12E4" w14:textId="0286C42C" w:rsidR="006E5861" w:rsidRPr="00ED0774" w:rsidRDefault="00101ED7" w:rsidP="00AE27D0">
      <w:pPr>
        <w:pStyle w:val="aff"/>
        <w:ind w:left="0" w:firstLine="708"/>
        <w:divId w:val="344793945"/>
        <w:rPr>
          <w:rFonts w:cs="Times New Roman"/>
          <w:b/>
        </w:rPr>
      </w:pPr>
      <w:r w:rsidRPr="00ED0774">
        <w:rPr>
          <w:rStyle w:val="affb"/>
          <w:rFonts w:cs="Times New Roman"/>
        </w:rPr>
        <w:t>Уровень</w:t>
      </w:r>
      <w:r w:rsidR="00926681" w:rsidRPr="00ED0774">
        <w:rPr>
          <w:rStyle w:val="affb"/>
          <w:rFonts w:cs="Times New Roman"/>
        </w:rPr>
        <w:t xml:space="preserve"> </w:t>
      </w:r>
      <w:r w:rsidRPr="00ED0774">
        <w:rPr>
          <w:rStyle w:val="affb"/>
          <w:rFonts w:cs="Times New Roman"/>
        </w:rPr>
        <w:t>убедительности</w:t>
      </w:r>
      <w:r w:rsidR="00926681" w:rsidRPr="00ED0774">
        <w:rPr>
          <w:rStyle w:val="affb"/>
          <w:rFonts w:cs="Times New Roman"/>
        </w:rPr>
        <w:t xml:space="preserve"> </w:t>
      </w:r>
      <w:r w:rsidRPr="00ED0774">
        <w:rPr>
          <w:rStyle w:val="affb"/>
          <w:rFonts w:cs="Times New Roman"/>
        </w:rPr>
        <w:t>рекомендаций</w:t>
      </w:r>
      <w:r w:rsidR="00926681" w:rsidRPr="00ED0774">
        <w:rPr>
          <w:rStyle w:val="affb"/>
          <w:rFonts w:cs="Times New Roman"/>
        </w:rPr>
        <w:t xml:space="preserve"> </w:t>
      </w:r>
      <w:r w:rsidRPr="00ED0774">
        <w:rPr>
          <w:rStyle w:val="affb"/>
          <w:rFonts w:cs="Times New Roman"/>
        </w:rPr>
        <w:t>–</w:t>
      </w:r>
      <w:r w:rsidR="00926681" w:rsidRPr="00ED0774">
        <w:rPr>
          <w:rStyle w:val="affb"/>
          <w:rFonts w:cs="Times New Roman"/>
        </w:rPr>
        <w:t xml:space="preserve"> </w:t>
      </w:r>
      <w:r w:rsidR="0097515C" w:rsidRPr="00ED0774">
        <w:rPr>
          <w:rStyle w:val="affb"/>
          <w:rFonts w:cs="Times New Roman"/>
        </w:rPr>
        <w:t>С</w:t>
      </w:r>
      <w:r w:rsidR="00926681" w:rsidRPr="00ED0774">
        <w:rPr>
          <w:rStyle w:val="affb"/>
          <w:rFonts w:cs="Times New Roman"/>
        </w:rPr>
        <w:t xml:space="preserve"> </w:t>
      </w:r>
      <w:r w:rsidR="00D80AC9" w:rsidRPr="00ED0774">
        <w:rPr>
          <w:rStyle w:val="affb"/>
          <w:rFonts w:cs="Times New Roman"/>
        </w:rPr>
        <w:t>(уровень</w:t>
      </w:r>
      <w:r w:rsidR="00926681" w:rsidRPr="00ED0774">
        <w:rPr>
          <w:rStyle w:val="affb"/>
          <w:rFonts w:cs="Times New Roman"/>
        </w:rPr>
        <w:t xml:space="preserve"> </w:t>
      </w:r>
      <w:r w:rsidR="00D80AC9" w:rsidRPr="00ED0774">
        <w:rPr>
          <w:rStyle w:val="affb"/>
          <w:rFonts w:cs="Times New Roman"/>
        </w:rPr>
        <w:t>достоверности</w:t>
      </w:r>
      <w:r w:rsidR="00926681" w:rsidRPr="00ED0774">
        <w:rPr>
          <w:rStyle w:val="affb"/>
          <w:rFonts w:cs="Times New Roman"/>
        </w:rPr>
        <w:t xml:space="preserve"> </w:t>
      </w:r>
      <w:r w:rsidR="00D80AC9" w:rsidRPr="00ED0774">
        <w:rPr>
          <w:rStyle w:val="affb"/>
          <w:rFonts w:cs="Times New Roman"/>
        </w:rPr>
        <w:t>доказательств</w:t>
      </w:r>
      <w:r w:rsidR="00926681" w:rsidRPr="00ED0774">
        <w:rPr>
          <w:rStyle w:val="affb"/>
          <w:rFonts w:cs="Times New Roman"/>
        </w:rPr>
        <w:t xml:space="preserve"> </w:t>
      </w:r>
      <w:r w:rsidR="00D80AC9" w:rsidRPr="00ED0774">
        <w:rPr>
          <w:rStyle w:val="affb"/>
          <w:rFonts w:cs="Times New Roman"/>
        </w:rPr>
        <w:t>–</w:t>
      </w:r>
      <w:r w:rsidR="00926681" w:rsidRPr="00ED0774">
        <w:rPr>
          <w:rStyle w:val="affb"/>
          <w:rFonts w:cs="Times New Roman"/>
        </w:rPr>
        <w:t xml:space="preserve"> </w:t>
      </w:r>
      <w:r w:rsidR="002370F8" w:rsidRPr="00ED0774">
        <w:rPr>
          <w:rStyle w:val="affb"/>
          <w:rFonts w:cs="Times New Roman"/>
        </w:rPr>
        <w:t>5</w:t>
      </w:r>
      <w:r w:rsidR="00D80AC9" w:rsidRPr="00ED0774">
        <w:rPr>
          <w:rStyle w:val="affb"/>
          <w:rFonts w:cs="Times New Roman"/>
        </w:rPr>
        <w:t>)</w:t>
      </w:r>
    </w:p>
    <w:p w14:paraId="11DE9E19" w14:textId="5426645D" w:rsidR="00101ED7" w:rsidRPr="00ED0774" w:rsidRDefault="00101ED7" w:rsidP="00B32728">
      <w:pPr>
        <w:ind w:firstLine="708"/>
        <w:divId w:val="344793945"/>
        <w:rPr>
          <w:i/>
          <w:iCs/>
        </w:rPr>
      </w:pPr>
      <w:r w:rsidRPr="00ED0774">
        <w:rPr>
          <w:rStyle w:val="affb"/>
        </w:rPr>
        <w:t>Комментарий:</w:t>
      </w:r>
      <w:r w:rsidR="00926681" w:rsidRPr="00ED0774">
        <w:t xml:space="preserve"> </w:t>
      </w:r>
      <w:r w:rsidR="002370F8" w:rsidRPr="00ED0774">
        <w:rPr>
          <w:i/>
          <w:iCs/>
        </w:rPr>
        <w:t>п</w:t>
      </w:r>
      <w:r w:rsidR="00D80AC9" w:rsidRPr="00ED0774">
        <w:rPr>
          <w:i/>
          <w:iCs/>
        </w:rPr>
        <w:t>ри</w:t>
      </w:r>
      <w:r w:rsidR="00926681" w:rsidRPr="00ED0774">
        <w:rPr>
          <w:i/>
          <w:iCs/>
        </w:rPr>
        <w:t xml:space="preserve"> </w:t>
      </w:r>
      <w:r w:rsidR="00CD7BC6" w:rsidRPr="00ED0774">
        <w:rPr>
          <w:i/>
          <w:iCs/>
        </w:rPr>
        <w:t>физикальном</w:t>
      </w:r>
      <w:r w:rsidR="00926681" w:rsidRPr="00ED0774">
        <w:rPr>
          <w:i/>
          <w:iCs/>
        </w:rPr>
        <w:t xml:space="preserve"> </w:t>
      </w:r>
      <w:r w:rsidR="00D80AC9" w:rsidRPr="00ED0774">
        <w:rPr>
          <w:i/>
          <w:iCs/>
        </w:rPr>
        <w:t>обследовании</w:t>
      </w:r>
      <w:r w:rsidR="00926681" w:rsidRPr="00ED0774">
        <w:rPr>
          <w:i/>
          <w:iCs/>
        </w:rPr>
        <w:t xml:space="preserve"> </w:t>
      </w:r>
      <w:r w:rsidR="00D80AC9" w:rsidRPr="00ED0774">
        <w:rPr>
          <w:i/>
          <w:iCs/>
        </w:rPr>
        <w:t>у</w:t>
      </w:r>
      <w:r w:rsidR="00926681" w:rsidRPr="00ED0774">
        <w:rPr>
          <w:i/>
          <w:iCs/>
        </w:rPr>
        <w:t xml:space="preserve"> </w:t>
      </w:r>
      <w:r w:rsidR="00D80AC9" w:rsidRPr="00ED0774">
        <w:rPr>
          <w:i/>
          <w:iCs/>
        </w:rPr>
        <w:t>части</w:t>
      </w:r>
      <w:r w:rsidR="00926681" w:rsidRPr="00ED0774">
        <w:rPr>
          <w:i/>
          <w:iCs/>
        </w:rPr>
        <w:t xml:space="preserve"> </w:t>
      </w:r>
      <w:r w:rsidR="00D80AC9" w:rsidRPr="00ED0774">
        <w:rPr>
          <w:i/>
          <w:iCs/>
        </w:rPr>
        <w:t>пациентов</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основном</w:t>
      </w:r>
      <w:r w:rsidR="0032552F" w:rsidRPr="00ED0774">
        <w:rPr>
          <w:i/>
          <w:iCs/>
        </w:rPr>
        <w:t>,</w:t>
      </w:r>
      <w:r w:rsidR="00926681" w:rsidRPr="00ED0774">
        <w:rPr>
          <w:i/>
          <w:iCs/>
        </w:rPr>
        <w:t xml:space="preserve"> </w:t>
      </w:r>
      <w:r w:rsidR="00D80AC9" w:rsidRPr="00ED0774">
        <w:rPr>
          <w:i/>
          <w:iCs/>
        </w:rPr>
        <w:t>с</w:t>
      </w:r>
      <w:r w:rsidR="00926681" w:rsidRPr="00ED0774">
        <w:rPr>
          <w:i/>
          <w:iCs/>
        </w:rPr>
        <w:t xml:space="preserve"> </w:t>
      </w:r>
      <w:r w:rsidR="00D80AC9" w:rsidRPr="00ED0774">
        <w:rPr>
          <w:i/>
          <w:iCs/>
        </w:rPr>
        <w:t>острым</w:t>
      </w:r>
      <w:r w:rsidR="00926681" w:rsidRPr="00ED0774">
        <w:rPr>
          <w:i/>
          <w:iCs/>
        </w:rPr>
        <w:t xml:space="preserve"> </w:t>
      </w:r>
      <w:r w:rsidR="00D80AC9" w:rsidRPr="00ED0774">
        <w:rPr>
          <w:i/>
          <w:iCs/>
        </w:rPr>
        <w:t>миеломонобластным</w:t>
      </w:r>
      <w:r w:rsidR="00926681" w:rsidRPr="00ED0774">
        <w:rPr>
          <w:i/>
          <w:iCs/>
        </w:rPr>
        <w:t xml:space="preserve"> </w:t>
      </w:r>
      <w:r w:rsidR="00D80AC9" w:rsidRPr="00ED0774">
        <w:rPr>
          <w:i/>
          <w:iCs/>
        </w:rPr>
        <w:t>лейкозом,</w:t>
      </w:r>
      <w:r w:rsidR="00926681" w:rsidRPr="00ED0774">
        <w:rPr>
          <w:i/>
          <w:iCs/>
        </w:rPr>
        <w:t xml:space="preserve"> </w:t>
      </w:r>
      <w:r w:rsidR="00D80AC9" w:rsidRPr="00ED0774">
        <w:rPr>
          <w:i/>
          <w:iCs/>
        </w:rPr>
        <w:t>острым</w:t>
      </w:r>
      <w:r w:rsidR="00926681" w:rsidRPr="00ED0774">
        <w:rPr>
          <w:i/>
          <w:iCs/>
        </w:rPr>
        <w:t xml:space="preserve"> </w:t>
      </w:r>
      <w:r w:rsidR="00D80AC9" w:rsidRPr="00ED0774">
        <w:rPr>
          <w:i/>
          <w:iCs/>
        </w:rPr>
        <w:t>монобластным</w:t>
      </w:r>
      <w:r w:rsidR="00926681" w:rsidRPr="00ED0774">
        <w:rPr>
          <w:i/>
          <w:iCs/>
        </w:rPr>
        <w:t xml:space="preserve"> </w:t>
      </w:r>
      <w:r w:rsidR="00D80AC9" w:rsidRPr="00ED0774">
        <w:rPr>
          <w:i/>
          <w:iCs/>
        </w:rPr>
        <w:t>лейкозом,</w:t>
      </w:r>
      <w:r w:rsidR="00926681" w:rsidRPr="00ED0774">
        <w:rPr>
          <w:i/>
          <w:iCs/>
        </w:rPr>
        <w:t xml:space="preserve"> </w:t>
      </w:r>
      <w:r w:rsidR="00D80AC9" w:rsidRPr="00ED0774">
        <w:rPr>
          <w:i/>
          <w:iCs/>
        </w:rPr>
        <w:t>бластным</w:t>
      </w:r>
      <w:r w:rsidR="00926681" w:rsidRPr="00ED0774">
        <w:rPr>
          <w:i/>
          <w:iCs/>
        </w:rPr>
        <w:t xml:space="preserve"> </w:t>
      </w:r>
      <w:r w:rsidR="00D80AC9" w:rsidRPr="00ED0774">
        <w:rPr>
          <w:i/>
          <w:iCs/>
        </w:rPr>
        <w:t>кризом</w:t>
      </w:r>
      <w:r w:rsidR="00926681" w:rsidRPr="00ED0774">
        <w:rPr>
          <w:i/>
          <w:iCs/>
        </w:rPr>
        <w:t xml:space="preserve"> </w:t>
      </w:r>
      <w:r w:rsidR="00D80AC9" w:rsidRPr="00ED0774">
        <w:rPr>
          <w:i/>
          <w:iCs/>
        </w:rPr>
        <w:t>хронического</w:t>
      </w:r>
      <w:r w:rsidR="00926681" w:rsidRPr="00ED0774">
        <w:rPr>
          <w:i/>
          <w:iCs/>
        </w:rPr>
        <w:t xml:space="preserve"> </w:t>
      </w:r>
      <w:r w:rsidR="00D80AC9" w:rsidRPr="00ED0774">
        <w:rPr>
          <w:i/>
          <w:iCs/>
        </w:rPr>
        <w:t>миелолейкоза)</w:t>
      </w:r>
      <w:r w:rsidR="00926681" w:rsidRPr="00ED0774">
        <w:rPr>
          <w:i/>
          <w:iCs/>
        </w:rPr>
        <w:t xml:space="preserve"> </w:t>
      </w:r>
      <w:r w:rsidR="00D80AC9" w:rsidRPr="00ED0774">
        <w:rPr>
          <w:i/>
          <w:iCs/>
        </w:rPr>
        <w:t>выявляют</w:t>
      </w:r>
      <w:r w:rsidR="00926681" w:rsidRPr="00ED0774">
        <w:rPr>
          <w:i/>
          <w:iCs/>
        </w:rPr>
        <w:t xml:space="preserve"> </w:t>
      </w:r>
      <w:r w:rsidR="00D80AC9" w:rsidRPr="00ED0774">
        <w:rPr>
          <w:i/>
          <w:iCs/>
        </w:rPr>
        <w:t>признаки</w:t>
      </w:r>
      <w:r w:rsidR="00926681" w:rsidRPr="00ED0774">
        <w:rPr>
          <w:i/>
          <w:iCs/>
        </w:rPr>
        <w:t xml:space="preserve"> </w:t>
      </w:r>
      <w:r w:rsidR="006F173E" w:rsidRPr="00ED0774">
        <w:rPr>
          <w:i/>
          <w:iCs/>
        </w:rPr>
        <w:t>«</w:t>
      </w:r>
      <w:r w:rsidR="00D80AC9" w:rsidRPr="00ED0774">
        <w:rPr>
          <w:i/>
          <w:iCs/>
        </w:rPr>
        <w:t>пролиферативного</w:t>
      </w:r>
      <w:r w:rsidR="006F173E" w:rsidRPr="00ED0774">
        <w:rPr>
          <w:i/>
          <w:iCs/>
        </w:rPr>
        <w:t>»</w:t>
      </w:r>
      <w:r w:rsidR="00926681" w:rsidRPr="00ED0774">
        <w:rPr>
          <w:i/>
          <w:iCs/>
        </w:rPr>
        <w:t xml:space="preserve"> </w:t>
      </w:r>
      <w:r w:rsidR="00D80AC9" w:rsidRPr="00ED0774">
        <w:rPr>
          <w:i/>
          <w:iCs/>
        </w:rPr>
        <w:t>синдрома</w:t>
      </w:r>
      <w:r w:rsidR="00926681" w:rsidRPr="00ED0774">
        <w:rPr>
          <w:i/>
          <w:iCs/>
        </w:rPr>
        <w:t xml:space="preserve"> </w:t>
      </w:r>
      <w:r w:rsidR="00D80AC9" w:rsidRPr="00ED0774">
        <w:rPr>
          <w:i/>
          <w:iCs/>
        </w:rPr>
        <w:t>–</w:t>
      </w:r>
      <w:r w:rsidR="00926681" w:rsidRPr="00ED0774">
        <w:rPr>
          <w:i/>
          <w:iCs/>
        </w:rPr>
        <w:t xml:space="preserve"> </w:t>
      </w:r>
      <w:r w:rsidR="00D80AC9" w:rsidRPr="00ED0774">
        <w:rPr>
          <w:i/>
          <w:iCs/>
        </w:rPr>
        <w:t>спленомегалия,</w:t>
      </w:r>
      <w:r w:rsidR="00926681" w:rsidRPr="00ED0774">
        <w:rPr>
          <w:i/>
          <w:iCs/>
        </w:rPr>
        <w:t xml:space="preserve"> </w:t>
      </w:r>
      <w:r w:rsidR="00D80AC9" w:rsidRPr="00ED0774">
        <w:rPr>
          <w:i/>
          <w:iCs/>
        </w:rPr>
        <w:t>увеличение</w:t>
      </w:r>
      <w:r w:rsidR="00926681" w:rsidRPr="00ED0774">
        <w:rPr>
          <w:i/>
          <w:iCs/>
        </w:rPr>
        <w:t xml:space="preserve"> </w:t>
      </w:r>
      <w:r w:rsidR="00D80AC9" w:rsidRPr="00ED0774">
        <w:rPr>
          <w:i/>
          <w:iCs/>
        </w:rPr>
        <w:t>лимфатических</w:t>
      </w:r>
      <w:r w:rsidR="00926681" w:rsidRPr="00ED0774">
        <w:rPr>
          <w:i/>
          <w:iCs/>
        </w:rPr>
        <w:t xml:space="preserve"> </w:t>
      </w:r>
      <w:r w:rsidR="00D80AC9" w:rsidRPr="00ED0774">
        <w:rPr>
          <w:i/>
          <w:iCs/>
        </w:rPr>
        <w:t>узлов,</w:t>
      </w:r>
      <w:r w:rsidR="00926681" w:rsidRPr="00ED0774">
        <w:rPr>
          <w:i/>
          <w:iCs/>
        </w:rPr>
        <w:t xml:space="preserve"> </w:t>
      </w:r>
      <w:r w:rsidR="00D80AC9" w:rsidRPr="00ED0774">
        <w:rPr>
          <w:i/>
          <w:iCs/>
        </w:rPr>
        <w:t>кожные</w:t>
      </w:r>
      <w:r w:rsidR="00926681" w:rsidRPr="00ED0774">
        <w:rPr>
          <w:i/>
          <w:iCs/>
        </w:rPr>
        <w:t xml:space="preserve"> </w:t>
      </w:r>
      <w:r w:rsidR="00D80AC9" w:rsidRPr="00ED0774">
        <w:rPr>
          <w:i/>
          <w:iCs/>
        </w:rPr>
        <w:t>лейкемиды.</w:t>
      </w:r>
      <w:r w:rsidR="00926681" w:rsidRPr="00ED0774">
        <w:rPr>
          <w:i/>
          <w:iCs/>
        </w:rPr>
        <w:t xml:space="preserve"> </w:t>
      </w:r>
      <w:r w:rsidR="00D80AC9" w:rsidRPr="00ED0774">
        <w:rPr>
          <w:i/>
          <w:iCs/>
        </w:rPr>
        <w:t>Лейкемиды</w:t>
      </w:r>
      <w:r w:rsidR="00926681" w:rsidRPr="00ED0774">
        <w:rPr>
          <w:i/>
          <w:iCs/>
        </w:rPr>
        <w:t xml:space="preserve"> </w:t>
      </w:r>
      <w:r w:rsidR="00D80AC9" w:rsidRPr="00ED0774">
        <w:rPr>
          <w:i/>
          <w:iCs/>
        </w:rPr>
        <w:t>выявляют</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13</w:t>
      </w:r>
      <w:r w:rsidR="00926681" w:rsidRPr="00ED0774">
        <w:rPr>
          <w:i/>
          <w:iCs/>
        </w:rPr>
        <w:t xml:space="preserve"> </w:t>
      </w:r>
      <w:r w:rsidR="00D80AC9" w:rsidRPr="00ED0774">
        <w:rPr>
          <w:i/>
          <w:iCs/>
        </w:rPr>
        <w:t>%</w:t>
      </w:r>
      <w:r w:rsidR="00926681" w:rsidRPr="00ED0774">
        <w:rPr>
          <w:i/>
          <w:iCs/>
        </w:rPr>
        <w:t xml:space="preserve"> </w:t>
      </w:r>
      <w:r w:rsidR="00D80AC9" w:rsidRPr="00ED0774">
        <w:rPr>
          <w:i/>
          <w:iCs/>
        </w:rPr>
        <w:t>случаев</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имеют</w:t>
      </w:r>
      <w:r w:rsidR="00926681" w:rsidRPr="00ED0774">
        <w:rPr>
          <w:i/>
          <w:iCs/>
        </w:rPr>
        <w:t xml:space="preserve"> </w:t>
      </w:r>
      <w:r w:rsidR="00D80AC9" w:rsidRPr="00ED0774">
        <w:rPr>
          <w:i/>
          <w:iCs/>
        </w:rPr>
        <w:t>вид</w:t>
      </w:r>
      <w:r w:rsidR="00926681" w:rsidRPr="00ED0774">
        <w:rPr>
          <w:i/>
          <w:iCs/>
        </w:rPr>
        <w:t xml:space="preserve"> </w:t>
      </w:r>
      <w:r w:rsidR="00D80AC9" w:rsidRPr="00ED0774">
        <w:rPr>
          <w:i/>
          <w:iCs/>
        </w:rPr>
        <w:t>узлов</w:t>
      </w:r>
      <w:r w:rsidR="00926681" w:rsidRPr="00ED0774">
        <w:rPr>
          <w:i/>
          <w:iCs/>
        </w:rPr>
        <w:t xml:space="preserve"> </w:t>
      </w:r>
      <w:r w:rsidR="00D80AC9" w:rsidRPr="00ED0774">
        <w:rPr>
          <w:i/>
          <w:iCs/>
        </w:rPr>
        <w:t>c</w:t>
      </w:r>
      <w:r w:rsidR="00926681" w:rsidRPr="00ED0774">
        <w:rPr>
          <w:i/>
          <w:iCs/>
        </w:rPr>
        <w:t xml:space="preserve"> </w:t>
      </w:r>
      <w:r w:rsidR="00D80AC9" w:rsidRPr="00ED0774">
        <w:rPr>
          <w:i/>
          <w:iCs/>
        </w:rPr>
        <w:t>измененным</w:t>
      </w:r>
      <w:r w:rsidR="00926681" w:rsidRPr="00ED0774">
        <w:rPr>
          <w:i/>
          <w:iCs/>
        </w:rPr>
        <w:t xml:space="preserve"> </w:t>
      </w:r>
      <w:r w:rsidR="00D80AC9" w:rsidRPr="00ED0774">
        <w:rPr>
          <w:i/>
          <w:iCs/>
        </w:rPr>
        <w:t>цветом</w:t>
      </w:r>
      <w:r w:rsidR="00926681" w:rsidRPr="00ED0774">
        <w:rPr>
          <w:i/>
          <w:iCs/>
        </w:rPr>
        <w:t xml:space="preserve"> </w:t>
      </w:r>
      <w:r w:rsidR="00D80AC9" w:rsidRPr="00ED0774">
        <w:rPr>
          <w:i/>
          <w:iCs/>
        </w:rPr>
        <w:t>кожи</w:t>
      </w:r>
      <w:r w:rsidR="00926681" w:rsidRPr="00ED0774">
        <w:rPr>
          <w:i/>
          <w:iCs/>
        </w:rPr>
        <w:t xml:space="preserve"> </w:t>
      </w:r>
      <w:r w:rsidR="00D80AC9" w:rsidRPr="00ED0774">
        <w:rPr>
          <w:i/>
          <w:iCs/>
        </w:rPr>
        <w:t>над</w:t>
      </w:r>
      <w:r w:rsidR="00926681" w:rsidRPr="00ED0774">
        <w:rPr>
          <w:i/>
          <w:iCs/>
        </w:rPr>
        <w:t xml:space="preserve"> </w:t>
      </w:r>
      <w:r w:rsidR="00D80AC9" w:rsidRPr="00ED0774">
        <w:rPr>
          <w:i/>
          <w:iCs/>
        </w:rPr>
        <w:t>ними</w:t>
      </w:r>
      <w:r w:rsidR="00926681" w:rsidRPr="00ED0774">
        <w:rPr>
          <w:i/>
          <w:iCs/>
        </w:rPr>
        <w:t xml:space="preserve"> </w:t>
      </w:r>
      <w:r w:rsidR="006B2897" w:rsidRPr="00ED0774">
        <w:rPr>
          <w:rFonts w:eastAsia="Calibri"/>
          <w:i/>
          <w:iCs/>
        </w:rPr>
        <w:fldChar w:fldCharType="begin" w:fldLock="1"/>
      </w:r>
      <w:r w:rsidR="00587FE1" w:rsidRPr="00ED0774">
        <w:rPr>
          <w:i/>
          <w:iCs/>
        </w:rPr>
        <w:instrText>ADDIN CSL_CITATION {"citationItems":[{"id":"ITEM-1","itemData":{"DOI":"10.1007/s00277-001-0412-9","ISSN":"0939-5555","PMID":"11907789","abstract":"We studied the incidence of leukemia cutis (LC) in 381 consecutive patients with acute myeloid leukemia (AML) in a single institution and compared the demographic, hematological, and cytogenetic findings in AML patients with and without LC. We also examined the response to intensive chemotherapy, overall survival, and duration of remission in this patient population with regard to the presence of LC. The prevalence of LC was 3.7% in clinically diagnosed patients and 2.9% in biopsy-proven cases, respectively. Patients with and without LC did not differ with regard to age, sex, white blood cell counts, hemoglobin, fibrinogen, and platelet counts at diagnosis, but lactate dehydrogenase (LDH) was significantly higher in patients with LC. Various karyotype abnormalities were found, but in patients with LC numerical abnormalities of chromosome 8 were significantly more common ( P&lt;0.0001). Patients with LC did not differ from patients without LC with regard to remission rate, but there was a trend towards shorter remission duration in patients with LC. We conclude that patients with LC have some features different from patients without this symptom. The increased frequency of numerical aberrations of chromosome 8 in patients with LC was the most interesting observation of our study. The pathophysiological significance of this finding remains to be determined.","author":[{"dropping-particle":"","family":"Agis","given":"H","non-dropping-particle":"","parse-names":false,"suffix":""},{"dropping-particle":"","family":"Weltermann","given":"A","non-dropping-particle":"","parse-names":false,"suffix":""},{"dropping-particle":"","family":"Fonatsch","given":"C","non-dropping-particle":"","parse-names":false,"suffix":""},{"dropping-particle":"","family":"Haas","given":"O","non-dropping-particle":"","parse-names":false,"suffix":""},{"dropping-particle":"","family":"Mitterbauer","given":"G","non-dropping-particle":"","parse-names":false,"suffix":""},{"dropping-particle":"","family":"Müllauer","given":"L","non-dropping-particle":"","parse-names":false,"suffix":""},{"dropping-particle":"","family":"Schreiber","given":"S","non-dropping-particle":"","parse-names":false,"suffix":""},{"dropping-particle":"","family":"Schwarzinger","given":"I","non-dropping-particle":"","parse-names":false,"suffix":""},{"dropping-particle":"","family":"Juretzka","given":"W","non-dropping-particle":"","parse-names":false,"suffix":""},{"dropping-particle":"","family":"Valent","given":"P","non-dropping-particle":"","parse-names":false,"suffix":""},{"dropping-particle":"","family":"Jäger","given":"U","non-dropping-particle":"","parse-names":false,"suffix":""},{"dropping-particle":"","family":"Lechner","given":"K","non-dropping-particle":"","parse-names":false,"suffix":""},{"dropping-particle":"","family":"Geissler","given":"K","non-dropping-particle":"","parse-names":false,"suffix":""}],"container-title":"Annals of hematology","id":"ITEM-1","issue":"2","issued":{"date-parts":[["2002","2"]]},"page":"90-5","title":"A comparative study on demographic, hematological, and cytogenetic findings and prognosis in acute myeloid leukemia with and without leukemia cutis.","type":"article-journal","volume":"81"},"uris":["http://www.mendeley.com/documents/?uuid=31350a35-dbd5-3c8f-a20b-c01180ab09cf"]}],"mendeley":{"formattedCitation":"[15]","plainTextFormattedCitation":"[15]","previouslyFormattedCitation":"[15]"},"properties":{"noteIndex":0},"schema":"https://github.com/citation-style-language/schema/raw/master/csl-citation.json"}</w:instrText>
      </w:r>
      <w:r w:rsidR="006B2897" w:rsidRPr="00ED0774">
        <w:rPr>
          <w:rFonts w:eastAsia="Calibri"/>
          <w:i/>
          <w:iCs/>
        </w:rPr>
        <w:fldChar w:fldCharType="separate"/>
      </w:r>
      <w:r w:rsidR="00587FE1" w:rsidRPr="00ED0774">
        <w:rPr>
          <w:i/>
          <w:iCs/>
          <w:noProof/>
        </w:rPr>
        <w:t>[15]</w:t>
      </w:r>
      <w:r w:rsidR="006B2897" w:rsidRPr="00ED0774">
        <w:rPr>
          <w:rFonts w:eastAsia="Calibri"/>
          <w:i/>
          <w:iCs/>
        </w:rPr>
        <w:fldChar w:fldCharType="end"/>
      </w:r>
      <w:r w:rsidR="00D80AC9" w:rsidRPr="00ED0774">
        <w:rPr>
          <w:i/>
          <w:iCs/>
        </w:rPr>
        <w:t>.</w:t>
      </w:r>
      <w:r w:rsidR="00926681" w:rsidRPr="00ED0774">
        <w:rPr>
          <w:i/>
          <w:iCs/>
        </w:rPr>
        <w:t xml:space="preserve"> </w:t>
      </w:r>
      <w:r w:rsidR="00632DA0" w:rsidRPr="00ED0774">
        <w:rPr>
          <w:i/>
          <w:iCs/>
        </w:rPr>
        <w:t>При</w:t>
      </w:r>
      <w:r w:rsidR="00926681" w:rsidRPr="00ED0774">
        <w:rPr>
          <w:i/>
          <w:iCs/>
        </w:rPr>
        <w:t xml:space="preserve"> </w:t>
      </w:r>
      <w:r w:rsidR="00632DA0" w:rsidRPr="00ED0774">
        <w:rPr>
          <w:i/>
          <w:iCs/>
        </w:rPr>
        <w:t>миелоидной</w:t>
      </w:r>
      <w:r w:rsidR="00926681" w:rsidRPr="00ED0774">
        <w:rPr>
          <w:i/>
          <w:iCs/>
        </w:rPr>
        <w:t xml:space="preserve"> </w:t>
      </w:r>
      <w:r w:rsidR="00632DA0" w:rsidRPr="00ED0774">
        <w:rPr>
          <w:i/>
          <w:iCs/>
        </w:rPr>
        <w:t>саркоме</w:t>
      </w:r>
      <w:r w:rsidR="00926681" w:rsidRPr="00ED0774">
        <w:rPr>
          <w:i/>
          <w:iCs/>
        </w:rPr>
        <w:t xml:space="preserve"> </w:t>
      </w:r>
      <w:r w:rsidR="00632DA0" w:rsidRPr="00ED0774">
        <w:rPr>
          <w:i/>
          <w:iCs/>
        </w:rPr>
        <w:t>выявляют</w:t>
      </w:r>
      <w:r w:rsidR="00926681" w:rsidRPr="00ED0774">
        <w:rPr>
          <w:i/>
          <w:iCs/>
        </w:rPr>
        <w:t xml:space="preserve"> </w:t>
      </w:r>
      <w:r w:rsidR="00632DA0" w:rsidRPr="00ED0774">
        <w:rPr>
          <w:i/>
          <w:iCs/>
        </w:rPr>
        <w:t>экстрамедуллярные</w:t>
      </w:r>
      <w:r w:rsidR="00926681" w:rsidRPr="00ED0774">
        <w:rPr>
          <w:i/>
          <w:iCs/>
        </w:rPr>
        <w:t xml:space="preserve"> </w:t>
      </w:r>
      <w:r w:rsidR="00632DA0" w:rsidRPr="00ED0774">
        <w:rPr>
          <w:i/>
          <w:iCs/>
        </w:rPr>
        <w:t>опухолевые</w:t>
      </w:r>
      <w:r w:rsidR="00926681" w:rsidRPr="00ED0774">
        <w:rPr>
          <w:i/>
          <w:iCs/>
        </w:rPr>
        <w:t xml:space="preserve"> </w:t>
      </w:r>
      <w:r w:rsidR="00632DA0" w:rsidRPr="00ED0774">
        <w:rPr>
          <w:i/>
          <w:iCs/>
        </w:rPr>
        <w:t>образования</w:t>
      </w:r>
      <w:r w:rsidR="00926681" w:rsidRPr="00ED0774">
        <w:rPr>
          <w:i/>
          <w:iCs/>
        </w:rPr>
        <w:t xml:space="preserve"> </w:t>
      </w:r>
      <w:r w:rsidR="00632DA0" w:rsidRPr="00ED0774">
        <w:rPr>
          <w:i/>
          <w:iCs/>
        </w:rPr>
        <w:t>различной</w:t>
      </w:r>
      <w:r w:rsidR="00926681" w:rsidRPr="00ED0774">
        <w:rPr>
          <w:i/>
          <w:iCs/>
        </w:rPr>
        <w:t xml:space="preserve"> </w:t>
      </w:r>
      <w:r w:rsidR="00632DA0" w:rsidRPr="00ED0774">
        <w:rPr>
          <w:i/>
          <w:iCs/>
        </w:rPr>
        <w:t>локализации</w:t>
      </w:r>
      <w:r w:rsidR="00926681" w:rsidRPr="00ED0774">
        <w:rPr>
          <w:i/>
          <w:iCs/>
        </w:rPr>
        <w:t xml:space="preserve"> </w:t>
      </w:r>
      <w:r w:rsidR="006B2897" w:rsidRPr="00ED0774">
        <w:rPr>
          <w:rFonts w:eastAsia="Calibri"/>
          <w:i/>
          <w:iCs/>
        </w:rPr>
        <w:fldChar w:fldCharType="begin" w:fldLock="1"/>
      </w:r>
      <w:r w:rsidR="00587FE1" w:rsidRPr="00ED0774">
        <w:rPr>
          <w:i/>
          <w:iCs/>
        </w:rPr>
        <w:instrText>ADDIN CSL_CITATION {"citationItems":[{"id":"ITEM-1","itemData":{"DOI":"10.1002/hon.994","ISSN":"1099-1069","PMID":"21638303","abstract":"In this retrospective study, we aim to analyze the characteristics, treatments, and overall survival of all patients presenting with isolated myeloid sarcoma (MS) or MS with concomitant acute myeloid leukemia (AML) compared with all patients with AML, treated during the same period. We identified patients with AML with or without MS at diagnosis, presenting to our medical center between the years 1990 and 2005. There was no statistically significant difference between the groups regarding gender, age, cytogenetic risk groups, rate of complete remission, number of cycles of chemotherapy needed to achieve complete remission, and rate of first relapse. The time to death in the MS group was not significantly different (p = 0.60) from the AML group, and radiotherapy did not affect the median time to death. Transplantation prolonged survival in both groups (p = 0.018 and p &lt; 0.0001, respectively). Patients with MS at diagnosis might benefit from upfront aggressive treatment with hematopoietic stem cell transplantation.","author":[{"dropping-particle":"","family":"Avni","given":"Batia","non-dropping-particle":"","parse-names":false,"suffix":""},{"dropping-particle":"","family":"Rund","given":"Debora","non-dropping-particle":"","parse-names":false,"suffix":""},{"dropping-particle":"","family":"Levin","given":"Moshe","non-dropping-particle":"","parse-names":false,"suffix":""},{"dropping-particle":"","family":"Grisariu","given":"Sigal","non-dropping-particle":"","parse-names":false,"suffix":""},{"dropping-particle":"","family":"Ben-Yehuda","given":"Dina","non-dropping-particle":"","parse-names":false,"suffix":""},{"dropping-particle":"","family":"Bar-Cohen","given":"Sara","non-dropping-particle":"","parse-names":false,"suffix":""},{"dropping-particle":"","family":"Paltiel","given":"Ora","non-dropping-particle":"","parse-names":false,"suffix":""}],"container-title":"Hematological oncology","id":"ITEM-1","issue":"1","issued":{"date-parts":[["2012","3"]]},"page":"34-40","title":"Clinical implications of acute myeloid leukemia presenting as myeloid sarcoma.","type":"article-journal","volume":"30"},"uris":["http://www.mendeley.com/documents/?uuid=cd451311-b0dc-34c0-b0a7-659154a6f0f8"]}],"mendeley":{"formattedCitation":"[16]","plainTextFormattedCitation":"[16]","previouslyFormattedCitation":"[16]"},"properties":{"noteIndex":0},"schema":"https://github.com/citation-style-language/schema/raw/master/csl-citation.json"}</w:instrText>
      </w:r>
      <w:r w:rsidR="006B2897" w:rsidRPr="00ED0774">
        <w:rPr>
          <w:rFonts w:eastAsia="Calibri"/>
          <w:i/>
          <w:iCs/>
        </w:rPr>
        <w:fldChar w:fldCharType="separate"/>
      </w:r>
      <w:r w:rsidR="00587FE1" w:rsidRPr="00ED0774">
        <w:rPr>
          <w:i/>
          <w:iCs/>
          <w:noProof/>
        </w:rPr>
        <w:t>[16]</w:t>
      </w:r>
      <w:r w:rsidR="006B2897" w:rsidRPr="00ED0774">
        <w:rPr>
          <w:rFonts w:eastAsia="Calibri"/>
          <w:i/>
          <w:iCs/>
        </w:rPr>
        <w:fldChar w:fldCharType="end"/>
      </w:r>
      <w:r w:rsidR="002465D2" w:rsidRPr="00ED0774">
        <w:rPr>
          <w:i/>
          <w:iCs/>
        </w:rPr>
        <w:t>.</w:t>
      </w:r>
      <w:r w:rsidR="00926681" w:rsidRPr="00ED0774">
        <w:rPr>
          <w:i/>
          <w:iCs/>
        </w:rPr>
        <w:t xml:space="preserve"> </w:t>
      </w:r>
      <w:r w:rsidR="00D80AC9" w:rsidRPr="00ED0774">
        <w:rPr>
          <w:i/>
          <w:iCs/>
        </w:rPr>
        <w:t>В</w:t>
      </w:r>
      <w:r w:rsidR="00926681" w:rsidRPr="00ED0774">
        <w:rPr>
          <w:i/>
          <w:iCs/>
        </w:rPr>
        <w:t xml:space="preserve"> </w:t>
      </w:r>
      <w:r w:rsidR="00D80AC9" w:rsidRPr="00ED0774">
        <w:rPr>
          <w:i/>
          <w:iCs/>
        </w:rPr>
        <w:t>остальном</w:t>
      </w:r>
      <w:r w:rsidR="00926681" w:rsidRPr="00ED0774">
        <w:rPr>
          <w:i/>
          <w:iCs/>
        </w:rPr>
        <w:t xml:space="preserve"> </w:t>
      </w:r>
      <w:r w:rsidR="00D80AC9" w:rsidRPr="00ED0774">
        <w:rPr>
          <w:i/>
          <w:iCs/>
        </w:rPr>
        <w:t>проявления</w:t>
      </w:r>
      <w:r w:rsidR="00926681" w:rsidRPr="00ED0774">
        <w:rPr>
          <w:i/>
          <w:iCs/>
        </w:rPr>
        <w:t xml:space="preserve"> </w:t>
      </w:r>
      <w:r w:rsidR="00D80AC9" w:rsidRPr="00ED0774">
        <w:rPr>
          <w:i/>
          <w:iCs/>
        </w:rPr>
        <w:t>малоспецифичны</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включают</w:t>
      </w:r>
      <w:r w:rsidR="00926681" w:rsidRPr="00ED0774">
        <w:rPr>
          <w:i/>
          <w:iCs/>
        </w:rPr>
        <w:t xml:space="preserve"> </w:t>
      </w:r>
      <w:r w:rsidR="00D80AC9" w:rsidRPr="00ED0774">
        <w:rPr>
          <w:i/>
          <w:iCs/>
        </w:rPr>
        <w:t>симптомы,</w:t>
      </w:r>
      <w:r w:rsidR="00926681" w:rsidRPr="00ED0774">
        <w:rPr>
          <w:i/>
          <w:iCs/>
        </w:rPr>
        <w:t xml:space="preserve"> </w:t>
      </w:r>
      <w:r w:rsidR="00D80AC9" w:rsidRPr="00ED0774">
        <w:rPr>
          <w:i/>
          <w:iCs/>
        </w:rPr>
        <w:t>связанные</w:t>
      </w:r>
      <w:r w:rsidR="00926681" w:rsidRPr="00ED0774">
        <w:rPr>
          <w:i/>
          <w:iCs/>
        </w:rPr>
        <w:t xml:space="preserve"> </w:t>
      </w:r>
      <w:r w:rsidR="00D80AC9" w:rsidRPr="00ED0774">
        <w:rPr>
          <w:i/>
          <w:iCs/>
        </w:rPr>
        <w:t>с</w:t>
      </w:r>
      <w:r w:rsidR="00926681" w:rsidRPr="00ED0774">
        <w:rPr>
          <w:i/>
          <w:iCs/>
        </w:rPr>
        <w:t xml:space="preserve"> </w:t>
      </w:r>
      <w:r w:rsidR="00D80AC9" w:rsidRPr="00ED0774">
        <w:rPr>
          <w:i/>
          <w:iCs/>
        </w:rPr>
        <w:t>анемией</w:t>
      </w:r>
      <w:r w:rsidR="00926681" w:rsidRPr="00ED0774">
        <w:rPr>
          <w:i/>
          <w:iCs/>
        </w:rPr>
        <w:t xml:space="preserve"> </w:t>
      </w:r>
      <w:r w:rsidR="00D80AC9" w:rsidRPr="00ED0774">
        <w:rPr>
          <w:i/>
          <w:iCs/>
        </w:rPr>
        <w:t>и</w:t>
      </w:r>
      <w:r w:rsidR="00926681" w:rsidRPr="00ED0774">
        <w:rPr>
          <w:i/>
          <w:iCs/>
        </w:rPr>
        <w:t xml:space="preserve"> </w:t>
      </w:r>
      <w:r w:rsidR="00D80AC9" w:rsidRPr="00ED0774">
        <w:rPr>
          <w:i/>
          <w:iCs/>
        </w:rPr>
        <w:t>тромбоцитопенией.</w:t>
      </w:r>
    </w:p>
    <w:p w14:paraId="25131C26" w14:textId="7FB336A3" w:rsidR="006E5861" w:rsidRPr="00ED0774" w:rsidRDefault="00D80AC9" w:rsidP="00B32728">
      <w:pPr>
        <w:pStyle w:val="2"/>
        <w:divId w:val="344793945"/>
        <w:rPr>
          <w:rStyle w:val="affb"/>
          <w:b/>
          <w:u w:val="none"/>
          <w:lang w:val="ru-RU"/>
        </w:rPr>
      </w:pPr>
      <w:bookmarkStart w:id="39" w:name="_Toc64624770"/>
      <w:bookmarkStart w:id="40" w:name="_Toc26787559"/>
      <w:bookmarkStart w:id="41" w:name="_Toc24471998"/>
      <w:r w:rsidRPr="00ED0774">
        <w:rPr>
          <w:rStyle w:val="affb"/>
          <w:b/>
        </w:rPr>
        <w:t>2</w:t>
      </w:r>
      <w:r w:rsidRPr="00ED0774">
        <w:rPr>
          <w:rStyle w:val="affb"/>
          <w:rFonts w:eastAsia="Times New Roman"/>
          <w:b/>
          <w:bCs w:val="0"/>
        </w:rPr>
        <w:t>.3</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1E2ED1" w:rsidRPr="00ED0774">
        <w:t xml:space="preserve">Лабораторные диагностические </w:t>
      </w:r>
      <w:r w:rsidR="00B57DCB" w:rsidRPr="00ED0774">
        <w:t>исследования</w:t>
      </w:r>
      <w:bookmarkEnd w:id="39"/>
      <w:r w:rsidR="00B57DCB" w:rsidRPr="00ED0774" w:rsidDel="00B57DCB">
        <w:rPr>
          <w:rStyle w:val="affb"/>
          <w:rFonts w:eastAsia="Times New Roman"/>
          <w:b/>
          <w:bCs w:val="0"/>
        </w:rPr>
        <w:t xml:space="preserve"> </w:t>
      </w:r>
      <w:bookmarkEnd w:id="40"/>
      <w:bookmarkEnd w:id="41"/>
    </w:p>
    <w:p w14:paraId="692BADFA" w14:textId="230F148D" w:rsidR="007D0CC3" w:rsidRPr="00ED0774" w:rsidRDefault="007D0CC3" w:rsidP="001C0065">
      <w:pPr>
        <w:pStyle w:val="Normal10"/>
        <w:spacing w:line="360" w:lineRule="auto"/>
        <w:ind w:firstLine="708"/>
        <w:divId w:val="344793945"/>
        <w:rPr>
          <w:b/>
          <w:bCs/>
          <w:i/>
          <w:sz w:val="24"/>
          <w:szCs w:val="24"/>
        </w:rPr>
      </w:pPr>
      <w:r w:rsidRPr="00ED0774">
        <w:rPr>
          <w:rStyle w:val="affb"/>
          <w:b w:val="0"/>
          <w:bCs w:val="0"/>
          <w:i/>
          <w:iCs/>
          <w:sz w:val="24"/>
          <w:szCs w:val="24"/>
        </w:rPr>
        <w:t>Перечень</w:t>
      </w:r>
      <w:r w:rsidR="00926681" w:rsidRPr="00ED0774">
        <w:rPr>
          <w:rStyle w:val="affb"/>
          <w:b w:val="0"/>
          <w:bCs w:val="0"/>
          <w:i/>
          <w:iCs/>
          <w:sz w:val="24"/>
          <w:szCs w:val="24"/>
        </w:rPr>
        <w:t xml:space="preserve"> </w:t>
      </w:r>
      <w:r w:rsidRPr="00ED0774">
        <w:rPr>
          <w:rStyle w:val="affb"/>
          <w:b w:val="0"/>
          <w:bCs w:val="0"/>
          <w:i/>
          <w:iCs/>
          <w:sz w:val="24"/>
          <w:szCs w:val="24"/>
        </w:rPr>
        <w:t>тестов</w:t>
      </w:r>
      <w:r w:rsidR="00926681" w:rsidRPr="00ED0774">
        <w:rPr>
          <w:rStyle w:val="affb"/>
          <w:b w:val="0"/>
          <w:bCs w:val="0"/>
          <w:i/>
          <w:iCs/>
          <w:sz w:val="24"/>
          <w:szCs w:val="24"/>
        </w:rPr>
        <w:t xml:space="preserve"> </w:t>
      </w:r>
      <w:r w:rsidRPr="00ED0774">
        <w:rPr>
          <w:rStyle w:val="affb"/>
          <w:b w:val="0"/>
          <w:bCs w:val="0"/>
          <w:i/>
          <w:iCs/>
          <w:sz w:val="24"/>
          <w:szCs w:val="24"/>
        </w:rPr>
        <w:t>и</w:t>
      </w:r>
      <w:r w:rsidR="00926681" w:rsidRPr="00ED0774">
        <w:rPr>
          <w:rStyle w:val="affb"/>
          <w:b w:val="0"/>
          <w:bCs w:val="0"/>
          <w:i/>
          <w:iCs/>
          <w:sz w:val="24"/>
          <w:szCs w:val="24"/>
        </w:rPr>
        <w:t xml:space="preserve"> </w:t>
      </w:r>
      <w:r w:rsidRPr="00ED0774">
        <w:rPr>
          <w:rStyle w:val="affb"/>
          <w:b w:val="0"/>
          <w:bCs w:val="0"/>
          <w:i/>
          <w:iCs/>
          <w:sz w:val="24"/>
          <w:szCs w:val="24"/>
        </w:rPr>
        <w:t>исследований,</w:t>
      </w:r>
      <w:r w:rsidR="00926681" w:rsidRPr="00ED0774">
        <w:rPr>
          <w:rStyle w:val="affb"/>
          <w:b w:val="0"/>
          <w:bCs w:val="0"/>
          <w:i/>
          <w:iCs/>
          <w:sz w:val="24"/>
          <w:szCs w:val="24"/>
        </w:rPr>
        <w:t xml:space="preserve"> </w:t>
      </w:r>
      <w:r w:rsidRPr="00ED0774">
        <w:rPr>
          <w:rStyle w:val="affb"/>
          <w:b w:val="0"/>
          <w:bCs w:val="0"/>
          <w:i/>
          <w:iCs/>
          <w:sz w:val="24"/>
          <w:szCs w:val="24"/>
        </w:rPr>
        <w:t>необходимых</w:t>
      </w:r>
      <w:r w:rsidR="00926681" w:rsidRPr="00ED0774">
        <w:rPr>
          <w:rStyle w:val="affb"/>
          <w:b w:val="0"/>
          <w:bCs w:val="0"/>
          <w:i/>
          <w:iCs/>
          <w:sz w:val="24"/>
          <w:szCs w:val="24"/>
        </w:rPr>
        <w:t xml:space="preserve"> </w:t>
      </w:r>
      <w:r w:rsidRPr="00ED0774">
        <w:rPr>
          <w:rStyle w:val="affb"/>
          <w:b w:val="0"/>
          <w:bCs w:val="0"/>
          <w:i/>
          <w:iCs/>
          <w:sz w:val="24"/>
          <w:szCs w:val="24"/>
        </w:rPr>
        <w:t>для</w:t>
      </w:r>
      <w:r w:rsidR="00926681" w:rsidRPr="00ED0774">
        <w:rPr>
          <w:rStyle w:val="affb"/>
          <w:b w:val="0"/>
          <w:bCs w:val="0"/>
          <w:i/>
          <w:iCs/>
          <w:sz w:val="24"/>
          <w:szCs w:val="24"/>
        </w:rPr>
        <w:t xml:space="preserve"> </w:t>
      </w:r>
      <w:r w:rsidRPr="00ED0774">
        <w:rPr>
          <w:rStyle w:val="affb"/>
          <w:b w:val="0"/>
          <w:bCs w:val="0"/>
          <w:i/>
          <w:iCs/>
          <w:sz w:val="24"/>
          <w:szCs w:val="24"/>
        </w:rPr>
        <w:t>диагностики</w:t>
      </w:r>
      <w:r w:rsidR="00926681" w:rsidRPr="00ED0774">
        <w:rPr>
          <w:rStyle w:val="affb"/>
          <w:b w:val="0"/>
          <w:bCs w:val="0"/>
          <w:i/>
          <w:iCs/>
          <w:sz w:val="24"/>
          <w:szCs w:val="24"/>
        </w:rPr>
        <w:t xml:space="preserve"> </w:t>
      </w:r>
      <w:r w:rsidRPr="00ED0774">
        <w:rPr>
          <w:rStyle w:val="affb"/>
          <w:b w:val="0"/>
          <w:bCs w:val="0"/>
          <w:i/>
          <w:iCs/>
          <w:sz w:val="24"/>
          <w:szCs w:val="24"/>
        </w:rPr>
        <w:t>и</w:t>
      </w:r>
      <w:r w:rsidR="00926681" w:rsidRPr="00ED0774">
        <w:rPr>
          <w:rStyle w:val="affb"/>
          <w:b w:val="0"/>
          <w:bCs w:val="0"/>
          <w:i/>
          <w:iCs/>
          <w:sz w:val="24"/>
          <w:szCs w:val="24"/>
        </w:rPr>
        <w:t xml:space="preserve"> </w:t>
      </w:r>
      <w:r w:rsidRPr="00ED0774">
        <w:rPr>
          <w:rStyle w:val="affb"/>
          <w:b w:val="0"/>
          <w:bCs w:val="0"/>
          <w:i/>
          <w:iCs/>
          <w:sz w:val="24"/>
          <w:szCs w:val="24"/>
        </w:rPr>
        <w:t>верификации</w:t>
      </w:r>
      <w:r w:rsidR="00926681" w:rsidRPr="00ED0774">
        <w:rPr>
          <w:rStyle w:val="affb"/>
          <w:b w:val="0"/>
          <w:bCs w:val="0"/>
          <w:i/>
          <w:iCs/>
          <w:sz w:val="24"/>
          <w:szCs w:val="24"/>
        </w:rPr>
        <w:t xml:space="preserve"> </w:t>
      </w:r>
      <w:r w:rsidRPr="00ED0774">
        <w:rPr>
          <w:rStyle w:val="affb"/>
          <w:b w:val="0"/>
          <w:bCs w:val="0"/>
          <w:i/>
          <w:iCs/>
          <w:sz w:val="24"/>
          <w:szCs w:val="24"/>
        </w:rPr>
        <w:t>диагноза</w:t>
      </w:r>
      <w:r w:rsidR="00926681" w:rsidRPr="00ED0774">
        <w:rPr>
          <w:rStyle w:val="affb"/>
          <w:b w:val="0"/>
          <w:bCs w:val="0"/>
          <w:i/>
          <w:iCs/>
          <w:sz w:val="24"/>
          <w:szCs w:val="24"/>
        </w:rPr>
        <w:t xml:space="preserve"> </w:t>
      </w:r>
      <w:r w:rsidRPr="00ED0774">
        <w:rPr>
          <w:rStyle w:val="affb"/>
          <w:b w:val="0"/>
          <w:bCs w:val="0"/>
          <w:i/>
          <w:iCs/>
          <w:sz w:val="24"/>
          <w:szCs w:val="24"/>
        </w:rPr>
        <w:t>ОМЛ</w:t>
      </w:r>
      <w:r w:rsidR="001C0065" w:rsidRPr="00ED0774">
        <w:rPr>
          <w:rStyle w:val="affb"/>
          <w:b w:val="0"/>
          <w:bCs w:val="0"/>
          <w:i/>
          <w:iCs/>
          <w:sz w:val="24"/>
          <w:szCs w:val="24"/>
        </w:rPr>
        <w:t>,</w:t>
      </w:r>
      <w:r w:rsidR="00926681" w:rsidRPr="00ED0774">
        <w:rPr>
          <w:rStyle w:val="affb"/>
          <w:b w:val="0"/>
          <w:bCs w:val="0"/>
          <w:i/>
          <w:iCs/>
          <w:sz w:val="24"/>
          <w:szCs w:val="24"/>
        </w:rPr>
        <w:t xml:space="preserve"> </w:t>
      </w:r>
      <w:r w:rsidRPr="00ED0774">
        <w:rPr>
          <w:rStyle w:val="affb"/>
          <w:b w:val="0"/>
          <w:bCs w:val="0"/>
          <w:i/>
          <w:iCs/>
          <w:sz w:val="24"/>
          <w:szCs w:val="24"/>
        </w:rPr>
        <w:t>приведен</w:t>
      </w:r>
      <w:r w:rsidR="00926681" w:rsidRPr="00ED0774">
        <w:rPr>
          <w:rStyle w:val="affb"/>
          <w:b w:val="0"/>
          <w:bCs w:val="0"/>
          <w:i/>
          <w:iCs/>
          <w:sz w:val="24"/>
          <w:szCs w:val="24"/>
        </w:rPr>
        <w:t xml:space="preserve"> </w:t>
      </w:r>
      <w:r w:rsidRPr="00ED0774">
        <w:rPr>
          <w:rStyle w:val="affb"/>
          <w:b w:val="0"/>
          <w:bCs w:val="0"/>
          <w:i/>
          <w:iCs/>
          <w:sz w:val="24"/>
          <w:szCs w:val="24"/>
        </w:rPr>
        <w:t>в</w:t>
      </w:r>
      <w:r w:rsidR="00926681" w:rsidRPr="00ED0774">
        <w:rPr>
          <w:rStyle w:val="affb"/>
          <w:b w:val="0"/>
          <w:bCs w:val="0"/>
          <w:i/>
          <w:iCs/>
          <w:sz w:val="24"/>
          <w:szCs w:val="24"/>
        </w:rPr>
        <w:t xml:space="preserve"> </w:t>
      </w:r>
      <w:r w:rsidRPr="00ED0774">
        <w:rPr>
          <w:rStyle w:val="affb"/>
          <w:b w:val="0"/>
          <w:bCs w:val="0"/>
          <w:i/>
          <w:iCs/>
          <w:sz w:val="24"/>
          <w:szCs w:val="24"/>
        </w:rPr>
        <w:t>Приложении</w:t>
      </w:r>
      <w:r w:rsidR="00926681" w:rsidRPr="00ED0774">
        <w:rPr>
          <w:rStyle w:val="affb"/>
          <w:b w:val="0"/>
          <w:bCs w:val="0"/>
          <w:i/>
          <w:iCs/>
          <w:sz w:val="24"/>
          <w:szCs w:val="24"/>
        </w:rPr>
        <w:t xml:space="preserve"> </w:t>
      </w:r>
      <w:r w:rsidR="008E0777" w:rsidRPr="00ED0774">
        <w:rPr>
          <w:rStyle w:val="affb"/>
          <w:b w:val="0"/>
          <w:bCs w:val="0"/>
          <w:i/>
          <w:iCs/>
          <w:sz w:val="24"/>
          <w:szCs w:val="24"/>
        </w:rPr>
        <w:t>А3.1</w:t>
      </w:r>
      <w:r w:rsidRPr="00ED0774">
        <w:rPr>
          <w:rStyle w:val="affb"/>
          <w:b w:val="0"/>
          <w:bCs w:val="0"/>
          <w:i/>
          <w:iCs/>
          <w:sz w:val="24"/>
          <w:szCs w:val="24"/>
        </w:rPr>
        <w:t>.</w:t>
      </w:r>
      <w:r w:rsidR="00926681" w:rsidRPr="00ED0774">
        <w:rPr>
          <w:rStyle w:val="affb"/>
          <w:b w:val="0"/>
          <w:bCs w:val="0"/>
          <w:i/>
          <w:iCs/>
          <w:sz w:val="24"/>
          <w:szCs w:val="24"/>
        </w:rPr>
        <w:t xml:space="preserve"> </w:t>
      </w:r>
      <w:r w:rsidR="00996E7B" w:rsidRPr="00ED0774">
        <w:rPr>
          <w:rStyle w:val="affb"/>
          <w:b w:val="0"/>
          <w:bCs w:val="0"/>
          <w:i/>
          <w:iCs/>
          <w:sz w:val="24"/>
          <w:szCs w:val="24"/>
        </w:rPr>
        <w:t>На</w:t>
      </w:r>
      <w:r w:rsidR="00926681" w:rsidRPr="00ED0774">
        <w:rPr>
          <w:rStyle w:val="affb"/>
          <w:b w:val="0"/>
          <w:bCs w:val="0"/>
          <w:i/>
          <w:iCs/>
          <w:sz w:val="24"/>
          <w:szCs w:val="24"/>
        </w:rPr>
        <w:t xml:space="preserve"> </w:t>
      </w:r>
      <w:r w:rsidR="00996E7B" w:rsidRPr="00ED0774">
        <w:rPr>
          <w:rStyle w:val="affb"/>
          <w:b w:val="0"/>
          <w:bCs w:val="0"/>
          <w:i/>
          <w:iCs/>
          <w:sz w:val="24"/>
          <w:szCs w:val="24"/>
        </w:rPr>
        <w:t>основании</w:t>
      </w:r>
      <w:r w:rsidR="00926681" w:rsidRPr="00ED0774">
        <w:rPr>
          <w:rStyle w:val="affb"/>
          <w:b w:val="0"/>
          <w:bCs w:val="0"/>
          <w:i/>
          <w:iCs/>
          <w:sz w:val="24"/>
          <w:szCs w:val="24"/>
        </w:rPr>
        <w:t xml:space="preserve"> </w:t>
      </w:r>
      <w:r w:rsidR="00996E7B" w:rsidRPr="00ED0774">
        <w:rPr>
          <w:rStyle w:val="affb"/>
          <w:b w:val="0"/>
          <w:bCs w:val="0"/>
          <w:i/>
          <w:iCs/>
          <w:sz w:val="24"/>
          <w:szCs w:val="24"/>
        </w:rPr>
        <w:t>клинической</w:t>
      </w:r>
      <w:r w:rsidR="00926681" w:rsidRPr="00ED0774">
        <w:rPr>
          <w:rStyle w:val="affb"/>
          <w:b w:val="0"/>
          <w:bCs w:val="0"/>
          <w:i/>
          <w:iCs/>
          <w:sz w:val="24"/>
          <w:szCs w:val="24"/>
        </w:rPr>
        <w:t xml:space="preserve"> </w:t>
      </w:r>
      <w:r w:rsidR="00996E7B" w:rsidRPr="00ED0774">
        <w:rPr>
          <w:rStyle w:val="affb"/>
          <w:b w:val="0"/>
          <w:bCs w:val="0"/>
          <w:i/>
          <w:iCs/>
          <w:sz w:val="24"/>
          <w:szCs w:val="24"/>
        </w:rPr>
        <w:t>картины,</w:t>
      </w:r>
      <w:r w:rsidR="00926681" w:rsidRPr="00ED0774">
        <w:rPr>
          <w:rStyle w:val="affb"/>
          <w:b w:val="0"/>
          <w:bCs w:val="0"/>
          <w:i/>
          <w:iCs/>
          <w:sz w:val="24"/>
          <w:szCs w:val="24"/>
        </w:rPr>
        <w:t xml:space="preserve"> </w:t>
      </w:r>
      <w:r w:rsidR="00996E7B" w:rsidRPr="00ED0774">
        <w:rPr>
          <w:rStyle w:val="affb"/>
          <w:b w:val="0"/>
          <w:bCs w:val="0"/>
          <w:i/>
          <w:iCs/>
          <w:sz w:val="24"/>
          <w:szCs w:val="24"/>
        </w:rPr>
        <w:t>а</w:t>
      </w:r>
      <w:r w:rsidR="00926681" w:rsidRPr="00ED0774">
        <w:rPr>
          <w:rStyle w:val="affb"/>
          <w:b w:val="0"/>
          <w:bCs w:val="0"/>
          <w:i/>
          <w:iCs/>
          <w:sz w:val="24"/>
          <w:szCs w:val="24"/>
        </w:rPr>
        <w:t xml:space="preserve"> </w:t>
      </w:r>
      <w:r w:rsidR="00996E7B" w:rsidRPr="00ED0774">
        <w:rPr>
          <w:rStyle w:val="affb"/>
          <w:b w:val="0"/>
          <w:bCs w:val="0"/>
          <w:i/>
          <w:iCs/>
          <w:sz w:val="24"/>
          <w:szCs w:val="24"/>
        </w:rPr>
        <w:t>также</w:t>
      </w:r>
      <w:r w:rsidR="00926681" w:rsidRPr="00ED0774">
        <w:rPr>
          <w:rStyle w:val="affb"/>
          <w:b w:val="0"/>
          <w:bCs w:val="0"/>
          <w:i/>
          <w:iCs/>
          <w:sz w:val="24"/>
          <w:szCs w:val="24"/>
        </w:rPr>
        <w:t xml:space="preserve"> </w:t>
      </w:r>
      <w:r w:rsidR="00996E7B" w:rsidRPr="00ED0774">
        <w:rPr>
          <w:rStyle w:val="affb"/>
          <w:b w:val="0"/>
          <w:bCs w:val="0"/>
          <w:i/>
          <w:iCs/>
          <w:sz w:val="24"/>
          <w:szCs w:val="24"/>
        </w:rPr>
        <w:t>анализа</w:t>
      </w:r>
      <w:r w:rsidR="00926681" w:rsidRPr="00ED0774">
        <w:rPr>
          <w:rStyle w:val="affb"/>
          <w:b w:val="0"/>
          <w:bCs w:val="0"/>
          <w:i/>
          <w:iCs/>
          <w:sz w:val="24"/>
          <w:szCs w:val="24"/>
        </w:rPr>
        <w:t xml:space="preserve"> </w:t>
      </w:r>
      <w:r w:rsidR="00996E7B" w:rsidRPr="00ED0774">
        <w:rPr>
          <w:rStyle w:val="affb"/>
          <w:b w:val="0"/>
          <w:bCs w:val="0"/>
          <w:i/>
          <w:iCs/>
          <w:sz w:val="24"/>
          <w:szCs w:val="24"/>
        </w:rPr>
        <w:t>результатов</w:t>
      </w:r>
      <w:r w:rsidR="00926681" w:rsidRPr="00ED0774">
        <w:rPr>
          <w:rStyle w:val="affb"/>
          <w:b w:val="0"/>
          <w:bCs w:val="0"/>
          <w:i/>
          <w:iCs/>
          <w:sz w:val="24"/>
          <w:szCs w:val="24"/>
        </w:rPr>
        <w:t xml:space="preserve"> </w:t>
      </w:r>
      <w:r w:rsidR="00996E7B" w:rsidRPr="00ED0774">
        <w:rPr>
          <w:rStyle w:val="affb"/>
          <w:b w:val="0"/>
          <w:bCs w:val="0"/>
          <w:i/>
          <w:iCs/>
          <w:sz w:val="24"/>
          <w:szCs w:val="24"/>
        </w:rPr>
        <w:t>перечисленных</w:t>
      </w:r>
      <w:r w:rsidR="00926681" w:rsidRPr="00ED0774">
        <w:rPr>
          <w:rStyle w:val="affb"/>
          <w:b w:val="0"/>
          <w:bCs w:val="0"/>
          <w:i/>
          <w:iCs/>
          <w:sz w:val="24"/>
          <w:szCs w:val="24"/>
        </w:rPr>
        <w:t xml:space="preserve"> </w:t>
      </w:r>
      <w:r w:rsidR="00996E7B" w:rsidRPr="00ED0774">
        <w:rPr>
          <w:rStyle w:val="affb"/>
          <w:b w:val="0"/>
          <w:bCs w:val="0"/>
          <w:i/>
          <w:iCs/>
          <w:sz w:val="24"/>
          <w:szCs w:val="24"/>
        </w:rPr>
        <w:t>исследований</w:t>
      </w:r>
      <w:r w:rsidR="00926681" w:rsidRPr="00ED0774">
        <w:rPr>
          <w:rStyle w:val="affb"/>
          <w:b w:val="0"/>
          <w:bCs w:val="0"/>
          <w:i/>
          <w:iCs/>
          <w:sz w:val="24"/>
          <w:szCs w:val="24"/>
        </w:rPr>
        <w:t xml:space="preserve"> </w:t>
      </w:r>
      <w:r w:rsidR="000F60CA" w:rsidRPr="00ED0774">
        <w:rPr>
          <w:rStyle w:val="affb"/>
          <w:b w:val="0"/>
          <w:bCs w:val="0"/>
          <w:i/>
          <w:iCs/>
          <w:sz w:val="24"/>
          <w:szCs w:val="24"/>
        </w:rPr>
        <w:t>пациент</w:t>
      </w:r>
      <w:r w:rsidR="006F173E" w:rsidRPr="00ED0774">
        <w:rPr>
          <w:rStyle w:val="affb"/>
          <w:b w:val="0"/>
          <w:bCs w:val="0"/>
          <w:i/>
          <w:iCs/>
          <w:sz w:val="24"/>
          <w:szCs w:val="24"/>
        </w:rPr>
        <w:t>ов</w:t>
      </w:r>
      <w:r w:rsidR="00926681" w:rsidRPr="00ED0774">
        <w:rPr>
          <w:rStyle w:val="affb"/>
          <w:b w:val="0"/>
          <w:bCs w:val="0"/>
          <w:i/>
          <w:iCs/>
          <w:sz w:val="24"/>
          <w:szCs w:val="24"/>
        </w:rPr>
        <w:t xml:space="preserve"> </w:t>
      </w:r>
      <w:r w:rsidR="00996E7B" w:rsidRPr="00ED0774">
        <w:rPr>
          <w:rStyle w:val="affb"/>
          <w:b w:val="0"/>
          <w:bCs w:val="0"/>
          <w:i/>
          <w:iCs/>
          <w:sz w:val="24"/>
          <w:szCs w:val="24"/>
        </w:rPr>
        <w:t>стратифицируют</w:t>
      </w:r>
      <w:r w:rsidR="00926681" w:rsidRPr="00ED0774">
        <w:rPr>
          <w:rStyle w:val="affb"/>
          <w:b w:val="0"/>
          <w:bCs w:val="0"/>
          <w:i/>
          <w:iCs/>
          <w:sz w:val="24"/>
          <w:szCs w:val="24"/>
        </w:rPr>
        <w:t xml:space="preserve"> </w:t>
      </w:r>
      <w:r w:rsidR="00996E7B" w:rsidRPr="00ED0774">
        <w:rPr>
          <w:rStyle w:val="affb"/>
          <w:b w:val="0"/>
          <w:bCs w:val="0"/>
          <w:i/>
          <w:iCs/>
          <w:sz w:val="24"/>
          <w:szCs w:val="24"/>
        </w:rPr>
        <w:t>на</w:t>
      </w:r>
      <w:r w:rsidR="00926681" w:rsidRPr="00ED0774">
        <w:rPr>
          <w:rStyle w:val="affb"/>
          <w:b w:val="0"/>
          <w:bCs w:val="0"/>
          <w:i/>
          <w:iCs/>
          <w:sz w:val="24"/>
          <w:szCs w:val="24"/>
        </w:rPr>
        <w:t xml:space="preserve"> </w:t>
      </w:r>
      <w:r w:rsidR="00996E7B" w:rsidRPr="00ED0774">
        <w:rPr>
          <w:rStyle w:val="affb"/>
          <w:b w:val="0"/>
          <w:bCs w:val="0"/>
          <w:i/>
          <w:iCs/>
          <w:sz w:val="24"/>
          <w:szCs w:val="24"/>
        </w:rPr>
        <w:t>молекулярно-генетические,</w:t>
      </w:r>
      <w:r w:rsidR="00926681" w:rsidRPr="00ED0774">
        <w:rPr>
          <w:rStyle w:val="affb"/>
          <w:b w:val="0"/>
          <w:bCs w:val="0"/>
          <w:i/>
          <w:iCs/>
          <w:sz w:val="24"/>
          <w:szCs w:val="24"/>
        </w:rPr>
        <w:t xml:space="preserve"> </w:t>
      </w:r>
      <w:r w:rsidR="00996E7B" w:rsidRPr="00ED0774">
        <w:rPr>
          <w:rStyle w:val="affb"/>
          <w:b w:val="0"/>
          <w:bCs w:val="0"/>
          <w:i/>
          <w:iCs/>
          <w:sz w:val="24"/>
          <w:szCs w:val="24"/>
        </w:rPr>
        <w:t>а</w:t>
      </w:r>
      <w:r w:rsidR="00926681" w:rsidRPr="00ED0774">
        <w:rPr>
          <w:rStyle w:val="affb"/>
          <w:b w:val="0"/>
          <w:bCs w:val="0"/>
          <w:i/>
          <w:iCs/>
          <w:sz w:val="24"/>
          <w:szCs w:val="24"/>
        </w:rPr>
        <w:t xml:space="preserve"> </w:t>
      </w:r>
      <w:r w:rsidR="00996E7B" w:rsidRPr="00ED0774">
        <w:rPr>
          <w:rStyle w:val="affb"/>
          <w:b w:val="0"/>
          <w:bCs w:val="0"/>
          <w:i/>
          <w:iCs/>
          <w:sz w:val="24"/>
          <w:szCs w:val="24"/>
        </w:rPr>
        <w:t>также</w:t>
      </w:r>
      <w:r w:rsidR="00926681" w:rsidRPr="00ED0774">
        <w:rPr>
          <w:rStyle w:val="affb"/>
          <w:b w:val="0"/>
          <w:bCs w:val="0"/>
          <w:i/>
          <w:iCs/>
          <w:sz w:val="24"/>
          <w:szCs w:val="24"/>
        </w:rPr>
        <w:t xml:space="preserve"> </w:t>
      </w:r>
      <w:r w:rsidR="00996E7B" w:rsidRPr="00ED0774">
        <w:rPr>
          <w:rStyle w:val="affb"/>
          <w:b w:val="0"/>
          <w:bCs w:val="0"/>
          <w:i/>
          <w:iCs/>
          <w:sz w:val="24"/>
          <w:szCs w:val="24"/>
        </w:rPr>
        <w:t>клинические</w:t>
      </w:r>
      <w:r w:rsidR="00926681" w:rsidRPr="00ED0774">
        <w:rPr>
          <w:rStyle w:val="affb"/>
          <w:b w:val="0"/>
          <w:bCs w:val="0"/>
          <w:i/>
          <w:iCs/>
          <w:sz w:val="24"/>
          <w:szCs w:val="24"/>
        </w:rPr>
        <w:t xml:space="preserve"> </w:t>
      </w:r>
      <w:r w:rsidR="00996E7B" w:rsidRPr="00ED0774">
        <w:rPr>
          <w:rStyle w:val="affb"/>
          <w:b w:val="0"/>
          <w:bCs w:val="0"/>
          <w:i/>
          <w:iCs/>
          <w:sz w:val="24"/>
          <w:szCs w:val="24"/>
        </w:rPr>
        <w:t>группы</w:t>
      </w:r>
      <w:r w:rsidR="00926681" w:rsidRPr="00ED0774">
        <w:rPr>
          <w:rStyle w:val="affb"/>
          <w:b w:val="0"/>
          <w:bCs w:val="0"/>
          <w:i/>
          <w:iCs/>
          <w:sz w:val="24"/>
          <w:szCs w:val="24"/>
        </w:rPr>
        <w:t xml:space="preserve"> </w:t>
      </w:r>
      <w:r w:rsidR="00996E7B" w:rsidRPr="00ED0774">
        <w:rPr>
          <w:rStyle w:val="affb"/>
          <w:b w:val="0"/>
          <w:bCs w:val="0"/>
          <w:i/>
          <w:iCs/>
          <w:sz w:val="24"/>
          <w:szCs w:val="24"/>
        </w:rPr>
        <w:t>прогноза</w:t>
      </w:r>
      <w:r w:rsidR="00926681" w:rsidRPr="00ED0774">
        <w:rPr>
          <w:rStyle w:val="affb"/>
          <w:b w:val="0"/>
          <w:bCs w:val="0"/>
          <w:i/>
          <w:iCs/>
          <w:sz w:val="24"/>
          <w:szCs w:val="24"/>
        </w:rPr>
        <w:t xml:space="preserve"> </w:t>
      </w:r>
      <w:r w:rsidR="001C0065" w:rsidRPr="00ED0774">
        <w:rPr>
          <w:rStyle w:val="affb"/>
          <w:b w:val="0"/>
          <w:bCs w:val="0"/>
          <w:i/>
          <w:iCs/>
          <w:sz w:val="24"/>
          <w:szCs w:val="24"/>
        </w:rPr>
        <w:t>(см.</w:t>
      </w:r>
      <w:r w:rsidR="00926681" w:rsidRPr="00ED0774">
        <w:rPr>
          <w:rStyle w:val="affb"/>
          <w:b w:val="0"/>
          <w:bCs w:val="0"/>
          <w:i/>
          <w:iCs/>
          <w:sz w:val="24"/>
          <w:szCs w:val="24"/>
        </w:rPr>
        <w:t xml:space="preserve"> </w:t>
      </w:r>
      <w:r w:rsidR="00996E7B" w:rsidRPr="00ED0774">
        <w:rPr>
          <w:rStyle w:val="affb"/>
          <w:b w:val="0"/>
          <w:bCs w:val="0"/>
          <w:i/>
          <w:iCs/>
          <w:sz w:val="24"/>
          <w:szCs w:val="24"/>
        </w:rPr>
        <w:t>Приложени</w:t>
      </w:r>
      <w:r w:rsidR="001C0065" w:rsidRPr="00ED0774">
        <w:rPr>
          <w:rStyle w:val="affb"/>
          <w:b w:val="0"/>
          <w:bCs w:val="0"/>
          <w:i/>
          <w:iCs/>
          <w:sz w:val="24"/>
          <w:szCs w:val="24"/>
        </w:rPr>
        <w:t>я</w:t>
      </w:r>
      <w:r w:rsidR="00926681" w:rsidRPr="00ED0774">
        <w:rPr>
          <w:rStyle w:val="affb"/>
          <w:b w:val="0"/>
          <w:bCs w:val="0"/>
          <w:i/>
          <w:iCs/>
          <w:sz w:val="24"/>
          <w:szCs w:val="24"/>
        </w:rPr>
        <w:t xml:space="preserve"> </w:t>
      </w:r>
      <w:r w:rsidR="001C22F4" w:rsidRPr="00ED0774">
        <w:rPr>
          <w:rStyle w:val="affb"/>
          <w:b w:val="0"/>
          <w:bCs w:val="0"/>
          <w:i/>
          <w:iCs/>
          <w:sz w:val="24"/>
          <w:szCs w:val="24"/>
        </w:rPr>
        <w:t xml:space="preserve">Г1 </w:t>
      </w:r>
      <w:r w:rsidR="00996E7B" w:rsidRPr="00ED0774">
        <w:rPr>
          <w:rStyle w:val="affb"/>
          <w:b w:val="0"/>
          <w:bCs w:val="0"/>
          <w:i/>
          <w:iCs/>
          <w:sz w:val="24"/>
          <w:szCs w:val="24"/>
        </w:rPr>
        <w:t>и</w:t>
      </w:r>
      <w:r w:rsidR="00926681" w:rsidRPr="00ED0774">
        <w:rPr>
          <w:rStyle w:val="affb"/>
          <w:b w:val="0"/>
          <w:bCs w:val="0"/>
          <w:i/>
          <w:iCs/>
          <w:sz w:val="24"/>
          <w:szCs w:val="24"/>
        </w:rPr>
        <w:t xml:space="preserve"> </w:t>
      </w:r>
      <w:r w:rsidR="008E0777" w:rsidRPr="00ED0774">
        <w:rPr>
          <w:rStyle w:val="affb"/>
          <w:b w:val="0"/>
          <w:bCs w:val="0"/>
          <w:i/>
          <w:iCs/>
          <w:sz w:val="24"/>
          <w:szCs w:val="24"/>
        </w:rPr>
        <w:t>Г</w:t>
      </w:r>
      <w:r w:rsidR="001C22F4" w:rsidRPr="00ED0774">
        <w:rPr>
          <w:rStyle w:val="affb"/>
          <w:b w:val="0"/>
          <w:bCs w:val="0"/>
          <w:i/>
          <w:iCs/>
          <w:sz w:val="24"/>
          <w:szCs w:val="24"/>
        </w:rPr>
        <w:t>2</w:t>
      </w:r>
      <w:r w:rsidR="001C0065" w:rsidRPr="00ED0774">
        <w:rPr>
          <w:rStyle w:val="affb"/>
          <w:b w:val="0"/>
          <w:bCs w:val="0"/>
          <w:i/>
          <w:iCs/>
          <w:sz w:val="24"/>
          <w:szCs w:val="24"/>
        </w:rPr>
        <w:t>)</w:t>
      </w:r>
      <w:r w:rsidR="00996E7B" w:rsidRPr="00ED0774">
        <w:rPr>
          <w:rStyle w:val="affb"/>
          <w:b w:val="0"/>
          <w:bCs w:val="0"/>
          <w:i/>
          <w:iCs/>
          <w:sz w:val="24"/>
          <w:szCs w:val="24"/>
        </w:rPr>
        <w:t>.</w:t>
      </w:r>
    </w:p>
    <w:p w14:paraId="4BBE374C" w14:textId="2B05AE57" w:rsidR="00D60E5E" w:rsidRPr="00ED0774" w:rsidRDefault="00D80AC9" w:rsidP="00B32728">
      <w:pPr>
        <w:pStyle w:val="10"/>
        <w:divId w:val="344793945"/>
        <w:rPr>
          <w:lang w:val="en-US"/>
        </w:rPr>
      </w:pPr>
      <w:r w:rsidRPr="00ED0774">
        <w:rPr>
          <w:rStyle w:val="affb"/>
        </w:rPr>
        <w:lastRenderedPageBreak/>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A05BED" w:rsidRPr="00ED0774">
        <w:rPr>
          <w:rStyle w:val="affb"/>
          <w:b w:val="0"/>
        </w:rPr>
        <w:t>,</w:t>
      </w:r>
      <w:r w:rsidR="00926681" w:rsidRPr="00ED0774">
        <w:rPr>
          <w:rStyle w:val="affb"/>
          <w:b w:val="0"/>
        </w:rPr>
        <w:t xml:space="preserve"> </w:t>
      </w:r>
      <w:r w:rsidR="00A05BED" w:rsidRPr="00ED0774">
        <w:rPr>
          <w:rStyle w:val="affb"/>
          <w:b w:val="0"/>
        </w:rPr>
        <w:t>диагностике</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1C0065" w:rsidRPr="00ED0774">
        <w:rPr>
          <w:rStyle w:val="affb"/>
          <w:b w:val="0"/>
        </w:rPr>
        <w:t>от</w:t>
      </w:r>
      <w:r w:rsidR="00926681" w:rsidRPr="00ED0774">
        <w:rPr>
          <w:rStyle w:val="affb"/>
          <w:b w:val="0"/>
        </w:rPr>
        <w:t xml:space="preserve"> </w:t>
      </w:r>
      <w:r w:rsidR="001C0065" w:rsidRPr="00ED0774">
        <w:rPr>
          <w:rStyle w:val="affb"/>
          <w:b w:val="0"/>
        </w:rPr>
        <w:t>ежедневного</w:t>
      </w:r>
      <w:r w:rsidR="00926681" w:rsidRPr="00ED0774">
        <w:rPr>
          <w:rStyle w:val="affb"/>
          <w:b w:val="0"/>
        </w:rPr>
        <w:t xml:space="preserve"> </w:t>
      </w:r>
      <w:r w:rsidR="001C0065" w:rsidRPr="00ED0774">
        <w:rPr>
          <w:rStyle w:val="affb"/>
          <w:b w:val="0"/>
        </w:rPr>
        <w:t>до</w:t>
      </w:r>
      <w:r w:rsidR="00926681" w:rsidRPr="00ED0774">
        <w:rPr>
          <w:rStyle w:val="affb"/>
          <w:b w:val="0"/>
        </w:rPr>
        <w:t xml:space="preserve"> </w:t>
      </w:r>
      <w:r w:rsidR="001C0065" w:rsidRPr="00ED0774">
        <w:rPr>
          <w:rStyle w:val="affb"/>
          <w:b w:val="0"/>
        </w:rPr>
        <w:t>ежемесячного</w:t>
      </w:r>
      <w:r w:rsidR="00926681" w:rsidRPr="00ED0774">
        <w:rPr>
          <w:rStyle w:val="affb"/>
          <w:b w:val="0"/>
        </w:rPr>
        <w:t xml:space="preserve"> </w:t>
      </w:r>
      <w:r w:rsidRPr="00ED0774">
        <w:t>выполнение</w:t>
      </w:r>
      <w:r w:rsidR="00926681" w:rsidRPr="00ED0774">
        <w:t xml:space="preserve"> </w:t>
      </w:r>
      <w:r w:rsidRPr="00ED0774">
        <w:t>общ</w:t>
      </w:r>
      <w:r w:rsidRPr="00ED0774">
        <w:rPr>
          <w:lang w:val="ru-RU"/>
        </w:rPr>
        <w:t>его</w:t>
      </w:r>
      <w:r w:rsidR="00926681" w:rsidRPr="00ED0774">
        <w:t xml:space="preserve"> </w:t>
      </w:r>
      <w:r w:rsidR="00504D03" w:rsidRPr="00ED0774">
        <w:t>(клиническ</w:t>
      </w:r>
      <w:r w:rsidR="00504D03" w:rsidRPr="00ED0774">
        <w:rPr>
          <w:lang w:val="ru-RU"/>
        </w:rPr>
        <w:t>ого</w:t>
      </w:r>
      <w:r w:rsidR="00504D03" w:rsidRPr="00ED0774">
        <w:t>) анализ</w:t>
      </w:r>
      <w:r w:rsidR="00504D03" w:rsidRPr="00ED0774">
        <w:rPr>
          <w:lang w:val="ru-RU"/>
        </w:rPr>
        <w:t>а</w:t>
      </w:r>
      <w:r w:rsidR="00504D03" w:rsidRPr="00ED0774">
        <w:t xml:space="preserve"> крови</w:t>
      </w:r>
      <w:r w:rsidR="00926681" w:rsidRPr="00ED0774">
        <w:t xml:space="preserve"> </w:t>
      </w:r>
      <w:r w:rsidR="00B32728" w:rsidRPr="00ED0774">
        <w:rPr>
          <w:lang w:val="ru-RU"/>
        </w:rPr>
        <w:t xml:space="preserve">развернутого </w:t>
      </w:r>
      <w:r w:rsidRPr="00ED0774">
        <w:t>с</w:t>
      </w:r>
      <w:r w:rsidR="00926681" w:rsidRPr="00ED0774">
        <w:t xml:space="preserve"> </w:t>
      </w:r>
      <w:r w:rsidRPr="00ED0774">
        <w:t>подсчетом</w:t>
      </w:r>
      <w:r w:rsidR="00926681" w:rsidRPr="00ED0774">
        <w:t xml:space="preserve"> </w:t>
      </w:r>
      <w:r w:rsidRPr="00ED0774">
        <w:t>лейкоцитарной</w:t>
      </w:r>
      <w:r w:rsidR="00926681" w:rsidRPr="00ED0774">
        <w:t xml:space="preserve"> </w:t>
      </w:r>
      <w:r w:rsidRPr="00ED0774">
        <w:t>формулы</w:t>
      </w:r>
      <w:r w:rsidR="00926681" w:rsidRPr="00ED0774">
        <w:t xml:space="preserve"> </w:t>
      </w:r>
      <w:r w:rsidRPr="00ED0774">
        <w:t>и</w:t>
      </w:r>
      <w:r w:rsidR="00926681" w:rsidRPr="00ED0774">
        <w:t xml:space="preserve"> </w:t>
      </w:r>
      <w:r w:rsidRPr="00ED0774">
        <w:t>определением</w:t>
      </w:r>
      <w:r w:rsidR="00926681" w:rsidRPr="00ED0774">
        <w:t xml:space="preserve"> </w:t>
      </w:r>
      <w:r w:rsidRPr="00ED0774">
        <w:t>числа</w:t>
      </w:r>
      <w:r w:rsidR="00926681" w:rsidRPr="00ED0774">
        <w:t xml:space="preserve"> </w:t>
      </w:r>
      <w:r w:rsidRPr="00ED0774">
        <w:t>тромбоцитов</w:t>
      </w:r>
      <w:r w:rsidR="00926681" w:rsidRPr="00ED0774">
        <w:t xml:space="preserve"> </w:t>
      </w:r>
      <w:r w:rsidR="00C76554" w:rsidRPr="00ED0774">
        <w:rPr>
          <w:rStyle w:val="affb"/>
          <w:b w:val="0"/>
        </w:rPr>
        <w:t>для</w:t>
      </w:r>
      <w:r w:rsidR="00926681" w:rsidRPr="00ED0774">
        <w:rPr>
          <w:rStyle w:val="affb"/>
          <w:b w:val="0"/>
        </w:rPr>
        <w:t xml:space="preserve"> </w:t>
      </w:r>
      <w:r w:rsidR="00C76554" w:rsidRPr="00ED0774">
        <w:rPr>
          <w:rStyle w:val="affb"/>
          <w:b w:val="0"/>
        </w:rPr>
        <w:t>определения</w:t>
      </w:r>
      <w:r w:rsidR="00926681" w:rsidRPr="00ED0774">
        <w:rPr>
          <w:rStyle w:val="affb"/>
          <w:b w:val="0"/>
        </w:rPr>
        <w:t xml:space="preserve"> </w:t>
      </w:r>
      <w:r w:rsidR="00C76554" w:rsidRPr="00ED0774">
        <w:rPr>
          <w:rStyle w:val="affb"/>
          <w:b w:val="0"/>
        </w:rPr>
        <w:t>дальнейшей</w:t>
      </w:r>
      <w:r w:rsidR="00926681" w:rsidRPr="00ED0774">
        <w:rPr>
          <w:rStyle w:val="affb"/>
          <w:b w:val="0"/>
        </w:rPr>
        <w:t xml:space="preserve"> </w:t>
      </w:r>
      <w:r w:rsidR="00C76554" w:rsidRPr="00ED0774">
        <w:rPr>
          <w:rStyle w:val="affb"/>
          <w:b w:val="0"/>
        </w:rPr>
        <w:t>тактики</w:t>
      </w:r>
      <w:r w:rsidR="00926681" w:rsidRPr="00ED0774">
        <w:rPr>
          <w:rStyle w:val="affb"/>
          <w:b w:val="0"/>
        </w:rPr>
        <w:t xml:space="preserve"> </w:t>
      </w:r>
      <w:r w:rsidR="00C76554" w:rsidRPr="00ED0774">
        <w:rPr>
          <w:rStyle w:val="affb"/>
          <w:b w:val="0"/>
        </w:rPr>
        <w:t>ведения</w:t>
      </w:r>
      <w:r w:rsidR="00926681" w:rsidRPr="00ED0774">
        <w:rPr>
          <w:rStyle w:val="affb"/>
          <w:b w:val="0"/>
        </w:rPr>
        <w:t xml:space="preserve"> </w:t>
      </w:r>
      <w:r w:rsidR="00C76554" w:rsidRPr="00ED0774">
        <w:rPr>
          <w:rStyle w:val="affb"/>
          <w:b w:val="0"/>
        </w:rPr>
        <w:t>пациента</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верификации</w:t>
      </w:r>
      <w:r w:rsidR="00926681" w:rsidRPr="00ED0774">
        <w:rPr>
          <w:rStyle w:val="affb"/>
          <w:b w:val="0"/>
        </w:rPr>
        <w:t xml:space="preserve"> </w:t>
      </w:r>
      <w:r w:rsidR="00C76554" w:rsidRPr="00ED0774">
        <w:rPr>
          <w:rStyle w:val="affb"/>
          <w:b w:val="0"/>
        </w:rPr>
        <w:t>диагноза</w:t>
      </w:r>
      <w:r w:rsidR="00926681" w:rsidRPr="00ED0774">
        <w:rPr>
          <w:rStyle w:val="affb"/>
          <w:b w:val="0"/>
        </w:rPr>
        <w:t xml:space="preserve"> </w:t>
      </w:r>
      <w:r w:rsidR="00F609CC"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plainTextFormattedCitation":"[1,2,7,8,17]","previouslyFormattedCitation":"[1,2,7,8,17]"},"properties":{"noteIndex":0},"schema":"https://github.com/citation-style-language/schema/raw/master/csl-citation.json"}</w:instrText>
      </w:r>
      <w:r w:rsidR="00F609CC" w:rsidRPr="00ED0774">
        <w:rPr>
          <w:rStyle w:val="affb"/>
          <w:b w:val="0"/>
        </w:rPr>
        <w:fldChar w:fldCharType="separate"/>
      </w:r>
      <w:r w:rsidR="00FB699C" w:rsidRPr="00ED0774">
        <w:rPr>
          <w:rStyle w:val="affb"/>
          <w:b w:val="0"/>
          <w:noProof/>
        </w:rPr>
        <w:t>[1,2,7,8,17]</w:t>
      </w:r>
      <w:r w:rsidR="00F609CC" w:rsidRPr="00ED0774">
        <w:rPr>
          <w:rStyle w:val="affb"/>
          <w:b w:val="0"/>
        </w:rPr>
        <w:fldChar w:fldCharType="end"/>
      </w:r>
      <w:r w:rsidRPr="00ED0774">
        <w:t>.</w:t>
      </w:r>
      <w:r w:rsidR="00A11EED" w:rsidRPr="00ED0774">
        <w:rPr>
          <w:lang w:val="en-US"/>
        </w:rPr>
        <w:t xml:space="preserve"> </w:t>
      </w:r>
    </w:p>
    <w:p w14:paraId="5B5C3287" w14:textId="264A4147"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005777" w:rsidRPr="00ED0774">
        <w:rPr>
          <w:rStyle w:val="affb"/>
        </w:rPr>
        <w:t>)</w:t>
      </w:r>
    </w:p>
    <w:p w14:paraId="7B0B4FAA" w14:textId="77777777" w:rsidR="00B02169" w:rsidRPr="00ED0774" w:rsidRDefault="00D80AC9" w:rsidP="00705E68">
      <w:pPr>
        <w:pStyle w:val="afd"/>
        <w:spacing w:beforeAutospacing="0" w:afterAutospacing="0" w:line="360" w:lineRule="auto"/>
        <w:ind w:firstLine="709"/>
        <w:contextualSpacing/>
        <w:divId w:val="344793945"/>
        <w:rPr>
          <w:rStyle w:val="affc"/>
        </w:rPr>
      </w:pPr>
      <w:r w:rsidRPr="00ED0774">
        <w:rPr>
          <w:rStyle w:val="affb"/>
        </w:rPr>
        <w:t>Комментари</w:t>
      </w:r>
      <w:r w:rsidR="00101ED7" w:rsidRPr="00ED0774">
        <w:rPr>
          <w:rStyle w:val="affb"/>
        </w:rPr>
        <w:t>й</w:t>
      </w:r>
      <w:r w:rsidRPr="00ED0774">
        <w:rPr>
          <w:rStyle w:val="affb"/>
        </w:rPr>
        <w:t>:</w:t>
      </w:r>
      <w:r w:rsidR="00926681" w:rsidRPr="00ED0774">
        <w:rPr>
          <w:rStyle w:val="affb"/>
        </w:rPr>
        <w:t xml:space="preserve"> </w:t>
      </w:r>
      <w:r w:rsidR="002370F8" w:rsidRPr="00ED0774">
        <w:rPr>
          <w:rStyle w:val="affc"/>
        </w:rPr>
        <w:t>к</w:t>
      </w:r>
      <w:r w:rsidRPr="00ED0774">
        <w:rPr>
          <w:rStyle w:val="affc"/>
        </w:rPr>
        <w:t>ак</w:t>
      </w:r>
      <w:r w:rsidR="00926681" w:rsidRPr="00ED0774">
        <w:rPr>
          <w:rStyle w:val="affc"/>
        </w:rPr>
        <w:t xml:space="preserve"> </w:t>
      </w:r>
      <w:r w:rsidRPr="00ED0774">
        <w:rPr>
          <w:rStyle w:val="affc"/>
        </w:rPr>
        <w:t>правило</w:t>
      </w:r>
      <w:r w:rsidR="0032552F" w:rsidRPr="00ED0774">
        <w:rPr>
          <w:rStyle w:val="affc"/>
        </w:rPr>
        <w:t>,</w:t>
      </w:r>
      <w:r w:rsidR="00926681" w:rsidRPr="00ED0774">
        <w:rPr>
          <w:rStyle w:val="affc"/>
        </w:rPr>
        <w:t xml:space="preserve"> </w:t>
      </w:r>
      <w:r w:rsidR="00A05BED" w:rsidRPr="00ED0774">
        <w:rPr>
          <w:rStyle w:val="affc"/>
        </w:rPr>
        <w:t>в</w:t>
      </w:r>
      <w:r w:rsidR="00926681" w:rsidRPr="00ED0774">
        <w:rPr>
          <w:rStyle w:val="affc"/>
        </w:rPr>
        <w:t xml:space="preserve"> </w:t>
      </w:r>
      <w:r w:rsidR="00A05BED" w:rsidRPr="00ED0774">
        <w:rPr>
          <w:rStyle w:val="affc"/>
        </w:rPr>
        <w:t>дебюте</w:t>
      </w:r>
      <w:r w:rsidR="00926681" w:rsidRPr="00ED0774">
        <w:rPr>
          <w:rStyle w:val="affc"/>
        </w:rPr>
        <w:t xml:space="preserve"> </w:t>
      </w:r>
      <w:r w:rsidR="00A05BED" w:rsidRPr="00ED0774">
        <w:rPr>
          <w:rStyle w:val="affc"/>
        </w:rPr>
        <w:t>ОМЛ</w:t>
      </w:r>
      <w:r w:rsidR="00926681" w:rsidRPr="00ED0774">
        <w:rPr>
          <w:rStyle w:val="affc"/>
        </w:rPr>
        <w:t xml:space="preserve"> </w:t>
      </w:r>
      <w:r w:rsidRPr="00ED0774">
        <w:rPr>
          <w:rStyle w:val="affc"/>
        </w:rPr>
        <w:t>выявляется</w:t>
      </w:r>
      <w:r w:rsidR="00926681" w:rsidRPr="00ED0774">
        <w:rPr>
          <w:rStyle w:val="affc"/>
        </w:rPr>
        <w:t xml:space="preserve"> </w:t>
      </w:r>
      <w:r w:rsidRPr="00ED0774">
        <w:rPr>
          <w:rStyle w:val="affc"/>
        </w:rPr>
        <w:t>нормохромная,</w:t>
      </w:r>
      <w:r w:rsidR="00926681" w:rsidRPr="00ED0774">
        <w:rPr>
          <w:rStyle w:val="affc"/>
        </w:rPr>
        <w:t xml:space="preserve"> </w:t>
      </w:r>
      <w:r w:rsidRPr="00ED0774">
        <w:rPr>
          <w:rStyle w:val="affc"/>
        </w:rPr>
        <w:t>нормоцитарная</w:t>
      </w:r>
      <w:r w:rsidR="00926681" w:rsidRPr="00ED0774">
        <w:rPr>
          <w:rStyle w:val="affc"/>
        </w:rPr>
        <w:t xml:space="preserve"> </w:t>
      </w:r>
      <w:r w:rsidRPr="00ED0774">
        <w:rPr>
          <w:rStyle w:val="affc"/>
        </w:rPr>
        <w:t>анемия</w:t>
      </w:r>
      <w:r w:rsidR="00926681" w:rsidRPr="00ED0774">
        <w:rPr>
          <w:rStyle w:val="affc"/>
        </w:rPr>
        <w:t xml:space="preserve"> </w:t>
      </w:r>
      <w:r w:rsidRPr="00ED0774">
        <w:rPr>
          <w:rStyle w:val="affc"/>
        </w:rPr>
        <w:t>различной</w:t>
      </w:r>
      <w:r w:rsidR="00926681" w:rsidRPr="00ED0774">
        <w:rPr>
          <w:rStyle w:val="affc"/>
        </w:rPr>
        <w:t xml:space="preserve"> </w:t>
      </w:r>
      <w:r w:rsidRPr="00ED0774">
        <w:rPr>
          <w:rStyle w:val="affc"/>
        </w:rPr>
        <w:t>степени</w:t>
      </w:r>
      <w:r w:rsidR="00926681" w:rsidRPr="00ED0774">
        <w:rPr>
          <w:rStyle w:val="affc"/>
        </w:rPr>
        <w:t xml:space="preserve"> </w:t>
      </w:r>
      <w:r w:rsidRPr="00ED0774">
        <w:rPr>
          <w:rStyle w:val="affc"/>
        </w:rPr>
        <w:t>тяжести.</w:t>
      </w:r>
      <w:r w:rsidR="00926681" w:rsidRPr="00ED0774">
        <w:rPr>
          <w:rStyle w:val="affc"/>
        </w:rPr>
        <w:t xml:space="preserve"> </w:t>
      </w:r>
      <w:r w:rsidRPr="00ED0774">
        <w:rPr>
          <w:rStyle w:val="affc"/>
        </w:rPr>
        <w:t>Количество</w:t>
      </w:r>
      <w:r w:rsidR="00926681" w:rsidRPr="00ED0774">
        <w:rPr>
          <w:rStyle w:val="affc"/>
        </w:rPr>
        <w:t xml:space="preserve"> </w:t>
      </w:r>
      <w:r w:rsidRPr="00ED0774">
        <w:rPr>
          <w:rStyle w:val="affc"/>
        </w:rPr>
        <w:t>ретикулоци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ределах</w:t>
      </w:r>
      <w:r w:rsidR="00926681" w:rsidRPr="00ED0774">
        <w:rPr>
          <w:rStyle w:val="affc"/>
        </w:rPr>
        <w:t xml:space="preserve"> </w:t>
      </w:r>
      <w:r w:rsidRPr="00ED0774">
        <w:rPr>
          <w:rStyle w:val="affc"/>
        </w:rPr>
        <w:t>нормы</w:t>
      </w:r>
      <w:r w:rsidR="00926681" w:rsidRPr="00ED0774">
        <w:rPr>
          <w:rStyle w:val="affc"/>
        </w:rPr>
        <w:t xml:space="preserve"> </w:t>
      </w:r>
      <w:r w:rsidRPr="00ED0774">
        <w:rPr>
          <w:rStyle w:val="affc"/>
        </w:rPr>
        <w:t>или</w:t>
      </w:r>
      <w:r w:rsidR="00926681" w:rsidRPr="00ED0774">
        <w:rPr>
          <w:rStyle w:val="affc"/>
        </w:rPr>
        <w:t xml:space="preserve"> </w:t>
      </w:r>
      <w:r w:rsidRPr="00ED0774">
        <w:rPr>
          <w:rStyle w:val="affc"/>
        </w:rPr>
        <w:t>снижено.</w:t>
      </w:r>
      <w:r w:rsidR="00926681" w:rsidRPr="00ED0774">
        <w:rPr>
          <w:rStyle w:val="affc"/>
        </w:rPr>
        <w:t xml:space="preserve"> </w:t>
      </w:r>
      <w:r w:rsidRPr="00ED0774">
        <w:rPr>
          <w:rStyle w:val="affc"/>
        </w:rPr>
        <w:t>Примерно</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75</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пациентов</w:t>
      </w:r>
      <w:r w:rsidR="00926681" w:rsidRPr="00ED0774">
        <w:rPr>
          <w:rStyle w:val="affc"/>
        </w:rPr>
        <w:t xml:space="preserve"> </w:t>
      </w:r>
      <w:r w:rsidRPr="00ED0774">
        <w:rPr>
          <w:rStyle w:val="affc"/>
        </w:rPr>
        <w:t>имеется</w:t>
      </w:r>
      <w:r w:rsidR="00926681" w:rsidRPr="00ED0774">
        <w:rPr>
          <w:rStyle w:val="affc"/>
        </w:rPr>
        <w:t xml:space="preserve"> </w:t>
      </w:r>
      <w:r w:rsidRPr="00ED0774">
        <w:rPr>
          <w:rStyle w:val="affc"/>
        </w:rPr>
        <w:t>тромбоцитопения.</w:t>
      </w:r>
      <w:r w:rsidR="00926681" w:rsidRPr="00ED0774">
        <w:rPr>
          <w:rStyle w:val="affc"/>
        </w:rPr>
        <w:t xml:space="preserve"> </w:t>
      </w:r>
      <w:r w:rsidRPr="00ED0774">
        <w:rPr>
          <w:rStyle w:val="affc"/>
        </w:rPr>
        <w:t>Средний</w:t>
      </w:r>
      <w:r w:rsidR="00926681" w:rsidRPr="00ED0774">
        <w:rPr>
          <w:rStyle w:val="affc"/>
        </w:rPr>
        <w:t xml:space="preserve"> </w:t>
      </w:r>
      <w:r w:rsidRPr="00ED0774">
        <w:rPr>
          <w:rStyle w:val="affc"/>
        </w:rPr>
        <w:t>уровень</w:t>
      </w:r>
      <w:r w:rsidR="00926681" w:rsidRPr="00ED0774">
        <w:rPr>
          <w:rStyle w:val="affc"/>
        </w:rPr>
        <w:t xml:space="preserve"> </w:t>
      </w:r>
      <w:r w:rsidRPr="00ED0774">
        <w:rPr>
          <w:rStyle w:val="affc"/>
        </w:rPr>
        <w:t>лейкоцитов</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этапе</w:t>
      </w:r>
      <w:r w:rsidR="00926681" w:rsidRPr="00ED0774">
        <w:rPr>
          <w:rStyle w:val="affc"/>
        </w:rPr>
        <w:t xml:space="preserve"> </w:t>
      </w:r>
      <w:r w:rsidRPr="00ED0774">
        <w:rPr>
          <w:rStyle w:val="affc"/>
        </w:rPr>
        <w:t>установления</w:t>
      </w:r>
      <w:r w:rsidR="00926681" w:rsidRPr="00ED0774">
        <w:rPr>
          <w:rStyle w:val="affc"/>
        </w:rPr>
        <w:t xml:space="preserve"> </w:t>
      </w:r>
      <w:r w:rsidRPr="00ED0774">
        <w:rPr>
          <w:rStyle w:val="affc"/>
        </w:rPr>
        <w:t>диагноза</w:t>
      </w:r>
      <w:r w:rsidR="00926681" w:rsidRPr="00ED0774">
        <w:rPr>
          <w:rStyle w:val="affc"/>
        </w:rPr>
        <w:t xml:space="preserve"> </w:t>
      </w:r>
      <w:r w:rsidR="007E2F4E" w:rsidRPr="00ED0774">
        <w:rPr>
          <w:rStyle w:val="affc"/>
        </w:rPr>
        <w:t>составляет</w:t>
      </w:r>
      <w:r w:rsidR="00926681" w:rsidRPr="00ED0774">
        <w:rPr>
          <w:rStyle w:val="affc"/>
        </w:rPr>
        <w:t xml:space="preserve"> </w:t>
      </w:r>
      <w:r w:rsidRPr="00ED0774">
        <w:rPr>
          <w:rStyle w:val="affc"/>
        </w:rPr>
        <w:t>около</w:t>
      </w:r>
      <w:r w:rsidR="00926681" w:rsidRPr="00ED0774">
        <w:rPr>
          <w:rStyle w:val="affc"/>
        </w:rPr>
        <w:t xml:space="preserve"> </w:t>
      </w:r>
      <w:r w:rsidRPr="00ED0774">
        <w:rPr>
          <w:rStyle w:val="affc"/>
        </w:rPr>
        <w:t>15</w:t>
      </w:r>
      <w:r w:rsidR="00926681" w:rsidRPr="00ED0774">
        <w:rPr>
          <w:rStyle w:val="affc"/>
        </w:rPr>
        <w:t xml:space="preserve"> </w:t>
      </w:r>
      <w:r w:rsidR="007E2F4E"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7E2F4E" w:rsidRPr="00ED0774">
        <w:rPr>
          <w:rStyle w:val="affc"/>
        </w:rPr>
        <w:t>;</w:t>
      </w:r>
      <w:r w:rsidR="00926681" w:rsidRPr="00ED0774">
        <w:rPr>
          <w:rStyle w:val="affc"/>
        </w:rPr>
        <w:t xml:space="preserve"> </w:t>
      </w:r>
      <w:r w:rsidRPr="00ED0774">
        <w:rPr>
          <w:rStyle w:val="affc"/>
        </w:rPr>
        <w:t>20</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пациентов</w:t>
      </w:r>
      <w:r w:rsidR="00926681" w:rsidRPr="00ED0774">
        <w:rPr>
          <w:rStyle w:val="affc"/>
        </w:rPr>
        <w:t xml:space="preserve"> </w:t>
      </w:r>
      <w:r w:rsidRPr="00ED0774">
        <w:rPr>
          <w:rStyle w:val="affc"/>
        </w:rPr>
        <w:t>имеют</w:t>
      </w:r>
      <w:r w:rsidR="00926681" w:rsidRPr="00ED0774">
        <w:rPr>
          <w:rStyle w:val="affc"/>
        </w:rPr>
        <w:t xml:space="preserve"> </w:t>
      </w:r>
      <w:r w:rsidRPr="00ED0774">
        <w:rPr>
          <w:rStyle w:val="affc"/>
        </w:rPr>
        <w:t>лейкоцитоз</w:t>
      </w:r>
      <w:r w:rsidR="00926681" w:rsidRPr="00ED0774">
        <w:rPr>
          <w:rStyle w:val="affc"/>
        </w:rPr>
        <w:t xml:space="preserve"> </w:t>
      </w:r>
      <w:r w:rsidR="007E2F4E" w:rsidRPr="00ED0774">
        <w:rPr>
          <w:rStyle w:val="affc"/>
        </w:rPr>
        <w:t>&gt;</w:t>
      </w:r>
      <w:r w:rsidRPr="00ED0774">
        <w:rPr>
          <w:rStyle w:val="affc"/>
        </w:rPr>
        <w:t>100</w:t>
      </w:r>
      <w:r w:rsidR="00926681" w:rsidRPr="00ED0774">
        <w:rPr>
          <w:rStyle w:val="affc"/>
        </w:rPr>
        <w:t xml:space="preserve"> </w:t>
      </w:r>
      <w:r w:rsidR="00101ED7" w:rsidRPr="00ED0774">
        <w:rPr>
          <w:rStyle w:val="affc"/>
        </w:rPr>
        <w:sym w:font="Symbol" w:char="F0B4"/>
      </w:r>
      <w:r w:rsidR="00926681" w:rsidRPr="00ED0774">
        <w:rPr>
          <w:rStyle w:val="affc"/>
        </w:rPr>
        <w:t xml:space="preserve"> </w:t>
      </w:r>
      <w:r w:rsidRPr="00ED0774">
        <w:rPr>
          <w:rStyle w:val="affc"/>
        </w:rPr>
        <w:t>10</w:t>
      </w:r>
      <w:r w:rsidR="002370F8" w:rsidRPr="00ED0774">
        <w:rPr>
          <w:rStyle w:val="affc"/>
          <w:vertAlign w:val="superscript"/>
        </w:rPr>
        <w:t>9</w:t>
      </w:r>
      <w:r w:rsidRPr="00ED0774">
        <w:rPr>
          <w:rStyle w:val="affc"/>
        </w:rPr>
        <w:t>/л</w:t>
      </w:r>
      <w:r w:rsidR="006D7680" w:rsidRPr="00ED0774">
        <w:rPr>
          <w:rStyle w:val="affc"/>
        </w:rPr>
        <w:t>.</w:t>
      </w:r>
      <w:r w:rsidR="00926681" w:rsidRPr="00ED0774">
        <w:rPr>
          <w:rStyle w:val="affc"/>
        </w:rPr>
        <w:t xml:space="preserve"> </w:t>
      </w:r>
    </w:p>
    <w:p w14:paraId="7BFC18CD" w14:textId="77777777" w:rsidR="006E5861" w:rsidRPr="00ED0774" w:rsidRDefault="00B02169" w:rsidP="00705E68">
      <w:pPr>
        <w:pStyle w:val="afd"/>
        <w:spacing w:beforeAutospacing="0" w:afterAutospacing="0" w:line="360" w:lineRule="auto"/>
        <w:ind w:firstLine="709"/>
        <w:contextualSpacing/>
        <w:divId w:val="344793945"/>
        <w:rPr>
          <w:i/>
          <w:iCs/>
        </w:rPr>
      </w:pPr>
      <w:r w:rsidRPr="00ED0774">
        <w:rPr>
          <w:rStyle w:val="affc"/>
        </w:rPr>
        <w:t>Подсчет</w:t>
      </w:r>
      <w:r w:rsidR="00926681" w:rsidRPr="00ED0774">
        <w:rPr>
          <w:rStyle w:val="affc"/>
        </w:rPr>
        <w:t xml:space="preserve"> </w:t>
      </w:r>
      <w:r w:rsidRPr="00ED0774">
        <w:rPr>
          <w:rStyle w:val="affc"/>
        </w:rPr>
        <w:t>лейкоцитарной</w:t>
      </w:r>
      <w:r w:rsidR="00926681" w:rsidRPr="00ED0774">
        <w:rPr>
          <w:rStyle w:val="affc"/>
        </w:rPr>
        <w:t xml:space="preserve"> </w:t>
      </w:r>
      <w:r w:rsidRPr="00ED0774">
        <w:rPr>
          <w:rStyle w:val="affc"/>
        </w:rPr>
        <w:t>формулы</w:t>
      </w:r>
      <w:r w:rsidR="00926681" w:rsidRPr="00ED0774">
        <w:rPr>
          <w:rStyle w:val="affc"/>
        </w:rPr>
        <w:t xml:space="preserve"> </w:t>
      </w:r>
      <w:r w:rsidRPr="00ED0774">
        <w:rPr>
          <w:rStyle w:val="affc"/>
        </w:rPr>
        <w:t>необходимо</w:t>
      </w:r>
      <w:r w:rsidR="00926681" w:rsidRPr="00ED0774">
        <w:rPr>
          <w:rStyle w:val="affc"/>
        </w:rPr>
        <w:t xml:space="preserve"> </w:t>
      </w:r>
      <w:r w:rsidRPr="00ED0774">
        <w:rPr>
          <w:rStyle w:val="affc"/>
        </w:rPr>
        <w:t>выполнять</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автоматическом</w:t>
      </w:r>
      <w:r w:rsidR="00926681" w:rsidRPr="00ED0774">
        <w:rPr>
          <w:rStyle w:val="affc"/>
        </w:rPr>
        <w:t xml:space="preserve"> </w:t>
      </w:r>
      <w:r w:rsidRPr="00ED0774">
        <w:rPr>
          <w:rStyle w:val="affc"/>
        </w:rPr>
        <w:t>анализаторе.</w:t>
      </w:r>
      <w:r w:rsidR="00926681" w:rsidRPr="00ED0774">
        <w:rPr>
          <w:rStyle w:val="affc"/>
        </w:rPr>
        <w:t xml:space="preserve"> </w:t>
      </w:r>
      <w:r w:rsidR="006D7680" w:rsidRPr="00ED0774">
        <w:rPr>
          <w:i/>
          <w:iCs/>
        </w:rPr>
        <w:t>Рекомендовано</w:t>
      </w:r>
      <w:r w:rsidR="00926681" w:rsidRPr="00ED0774">
        <w:rPr>
          <w:i/>
          <w:iCs/>
        </w:rPr>
        <w:t xml:space="preserve"> </w:t>
      </w:r>
      <w:r w:rsidR="006D7680" w:rsidRPr="00ED0774">
        <w:rPr>
          <w:i/>
          <w:iCs/>
        </w:rPr>
        <w:t>исследовать</w:t>
      </w:r>
      <w:r w:rsidR="00926681" w:rsidRPr="00ED0774">
        <w:rPr>
          <w:i/>
          <w:iCs/>
        </w:rPr>
        <w:t xml:space="preserve"> </w:t>
      </w:r>
      <w:r w:rsidR="006D7680" w:rsidRPr="00ED0774">
        <w:rPr>
          <w:i/>
          <w:iCs/>
        </w:rPr>
        <w:t>как</w:t>
      </w:r>
      <w:r w:rsidR="00926681" w:rsidRPr="00ED0774">
        <w:rPr>
          <w:i/>
          <w:iCs/>
        </w:rPr>
        <w:t xml:space="preserve"> </w:t>
      </w:r>
      <w:r w:rsidR="006D7680" w:rsidRPr="00ED0774">
        <w:rPr>
          <w:i/>
          <w:iCs/>
        </w:rPr>
        <w:t>минимум</w:t>
      </w:r>
      <w:r w:rsidR="00926681" w:rsidRPr="00ED0774">
        <w:rPr>
          <w:i/>
          <w:iCs/>
        </w:rPr>
        <w:t xml:space="preserve"> </w:t>
      </w:r>
      <w:r w:rsidR="006D7680" w:rsidRPr="00ED0774">
        <w:rPr>
          <w:i/>
          <w:iCs/>
        </w:rPr>
        <w:t>200</w:t>
      </w:r>
      <w:r w:rsidR="00926681" w:rsidRPr="00ED0774">
        <w:rPr>
          <w:i/>
          <w:iCs/>
        </w:rPr>
        <w:t xml:space="preserve"> </w:t>
      </w:r>
      <w:r w:rsidR="006D7680" w:rsidRPr="00ED0774">
        <w:rPr>
          <w:i/>
          <w:iCs/>
        </w:rPr>
        <w:t>лейкоцитов</w:t>
      </w:r>
      <w:r w:rsidR="00926681" w:rsidRPr="00ED0774">
        <w:rPr>
          <w:i/>
          <w:iCs/>
        </w:rPr>
        <w:t xml:space="preserve"> </w:t>
      </w:r>
      <w:r w:rsidR="006D7680" w:rsidRPr="00ED0774">
        <w:rPr>
          <w:i/>
          <w:iCs/>
        </w:rPr>
        <w:t>в</w:t>
      </w:r>
      <w:r w:rsidR="00926681" w:rsidRPr="00ED0774">
        <w:rPr>
          <w:i/>
          <w:iCs/>
        </w:rPr>
        <w:t xml:space="preserve"> </w:t>
      </w:r>
      <w:r w:rsidR="006D7680" w:rsidRPr="00ED0774">
        <w:rPr>
          <w:i/>
          <w:iCs/>
        </w:rPr>
        <w:t>мазке</w:t>
      </w:r>
      <w:r w:rsidR="00926681" w:rsidRPr="00ED0774">
        <w:rPr>
          <w:i/>
          <w:iCs/>
        </w:rPr>
        <w:t xml:space="preserve"> </w:t>
      </w:r>
      <w:r w:rsidR="006D7680" w:rsidRPr="00ED0774">
        <w:rPr>
          <w:i/>
          <w:iCs/>
        </w:rPr>
        <w:t>периферической</w:t>
      </w:r>
      <w:r w:rsidR="00926681" w:rsidRPr="00ED0774">
        <w:rPr>
          <w:i/>
          <w:iCs/>
        </w:rPr>
        <w:t xml:space="preserve"> </w:t>
      </w:r>
      <w:r w:rsidR="006D7680" w:rsidRPr="00ED0774">
        <w:rPr>
          <w:i/>
          <w:iCs/>
        </w:rPr>
        <w:t>крови.</w:t>
      </w:r>
    </w:p>
    <w:p w14:paraId="11506DFB" w14:textId="2851CCDF" w:rsidR="00E64C30" w:rsidRPr="00ED0774" w:rsidRDefault="00D80AC9" w:rsidP="00B32728">
      <w:pPr>
        <w:pStyle w:val="10"/>
        <w:divId w:val="344793945"/>
        <w:rPr>
          <w:lang w:val="en-US"/>
        </w:rPr>
      </w:pPr>
      <w:r w:rsidRPr="00ED0774">
        <w:rPr>
          <w:rStyle w:val="affb"/>
        </w:rPr>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установленном</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b/>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7E2F4E" w:rsidRPr="00ED0774">
        <w:rPr>
          <w:rStyle w:val="affb"/>
          <w:b w:val="0"/>
        </w:rPr>
        <w:t>от</w:t>
      </w:r>
      <w:r w:rsidR="00926681" w:rsidRPr="00ED0774">
        <w:rPr>
          <w:rStyle w:val="affb"/>
          <w:b w:val="0"/>
        </w:rPr>
        <w:t xml:space="preserve"> </w:t>
      </w:r>
      <w:r w:rsidR="00A05BED" w:rsidRPr="00ED0774">
        <w:rPr>
          <w:rStyle w:val="affb"/>
          <w:b w:val="0"/>
        </w:rPr>
        <w:t>1</w:t>
      </w:r>
      <w:r w:rsidR="007E2F4E" w:rsidRPr="00ED0774">
        <w:rPr>
          <w:rStyle w:val="affb"/>
          <w:b w:val="0"/>
        </w:rPr>
        <w:t>–</w:t>
      </w:r>
      <w:r w:rsidR="00A05BED" w:rsidRPr="00ED0774">
        <w:rPr>
          <w:rStyle w:val="affb"/>
          <w:b w:val="0"/>
        </w:rPr>
        <w:t>3</w:t>
      </w:r>
      <w:r w:rsidR="00926681" w:rsidRPr="00ED0774">
        <w:rPr>
          <w:rStyle w:val="affb"/>
          <w:b w:val="0"/>
        </w:rPr>
        <w:t xml:space="preserve"> </w:t>
      </w:r>
      <w:r w:rsidR="00A05BED" w:rsidRPr="00ED0774">
        <w:rPr>
          <w:rStyle w:val="affb"/>
          <w:b w:val="0"/>
        </w:rPr>
        <w:t>раз</w:t>
      </w:r>
      <w:r w:rsidR="00926681" w:rsidRPr="00ED0774">
        <w:rPr>
          <w:rStyle w:val="affb"/>
          <w:b w:val="0"/>
        </w:rPr>
        <w:t xml:space="preserve"> </w:t>
      </w:r>
      <w:r w:rsidR="00A05BED" w:rsidRPr="00ED0774">
        <w:rPr>
          <w:rStyle w:val="affb"/>
          <w:b w:val="0"/>
        </w:rPr>
        <w:t>неделю</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rPr>
          <w:rStyle w:val="affb"/>
          <w:b w:val="0"/>
        </w:rPr>
        <w:t xml:space="preserve"> </w:t>
      </w:r>
      <w:r w:rsidR="00E64C30" w:rsidRPr="00ED0774">
        <w:t>выполнить анализ крови биохимический общетерапевтический</w:t>
      </w:r>
      <w:r w:rsidR="00926681" w:rsidRPr="00ED0774">
        <w:t xml:space="preserve"> </w:t>
      </w:r>
      <w:r w:rsidRPr="00ED0774">
        <w:t>(общий</w:t>
      </w:r>
      <w:r w:rsidR="00926681" w:rsidRPr="00ED0774">
        <w:t xml:space="preserve"> </w:t>
      </w:r>
      <w:r w:rsidRPr="00ED0774">
        <w:t>белок,</w:t>
      </w:r>
      <w:r w:rsidR="00926681" w:rsidRPr="00ED0774">
        <w:t xml:space="preserve"> </w:t>
      </w:r>
      <w:r w:rsidRPr="00ED0774">
        <w:t>белковые</w:t>
      </w:r>
      <w:r w:rsidR="00926681" w:rsidRPr="00ED0774">
        <w:t xml:space="preserve"> </w:t>
      </w:r>
      <w:r w:rsidRPr="00ED0774">
        <w:t>фракции,</w:t>
      </w:r>
      <w:r w:rsidR="00926681" w:rsidRPr="00ED0774">
        <w:t xml:space="preserve"> </w:t>
      </w:r>
      <w:r w:rsidRPr="00ED0774">
        <w:t>мочевина,</w:t>
      </w:r>
      <w:r w:rsidR="00926681" w:rsidRPr="00ED0774">
        <w:t xml:space="preserve"> </w:t>
      </w:r>
      <w:r w:rsidRPr="00ED0774">
        <w:t>креатинин,</w:t>
      </w:r>
      <w:r w:rsidR="00926681" w:rsidRPr="00ED0774">
        <w:t xml:space="preserve"> </w:t>
      </w:r>
      <w:r w:rsidRPr="00ED0774">
        <w:t>билирубин,</w:t>
      </w:r>
      <w:r w:rsidR="00926681" w:rsidRPr="00ED0774">
        <w:t xml:space="preserve"> </w:t>
      </w:r>
      <w:r w:rsidR="007E2F4E" w:rsidRPr="00ED0774">
        <w:t>аланинаминотрансфераза,</w:t>
      </w:r>
      <w:r w:rsidR="00926681" w:rsidRPr="00ED0774">
        <w:t xml:space="preserve"> </w:t>
      </w:r>
      <w:r w:rsidR="007E2F4E" w:rsidRPr="00ED0774">
        <w:t>аспартатаминотрансфераза</w:t>
      </w:r>
      <w:r w:rsidR="009437C1" w:rsidRPr="00ED0774">
        <w:t>,</w:t>
      </w:r>
      <w:r w:rsidR="00926681" w:rsidRPr="00ED0774">
        <w:t xml:space="preserve"> </w:t>
      </w:r>
      <w:r w:rsidR="007E2F4E" w:rsidRPr="00ED0774">
        <w:t>лактатдегидрогеназа</w:t>
      </w:r>
      <w:r w:rsidRPr="00ED0774">
        <w:t>,</w:t>
      </w:r>
      <w:r w:rsidR="00926681" w:rsidRPr="00ED0774">
        <w:t xml:space="preserve"> </w:t>
      </w:r>
      <w:r w:rsidRPr="00ED0774">
        <w:t>магний,</w:t>
      </w:r>
      <w:r w:rsidR="00926681" w:rsidRPr="00ED0774">
        <w:t xml:space="preserve"> </w:t>
      </w:r>
      <w:r w:rsidRPr="00ED0774">
        <w:t>натрий,</w:t>
      </w:r>
      <w:r w:rsidR="00926681" w:rsidRPr="00ED0774">
        <w:t xml:space="preserve"> </w:t>
      </w:r>
      <w:r w:rsidRPr="00ED0774">
        <w:t>калий,</w:t>
      </w:r>
      <w:r w:rsidR="00926681" w:rsidRPr="00ED0774">
        <w:t xml:space="preserve"> </w:t>
      </w:r>
      <w:r w:rsidRPr="00ED0774">
        <w:t>кальций,</w:t>
      </w:r>
      <w:r w:rsidR="00926681" w:rsidRPr="00ED0774">
        <w:t xml:space="preserve"> </w:t>
      </w:r>
      <w:r w:rsidRPr="00ED0774">
        <w:t>глюкоза)</w:t>
      </w:r>
      <w:r w:rsidR="00926681" w:rsidRPr="00ED0774">
        <w:t xml:space="preserve"> </w:t>
      </w:r>
      <w:r w:rsidR="00C76554" w:rsidRPr="00ED0774">
        <w:t>для</w:t>
      </w:r>
      <w:r w:rsidR="00926681" w:rsidRPr="00ED0774">
        <w:t xml:space="preserve"> </w:t>
      </w:r>
      <w:r w:rsidR="00153BB9" w:rsidRPr="00ED0774">
        <w:t>диагностики</w:t>
      </w:r>
      <w:r w:rsidR="00926681" w:rsidRPr="00ED0774">
        <w:t xml:space="preserve"> </w:t>
      </w:r>
      <w:r w:rsidR="00153BB9" w:rsidRPr="00ED0774">
        <w:t>сопутствующей</w:t>
      </w:r>
      <w:r w:rsidR="00926681" w:rsidRPr="00ED0774">
        <w:t xml:space="preserve"> </w:t>
      </w:r>
      <w:r w:rsidR="00153BB9" w:rsidRPr="00ED0774">
        <w:t>патологии</w:t>
      </w:r>
      <w:r w:rsidR="00926681" w:rsidRPr="00ED0774">
        <w:t xml:space="preserve"> </w:t>
      </w:r>
      <w:r w:rsidR="00696F9E" w:rsidRPr="00ED0774">
        <w:t>(заболеваний</w:t>
      </w:r>
      <w:r w:rsidR="00CB0516" w:rsidRPr="00ED0774">
        <w:t>)</w:t>
      </w:r>
      <w:r w:rsidR="00926681" w:rsidRPr="00ED0774">
        <w:t xml:space="preserve"> </w:t>
      </w:r>
      <w:r w:rsidR="00153BB9" w:rsidRPr="00ED0774">
        <w:t>и</w:t>
      </w:r>
      <w:r w:rsidR="00926681" w:rsidRPr="00ED0774">
        <w:t xml:space="preserve"> </w:t>
      </w:r>
      <w:r w:rsidR="00153BB9" w:rsidRPr="00ED0774">
        <w:t>определения</w:t>
      </w:r>
      <w:r w:rsidR="00926681" w:rsidRPr="00ED0774">
        <w:t xml:space="preserve"> </w:t>
      </w:r>
      <w:r w:rsidR="00153BB9" w:rsidRPr="00ED0774">
        <w:t>тактики</w:t>
      </w:r>
      <w:r w:rsidR="00926681" w:rsidRPr="00ED0774">
        <w:t xml:space="preserve"> </w:t>
      </w:r>
      <w:r w:rsidR="00153BB9" w:rsidRPr="00ED0774">
        <w:t>сопроводительной</w:t>
      </w:r>
      <w:r w:rsidR="00926681" w:rsidRPr="00ED0774">
        <w:t xml:space="preserve"> </w:t>
      </w:r>
      <w:r w:rsidR="00153BB9" w:rsidRPr="00ED0774">
        <w:t>терапии</w:t>
      </w:r>
      <w:r w:rsidR="00926681" w:rsidRPr="00ED0774">
        <w:t xml:space="preserve"> </w:t>
      </w:r>
      <w:r w:rsidR="00CF2C3B"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plainTextFormattedCitation":"[1,2,7,8,17]","previouslyFormattedCitation":"[1,2,7,8,17]"},"properties":{"noteIndex":0},"schema":"https://github.com/citation-style-language/schema/raw/master/csl-citation.json"}</w:instrText>
      </w:r>
      <w:r w:rsidR="00CF2C3B" w:rsidRPr="00ED0774">
        <w:rPr>
          <w:rStyle w:val="affb"/>
          <w:b w:val="0"/>
        </w:rPr>
        <w:fldChar w:fldCharType="separate"/>
      </w:r>
      <w:r w:rsidR="00FB699C" w:rsidRPr="00ED0774">
        <w:rPr>
          <w:rStyle w:val="affb"/>
          <w:b w:val="0"/>
          <w:noProof/>
        </w:rPr>
        <w:t>[1,2,7,8,17]</w:t>
      </w:r>
      <w:r w:rsidR="00CF2C3B" w:rsidRPr="00ED0774">
        <w:rPr>
          <w:rStyle w:val="affb"/>
          <w:b w:val="0"/>
        </w:rPr>
        <w:fldChar w:fldCharType="end"/>
      </w:r>
      <w:r w:rsidRPr="00ED0774">
        <w:t>.</w:t>
      </w:r>
      <w:r w:rsidR="00A11EED" w:rsidRPr="00ED0774">
        <w:rPr>
          <w:lang w:val="en-US"/>
        </w:rPr>
        <w:t xml:space="preserve"> </w:t>
      </w:r>
    </w:p>
    <w:p w14:paraId="5BF7662D" w14:textId="77777777" w:rsidR="003D7A3A" w:rsidRDefault="00101ED7" w:rsidP="003D7A3A">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005777" w:rsidRPr="00ED0774">
        <w:rPr>
          <w:rStyle w:val="affb"/>
        </w:rPr>
        <w:t>)</w:t>
      </w:r>
      <w:r w:rsidR="003D7A3A">
        <w:rPr>
          <w:rStyle w:val="affb"/>
        </w:rPr>
        <w:t xml:space="preserve"> </w:t>
      </w:r>
    </w:p>
    <w:p w14:paraId="3FB84D6C" w14:textId="3D17BC4B" w:rsidR="003D7A3A" w:rsidRPr="002B4EF9" w:rsidRDefault="003D7A3A" w:rsidP="002B4EF9">
      <w:pPr>
        <w:pStyle w:val="afff6"/>
        <w:ind w:firstLine="709"/>
        <w:divId w:val="344793945"/>
        <w:rPr>
          <w:rStyle w:val="affb"/>
          <w:color w:val="000000" w:themeColor="text1"/>
        </w:rPr>
      </w:pPr>
      <w:r w:rsidRPr="002B4EF9">
        <w:rPr>
          <w:rStyle w:val="affb"/>
          <w:i/>
          <w:color w:val="000000" w:themeColor="text1"/>
        </w:rPr>
        <w:t>Комментарии:</w:t>
      </w:r>
      <w:r w:rsidRPr="002B4EF9">
        <w:rPr>
          <w:rStyle w:val="affb"/>
          <w:b w:val="0"/>
          <w:i/>
          <w:color w:val="000000" w:themeColor="text1"/>
        </w:rPr>
        <w:t xml:space="preserve"> дополнительно при наличии показаний на любом этапе диагностики и лечения ОПЛ могут исследоваться другие показатели крови: определение </w:t>
      </w:r>
      <w:r w:rsidRPr="002B4EF9">
        <w:rPr>
          <w:i/>
          <w:color w:val="000000" w:themeColor="text1"/>
        </w:rPr>
        <w:t>изоферментов щелочной фосфатазы в крови, панкреатической амилазы в крови, соотношения белковых фракций методом электрофореза, железа сыворотки крови, трансферрина сыворотки крови, уровня иммуноглобулинов в крови, уровня эритропоэтина крови, уровня парапротеинов в крови, уровня кальцитонина в крови, тропонинов I, T в крови, прокальцитонина в крови, фолиевой кислоты в сыворотке крови фолиевой кислоты в эритроцитах, исследование функции нефронов по клиренсу креатинина (проба Реберга), тесты тубулярной реабсорбции, и другие.</w:t>
      </w:r>
    </w:p>
    <w:p w14:paraId="415BB983" w14:textId="37DFAB6D" w:rsidR="00E64C30" w:rsidRPr="00ED0774" w:rsidRDefault="00D80AC9" w:rsidP="00B32728">
      <w:pPr>
        <w:pStyle w:val="10"/>
        <w:divId w:val="344793945"/>
        <w:rPr>
          <w:lang w:val="en-US"/>
        </w:rPr>
      </w:pPr>
      <w:r w:rsidRPr="00ED0774">
        <w:rPr>
          <w:rStyle w:val="affb"/>
        </w:rPr>
        <w:lastRenderedPageBreak/>
        <w:t>Рекомендуется</w:t>
      </w:r>
      <w:r w:rsidR="00926681" w:rsidRPr="00ED0774">
        <w:rPr>
          <w:rStyle w:val="affb"/>
        </w:rPr>
        <w:t xml:space="preserve"> </w:t>
      </w:r>
      <w:r w:rsidR="00C76554" w:rsidRPr="00ED0774">
        <w:rPr>
          <w:rStyle w:val="affb"/>
          <w:b w:val="0"/>
        </w:rPr>
        <w:t>всем</w:t>
      </w:r>
      <w:r w:rsidR="00926681" w:rsidRPr="00ED0774">
        <w:rPr>
          <w:rStyle w:val="affb"/>
          <w:b w:val="0"/>
        </w:rPr>
        <w:t xml:space="preserve"> </w:t>
      </w:r>
      <w:r w:rsidR="00C76554" w:rsidRPr="00ED0774">
        <w:rPr>
          <w:rStyle w:val="affb"/>
          <w:b w:val="0"/>
        </w:rPr>
        <w:t>пациентам</w:t>
      </w:r>
      <w:r w:rsidR="00926681" w:rsidRPr="00ED0774">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подозрении</w:t>
      </w:r>
      <w:r w:rsidR="00926681" w:rsidRPr="00ED0774">
        <w:rPr>
          <w:rStyle w:val="affb"/>
          <w:b w:val="0"/>
        </w:rPr>
        <w:t xml:space="preserve"> </w:t>
      </w:r>
      <w:r w:rsidR="00C76554" w:rsidRPr="00ED0774">
        <w:rPr>
          <w:rStyle w:val="affb"/>
          <w:b w:val="0"/>
        </w:rPr>
        <w:t>и</w:t>
      </w:r>
      <w:r w:rsidR="00926681" w:rsidRPr="00ED0774">
        <w:rPr>
          <w:rStyle w:val="affb"/>
          <w:b w:val="0"/>
        </w:rPr>
        <w:t xml:space="preserve"> </w:t>
      </w:r>
      <w:r w:rsidR="00C76554" w:rsidRPr="00ED0774">
        <w:rPr>
          <w:rStyle w:val="affb"/>
          <w:b w:val="0"/>
        </w:rPr>
        <w:t>при</w:t>
      </w:r>
      <w:r w:rsidR="00926681" w:rsidRPr="00ED0774">
        <w:rPr>
          <w:rStyle w:val="affb"/>
          <w:b w:val="0"/>
        </w:rPr>
        <w:t xml:space="preserve"> </w:t>
      </w:r>
      <w:r w:rsidR="00C76554" w:rsidRPr="00ED0774">
        <w:rPr>
          <w:rStyle w:val="affb"/>
          <w:b w:val="0"/>
        </w:rPr>
        <w:t>установленном</w:t>
      </w:r>
      <w:r w:rsidR="00926681" w:rsidRPr="00ED0774">
        <w:rPr>
          <w:rStyle w:val="affb"/>
        </w:rPr>
        <w:t xml:space="preserve"> </w:t>
      </w:r>
      <w:r w:rsidR="00C76554"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affb"/>
          <w:b w:val="0"/>
        </w:rPr>
        <w:t>терапии</w:t>
      </w:r>
      <w:r w:rsidR="00926681" w:rsidRPr="00ED0774">
        <w:rPr>
          <w:rStyle w:val="affb"/>
          <w:b w:val="0"/>
        </w:rPr>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A05BED" w:rsidRPr="00ED0774">
        <w:rPr>
          <w:rStyle w:val="affb"/>
          <w:b w:val="0"/>
        </w:rPr>
        <w:t>от</w:t>
      </w:r>
      <w:r w:rsidR="00926681" w:rsidRPr="00ED0774">
        <w:rPr>
          <w:rStyle w:val="affb"/>
          <w:b w:val="0"/>
        </w:rPr>
        <w:t xml:space="preserve"> </w:t>
      </w:r>
      <w:r w:rsidR="00A05BED" w:rsidRPr="00ED0774">
        <w:rPr>
          <w:rStyle w:val="affb"/>
          <w:b w:val="0"/>
        </w:rPr>
        <w:t>1</w:t>
      </w:r>
      <w:r w:rsidR="007E2F4E" w:rsidRPr="00ED0774">
        <w:rPr>
          <w:rStyle w:val="affb"/>
          <w:b w:val="0"/>
        </w:rPr>
        <w:t>–</w:t>
      </w:r>
      <w:r w:rsidR="00A05BED" w:rsidRPr="00ED0774">
        <w:rPr>
          <w:rStyle w:val="affb"/>
          <w:b w:val="0"/>
        </w:rPr>
        <w:t>2</w:t>
      </w:r>
      <w:r w:rsidR="00926681" w:rsidRPr="00ED0774">
        <w:rPr>
          <w:rStyle w:val="affb"/>
          <w:b w:val="0"/>
        </w:rPr>
        <w:t xml:space="preserve"> </w:t>
      </w:r>
      <w:r w:rsidR="00A05BED" w:rsidRPr="00ED0774">
        <w:rPr>
          <w:rStyle w:val="affb"/>
          <w:b w:val="0"/>
        </w:rPr>
        <w:t>раз</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неделю</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t xml:space="preserve"> </w:t>
      </w:r>
      <w:r w:rsidR="00BD6D7D" w:rsidRPr="00ED0774">
        <w:t>выполн</w:t>
      </w:r>
      <w:r w:rsidR="007E2F4E" w:rsidRPr="00ED0774">
        <w:t>я</w:t>
      </w:r>
      <w:r w:rsidR="00BD6D7D" w:rsidRPr="00ED0774">
        <w:t>ть</w:t>
      </w:r>
      <w:r w:rsidR="00926681" w:rsidRPr="00ED0774">
        <w:t xml:space="preserve"> </w:t>
      </w:r>
      <w:r w:rsidR="00504D03" w:rsidRPr="00ED0774">
        <w:t>коагулограмм</w:t>
      </w:r>
      <w:r w:rsidR="00504D03" w:rsidRPr="00ED0774">
        <w:rPr>
          <w:lang w:val="ru-RU"/>
        </w:rPr>
        <w:t>у</w:t>
      </w:r>
      <w:r w:rsidR="00504D03" w:rsidRPr="00ED0774">
        <w:t xml:space="preserve"> (ориентировочное исследование системы гемостаза)</w:t>
      </w:r>
      <w:r w:rsidR="00504D03" w:rsidRPr="00ED0774" w:rsidDel="00504D03">
        <w:t xml:space="preserve"> </w:t>
      </w:r>
      <w:r w:rsidR="00BD6D7D" w:rsidRPr="00ED0774">
        <w:t>(</w:t>
      </w:r>
      <w:r w:rsidR="007E2F4E" w:rsidRPr="00ED0774">
        <w:t>активированное</w:t>
      </w:r>
      <w:r w:rsidR="00926681" w:rsidRPr="00ED0774">
        <w:t xml:space="preserve"> </w:t>
      </w:r>
      <w:r w:rsidR="007E2F4E" w:rsidRPr="00ED0774">
        <w:t>частичное</w:t>
      </w:r>
      <w:r w:rsidR="00926681" w:rsidRPr="00ED0774">
        <w:t xml:space="preserve"> </w:t>
      </w:r>
      <w:r w:rsidR="007E2F4E" w:rsidRPr="00ED0774">
        <w:t>тромбопластиновое</w:t>
      </w:r>
      <w:r w:rsidR="00926681" w:rsidRPr="00ED0774">
        <w:t xml:space="preserve"> </w:t>
      </w:r>
      <w:r w:rsidR="007E2F4E" w:rsidRPr="00ED0774">
        <w:t>время</w:t>
      </w:r>
      <w:r w:rsidR="00BD6D7D" w:rsidRPr="00ED0774">
        <w:t>,</w:t>
      </w:r>
      <w:r w:rsidR="00926681" w:rsidRPr="00ED0774">
        <w:t xml:space="preserve"> </w:t>
      </w:r>
      <w:r w:rsidR="002B5060" w:rsidRPr="00ED0774">
        <w:t>протромбиновое</w:t>
      </w:r>
      <w:r w:rsidR="00926681" w:rsidRPr="00ED0774">
        <w:t xml:space="preserve"> </w:t>
      </w:r>
      <w:r w:rsidR="00E64C30" w:rsidRPr="00ED0774">
        <w:t>(тромбопластиновое)</w:t>
      </w:r>
      <w:r w:rsidR="00926681" w:rsidRPr="00ED0774">
        <w:t xml:space="preserve"> </w:t>
      </w:r>
      <w:r w:rsidR="002B5060" w:rsidRPr="00ED0774">
        <w:t>время</w:t>
      </w:r>
      <w:r w:rsidR="00E64C30" w:rsidRPr="00ED0774">
        <w:t xml:space="preserve"> в крови или в плазме</w:t>
      </w:r>
      <w:r w:rsidR="00BD6D7D" w:rsidRPr="00ED0774">
        <w:t>,</w:t>
      </w:r>
      <w:r w:rsidR="00926681" w:rsidRPr="00ED0774">
        <w:t xml:space="preserve"> </w:t>
      </w:r>
      <w:r w:rsidR="00BD6D7D" w:rsidRPr="00ED0774">
        <w:t>тромбиновое</w:t>
      </w:r>
      <w:r w:rsidR="00926681" w:rsidRPr="00ED0774">
        <w:t xml:space="preserve"> </w:t>
      </w:r>
      <w:r w:rsidR="00BD6D7D" w:rsidRPr="00ED0774">
        <w:t>время</w:t>
      </w:r>
      <w:r w:rsidR="00E64C30" w:rsidRPr="00ED0774">
        <w:t xml:space="preserve"> в крови</w:t>
      </w:r>
      <w:r w:rsidR="00BD6D7D" w:rsidRPr="00ED0774">
        <w:t>,</w:t>
      </w:r>
      <w:r w:rsidR="00926681" w:rsidRPr="00ED0774">
        <w:t xml:space="preserve"> </w:t>
      </w:r>
      <w:r w:rsidR="00E64C30" w:rsidRPr="00ED0774">
        <w:t>исследование уровня</w:t>
      </w:r>
      <w:r w:rsidR="00926681" w:rsidRPr="00ED0774">
        <w:t xml:space="preserve"> </w:t>
      </w:r>
      <w:r w:rsidR="00BD6D7D" w:rsidRPr="00ED0774">
        <w:t>фибриноген</w:t>
      </w:r>
      <w:r w:rsidR="00E64C30" w:rsidRPr="00ED0774">
        <w:t xml:space="preserve"> в крови</w:t>
      </w:r>
      <w:r w:rsidR="00BD6D7D" w:rsidRPr="00ED0774">
        <w:t>)</w:t>
      </w:r>
      <w:r w:rsidR="00926681" w:rsidRPr="00ED0774">
        <w:rPr>
          <w:b/>
        </w:rPr>
        <w:t xml:space="preserve"> </w:t>
      </w:r>
      <w:r w:rsidR="002E20C3" w:rsidRPr="00ED0774">
        <w:rPr>
          <w:bCs/>
        </w:rPr>
        <w:t>для</w:t>
      </w:r>
      <w:r w:rsidR="00926681" w:rsidRPr="00ED0774">
        <w:rPr>
          <w:bCs/>
        </w:rPr>
        <w:t xml:space="preserve"> </w:t>
      </w:r>
      <w:r w:rsidR="002E20C3" w:rsidRPr="00ED0774">
        <w:rPr>
          <w:bCs/>
        </w:rPr>
        <w:t>диагностики</w:t>
      </w:r>
      <w:r w:rsidR="00926681" w:rsidRPr="00ED0774">
        <w:rPr>
          <w:bCs/>
        </w:rPr>
        <w:t xml:space="preserve"> </w:t>
      </w:r>
      <w:r w:rsidR="002E20C3" w:rsidRPr="00ED0774">
        <w:rPr>
          <w:bCs/>
        </w:rPr>
        <w:t>сопутств</w:t>
      </w:r>
      <w:r w:rsidR="00043ABF" w:rsidRPr="00ED0774">
        <w:rPr>
          <w:bCs/>
        </w:rPr>
        <w:t>ующей</w:t>
      </w:r>
      <w:r w:rsidR="00926681" w:rsidRPr="00ED0774">
        <w:rPr>
          <w:bCs/>
        </w:rPr>
        <w:t xml:space="preserve"> </w:t>
      </w:r>
      <w:r w:rsidR="00043ABF" w:rsidRPr="00ED0774">
        <w:rPr>
          <w:bCs/>
        </w:rPr>
        <w:t>патологии</w:t>
      </w:r>
      <w:r w:rsidR="00926681" w:rsidRPr="00ED0774">
        <w:rPr>
          <w:bCs/>
        </w:rPr>
        <w:t xml:space="preserve"> </w:t>
      </w:r>
      <w:r w:rsidR="00043ABF" w:rsidRPr="00ED0774">
        <w:rPr>
          <w:bCs/>
        </w:rPr>
        <w:t>и</w:t>
      </w:r>
      <w:r w:rsidR="00926681" w:rsidRPr="00ED0774">
        <w:rPr>
          <w:bCs/>
        </w:rPr>
        <w:t xml:space="preserve"> </w:t>
      </w:r>
      <w:r w:rsidR="00043ABF" w:rsidRPr="00ED0774">
        <w:rPr>
          <w:bCs/>
        </w:rPr>
        <w:t>осложнений,</w:t>
      </w:r>
      <w:r w:rsidR="00926681" w:rsidRPr="00ED0774">
        <w:rPr>
          <w:bCs/>
        </w:rPr>
        <w:t xml:space="preserve"> </w:t>
      </w:r>
      <w:r w:rsidR="00043ABF" w:rsidRPr="00ED0774">
        <w:rPr>
          <w:bCs/>
        </w:rPr>
        <w:t>а</w:t>
      </w:r>
      <w:r w:rsidR="00926681" w:rsidRPr="00ED0774">
        <w:rPr>
          <w:bCs/>
        </w:rPr>
        <w:t xml:space="preserve"> </w:t>
      </w:r>
      <w:r w:rsidR="00043ABF" w:rsidRPr="00ED0774">
        <w:rPr>
          <w:bCs/>
        </w:rPr>
        <w:t>также</w:t>
      </w:r>
      <w:r w:rsidR="00926681" w:rsidRPr="00ED0774">
        <w:rPr>
          <w:bCs/>
        </w:rPr>
        <w:t xml:space="preserve"> </w:t>
      </w:r>
      <w:r w:rsidR="002370F8" w:rsidRPr="00ED0774">
        <w:rPr>
          <w:rStyle w:val="affb"/>
          <w:b w:val="0"/>
        </w:rPr>
        <w:t>определения</w:t>
      </w:r>
      <w:r w:rsidR="00926681" w:rsidRPr="00ED0774">
        <w:rPr>
          <w:rStyle w:val="affb"/>
          <w:b w:val="0"/>
        </w:rPr>
        <w:t xml:space="preserve"> </w:t>
      </w:r>
      <w:r w:rsidR="002370F8" w:rsidRPr="00ED0774">
        <w:rPr>
          <w:rStyle w:val="affb"/>
          <w:b w:val="0"/>
        </w:rPr>
        <w:t>тактики</w:t>
      </w:r>
      <w:r w:rsidR="00926681" w:rsidRPr="00ED0774">
        <w:rPr>
          <w:rStyle w:val="affb"/>
          <w:b w:val="0"/>
        </w:rPr>
        <w:t xml:space="preserve"> </w:t>
      </w:r>
      <w:r w:rsidR="00043ABF" w:rsidRPr="00ED0774">
        <w:rPr>
          <w:rStyle w:val="affb"/>
          <w:b w:val="0"/>
        </w:rPr>
        <w:t>сопроводительной</w:t>
      </w:r>
      <w:r w:rsidR="00926681" w:rsidRPr="00ED0774">
        <w:rPr>
          <w:rStyle w:val="affb"/>
          <w:b w:val="0"/>
        </w:rPr>
        <w:t xml:space="preserve"> </w:t>
      </w:r>
      <w:r w:rsidR="00043ABF" w:rsidRPr="00ED0774">
        <w:rPr>
          <w:rStyle w:val="affb"/>
          <w:b w:val="0"/>
        </w:rPr>
        <w:t>терапии</w:t>
      </w:r>
      <w:r w:rsidR="00926681" w:rsidRPr="00ED0774">
        <w:rPr>
          <w:rStyle w:val="affb"/>
          <w:b w:val="0"/>
        </w:rPr>
        <w:t xml:space="preserve"> </w:t>
      </w:r>
      <w:r w:rsidR="00BD6D7D" w:rsidRPr="00ED0774">
        <w:fldChar w:fldCharType="begin" w:fldLock="1"/>
      </w:r>
      <w:r w:rsidR="0035178E">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2","issue":"17","issued":{"date-parts":[["2009"]]},"page":"3911-3917","title":"Venous thromboembolism in patients with acute leukemia: Incidence, risk factors, and effect on survival","type":"article-journal","volume":"113"},"uris":["http://www.mendeley.com/documents/?uuid=b53c8ec8-1f69-3994-b4b4-099a74477279"]},{"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8]","plainTextFormattedCitation":"[1,7,18]","previouslyFormattedCitation":"[1,7,18]"},"properties":{"noteIndex":0},"schema":"https://github.com/citation-style-language/schema/raw/master/csl-citation.json"}</w:instrText>
      </w:r>
      <w:r w:rsidR="00BD6D7D" w:rsidRPr="00ED0774">
        <w:fldChar w:fldCharType="separate"/>
      </w:r>
      <w:r w:rsidR="00FB699C" w:rsidRPr="00ED0774">
        <w:rPr>
          <w:noProof/>
        </w:rPr>
        <w:t>[1,7,18]</w:t>
      </w:r>
      <w:r w:rsidR="00BD6D7D" w:rsidRPr="00ED0774">
        <w:fldChar w:fldCharType="end"/>
      </w:r>
      <w:r w:rsidRPr="00ED0774">
        <w:t>.</w:t>
      </w:r>
      <w:r w:rsidR="00A11EED" w:rsidRPr="00ED0774">
        <w:rPr>
          <w:lang w:val="en-US"/>
        </w:rPr>
        <w:t xml:space="preserve"> </w:t>
      </w:r>
    </w:p>
    <w:p w14:paraId="509D3107" w14:textId="77777777" w:rsidR="001D7257" w:rsidRDefault="00101ED7" w:rsidP="001D7257">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986D6A" w:rsidRPr="00ED0774">
        <w:rPr>
          <w:rStyle w:val="affb"/>
        </w:rPr>
        <w:t>)</w:t>
      </w:r>
      <w:r w:rsidR="001D7257">
        <w:rPr>
          <w:rStyle w:val="affb"/>
        </w:rPr>
        <w:t xml:space="preserve"> </w:t>
      </w:r>
    </w:p>
    <w:p w14:paraId="067A3D9A" w14:textId="396EBD0C" w:rsidR="001D7257" w:rsidRPr="002B4EF9" w:rsidRDefault="001D7257" w:rsidP="002B4EF9">
      <w:pPr>
        <w:pStyle w:val="afd"/>
        <w:spacing w:beforeAutospacing="0" w:afterAutospacing="0" w:line="360" w:lineRule="auto"/>
        <w:ind w:firstLine="709"/>
        <w:contextualSpacing/>
        <w:divId w:val="344793945"/>
        <w:rPr>
          <w:rStyle w:val="affb"/>
          <w:b w:val="0"/>
          <w:bCs w:val="0"/>
          <w:color w:val="000000" w:themeColor="text1"/>
        </w:rPr>
      </w:pPr>
      <w:r w:rsidRPr="002B4EF9">
        <w:rPr>
          <w:rStyle w:val="affb"/>
          <w:color w:val="000000" w:themeColor="text1"/>
        </w:rPr>
        <w:t xml:space="preserve">Комментарии: </w:t>
      </w:r>
      <w:r w:rsidRPr="002B4EF9">
        <w:rPr>
          <w:rStyle w:val="affb"/>
          <w:b w:val="0"/>
          <w:i/>
          <w:color w:val="000000" w:themeColor="text1"/>
        </w:rPr>
        <w:t>п</w:t>
      </w:r>
      <w:r w:rsidRPr="002B4EF9">
        <w:rPr>
          <w:i/>
          <w:color w:val="000000" w:themeColor="text1"/>
        </w:rPr>
        <w:t xml:space="preserve">ри наличии показаний исследуются другие параметры коагуляции (исследование уровня продуктов паракоагуляции в крови, протеина C в крови, протеина S в крови, антитромбина </w:t>
      </w:r>
      <w:r w:rsidRPr="002B4EF9">
        <w:rPr>
          <w:i/>
          <w:color w:val="000000" w:themeColor="text1"/>
          <w:lang w:val="en-US"/>
        </w:rPr>
        <w:t>III</w:t>
      </w:r>
      <w:r w:rsidRPr="002B4EF9">
        <w:rPr>
          <w:i/>
          <w:color w:val="000000" w:themeColor="text1"/>
        </w:rPr>
        <w:t>, и другие).</w:t>
      </w:r>
    </w:p>
    <w:p w14:paraId="5923EDDB" w14:textId="21E09842" w:rsidR="00B61518" w:rsidRPr="00ED0774" w:rsidRDefault="00D80AC9" w:rsidP="00B32728">
      <w:pPr>
        <w:pStyle w:val="10"/>
        <w:divId w:val="344793945"/>
      </w:pPr>
      <w:r w:rsidRPr="00ED0774">
        <w:rPr>
          <w:rStyle w:val="affb"/>
        </w:rPr>
        <w:t>Рекомендуется</w:t>
      </w:r>
      <w:r w:rsidR="00926681" w:rsidRPr="00ED0774">
        <w:t xml:space="preserve"> </w:t>
      </w:r>
      <w:r w:rsidR="00AB2D87" w:rsidRPr="00ED0774">
        <w:rPr>
          <w:rStyle w:val="affb"/>
          <w:b w:val="0"/>
        </w:rPr>
        <w:t>всем</w:t>
      </w:r>
      <w:r w:rsidR="00926681" w:rsidRPr="00ED0774">
        <w:rPr>
          <w:rStyle w:val="affb"/>
          <w:b w:val="0"/>
        </w:rPr>
        <w:t xml:space="preserve"> </w:t>
      </w:r>
      <w:r w:rsidR="00AB2D87" w:rsidRPr="00ED0774">
        <w:rPr>
          <w:rStyle w:val="affb"/>
          <w:b w:val="0"/>
        </w:rPr>
        <w:t>пациентам</w:t>
      </w:r>
      <w:r w:rsidR="00926681" w:rsidRPr="00ED0774">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подозрении</w:t>
      </w:r>
      <w:r w:rsidR="00926681" w:rsidRPr="00ED0774">
        <w:rPr>
          <w:rStyle w:val="affb"/>
          <w:b w:val="0"/>
        </w:rPr>
        <w:t xml:space="preserve"> </w:t>
      </w:r>
      <w:r w:rsidR="00AB2D87" w:rsidRPr="00ED0774">
        <w:rPr>
          <w:rStyle w:val="affb"/>
          <w:b w:val="0"/>
        </w:rPr>
        <w:t>и</w:t>
      </w:r>
      <w:r w:rsidR="00926681" w:rsidRPr="00ED0774">
        <w:rPr>
          <w:rStyle w:val="affb"/>
          <w:b w:val="0"/>
        </w:rPr>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установленном</w:t>
      </w:r>
      <w:r w:rsidR="00926681" w:rsidRPr="00ED0774">
        <w:rPr>
          <w:rStyle w:val="affb"/>
        </w:rPr>
        <w:t xml:space="preserve"> </w:t>
      </w:r>
      <w:r w:rsidR="00AB2D87" w:rsidRPr="00ED0774">
        <w:rPr>
          <w:rStyle w:val="affb"/>
          <w:b w:val="0"/>
        </w:rPr>
        <w:t>ОМЛ</w:t>
      </w:r>
      <w:r w:rsidR="00A05BED" w:rsidRPr="00ED0774">
        <w:rPr>
          <w:rStyle w:val="affb"/>
          <w:b w:val="0"/>
        </w:rPr>
        <w:t>,</w:t>
      </w:r>
      <w:r w:rsidR="00926681" w:rsidRPr="00ED0774">
        <w:rPr>
          <w:rStyle w:val="affb"/>
          <w:b w:val="0"/>
        </w:rPr>
        <w:t xml:space="preserve"> </w:t>
      </w:r>
      <w:r w:rsidR="00A05BED" w:rsidRPr="00ED0774">
        <w:rPr>
          <w:rStyle w:val="affb"/>
          <w:b w:val="0"/>
        </w:rPr>
        <w:t>а</w:t>
      </w:r>
      <w:r w:rsidR="00926681" w:rsidRPr="00ED0774">
        <w:rPr>
          <w:rStyle w:val="affb"/>
          <w:b w:val="0"/>
        </w:rPr>
        <w:t xml:space="preserve"> </w:t>
      </w:r>
      <w:r w:rsidR="00A05BED" w:rsidRPr="00ED0774">
        <w:rPr>
          <w:rStyle w:val="affb"/>
          <w:b w:val="0"/>
        </w:rPr>
        <w:t>также</w:t>
      </w:r>
      <w:r w:rsidR="00926681" w:rsidRPr="00ED0774">
        <w:rPr>
          <w:rStyle w:val="affb"/>
          <w:b w:val="0"/>
        </w:rPr>
        <w:t xml:space="preserve"> </w:t>
      </w:r>
      <w:r w:rsidR="00A05BED" w:rsidRPr="00ED0774">
        <w:rPr>
          <w:rStyle w:val="affb"/>
          <w:b w:val="0"/>
        </w:rPr>
        <w:t>в</w:t>
      </w:r>
      <w:r w:rsidR="00926681" w:rsidRPr="00ED0774">
        <w:rPr>
          <w:rStyle w:val="affb"/>
          <w:b w:val="0"/>
        </w:rPr>
        <w:t xml:space="preserve"> </w:t>
      </w:r>
      <w:r w:rsidR="00A05BED" w:rsidRPr="00ED0774">
        <w:rPr>
          <w:rStyle w:val="affb"/>
          <w:b w:val="0"/>
        </w:rPr>
        <w:t>ходе</w:t>
      </w:r>
      <w:r w:rsidR="00926681" w:rsidRPr="00ED0774">
        <w:rPr>
          <w:rStyle w:val="affb"/>
          <w:b w:val="0"/>
        </w:rPr>
        <w:t xml:space="preserve"> </w:t>
      </w:r>
      <w:r w:rsidR="00A05BED" w:rsidRPr="00ED0774">
        <w:rPr>
          <w:rStyle w:val="13"/>
        </w:rPr>
        <w:t>терапии</w:t>
      </w:r>
      <w:r w:rsidR="00926681" w:rsidRPr="00ED0774">
        <w:rPr>
          <w:rStyle w:val="affb"/>
          <w:b w:val="0"/>
        </w:rPr>
        <w:t xml:space="preserve"> </w:t>
      </w:r>
      <w:r w:rsidR="009A3320" w:rsidRPr="00ED0774">
        <w:t>выполн</w:t>
      </w:r>
      <w:r w:rsidR="007E2F4E" w:rsidRPr="00ED0774">
        <w:t>я</w:t>
      </w:r>
      <w:r w:rsidR="009A3320" w:rsidRPr="00ED0774">
        <w:t>ть</w:t>
      </w:r>
      <w:r w:rsidR="00926681" w:rsidRPr="00ED0774">
        <w:t xml:space="preserve"> </w:t>
      </w:r>
      <w:r w:rsidR="00504D03" w:rsidRPr="00ED0774">
        <w:t>общий (клинический) анализ мочи</w:t>
      </w:r>
      <w:r w:rsidR="00504D03" w:rsidRPr="00ED0774" w:rsidDel="00504D03">
        <w:t xml:space="preserve"> </w:t>
      </w:r>
      <w:r w:rsidR="00A05BED" w:rsidRPr="00ED0774">
        <w:rPr>
          <w:rStyle w:val="affb"/>
          <w:b w:val="0"/>
        </w:rPr>
        <w:t>с</w:t>
      </w:r>
      <w:r w:rsidR="00926681" w:rsidRPr="00ED0774">
        <w:rPr>
          <w:rStyle w:val="affb"/>
          <w:b w:val="0"/>
        </w:rPr>
        <w:t xml:space="preserve"> </w:t>
      </w:r>
      <w:r w:rsidR="00A05BED" w:rsidRPr="00ED0774">
        <w:rPr>
          <w:rStyle w:val="affb"/>
          <w:b w:val="0"/>
        </w:rPr>
        <w:t>частотой</w:t>
      </w:r>
      <w:r w:rsidR="00926681" w:rsidRPr="00ED0774">
        <w:rPr>
          <w:rStyle w:val="affb"/>
          <w:b w:val="0"/>
        </w:rPr>
        <w:t xml:space="preserve"> </w:t>
      </w:r>
      <w:r w:rsidR="00A05BED" w:rsidRPr="00ED0774">
        <w:rPr>
          <w:rStyle w:val="affb"/>
          <w:b w:val="0"/>
        </w:rPr>
        <w:t>от</w:t>
      </w:r>
      <w:r w:rsidR="00926681" w:rsidRPr="00ED0774">
        <w:rPr>
          <w:rStyle w:val="affb"/>
          <w:b w:val="0"/>
        </w:rPr>
        <w:t xml:space="preserve"> </w:t>
      </w:r>
      <w:r w:rsidR="00A05BED" w:rsidRPr="00ED0774">
        <w:rPr>
          <w:rStyle w:val="affb"/>
          <w:b w:val="0"/>
        </w:rPr>
        <w:t>еженедельного</w:t>
      </w:r>
      <w:r w:rsidR="00926681" w:rsidRPr="00ED0774">
        <w:rPr>
          <w:rStyle w:val="affb"/>
          <w:b w:val="0"/>
        </w:rPr>
        <w:t xml:space="preserve"> </w:t>
      </w:r>
      <w:r w:rsidR="00A05BED" w:rsidRPr="00ED0774">
        <w:rPr>
          <w:rStyle w:val="affb"/>
          <w:b w:val="0"/>
        </w:rPr>
        <w:t>до</w:t>
      </w:r>
      <w:r w:rsidR="00926681" w:rsidRPr="00ED0774">
        <w:rPr>
          <w:rStyle w:val="affb"/>
          <w:b w:val="0"/>
        </w:rPr>
        <w:t xml:space="preserve"> </w:t>
      </w:r>
      <w:r w:rsidR="00A05BED" w:rsidRPr="00ED0774">
        <w:rPr>
          <w:rStyle w:val="affb"/>
          <w:b w:val="0"/>
        </w:rPr>
        <w:t>ежемесячного</w:t>
      </w:r>
      <w:r w:rsidR="00926681" w:rsidRPr="00ED0774">
        <w:rPr>
          <w:rStyle w:val="affb"/>
          <w:b w:val="0"/>
        </w:rPr>
        <w:t xml:space="preserve"> </w:t>
      </w:r>
      <w:r w:rsidR="00153BB9" w:rsidRPr="00ED0774">
        <w:rPr>
          <w:rStyle w:val="affb"/>
          <w:b w:val="0"/>
        </w:rPr>
        <w:t>для</w:t>
      </w:r>
      <w:r w:rsidR="00926681" w:rsidRPr="00ED0774">
        <w:rPr>
          <w:rStyle w:val="affb"/>
          <w:b w:val="0"/>
        </w:rPr>
        <w:t xml:space="preserve"> </w:t>
      </w:r>
      <w:r w:rsidR="00153BB9" w:rsidRPr="00ED0774">
        <w:rPr>
          <w:rStyle w:val="affb"/>
          <w:b w:val="0"/>
        </w:rPr>
        <w:t>диагностики</w:t>
      </w:r>
      <w:r w:rsidR="00926681" w:rsidRPr="00ED0774">
        <w:rPr>
          <w:rStyle w:val="affb"/>
          <w:b w:val="0"/>
        </w:rPr>
        <w:t xml:space="preserve"> </w:t>
      </w:r>
      <w:r w:rsidR="00153BB9" w:rsidRPr="00ED0774">
        <w:rPr>
          <w:rStyle w:val="affb"/>
          <w:b w:val="0"/>
        </w:rPr>
        <w:t>сопутствующей</w:t>
      </w:r>
      <w:r w:rsidR="00926681" w:rsidRPr="00ED0774">
        <w:rPr>
          <w:rStyle w:val="affb"/>
          <w:b w:val="0"/>
        </w:rPr>
        <w:t xml:space="preserve"> </w:t>
      </w:r>
      <w:r w:rsidR="00153BB9" w:rsidRPr="00ED0774">
        <w:rPr>
          <w:rStyle w:val="affb"/>
          <w:b w:val="0"/>
        </w:rPr>
        <w:t>патологии</w:t>
      </w:r>
      <w:r w:rsidR="00926681" w:rsidRPr="00ED0774">
        <w:rPr>
          <w:rStyle w:val="affb"/>
          <w:b w:val="0"/>
        </w:rPr>
        <w:t xml:space="preserve"> </w:t>
      </w:r>
      <w:r w:rsidR="00153BB9" w:rsidRPr="00ED0774">
        <w:rPr>
          <w:rStyle w:val="affb"/>
          <w:b w:val="0"/>
        </w:rPr>
        <w:t>и</w:t>
      </w:r>
      <w:r w:rsidR="00926681" w:rsidRPr="00ED0774">
        <w:rPr>
          <w:rStyle w:val="affb"/>
          <w:b w:val="0"/>
        </w:rPr>
        <w:t xml:space="preserve"> </w:t>
      </w:r>
      <w:r w:rsidR="00153BB9" w:rsidRPr="00ED0774">
        <w:rPr>
          <w:rStyle w:val="affb"/>
          <w:b w:val="0"/>
        </w:rPr>
        <w:t>определения</w:t>
      </w:r>
      <w:r w:rsidR="00926681" w:rsidRPr="00ED0774">
        <w:rPr>
          <w:rStyle w:val="affb"/>
          <w:b w:val="0"/>
        </w:rPr>
        <w:t xml:space="preserve"> </w:t>
      </w:r>
      <w:r w:rsidR="00153BB9" w:rsidRPr="00ED0774">
        <w:rPr>
          <w:rStyle w:val="affb"/>
          <w:b w:val="0"/>
        </w:rPr>
        <w:t>тактики</w:t>
      </w:r>
      <w:r w:rsidR="00926681" w:rsidRPr="00ED0774">
        <w:rPr>
          <w:rStyle w:val="affb"/>
          <w:b w:val="0"/>
        </w:rPr>
        <w:t xml:space="preserve"> </w:t>
      </w:r>
      <w:r w:rsidR="00153BB9" w:rsidRPr="00ED0774">
        <w:rPr>
          <w:rStyle w:val="affb"/>
          <w:b w:val="0"/>
        </w:rPr>
        <w:t>сопроводительной</w:t>
      </w:r>
      <w:r w:rsidR="00926681" w:rsidRPr="00ED0774">
        <w:rPr>
          <w:rStyle w:val="affb"/>
          <w:b w:val="0"/>
        </w:rPr>
        <w:t xml:space="preserve"> </w:t>
      </w:r>
      <w:r w:rsidR="00153BB9" w:rsidRPr="00ED0774">
        <w:rPr>
          <w:rStyle w:val="affb"/>
          <w:b w:val="0"/>
        </w:rPr>
        <w:t>терапии</w:t>
      </w:r>
      <w:r w:rsidR="00926681" w:rsidRPr="00ED0774">
        <w:rPr>
          <w:rStyle w:val="affb"/>
          <w:b w:val="0"/>
        </w:rPr>
        <w:t xml:space="preserve"> </w:t>
      </w:r>
      <w:r w:rsidR="00F403E3" w:rsidRPr="00ED0774">
        <w:rPr>
          <w:rStyle w:val="affb"/>
          <w:b w:val="0"/>
        </w:rPr>
        <w:fldChar w:fldCharType="begin" w:fldLock="1"/>
      </w:r>
      <w:r w:rsidR="00FB699C"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cncr.25306","ISSN":"0008543X","abstract":"BACKGROUND: Acute kidney injury (AKIis a common complication in the treatment of patients with acute myelogenous leukemia (AML) or high-risk myelodysplastic syndrome (HR-MDS), but, to the authors' knowledge, its clinical relevance has not been detailed to date. The objective of the current study was to identify the incidence, predictors, and outcome for AKI in patients with AML and HR-MDS. METHODS: Data were analyzed from 537 patients with AML or HR-MDS undergoing induction chemotherapy from 1999 to 2007. Predictors for AKI were identified by logistic regression. Eight-week mortality of patients was estimated by the Kaplan-Meier method stratified by the RIFLE criteria, a novel multilevel classification system for AKI based on the percent rise in serum creatinine from baseline (Risk, &gt;50%; Injury, &gt;100%; and Failure, &gt;200% or requiring dialysis). RESULTS: A total of 187 patients (36%) developed AKI. Significant independent risk factors for AKI included the following: age ≥55 years (odds ratio [OR], 1.8), mechanical ventilation (OR, 16), use of vancomycin (OR, 2.3), diuretics (OR, 3.0), amphotericin B lipid formulation (OR, 2.7), vasopressors (OR, 4.9), leukopenia (OR, 1.9), hypoalbuminemia (OR, 1.4), and use of non-fludarabine-based chemotherapy (OR, 2.7). The 8-week mortality rates were 3.8%, 13.6%, 19.6%, and 61.7% for the non-RIFLE, Risk, Injury, and Failure categories, respectively. Patients requiring dialysis (8%) had a median survival of 33 days. Survival of patients who achieved complete remission was favorable, regardless of degree of AKI. CONCLUSIONS: The RIFLE classification for AKI appears to have prognostic utility in predicting mortality in patients with AML or HR-MDS. Relatively mild elevations in creatinine are associated with higher mortality. Strategies to avoid nephrotoxic drugs or fluid overload may be of benefit. © 2010 American Cancer Society.","author":[{"dropping-particle":"","family":"Lahoti","given":"Amit","non-dropping-particle":"","parse-names":false,"suffix":""},{"dropping-particle":"","family":"Kantarjian","given":"Hagop","non-dropping-particle":"","parse-names":false,"suffix":""},{"dropping-particle":"","family":"Salahudeen","given":"Abdulla K.","non-dropping-particle":"","parse-names":false,"suffix":""},{"dropping-particle":"","family":"Ravandi","given":"Farhad","non-dropping-particle":"","parse-names":false,"suffix":""},{"dropping-particle":"","family":"Cortes","given":"Jorge E.","non-dropping-particle":"","parse-names":false,"suffix":""},{"dropping-particle":"","family":"Faderl","given":"Stefan","non-dropping-particle":"","parse-names":false,"suffix":""},{"dropping-particle":"","family":"O'Brien","given":"Susan","non-dropping-particle":"","parse-names":false,"suffix":""},{"dropping-particle":"","family":"Wierda","given":"William","non-dropping-particle":"","parse-names":false,"suffix":""},{"dropping-particle":"","family":"Mattiuzzi","given":"Gloria N.","non-dropping-particle":"","parse-names":false,"suffix":""}],"container-title":"Cancer","id":"ITEM-2","issue":"17","issued":{"date-parts":[["2010"]]},"page":"4063-4068","title":"Predictors and outcome of acute kidney injury in patients with acute myelogenous leukemia or high-risk myelodysplastic syndrome","type":"article-journal","volume":"116"},"uris":["http://www.mendeley.com/documents/?uuid=9f8f4d9b-17bb-319c-89b1-e41f9cce826e"]},{"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9]","plainTextFormattedCitation":"[1,7,19]","previouslyFormattedCitation":"[1,7,19]"},"properties":{"noteIndex":0},"schema":"https://github.com/citation-style-language/schema/raw/master/csl-citation.json"}</w:instrText>
      </w:r>
      <w:r w:rsidR="00F403E3" w:rsidRPr="00ED0774">
        <w:rPr>
          <w:rStyle w:val="affb"/>
          <w:b w:val="0"/>
        </w:rPr>
        <w:fldChar w:fldCharType="separate"/>
      </w:r>
      <w:r w:rsidR="00FB699C" w:rsidRPr="00ED0774">
        <w:rPr>
          <w:rStyle w:val="affb"/>
          <w:b w:val="0"/>
          <w:noProof/>
        </w:rPr>
        <w:t>[1,7,19]</w:t>
      </w:r>
      <w:r w:rsidR="00F403E3" w:rsidRPr="00ED0774">
        <w:rPr>
          <w:rStyle w:val="affb"/>
          <w:b w:val="0"/>
        </w:rPr>
        <w:fldChar w:fldCharType="end"/>
      </w:r>
      <w:r w:rsidRPr="00ED0774">
        <w:t>.</w:t>
      </w:r>
      <w:r w:rsidR="00A11EED" w:rsidRPr="00ED0774">
        <w:t xml:space="preserve"> </w:t>
      </w:r>
    </w:p>
    <w:p w14:paraId="1796D67D" w14:textId="05D9CF97" w:rsidR="007E2F4E" w:rsidRDefault="00101ED7" w:rsidP="00890D98">
      <w:pPr>
        <w:pStyle w:val="afd"/>
        <w:spacing w:beforeAutospacing="0" w:afterAutospacing="0" w:line="360" w:lineRule="auto"/>
        <w:ind w:left="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3F74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986D6A" w:rsidRPr="00ED0774">
        <w:rPr>
          <w:rStyle w:val="affb"/>
        </w:rPr>
        <w:t>)</w:t>
      </w:r>
    </w:p>
    <w:p w14:paraId="1ABAA88D" w14:textId="77777777" w:rsidR="00C11091" w:rsidRPr="002B4EF9" w:rsidRDefault="00C11091" w:rsidP="002B4EF9">
      <w:pPr>
        <w:ind w:firstLine="709"/>
        <w:divId w:val="344793945"/>
        <w:rPr>
          <w:rStyle w:val="affb"/>
          <w:i/>
          <w:color w:val="000000" w:themeColor="text1"/>
        </w:rPr>
      </w:pPr>
      <w:r w:rsidRPr="002B4EF9">
        <w:rPr>
          <w:rStyle w:val="affb"/>
          <w:i/>
          <w:color w:val="000000" w:themeColor="text1"/>
        </w:rPr>
        <w:t>Комментарии:</w:t>
      </w:r>
      <w:r w:rsidRPr="002B4EF9">
        <w:rPr>
          <w:i/>
          <w:color w:val="000000" w:themeColor="text1"/>
        </w:rPr>
        <w:t xml:space="preserve"> при наличии показаний выполняются дополнительные исследования мочи, например,  для исключения инфекции и уточнения типа возбудителя - исследование мочи методом Нечипоренко, исследование мочи методом Зимницкого, различные микробиологические (культуральные) исследования мочи и микроскопическое исследование мочи. Также по показаниям выполняются на любом этапе диагностики и лечения ОПЛ исследование миоглобина в моче, гемосидерина в моче, уровня экскреции гормонов мозгового слоя надпочечников в моче, активности альфа-амилазы в моче, и другие.</w:t>
      </w:r>
    </w:p>
    <w:p w14:paraId="10AF3D86" w14:textId="6DEC4440" w:rsidR="00E64C30" w:rsidRPr="00ED0774" w:rsidRDefault="00F403E3" w:rsidP="00B32728">
      <w:pPr>
        <w:pStyle w:val="10"/>
        <w:divId w:val="344793945"/>
        <w:rPr>
          <w:rStyle w:val="affb"/>
          <w:b w:val="0"/>
          <w:bCs w:val="0"/>
        </w:rPr>
      </w:pPr>
      <w:r w:rsidRPr="00ED0774">
        <w:rPr>
          <w:rStyle w:val="affb"/>
        </w:rPr>
        <w:t>Рекомендуется</w:t>
      </w:r>
      <w:r w:rsidR="00926681" w:rsidRPr="00ED0774">
        <w:rPr>
          <w:rStyle w:val="affb"/>
          <w:b w:val="0"/>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при</w:t>
      </w:r>
      <w:r w:rsidR="00926681" w:rsidRPr="00ED0774">
        <w:rPr>
          <w:rStyle w:val="affb"/>
          <w:b w:val="0"/>
        </w:rPr>
        <w:t xml:space="preserve"> </w:t>
      </w:r>
      <w:r w:rsidRPr="00ED0774">
        <w:rPr>
          <w:rStyle w:val="affb"/>
          <w:b w:val="0"/>
        </w:rPr>
        <w:t>подозрен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установленном</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3</w:t>
      </w:r>
      <w:r w:rsidR="007E2F4E" w:rsidRPr="00ED0774">
        <w:rPr>
          <w:rStyle w:val="affb"/>
          <w:b w:val="0"/>
        </w:rPr>
        <w:t>–</w:t>
      </w:r>
      <w:r w:rsidRPr="00ED0774">
        <w:rPr>
          <w:rStyle w:val="affb"/>
          <w:b w:val="0"/>
        </w:rPr>
        <w:t>6</w:t>
      </w:r>
      <w:r w:rsidR="00926681" w:rsidRPr="00ED0774">
        <w:rPr>
          <w:rStyle w:val="affb"/>
          <w:b w:val="0"/>
        </w:rPr>
        <w:t xml:space="preserve"> </w:t>
      </w:r>
      <w:r w:rsidRPr="00ED0774">
        <w:rPr>
          <w:rStyle w:val="affb"/>
          <w:b w:val="0"/>
        </w:rPr>
        <w:t>мес</w:t>
      </w:r>
      <w:r w:rsidR="005E7775" w:rsidRPr="00ED0774">
        <w:rPr>
          <w:rStyle w:val="affb"/>
          <w:b w:val="0"/>
        </w:rPr>
        <w:t>яцев</w:t>
      </w:r>
      <w:r w:rsidR="00926681" w:rsidRPr="00ED0774">
        <w:rPr>
          <w:rStyle w:val="affb"/>
          <w:b w:val="0"/>
        </w:rPr>
        <w:t xml:space="preserve"> </w:t>
      </w:r>
      <w:r w:rsidR="00504D03" w:rsidRPr="00ED0774">
        <w:t xml:space="preserve">определение </w:t>
      </w:r>
      <w:r w:rsidR="002956DC" w:rsidRPr="00ED0774">
        <w:t>антител классов M, G (IgM, IgG) к вирусу иммунодефицита человека ВИЧ-1 (</w:t>
      </w:r>
      <w:r w:rsidR="002956DC" w:rsidRPr="00ED0774">
        <w:rPr>
          <w:i/>
          <w:iCs/>
        </w:rPr>
        <w:t>Human immunodeficiency virus HIV 1</w:t>
      </w:r>
      <w:r w:rsidR="002956DC" w:rsidRPr="00ED0774">
        <w:t xml:space="preserve">) в крови; </w:t>
      </w:r>
      <w:r w:rsidR="003A3DD0" w:rsidRPr="00ED0774">
        <w:t xml:space="preserve">определение </w:t>
      </w:r>
      <w:r w:rsidR="002956DC" w:rsidRPr="00ED0774">
        <w:t>антител классов M, G (IgM, IgG) к вирусу иммунодефицита человека ВИЧ-2 (</w:t>
      </w:r>
      <w:r w:rsidR="002956DC" w:rsidRPr="00ED0774">
        <w:rPr>
          <w:i/>
          <w:iCs/>
        </w:rPr>
        <w:t>Human immunodeficiency virus HIV 2</w:t>
      </w:r>
      <w:r w:rsidR="002956DC" w:rsidRPr="00ED0774">
        <w:t>) в крови</w:t>
      </w:r>
      <w:r w:rsidR="00D05022" w:rsidRPr="00ED0774">
        <w:rPr>
          <w:lang w:val="ru-RU"/>
        </w:rPr>
        <w:t xml:space="preserve"> </w:t>
      </w:r>
      <w:r w:rsidR="00781AB8" w:rsidRPr="00ED0774">
        <w:rPr>
          <w:rStyle w:val="affb"/>
          <w:b w:val="0"/>
        </w:rPr>
        <w:t>для</w:t>
      </w:r>
      <w:r w:rsidR="00926681" w:rsidRPr="00ED0774">
        <w:rPr>
          <w:rStyle w:val="affb"/>
          <w:b w:val="0"/>
        </w:rPr>
        <w:t xml:space="preserve"> </w:t>
      </w:r>
      <w:r w:rsidR="00781AB8" w:rsidRPr="00ED0774">
        <w:rPr>
          <w:rStyle w:val="affb"/>
          <w:b w:val="0"/>
        </w:rPr>
        <w:t>уточнения</w:t>
      </w:r>
      <w:r w:rsidR="00926681" w:rsidRPr="00ED0774">
        <w:rPr>
          <w:rStyle w:val="affb"/>
          <w:b w:val="0"/>
        </w:rPr>
        <w:t xml:space="preserve"> </w:t>
      </w:r>
      <w:r w:rsidR="00781AB8" w:rsidRPr="00ED0774">
        <w:rPr>
          <w:rStyle w:val="affb"/>
          <w:b w:val="0"/>
        </w:rPr>
        <w:t>необходимости</w:t>
      </w:r>
      <w:r w:rsidR="00926681" w:rsidRPr="00ED0774">
        <w:rPr>
          <w:rStyle w:val="affb"/>
          <w:b w:val="0"/>
        </w:rPr>
        <w:t xml:space="preserve"> </w:t>
      </w:r>
      <w:r w:rsidR="00781AB8" w:rsidRPr="00ED0774">
        <w:rPr>
          <w:rStyle w:val="affb"/>
          <w:b w:val="0"/>
        </w:rPr>
        <w:t>одновременного</w:t>
      </w:r>
      <w:r w:rsidR="00926681" w:rsidRPr="00ED0774">
        <w:rPr>
          <w:rStyle w:val="affb"/>
          <w:b w:val="0"/>
        </w:rPr>
        <w:t xml:space="preserve"> </w:t>
      </w:r>
      <w:r w:rsidR="00781AB8" w:rsidRPr="00ED0774">
        <w:rPr>
          <w:rStyle w:val="affb"/>
          <w:b w:val="0"/>
        </w:rPr>
        <w:t>проведения</w:t>
      </w:r>
      <w:r w:rsidR="00926681" w:rsidRPr="00ED0774">
        <w:rPr>
          <w:rStyle w:val="affb"/>
          <w:b w:val="0"/>
        </w:rPr>
        <w:t xml:space="preserve"> </w:t>
      </w:r>
      <w:r w:rsidR="00781AB8" w:rsidRPr="00ED0774">
        <w:rPr>
          <w:rStyle w:val="affb"/>
          <w:b w:val="0"/>
        </w:rPr>
        <w:t>противоопухолевой</w:t>
      </w:r>
      <w:r w:rsidR="00926681" w:rsidRPr="00ED0774">
        <w:rPr>
          <w:rStyle w:val="affb"/>
          <w:b w:val="0"/>
        </w:rPr>
        <w:t xml:space="preserve"> </w:t>
      </w:r>
      <w:r w:rsidR="00781AB8" w:rsidRPr="00ED0774">
        <w:rPr>
          <w:rStyle w:val="affb"/>
          <w:b w:val="0"/>
        </w:rPr>
        <w:t>и</w:t>
      </w:r>
      <w:r w:rsidR="00926681" w:rsidRPr="00ED0774">
        <w:rPr>
          <w:rStyle w:val="affb"/>
          <w:b w:val="0"/>
        </w:rPr>
        <w:t xml:space="preserve"> </w:t>
      </w:r>
      <w:r w:rsidR="00781AB8" w:rsidRPr="00ED0774">
        <w:rPr>
          <w:rStyle w:val="affb"/>
          <w:b w:val="0"/>
        </w:rPr>
        <w:t>антиретровирусной</w:t>
      </w:r>
      <w:r w:rsidR="00926681" w:rsidRPr="00ED0774">
        <w:rPr>
          <w:rStyle w:val="affb"/>
          <w:b w:val="0"/>
        </w:rPr>
        <w:t xml:space="preserve"> </w:t>
      </w:r>
      <w:r w:rsidR="00781AB8" w:rsidRPr="00ED0774">
        <w:rPr>
          <w:rStyle w:val="affb"/>
          <w:b w:val="0"/>
        </w:rPr>
        <w:t>терапии</w:t>
      </w:r>
      <w:r w:rsidR="00926681" w:rsidRPr="00ED0774">
        <w:rPr>
          <w:rStyle w:val="affb"/>
          <w:b w:val="0"/>
        </w:rPr>
        <w:t xml:space="preserve"> </w:t>
      </w:r>
      <w:r w:rsidR="00781AB8" w:rsidRPr="00ED0774">
        <w:rPr>
          <w:rStyle w:val="affb"/>
          <w:b w:val="0"/>
        </w:rPr>
        <w:fldChar w:fldCharType="begin" w:fldLock="1"/>
      </w:r>
      <w:r w:rsidR="00FB699C"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20]","plainTextFormattedCitation":"[1,7,20]","previouslyFormattedCitation":"[1,7,20]"},"properties":{"noteIndex":0},"schema":"https://github.com/citation-style-language/schema/raw/master/csl-citation.json"}</w:instrText>
      </w:r>
      <w:r w:rsidR="00781AB8" w:rsidRPr="00ED0774">
        <w:rPr>
          <w:rStyle w:val="affb"/>
          <w:b w:val="0"/>
        </w:rPr>
        <w:fldChar w:fldCharType="separate"/>
      </w:r>
      <w:r w:rsidR="00FB699C" w:rsidRPr="00ED0774">
        <w:rPr>
          <w:rStyle w:val="affb"/>
          <w:b w:val="0"/>
          <w:noProof/>
        </w:rPr>
        <w:t>[1,7,20]</w:t>
      </w:r>
      <w:r w:rsidR="00781AB8" w:rsidRPr="00ED0774">
        <w:rPr>
          <w:rStyle w:val="affb"/>
          <w:b w:val="0"/>
        </w:rPr>
        <w:fldChar w:fldCharType="end"/>
      </w:r>
      <w:r w:rsidR="00781AB8" w:rsidRPr="00ED0774">
        <w:rPr>
          <w:rStyle w:val="affb"/>
          <w:b w:val="0"/>
        </w:rPr>
        <w:t>.</w:t>
      </w:r>
      <w:r w:rsidR="00A11EED" w:rsidRPr="00ED0774">
        <w:rPr>
          <w:rStyle w:val="affb"/>
          <w:b w:val="0"/>
        </w:rPr>
        <w:t xml:space="preserve"> </w:t>
      </w:r>
    </w:p>
    <w:p w14:paraId="2DD7F56E" w14:textId="3596B26F" w:rsidR="007E2F4E" w:rsidRPr="00ED0774" w:rsidRDefault="00101ED7" w:rsidP="00AE27D0">
      <w:pPr>
        <w:pStyle w:val="afd"/>
        <w:spacing w:beforeAutospacing="0" w:afterAutospacing="0" w:line="360" w:lineRule="auto"/>
        <w:ind w:firstLine="708"/>
        <w:contextualSpacing/>
        <w:divId w:val="344793945"/>
      </w:pPr>
      <w:r w:rsidRPr="00ED0774">
        <w:rPr>
          <w:rStyle w:val="affb"/>
        </w:rPr>
        <w:lastRenderedPageBreak/>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81AB8" w:rsidRPr="00ED0774">
        <w:rPr>
          <w:rStyle w:val="affb"/>
        </w:rPr>
        <w:t>С</w:t>
      </w:r>
      <w:r w:rsidR="00926681" w:rsidRPr="00ED0774">
        <w:rPr>
          <w:rStyle w:val="affb"/>
        </w:rPr>
        <w:t xml:space="preserve"> </w:t>
      </w:r>
      <w:r w:rsidR="00781AB8" w:rsidRPr="00ED0774">
        <w:rPr>
          <w:rStyle w:val="affb"/>
        </w:rPr>
        <w:t>(уровень</w:t>
      </w:r>
      <w:r w:rsidR="00926681" w:rsidRPr="00ED0774">
        <w:rPr>
          <w:rStyle w:val="affb"/>
        </w:rPr>
        <w:t xml:space="preserve"> </w:t>
      </w:r>
      <w:r w:rsidR="00781AB8" w:rsidRPr="00ED0774">
        <w:rPr>
          <w:rStyle w:val="affb"/>
        </w:rPr>
        <w:t>д</w:t>
      </w:r>
      <w:r w:rsidR="00986D6A" w:rsidRPr="00ED0774">
        <w:rPr>
          <w:rStyle w:val="affb"/>
        </w:rPr>
        <w:t>остоверности</w:t>
      </w:r>
      <w:r w:rsidR="00926681" w:rsidRPr="00ED0774">
        <w:rPr>
          <w:rStyle w:val="affb"/>
        </w:rPr>
        <w:t xml:space="preserve"> </w:t>
      </w:r>
      <w:r w:rsidR="00986D6A" w:rsidRPr="00ED0774">
        <w:rPr>
          <w:rStyle w:val="affb"/>
        </w:rPr>
        <w:t>доказательств</w:t>
      </w:r>
      <w:r w:rsidR="00926681" w:rsidRPr="00ED0774">
        <w:rPr>
          <w:rStyle w:val="affb"/>
        </w:rPr>
        <w:t xml:space="preserve"> </w:t>
      </w:r>
      <w:r w:rsidR="00986D6A" w:rsidRPr="00ED0774">
        <w:rPr>
          <w:rStyle w:val="affb"/>
        </w:rPr>
        <w:t>–</w:t>
      </w:r>
      <w:r w:rsidR="00926681" w:rsidRPr="00ED0774">
        <w:rPr>
          <w:rStyle w:val="affb"/>
        </w:rPr>
        <w:t xml:space="preserve"> </w:t>
      </w:r>
      <w:r w:rsidR="00986D6A" w:rsidRPr="00ED0774">
        <w:rPr>
          <w:rStyle w:val="affb"/>
        </w:rPr>
        <w:t>5)</w:t>
      </w:r>
    </w:p>
    <w:p w14:paraId="50EF35D5" w14:textId="745B49A9" w:rsidR="00E64C30" w:rsidRPr="00ED0774" w:rsidRDefault="00781AB8" w:rsidP="00B32728">
      <w:pPr>
        <w:pStyle w:val="10"/>
        <w:divId w:val="344793945"/>
        <w:rPr>
          <w:lang w:val="en-US"/>
        </w:rPr>
      </w:pPr>
      <w:r w:rsidRPr="00ED0774">
        <w:rPr>
          <w:rStyle w:val="affb"/>
        </w:rPr>
        <w:t>Рекомендуется</w:t>
      </w:r>
      <w:r w:rsidR="00926681" w:rsidRPr="00ED0774">
        <w:rPr>
          <w:rStyle w:val="affb"/>
          <w:b w:val="0"/>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при</w:t>
      </w:r>
      <w:r w:rsidR="00926681" w:rsidRPr="00ED0774">
        <w:rPr>
          <w:rStyle w:val="affb"/>
          <w:b w:val="0"/>
        </w:rPr>
        <w:t xml:space="preserve"> </w:t>
      </w:r>
      <w:r w:rsidRPr="00ED0774">
        <w:rPr>
          <w:rStyle w:val="affb"/>
          <w:b w:val="0"/>
        </w:rPr>
        <w:t>подозрен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установленном</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3</w:t>
      </w:r>
      <w:r w:rsidR="007E2F4E" w:rsidRPr="00ED0774">
        <w:rPr>
          <w:rStyle w:val="affb"/>
          <w:b w:val="0"/>
        </w:rPr>
        <w:t>–</w:t>
      </w:r>
      <w:r w:rsidRPr="00ED0774">
        <w:rPr>
          <w:rStyle w:val="affb"/>
          <w:b w:val="0"/>
        </w:rPr>
        <w:t>6</w:t>
      </w:r>
      <w:r w:rsidR="00926681" w:rsidRPr="00ED0774">
        <w:rPr>
          <w:rStyle w:val="affb"/>
          <w:b w:val="0"/>
        </w:rPr>
        <w:t xml:space="preserve"> </w:t>
      </w:r>
      <w:r w:rsidR="005E7775" w:rsidRPr="00ED0774">
        <w:rPr>
          <w:rStyle w:val="affb"/>
          <w:b w:val="0"/>
        </w:rPr>
        <w:t>месяцев</w:t>
      </w:r>
      <w:r w:rsidR="00926681" w:rsidRPr="00ED0774">
        <w:rPr>
          <w:rStyle w:val="affb"/>
          <w:b w:val="0"/>
        </w:rPr>
        <w:t xml:space="preserve"> </w:t>
      </w:r>
      <w:r w:rsidR="00504D03" w:rsidRPr="00ED0774">
        <w:t>выполн</w:t>
      </w:r>
      <w:r w:rsidR="00504D03" w:rsidRPr="00ED0774">
        <w:rPr>
          <w:lang w:val="ru-RU"/>
        </w:rPr>
        <w:t xml:space="preserve">ять </w:t>
      </w:r>
      <w:r w:rsidR="00504D03" w:rsidRPr="00ED0774">
        <w:t xml:space="preserve">определение антигена (HbsAg) вируса гепатита B (Hepatitis B virus) в крови </w:t>
      </w:r>
      <w:r w:rsidR="00504D03" w:rsidRPr="00ED0774">
        <w:rPr>
          <w:lang w:val="ru-RU"/>
        </w:rPr>
        <w:t xml:space="preserve">и </w:t>
      </w:r>
      <w:r w:rsidR="00504D03" w:rsidRPr="00ED0774">
        <w:t>антигена вируса гепатита C (Hepatitis C virus) в крови</w:t>
      </w:r>
      <w:r w:rsidR="00926681" w:rsidRPr="00ED0774">
        <w:t xml:space="preserve"> </w:t>
      </w:r>
      <w:r w:rsidR="00196562" w:rsidRPr="00ED0774">
        <w:t>и,</w:t>
      </w:r>
      <w:r w:rsidR="00926681" w:rsidRPr="00ED0774">
        <w:t xml:space="preserve"> </w:t>
      </w:r>
      <w:r w:rsidR="00196562" w:rsidRPr="00ED0774">
        <w:t>при</w:t>
      </w:r>
      <w:r w:rsidR="00926681" w:rsidRPr="00ED0774">
        <w:t xml:space="preserve"> </w:t>
      </w:r>
      <w:r w:rsidR="00196562" w:rsidRPr="00ED0774">
        <w:t>необходимости,</w:t>
      </w:r>
      <w:r w:rsidR="00926681" w:rsidRPr="00ED0774">
        <w:t xml:space="preserve"> </w:t>
      </w:r>
      <w:r w:rsidR="00504D03" w:rsidRPr="00ED0774">
        <w:t>молекулярно-биологическое исследование крови на</w:t>
      </w:r>
      <w:r w:rsidR="00926681" w:rsidRPr="00ED0774">
        <w:t xml:space="preserve"> </w:t>
      </w:r>
      <w:r w:rsidRPr="00ED0774">
        <w:t>вирус</w:t>
      </w:r>
      <w:r w:rsidR="00926681" w:rsidRPr="00ED0774">
        <w:t xml:space="preserve"> </w:t>
      </w:r>
      <w:r w:rsidRPr="00ED0774">
        <w:t>гепатита</w:t>
      </w:r>
      <w:r w:rsidR="00926681" w:rsidRPr="00ED0774">
        <w:t xml:space="preserve"> </w:t>
      </w:r>
      <w:r w:rsidR="00504D03" w:rsidRPr="00ED0774">
        <w:t>B (Hepatitis B virus)</w:t>
      </w:r>
      <w:r w:rsidR="00504D03" w:rsidRPr="00ED0774">
        <w:rPr>
          <w:lang w:val="ru-RU"/>
        </w:rPr>
        <w:t xml:space="preserve"> и </w:t>
      </w:r>
      <w:r w:rsidR="00504D03" w:rsidRPr="00ED0774">
        <w:t xml:space="preserve">гепатита </w:t>
      </w:r>
      <w:r w:rsidRPr="00ED0774">
        <w:t>C</w:t>
      </w:r>
      <w:r w:rsidR="00926681" w:rsidRPr="00ED0774">
        <w:t xml:space="preserve"> </w:t>
      </w:r>
      <w:r w:rsidR="00B9529C" w:rsidRPr="00ED0774">
        <w:t>(Hepatitis C virus)</w:t>
      </w:r>
      <w:r w:rsidR="00B32728" w:rsidRPr="00ED0774">
        <w:rPr>
          <w:lang w:val="ru-RU"/>
        </w:rPr>
        <w:t xml:space="preserve"> </w:t>
      </w:r>
      <w:r w:rsidR="007E2F4E" w:rsidRPr="00ED0774">
        <w:t>в</w:t>
      </w:r>
      <w:r w:rsidR="00926681" w:rsidRPr="00ED0774">
        <w:t xml:space="preserve"> </w:t>
      </w:r>
      <w:r w:rsidRPr="00ED0774">
        <w:t>цел</w:t>
      </w:r>
      <w:r w:rsidR="007E2F4E" w:rsidRPr="00ED0774">
        <w:t>ях</w:t>
      </w:r>
      <w:r w:rsidR="00926681" w:rsidRPr="00ED0774">
        <w:t xml:space="preserve"> </w:t>
      </w:r>
      <w:r w:rsidRPr="00ED0774">
        <w:t>уточнения</w:t>
      </w:r>
      <w:r w:rsidR="00926681" w:rsidRPr="00ED0774">
        <w:t xml:space="preserve"> </w:t>
      </w:r>
      <w:r w:rsidRPr="00ED0774">
        <w:t>риска</w:t>
      </w:r>
      <w:r w:rsidR="00926681" w:rsidRPr="00ED0774">
        <w:t xml:space="preserve"> </w:t>
      </w:r>
      <w:r w:rsidR="002B5060" w:rsidRPr="00ED0774">
        <w:t>реактивации</w:t>
      </w:r>
      <w:r w:rsidR="00926681" w:rsidRPr="00ED0774">
        <w:t xml:space="preserve"> </w:t>
      </w:r>
      <w:r w:rsidR="002B5060" w:rsidRPr="00ED0774">
        <w:t>вирусного</w:t>
      </w:r>
      <w:r w:rsidR="00926681" w:rsidRPr="00ED0774">
        <w:t xml:space="preserve"> </w:t>
      </w:r>
      <w:r w:rsidR="002B5060" w:rsidRPr="00ED0774">
        <w:t>гепатита</w:t>
      </w:r>
      <w:r w:rsidR="00926681" w:rsidRPr="00ED0774">
        <w:t xml:space="preserve"> </w:t>
      </w:r>
      <w:r w:rsidRPr="00ED0774">
        <w:t>и</w:t>
      </w:r>
      <w:r w:rsidR="00FB6C8D" w:rsidRPr="00ED0774">
        <w:t>,</w:t>
      </w:r>
      <w:r w:rsidR="00926681" w:rsidRPr="00ED0774">
        <w:t xml:space="preserve"> </w:t>
      </w:r>
      <w:r w:rsidRPr="00ED0774">
        <w:t>в</w:t>
      </w:r>
      <w:r w:rsidR="00926681" w:rsidRPr="00ED0774">
        <w:t xml:space="preserve"> </w:t>
      </w:r>
      <w:r w:rsidRPr="00ED0774">
        <w:t>случае</w:t>
      </w:r>
      <w:r w:rsidR="00926681" w:rsidRPr="00ED0774">
        <w:t xml:space="preserve"> </w:t>
      </w:r>
      <w:r w:rsidRPr="00ED0774">
        <w:t>необходимости</w:t>
      </w:r>
      <w:r w:rsidR="00FB6C8D" w:rsidRPr="00ED0774">
        <w:t>,</w:t>
      </w:r>
      <w:r w:rsidR="00926681" w:rsidRPr="00ED0774">
        <w:t xml:space="preserve"> </w:t>
      </w:r>
      <w:r w:rsidR="002B5060" w:rsidRPr="00ED0774">
        <w:t>ее</w:t>
      </w:r>
      <w:r w:rsidR="00926681" w:rsidRPr="00ED0774">
        <w:t xml:space="preserve"> </w:t>
      </w:r>
      <w:r w:rsidRPr="00ED0774">
        <w:t>профилактики</w:t>
      </w:r>
      <w:r w:rsidR="00926681" w:rsidRPr="00ED0774">
        <w:t xml:space="preserve"> </w:t>
      </w:r>
      <w:r w:rsidR="00E9727C" w:rsidRPr="00ED0774">
        <w:fldChar w:fldCharType="begin" w:fldLock="1"/>
      </w:r>
      <w:r w:rsidR="00FB699C"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mendeley":{"formattedCitation":"[1,7,21,22]","plainTextFormattedCitation":"[1,7,21,22]","previouslyFormattedCitation":"[1,7,21,22]"},"properties":{"noteIndex":0},"schema":"https://github.com/citation-style-language/schema/raw/master/csl-citation.json"}</w:instrText>
      </w:r>
      <w:r w:rsidR="00E9727C" w:rsidRPr="00ED0774">
        <w:fldChar w:fldCharType="separate"/>
      </w:r>
      <w:r w:rsidR="00FB699C" w:rsidRPr="00ED0774">
        <w:rPr>
          <w:noProof/>
        </w:rPr>
        <w:t>[1,7,21,22]</w:t>
      </w:r>
      <w:r w:rsidR="00E9727C" w:rsidRPr="00ED0774">
        <w:fldChar w:fldCharType="end"/>
      </w:r>
      <w:r w:rsidR="007E2F4E" w:rsidRPr="00ED0774">
        <w:t>.</w:t>
      </w:r>
      <w:r w:rsidR="00A11EED" w:rsidRPr="00ED0774">
        <w:rPr>
          <w:lang w:val="en-US"/>
        </w:rPr>
        <w:t xml:space="preserve"> </w:t>
      </w:r>
    </w:p>
    <w:p w14:paraId="03F1010D" w14:textId="4AC7DEDA" w:rsidR="007E2F4E" w:rsidRDefault="00101ED7" w:rsidP="00AE27D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81AB8" w:rsidRPr="00ED0774">
        <w:rPr>
          <w:rStyle w:val="affb"/>
        </w:rPr>
        <w:t>С</w:t>
      </w:r>
      <w:r w:rsidR="00926681" w:rsidRPr="00ED0774">
        <w:rPr>
          <w:rStyle w:val="affb"/>
        </w:rPr>
        <w:t xml:space="preserve"> </w:t>
      </w:r>
      <w:r w:rsidR="00781AB8" w:rsidRPr="00ED0774">
        <w:rPr>
          <w:rStyle w:val="affb"/>
        </w:rPr>
        <w:t>(уровень</w:t>
      </w:r>
      <w:r w:rsidR="00926681" w:rsidRPr="00ED0774">
        <w:rPr>
          <w:rStyle w:val="affb"/>
        </w:rPr>
        <w:t xml:space="preserve"> </w:t>
      </w:r>
      <w:r w:rsidR="00781AB8" w:rsidRPr="00ED0774">
        <w:rPr>
          <w:rStyle w:val="affb"/>
        </w:rPr>
        <w:t>д</w:t>
      </w:r>
      <w:r w:rsidR="00986D6A" w:rsidRPr="00ED0774">
        <w:rPr>
          <w:rStyle w:val="affb"/>
        </w:rPr>
        <w:t>остоверности</w:t>
      </w:r>
      <w:r w:rsidR="00926681" w:rsidRPr="00ED0774">
        <w:rPr>
          <w:rStyle w:val="affb"/>
        </w:rPr>
        <w:t xml:space="preserve"> </w:t>
      </w:r>
      <w:r w:rsidR="00986D6A" w:rsidRPr="00ED0774">
        <w:rPr>
          <w:rStyle w:val="affb"/>
        </w:rPr>
        <w:t>доказательств</w:t>
      </w:r>
      <w:r w:rsidR="00926681" w:rsidRPr="00ED0774">
        <w:rPr>
          <w:rStyle w:val="affb"/>
        </w:rPr>
        <w:t xml:space="preserve"> </w:t>
      </w:r>
      <w:r w:rsidR="00986D6A" w:rsidRPr="00ED0774">
        <w:rPr>
          <w:rStyle w:val="affb"/>
        </w:rPr>
        <w:t>–</w:t>
      </w:r>
      <w:r w:rsidR="00926681" w:rsidRPr="00ED0774">
        <w:rPr>
          <w:rStyle w:val="affb"/>
        </w:rPr>
        <w:t xml:space="preserve"> </w:t>
      </w:r>
      <w:r w:rsidR="00986D6A" w:rsidRPr="00ED0774">
        <w:rPr>
          <w:rStyle w:val="affb"/>
        </w:rPr>
        <w:t>5)</w:t>
      </w:r>
    </w:p>
    <w:p w14:paraId="0378CF41" w14:textId="3F519236" w:rsidR="00807444" w:rsidRPr="002B4EF9" w:rsidRDefault="00807444" w:rsidP="00CC254E">
      <w:pPr>
        <w:pStyle w:val="aff"/>
        <w:numPr>
          <w:ilvl w:val="0"/>
          <w:numId w:val="49"/>
        </w:numPr>
        <w:divId w:val="344793945"/>
        <w:rPr>
          <w:b/>
          <w:bCs/>
          <w:color w:val="000000" w:themeColor="text1"/>
        </w:rPr>
      </w:pPr>
      <w:r w:rsidRPr="002B4EF9">
        <w:rPr>
          <w:b/>
          <w:color w:val="000000" w:themeColor="text1"/>
        </w:rPr>
        <w:t>Рекомендуется</w:t>
      </w:r>
      <w:r w:rsidRPr="002B4EF9">
        <w:rPr>
          <w:color w:val="000000" w:themeColor="text1"/>
        </w:rPr>
        <w:t xml:space="preserve"> всем пациентам с ОМЛ по показаниям с целью уточнения риска и в случае необходимости профилактики реактивации вирусного гепатита В выполнение развернутого вирусологического исследования для выявления маркеров вирусов гепатита B, которое должно включать определение </w:t>
      </w:r>
      <w:r w:rsidRPr="002B4EF9">
        <w:rPr>
          <w:color w:val="000000" w:themeColor="text1"/>
        </w:rPr>
        <w:fldChar w:fldCharType="begin" w:fldLock="1"/>
      </w:r>
      <w:r w:rsidR="000E616A" w:rsidRPr="002B4EF9">
        <w:rPr>
          <w:color w:val="000000" w:themeColor="text1"/>
        </w:rP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3]","plainTextFormattedCitation":"[23]","previouslyFormattedCitation":"[23]"},"properties":{"noteIndex":0},"schema":"https://github.com/citation-style-language/schema/raw/master/csl-citation.json"}</w:instrText>
      </w:r>
      <w:r w:rsidRPr="002B4EF9">
        <w:rPr>
          <w:color w:val="000000" w:themeColor="text1"/>
        </w:rPr>
        <w:fldChar w:fldCharType="separate"/>
      </w:r>
      <w:r w:rsidR="000E616A" w:rsidRPr="002B4EF9">
        <w:rPr>
          <w:noProof/>
          <w:color w:val="000000" w:themeColor="text1"/>
        </w:rPr>
        <w:t>[23]</w:t>
      </w:r>
      <w:r w:rsidRPr="002B4EF9">
        <w:rPr>
          <w:color w:val="000000" w:themeColor="text1"/>
        </w:rPr>
        <w:fldChar w:fldCharType="end"/>
      </w:r>
      <w:r w:rsidRPr="002B4EF9">
        <w:rPr>
          <w:color w:val="000000" w:themeColor="text1"/>
        </w:rPr>
        <w:t>:</w:t>
      </w:r>
    </w:p>
    <w:p w14:paraId="4CB3976D"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гена (HbsAg) вируса гепатита B в крови;</w:t>
      </w:r>
    </w:p>
    <w:p w14:paraId="20C50DE3"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тел к поверхностному антигену (HBsAg) вируса гепатита B в крови;</w:t>
      </w:r>
    </w:p>
    <w:p w14:paraId="42B27669"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антител к ядерному антигену (HBcAg) вируса гепатита B в крови;</w:t>
      </w:r>
    </w:p>
    <w:p w14:paraId="537575C8" w14:textId="77777777" w:rsidR="00807444" w:rsidRPr="002B4EF9" w:rsidRDefault="00807444" w:rsidP="00CC254E">
      <w:pPr>
        <w:pStyle w:val="aff"/>
        <w:numPr>
          <w:ilvl w:val="0"/>
          <w:numId w:val="50"/>
        </w:numPr>
        <w:contextualSpacing w:val="0"/>
        <w:divId w:val="344793945"/>
        <w:rPr>
          <w:color w:val="000000" w:themeColor="text1"/>
        </w:rPr>
      </w:pPr>
      <w:r w:rsidRPr="002B4EF9">
        <w:rPr>
          <w:color w:val="000000" w:themeColor="text1"/>
        </w:rPr>
        <w:t>ДНК вируса гепатита B в крови методом полимеразной цепной реакции (качественное исследование).</w:t>
      </w:r>
    </w:p>
    <w:p w14:paraId="1C2F2CFD" w14:textId="41335706" w:rsidR="00AB4DE1" w:rsidRDefault="00AB4DE1" w:rsidP="00AB4DE1">
      <w:pPr>
        <w:pStyle w:val="afd"/>
        <w:spacing w:beforeAutospacing="0" w:afterAutospacing="0" w:line="360" w:lineRule="auto"/>
        <w:ind w:firstLine="709"/>
        <w:contextualSpacing/>
        <w:divId w:val="344793945"/>
        <w:rPr>
          <w:rStyle w:val="affb"/>
        </w:rPr>
      </w:pPr>
      <w:r w:rsidRPr="00ED0774">
        <w:rPr>
          <w:rStyle w:val="affb"/>
        </w:rPr>
        <w:t xml:space="preserve">Уровень убедительности рекомендаций – С (уровень достоверности доказательств – </w:t>
      </w:r>
      <w:r w:rsidRPr="00AB4DE1">
        <w:rPr>
          <w:rStyle w:val="affb"/>
        </w:rPr>
        <w:t>5</w:t>
      </w:r>
      <w:r w:rsidRPr="00ED0774">
        <w:rPr>
          <w:rStyle w:val="affb"/>
        </w:rPr>
        <w:t>)</w:t>
      </w:r>
    </w:p>
    <w:p w14:paraId="4FC20CF0" w14:textId="4DD2FF1B" w:rsidR="00B9529C" w:rsidRPr="00ED0774" w:rsidRDefault="00AB2D87" w:rsidP="00B32728">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b/>
          <w:bCs/>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подозрении</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установленном</w:t>
      </w:r>
      <w:r w:rsidR="00926681" w:rsidRPr="00ED0774">
        <w:rPr>
          <w:rStyle w:val="affb"/>
          <w:b w:val="0"/>
          <w:bCs w:val="0"/>
        </w:rPr>
        <w:t xml:space="preserve"> </w:t>
      </w:r>
      <w:r w:rsidRPr="00ED0774">
        <w:rPr>
          <w:rStyle w:val="affb"/>
          <w:b w:val="0"/>
          <w:bCs w:val="0"/>
        </w:rPr>
        <w:t>ОМЛ</w:t>
      </w:r>
      <w:r w:rsidR="00926681" w:rsidRPr="00ED0774">
        <w:rPr>
          <w:rStyle w:val="affb"/>
          <w:b w:val="0"/>
          <w:bCs w:val="0"/>
        </w:rPr>
        <w:t xml:space="preserve"> </w:t>
      </w:r>
      <w:r w:rsidR="00D710F4" w:rsidRPr="00ED0774">
        <w:t>выполнение</w:t>
      </w:r>
      <w:r w:rsidR="00FB699C" w:rsidRPr="00ED0774">
        <w:rPr>
          <w:lang w:val="ru-RU"/>
        </w:rPr>
        <w:t xml:space="preserve"> </w:t>
      </w:r>
      <w:r w:rsidR="00FB699C" w:rsidRPr="00ED0774">
        <w:t>молекулярно-биологическое исследование крови на вирус</w:t>
      </w:r>
      <w:r w:rsidR="002E0FF1" w:rsidRPr="00ED0774">
        <w:rPr>
          <w:lang w:val="ru-RU"/>
        </w:rPr>
        <w:t>ы</w:t>
      </w:r>
      <w:r w:rsidR="00FB699C" w:rsidRPr="00ED0774">
        <w:t xml:space="preserve"> простого герпеса (Herpes simplex virus)</w:t>
      </w:r>
      <w:r w:rsidR="00FB699C" w:rsidRPr="00ED0774">
        <w:rPr>
          <w:lang w:val="ru-RU"/>
        </w:rPr>
        <w:t xml:space="preserve">, </w:t>
      </w:r>
      <w:r w:rsidR="00FB699C" w:rsidRPr="00ED0774">
        <w:t>цитомегаловирус (Cytomegalovirus)</w:t>
      </w:r>
      <w:r w:rsidR="00FB699C" w:rsidRPr="00ED0774">
        <w:rPr>
          <w:lang w:val="ru-RU"/>
        </w:rPr>
        <w:t xml:space="preserve">, </w:t>
      </w:r>
      <w:r w:rsidR="002E0FF1" w:rsidRPr="00ED0774">
        <w:t>Эпштейна-Барра (Epstein - Barr virus)</w:t>
      </w:r>
      <w:r w:rsidR="00926681" w:rsidRPr="00ED0774">
        <w:t xml:space="preserve"> </w:t>
      </w:r>
      <w:r w:rsidR="00D710F4" w:rsidRPr="00ED0774">
        <w:t>в</w:t>
      </w:r>
      <w:r w:rsidR="00926681" w:rsidRPr="00ED0774">
        <w:t xml:space="preserve"> </w:t>
      </w:r>
      <w:r w:rsidR="00E9727C" w:rsidRPr="00ED0774">
        <w:t>цел</w:t>
      </w:r>
      <w:r w:rsidR="00D710F4" w:rsidRPr="00ED0774">
        <w:t>ях</w:t>
      </w:r>
      <w:r w:rsidR="00926681" w:rsidRPr="00ED0774">
        <w:t xml:space="preserve"> </w:t>
      </w:r>
      <w:r w:rsidR="00E9727C" w:rsidRPr="00ED0774">
        <w:t>уточнения</w:t>
      </w:r>
      <w:r w:rsidR="00926681" w:rsidRPr="00ED0774">
        <w:t xml:space="preserve"> </w:t>
      </w:r>
      <w:r w:rsidR="00E9727C" w:rsidRPr="00ED0774">
        <w:t>риска</w:t>
      </w:r>
      <w:r w:rsidR="00926681" w:rsidRPr="00ED0774">
        <w:t xml:space="preserve"> </w:t>
      </w:r>
      <w:r w:rsidR="002B5060" w:rsidRPr="00ED0774">
        <w:t>развития</w:t>
      </w:r>
      <w:r w:rsidR="00926681" w:rsidRPr="00ED0774">
        <w:t xml:space="preserve"> </w:t>
      </w:r>
      <w:r w:rsidR="002B5060" w:rsidRPr="00ED0774">
        <w:t>герпетической</w:t>
      </w:r>
      <w:r w:rsidR="00926681" w:rsidRPr="00ED0774">
        <w:t xml:space="preserve"> </w:t>
      </w:r>
      <w:r w:rsidR="002B5060" w:rsidRPr="00ED0774">
        <w:t>инфекции</w:t>
      </w:r>
      <w:r w:rsidR="00926681" w:rsidRPr="00ED0774">
        <w:t xml:space="preserve"> </w:t>
      </w:r>
      <w:r w:rsidR="00E9727C" w:rsidRPr="00ED0774">
        <w:t>и</w:t>
      </w:r>
      <w:r w:rsidR="00FB6C8D" w:rsidRPr="00ED0774">
        <w:t>,</w:t>
      </w:r>
      <w:r w:rsidR="00926681" w:rsidRPr="00ED0774">
        <w:t xml:space="preserve"> </w:t>
      </w:r>
      <w:r w:rsidR="00E9727C" w:rsidRPr="00ED0774">
        <w:t>в</w:t>
      </w:r>
      <w:r w:rsidR="00926681" w:rsidRPr="00ED0774">
        <w:t xml:space="preserve"> </w:t>
      </w:r>
      <w:r w:rsidR="00E9727C" w:rsidRPr="00ED0774">
        <w:t>случае</w:t>
      </w:r>
      <w:r w:rsidR="00926681" w:rsidRPr="00ED0774">
        <w:t xml:space="preserve"> </w:t>
      </w:r>
      <w:r w:rsidR="00E9727C" w:rsidRPr="00ED0774">
        <w:t>необходимости</w:t>
      </w:r>
      <w:r w:rsidR="00FB6C8D" w:rsidRPr="00ED0774">
        <w:t>,</w:t>
      </w:r>
      <w:r w:rsidR="00926681" w:rsidRPr="00ED0774">
        <w:t xml:space="preserve"> </w:t>
      </w:r>
      <w:r w:rsidR="002B5060" w:rsidRPr="00ED0774">
        <w:t>ее</w:t>
      </w:r>
      <w:r w:rsidR="00926681" w:rsidRPr="00ED0774">
        <w:t xml:space="preserve"> </w:t>
      </w:r>
      <w:r w:rsidR="00E9727C" w:rsidRPr="00ED0774">
        <w:t>профилактики</w:t>
      </w:r>
      <w:r w:rsidR="00926681" w:rsidRPr="00ED0774">
        <w:t xml:space="preserve"> </w:t>
      </w:r>
      <w:r w:rsidR="00F41DDA"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1097-0142(19811115)48:10&lt;2168::aid-cncr2820481009&gt;3.0.co;2-b","ISSN":"0008-543X","PMID":"6271382","abstract":"To better define the frequency and clinical characteristics of herpes simplex virus (HSV) infection in adult patients with acute myelogenous leukemia (AML), the authors prospectively studied 29 patients undergoing remission induction chemotherapy with twice weekly throat wash cultures for an average of 25.3 days. Ten seropositive patients (34.5%) shed HSV at least once. Eight patients were asymptomatic. Two episodes of herpes labialis were severe and persistent, but no visceral dissemination was observed. Reactivation of HSV infections in AML patients presumably with marked immunosuppression occurs, but less frequently and more benignly than has been suggested. Daunomycin and cytosine arabinoside, which can inhibit HSV replication, may have accounted for this lower frequency of reactivation.","author":[{"dropping-particle":"","family":"Lam","given":"M T","non-dropping-particle":"","parse-names":false,"suffix":""},{"dropping-particle":"","family":"Pazin","given":"G J","non-dropping-particle":"","parse-names":false,"suffix":""},{"dropping-particle":"","family":"Armstrong","given":"J A","non-dropping-particle":"","parse-names":false,"suffix":""},{"dropping-particle":"","family":"Ho","given":"M","non-dropping-particle":"","parse-names":false,"suffix":""}],"container-title":"Cancer","id":"ITEM-2","issue":"10","issued":{"date-parts":[["1981","11","15"]]},"page":"2168-71","title":"Herpes simplex infection in acute myelogenous leukemia and other hematologic malignancies: a prospective study.","type":"article-journal","volume":"48"},"uris":["http://www.mendeley.com/documents/?uuid=8fe7282c-0fbd-3a31-b02d-2550ebd3bb25"]},{"id":"ITEM-3","itemData":{"DOI":"10.1158/2326-6066.CIR-17-0711","ISSN":"23266074","abstract":"Human cytomegalovirus (CMV) infection is reported to promote NK cell differentiation and education. The CMV-induced generation of highly differentiated adaptive-like NK cells has been proposed to affect favorably on the maintenance of remission in patients with acute myeloid leukemia (AML) after allogeneic stem cell transplantation (allo-SCT). The impact of CMV infection and adaptive-like NK cells on relapse and survival of patients with AML not receiving allo-SCT remains unknown. We assayed CMV IgG serostatus to determine past CMV infection in 81 nontransplanted AML patients who were receiving relapse-prevention immunotherapy comprising histamine dihydrochloride and low-dose interleukin-2 (HDC/IL2; NCT01347996). CMV seropositivity correlated negatively with leukemia-free and overall survival of patients receiving HDC/IL2, but did not correlate with outcomes in a contemporary control cohort. Analysis of outcome after stratification of patients based on concordant or discordant killer immunoglobulin-like receptor (KIR) and HLA genotypes implied that the negative impact of CMV seropositivity was restricted to patients lacking a ligand to inhibitory KIRs (iKIR). Previous CMV infection was also associated with fewer NK cells expressing only nonself iKIRs (NS-iKIR). We propose that CMV-driven NK cell education depletes the population of NS-iKIR NK cells, which in turn reduces the clinical benefit of relapse-preventive immunotherapy in AML.","author":[{"dropping-particle":"","family":"Bernson","given":"Elin","non-dropping-particle":"","parse-names":false,"suffix":""},{"dropping-particle":"","family":"Hallner","given":"Alexander","non-dropping-particle":"","parse-names":false,"suffix":""},{"dropping-particle":"","family":"Sander","given":"Frida E.","non-dropping-particle":"","parse-names":false,"suffix":""},{"dropping-particle":"","family":"Nicklasson","given":"Malin","non-dropping-particle":"","parse-names":false,"suffix":""},{"dropping-particle":"","family":"Nilsson","given":"Malin S.","non-dropping-particle":"","parse-names":false,"suffix":""},{"dropping-particle":"","family":"Christenson","given":"Karin","non-dropping-particle":"","parse-names":false,"suffix":""},{"dropping-particle":"","family":"Aydin","given":"Ebru","non-dropping-particle":"","parse-names":false,"suffix":""},{"dropping-particle":"","family":"Liljeqvist","given":"Jan Åke","non-dropping-particle":"","parse-names":false,"suffix":""},{"dropping-particle":"","family":"Brune","given":"Mats","non-dropping-particle":"","parse-names":false,"suffix":""},{"dropping-particle":"","family":"Foa","given":"Robin","non-dropping-particle":"","parse-names":false,"suffix":""},{"dropping-particle":"","family":"Aurelius","given":"Johan","non-dropping-particle":"","parse-names":false,"suffix":""},{"dropping-particle":"","family":"Martner","given":"Anna","non-dropping-particle":"","parse-names":false,"suffix":""},{"dropping-particle":"","family":"Hellstrand","given":"Kristoffer","non-dropping-particle":"","parse-names":false,"suffix":""},{"dropping-particle":"","family":"Thoren","given":"Fredrik B.","non-dropping-particle":"","parse-names":false,"suffix":""}],"container-title":"Cancer Immunology Research","id":"ITEM-3","issue":"9","issued":{"date-parts":[["2018","9","1"]]},"page":"1110-1119","publisher":"American Association for Cancer Research Inc.","title":"Cytomegalovirus serostatus affects autoreactive NK cells and outcomes of IL2-based immunotherapy in acute myeloid leukemia","type":"article-journal","volume":"6"},"uris":["http://www.mendeley.com/documents/?uuid=d847aefd-03cf-3344-a7ca-218ac419d001"]},{"id":"ITEM-4","itemData":{"DOI":"10.1002/jmv.24797","ISSN":"10969071","abstract":"Infection with Epstein-Barr virus (EBV) may be correlated to the onset of acute leukemia (AL). Studies were performed to investigate the relationship between EBV infection and immunophenotyping of acute lymphoblastic leukemia (ALL) and chromosome aberrations. Additionally, the effects of EBV on clinical prognosis were described. Fluorescence quantitative polymerase chain reaction (FQ-PCR) was used to detect EBV-DNA copy numbers from bone marrow in 110 cases of patients with ALL, 75 cases of patients with acute myeloid leukemia (AML), and 37 cases of hematologically healthy control subjects. EBV-DNA copies were found in 64 of 185 (34.6%) patients with AL and 2 of 37 healthy control subjects (P &lt; 0.001). The EBV infection rate of ALL patients, AML patients, and healthy controls was 40.9% (45/110), 25.3% (19/75), and 5.4% (2/37), respectively. The positive rate of EBV in the ALL and AML groups was higher than in healthy subjects (P &lt; 0.05). EBV-DNA copies were found in 1 of 12 (8.3%) T-ALLs and 44 of 98 (44.9%) B-ALLs, the positive rate of EBV in B-ALLs increased significantly compared to the rate of T-ALLs (P &lt; 0.05). Chromosome karyotype analysis showed that EBV infection rates in B-ALL, T-ALL, and AML patients with chromosome abnormalities were 46.3% (25/54), 33.3% (1/3), and 30% (9/30), respectively. There was no statistical significance between chromosome abnormality and EBV infection (P &gt; 0.05). In addition, EBV + -ALLs had higher relapse and mortality rates than that of EBV − -ALLs. Together, we conclude that EBV infection may be correlated with the incidence of AL, and the infection rate of EBV in B-ALL was higher than that of T-ALL. EBV-positive patients showed an unfavorable prognosis.","author":[{"dropping-particle":"","family":"Guan","given":"Hongzai","non-dropping-particle":"","parse-names":false,"suffix":""},{"dropping-particle":"","family":"Miao","given":"Hongxia","non-dropping-particle":"","parse-names":false,"suffix":""},{"dropping-particle":"","family":"Ma","given":"Na","non-dropping-particle":"","parse-names":false,"suffix":""},{"dropping-particle":"","family":"Lu","given":"Wei","non-dropping-particle":"","parse-names":false,"suffix":""},{"dropping-particle":"","family":"Luo","given":"Bing","non-dropping-particle":"","parse-names":false,"suffix":""}],"container-title":"Journal of Medical Virology","id":"ITEM-4","issue":"8","issued":{"date-parts":[["2017","8","1"]]},"page":"1453-1460","publisher":"John Wiley and Sons Inc.","title":"Correlations between Epstein-Barr virus and acute leukemia","type":"article-journal","volume":"89"},"uris":["http://www.mendeley.com/documents/?uuid=e46cb9ac-719c-3326-90c9-4424daeed98f"]},{"id":"ITEM-5","itemData":{"DOI":"10.1182/blood-2016-04-713644","ISSN":"15280020","author":[{"dropping-particle":"","family":"Elmaagacli","given":"Ahmet H.","non-dropping-particle":"","parse-names":false,"suffix":""},{"dropping-particle":"","family":"Koldehoff","given":"Michael","non-dropping-particle":"","parse-names":false,"suffix":""}],"container-title":"Blood","id":"ITEM-5","issue":"3","issued":{"date-parts":[["2016","7","21"]]},"page":"456-459","publisher":"American Society of Hematology","title":"Cytomegalovirus replication reduces the relapse incidence in patients with acute myeloid leukemia","type":"article","volume":"128"},"uris":["http://www.mendeley.com/documents/?uuid=39ed7351-41da-3841-bdcb-318779ac1127"]}],"mendeley":{"formattedCitation":"[1,24–27]","plainTextFormattedCitation":"[1,24–27]","previouslyFormattedCitation":"[1,24–27]"},"properties":{"noteIndex":0},"schema":"https://github.com/citation-style-language/schema/raw/master/csl-citation.json"}</w:instrText>
      </w:r>
      <w:r w:rsidR="00F41DDA" w:rsidRPr="00ED0774">
        <w:fldChar w:fldCharType="separate"/>
      </w:r>
      <w:r w:rsidR="000E616A" w:rsidRPr="000E616A">
        <w:rPr>
          <w:noProof/>
        </w:rPr>
        <w:t>[1,24–27]</w:t>
      </w:r>
      <w:r w:rsidR="00F41DDA" w:rsidRPr="00ED0774">
        <w:fldChar w:fldCharType="end"/>
      </w:r>
      <w:r w:rsidR="00D80AC9" w:rsidRPr="00ED0774">
        <w:t>.</w:t>
      </w:r>
      <w:r w:rsidR="00A11EED" w:rsidRPr="00ED0774">
        <w:rPr>
          <w:lang w:val="en-US"/>
        </w:rPr>
        <w:t xml:space="preserve"> </w:t>
      </w:r>
    </w:p>
    <w:p w14:paraId="62773C63" w14:textId="59FAC185" w:rsidR="00D710F4"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501B5"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A3DD0" w:rsidRPr="00ED0774">
        <w:rPr>
          <w:rStyle w:val="affb"/>
        </w:rPr>
        <w:t>4</w:t>
      </w:r>
      <w:r w:rsidR="00590457" w:rsidRPr="00ED0774">
        <w:rPr>
          <w:rStyle w:val="affb"/>
        </w:rPr>
        <w:t>)</w:t>
      </w:r>
    </w:p>
    <w:p w14:paraId="13547CB5" w14:textId="0E4CD58B" w:rsidR="001B2CC7" w:rsidRPr="00ED0774" w:rsidRDefault="00D80AC9" w:rsidP="00C103D7">
      <w:pPr>
        <w:pStyle w:val="10"/>
        <w:divId w:val="344793945"/>
      </w:pPr>
      <w:r w:rsidRPr="00ED0774">
        <w:rPr>
          <w:rStyle w:val="affb"/>
        </w:rPr>
        <w:t>Рекомендуются</w:t>
      </w:r>
      <w:r w:rsidR="00926681" w:rsidRPr="00ED0774">
        <w:rPr>
          <w:rStyle w:val="affb"/>
        </w:rPr>
        <w:t xml:space="preserve"> </w:t>
      </w:r>
      <w:r w:rsidR="00F41DDA" w:rsidRPr="00ED0774">
        <w:rPr>
          <w:rStyle w:val="affb"/>
          <w:b w:val="0"/>
        </w:rPr>
        <w:t>всем</w:t>
      </w:r>
      <w:r w:rsidR="00926681" w:rsidRPr="00ED0774">
        <w:rPr>
          <w:rStyle w:val="affb"/>
          <w:b w:val="0"/>
        </w:rPr>
        <w:t xml:space="preserve"> </w:t>
      </w:r>
      <w:r w:rsidR="00AB2D87" w:rsidRPr="00ED0774">
        <w:rPr>
          <w:rStyle w:val="affb"/>
          <w:b w:val="0"/>
        </w:rPr>
        <w:t>пациентам</w:t>
      </w:r>
      <w:r w:rsidR="00926681" w:rsidRPr="00ED0774">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подозрении</w:t>
      </w:r>
      <w:r w:rsidR="00926681" w:rsidRPr="00ED0774">
        <w:rPr>
          <w:rStyle w:val="affb"/>
          <w:b w:val="0"/>
        </w:rPr>
        <w:t xml:space="preserve"> </w:t>
      </w:r>
      <w:r w:rsidR="00AB2D87" w:rsidRPr="00ED0774">
        <w:rPr>
          <w:rStyle w:val="affb"/>
          <w:b w:val="0"/>
        </w:rPr>
        <w:t>и</w:t>
      </w:r>
      <w:r w:rsidR="00926681" w:rsidRPr="00ED0774">
        <w:rPr>
          <w:rStyle w:val="affb"/>
          <w:b w:val="0"/>
        </w:rPr>
        <w:t xml:space="preserve"> </w:t>
      </w:r>
      <w:r w:rsidR="00AB2D87" w:rsidRPr="00ED0774">
        <w:rPr>
          <w:rStyle w:val="affb"/>
          <w:b w:val="0"/>
        </w:rPr>
        <w:t>при</w:t>
      </w:r>
      <w:r w:rsidR="00926681" w:rsidRPr="00ED0774">
        <w:rPr>
          <w:rStyle w:val="affb"/>
          <w:b w:val="0"/>
        </w:rPr>
        <w:t xml:space="preserve"> </w:t>
      </w:r>
      <w:r w:rsidR="00AB2D87" w:rsidRPr="00ED0774">
        <w:rPr>
          <w:rStyle w:val="affb"/>
          <w:b w:val="0"/>
        </w:rPr>
        <w:t>установленном</w:t>
      </w:r>
      <w:r w:rsidR="00926681" w:rsidRPr="00ED0774">
        <w:rPr>
          <w:rStyle w:val="affb"/>
        </w:rPr>
        <w:t xml:space="preserve"> </w:t>
      </w:r>
      <w:r w:rsidR="00AB2D87" w:rsidRPr="00ED0774">
        <w:rPr>
          <w:rStyle w:val="affb"/>
          <w:b w:val="0"/>
        </w:rPr>
        <w:t>ОМЛ</w:t>
      </w:r>
      <w:r w:rsidR="00926681" w:rsidRPr="00ED0774">
        <w:rPr>
          <w:rStyle w:val="affb"/>
          <w:b w:val="0"/>
        </w:rPr>
        <w:t xml:space="preserve"> </w:t>
      </w:r>
      <w:r w:rsidR="00D710F4" w:rsidRPr="00ED0774">
        <w:rPr>
          <w:rStyle w:val="affb"/>
          <w:b w:val="0"/>
        </w:rPr>
        <w:t>выполнять</w:t>
      </w:r>
      <w:r w:rsidR="00926681" w:rsidRPr="00ED0774">
        <w:rPr>
          <w:rStyle w:val="affb"/>
          <w:b w:val="0"/>
        </w:rPr>
        <w:t xml:space="preserve"> </w:t>
      </w:r>
      <w:r w:rsidR="002B5060" w:rsidRPr="00ED0774">
        <w:t>микробиологическое</w:t>
      </w:r>
      <w:r w:rsidR="00926681" w:rsidRPr="00ED0774">
        <w:t xml:space="preserve"> </w:t>
      </w:r>
      <w:r w:rsidR="002B5060" w:rsidRPr="00ED0774">
        <w:t>(культуральное)</w:t>
      </w:r>
      <w:r w:rsidR="00926681" w:rsidRPr="00ED0774">
        <w:t xml:space="preserve"> </w:t>
      </w:r>
      <w:r w:rsidR="002B5060" w:rsidRPr="00ED0774">
        <w:t>исследование</w:t>
      </w:r>
      <w:r w:rsidR="00926681" w:rsidRPr="00ED0774">
        <w:t xml:space="preserve"> </w:t>
      </w:r>
      <w:r w:rsidR="00D710F4" w:rsidRPr="00ED0774">
        <w:rPr>
          <w:rStyle w:val="affb"/>
          <w:b w:val="0"/>
        </w:rPr>
        <w:t>в</w:t>
      </w:r>
      <w:r w:rsidR="00926681" w:rsidRPr="00ED0774">
        <w:rPr>
          <w:rStyle w:val="affb"/>
          <w:b w:val="0"/>
        </w:rPr>
        <w:t xml:space="preserve"> </w:t>
      </w:r>
      <w:r w:rsidR="00F41DDA" w:rsidRPr="00ED0774">
        <w:rPr>
          <w:rStyle w:val="affb"/>
          <w:b w:val="0"/>
        </w:rPr>
        <w:t>цел</w:t>
      </w:r>
      <w:r w:rsidR="00D710F4" w:rsidRPr="00ED0774">
        <w:rPr>
          <w:rStyle w:val="affb"/>
          <w:b w:val="0"/>
        </w:rPr>
        <w:t>ях</w:t>
      </w:r>
      <w:r w:rsidR="00926681" w:rsidRPr="00ED0774">
        <w:rPr>
          <w:rStyle w:val="affb"/>
          <w:b w:val="0"/>
        </w:rPr>
        <w:t xml:space="preserve"> </w:t>
      </w:r>
      <w:r w:rsidR="00F41DDA" w:rsidRPr="00ED0774">
        <w:rPr>
          <w:rStyle w:val="affb"/>
          <w:b w:val="0"/>
        </w:rPr>
        <w:t>проведения</w:t>
      </w:r>
      <w:r w:rsidR="00926681" w:rsidRPr="00ED0774">
        <w:rPr>
          <w:rStyle w:val="affb"/>
          <w:b w:val="0"/>
        </w:rPr>
        <w:t xml:space="preserve"> </w:t>
      </w:r>
      <w:r w:rsidR="00F41DDA" w:rsidRPr="00ED0774">
        <w:rPr>
          <w:rStyle w:val="affb"/>
          <w:b w:val="0"/>
        </w:rPr>
        <w:lastRenderedPageBreak/>
        <w:t>прецизионной</w:t>
      </w:r>
      <w:r w:rsidR="00926681" w:rsidRPr="00ED0774">
        <w:rPr>
          <w:rStyle w:val="affb"/>
          <w:b w:val="0"/>
        </w:rPr>
        <w:t xml:space="preserve"> </w:t>
      </w:r>
      <w:r w:rsidR="00F41DDA" w:rsidRPr="00ED0774">
        <w:rPr>
          <w:rStyle w:val="affb"/>
          <w:b w:val="0"/>
        </w:rPr>
        <w:t>антибиотической</w:t>
      </w:r>
      <w:r w:rsidR="00926681" w:rsidRPr="00ED0774">
        <w:rPr>
          <w:rStyle w:val="affb"/>
          <w:b w:val="0"/>
        </w:rPr>
        <w:t xml:space="preserve"> </w:t>
      </w:r>
      <w:r w:rsidR="00F41DDA" w:rsidRPr="00ED0774">
        <w:rPr>
          <w:rStyle w:val="affb"/>
          <w:b w:val="0"/>
        </w:rPr>
        <w:t>терапии</w:t>
      </w:r>
      <w:r w:rsidR="00926681" w:rsidRPr="00ED0774">
        <w:rPr>
          <w:rStyle w:val="affb"/>
          <w:b w:val="0"/>
        </w:rPr>
        <w:t xml:space="preserve"> </w:t>
      </w:r>
      <w:r w:rsidR="005130AB" w:rsidRPr="00ED0774">
        <w:rPr>
          <w:rStyle w:val="affb"/>
          <w:b w:val="0"/>
        </w:rPr>
        <w:t>в</w:t>
      </w:r>
      <w:r w:rsidR="00926681" w:rsidRPr="00ED0774">
        <w:rPr>
          <w:rStyle w:val="affb"/>
          <w:b w:val="0"/>
        </w:rPr>
        <w:t xml:space="preserve"> </w:t>
      </w:r>
      <w:r w:rsidR="005130AB" w:rsidRPr="00ED0774">
        <w:rPr>
          <w:rStyle w:val="affb"/>
          <w:b w:val="0"/>
        </w:rPr>
        <w:t>ходе</w:t>
      </w:r>
      <w:r w:rsidR="00926681" w:rsidRPr="00ED0774">
        <w:rPr>
          <w:rStyle w:val="affb"/>
          <w:b w:val="0"/>
        </w:rPr>
        <w:t xml:space="preserve"> </w:t>
      </w:r>
      <w:r w:rsidR="005130AB" w:rsidRPr="00ED0774">
        <w:rPr>
          <w:rStyle w:val="affb"/>
          <w:b w:val="0"/>
        </w:rPr>
        <w:t>лечения</w:t>
      </w:r>
      <w:r w:rsidR="00926681" w:rsidRPr="00ED0774">
        <w:rPr>
          <w:rStyle w:val="affb"/>
          <w:b w:val="0"/>
        </w:rPr>
        <w:t xml:space="preserve"> </w:t>
      </w:r>
      <w:r w:rsidR="008162B6" w:rsidRPr="00ED0774">
        <w:rPr>
          <w:rStyle w:val="affb"/>
          <w:b w:val="0"/>
        </w:rPr>
        <w:t>при</w:t>
      </w:r>
      <w:r w:rsidR="00926681" w:rsidRPr="00ED0774">
        <w:rPr>
          <w:rStyle w:val="affb"/>
          <w:b w:val="0"/>
        </w:rPr>
        <w:t xml:space="preserve"> </w:t>
      </w:r>
      <w:r w:rsidR="00D448C0" w:rsidRPr="00ED0774">
        <w:rPr>
          <w:rStyle w:val="affb"/>
          <w:b w:val="0"/>
          <w:lang w:val="ru-RU"/>
        </w:rPr>
        <w:t>возниконовении</w:t>
      </w:r>
      <w:r w:rsidR="00D448C0" w:rsidRPr="00ED0774">
        <w:rPr>
          <w:rStyle w:val="affb"/>
          <w:b w:val="0"/>
        </w:rPr>
        <w:t xml:space="preserve"> </w:t>
      </w:r>
      <w:r w:rsidR="008162B6" w:rsidRPr="00ED0774">
        <w:rPr>
          <w:rStyle w:val="affb"/>
          <w:b w:val="0"/>
        </w:rPr>
        <w:t>фебрильной</w:t>
      </w:r>
      <w:r w:rsidR="00926681" w:rsidRPr="00ED0774">
        <w:rPr>
          <w:rStyle w:val="affb"/>
          <w:b w:val="0"/>
        </w:rPr>
        <w:t xml:space="preserve"> </w:t>
      </w:r>
      <w:r w:rsidR="008162B6" w:rsidRPr="00ED0774">
        <w:rPr>
          <w:rStyle w:val="affb"/>
          <w:b w:val="0"/>
        </w:rPr>
        <w:t>лихорадки</w:t>
      </w:r>
      <w:r w:rsidR="00926681" w:rsidRPr="00ED0774">
        <w:rPr>
          <w:rStyle w:val="affb"/>
          <w:b w:val="0"/>
        </w:rPr>
        <w:t xml:space="preserve"> </w:t>
      </w:r>
      <w:r w:rsidR="008162B6" w:rsidRPr="00ED0774">
        <w:rPr>
          <w:rStyle w:val="affb"/>
          <w:b w:val="0"/>
        </w:rPr>
        <w:t>и</w:t>
      </w:r>
      <w:r w:rsidR="00926681" w:rsidRPr="00ED0774">
        <w:rPr>
          <w:rStyle w:val="affb"/>
          <w:b w:val="0"/>
        </w:rPr>
        <w:t xml:space="preserve"> </w:t>
      </w:r>
      <w:r w:rsidR="008162B6" w:rsidRPr="00ED0774">
        <w:rPr>
          <w:rStyle w:val="affb"/>
          <w:b w:val="0"/>
        </w:rPr>
        <w:t>инфекционных</w:t>
      </w:r>
      <w:r w:rsidR="00926681" w:rsidRPr="00ED0774">
        <w:rPr>
          <w:rStyle w:val="affb"/>
          <w:b w:val="0"/>
        </w:rPr>
        <w:t xml:space="preserve"> </w:t>
      </w:r>
      <w:r w:rsidR="008162B6" w:rsidRPr="00ED0774">
        <w:rPr>
          <w:rStyle w:val="affb"/>
          <w:b w:val="0"/>
        </w:rPr>
        <w:t>осложнений</w:t>
      </w:r>
      <w:r w:rsidR="00926681" w:rsidRPr="00ED0774">
        <w:rPr>
          <w:rStyle w:val="affb"/>
          <w:b w:val="0"/>
        </w:rPr>
        <w:t xml:space="preserve"> </w:t>
      </w:r>
      <w:r w:rsidR="00F41DDA"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3","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4","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4","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1,2,28,29]","plainTextFormattedCitation":"[1,2,28,29]","previouslyFormattedCitation":"[1,2,28,29]"},"properties":{"noteIndex":0},"schema":"https://github.com/citation-style-language/schema/raw/master/csl-citation.json"}</w:instrText>
      </w:r>
      <w:r w:rsidR="00F41DDA" w:rsidRPr="00ED0774">
        <w:rPr>
          <w:rStyle w:val="affb"/>
          <w:b w:val="0"/>
        </w:rPr>
        <w:fldChar w:fldCharType="separate"/>
      </w:r>
      <w:r w:rsidR="000E616A" w:rsidRPr="000E616A">
        <w:rPr>
          <w:rStyle w:val="affb"/>
          <w:b w:val="0"/>
          <w:noProof/>
        </w:rPr>
        <w:t>[1,2,28,29]</w:t>
      </w:r>
      <w:r w:rsidR="00F41DDA" w:rsidRPr="00ED0774">
        <w:rPr>
          <w:rStyle w:val="affb"/>
          <w:b w:val="0"/>
        </w:rPr>
        <w:fldChar w:fldCharType="end"/>
      </w:r>
      <w:r w:rsidRPr="00ED0774">
        <w:t>.</w:t>
      </w:r>
      <w:r w:rsidR="00A11EED" w:rsidRPr="00ED0774">
        <w:t xml:space="preserve"> </w:t>
      </w:r>
    </w:p>
    <w:p w14:paraId="2B40DDF5" w14:textId="48A6F655" w:rsidR="00D710F4" w:rsidRPr="00ED0774" w:rsidRDefault="00101ED7" w:rsidP="00C103D7">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F41DDA"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370F8" w:rsidRPr="00ED0774">
        <w:rPr>
          <w:rStyle w:val="affb"/>
        </w:rPr>
        <w:t>5</w:t>
      </w:r>
      <w:r w:rsidR="00A671A5" w:rsidRPr="00ED0774">
        <w:rPr>
          <w:rStyle w:val="affb"/>
        </w:rPr>
        <w:t>)</w:t>
      </w:r>
    </w:p>
    <w:p w14:paraId="728FCE4D" w14:textId="67C3F551" w:rsidR="00D710F4" w:rsidRPr="00ED0774" w:rsidRDefault="005A0127" w:rsidP="00C103D7">
      <w:pPr>
        <w:pStyle w:val="afff6"/>
        <w:divId w:val="344793945"/>
      </w:pPr>
      <w:r w:rsidRPr="00ED0774">
        <w:rPr>
          <w:rStyle w:val="affb"/>
        </w:rPr>
        <w:t xml:space="preserve">Комментарии: </w:t>
      </w:r>
      <w:r w:rsidR="00D448C0" w:rsidRPr="00ED0774">
        <w:rPr>
          <w:rStyle w:val="affb"/>
          <w:b w:val="0"/>
          <w:i/>
        </w:rPr>
        <w:t>может проводиться</w:t>
      </w:r>
      <w:r w:rsidR="00D448C0" w:rsidRPr="00ED0774">
        <w:rPr>
          <w:i/>
        </w:rPr>
        <w:t xml:space="preserve"> </w:t>
      </w:r>
      <w:r w:rsidR="00134762" w:rsidRPr="00ED0774">
        <w:rPr>
          <w:i/>
        </w:rPr>
        <w:t xml:space="preserve">микробиологическое (культуральное) исследование (дисбактериоз) с применением автоматизированного посева, </w:t>
      </w:r>
      <w:r w:rsidR="00D448C0" w:rsidRPr="00ED0774">
        <w:rPr>
          <w:i/>
        </w:rPr>
        <w:t>микробиологическое (культуральное) исследование</w:t>
      </w:r>
      <w:r w:rsidR="00D448C0" w:rsidRPr="00ED0774">
        <w:rPr>
          <w:rStyle w:val="affb"/>
          <w:b w:val="0"/>
          <w:i/>
        </w:rPr>
        <w:t xml:space="preserve"> </w:t>
      </w:r>
      <w:r w:rsidRPr="00ED0774">
        <w:rPr>
          <w:i/>
        </w:rPr>
        <w:t>отделяемого из полости рта, микробиоценоза кишечника культуральными методами, крови на стерильность, мочи на бактериальные патогены</w:t>
      </w:r>
      <w:r w:rsidR="00D448C0" w:rsidRPr="00ED0774">
        <w:rPr>
          <w:i/>
        </w:rPr>
        <w:t>.</w:t>
      </w:r>
    </w:p>
    <w:p w14:paraId="1E61E831" w14:textId="1A82ABFA" w:rsidR="000C33E7" w:rsidRPr="000C33E7" w:rsidRDefault="00AB2D87" w:rsidP="00C916EA">
      <w:pPr>
        <w:pStyle w:val="10"/>
        <w:contextualSpacing/>
        <w:divId w:val="344793945"/>
        <w:rPr>
          <w:b/>
          <w:bCs/>
        </w:rPr>
      </w:pPr>
      <w:r w:rsidRPr="00ED0774">
        <w:rPr>
          <w:rStyle w:val="affb"/>
        </w:rPr>
        <w:t>Рекомендуется</w:t>
      </w:r>
      <w:r w:rsidR="00926681" w:rsidRPr="00C916EA">
        <w:rPr>
          <w:rStyle w:val="affb"/>
          <w:b w:val="0"/>
        </w:rPr>
        <w:t xml:space="preserve"> </w:t>
      </w:r>
      <w:r w:rsidRPr="00C916EA">
        <w:rPr>
          <w:rStyle w:val="affb"/>
          <w:b w:val="0"/>
        </w:rPr>
        <w:t>при</w:t>
      </w:r>
      <w:r w:rsidR="00926681" w:rsidRPr="00C916EA">
        <w:rPr>
          <w:rStyle w:val="affb"/>
          <w:b w:val="0"/>
        </w:rPr>
        <w:t xml:space="preserve"> </w:t>
      </w:r>
      <w:r w:rsidRPr="00AB4DE1">
        <w:rPr>
          <w:rStyle w:val="affb"/>
          <w:b w:val="0"/>
          <w:color w:val="000000" w:themeColor="text1"/>
        </w:rPr>
        <w:t>подозрении</w:t>
      </w:r>
      <w:r w:rsidR="00926681" w:rsidRPr="00AB4DE1">
        <w:rPr>
          <w:rStyle w:val="affb"/>
          <w:b w:val="0"/>
          <w:color w:val="000000" w:themeColor="text1"/>
        </w:rPr>
        <w:t xml:space="preserve"> </w:t>
      </w:r>
      <w:r w:rsidRPr="00AB4DE1">
        <w:rPr>
          <w:rStyle w:val="affb"/>
          <w:b w:val="0"/>
          <w:color w:val="000000" w:themeColor="text1"/>
        </w:rPr>
        <w:t>и</w:t>
      </w:r>
      <w:r w:rsidR="00926681" w:rsidRPr="00AB4DE1">
        <w:rPr>
          <w:rStyle w:val="affb"/>
          <w:b w:val="0"/>
          <w:color w:val="000000" w:themeColor="text1"/>
        </w:rPr>
        <w:t xml:space="preserve"> </w:t>
      </w:r>
      <w:r w:rsidRPr="00AB4DE1">
        <w:rPr>
          <w:rStyle w:val="affb"/>
          <w:b w:val="0"/>
          <w:color w:val="000000" w:themeColor="text1"/>
        </w:rPr>
        <w:t>при</w:t>
      </w:r>
      <w:r w:rsidR="00926681" w:rsidRPr="00AB4DE1">
        <w:rPr>
          <w:rStyle w:val="affb"/>
          <w:b w:val="0"/>
          <w:color w:val="000000" w:themeColor="text1"/>
        </w:rPr>
        <w:t xml:space="preserve"> </w:t>
      </w:r>
      <w:r w:rsidRPr="00AB4DE1">
        <w:rPr>
          <w:rStyle w:val="affb"/>
          <w:b w:val="0"/>
          <w:color w:val="000000" w:themeColor="text1"/>
        </w:rPr>
        <w:t>установленном</w:t>
      </w:r>
      <w:r w:rsidR="00926681" w:rsidRPr="00AB4DE1">
        <w:rPr>
          <w:rStyle w:val="affb"/>
          <w:color w:val="000000" w:themeColor="text1"/>
        </w:rPr>
        <w:t xml:space="preserve"> </w:t>
      </w:r>
      <w:r w:rsidRPr="00AB4DE1">
        <w:rPr>
          <w:rStyle w:val="affb"/>
          <w:b w:val="0"/>
          <w:color w:val="000000" w:themeColor="text1"/>
        </w:rPr>
        <w:t>ОМЛ</w:t>
      </w:r>
      <w:r w:rsidR="00A05BED" w:rsidRPr="00AB4DE1">
        <w:rPr>
          <w:rStyle w:val="affb"/>
          <w:b w:val="0"/>
          <w:color w:val="000000" w:themeColor="text1"/>
        </w:rPr>
        <w:t>,</w:t>
      </w:r>
      <w:r w:rsidR="00926681" w:rsidRPr="00AB4DE1">
        <w:rPr>
          <w:rStyle w:val="affb"/>
          <w:b w:val="0"/>
          <w:color w:val="000000" w:themeColor="text1"/>
        </w:rPr>
        <w:t xml:space="preserve"> </w:t>
      </w:r>
      <w:r w:rsidR="00C916EA" w:rsidRPr="00AB4DE1">
        <w:rPr>
          <w:rStyle w:val="affb"/>
          <w:b w:val="0"/>
          <w:color w:val="000000" w:themeColor="text1"/>
          <w:lang w:val="ru-RU"/>
        </w:rPr>
        <w:t xml:space="preserve">в процессе лечения по показаниям, </w:t>
      </w:r>
      <w:r w:rsidR="00A05BED" w:rsidRPr="00AB4DE1">
        <w:rPr>
          <w:rStyle w:val="affb"/>
          <w:b w:val="0"/>
          <w:color w:val="000000" w:themeColor="text1"/>
        </w:rPr>
        <w:t>а</w:t>
      </w:r>
      <w:r w:rsidR="00926681" w:rsidRPr="00AB4DE1">
        <w:rPr>
          <w:rStyle w:val="affb"/>
          <w:b w:val="0"/>
          <w:color w:val="000000" w:themeColor="text1"/>
        </w:rPr>
        <w:t xml:space="preserve"> </w:t>
      </w:r>
      <w:r w:rsidR="00A05BED" w:rsidRPr="00AB4DE1">
        <w:rPr>
          <w:rStyle w:val="affb"/>
          <w:b w:val="0"/>
          <w:color w:val="000000" w:themeColor="text1"/>
        </w:rPr>
        <w:t>т</w:t>
      </w:r>
      <w:r w:rsidR="00A05BED" w:rsidRPr="00C916EA">
        <w:rPr>
          <w:rStyle w:val="affb"/>
          <w:b w:val="0"/>
        </w:rPr>
        <w:t>акже</w:t>
      </w:r>
      <w:r w:rsidR="00926681" w:rsidRPr="00C916EA">
        <w:rPr>
          <w:rStyle w:val="affb"/>
          <w:b w:val="0"/>
        </w:rPr>
        <w:t xml:space="preserve"> </w:t>
      </w:r>
      <w:r w:rsidR="00A05BED" w:rsidRPr="00C916EA">
        <w:rPr>
          <w:rStyle w:val="affb"/>
          <w:b w:val="0"/>
        </w:rPr>
        <w:t>в</w:t>
      </w:r>
      <w:r w:rsidR="00926681" w:rsidRPr="00C916EA">
        <w:rPr>
          <w:rStyle w:val="affb"/>
          <w:b w:val="0"/>
        </w:rPr>
        <w:t xml:space="preserve"> </w:t>
      </w:r>
      <w:r w:rsidR="00A05BED" w:rsidRPr="00C916EA">
        <w:rPr>
          <w:rStyle w:val="affb"/>
          <w:b w:val="0"/>
        </w:rPr>
        <w:t>случае</w:t>
      </w:r>
      <w:r w:rsidR="00926681" w:rsidRPr="00C916EA">
        <w:rPr>
          <w:rStyle w:val="affb"/>
          <w:b w:val="0"/>
        </w:rPr>
        <w:t xml:space="preserve"> </w:t>
      </w:r>
      <w:r w:rsidR="00A05BED" w:rsidRPr="00C916EA">
        <w:rPr>
          <w:rStyle w:val="affb"/>
          <w:b w:val="0"/>
        </w:rPr>
        <w:t>развития</w:t>
      </w:r>
      <w:r w:rsidR="00926681" w:rsidRPr="00C916EA">
        <w:rPr>
          <w:rStyle w:val="affb"/>
          <w:b w:val="0"/>
        </w:rPr>
        <w:t xml:space="preserve"> </w:t>
      </w:r>
      <w:r w:rsidR="00A05BED" w:rsidRPr="00C916EA">
        <w:rPr>
          <w:rStyle w:val="affb"/>
          <w:b w:val="0"/>
        </w:rPr>
        <w:t>рецидива</w:t>
      </w:r>
      <w:r w:rsidR="00926681" w:rsidRPr="00C916EA">
        <w:rPr>
          <w:rStyle w:val="affb"/>
          <w:b w:val="0"/>
        </w:rPr>
        <w:t xml:space="preserve"> </w:t>
      </w:r>
      <w:r w:rsidR="00A05BED" w:rsidRPr="00C916EA">
        <w:rPr>
          <w:rStyle w:val="affb"/>
          <w:b w:val="0"/>
        </w:rPr>
        <w:t>и</w:t>
      </w:r>
      <w:r w:rsidR="00926681" w:rsidRPr="00C916EA">
        <w:rPr>
          <w:rStyle w:val="affb"/>
          <w:b w:val="0"/>
        </w:rPr>
        <w:t xml:space="preserve"> </w:t>
      </w:r>
      <w:r w:rsidR="00A05BED" w:rsidRPr="00C916EA">
        <w:rPr>
          <w:rStyle w:val="affb"/>
          <w:b w:val="0"/>
        </w:rPr>
        <w:t>после</w:t>
      </w:r>
      <w:r w:rsidR="00926681" w:rsidRPr="00C916EA">
        <w:rPr>
          <w:rStyle w:val="affb"/>
          <w:b w:val="0"/>
        </w:rPr>
        <w:t xml:space="preserve"> </w:t>
      </w:r>
      <w:r w:rsidR="00A05BED" w:rsidRPr="00C916EA">
        <w:rPr>
          <w:rStyle w:val="affb"/>
          <w:b w:val="0"/>
        </w:rPr>
        <w:t>выполнения</w:t>
      </w:r>
      <w:r w:rsidR="00926681" w:rsidRPr="00C916EA">
        <w:rPr>
          <w:rStyle w:val="affb"/>
          <w:b w:val="0"/>
        </w:rPr>
        <w:t xml:space="preserve"> </w:t>
      </w:r>
      <w:r w:rsidR="00A05BED" w:rsidRPr="00C916EA">
        <w:rPr>
          <w:rStyle w:val="affb"/>
          <w:b w:val="0"/>
        </w:rPr>
        <w:t>алло-ТГСК</w:t>
      </w:r>
      <w:r w:rsidR="00926681" w:rsidRPr="00ED0774">
        <w:t xml:space="preserve"> </w:t>
      </w:r>
      <w:r w:rsidR="000C33E7">
        <w:t>выполнение необходимых исследований и проб для гемотрансфузии, включающих</w:t>
      </w:r>
      <w:r w:rsidR="00926681" w:rsidRPr="00ED0774">
        <w:t xml:space="preserve"> </w:t>
      </w:r>
      <w:r w:rsidR="00382173"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1,30]","plainTextFormattedCitation":"[1,30]","previouslyFormattedCitation":"[1,30]"},"properties":{"noteIndex":0},"schema":"https://github.com/citation-style-language/schema/raw/master/csl-citation.json"}</w:instrText>
      </w:r>
      <w:r w:rsidR="00382173" w:rsidRPr="00ED0774">
        <w:fldChar w:fldCharType="separate"/>
      </w:r>
      <w:r w:rsidR="000E616A" w:rsidRPr="000E616A">
        <w:rPr>
          <w:noProof/>
        </w:rPr>
        <w:t>[1,30]</w:t>
      </w:r>
      <w:r w:rsidR="00382173" w:rsidRPr="00ED0774">
        <w:fldChar w:fldCharType="end"/>
      </w:r>
      <w:r w:rsidR="000C33E7">
        <w:rPr>
          <w:lang w:val="ru-RU"/>
        </w:rPr>
        <w:t>:</w:t>
      </w:r>
    </w:p>
    <w:p w14:paraId="08AC8C00" w14:textId="77777777" w:rsidR="00A55935" w:rsidRPr="00DD73C4" w:rsidRDefault="00A55935" w:rsidP="00A55935">
      <w:pPr>
        <w:pStyle w:val="36"/>
        <w:numPr>
          <w:ilvl w:val="1"/>
          <w:numId w:val="1"/>
        </w:numPr>
        <w:spacing w:before="0"/>
        <w:divId w:val="344793945"/>
        <w:rPr>
          <w:b/>
          <w:bCs/>
          <w:iCs/>
          <w:color w:val="000000" w:themeColor="text1"/>
          <w:lang w:val="ru-RU"/>
        </w:rPr>
      </w:pPr>
      <w:r w:rsidRPr="00DD73C4">
        <w:rPr>
          <w:iCs/>
          <w:color w:val="000000" w:themeColor="text1"/>
          <w:lang w:val="ru-RU"/>
        </w:rPr>
        <w:t>всем пациентам:</w:t>
      </w:r>
    </w:p>
    <w:p w14:paraId="5E839698"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основных групп по системе AB0</w:t>
      </w:r>
      <w:r w:rsidRPr="00DD73C4">
        <w:rPr>
          <w:color w:val="000000" w:themeColor="text1"/>
          <w:szCs w:val="24"/>
          <w:lang w:val="ru-RU" w:eastAsia="ru-RU"/>
        </w:rPr>
        <w:t>;</w:t>
      </w:r>
    </w:p>
    <w:p w14:paraId="793520B4"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антигена D системы Резус (резус-фактор)</w:t>
      </w:r>
      <w:r w:rsidRPr="00DD73C4">
        <w:rPr>
          <w:color w:val="000000" w:themeColor="text1"/>
          <w:szCs w:val="24"/>
          <w:lang w:val="ru-RU" w:eastAsia="ru-RU"/>
        </w:rPr>
        <w:t>;</w:t>
      </w:r>
    </w:p>
    <w:p w14:paraId="06349148"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подгруппы и других групп крови меньшего значения A-1, A-2, D, Cc, E, Kell, Duffy</w:t>
      </w:r>
      <w:r w:rsidRPr="00DD73C4">
        <w:rPr>
          <w:color w:val="000000" w:themeColor="text1"/>
          <w:szCs w:val="24"/>
          <w:lang w:val="ru-RU" w:eastAsia="ru-RU"/>
        </w:rPr>
        <w:t>;</w:t>
      </w:r>
    </w:p>
    <w:p w14:paraId="29B61C3F"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проба на совместимость перед переливанием компонентов крови</w:t>
      </w:r>
      <w:r w:rsidRPr="00DD73C4">
        <w:rPr>
          <w:color w:val="000000" w:themeColor="text1"/>
          <w:szCs w:val="24"/>
          <w:lang w:val="ru-RU" w:eastAsia="ru-RU"/>
        </w:rPr>
        <w:t>;</w:t>
      </w:r>
    </w:p>
    <w:p w14:paraId="4A66735B"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фенотипа по антигенам C, c, E, e, Cw, K, k и определение антиэритроцитарных антите</w:t>
      </w:r>
      <w:r w:rsidRPr="00DD73C4">
        <w:rPr>
          <w:color w:val="000000" w:themeColor="text1"/>
          <w:szCs w:val="24"/>
          <w:lang w:val="ru-RU" w:eastAsia="ru-RU"/>
        </w:rPr>
        <w:t>л;</w:t>
      </w:r>
    </w:p>
    <w:p w14:paraId="57643510" w14:textId="77777777" w:rsidR="00A55935" w:rsidRPr="00DD73C4" w:rsidRDefault="00A55935" w:rsidP="00A55935">
      <w:pPr>
        <w:pStyle w:val="36"/>
        <w:numPr>
          <w:ilvl w:val="1"/>
          <w:numId w:val="1"/>
        </w:numPr>
        <w:spacing w:before="0"/>
        <w:divId w:val="344793945"/>
        <w:rPr>
          <w:b/>
          <w:bCs/>
          <w:color w:val="000000" w:themeColor="text1"/>
          <w:lang w:val="ru-RU"/>
        </w:rPr>
      </w:pPr>
      <w:r w:rsidRPr="00DD73C4">
        <w:rPr>
          <w:color w:val="000000" w:themeColor="text1"/>
          <w:szCs w:val="24"/>
          <w:lang w:val="ru-RU" w:eastAsia="ru-RU"/>
        </w:rPr>
        <w:t>при необходимости</w:t>
      </w:r>
      <w:r w:rsidRPr="00DD73C4">
        <w:rPr>
          <w:color w:val="000000" w:themeColor="text1"/>
          <w:szCs w:val="24"/>
          <w:lang w:eastAsia="ru-RU"/>
        </w:rPr>
        <w:t>:</w:t>
      </w:r>
    </w:p>
    <w:p w14:paraId="3A5479D5"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HLA-антигенов</w:t>
      </w:r>
      <w:r w:rsidRPr="00DD73C4">
        <w:rPr>
          <w:color w:val="000000" w:themeColor="text1"/>
          <w:szCs w:val="24"/>
          <w:lang w:val="ru-RU" w:eastAsia="ru-RU"/>
        </w:rPr>
        <w:t>;</w:t>
      </w:r>
    </w:p>
    <w:p w14:paraId="55D2C41C"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мембранных иммуноглобулинов</w:t>
      </w:r>
      <w:r w:rsidRPr="00DD73C4">
        <w:rPr>
          <w:color w:val="000000" w:themeColor="text1"/>
          <w:szCs w:val="24"/>
          <w:lang w:val="ru-RU" w:eastAsia="ru-RU"/>
        </w:rPr>
        <w:t>;</w:t>
      </w:r>
    </w:p>
    <w:p w14:paraId="11BA36F3"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лейкоцитарных антител</w:t>
      </w:r>
      <w:r w:rsidRPr="00DD73C4">
        <w:rPr>
          <w:color w:val="000000" w:themeColor="text1"/>
          <w:szCs w:val="24"/>
          <w:lang w:val="ru-RU" w:eastAsia="ru-RU"/>
        </w:rPr>
        <w:t>;</w:t>
      </w:r>
    </w:p>
    <w:p w14:paraId="2FDAB469"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тромбоцитарных антител</w:t>
      </w:r>
      <w:r w:rsidRPr="00DD73C4">
        <w:rPr>
          <w:color w:val="000000" w:themeColor="text1"/>
          <w:szCs w:val="24"/>
          <w:lang w:val="ru-RU" w:eastAsia="ru-RU"/>
        </w:rPr>
        <w:t>;</w:t>
      </w:r>
    </w:p>
    <w:p w14:paraId="7447F975" w14:textId="77777777" w:rsidR="00A55935" w:rsidRPr="00DD73C4" w:rsidRDefault="00A55935" w:rsidP="00A55935">
      <w:pPr>
        <w:pStyle w:val="36"/>
        <w:numPr>
          <w:ilvl w:val="2"/>
          <w:numId w:val="1"/>
        </w:numPr>
        <w:spacing w:before="0"/>
        <w:divId w:val="344793945"/>
        <w:rPr>
          <w:b/>
          <w:bCs/>
          <w:color w:val="000000" w:themeColor="text1"/>
          <w:lang w:val="ru-RU"/>
        </w:rPr>
      </w:pPr>
      <w:r w:rsidRPr="00DD73C4">
        <w:rPr>
          <w:color w:val="000000" w:themeColor="text1"/>
          <w:szCs w:val="24"/>
          <w:lang w:eastAsia="ru-RU"/>
        </w:rPr>
        <w:t>определение содержания антител к антигенам эритроцитов в сыворотке крови</w:t>
      </w:r>
      <w:r w:rsidRPr="00DD73C4">
        <w:rPr>
          <w:color w:val="000000" w:themeColor="text1"/>
          <w:szCs w:val="24"/>
          <w:lang w:val="ru-RU" w:eastAsia="ru-RU"/>
        </w:rPr>
        <w:t>.</w:t>
      </w:r>
    </w:p>
    <w:p w14:paraId="78D4BC06" w14:textId="77777777" w:rsidR="00A55935" w:rsidRPr="00ED0774" w:rsidRDefault="00A55935" w:rsidP="00A55935">
      <w:pPr>
        <w:pStyle w:val="afff6"/>
        <w:divId w:val="344793945"/>
        <w:rPr>
          <w:rStyle w:val="affb"/>
        </w:rPr>
      </w:pPr>
      <w:r w:rsidRPr="00ED0774">
        <w:rPr>
          <w:rStyle w:val="affb"/>
        </w:rPr>
        <w:t xml:space="preserve">Уровень убедительности рекомендаций – </w:t>
      </w:r>
      <w:r w:rsidRPr="00A55935">
        <w:rPr>
          <w:rStyle w:val="affb"/>
        </w:rPr>
        <w:t>C</w:t>
      </w:r>
      <w:r w:rsidRPr="00ED0774">
        <w:rPr>
          <w:rStyle w:val="affb"/>
        </w:rPr>
        <w:t xml:space="preserve"> (уровень достоверности доказательств – 5)</w:t>
      </w:r>
    </w:p>
    <w:p w14:paraId="602C35BE" w14:textId="050E7569" w:rsidR="00C916EA" w:rsidRPr="00A55935" w:rsidRDefault="00C916EA" w:rsidP="00B70FAF">
      <w:pPr>
        <w:ind w:firstLine="709"/>
        <w:divId w:val="344793945"/>
        <w:rPr>
          <w:i/>
        </w:rPr>
      </w:pPr>
      <w:r w:rsidRPr="00A55935">
        <w:rPr>
          <w:rStyle w:val="affb"/>
          <w:i/>
          <w:color w:val="000000" w:themeColor="text1"/>
        </w:rPr>
        <w:t xml:space="preserve">Комментарии: </w:t>
      </w:r>
      <w:r w:rsidRPr="00A55935">
        <w:rPr>
          <w:rStyle w:val="affb"/>
          <w:b w:val="0"/>
          <w:i/>
          <w:color w:val="000000" w:themeColor="text1"/>
        </w:rPr>
        <w:t>назначение необходимых исследований и проб, а также</w:t>
      </w:r>
      <w:r w:rsidRPr="00A55935">
        <w:rPr>
          <w:rStyle w:val="affb"/>
          <w:i/>
          <w:color w:val="000000" w:themeColor="text1"/>
        </w:rPr>
        <w:t xml:space="preserve"> </w:t>
      </w:r>
      <w:r w:rsidRPr="00A55935">
        <w:rPr>
          <w:rStyle w:val="affb"/>
          <w:b w:val="0"/>
          <w:i/>
          <w:color w:val="000000" w:themeColor="text1"/>
        </w:rPr>
        <w:t>в</w:t>
      </w:r>
      <w:r w:rsidRPr="00A55935">
        <w:rPr>
          <w:i/>
        </w:rPr>
        <w:t xml:space="preserve">ыбор конкретного вида компонента крови для гемотрансфузии (тип эритроцитосодержащего компонента крови, тип </w:t>
      </w:r>
      <w:r w:rsidRPr="00A55935">
        <w:rPr>
          <w:bCs/>
          <w:i/>
        </w:rPr>
        <w:t xml:space="preserve">концентрата тромбоцитов, тип препарата </w:t>
      </w:r>
      <w:r w:rsidRPr="00A55935">
        <w:rPr>
          <w:i/>
        </w:rPr>
        <w:t xml:space="preserve">плазмы) </w:t>
      </w:r>
      <w:r w:rsidRPr="00A55935">
        <w:rPr>
          <w:i/>
        </w:rPr>
        <w:lastRenderedPageBreak/>
        <w:t>осуществляется лечащим врачом или врачом-трансфузиологом в соответствии с клинической ситуаций и на основании Приказа Минздрава России от 28.10.2020 N 1170н</w:t>
      </w:r>
      <w:r w:rsidR="00790BE4" w:rsidRPr="00A55935">
        <w:rPr>
          <w:i/>
        </w:rPr>
        <w:t xml:space="preserve"> «</w:t>
      </w:r>
      <w:r w:rsidRPr="00A55935">
        <w:rPr>
          <w:i/>
        </w:rPr>
        <w:t>Об утверждении порядка оказания медицинской помощи населению по профилю "трансфузиология</w:t>
      </w:r>
      <w:r w:rsidR="00790BE4" w:rsidRPr="00A55935">
        <w:rPr>
          <w:i/>
        </w:rPr>
        <w:t>»</w:t>
      </w:r>
      <w:r w:rsidRPr="00A55935">
        <w:rPr>
          <w:i/>
        </w:rPr>
        <w:t xml:space="preserve">, Приказа Минздрава России от 20.10.2020 </w:t>
      </w:r>
      <w:r w:rsidRPr="00A55935">
        <w:rPr>
          <w:i/>
          <w:lang w:val="en-US"/>
        </w:rPr>
        <w:t>N</w:t>
      </w:r>
      <w:r w:rsidRPr="00A55935">
        <w:rPr>
          <w:i/>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w:t>
      </w:r>
      <w:r w:rsidR="00790BE4" w:rsidRPr="00A55935">
        <w:rPr>
          <w:i/>
        </w:rPr>
        <w:t xml:space="preserve"> </w:t>
      </w:r>
      <w:r w:rsidRPr="00A55935">
        <w:rPr>
          <w:i/>
        </w:rPr>
        <w:t>г</w:t>
      </w:r>
      <w:r w:rsidR="00790BE4" w:rsidRPr="00A55935">
        <w:rPr>
          <w:i/>
        </w:rPr>
        <w:t>.</w:t>
      </w:r>
      <w:r w:rsidRPr="00A55935">
        <w:rPr>
          <w:i/>
        </w:rPr>
        <w:t xml:space="preserve">), Постановления от 22.06.2019 г. </w:t>
      </w:r>
      <w:r w:rsidRPr="00A55935">
        <w:rPr>
          <w:i/>
          <w:lang w:val="en-US"/>
        </w:rPr>
        <w:t>N</w:t>
      </w:r>
      <w:r w:rsidRPr="00A55935">
        <w:rPr>
          <w:i/>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 (см. Приложение </w:t>
      </w:r>
      <w:r w:rsidR="00790BE4" w:rsidRPr="00A55935">
        <w:rPr>
          <w:i/>
        </w:rPr>
        <w:t>А</w:t>
      </w:r>
      <w:r w:rsidR="00B70FAF">
        <w:rPr>
          <w:i/>
        </w:rPr>
        <w:t>3.9</w:t>
      </w:r>
      <w:r w:rsidRPr="00A55935">
        <w:rPr>
          <w:i/>
        </w:rPr>
        <w:t>).</w:t>
      </w:r>
    </w:p>
    <w:p w14:paraId="264CFD98" w14:textId="0C8602BC" w:rsidR="00730CFC" w:rsidRPr="00ED0774" w:rsidRDefault="00D80AC9" w:rsidP="00C103D7">
      <w:pPr>
        <w:pStyle w:val="10"/>
        <w:divId w:val="344793945"/>
        <w:rPr>
          <w:rStyle w:val="affb"/>
          <w:b w:val="0"/>
          <w:bCs w:val="0"/>
          <w:lang w:val="en-US"/>
        </w:rPr>
      </w:pPr>
      <w:r w:rsidRPr="00ED0774">
        <w:rPr>
          <w:rStyle w:val="affb"/>
        </w:rPr>
        <w:t>Рекомендуется</w:t>
      </w:r>
      <w:r w:rsidR="00926681" w:rsidRPr="00ED0774">
        <w:rPr>
          <w:rStyle w:val="affb"/>
        </w:rPr>
        <w:t xml:space="preserve"> </w:t>
      </w:r>
      <w:r w:rsidR="000217E7" w:rsidRPr="00ED0774">
        <w:rPr>
          <w:rStyle w:val="affb"/>
          <w:b w:val="0"/>
        </w:rPr>
        <w:t>всем</w:t>
      </w:r>
      <w:r w:rsidR="00926681" w:rsidRPr="00ED0774">
        <w:rPr>
          <w:rStyle w:val="affb"/>
          <w:b w:val="0"/>
        </w:rPr>
        <w:t xml:space="preserve"> </w:t>
      </w:r>
      <w:r w:rsidR="00BB4286" w:rsidRPr="00ED0774">
        <w:rPr>
          <w:rStyle w:val="affb"/>
          <w:b w:val="0"/>
        </w:rPr>
        <w:t>пациентам</w:t>
      </w:r>
      <w:r w:rsidR="00AD67F2" w:rsidRPr="00ED0774">
        <w:rPr>
          <w:rStyle w:val="affb"/>
          <w:b w:val="0"/>
          <w:lang w:val="ru-RU"/>
        </w:rPr>
        <w:t xml:space="preserve"> получение цитологического препарата костного мозга путем пункции</w:t>
      </w:r>
      <w:r w:rsidR="00926681" w:rsidRPr="00ED0774">
        <w:rPr>
          <w:rStyle w:val="affb"/>
        </w:rPr>
        <w:t xml:space="preserve"> </w:t>
      </w:r>
      <w:r w:rsidR="005E6687" w:rsidRPr="00ED0774">
        <w:rPr>
          <w:rStyle w:val="affb"/>
          <w:b w:val="0"/>
          <w:bCs w:val="0"/>
          <w:lang w:val="ru-RU"/>
        </w:rPr>
        <w:t xml:space="preserve">и </w:t>
      </w:r>
      <w:r w:rsidR="0049611A" w:rsidRPr="00ED0774">
        <w:rPr>
          <w:rStyle w:val="affb"/>
          <w:b w:val="0"/>
          <w:bCs w:val="0"/>
          <w:lang w:val="ru-RU"/>
        </w:rPr>
        <w:t>цитологическое исследование мазка костного мозга (миелограмма)</w:t>
      </w:r>
      <w:r w:rsidR="00926681" w:rsidRPr="00ED0774">
        <w:rPr>
          <w:rStyle w:val="affb"/>
          <w:b w:val="0"/>
          <w:bCs w:val="0"/>
        </w:rPr>
        <w:t xml:space="preserve"> </w:t>
      </w:r>
      <w:r w:rsidR="0036139F" w:rsidRPr="00ED0774">
        <w:rPr>
          <w:rStyle w:val="affb"/>
          <w:b w:val="0"/>
        </w:rPr>
        <w:t>при</w:t>
      </w:r>
      <w:r w:rsidR="00926681" w:rsidRPr="00ED0774">
        <w:rPr>
          <w:rStyle w:val="affb"/>
          <w:b w:val="0"/>
        </w:rPr>
        <w:t xml:space="preserve"> </w:t>
      </w:r>
      <w:r w:rsidR="0036139F" w:rsidRPr="00ED0774">
        <w:rPr>
          <w:rStyle w:val="affb"/>
          <w:b w:val="0"/>
        </w:rPr>
        <w:t>подозрении</w:t>
      </w:r>
      <w:r w:rsidR="00926681" w:rsidRPr="00ED0774">
        <w:rPr>
          <w:rStyle w:val="affb"/>
          <w:b w:val="0"/>
        </w:rPr>
        <w:t xml:space="preserve"> </w:t>
      </w:r>
      <w:r w:rsidR="0036139F" w:rsidRPr="00ED0774">
        <w:rPr>
          <w:rStyle w:val="affb"/>
          <w:b w:val="0"/>
        </w:rPr>
        <w:t>на</w:t>
      </w:r>
      <w:r w:rsidR="00926681" w:rsidRPr="00ED0774">
        <w:rPr>
          <w:rStyle w:val="affb"/>
          <w:b w:val="0"/>
        </w:rPr>
        <w:t xml:space="preserve"> </w:t>
      </w:r>
      <w:r w:rsidR="00AC0E8E" w:rsidRPr="00ED0774">
        <w:t>О</w:t>
      </w:r>
      <w:r w:rsidR="00AD67F2" w:rsidRPr="00ED0774">
        <w:rPr>
          <w:lang w:val="ru-RU"/>
        </w:rPr>
        <w:t>М</w:t>
      </w:r>
      <w:r w:rsidR="00AC0E8E" w:rsidRPr="00ED0774">
        <w:t>Л</w:t>
      </w:r>
      <w:r w:rsidR="005F1830" w:rsidRPr="00ED0774">
        <w:rPr>
          <w:rStyle w:val="affb"/>
          <w:b w:val="0"/>
        </w:rPr>
        <w:t>,</w:t>
      </w:r>
      <w:r w:rsidR="00926681" w:rsidRPr="00ED0774">
        <w:rPr>
          <w:rStyle w:val="affb"/>
          <w:b w:val="0"/>
        </w:rPr>
        <w:t xml:space="preserve"> </w:t>
      </w:r>
      <w:r w:rsidR="005F1830" w:rsidRPr="00ED0774">
        <w:rPr>
          <w:rStyle w:val="affb"/>
          <w:b w:val="0"/>
        </w:rPr>
        <w:t>а</w:t>
      </w:r>
      <w:r w:rsidR="00926681" w:rsidRPr="00ED0774">
        <w:rPr>
          <w:rStyle w:val="affb"/>
          <w:b w:val="0"/>
        </w:rPr>
        <w:t xml:space="preserve"> </w:t>
      </w:r>
      <w:r w:rsidR="005F1830" w:rsidRPr="00ED0774">
        <w:rPr>
          <w:rStyle w:val="affb"/>
          <w:b w:val="0"/>
        </w:rPr>
        <w:t>также</w:t>
      </w:r>
      <w:r w:rsidR="00926681" w:rsidRPr="00ED0774">
        <w:rPr>
          <w:rStyle w:val="affb"/>
          <w:b w:val="0"/>
        </w:rPr>
        <w:t xml:space="preserve"> </w:t>
      </w:r>
      <w:r w:rsidR="005F1830" w:rsidRPr="00ED0774">
        <w:rPr>
          <w:rStyle w:val="affb"/>
          <w:b w:val="0"/>
        </w:rPr>
        <w:t>пациентам</w:t>
      </w:r>
      <w:r w:rsidR="00926681" w:rsidRPr="00ED0774">
        <w:rPr>
          <w:rStyle w:val="affb"/>
          <w:b w:val="0"/>
        </w:rPr>
        <w:t xml:space="preserve"> </w:t>
      </w:r>
      <w:r w:rsidR="005F1830" w:rsidRPr="00ED0774">
        <w:rPr>
          <w:rStyle w:val="affb"/>
          <w:b w:val="0"/>
        </w:rPr>
        <w:t>с</w:t>
      </w:r>
      <w:r w:rsidR="00926681" w:rsidRPr="00ED0774">
        <w:rPr>
          <w:rStyle w:val="affb"/>
          <w:b w:val="0"/>
        </w:rPr>
        <w:t xml:space="preserve"> </w:t>
      </w:r>
      <w:r w:rsidR="005F1830" w:rsidRPr="00ED0774">
        <w:rPr>
          <w:rStyle w:val="affb"/>
          <w:b w:val="0"/>
        </w:rPr>
        <w:t>верифицированным</w:t>
      </w:r>
      <w:r w:rsidR="00926681" w:rsidRPr="00ED0774">
        <w:rPr>
          <w:rStyle w:val="affb"/>
          <w:b w:val="0"/>
        </w:rPr>
        <w:t xml:space="preserve"> </w:t>
      </w:r>
      <w:r w:rsidR="005F1830" w:rsidRPr="00ED0774">
        <w:rPr>
          <w:rStyle w:val="affb"/>
          <w:b w:val="0"/>
        </w:rPr>
        <w:t>ОМЛ</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процессе</w:t>
      </w:r>
      <w:r w:rsidR="00926681" w:rsidRPr="00ED0774">
        <w:rPr>
          <w:rStyle w:val="affb"/>
          <w:b w:val="0"/>
        </w:rPr>
        <w:t xml:space="preserve"> </w:t>
      </w:r>
      <w:r w:rsidR="005F1830" w:rsidRPr="00ED0774">
        <w:rPr>
          <w:rStyle w:val="affb"/>
          <w:b w:val="0"/>
        </w:rPr>
        <w:t>лечения,</w:t>
      </w:r>
      <w:r w:rsidR="00926681" w:rsidRPr="00ED0774">
        <w:rPr>
          <w:rStyle w:val="affb"/>
          <w:b w:val="0"/>
        </w:rPr>
        <w:t xml:space="preserve"> </w:t>
      </w:r>
      <w:r w:rsidR="005F1830" w:rsidRPr="00ED0774">
        <w:rPr>
          <w:rStyle w:val="affb"/>
          <w:b w:val="0"/>
        </w:rPr>
        <w:t>после</w:t>
      </w:r>
      <w:r w:rsidR="00926681" w:rsidRPr="00ED0774">
        <w:rPr>
          <w:rStyle w:val="affb"/>
          <w:b w:val="0"/>
        </w:rPr>
        <w:t xml:space="preserve"> </w:t>
      </w:r>
      <w:r w:rsidR="005F1830" w:rsidRPr="00ED0774">
        <w:rPr>
          <w:rStyle w:val="affb"/>
          <w:b w:val="0"/>
        </w:rPr>
        <w:t>окончания</w:t>
      </w:r>
      <w:r w:rsidR="00926681" w:rsidRPr="00ED0774">
        <w:rPr>
          <w:rStyle w:val="affb"/>
          <w:b w:val="0"/>
        </w:rPr>
        <w:t xml:space="preserve"> </w:t>
      </w:r>
      <w:r w:rsidR="005F1830" w:rsidRPr="00ED0774">
        <w:rPr>
          <w:rStyle w:val="affb"/>
          <w:b w:val="0"/>
        </w:rPr>
        <w:t>программы</w:t>
      </w:r>
      <w:r w:rsidR="00926681" w:rsidRPr="00ED0774">
        <w:rPr>
          <w:rStyle w:val="affb"/>
          <w:b w:val="0"/>
        </w:rPr>
        <w:t xml:space="preserve"> </w:t>
      </w:r>
      <w:r w:rsidR="005F1830" w:rsidRPr="00ED0774">
        <w:rPr>
          <w:rStyle w:val="affb"/>
          <w:b w:val="0"/>
        </w:rPr>
        <w:t>индукции,</w:t>
      </w:r>
      <w:r w:rsidR="00926681" w:rsidRPr="00ED0774">
        <w:rPr>
          <w:rStyle w:val="affb"/>
          <w:b w:val="0"/>
        </w:rPr>
        <w:t xml:space="preserve"> </w:t>
      </w:r>
      <w:r w:rsidR="005F1830" w:rsidRPr="00ED0774">
        <w:rPr>
          <w:rStyle w:val="affb"/>
          <w:b w:val="0"/>
        </w:rPr>
        <w:t>консолидации,</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ходе</w:t>
      </w:r>
      <w:r w:rsidR="00926681" w:rsidRPr="00ED0774">
        <w:rPr>
          <w:rStyle w:val="affb"/>
          <w:b w:val="0"/>
        </w:rPr>
        <w:t xml:space="preserve"> </w:t>
      </w:r>
      <w:r w:rsidR="005F1830" w:rsidRPr="00ED0774">
        <w:rPr>
          <w:rStyle w:val="affb"/>
          <w:b w:val="0"/>
        </w:rPr>
        <w:t>проведения</w:t>
      </w:r>
      <w:r w:rsidR="00926681" w:rsidRPr="00ED0774">
        <w:rPr>
          <w:rStyle w:val="affb"/>
          <w:b w:val="0"/>
        </w:rPr>
        <w:t xml:space="preserve"> </w:t>
      </w:r>
      <w:r w:rsidR="005F1830" w:rsidRPr="00ED0774">
        <w:rPr>
          <w:rStyle w:val="affb"/>
          <w:b w:val="0"/>
        </w:rPr>
        <w:t>поддерживающей</w:t>
      </w:r>
      <w:r w:rsidR="00926681" w:rsidRPr="00ED0774">
        <w:rPr>
          <w:rStyle w:val="affb"/>
          <w:b w:val="0"/>
        </w:rPr>
        <w:t xml:space="preserve"> </w:t>
      </w:r>
      <w:r w:rsidR="005F1830" w:rsidRPr="00ED0774">
        <w:rPr>
          <w:rStyle w:val="affb"/>
          <w:b w:val="0"/>
        </w:rPr>
        <w:t>терапии</w:t>
      </w:r>
      <w:r w:rsidR="00926681" w:rsidRPr="00ED0774">
        <w:rPr>
          <w:rStyle w:val="affb"/>
          <w:b w:val="0"/>
        </w:rPr>
        <w:t xml:space="preserve"> </w:t>
      </w:r>
      <w:r w:rsidR="005F1830" w:rsidRPr="00ED0774">
        <w:rPr>
          <w:rStyle w:val="affb"/>
          <w:b w:val="0"/>
        </w:rPr>
        <w:t>(1</w:t>
      </w:r>
      <w:r w:rsidR="00926681" w:rsidRPr="00ED0774">
        <w:rPr>
          <w:rStyle w:val="affb"/>
          <w:b w:val="0"/>
        </w:rPr>
        <w:t xml:space="preserve"> </w:t>
      </w:r>
      <w:r w:rsidR="005F1830" w:rsidRPr="00ED0774">
        <w:rPr>
          <w:rStyle w:val="affb"/>
          <w:b w:val="0"/>
        </w:rPr>
        <w:t>раз</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3</w:t>
      </w:r>
      <w:r w:rsidR="00926681" w:rsidRPr="00ED0774">
        <w:rPr>
          <w:rStyle w:val="affb"/>
          <w:b w:val="0"/>
        </w:rPr>
        <w:t xml:space="preserve"> </w:t>
      </w:r>
      <w:r w:rsidR="005E7775" w:rsidRPr="00ED0774">
        <w:rPr>
          <w:rStyle w:val="affb"/>
          <w:b w:val="0"/>
        </w:rPr>
        <w:t>месяца</w:t>
      </w:r>
      <w:r w:rsidR="005F1830" w:rsidRPr="00ED0774">
        <w:rPr>
          <w:rStyle w:val="affb"/>
          <w:b w:val="0"/>
        </w:rPr>
        <w:t>),</w:t>
      </w:r>
      <w:r w:rsidR="00926681" w:rsidRPr="00ED0774">
        <w:rPr>
          <w:rStyle w:val="affb"/>
          <w:b w:val="0"/>
        </w:rPr>
        <w:t xml:space="preserve"> </w:t>
      </w:r>
      <w:r w:rsidR="005F1830" w:rsidRPr="00ED0774">
        <w:rPr>
          <w:rStyle w:val="affb"/>
          <w:b w:val="0"/>
        </w:rPr>
        <w:t>перед</w:t>
      </w:r>
      <w:r w:rsidR="00926681" w:rsidRPr="00ED0774">
        <w:rPr>
          <w:rStyle w:val="affb"/>
          <w:b w:val="0"/>
        </w:rPr>
        <w:t xml:space="preserve"> </w:t>
      </w:r>
      <w:r w:rsidR="005F1830" w:rsidRPr="00ED0774">
        <w:rPr>
          <w:rStyle w:val="affb"/>
          <w:b w:val="0"/>
        </w:rPr>
        <w:t>выполнением</w:t>
      </w:r>
      <w:r w:rsidR="00926681" w:rsidRPr="00ED0774">
        <w:rPr>
          <w:rStyle w:val="affb"/>
          <w:b w:val="0"/>
        </w:rPr>
        <w:t xml:space="preserve"> </w:t>
      </w:r>
      <w:r w:rsidR="005F1830" w:rsidRPr="00ED0774">
        <w:rPr>
          <w:rStyle w:val="affb"/>
          <w:b w:val="0"/>
        </w:rPr>
        <w:t>ТГСК,</w:t>
      </w:r>
      <w:r w:rsidR="00926681" w:rsidRPr="00ED0774">
        <w:rPr>
          <w:rStyle w:val="affb"/>
          <w:b w:val="0"/>
        </w:rPr>
        <w:t xml:space="preserve"> </w:t>
      </w:r>
      <w:r w:rsidR="005F1830" w:rsidRPr="00ED0774">
        <w:rPr>
          <w:rStyle w:val="affb"/>
          <w:b w:val="0"/>
        </w:rPr>
        <w:t>после</w:t>
      </w:r>
      <w:r w:rsidR="00926681" w:rsidRPr="00ED0774">
        <w:rPr>
          <w:rStyle w:val="affb"/>
          <w:b w:val="0"/>
        </w:rPr>
        <w:t xml:space="preserve"> </w:t>
      </w:r>
      <w:r w:rsidR="005F1830" w:rsidRPr="00ED0774">
        <w:rPr>
          <w:rStyle w:val="affb"/>
          <w:b w:val="0"/>
        </w:rPr>
        <w:t>завершения</w:t>
      </w:r>
      <w:r w:rsidR="00926681" w:rsidRPr="00ED0774">
        <w:rPr>
          <w:rStyle w:val="affb"/>
          <w:b w:val="0"/>
        </w:rPr>
        <w:t xml:space="preserve"> </w:t>
      </w:r>
      <w:r w:rsidR="005F1830" w:rsidRPr="00ED0774">
        <w:rPr>
          <w:rStyle w:val="affb"/>
          <w:b w:val="0"/>
        </w:rPr>
        <w:t>всей</w:t>
      </w:r>
      <w:r w:rsidR="00926681" w:rsidRPr="00ED0774">
        <w:rPr>
          <w:rStyle w:val="affb"/>
          <w:b w:val="0"/>
        </w:rPr>
        <w:t xml:space="preserve"> </w:t>
      </w:r>
      <w:r w:rsidR="005F1830" w:rsidRPr="00ED0774">
        <w:rPr>
          <w:rStyle w:val="affb"/>
          <w:b w:val="0"/>
        </w:rPr>
        <w:t>запланированной</w:t>
      </w:r>
      <w:r w:rsidR="00926681" w:rsidRPr="00ED0774">
        <w:rPr>
          <w:rStyle w:val="affb"/>
          <w:b w:val="0"/>
        </w:rPr>
        <w:t xml:space="preserve"> </w:t>
      </w:r>
      <w:r w:rsidR="005F1830" w:rsidRPr="00ED0774">
        <w:rPr>
          <w:rStyle w:val="affb"/>
          <w:b w:val="0"/>
        </w:rPr>
        <w:t>программы</w:t>
      </w:r>
      <w:r w:rsidR="00926681" w:rsidRPr="00ED0774">
        <w:rPr>
          <w:rStyle w:val="affb"/>
          <w:b w:val="0"/>
        </w:rPr>
        <w:t xml:space="preserve"> </w:t>
      </w:r>
      <w:r w:rsidR="005F1830" w:rsidRPr="00ED0774">
        <w:rPr>
          <w:rStyle w:val="affb"/>
          <w:b w:val="0"/>
        </w:rPr>
        <w:t>лечения,</w:t>
      </w:r>
      <w:r w:rsidR="00926681" w:rsidRPr="00ED0774">
        <w:rPr>
          <w:rStyle w:val="affb"/>
          <w:b w:val="0"/>
        </w:rPr>
        <w:t xml:space="preserve"> </w:t>
      </w:r>
      <w:r w:rsidR="005F1830" w:rsidRPr="00ED0774">
        <w:rPr>
          <w:rStyle w:val="affb"/>
          <w:b w:val="0"/>
        </w:rPr>
        <w:t>а</w:t>
      </w:r>
      <w:r w:rsidR="00926681" w:rsidRPr="00ED0774">
        <w:rPr>
          <w:rStyle w:val="affb"/>
          <w:b w:val="0"/>
        </w:rPr>
        <w:t xml:space="preserve"> </w:t>
      </w:r>
      <w:r w:rsidR="005F1830" w:rsidRPr="00ED0774">
        <w:rPr>
          <w:rStyle w:val="affb"/>
          <w:b w:val="0"/>
        </w:rPr>
        <w:t>также</w:t>
      </w:r>
      <w:r w:rsidR="00926681" w:rsidRPr="00ED0774">
        <w:rPr>
          <w:rStyle w:val="affb"/>
          <w:b w:val="0"/>
        </w:rPr>
        <w:t xml:space="preserve"> </w:t>
      </w:r>
      <w:r w:rsidR="005F1830" w:rsidRPr="00ED0774">
        <w:rPr>
          <w:rStyle w:val="affb"/>
          <w:b w:val="0"/>
        </w:rPr>
        <w:t>при</w:t>
      </w:r>
      <w:r w:rsidR="00926681" w:rsidRPr="00ED0774">
        <w:rPr>
          <w:rStyle w:val="affb"/>
          <w:b w:val="0"/>
        </w:rPr>
        <w:t xml:space="preserve"> </w:t>
      </w:r>
      <w:r w:rsidR="005F1830" w:rsidRPr="00ED0774">
        <w:rPr>
          <w:rStyle w:val="affb"/>
          <w:b w:val="0"/>
        </w:rPr>
        <w:t>выявлении</w:t>
      </w:r>
      <w:r w:rsidR="00926681" w:rsidRPr="00ED0774">
        <w:rPr>
          <w:rStyle w:val="affb"/>
          <w:b w:val="0"/>
        </w:rPr>
        <w:t xml:space="preserve"> </w:t>
      </w:r>
      <w:r w:rsidR="005F1830" w:rsidRPr="00ED0774">
        <w:rPr>
          <w:rStyle w:val="affb"/>
          <w:b w:val="0"/>
        </w:rPr>
        <w:t>изменений</w:t>
      </w:r>
      <w:r w:rsidR="00926681" w:rsidRPr="00ED0774">
        <w:rPr>
          <w:rStyle w:val="affb"/>
          <w:b w:val="0"/>
        </w:rPr>
        <w:t xml:space="preserve"> </w:t>
      </w:r>
      <w:r w:rsidR="005F1830" w:rsidRPr="00ED0774">
        <w:rPr>
          <w:rStyle w:val="affb"/>
          <w:b w:val="0"/>
        </w:rPr>
        <w:t>в</w:t>
      </w:r>
      <w:r w:rsidR="00926681" w:rsidRPr="00ED0774">
        <w:rPr>
          <w:rStyle w:val="affb"/>
          <w:b w:val="0"/>
        </w:rPr>
        <w:t xml:space="preserve"> </w:t>
      </w:r>
      <w:r w:rsidR="005F1830" w:rsidRPr="00ED0774">
        <w:rPr>
          <w:rStyle w:val="affb"/>
          <w:b w:val="0"/>
        </w:rPr>
        <w:t>гемограмме</w:t>
      </w:r>
      <w:r w:rsidR="00926681" w:rsidRPr="00ED0774">
        <w:rPr>
          <w:rStyle w:val="affb"/>
          <w:b w:val="0"/>
        </w:rPr>
        <w:t xml:space="preserve"> </w:t>
      </w:r>
      <w:r w:rsidR="005F1830" w:rsidRPr="00ED0774">
        <w:rPr>
          <w:rStyle w:val="affb"/>
          <w:b w:val="0"/>
        </w:rPr>
        <w:t>вне</w:t>
      </w:r>
      <w:r w:rsidR="00926681" w:rsidRPr="00ED0774">
        <w:rPr>
          <w:rStyle w:val="affb"/>
          <w:b w:val="0"/>
        </w:rPr>
        <w:t xml:space="preserve"> </w:t>
      </w:r>
      <w:r w:rsidR="005F1830" w:rsidRPr="00ED0774">
        <w:rPr>
          <w:rStyle w:val="affb"/>
          <w:b w:val="0"/>
        </w:rPr>
        <w:t>связи</w:t>
      </w:r>
      <w:r w:rsidR="00926681" w:rsidRPr="00ED0774">
        <w:rPr>
          <w:rStyle w:val="affb"/>
          <w:b w:val="0"/>
        </w:rPr>
        <w:t xml:space="preserve"> </w:t>
      </w:r>
      <w:r w:rsidR="005F1830" w:rsidRPr="00ED0774">
        <w:rPr>
          <w:rStyle w:val="affb"/>
          <w:b w:val="0"/>
        </w:rPr>
        <w:t>с</w:t>
      </w:r>
      <w:r w:rsidR="00926681" w:rsidRPr="00ED0774">
        <w:rPr>
          <w:rStyle w:val="affb"/>
          <w:b w:val="0"/>
        </w:rPr>
        <w:t xml:space="preserve"> </w:t>
      </w:r>
      <w:r w:rsidR="005F1830" w:rsidRPr="00ED0774">
        <w:rPr>
          <w:rStyle w:val="affb"/>
          <w:b w:val="0"/>
        </w:rPr>
        <w:t>проводимым</w:t>
      </w:r>
      <w:r w:rsidR="00926681" w:rsidRPr="00ED0774">
        <w:rPr>
          <w:rStyle w:val="affb"/>
          <w:b w:val="0"/>
        </w:rPr>
        <w:t xml:space="preserve"> </w:t>
      </w:r>
      <w:r w:rsidR="005F1830" w:rsidRPr="00ED0774">
        <w:rPr>
          <w:rStyle w:val="affb"/>
          <w:b w:val="0"/>
        </w:rPr>
        <w:t>лечением</w:t>
      </w:r>
      <w:r w:rsidR="00926681" w:rsidRPr="00ED0774">
        <w:rPr>
          <w:rStyle w:val="affb"/>
          <w:b w:val="0"/>
        </w:rPr>
        <w:t xml:space="preserve"> </w:t>
      </w:r>
      <w:r w:rsidR="005F1830" w:rsidRPr="00ED0774">
        <w:rPr>
          <w:rStyle w:val="affb"/>
          <w:b w:val="0"/>
        </w:rPr>
        <w:t>и/или</w:t>
      </w:r>
      <w:r w:rsidR="00926681" w:rsidRPr="00ED0774">
        <w:rPr>
          <w:rStyle w:val="affb"/>
          <w:b w:val="0"/>
        </w:rPr>
        <w:t xml:space="preserve"> </w:t>
      </w:r>
      <w:r w:rsidR="005F1830" w:rsidRPr="00ED0774">
        <w:rPr>
          <w:rStyle w:val="affb"/>
          <w:b w:val="0"/>
        </w:rPr>
        <w:t>подозрении</w:t>
      </w:r>
      <w:r w:rsidR="00926681" w:rsidRPr="00ED0774">
        <w:rPr>
          <w:rStyle w:val="affb"/>
          <w:b w:val="0"/>
        </w:rPr>
        <w:t xml:space="preserve"> </w:t>
      </w:r>
      <w:r w:rsidR="005F1830" w:rsidRPr="00ED0774">
        <w:rPr>
          <w:rStyle w:val="affb"/>
          <w:b w:val="0"/>
        </w:rPr>
        <w:t>на</w:t>
      </w:r>
      <w:r w:rsidR="00926681" w:rsidRPr="00ED0774">
        <w:rPr>
          <w:rStyle w:val="affb"/>
          <w:b w:val="0"/>
        </w:rPr>
        <w:t xml:space="preserve"> </w:t>
      </w:r>
      <w:r w:rsidR="005F1830" w:rsidRPr="00ED0774">
        <w:rPr>
          <w:rStyle w:val="affb"/>
          <w:b w:val="0"/>
        </w:rPr>
        <w:t>рецидив</w:t>
      </w:r>
      <w:r w:rsidR="00926681" w:rsidRPr="00ED0774">
        <w:rPr>
          <w:rStyle w:val="affb"/>
          <w:b w:val="0"/>
        </w:rPr>
        <w:t xml:space="preserve"> </w:t>
      </w:r>
      <w:r w:rsidR="005F1830" w:rsidRPr="00ED0774">
        <w:rPr>
          <w:rStyle w:val="affb"/>
          <w:b w:val="0"/>
        </w:rPr>
        <w:t>ОМЛ</w:t>
      </w:r>
      <w:r w:rsidR="00730CFC" w:rsidRPr="00ED0774">
        <w:rPr>
          <w:rStyle w:val="affb"/>
          <w:b w:val="0"/>
          <w:lang w:val="ru-RU"/>
        </w:rPr>
        <w:t xml:space="preserve"> </w:t>
      </w:r>
      <w:r w:rsidR="00730CFC"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730CFC" w:rsidRPr="00ED0774">
        <w:rPr>
          <w:rStyle w:val="affc"/>
          <w:i w:val="0"/>
        </w:rPr>
        <w:fldChar w:fldCharType="separate"/>
      </w:r>
      <w:r w:rsidR="00FB699C" w:rsidRPr="00ED0774">
        <w:rPr>
          <w:rStyle w:val="affc"/>
          <w:i w:val="0"/>
          <w:noProof/>
        </w:rPr>
        <w:t>[1,7,17]</w:t>
      </w:r>
      <w:r w:rsidR="00730CFC" w:rsidRPr="00ED0774">
        <w:rPr>
          <w:rStyle w:val="affc"/>
          <w:i w:val="0"/>
        </w:rPr>
        <w:fldChar w:fldCharType="end"/>
      </w:r>
      <w:r w:rsidR="00607F5D" w:rsidRPr="00ED0774">
        <w:rPr>
          <w:rStyle w:val="affb"/>
          <w:b w:val="0"/>
        </w:rPr>
        <w:t>.</w:t>
      </w:r>
      <w:r w:rsidR="00926681" w:rsidRPr="00ED0774">
        <w:rPr>
          <w:rStyle w:val="affb"/>
          <w:b w:val="0"/>
        </w:rPr>
        <w:t xml:space="preserve"> </w:t>
      </w:r>
    </w:p>
    <w:p w14:paraId="72A98137" w14:textId="77777777" w:rsidR="00730CFC" w:rsidRPr="00ED0774" w:rsidRDefault="00730CFC" w:rsidP="00C62076">
      <w:pPr>
        <w:pStyle w:val="afd"/>
        <w:spacing w:beforeAutospacing="0" w:afterAutospacing="0" w:line="360" w:lineRule="auto"/>
        <w:ind w:firstLine="708"/>
        <w:contextualSpacing/>
        <w:divId w:val="344793945"/>
        <w:rPr>
          <w:rStyle w:val="affb"/>
          <w:color w:val="000000" w:themeColor="text1"/>
        </w:rPr>
      </w:pPr>
      <w:r w:rsidRPr="00ED0774">
        <w:rPr>
          <w:rStyle w:val="affb"/>
          <w:color w:val="000000" w:themeColor="text1"/>
        </w:rPr>
        <w:t>Уровень убедительности рекомендаций – С (уровень достоверности доказательств – 5)</w:t>
      </w:r>
    </w:p>
    <w:p w14:paraId="6BCF0261" w14:textId="528E0FA6" w:rsidR="00B54D02" w:rsidRPr="00ED0774" w:rsidRDefault="00730CFC" w:rsidP="00C62076">
      <w:pPr>
        <w:pStyle w:val="10"/>
        <w:divId w:val="344793945"/>
        <w:rPr>
          <w:lang w:val="en-US"/>
        </w:rPr>
      </w:pPr>
      <w:r w:rsidRPr="00ED0774">
        <w:rPr>
          <w:rStyle w:val="affb"/>
          <w:lang w:val="ru-RU"/>
        </w:rPr>
        <w:t xml:space="preserve">Рекомендуется </w:t>
      </w:r>
      <w:r w:rsidRPr="00ED0774">
        <w:rPr>
          <w:rStyle w:val="affb"/>
          <w:b w:val="0"/>
        </w:rPr>
        <w:t>при</w:t>
      </w:r>
      <w:r w:rsidR="00926681" w:rsidRPr="00ED0774">
        <w:rPr>
          <w:rStyle w:val="affb"/>
          <w:b w:val="0"/>
        </w:rPr>
        <w:t xml:space="preserve"> </w:t>
      </w:r>
      <w:r w:rsidR="005F1830" w:rsidRPr="00ED0774">
        <w:rPr>
          <w:rStyle w:val="affb"/>
          <w:b w:val="0"/>
        </w:rPr>
        <w:t>констатации</w:t>
      </w:r>
      <w:r w:rsidR="00926681" w:rsidRPr="00ED0774">
        <w:rPr>
          <w:rStyle w:val="affb"/>
          <w:b w:val="0"/>
        </w:rPr>
        <w:t xml:space="preserve"> </w:t>
      </w:r>
      <w:r w:rsidR="005F1830" w:rsidRPr="00ED0774">
        <w:rPr>
          <w:rStyle w:val="affb"/>
          <w:b w:val="0"/>
        </w:rPr>
        <w:t>рецидива</w:t>
      </w:r>
      <w:r w:rsidR="00926681" w:rsidRPr="00ED0774">
        <w:rPr>
          <w:rStyle w:val="affb"/>
          <w:b w:val="0"/>
        </w:rPr>
        <w:t xml:space="preserve"> </w:t>
      </w:r>
      <w:r w:rsidR="005F1830" w:rsidRPr="00ED0774">
        <w:rPr>
          <w:rStyle w:val="affb"/>
          <w:b w:val="0"/>
        </w:rPr>
        <w:t>(</w:t>
      </w:r>
      <w:r w:rsidR="005F1830" w:rsidRPr="00ED0774">
        <w:rPr>
          <w:rStyle w:val="affc"/>
          <w:i w:val="0"/>
        </w:rPr>
        <w:t>независимо</w:t>
      </w:r>
      <w:r w:rsidR="00926681" w:rsidRPr="00ED0774">
        <w:rPr>
          <w:rStyle w:val="affc"/>
          <w:i w:val="0"/>
        </w:rPr>
        <w:t xml:space="preserve"> </w:t>
      </w:r>
      <w:r w:rsidR="005F1830" w:rsidRPr="00ED0774">
        <w:rPr>
          <w:rStyle w:val="affc"/>
          <w:i w:val="0"/>
        </w:rPr>
        <w:t>от</w:t>
      </w:r>
      <w:r w:rsidR="00926681" w:rsidRPr="00ED0774">
        <w:rPr>
          <w:rStyle w:val="affc"/>
          <w:i w:val="0"/>
        </w:rPr>
        <w:t xml:space="preserve"> </w:t>
      </w:r>
      <w:r w:rsidR="005F1830" w:rsidRPr="00ED0774">
        <w:rPr>
          <w:rStyle w:val="affc"/>
          <w:i w:val="0"/>
        </w:rPr>
        <w:t>процентного</w:t>
      </w:r>
      <w:r w:rsidR="00926681" w:rsidRPr="00ED0774">
        <w:rPr>
          <w:rStyle w:val="affc"/>
          <w:i w:val="0"/>
        </w:rPr>
        <w:t xml:space="preserve"> </w:t>
      </w:r>
      <w:r w:rsidR="005F1830" w:rsidRPr="00ED0774">
        <w:rPr>
          <w:rStyle w:val="affc"/>
          <w:i w:val="0"/>
        </w:rPr>
        <w:t>содержания</w:t>
      </w:r>
      <w:r w:rsidR="00926681" w:rsidRPr="00ED0774">
        <w:rPr>
          <w:rStyle w:val="affc"/>
          <w:i w:val="0"/>
        </w:rPr>
        <w:t xml:space="preserve"> </w:t>
      </w:r>
      <w:r w:rsidR="005F1830" w:rsidRPr="00ED0774">
        <w:rPr>
          <w:rStyle w:val="affc"/>
          <w:i w:val="0"/>
        </w:rPr>
        <w:t>бластных</w:t>
      </w:r>
      <w:r w:rsidR="00926681" w:rsidRPr="00ED0774">
        <w:rPr>
          <w:rStyle w:val="affc"/>
          <w:i w:val="0"/>
        </w:rPr>
        <w:t xml:space="preserve"> </w:t>
      </w:r>
      <w:r w:rsidR="005F1830" w:rsidRPr="00ED0774">
        <w:rPr>
          <w:rStyle w:val="affc"/>
          <w:i w:val="0"/>
        </w:rPr>
        <w:t>клеток</w:t>
      </w:r>
      <w:r w:rsidR="00926681" w:rsidRPr="00ED0774">
        <w:rPr>
          <w:rStyle w:val="affc"/>
          <w:i w:val="0"/>
        </w:rPr>
        <w:t xml:space="preserve"> </w:t>
      </w:r>
      <w:r w:rsidR="005F1830" w:rsidRPr="00ED0774">
        <w:rPr>
          <w:rStyle w:val="affc"/>
          <w:i w:val="0"/>
        </w:rPr>
        <w:t>в</w:t>
      </w:r>
      <w:r w:rsidR="00926681" w:rsidRPr="00ED0774">
        <w:rPr>
          <w:rStyle w:val="affc"/>
          <w:i w:val="0"/>
        </w:rPr>
        <w:t xml:space="preserve"> </w:t>
      </w:r>
      <w:r w:rsidR="005F1830" w:rsidRPr="00ED0774">
        <w:rPr>
          <w:rStyle w:val="affc"/>
          <w:i w:val="0"/>
        </w:rPr>
        <w:t>периферической</w:t>
      </w:r>
      <w:r w:rsidR="00926681" w:rsidRPr="00ED0774">
        <w:rPr>
          <w:rStyle w:val="affc"/>
          <w:i w:val="0"/>
        </w:rPr>
        <w:t xml:space="preserve"> </w:t>
      </w:r>
      <w:r w:rsidR="005F1830" w:rsidRPr="00ED0774">
        <w:rPr>
          <w:rStyle w:val="affc"/>
          <w:i w:val="0"/>
        </w:rPr>
        <w:t>крови)</w:t>
      </w:r>
      <w:r w:rsidR="00926681" w:rsidRPr="00ED0774">
        <w:rPr>
          <w:rStyle w:val="affc"/>
          <w:i w:val="0"/>
          <w:iCs w:val="0"/>
        </w:rPr>
        <w:t xml:space="preserve"> </w:t>
      </w:r>
      <w:r w:rsidR="00AD67F2" w:rsidRPr="00ED0774">
        <w:rPr>
          <w:rStyle w:val="affb"/>
          <w:b w:val="0"/>
          <w:lang w:val="ru-RU"/>
        </w:rPr>
        <w:t>получение цитологического препарата костного мозга путем пункции и</w:t>
      </w:r>
      <w:r w:rsidR="00AD67F2" w:rsidRPr="00ED0774">
        <w:t xml:space="preserve"> </w:t>
      </w:r>
      <w:r w:rsidR="0049611A" w:rsidRPr="00ED0774">
        <w:rPr>
          <w:rStyle w:val="affb"/>
          <w:b w:val="0"/>
          <w:bCs w:val="0"/>
          <w:lang w:val="ru-RU"/>
        </w:rPr>
        <w:t>цитологическое исследование мазка костного мозга (миелограмма)</w:t>
      </w:r>
      <w:r w:rsidR="004F40B4" w:rsidRPr="00ED0774">
        <w:rPr>
          <w:rStyle w:val="affb"/>
          <w:b w:val="0"/>
          <w:bCs w:val="0"/>
          <w:lang w:val="ru-RU"/>
        </w:rPr>
        <w:t xml:space="preserve"> и цитохимическое исследование микропрепарата костного мозга,</w:t>
      </w:r>
      <w:r w:rsidR="0049611A" w:rsidRPr="00ED0774">
        <w:rPr>
          <w:rStyle w:val="affb"/>
          <w:b w:val="0"/>
          <w:bCs w:val="0"/>
          <w:lang w:val="ru-RU"/>
        </w:rPr>
        <w:t xml:space="preserve"> или, при невозможности получения аспирата</w:t>
      </w:r>
      <w:r w:rsidR="006F6C0C" w:rsidRPr="00ED0774">
        <w:rPr>
          <w:rStyle w:val="affb"/>
          <w:b w:val="0"/>
          <w:bCs w:val="0"/>
          <w:lang w:val="ru-RU"/>
        </w:rPr>
        <w:t>,</w:t>
      </w:r>
      <w:r w:rsidR="0049611A" w:rsidRPr="00ED0774">
        <w:rPr>
          <w:rStyle w:val="affb"/>
          <w:b w:val="0"/>
          <w:bCs w:val="0"/>
          <w:lang w:val="ru-RU"/>
        </w:rPr>
        <w:t xml:space="preserve"> </w:t>
      </w:r>
      <w:r w:rsidR="00AD67F2" w:rsidRPr="00ED0774">
        <w:rPr>
          <w:rStyle w:val="affb"/>
          <w:b w:val="0"/>
          <w:bCs w:val="0"/>
          <w:lang w:val="ru-RU"/>
        </w:rPr>
        <w:t xml:space="preserve">получение гистологического препарата костного мозга и </w:t>
      </w:r>
      <w:r w:rsidR="004F40B4" w:rsidRPr="00ED0774">
        <w:rPr>
          <w:rStyle w:val="affb"/>
          <w:b w:val="0"/>
          <w:bCs w:val="0"/>
          <w:lang w:val="ru-RU"/>
        </w:rPr>
        <w:t>цитологическое и иммуноцитохимическое исследование отпечатков трепанобиоптата костного мозга</w:t>
      </w:r>
      <w:r w:rsidR="00926681" w:rsidRPr="00ED0774">
        <w:t xml:space="preserve"> </w:t>
      </w:r>
      <w:r w:rsidR="00A05BED" w:rsidRPr="00ED0774">
        <w:rPr>
          <w:rStyle w:val="affc"/>
          <w:i w:val="0"/>
        </w:rPr>
        <w:t>дл</w:t>
      </w:r>
      <w:r w:rsidR="00607F5D" w:rsidRPr="00ED0774">
        <w:rPr>
          <w:rStyle w:val="affc"/>
          <w:i w:val="0"/>
        </w:rPr>
        <w:t>я</w:t>
      </w:r>
      <w:r w:rsidR="00926681" w:rsidRPr="00ED0774">
        <w:rPr>
          <w:rStyle w:val="affc"/>
          <w:i w:val="0"/>
        </w:rPr>
        <w:t xml:space="preserve"> </w:t>
      </w:r>
      <w:r w:rsidR="00607F5D" w:rsidRPr="00ED0774">
        <w:rPr>
          <w:rStyle w:val="affc"/>
          <w:i w:val="0"/>
        </w:rPr>
        <w:t>подтверждения</w:t>
      </w:r>
      <w:r w:rsidR="00926681" w:rsidRPr="00ED0774">
        <w:rPr>
          <w:rStyle w:val="affc"/>
          <w:i w:val="0"/>
        </w:rPr>
        <w:t xml:space="preserve"> </w:t>
      </w:r>
      <w:r w:rsidR="00607F5D" w:rsidRPr="00ED0774">
        <w:rPr>
          <w:rStyle w:val="affc"/>
          <w:i w:val="0"/>
        </w:rPr>
        <w:t>рецидива</w:t>
      </w:r>
      <w:r w:rsidR="00926681" w:rsidRPr="00ED0774">
        <w:rPr>
          <w:rStyle w:val="affc"/>
          <w:i w:val="0"/>
        </w:rPr>
        <w:t xml:space="preserve"> </w:t>
      </w:r>
      <w:r w:rsidR="00607F5D" w:rsidRPr="00ED0774">
        <w:rPr>
          <w:rStyle w:val="affc"/>
          <w:i w:val="0"/>
        </w:rPr>
        <w:t>и</w:t>
      </w:r>
      <w:r w:rsidR="00926681" w:rsidRPr="00ED0774">
        <w:rPr>
          <w:rStyle w:val="affc"/>
          <w:i w:val="0"/>
        </w:rPr>
        <w:t xml:space="preserve"> </w:t>
      </w:r>
      <w:r w:rsidR="00607F5D" w:rsidRPr="00ED0774">
        <w:rPr>
          <w:rStyle w:val="affc"/>
          <w:i w:val="0"/>
        </w:rPr>
        <w:t>идентификации</w:t>
      </w:r>
      <w:r w:rsidR="00926681" w:rsidRPr="00ED0774">
        <w:rPr>
          <w:rStyle w:val="affc"/>
          <w:i w:val="0"/>
        </w:rPr>
        <w:t xml:space="preserve"> </w:t>
      </w:r>
      <w:r w:rsidR="00A05BED" w:rsidRPr="00ED0774">
        <w:rPr>
          <w:rStyle w:val="affc"/>
          <w:i w:val="0"/>
        </w:rPr>
        <w:t>клеточной</w:t>
      </w:r>
      <w:r w:rsidR="00926681" w:rsidRPr="00ED0774">
        <w:rPr>
          <w:rStyle w:val="affc"/>
          <w:i w:val="0"/>
        </w:rPr>
        <w:t xml:space="preserve"> </w:t>
      </w:r>
      <w:r w:rsidR="00A05BED" w:rsidRPr="00ED0774">
        <w:rPr>
          <w:rStyle w:val="affc"/>
          <w:i w:val="0"/>
        </w:rPr>
        <w:t>дифференцировки</w:t>
      </w:r>
      <w:r w:rsidR="00926681" w:rsidRPr="00ED0774">
        <w:rPr>
          <w:rStyle w:val="affc"/>
          <w:i w:val="0"/>
        </w:rPr>
        <w:t xml:space="preserve"> </w:t>
      </w:r>
      <w:r w:rsidR="000B66B4"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0B66B4" w:rsidRPr="00ED0774">
        <w:rPr>
          <w:rStyle w:val="affc"/>
          <w:i w:val="0"/>
        </w:rPr>
        <w:fldChar w:fldCharType="separate"/>
      </w:r>
      <w:r w:rsidR="00FB699C" w:rsidRPr="00ED0774">
        <w:rPr>
          <w:rStyle w:val="affc"/>
          <w:i w:val="0"/>
          <w:noProof/>
        </w:rPr>
        <w:t>[1,7,17]</w:t>
      </w:r>
      <w:r w:rsidR="000B66B4" w:rsidRPr="00ED0774">
        <w:rPr>
          <w:rStyle w:val="affc"/>
          <w:i w:val="0"/>
        </w:rPr>
        <w:fldChar w:fldCharType="end"/>
      </w:r>
      <w:r w:rsidR="00D80AC9" w:rsidRPr="00ED0774">
        <w:t>.</w:t>
      </w:r>
      <w:r w:rsidR="00A11EED" w:rsidRPr="00ED0774">
        <w:rPr>
          <w:lang w:val="en-US"/>
        </w:rPr>
        <w:t xml:space="preserve"> </w:t>
      </w:r>
    </w:p>
    <w:p w14:paraId="7F9B368D" w14:textId="79632504" w:rsidR="000B66B4" w:rsidRPr="00ED0774" w:rsidRDefault="00101ED7" w:rsidP="00AE27D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217E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6139F" w:rsidRPr="00ED0774">
        <w:rPr>
          <w:rStyle w:val="affb"/>
        </w:rPr>
        <w:t>5</w:t>
      </w:r>
      <w:r w:rsidR="00962793" w:rsidRPr="00ED0774">
        <w:rPr>
          <w:rStyle w:val="affb"/>
        </w:rPr>
        <w:t>)</w:t>
      </w:r>
    </w:p>
    <w:p w14:paraId="0088AE0C" w14:textId="77777777" w:rsidR="000B66B4" w:rsidRPr="00ED0774" w:rsidRDefault="00101ED7" w:rsidP="00705E68">
      <w:pPr>
        <w:pStyle w:val="afd"/>
        <w:spacing w:beforeAutospacing="0" w:afterAutospacing="0" w:line="360" w:lineRule="auto"/>
        <w:ind w:firstLine="709"/>
        <w:contextualSpacing/>
        <w:divId w:val="344793945"/>
        <w:rPr>
          <w:i/>
          <w:iCs/>
        </w:rPr>
      </w:pPr>
      <w:r w:rsidRPr="00ED0774">
        <w:rPr>
          <w:rStyle w:val="affb"/>
        </w:rPr>
        <w:lastRenderedPageBreak/>
        <w:t>Комментарий:</w:t>
      </w:r>
      <w:r w:rsidR="00926681" w:rsidRPr="00ED0774">
        <w:rPr>
          <w:rStyle w:val="affb"/>
        </w:rPr>
        <w:t xml:space="preserve"> </w:t>
      </w:r>
      <w:r w:rsidR="00666E6B" w:rsidRPr="00ED0774">
        <w:rPr>
          <w:i/>
          <w:iCs/>
        </w:rPr>
        <w:t>п</w:t>
      </w:r>
      <w:r w:rsidR="00E152CB" w:rsidRPr="00ED0774">
        <w:rPr>
          <w:i/>
          <w:iCs/>
        </w:rPr>
        <w:t>ункционное</w:t>
      </w:r>
      <w:r w:rsidR="00926681" w:rsidRPr="00ED0774">
        <w:rPr>
          <w:i/>
          <w:iCs/>
        </w:rPr>
        <w:t xml:space="preserve"> </w:t>
      </w:r>
      <w:r w:rsidR="00E152CB" w:rsidRPr="00ED0774">
        <w:rPr>
          <w:i/>
          <w:iCs/>
        </w:rPr>
        <w:t>исследование</w:t>
      </w:r>
      <w:r w:rsidR="00926681" w:rsidRPr="00ED0774">
        <w:rPr>
          <w:i/>
          <w:iCs/>
        </w:rPr>
        <w:t xml:space="preserve"> </w:t>
      </w:r>
      <w:r w:rsidR="00E152CB" w:rsidRPr="00ED0774">
        <w:rPr>
          <w:i/>
          <w:iCs/>
        </w:rPr>
        <w:t>(аспирация)</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rPr>
          <w:i/>
          <w:iCs/>
        </w:rPr>
        <w:t xml:space="preserve"> </w:t>
      </w:r>
      <w:r w:rsidR="00E152CB" w:rsidRPr="00ED0774">
        <w:rPr>
          <w:i/>
          <w:iCs/>
        </w:rPr>
        <w:t>является</w:t>
      </w:r>
      <w:r w:rsidR="00926681" w:rsidRPr="00ED0774">
        <w:rPr>
          <w:i/>
          <w:iCs/>
        </w:rPr>
        <w:t xml:space="preserve"> </w:t>
      </w:r>
      <w:r w:rsidR="00E152CB" w:rsidRPr="00ED0774">
        <w:rPr>
          <w:i/>
          <w:iCs/>
        </w:rPr>
        <w:t>обязательной</w:t>
      </w:r>
      <w:r w:rsidR="00926681" w:rsidRPr="00ED0774">
        <w:rPr>
          <w:i/>
          <w:iCs/>
        </w:rPr>
        <w:t xml:space="preserve"> </w:t>
      </w:r>
      <w:r w:rsidR="00E152CB" w:rsidRPr="00ED0774">
        <w:rPr>
          <w:i/>
          <w:iCs/>
        </w:rPr>
        <w:t>рутинной</w:t>
      </w:r>
      <w:r w:rsidR="00926681" w:rsidRPr="00ED0774">
        <w:rPr>
          <w:i/>
          <w:iCs/>
        </w:rPr>
        <w:t xml:space="preserve"> </w:t>
      </w:r>
      <w:r w:rsidR="00E152CB" w:rsidRPr="00ED0774">
        <w:rPr>
          <w:i/>
          <w:iCs/>
        </w:rPr>
        <w:t>диагностической</w:t>
      </w:r>
      <w:r w:rsidR="00926681" w:rsidRPr="00ED0774">
        <w:rPr>
          <w:i/>
          <w:iCs/>
        </w:rPr>
        <w:t xml:space="preserve"> </w:t>
      </w:r>
      <w:r w:rsidR="00E152CB" w:rsidRPr="00ED0774">
        <w:rPr>
          <w:i/>
          <w:iCs/>
        </w:rPr>
        <w:t>процедурой.</w:t>
      </w:r>
      <w:r w:rsidR="00926681" w:rsidRPr="00ED0774">
        <w:rPr>
          <w:i/>
          <w:iCs/>
        </w:rPr>
        <w:t xml:space="preserve"> </w:t>
      </w:r>
      <w:r w:rsidR="00E152CB" w:rsidRPr="00ED0774">
        <w:rPr>
          <w:i/>
          <w:iCs/>
        </w:rPr>
        <w:t>Мазки</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rPr>
          <w:i/>
          <w:iCs/>
        </w:rPr>
        <w:t xml:space="preserve"> </w:t>
      </w:r>
      <w:r w:rsidR="00E152CB" w:rsidRPr="00ED0774">
        <w:rPr>
          <w:i/>
          <w:iCs/>
        </w:rPr>
        <w:t>исследуют</w:t>
      </w:r>
      <w:r w:rsidR="00926681" w:rsidRPr="00ED0774">
        <w:rPr>
          <w:i/>
          <w:iCs/>
        </w:rPr>
        <w:t xml:space="preserve"> </w:t>
      </w:r>
      <w:r w:rsidR="00E152CB" w:rsidRPr="00ED0774">
        <w:rPr>
          <w:i/>
          <w:iCs/>
        </w:rPr>
        <w:t>с</w:t>
      </w:r>
      <w:r w:rsidR="00926681" w:rsidRPr="00ED0774">
        <w:rPr>
          <w:i/>
          <w:iCs/>
        </w:rPr>
        <w:t xml:space="preserve"> </w:t>
      </w:r>
      <w:r w:rsidR="00E152CB" w:rsidRPr="00ED0774">
        <w:rPr>
          <w:i/>
          <w:iCs/>
        </w:rPr>
        <w:t>помощью</w:t>
      </w:r>
      <w:r w:rsidR="00926681" w:rsidRPr="00ED0774">
        <w:rPr>
          <w:i/>
          <w:iCs/>
        </w:rPr>
        <w:t xml:space="preserve"> </w:t>
      </w:r>
      <w:r w:rsidR="00E152CB" w:rsidRPr="00ED0774">
        <w:rPr>
          <w:i/>
          <w:iCs/>
        </w:rPr>
        <w:t>окраски</w:t>
      </w:r>
      <w:r w:rsidR="00926681" w:rsidRPr="00ED0774">
        <w:rPr>
          <w:i/>
          <w:iCs/>
        </w:rPr>
        <w:t xml:space="preserve"> </w:t>
      </w:r>
      <w:r w:rsidR="00E152CB" w:rsidRPr="00ED0774">
        <w:rPr>
          <w:i/>
          <w:iCs/>
        </w:rPr>
        <w:t>по</w:t>
      </w:r>
      <w:r w:rsidR="00926681" w:rsidRPr="00ED0774">
        <w:rPr>
          <w:i/>
          <w:iCs/>
        </w:rPr>
        <w:t xml:space="preserve"> </w:t>
      </w:r>
      <w:r w:rsidR="00E152CB" w:rsidRPr="00ED0774">
        <w:rPr>
          <w:i/>
          <w:iCs/>
        </w:rPr>
        <w:t>Маю</w:t>
      </w:r>
      <w:r w:rsidR="00666E6B" w:rsidRPr="00ED0774">
        <w:rPr>
          <w:i/>
          <w:iCs/>
        </w:rPr>
        <w:t>–</w:t>
      </w:r>
      <w:r w:rsidR="00E152CB" w:rsidRPr="00ED0774">
        <w:rPr>
          <w:i/>
          <w:iCs/>
        </w:rPr>
        <w:t>Грюнвальду,</w:t>
      </w:r>
      <w:r w:rsidR="00926681" w:rsidRPr="00ED0774">
        <w:rPr>
          <w:i/>
          <w:iCs/>
        </w:rPr>
        <w:t xml:space="preserve"> </w:t>
      </w:r>
      <w:r w:rsidR="00E152CB" w:rsidRPr="00ED0774">
        <w:rPr>
          <w:i/>
          <w:iCs/>
        </w:rPr>
        <w:t>Паппенгейму</w:t>
      </w:r>
      <w:r w:rsidR="00926681" w:rsidRPr="00ED0774">
        <w:rPr>
          <w:i/>
          <w:iCs/>
        </w:rPr>
        <w:t xml:space="preserve"> </w:t>
      </w:r>
      <w:r w:rsidR="00E152CB" w:rsidRPr="00ED0774">
        <w:rPr>
          <w:i/>
          <w:iCs/>
        </w:rPr>
        <w:t>или</w:t>
      </w:r>
      <w:r w:rsidR="00926681" w:rsidRPr="00ED0774">
        <w:rPr>
          <w:i/>
          <w:iCs/>
        </w:rPr>
        <w:t xml:space="preserve"> </w:t>
      </w:r>
      <w:r w:rsidR="00E152CB" w:rsidRPr="00ED0774">
        <w:rPr>
          <w:i/>
          <w:iCs/>
        </w:rPr>
        <w:t>Райту</w:t>
      </w:r>
      <w:r w:rsidR="00666E6B" w:rsidRPr="00ED0774">
        <w:rPr>
          <w:i/>
          <w:iCs/>
        </w:rPr>
        <w:t>–</w:t>
      </w:r>
      <w:r w:rsidR="00E152CB" w:rsidRPr="00ED0774">
        <w:rPr>
          <w:i/>
          <w:iCs/>
        </w:rPr>
        <w:t>Гимзе.</w:t>
      </w:r>
      <w:r w:rsidR="00926681" w:rsidRPr="00ED0774">
        <w:t xml:space="preserve"> </w:t>
      </w:r>
      <w:r w:rsidR="00E152CB" w:rsidRPr="00ED0774">
        <w:rPr>
          <w:i/>
          <w:iCs/>
        </w:rPr>
        <w:t>Выполнение</w:t>
      </w:r>
      <w:r w:rsidR="00926681" w:rsidRPr="00ED0774">
        <w:rPr>
          <w:i/>
          <w:iCs/>
        </w:rPr>
        <w:t xml:space="preserve"> </w:t>
      </w:r>
      <w:r w:rsidR="00E152CB" w:rsidRPr="00ED0774">
        <w:rPr>
          <w:i/>
          <w:iCs/>
        </w:rPr>
        <w:t>трепанобиопсии</w:t>
      </w:r>
      <w:r w:rsidR="00926681" w:rsidRPr="00ED0774">
        <w:rPr>
          <w:i/>
          <w:iCs/>
        </w:rPr>
        <w:t xml:space="preserve"> </w:t>
      </w:r>
      <w:r w:rsidR="00E152CB" w:rsidRPr="00ED0774">
        <w:rPr>
          <w:i/>
          <w:iCs/>
        </w:rPr>
        <w:t>не</w:t>
      </w:r>
      <w:r w:rsidR="00926681" w:rsidRPr="00ED0774">
        <w:rPr>
          <w:i/>
          <w:iCs/>
        </w:rPr>
        <w:t xml:space="preserve"> </w:t>
      </w:r>
      <w:r w:rsidR="00E152CB" w:rsidRPr="00ED0774">
        <w:rPr>
          <w:i/>
          <w:iCs/>
        </w:rPr>
        <w:t>является</w:t>
      </w:r>
      <w:r w:rsidR="00926681" w:rsidRPr="00ED0774">
        <w:rPr>
          <w:i/>
          <w:iCs/>
        </w:rPr>
        <w:t xml:space="preserve"> </w:t>
      </w:r>
      <w:r w:rsidR="00E152CB" w:rsidRPr="00ED0774">
        <w:rPr>
          <w:i/>
          <w:iCs/>
        </w:rPr>
        <w:t>обязательным,</w:t>
      </w:r>
      <w:r w:rsidR="00926681" w:rsidRPr="00ED0774">
        <w:rPr>
          <w:i/>
          <w:iCs/>
        </w:rPr>
        <w:t xml:space="preserve"> </w:t>
      </w:r>
      <w:r w:rsidR="00E152CB" w:rsidRPr="00ED0774">
        <w:rPr>
          <w:i/>
          <w:iCs/>
        </w:rPr>
        <w:t>за</w:t>
      </w:r>
      <w:r w:rsidR="00926681" w:rsidRPr="00ED0774">
        <w:rPr>
          <w:i/>
          <w:iCs/>
        </w:rPr>
        <w:t xml:space="preserve"> </w:t>
      </w:r>
      <w:r w:rsidR="00E152CB" w:rsidRPr="00ED0774">
        <w:rPr>
          <w:i/>
          <w:iCs/>
        </w:rPr>
        <w:t>исключением</w:t>
      </w:r>
      <w:r w:rsidR="00926681" w:rsidRPr="00ED0774">
        <w:rPr>
          <w:i/>
          <w:iCs/>
        </w:rPr>
        <w:t xml:space="preserve"> </w:t>
      </w:r>
      <w:r w:rsidR="00E152CB" w:rsidRPr="00ED0774">
        <w:rPr>
          <w:i/>
          <w:iCs/>
        </w:rPr>
        <w:t>ситуаций</w:t>
      </w:r>
      <w:r w:rsidR="00926681" w:rsidRPr="00ED0774">
        <w:rPr>
          <w:i/>
          <w:iCs/>
        </w:rPr>
        <w:t xml:space="preserve"> </w:t>
      </w:r>
      <w:r w:rsidR="00E152CB" w:rsidRPr="00ED0774">
        <w:rPr>
          <w:i/>
          <w:iCs/>
        </w:rPr>
        <w:t>с</w:t>
      </w:r>
      <w:r w:rsidR="00926681" w:rsidRPr="00ED0774">
        <w:rPr>
          <w:i/>
          <w:iCs/>
        </w:rPr>
        <w:t xml:space="preserve"> </w:t>
      </w:r>
      <w:r w:rsidR="00E152CB" w:rsidRPr="00ED0774">
        <w:rPr>
          <w:i/>
          <w:iCs/>
        </w:rPr>
        <w:t>так</w:t>
      </w:r>
      <w:r w:rsidR="00926681" w:rsidRPr="00ED0774">
        <w:rPr>
          <w:i/>
          <w:iCs/>
        </w:rPr>
        <w:t xml:space="preserve"> </w:t>
      </w:r>
      <w:r w:rsidR="00E152CB" w:rsidRPr="00ED0774">
        <w:rPr>
          <w:i/>
          <w:iCs/>
        </w:rPr>
        <w:t>называемым</w:t>
      </w:r>
      <w:r w:rsidR="00926681" w:rsidRPr="00ED0774">
        <w:rPr>
          <w:i/>
          <w:iCs/>
        </w:rPr>
        <w:t xml:space="preserve"> </w:t>
      </w:r>
      <w:r w:rsidR="00E152CB" w:rsidRPr="00ED0774">
        <w:rPr>
          <w:i/>
          <w:iCs/>
        </w:rPr>
        <w:t>«сухим</w:t>
      </w:r>
      <w:r w:rsidR="00926681" w:rsidRPr="00ED0774">
        <w:rPr>
          <w:i/>
          <w:iCs/>
        </w:rPr>
        <w:t xml:space="preserve"> </w:t>
      </w:r>
      <w:r w:rsidR="00E152CB" w:rsidRPr="00ED0774">
        <w:rPr>
          <w:i/>
          <w:iCs/>
        </w:rPr>
        <w:t>проколом»</w:t>
      </w:r>
      <w:r w:rsidR="00926681" w:rsidRPr="00ED0774">
        <w:rPr>
          <w:i/>
          <w:iCs/>
        </w:rPr>
        <w:t xml:space="preserve"> </w:t>
      </w:r>
      <w:r w:rsidR="00E152CB" w:rsidRPr="00ED0774">
        <w:rPr>
          <w:i/>
          <w:iCs/>
        </w:rPr>
        <w:t>или</w:t>
      </w:r>
      <w:r w:rsidR="00926681" w:rsidRPr="00ED0774">
        <w:rPr>
          <w:i/>
          <w:iCs/>
        </w:rPr>
        <w:t xml:space="preserve"> </w:t>
      </w:r>
      <w:r w:rsidR="00E152CB" w:rsidRPr="00ED0774">
        <w:rPr>
          <w:i/>
          <w:iCs/>
        </w:rPr>
        <w:t>очень</w:t>
      </w:r>
      <w:r w:rsidR="00926681" w:rsidRPr="00ED0774">
        <w:rPr>
          <w:i/>
          <w:iCs/>
        </w:rPr>
        <w:t xml:space="preserve"> </w:t>
      </w:r>
      <w:r w:rsidR="00E152CB" w:rsidRPr="00ED0774">
        <w:rPr>
          <w:i/>
          <w:iCs/>
        </w:rPr>
        <w:t>скудным</w:t>
      </w:r>
      <w:r w:rsidR="00926681" w:rsidRPr="00ED0774">
        <w:rPr>
          <w:i/>
          <w:iCs/>
        </w:rPr>
        <w:t xml:space="preserve"> </w:t>
      </w:r>
      <w:r w:rsidR="00E152CB" w:rsidRPr="00ED0774">
        <w:rPr>
          <w:i/>
          <w:iCs/>
        </w:rPr>
        <w:t>пунктатом</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r w:rsidR="00926681" w:rsidRPr="00ED0774">
        <w:t xml:space="preserve"> </w:t>
      </w:r>
      <w:r w:rsidR="00E152CB" w:rsidRPr="00ED0774">
        <w:rPr>
          <w:i/>
          <w:iCs/>
        </w:rPr>
        <w:t>Рекомендовано</w:t>
      </w:r>
      <w:r w:rsidR="00926681" w:rsidRPr="00ED0774">
        <w:rPr>
          <w:i/>
          <w:iCs/>
        </w:rPr>
        <w:t xml:space="preserve"> </w:t>
      </w:r>
      <w:r w:rsidR="00E152CB" w:rsidRPr="00ED0774">
        <w:rPr>
          <w:i/>
          <w:iCs/>
        </w:rPr>
        <w:t>исследовать</w:t>
      </w:r>
      <w:r w:rsidR="00926681" w:rsidRPr="00ED0774">
        <w:rPr>
          <w:i/>
          <w:iCs/>
        </w:rPr>
        <w:t xml:space="preserve"> </w:t>
      </w:r>
      <w:r w:rsidR="00E152CB" w:rsidRPr="00ED0774">
        <w:rPr>
          <w:i/>
          <w:iCs/>
        </w:rPr>
        <w:t>как</w:t>
      </w:r>
      <w:r w:rsidR="00926681" w:rsidRPr="00ED0774">
        <w:rPr>
          <w:i/>
          <w:iCs/>
        </w:rPr>
        <w:t xml:space="preserve"> </w:t>
      </w:r>
      <w:r w:rsidR="00E152CB" w:rsidRPr="00ED0774">
        <w:rPr>
          <w:i/>
          <w:iCs/>
        </w:rPr>
        <w:t>минимум</w:t>
      </w:r>
      <w:r w:rsidR="00926681" w:rsidRPr="00ED0774">
        <w:rPr>
          <w:i/>
          <w:iCs/>
        </w:rPr>
        <w:t xml:space="preserve"> </w:t>
      </w:r>
      <w:r w:rsidR="00E152CB" w:rsidRPr="00ED0774">
        <w:rPr>
          <w:i/>
          <w:iCs/>
        </w:rPr>
        <w:t>500</w:t>
      </w:r>
      <w:r w:rsidR="00926681" w:rsidRPr="00ED0774">
        <w:rPr>
          <w:i/>
          <w:iCs/>
        </w:rPr>
        <w:t xml:space="preserve"> </w:t>
      </w:r>
      <w:r w:rsidR="00E152CB" w:rsidRPr="00ED0774">
        <w:rPr>
          <w:i/>
          <w:iCs/>
        </w:rPr>
        <w:t>ядросодержащих</w:t>
      </w:r>
      <w:r w:rsidR="00926681" w:rsidRPr="00ED0774">
        <w:rPr>
          <w:i/>
          <w:iCs/>
        </w:rPr>
        <w:t xml:space="preserve"> </w:t>
      </w:r>
      <w:r w:rsidR="00E152CB" w:rsidRPr="00ED0774">
        <w:rPr>
          <w:i/>
          <w:iCs/>
        </w:rPr>
        <w:t>клеток</w:t>
      </w:r>
      <w:r w:rsidR="00926681" w:rsidRPr="00ED0774">
        <w:rPr>
          <w:i/>
          <w:iCs/>
        </w:rPr>
        <w:t xml:space="preserve"> </w:t>
      </w:r>
      <w:r w:rsidR="00E152CB" w:rsidRPr="00ED0774">
        <w:rPr>
          <w:i/>
          <w:iCs/>
        </w:rPr>
        <w:t>в</w:t>
      </w:r>
      <w:r w:rsidR="00926681" w:rsidRPr="00ED0774">
        <w:rPr>
          <w:i/>
          <w:iCs/>
        </w:rPr>
        <w:t xml:space="preserve"> </w:t>
      </w:r>
      <w:r w:rsidR="00E152CB" w:rsidRPr="00ED0774">
        <w:rPr>
          <w:i/>
          <w:iCs/>
        </w:rPr>
        <w:t>мазке</w:t>
      </w:r>
      <w:r w:rsidR="00926681" w:rsidRPr="00ED0774">
        <w:rPr>
          <w:i/>
          <w:iCs/>
        </w:rPr>
        <w:t xml:space="preserve"> </w:t>
      </w:r>
      <w:r w:rsidR="00E152CB" w:rsidRPr="00ED0774">
        <w:rPr>
          <w:i/>
          <w:iCs/>
        </w:rPr>
        <w:t>костного</w:t>
      </w:r>
      <w:r w:rsidR="00926681" w:rsidRPr="00ED0774">
        <w:rPr>
          <w:i/>
          <w:iCs/>
        </w:rPr>
        <w:t xml:space="preserve"> </w:t>
      </w:r>
      <w:r w:rsidR="00E152CB" w:rsidRPr="00ED0774">
        <w:rPr>
          <w:i/>
          <w:iCs/>
        </w:rPr>
        <w:t>мозга.</w:t>
      </w:r>
    </w:p>
    <w:p w14:paraId="1689A85A" w14:textId="77777777" w:rsidR="000B66B4" w:rsidRPr="00ED0774" w:rsidRDefault="00E152CB" w:rsidP="00705E68">
      <w:pPr>
        <w:pStyle w:val="afd"/>
        <w:spacing w:beforeAutospacing="0" w:afterAutospacing="0" w:line="360" w:lineRule="auto"/>
        <w:ind w:firstLine="709"/>
        <w:contextualSpacing/>
        <w:divId w:val="344793945"/>
        <w:rPr>
          <w:i/>
          <w:iCs/>
        </w:rPr>
      </w:pPr>
      <w:r w:rsidRPr="00ED0774">
        <w:rPr>
          <w:rStyle w:val="affc"/>
        </w:rPr>
        <w:t>Д</w:t>
      </w:r>
      <w:r w:rsidR="00D80AC9" w:rsidRPr="00ED0774">
        <w:rPr>
          <w:rStyle w:val="affc"/>
        </w:rPr>
        <w:t>ля</w:t>
      </w:r>
      <w:r w:rsidR="00926681" w:rsidRPr="00ED0774">
        <w:rPr>
          <w:rStyle w:val="affc"/>
        </w:rPr>
        <w:t xml:space="preserve"> </w:t>
      </w:r>
      <w:r w:rsidR="00D80AC9" w:rsidRPr="00ED0774">
        <w:rPr>
          <w:rStyle w:val="affc"/>
        </w:rPr>
        <w:t>установления</w:t>
      </w:r>
      <w:r w:rsidR="00926681" w:rsidRPr="00ED0774">
        <w:rPr>
          <w:rStyle w:val="affc"/>
        </w:rPr>
        <w:t xml:space="preserve"> </w:t>
      </w:r>
      <w:r w:rsidR="00D80AC9" w:rsidRPr="00ED0774">
        <w:rPr>
          <w:rStyle w:val="affc"/>
        </w:rPr>
        <w:t>диагноза</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мазке</w:t>
      </w:r>
      <w:r w:rsidR="00926681" w:rsidRPr="00ED0774">
        <w:rPr>
          <w:rStyle w:val="affc"/>
        </w:rPr>
        <w:t xml:space="preserve"> </w:t>
      </w:r>
      <w:r w:rsidR="00D80AC9" w:rsidRPr="00ED0774">
        <w:rPr>
          <w:rStyle w:val="affc"/>
        </w:rPr>
        <w:t>периферической</w:t>
      </w:r>
      <w:r w:rsidR="00926681" w:rsidRPr="00ED0774">
        <w:rPr>
          <w:rStyle w:val="affc"/>
        </w:rPr>
        <w:t xml:space="preserve"> </w:t>
      </w:r>
      <w:r w:rsidR="00D80AC9" w:rsidRPr="00ED0774">
        <w:rPr>
          <w:rStyle w:val="affc"/>
        </w:rPr>
        <w:t>крови</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костного</w:t>
      </w:r>
      <w:r w:rsidR="00926681" w:rsidRPr="00ED0774">
        <w:rPr>
          <w:rStyle w:val="affc"/>
        </w:rPr>
        <w:t xml:space="preserve"> </w:t>
      </w:r>
      <w:r w:rsidR="00D80AC9" w:rsidRPr="00ED0774">
        <w:rPr>
          <w:rStyle w:val="affc"/>
        </w:rPr>
        <w:t>мозга</w:t>
      </w:r>
      <w:r w:rsidR="00926681" w:rsidRPr="00ED0774">
        <w:rPr>
          <w:rStyle w:val="affc"/>
        </w:rPr>
        <w:t xml:space="preserve"> </w:t>
      </w:r>
      <w:r w:rsidR="00D80AC9" w:rsidRPr="00ED0774">
        <w:rPr>
          <w:rStyle w:val="affc"/>
        </w:rPr>
        <w:t>необходимо</w:t>
      </w:r>
      <w:r w:rsidR="00926681" w:rsidRPr="00ED0774">
        <w:rPr>
          <w:rStyle w:val="affc"/>
        </w:rPr>
        <w:t xml:space="preserve"> </w:t>
      </w:r>
      <w:r w:rsidR="00D80AC9" w:rsidRPr="00ED0774">
        <w:rPr>
          <w:rStyle w:val="affc"/>
        </w:rPr>
        <w:t>наличие</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w:t>
      </w:r>
      <w:r w:rsidR="00926681" w:rsidRPr="00ED0774">
        <w:rPr>
          <w:rStyle w:val="affc"/>
        </w:rPr>
        <w:t xml:space="preserve"> </w:t>
      </w:r>
      <w:r w:rsidR="00DB4E71" w:rsidRPr="00ED0774">
        <w:rPr>
          <w:rStyle w:val="affc"/>
        </w:rPr>
        <w:t>бластных</w:t>
      </w:r>
      <w:r w:rsidR="00926681" w:rsidRPr="00ED0774">
        <w:rPr>
          <w:rStyle w:val="affc"/>
        </w:rPr>
        <w:t xml:space="preserve"> </w:t>
      </w:r>
      <w:r w:rsidR="00DB4E71" w:rsidRPr="00ED0774">
        <w:rPr>
          <w:rStyle w:val="affc"/>
        </w:rPr>
        <w:t>клеток</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более.</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t(15;17),</w:t>
      </w:r>
      <w:r w:rsidR="00926681" w:rsidRPr="00ED0774">
        <w:rPr>
          <w:rStyle w:val="affc"/>
        </w:rPr>
        <w:t xml:space="preserve"> </w:t>
      </w:r>
      <w:r w:rsidR="00D80AC9" w:rsidRPr="00ED0774">
        <w:rPr>
          <w:rStyle w:val="affc"/>
        </w:rPr>
        <w:t>t(8;21),</w:t>
      </w:r>
      <w:r w:rsidR="00926681" w:rsidRPr="00ED0774">
        <w:rPr>
          <w:rStyle w:val="affc"/>
        </w:rPr>
        <w:t xml:space="preserve"> </w:t>
      </w:r>
      <w:r w:rsidR="00D80AC9" w:rsidRPr="00ED0774">
        <w:rPr>
          <w:rStyle w:val="affc"/>
        </w:rPr>
        <w:t>inv(16)</w:t>
      </w:r>
      <w:r w:rsidR="00926681" w:rsidRPr="00ED0774">
        <w:rPr>
          <w:rStyle w:val="affc"/>
        </w:rPr>
        <w:t xml:space="preserve"> </w:t>
      </w:r>
      <w:r w:rsidR="00666E6B" w:rsidRPr="00ED0774">
        <w:rPr>
          <w:rStyle w:val="affc"/>
        </w:rPr>
        <w:t>или</w:t>
      </w:r>
      <w:r w:rsidR="00926681" w:rsidRPr="00ED0774">
        <w:t xml:space="preserve"> </w:t>
      </w:r>
      <w:r w:rsidR="00D80AC9" w:rsidRPr="00ED0774">
        <w:rPr>
          <w:rStyle w:val="affc"/>
        </w:rPr>
        <w:t>t(16;16)</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некоторых</w:t>
      </w:r>
      <w:r w:rsidR="00926681" w:rsidRPr="00ED0774">
        <w:rPr>
          <w:rStyle w:val="affc"/>
        </w:rPr>
        <w:t xml:space="preserve"> </w:t>
      </w:r>
      <w:r w:rsidR="00D80AC9" w:rsidRPr="00ED0774">
        <w:rPr>
          <w:rStyle w:val="affc"/>
        </w:rPr>
        <w:t>случаях</w:t>
      </w:r>
      <w:r w:rsidR="00926681" w:rsidRPr="00ED0774">
        <w:rPr>
          <w:rStyle w:val="affc"/>
        </w:rPr>
        <w:t xml:space="preserve"> </w:t>
      </w:r>
      <w:r w:rsidR="00D80AC9" w:rsidRPr="00ED0774">
        <w:rPr>
          <w:rStyle w:val="affc"/>
        </w:rPr>
        <w:t>острого</w:t>
      </w:r>
      <w:r w:rsidR="00926681" w:rsidRPr="00ED0774">
        <w:rPr>
          <w:rStyle w:val="affc"/>
        </w:rPr>
        <w:t xml:space="preserve"> </w:t>
      </w:r>
      <w:r w:rsidR="00D80AC9" w:rsidRPr="00ED0774">
        <w:rPr>
          <w:rStyle w:val="affc"/>
        </w:rPr>
        <w:t>эритромиелоза</w:t>
      </w:r>
      <w:r w:rsidR="00926681" w:rsidRPr="00ED0774">
        <w:rPr>
          <w:rStyle w:val="affc"/>
        </w:rPr>
        <w:t xml:space="preserve"> </w:t>
      </w:r>
      <w:r w:rsidR="00D80AC9" w:rsidRPr="00ED0774">
        <w:rPr>
          <w:rStyle w:val="affc"/>
        </w:rPr>
        <w:t>доля</w:t>
      </w:r>
      <w:r w:rsidR="00926681" w:rsidRPr="00ED0774">
        <w:rPr>
          <w:rStyle w:val="affc"/>
        </w:rPr>
        <w:t xml:space="preserve"> </w:t>
      </w:r>
      <w:r w:rsidR="00D80AC9" w:rsidRPr="00ED0774">
        <w:rPr>
          <w:rStyle w:val="affc"/>
        </w:rPr>
        <w:t>бластных</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может</w:t>
      </w:r>
      <w:r w:rsidR="00926681" w:rsidRPr="00ED0774">
        <w:rPr>
          <w:rStyle w:val="affc"/>
        </w:rPr>
        <w:t xml:space="preserve"> </w:t>
      </w:r>
      <w:r w:rsidR="00D80AC9" w:rsidRPr="00ED0774">
        <w:rPr>
          <w:rStyle w:val="affc"/>
        </w:rPr>
        <w:t>быть</w:t>
      </w:r>
      <w:r w:rsidR="00926681" w:rsidRPr="00ED0774">
        <w:rPr>
          <w:rStyle w:val="affc"/>
        </w:rPr>
        <w:t xml:space="preserve"> </w:t>
      </w:r>
      <w:r w:rsidR="00D80AC9" w:rsidRPr="00ED0774">
        <w:rPr>
          <w:rStyle w:val="affc"/>
        </w:rPr>
        <w:t>менее</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w:t>
      </w:r>
      <w:r w:rsidR="00926681" w:rsidRPr="00ED0774">
        <w:rPr>
          <w:rStyle w:val="affc"/>
        </w:rPr>
        <w:t xml:space="preserve"> </w:t>
      </w:r>
      <w:r w:rsidRPr="00ED0774">
        <w:rPr>
          <w:i/>
          <w:iCs/>
        </w:rPr>
        <w:t>В</w:t>
      </w:r>
      <w:r w:rsidR="00926681" w:rsidRPr="00ED0774">
        <w:rPr>
          <w:i/>
          <w:iCs/>
        </w:rPr>
        <w:t xml:space="preserve"> </w:t>
      </w:r>
      <w:r w:rsidRPr="00ED0774">
        <w:rPr>
          <w:i/>
          <w:iCs/>
        </w:rPr>
        <w:t>соответствии</w:t>
      </w:r>
      <w:r w:rsidR="00926681" w:rsidRPr="00ED0774">
        <w:rPr>
          <w:i/>
          <w:iCs/>
        </w:rPr>
        <w:t xml:space="preserve"> </w:t>
      </w:r>
      <w:r w:rsidRPr="00ED0774">
        <w:rPr>
          <w:i/>
          <w:iCs/>
        </w:rPr>
        <w:t>с</w:t>
      </w:r>
      <w:r w:rsidR="00926681" w:rsidRPr="00ED0774">
        <w:rPr>
          <w:i/>
          <w:iCs/>
        </w:rPr>
        <w:t xml:space="preserve"> </w:t>
      </w:r>
      <w:r w:rsidRPr="00ED0774">
        <w:rPr>
          <w:i/>
          <w:iCs/>
        </w:rPr>
        <w:t>новой</w:t>
      </w:r>
      <w:r w:rsidR="00926681" w:rsidRPr="00ED0774">
        <w:rPr>
          <w:i/>
          <w:iCs/>
        </w:rPr>
        <w:t xml:space="preserve"> </w:t>
      </w:r>
      <w:r w:rsidRPr="00ED0774">
        <w:rPr>
          <w:i/>
          <w:iCs/>
        </w:rPr>
        <w:t>классификацией</w:t>
      </w:r>
      <w:r w:rsidR="00926681" w:rsidRPr="00ED0774">
        <w:rPr>
          <w:i/>
          <w:iCs/>
        </w:rPr>
        <w:t xml:space="preserve"> </w:t>
      </w:r>
      <w:r w:rsidRPr="00ED0774">
        <w:rPr>
          <w:i/>
          <w:iCs/>
        </w:rPr>
        <w:t>ВОЗ</w:t>
      </w:r>
      <w:r w:rsidR="00926681" w:rsidRPr="00ED0774">
        <w:rPr>
          <w:i/>
          <w:iCs/>
        </w:rPr>
        <w:t xml:space="preserve"> </w:t>
      </w:r>
      <w:r w:rsidR="00666E6B" w:rsidRPr="00ED0774">
        <w:rPr>
          <w:i/>
          <w:iCs/>
        </w:rPr>
        <w:t>(</w:t>
      </w:r>
      <w:r w:rsidRPr="00ED0774">
        <w:rPr>
          <w:i/>
          <w:iCs/>
        </w:rPr>
        <w:t>2016</w:t>
      </w:r>
      <w:r w:rsidR="00666E6B" w:rsidRPr="00ED0774">
        <w:rPr>
          <w:i/>
          <w:iCs/>
        </w:rPr>
        <w:t>)</w:t>
      </w:r>
      <w:r w:rsidR="00926681" w:rsidRPr="00ED0774">
        <w:rPr>
          <w:i/>
          <w:iCs/>
        </w:rPr>
        <w:t xml:space="preserve"> </w:t>
      </w:r>
      <w:r w:rsidRPr="00ED0774">
        <w:rPr>
          <w:i/>
          <w:iCs/>
        </w:rPr>
        <w:t>процент</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подсчитыва</w:t>
      </w:r>
      <w:r w:rsidR="00E56606" w:rsidRPr="00ED0774">
        <w:rPr>
          <w:i/>
          <w:iCs/>
        </w:rPr>
        <w:t>ю</w:t>
      </w:r>
      <w:r w:rsidRPr="00ED0774">
        <w:rPr>
          <w:i/>
          <w:iCs/>
        </w:rPr>
        <w:t>т</w:t>
      </w:r>
      <w:r w:rsidR="00926681" w:rsidRPr="00ED0774">
        <w:rPr>
          <w:i/>
          <w:iCs/>
        </w:rPr>
        <w:t xml:space="preserve"> </w:t>
      </w:r>
      <w:r w:rsidRPr="00ED0774">
        <w:rPr>
          <w:i/>
          <w:iCs/>
        </w:rPr>
        <w:t>вне</w:t>
      </w:r>
      <w:r w:rsidR="00926681" w:rsidRPr="00ED0774">
        <w:rPr>
          <w:i/>
          <w:iCs/>
        </w:rPr>
        <w:t xml:space="preserve"> </w:t>
      </w:r>
      <w:r w:rsidRPr="00ED0774">
        <w:rPr>
          <w:i/>
          <w:iCs/>
        </w:rPr>
        <w:t>зависимости</w:t>
      </w:r>
      <w:r w:rsidR="00926681" w:rsidRPr="00ED0774">
        <w:rPr>
          <w:i/>
          <w:iCs/>
        </w:rPr>
        <w:t xml:space="preserve"> </w:t>
      </w:r>
      <w:r w:rsidRPr="00ED0774">
        <w:rPr>
          <w:i/>
          <w:iCs/>
        </w:rPr>
        <w:t>от</w:t>
      </w:r>
      <w:r w:rsidR="00926681" w:rsidRPr="00ED0774">
        <w:rPr>
          <w:i/>
          <w:iCs/>
        </w:rPr>
        <w:t xml:space="preserve"> </w:t>
      </w:r>
      <w:r w:rsidRPr="00ED0774">
        <w:rPr>
          <w:i/>
          <w:iCs/>
        </w:rPr>
        <w:t>доли</w:t>
      </w:r>
      <w:r w:rsidR="00926681" w:rsidRPr="00ED0774">
        <w:rPr>
          <w:i/>
          <w:iCs/>
        </w:rPr>
        <w:t xml:space="preserve"> </w:t>
      </w:r>
      <w:r w:rsidRPr="00ED0774">
        <w:rPr>
          <w:i/>
          <w:iCs/>
        </w:rPr>
        <w:t>красного</w:t>
      </w:r>
      <w:r w:rsidR="00926681" w:rsidRPr="00ED0774">
        <w:rPr>
          <w:i/>
          <w:iCs/>
        </w:rPr>
        <w:t xml:space="preserve"> </w:t>
      </w:r>
      <w:r w:rsidRPr="00ED0774">
        <w:rPr>
          <w:i/>
          <w:iCs/>
        </w:rPr>
        <w:t>ростка.</w:t>
      </w:r>
    </w:p>
    <w:p w14:paraId="3A0C3BB2" w14:textId="77777777" w:rsidR="000B66B4" w:rsidRDefault="00E152CB" w:rsidP="00705E68">
      <w:pPr>
        <w:pStyle w:val="afd"/>
        <w:spacing w:beforeAutospacing="0" w:afterAutospacing="0" w:line="360" w:lineRule="auto"/>
        <w:ind w:firstLine="709"/>
        <w:contextualSpacing/>
        <w:divId w:val="344793945"/>
        <w:rPr>
          <w:i/>
          <w:iCs/>
        </w:rPr>
      </w:pPr>
      <w:r w:rsidRPr="00ED0774">
        <w:rPr>
          <w:i/>
          <w:iCs/>
        </w:rPr>
        <w:t>Миелобласты,</w:t>
      </w:r>
      <w:r w:rsidR="00926681" w:rsidRPr="00ED0774">
        <w:rPr>
          <w:i/>
          <w:iCs/>
        </w:rPr>
        <w:t xml:space="preserve"> </w:t>
      </w:r>
      <w:r w:rsidRPr="00ED0774">
        <w:rPr>
          <w:i/>
          <w:iCs/>
        </w:rPr>
        <w:t>монобласты</w:t>
      </w:r>
      <w:r w:rsidR="00926681" w:rsidRPr="00ED0774">
        <w:rPr>
          <w:i/>
          <w:iCs/>
        </w:rPr>
        <w:t xml:space="preserve"> </w:t>
      </w:r>
      <w:r w:rsidRPr="00ED0774">
        <w:rPr>
          <w:i/>
          <w:iCs/>
        </w:rPr>
        <w:t>и</w:t>
      </w:r>
      <w:r w:rsidR="00926681" w:rsidRPr="00ED0774">
        <w:rPr>
          <w:i/>
          <w:iCs/>
        </w:rPr>
        <w:t xml:space="preserve"> </w:t>
      </w:r>
      <w:r w:rsidRPr="00ED0774">
        <w:rPr>
          <w:i/>
          <w:iCs/>
        </w:rPr>
        <w:t>мегакариобласты</w:t>
      </w:r>
      <w:r w:rsidR="00926681" w:rsidRPr="00ED0774">
        <w:rPr>
          <w:i/>
          <w:iCs/>
        </w:rPr>
        <w:t xml:space="preserve"> </w:t>
      </w:r>
      <w:r w:rsidRPr="00ED0774">
        <w:rPr>
          <w:i/>
          <w:iCs/>
        </w:rPr>
        <w:t>включают</w:t>
      </w:r>
      <w:r w:rsidR="00926681" w:rsidRPr="00ED0774">
        <w:rPr>
          <w:i/>
          <w:iCs/>
        </w:rPr>
        <w:t xml:space="preserve"> </w:t>
      </w:r>
      <w:r w:rsidRPr="00ED0774">
        <w:rPr>
          <w:i/>
          <w:iCs/>
        </w:rPr>
        <w:t>в</w:t>
      </w:r>
      <w:r w:rsidR="00926681" w:rsidRPr="00ED0774">
        <w:rPr>
          <w:i/>
          <w:iCs/>
        </w:rPr>
        <w:t xml:space="preserve"> </w:t>
      </w:r>
      <w:r w:rsidRPr="00ED0774">
        <w:rPr>
          <w:i/>
          <w:iCs/>
        </w:rPr>
        <w:t>общее</w:t>
      </w:r>
      <w:r w:rsidR="00926681" w:rsidRPr="00ED0774">
        <w:rPr>
          <w:i/>
          <w:iCs/>
        </w:rPr>
        <w:t xml:space="preserve"> </w:t>
      </w:r>
      <w:r w:rsidRPr="00ED0774">
        <w:rPr>
          <w:i/>
          <w:iCs/>
        </w:rPr>
        <w:t>число</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случаях</w:t>
      </w:r>
      <w:r w:rsidR="00926681" w:rsidRPr="00ED0774">
        <w:rPr>
          <w:i/>
          <w:iCs/>
        </w:rPr>
        <w:t xml:space="preserve"> </w:t>
      </w:r>
      <w:r w:rsidRPr="00ED0774">
        <w:rPr>
          <w:i/>
          <w:iCs/>
        </w:rPr>
        <w:t>ОМЛ</w:t>
      </w:r>
      <w:r w:rsidR="00926681" w:rsidRPr="00ED0774">
        <w:rPr>
          <w:i/>
          <w:iCs/>
        </w:rPr>
        <w:t xml:space="preserve"> </w:t>
      </w:r>
      <w:r w:rsidRPr="00ED0774">
        <w:rPr>
          <w:i/>
          <w:iCs/>
        </w:rPr>
        <w:t>с</w:t>
      </w:r>
      <w:r w:rsidR="00926681" w:rsidRPr="00ED0774">
        <w:rPr>
          <w:i/>
          <w:iCs/>
        </w:rPr>
        <w:t xml:space="preserve"> </w:t>
      </w:r>
      <w:r w:rsidRPr="00ED0774">
        <w:rPr>
          <w:i/>
          <w:iCs/>
        </w:rPr>
        <w:t>монобластной,</w:t>
      </w:r>
      <w:r w:rsidR="00926681" w:rsidRPr="00ED0774">
        <w:rPr>
          <w:i/>
          <w:iCs/>
        </w:rPr>
        <w:t xml:space="preserve"> </w:t>
      </w:r>
      <w:r w:rsidRPr="00ED0774">
        <w:rPr>
          <w:i/>
          <w:iCs/>
        </w:rPr>
        <w:t>моноцитарной</w:t>
      </w:r>
      <w:r w:rsidR="00926681" w:rsidRPr="00ED0774">
        <w:rPr>
          <w:i/>
          <w:iCs/>
        </w:rPr>
        <w:t xml:space="preserve"> </w:t>
      </w:r>
      <w:r w:rsidRPr="00ED0774">
        <w:rPr>
          <w:i/>
          <w:iCs/>
        </w:rPr>
        <w:t>и</w:t>
      </w:r>
      <w:r w:rsidR="00926681" w:rsidRPr="00ED0774">
        <w:rPr>
          <w:i/>
          <w:iCs/>
        </w:rPr>
        <w:t xml:space="preserve"> </w:t>
      </w:r>
      <w:r w:rsidRPr="00ED0774">
        <w:rPr>
          <w:i/>
          <w:iCs/>
        </w:rPr>
        <w:t>миеломоноцитарной</w:t>
      </w:r>
      <w:r w:rsidR="00926681" w:rsidRPr="00ED0774">
        <w:rPr>
          <w:i/>
          <w:iCs/>
        </w:rPr>
        <w:t xml:space="preserve"> </w:t>
      </w:r>
      <w:r w:rsidRPr="00ED0774">
        <w:rPr>
          <w:i/>
          <w:iCs/>
        </w:rPr>
        <w:t>дифференцировкой</w:t>
      </w:r>
      <w:r w:rsidR="00926681" w:rsidRPr="00ED0774">
        <w:rPr>
          <w:i/>
          <w:iCs/>
        </w:rPr>
        <w:t xml:space="preserve"> </w:t>
      </w:r>
      <w:r w:rsidRPr="00ED0774">
        <w:rPr>
          <w:i/>
          <w:iCs/>
        </w:rPr>
        <w:t>промоноциты</w:t>
      </w:r>
      <w:r w:rsidR="00926681" w:rsidRPr="00ED0774">
        <w:rPr>
          <w:i/>
          <w:iCs/>
        </w:rPr>
        <w:t xml:space="preserve"> </w:t>
      </w:r>
      <w:r w:rsidRPr="00ED0774">
        <w:rPr>
          <w:i/>
          <w:iCs/>
        </w:rPr>
        <w:t>(но</w:t>
      </w:r>
      <w:r w:rsidR="00926681" w:rsidRPr="00ED0774">
        <w:rPr>
          <w:i/>
          <w:iCs/>
        </w:rPr>
        <w:t xml:space="preserve"> </w:t>
      </w:r>
      <w:r w:rsidRPr="00ED0774">
        <w:rPr>
          <w:i/>
          <w:iCs/>
        </w:rPr>
        <w:t>не</w:t>
      </w:r>
      <w:r w:rsidR="00926681" w:rsidRPr="00ED0774">
        <w:rPr>
          <w:i/>
          <w:iCs/>
        </w:rPr>
        <w:t xml:space="preserve"> </w:t>
      </w:r>
      <w:r w:rsidRPr="00ED0774">
        <w:rPr>
          <w:i/>
          <w:iCs/>
        </w:rPr>
        <w:t>атипические/зрелые</w:t>
      </w:r>
      <w:r w:rsidR="00926681" w:rsidRPr="00ED0774">
        <w:rPr>
          <w:i/>
          <w:iCs/>
        </w:rPr>
        <w:t xml:space="preserve"> </w:t>
      </w:r>
      <w:r w:rsidRPr="00ED0774">
        <w:rPr>
          <w:i/>
          <w:iCs/>
        </w:rPr>
        <w:t>моноциты)</w:t>
      </w:r>
      <w:r w:rsidR="00926681" w:rsidRPr="00ED0774">
        <w:rPr>
          <w:i/>
          <w:iCs/>
        </w:rPr>
        <w:t xml:space="preserve"> </w:t>
      </w:r>
      <w:r w:rsidRPr="00ED0774">
        <w:rPr>
          <w:i/>
          <w:iCs/>
        </w:rPr>
        <w:t>также</w:t>
      </w:r>
      <w:r w:rsidR="00926681" w:rsidRPr="00ED0774">
        <w:rPr>
          <w:i/>
          <w:iCs/>
        </w:rPr>
        <w:t xml:space="preserve"> </w:t>
      </w:r>
      <w:r w:rsidRPr="00ED0774">
        <w:rPr>
          <w:i/>
          <w:iCs/>
        </w:rPr>
        <w:t>считают</w:t>
      </w:r>
      <w:r w:rsidR="00926681" w:rsidRPr="00ED0774">
        <w:rPr>
          <w:i/>
          <w:iCs/>
        </w:rPr>
        <w:t xml:space="preserve"> </w:t>
      </w:r>
      <w:r w:rsidRPr="00ED0774">
        <w:rPr>
          <w:i/>
          <w:iCs/>
        </w:rPr>
        <w:t>эквивалентами</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Эритробласты</w:t>
      </w:r>
      <w:r w:rsidR="00926681" w:rsidRPr="00ED0774">
        <w:rPr>
          <w:i/>
          <w:iCs/>
        </w:rPr>
        <w:t xml:space="preserve"> </w:t>
      </w:r>
      <w:r w:rsidRPr="00ED0774">
        <w:rPr>
          <w:i/>
          <w:iCs/>
        </w:rPr>
        <w:t>не</w:t>
      </w:r>
      <w:r w:rsidR="00926681" w:rsidRPr="00ED0774">
        <w:rPr>
          <w:i/>
          <w:iCs/>
        </w:rPr>
        <w:t xml:space="preserve"> </w:t>
      </w:r>
      <w:r w:rsidRPr="00ED0774">
        <w:rPr>
          <w:i/>
          <w:iCs/>
        </w:rPr>
        <w:t>включают</w:t>
      </w:r>
      <w:r w:rsidR="00926681" w:rsidRPr="00ED0774">
        <w:rPr>
          <w:i/>
          <w:iCs/>
        </w:rPr>
        <w:t xml:space="preserve"> </w:t>
      </w:r>
      <w:r w:rsidRPr="00ED0774">
        <w:rPr>
          <w:i/>
          <w:iCs/>
        </w:rPr>
        <w:t>в</w:t>
      </w:r>
      <w:r w:rsidR="00926681" w:rsidRPr="00ED0774">
        <w:rPr>
          <w:i/>
          <w:iCs/>
        </w:rPr>
        <w:t xml:space="preserve"> </w:t>
      </w:r>
      <w:r w:rsidRPr="00ED0774">
        <w:rPr>
          <w:i/>
          <w:iCs/>
        </w:rPr>
        <w:t>общее</w:t>
      </w:r>
      <w:r w:rsidR="00926681" w:rsidRPr="00ED0774">
        <w:rPr>
          <w:i/>
          <w:iCs/>
        </w:rPr>
        <w:t xml:space="preserve"> </w:t>
      </w:r>
      <w:r w:rsidRPr="00ED0774">
        <w:rPr>
          <w:i/>
          <w:iCs/>
        </w:rPr>
        <w:t>число</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0B66B4" w:rsidRPr="00ED0774">
        <w:rPr>
          <w:i/>
          <w:iCs/>
        </w:rPr>
        <w:t>.</w:t>
      </w:r>
    </w:p>
    <w:p w14:paraId="5B5F1267" w14:textId="13DBA00C" w:rsidR="00E00201" w:rsidRPr="00880409" w:rsidRDefault="00E00201" w:rsidP="001250A1">
      <w:pPr>
        <w:pStyle w:val="afd"/>
        <w:spacing w:beforeAutospacing="0" w:afterAutospacing="0" w:line="360" w:lineRule="auto"/>
        <w:ind w:firstLine="709"/>
        <w:contextualSpacing/>
        <w:divId w:val="344793945"/>
        <w:rPr>
          <w:i/>
          <w:iCs/>
        </w:rPr>
      </w:pPr>
      <w:r w:rsidRPr="00880409">
        <w:rPr>
          <w:i/>
          <w:iCs/>
        </w:rPr>
        <w:t>При оценке степени выраженности дисплазии за мультилинейную дисплазию счита</w:t>
      </w:r>
      <w:r w:rsidR="0003285F" w:rsidRPr="00880409">
        <w:rPr>
          <w:i/>
          <w:iCs/>
        </w:rPr>
        <w:t>ют</w:t>
      </w:r>
      <w:r w:rsidRPr="00880409">
        <w:rPr>
          <w:i/>
          <w:iCs/>
        </w:rPr>
        <w:t xml:space="preserve"> наличие признаков дисплазии в 50% и более клеток в 2-х или 3-х ростках кроветворения. При этом необходимо оценить не менее 25 эритрокариоцитов, 25 г</w:t>
      </w:r>
      <w:r w:rsidR="001250A1" w:rsidRPr="00880409">
        <w:rPr>
          <w:i/>
          <w:iCs/>
        </w:rPr>
        <w:t>ранулоцитов и 6 мегакариоцитов.</w:t>
      </w:r>
    </w:p>
    <w:p w14:paraId="025AE715" w14:textId="46C359B5" w:rsidR="000B66B4" w:rsidRPr="00ED0774" w:rsidRDefault="00E152CB" w:rsidP="00705E68">
      <w:pPr>
        <w:pStyle w:val="afd"/>
        <w:spacing w:beforeAutospacing="0" w:afterAutospacing="0" w:line="360" w:lineRule="auto"/>
        <w:ind w:firstLine="709"/>
        <w:contextualSpacing/>
        <w:divId w:val="344793945"/>
        <w:rPr>
          <w:rFonts w:eastAsia="Calibri"/>
          <w:i/>
          <w:iCs/>
        </w:rPr>
      </w:pPr>
      <w:r w:rsidRPr="00ED0774">
        <w:rPr>
          <w:rFonts w:eastAsia="Calibri"/>
          <w:i/>
          <w:iCs/>
        </w:rPr>
        <w:t>Для</w:t>
      </w:r>
      <w:r w:rsidR="00926681" w:rsidRPr="00ED0774">
        <w:rPr>
          <w:rFonts w:eastAsia="Calibri"/>
          <w:i/>
          <w:iCs/>
        </w:rPr>
        <w:t xml:space="preserve"> </w:t>
      </w:r>
      <w:r w:rsidRPr="00ED0774">
        <w:rPr>
          <w:rFonts w:eastAsia="Calibri"/>
          <w:i/>
          <w:iCs/>
        </w:rPr>
        <w:t>верификации</w:t>
      </w:r>
      <w:r w:rsidR="00926681" w:rsidRPr="00ED0774">
        <w:rPr>
          <w:rFonts w:eastAsia="Calibri"/>
          <w:i/>
          <w:iCs/>
        </w:rPr>
        <w:t xml:space="preserve"> </w:t>
      </w:r>
      <w:r w:rsidRPr="00ED0774">
        <w:rPr>
          <w:rFonts w:eastAsia="Calibri"/>
          <w:i/>
          <w:iCs/>
        </w:rPr>
        <w:t>диагноза</w:t>
      </w:r>
      <w:r w:rsidR="00926681" w:rsidRPr="00ED0774">
        <w:rPr>
          <w:rFonts w:eastAsia="Calibri"/>
          <w:i/>
          <w:iCs/>
        </w:rPr>
        <w:t xml:space="preserve"> </w:t>
      </w:r>
      <w:r w:rsidRPr="00ED0774">
        <w:rPr>
          <w:rFonts w:eastAsia="Calibri"/>
          <w:i/>
          <w:iCs/>
        </w:rPr>
        <w:t>истинного</w:t>
      </w:r>
      <w:r w:rsidR="00926681" w:rsidRPr="00ED0774">
        <w:rPr>
          <w:rFonts w:eastAsia="Calibri"/>
          <w:i/>
          <w:iCs/>
        </w:rPr>
        <w:t xml:space="preserve"> </w:t>
      </w:r>
      <w:r w:rsidRPr="00ED0774">
        <w:rPr>
          <w:rFonts w:eastAsia="Calibri"/>
          <w:i/>
          <w:iCs/>
        </w:rPr>
        <w:t>эритробластного</w:t>
      </w:r>
      <w:r w:rsidR="00926681" w:rsidRPr="00ED0774">
        <w:rPr>
          <w:rFonts w:eastAsia="Calibri"/>
          <w:i/>
          <w:iCs/>
        </w:rPr>
        <w:t xml:space="preserve"> </w:t>
      </w:r>
      <w:r w:rsidRPr="00ED0774">
        <w:rPr>
          <w:rFonts w:eastAsia="Calibri"/>
          <w:i/>
          <w:iCs/>
        </w:rPr>
        <w:t>лейкоза</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подсчете</w:t>
      </w:r>
      <w:r w:rsidR="00926681" w:rsidRPr="00ED0774">
        <w:rPr>
          <w:rFonts w:eastAsia="Calibri"/>
          <w:i/>
          <w:iCs/>
        </w:rPr>
        <w:t xml:space="preserve"> </w:t>
      </w:r>
      <w:r w:rsidRPr="00ED0774">
        <w:rPr>
          <w:rFonts w:eastAsia="Calibri"/>
          <w:i/>
          <w:iCs/>
        </w:rPr>
        <w:t>пунктата</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клетки</w:t>
      </w:r>
      <w:r w:rsidR="00926681" w:rsidRPr="00ED0774">
        <w:rPr>
          <w:rFonts w:eastAsia="Calibri"/>
          <w:i/>
          <w:iCs/>
        </w:rPr>
        <w:t xml:space="preserve"> </w:t>
      </w:r>
      <w:r w:rsidRPr="00ED0774">
        <w:rPr>
          <w:rFonts w:eastAsia="Calibri"/>
          <w:i/>
          <w:iCs/>
        </w:rPr>
        <w:t>эритроидного</w:t>
      </w:r>
      <w:r w:rsidR="00926681" w:rsidRPr="00ED0774">
        <w:rPr>
          <w:rFonts w:eastAsia="Calibri"/>
          <w:i/>
          <w:iCs/>
        </w:rPr>
        <w:t xml:space="preserve"> </w:t>
      </w:r>
      <w:r w:rsidRPr="00ED0774">
        <w:rPr>
          <w:rFonts w:eastAsia="Calibri"/>
          <w:i/>
          <w:iCs/>
        </w:rPr>
        <w:t>ряда</w:t>
      </w:r>
      <w:r w:rsidR="00926681" w:rsidRPr="00ED0774">
        <w:rPr>
          <w:rFonts w:eastAsia="Calibri"/>
          <w:i/>
          <w:iCs/>
        </w:rPr>
        <w:t xml:space="preserve"> </w:t>
      </w:r>
      <w:r w:rsidRPr="00ED0774">
        <w:rPr>
          <w:rFonts w:eastAsia="Calibri"/>
          <w:i/>
          <w:iCs/>
        </w:rPr>
        <w:t>должны</w:t>
      </w:r>
      <w:r w:rsidR="00926681" w:rsidRPr="00ED0774">
        <w:rPr>
          <w:rFonts w:eastAsia="Calibri"/>
          <w:i/>
          <w:iCs/>
        </w:rPr>
        <w:t xml:space="preserve"> </w:t>
      </w:r>
      <w:r w:rsidRPr="00ED0774">
        <w:rPr>
          <w:rFonts w:eastAsia="Calibri"/>
          <w:i/>
          <w:iCs/>
        </w:rPr>
        <w:t>составлять</w:t>
      </w:r>
      <w:r w:rsidR="00926681" w:rsidRPr="00ED0774">
        <w:rPr>
          <w:rFonts w:eastAsia="Calibri"/>
          <w:i/>
          <w:iCs/>
        </w:rPr>
        <w:t xml:space="preserve"> </w:t>
      </w:r>
      <w:r w:rsidRPr="00ED0774">
        <w:rPr>
          <w:rFonts w:eastAsia="Calibri"/>
          <w:i/>
          <w:iCs/>
        </w:rPr>
        <w:t>&gt;8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от</w:t>
      </w:r>
      <w:r w:rsidR="00926681" w:rsidRPr="00ED0774">
        <w:rPr>
          <w:rFonts w:eastAsia="Calibri"/>
          <w:i/>
          <w:iCs/>
        </w:rPr>
        <w:t xml:space="preserve"> </w:t>
      </w:r>
      <w:r w:rsidRPr="00ED0774">
        <w:rPr>
          <w:rFonts w:eastAsia="Calibri"/>
          <w:i/>
          <w:iCs/>
        </w:rPr>
        <w:t>всех</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этом</w:t>
      </w:r>
      <w:r w:rsidR="00926681" w:rsidRPr="00ED0774">
        <w:rPr>
          <w:rFonts w:eastAsia="Calibri"/>
          <w:i/>
          <w:iCs/>
        </w:rPr>
        <w:t xml:space="preserve"> </w:t>
      </w:r>
      <w:r w:rsidRPr="00ED0774">
        <w:rPr>
          <w:rFonts w:eastAsia="Calibri"/>
          <w:i/>
          <w:iCs/>
        </w:rPr>
        <w:t>проэритробласты</w:t>
      </w:r>
      <w:r w:rsidR="00926681" w:rsidRPr="00ED0774">
        <w:rPr>
          <w:rFonts w:eastAsia="Calibri"/>
          <w:i/>
          <w:iCs/>
        </w:rPr>
        <w:t xml:space="preserve"> </w:t>
      </w:r>
      <w:r w:rsidRPr="00ED0774">
        <w:rPr>
          <w:rFonts w:eastAsia="Calibri"/>
          <w:i/>
          <w:iCs/>
        </w:rPr>
        <w:t>должны</w:t>
      </w:r>
      <w:r w:rsidR="00926681" w:rsidRPr="00ED0774">
        <w:rPr>
          <w:rFonts w:eastAsia="Calibri"/>
          <w:i/>
          <w:iCs/>
        </w:rPr>
        <w:t xml:space="preserve"> </w:t>
      </w:r>
      <w:r w:rsidRPr="00ED0774">
        <w:rPr>
          <w:rFonts w:eastAsia="Calibri"/>
          <w:i/>
          <w:iCs/>
        </w:rPr>
        <w:t>быть</w:t>
      </w:r>
      <w:r w:rsidR="00926681" w:rsidRPr="00ED0774">
        <w:rPr>
          <w:rFonts w:eastAsia="Calibri"/>
          <w:i/>
          <w:iCs/>
        </w:rPr>
        <w:t xml:space="preserve"> </w:t>
      </w:r>
      <w:r w:rsidR="002C45AB" w:rsidRPr="00ED0774">
        <w:rPr>
          <w:rFonts w:eastAsia="Calibri"/>
          <w:i/>
          <w:iCs/>
        </w:rPr>
        <w:t>≥</w:t>
      </w:r>
      <w:r w:rsidRPr="00ED0774">
        <w:rPr>
          <w:rFonts w:eastAsia="Calibri"/>
          <w:i/>
          <w:iCs/>
        </w:rPr>
        <w:t>3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без</w:t>
      </w:r>
      <w:r w:rsidR="00926681" w:rsidRPr="00ED0774">
        <w:rPr>
          <w:rFonts w:eastAsia="Calibri"/>
          <w:i/>
          <w:iCs/>
        </w:rPr>
        <w:t xml:space="preserve"> </w:t>
      </w:r>
      <w:r w:rsidRPr="00ED0774">
        <w:rPr>
          <w:rFonts w:eastAsia="Calibri"/>
          <w:i/>
          <w:iCs/>
        </w:rPr>
        <w:t>учета</w:t>
      </w:r>
      <w:r w:rsidR="00926681" w:rsidRPr="00ED0774">
        <w:rPr>
          <w:rFonts w:eastAsia="Calibri"/>
          <w:i/>
          <w:iCs/>
        </w:rPr>
        <w:t xml:space="preserve"> </w:t>
      </w:r>
      <w:r w:rsidRPr="00ED0774">
        <w:rPr>
          <w:rFonts w:eastAsia="Calibri"/>
          <w:i/>
          <w:iCs/>
        </w:rPr>
        <w:t>миелобластов.</w:t>
      </w:r>
      <w:r w:rsidR="00926681" w:rsidRPr="00ED0774">
        <w:rPr>
          <w:rFonts w:eastAsia="Calibri"/>
          <w:i/>
          <w:iCs/>
        </w:rPr>
        <w:t xml:space="preserve"> </w:t>
      </w:r>
      <w:r w:rsidR="002C45AB" w:rsidRPr="00ED0774">
        <w:rPr>
          <w:rFonts w:eastAsia="Calibri"/>
          <w:i/>
          <w:iCs/>
        </w:rPr>
        <w:t>В</w:t>
      </w:r>
      <w:r w:rsidR="00926681" w:rsidRPr="00ED0774">
        <w:rPr>
          <w:rFonts w:eastAsia="Calibri"/>
          <w:i/>
          <w:iCs/>
        </w:rPr>
        <w:t xml:space="preserve"> </w:t>
      </w:r>
      <w:r w:rsidR="00FD1E21" w:rsidRPr="00ED0774">
        <w:rPr>
          <w:rFonts w:eastAsia="Calibri"/>
          <w:i/>
          <w:iCs/>
        </w:rPr>
        <w:t>соответствии</w:t>
      </w:r>
      <w:r w:rsidR="00926681" w:rsidRPr="00ED0774">
        <w:rPr>
          <w:rFonts w:eastAsia="Calibri"/>
          <w:i/>
          <w:iCs/>
        </w:rPr>
        <w:t xml:space="preserve"> </w:t>
      </w:r>
      <w:r w:rsidR="00FD1E21" w:rsidRPr="00ED0774">
        <w:rPr>
          <w:rFonts w:eastAsia="Calibri"/>
          <w:i/>
          <w:iCs/>
        </w:rPr>
        <w:t>с</w:t>
      </w:r>
      <w:r w:rsidR="00926681" w:rsidRPr="00ED0774">
        <w:rPr>
          <w:rFonts w:eastAsia="Calibri"/>
          <w:i/>
          <w:iCs/>
        </w:rPr>
        <w:t xml:space="preserve"> </w:t>
      </w:r>
      <w:r w:rsidR="00FD1E21" w:rsidRPr="00ED0774">
        <w:rPr>
          <w:rFonts w:eastAsia="Calibri"/>
          <w:i/>
          <w:iCs/>
        </w:rPr>
        <w:t>номенклатурой</w:t>
      </w:r>
      <w:r w:rsidR="00926681" w:rsidRPr="00ED0774">
        <w:rPr>
          <w:rFonts w:eastAsia="Calibri"/>
          <w:i/>
          <w:iCs/>
        </w:rPr>
        <w:t xml:space="preserve"> </w:t>
      </w:r>
      <w:r w:rsidR="00FD1E21" w:rsidRPr="00ED0774">
        <w:rPr>
          <w:rFonts w:eastAsia="Calibri"/>
          <w:i/>
          <w:iCs/>
        </w:rPr>
        <w:t>ВОЗ</w:t>
      </w:r>
      <w:r w:rsidR="00926681" w:rsidRPr="00ED0774">
        <w:rPr>
          <w:rFonts w:eastAsia="Calibri"/>
          <w:i/>
          <w:iCs/>
        </w:rPr>
        <w:t xml:space="preserve"> </w:t>
      </w:r>
      <w:r w:rsidR="002C45AB" w:rsidRPr="00ED0774">
        <w:rPr>
          <w:rFonts w:eastAsia="Calibri"/>
          <w:i/>
          <w:iCs/>
        </w:rPr>
        <w:t>проэритробласты</w:t>
      </w:r>
      <w:r w:rsidR="00926681" w:rsidRPr="00ED0774">
        <w:rPr>
          <w:rFonts w:eastAsia="Calibri"/>
          <w:i/>
          <w:iCs/>
        </w:rPr>
        <w:t xml:space="preserve"> </w:t>
      </w:r>
      <w:r w:rsidR="002C45AB" w:rsidRPr="00ED0774">
        <w:rPr>
          <w:rFonts w:eastAsia="Calibri"/>
          <w:i/>
          <w:iCs/>
        </w:rPr>
        <w:t>–</w:t>
      </w:r>
      <w:r w:rsidR="00926681" w:rsidRPr="00ED0774">
        <w:rPr>
          <w:rFonts w:eastAsia="Calibri"/>
          <w:i/>
          <w:iCs/>
        </w:rPr>
        <w:t xml:space="preserve"> </w:t>
      </w:r>
      <w:r w:rsidRPr="00ED0774">
        <w:rPr>
          <w:rFonts w:eastAsia="Calibri"/>
          <w:i/>
          <w:iCs/>
        </w:rPr>
        <w:t>незрелые</w:t>
      </w:r>
      <w:r w:rsidR="00926681" w:rsidRPr="00ED0774">
        <w:rPr>
          <w:rFonts w:eastAsia="Calibri"/>
          <w:i/>
          <w:iCs/>
        </w:rPr>
        <w:t xml:space="preserve"> </w:t>
      </w:r>
      <w:r w:rsidRPr="00ED0774">
        <w:rPr>
          <w:rFonts w:eastAsia="Calibri"/>
          <w:i/>
          <w:iCs/>
        </w:rPr>
        <w:t>эритрокариоциты,</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этом</w:t>
      </w:r>
      <w:r w:rsidR="002C45AB" w:rsidRPr="00ED0774">
        <w:rPr>
          <w:rFonts w:eastAsia="Calibri"/>
          <w:i/>
          <w:iCs/>
        </w:rPr>
        <w:t>,</w:t>
      </w:r>
      <w:r w:rsidR="00926681" w:rsidRPr="00ED0774">
        <w:rPr>
          <w:rFonts w:eastAsia="Calibri"/>
          <w:i/>
          <w:iCs/>
        </w:rPr>
        <w:t xml:space="preserve"> </w:t>
      </w:r>
      <w:r w:rsidRPr="00ED0774">
        <w:rPr>
          <w:rFonts w:eastAsia="Calibri"/>
          <w:i/>
          <w:iCs/>
        </w:rPr>
        <w:t>в</w:t>
      </w:r>
      <w:r w:rsidR="00926681" w:rsidRPr="00ED0774">
        <w:rPr>
          <w:rFonts w:eastAsia="Calibri"/>
          <w:i/>
          <w:iCs/>
        </w:rPr>
        <w:t xml:space="preserve"> </w:t>
      </w:r>
      <w:r w:rsidRPr="00ED0774">
        <w:rPr>
          <w:rFonts w:eastAsia="Calibri"/>
          <w:i/>
          <w:iCs/>
        </w:rPr>
        <w:t>соответствии</w:t>
      </w:r>
      <w:r w:rsidR="00926681" w:rsidRPr="00ED0774">
        <w:rPr>
          <w:rFonts w:eastAsia="Calibri"/>
          <w:i/>
          <w:iCs/>
        </w:rPr>
        <w:t xml:space="preserve"> </w:t>
      </w:r>
      <w:r w:rsidRPr="00ED0774">
        <w:rPr>
          <w:rFonts w:eastAsia="Calibri"/>
          <w:i/>
          <w:iCs/>
        </w:rPr>
        <w:t>с</w:t>
      </w:r>
      <w:r w:rsidR="00926681" w:rsidRPr="00ED0774">
        <w:rPr>
          <w:rFonts w:eastAsia="Calibri"/>
          <w:i/>
          <w:iCs/>
        </w:rPr>
        <w:t xml:space="preserve"> </w:t>
      </w:r>
      <w:r w:rsidRPr="00ED0774">
        <w:rPr>
          <w:rFonts w:eastAsia="Calibri"/>
          <w:i/>
          <w:iCs/>
        </w:rPr>
        <w:t>терминологией</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эритропоэза</w:t>
      </w:r>
      <w:r w:rsidR="00926681" w:rsidRPr="00ED0774">
        <w:rPr>
          <w:rFonts w:eastAsia="Calibri"/>
          <w:i/>
          <w:iCs/>
        </w:rPr>
        <w:t xml:space="preserve"> </w:t>
      </w:r>
      <w:r w:rsidRPr="00ED0774">
        <w:rPr>
          <w:rFonts w:eastAsia="Calibri"/>
          <w:i/>
          <w:iCs/>
        </w:rPr>
        <w:t>по</w:t>
      </w:r>
      <w:r w:rsidR="00926681" w:rsidRPr="00ED0774">
        <w:rPr>
          <w:rFonts w:eastAsia="Calibri"/>
          <w:i/>
          <w:iCs/>
        </w:rPr>
        <w:t xml:space="preserve"> </w:t>
      </w:r>
      <w:r w:rsidRPr="00ED0774">
        <w:rPr>
          <w:rFonts w:eastAsia="Calibri"/>
          <w:i/>
          <w:iCs/>
        </w:rPr>
        <w:t>И.А.</w:t>
      </w:r>
      <w:r w:rsidR="00926681" w:rsidRPr="00ED0774">
        <w:rPr>
          <w:rFonts w:eastAsia="Calibri"/>
          <w:i/>
          <w:iCs/>
        </w:rPr>
        <w:t xml:space="preserve"> </w:t>
      </w:r>
      <w:r w:rsidRPr="00ED0774">
        <w:rPr>
          <w:rFonts w:eastAsia="Calibri"/>
          <w:i/>
          <w:iCs/>
        </w:rPr>
        <w:t>Кассирскому</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Г.А.</w:t>
      </w:r>
      <w:r w:rsidR="00926681" w:rsidRPr="00ED0774">
        <w:rPr>
          <w:rFonts w:eastAsia="Calibri"/>
          <w:i/>
          <w:iCs/>
        </w:rPr>
        <w:t xml:space="preserve"> </w:t>
      </w:r>
      <w:r w:rsidRPr="00ED0774">
        <w:rPr>
          <w:rFonts w:eastAsia="Calibri"/>
          <w:i/>
          <w:iCs/>
        </w:rPr>
        <w:t>Алексееву</w:t>
      </w:r>
      <w:r w:rsidR="002C45AB" w:rsidRPr="00ED0774">
        <w:rPr>
          <w:rFonts w:eastAsia="Calibri"/>
          <w:i/>
          <w:iCs/>
        </w:rPr>
        <w:t>,</w:t>
      </w:r>
      <w:r w:rsidR="00926681" w:rsidRPr="00ED0774">
        <w:rPr>
          <w:rFonts w:eastAsia="Calibri"/>
          <w:i/>
          <w:iCs/>
        </w:rPr>
        <w:t xml:space="preserve"> </w:t>
      </w:r>
      <w:r w:rsidR="000B66B4" w:rsidRPr="00ED0774">
        <w:rPr>
          <w:rFonts w:eastAsia="Calibri"/>
          <w:i/>
          <w:iCs/>
        </w:rPr>
        <w:t>–</w:t>
      </w:r>
      <w:r w:rsidR="00926681" w:rsidRPr="00ED0774">
        <w:rPr>
          <w:rFonts w:eastAsia="Calibri"/>
          <w:i/>
          <w:iCs/>
        </w:rPr>
        <w:t xml:space="preserve"> </w:t>
      </w:r>
      <w:r w:rsidRPr="00ED0774">
        <w:rPr>
          <w:rFonts w:eastAsia="Calibri"/>
          <w:i/>
          <w:iCs/>
        </w:rPr>
        <w:t>это</w:t>
      </w:r>
      <w:r w:rsidR="00926681" w:rsidRPr="00ED0774">
        <w:rPr>
          <w:rFonts w:eastAsia="Calibri"/>
          <w:i/>
          <w:iCs/>
        </w:rPr>
        <w:t xml:space="preserve"> </w:t>
      </w:r>
      <w:r w:rsidRPr="00ED0774">
        <w:rPr>
          <w:rFonts w:eastAsia="Calibri"/>
          <w:i/>
          <w:iCs/>
        </w:rPr>
        <w:t>эритробласты</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пронормобласты.</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истинном</w:t>
      </w:r>
      <w:r w:rsidR="00926681" w:rsidRPr="00ED0774">
        <w:rPr>
          <w:rFonts w:eastAsia="Calibri"/>
          <w:i/>
          <w:iCs/>
        </w:rPr>
        <w:t xml:space="preserve"> </w:t>
      </w:r>
      <w:r w:rsidRPr="00ED0774">
        <w:rPr>
          <w:rFonts w:eastAsia="Calibri"/>
          <w:i/>
          <w:iCs/>
        </w:rPr>
        <w:t>эритробластном</w:t>
      </w:r>
      <w:r w:rsidR="00926681" w:rsidRPr="00ED0774">
        <w:rPr>
          <w:rFonts w:eastAsia="Calibri"/>
          <w:i/>
          <w:iCs/>
        </w:rPr>
        <w:t xml:space="preserve"> </w:t>
      </w:r>
      <w:r w:rsidRPr="00ED0774">
        <w:rPr>
          <w:rFonts w:eastAsia="Calibri"/>
          <w:i/>
          <w:iCs/>
        </w:rPr>
        <w:t>лейкозе</w:t>
      </w:r>
      <w:r w:rsidR="00926681" w:rsidRPr="00ED0774">
        <w:rPr>
          <w:rFonts w:eastAsia="Calibri"/>
          <w:i/>
          <w:iCs/>
        </w:rPr>
        <w:t xml:space="preserve"> </w:t>
      </w:r>
      <w:r w:rsidRPr="00ED0774">
        <w:rPr>
          <w:rFonts w:eastAsia="Calibri"/>
          <w:i/>
          <w:iCs/>
        </w:rPr>
        <w:t>дисмегакароцитопоэз</w:t>
      </w:r>
      <w:r w:rsidR="00926681" w:rsidRPr="00ED0774">
        <w:rPr>
          <w:rFonts w:eastAsia="Calibri"/>
          <w:i/>
          <w:iCs/>
        </w:rPr>
        <w:t xml:space="preserve"> </w:t>
      </w:r>
      <w:r w:rsidR="00FB6C8D" w:rsidRPr="00ED0774">
        <w:rPr>
          <w:rFonts w:eastAsia="Calibri"/>
          <w:i/>
          <w:iCs/>
        </w:rPr>
        <w:t>встречается</w:t>
      </w:r>
      <w:r w:rsidR="00926681" w:rsidRPr="00ED0774">
        <w:rPr>
          <w:rFonts w:eastAsia="Calibri"/>
          <w:i/>
          <w:iCs/>
        </w:rPr>
        <w:t xml:space="preserve"> </w:t>
      </w:r>
      <w:r w:rsidRPr="00ED0774">
        <w:rPr>
          <w:rFonts w:eastAsia="Calibri"/>
          <w:i/>
          <w:iCs/>
        </w:rPr>
        <w:t>часто,</w:t>
      </w:r>
      <w:r w:rsidR="00926681" w:rsidRPr="00ED0774">
        <w:rPr>
          <w:rFonts w:eastAsia="Calibri"/>
          <w:i/>
          <w:iCs/>
        </w:rPr>
        <w:t xml:space="preserve"> </w:t>
      </w:r>
      <w:r w:rsidRPr="00ED0774">
        <w:rPr>
          <w:rFonts w:eastAsia="Calibri"/>
          <w:i/>
          <w:iCs/>
        </w:rPr>
        <w:t>в</w:t>
      </w:r>
      <w:r w:rsidR="00926681" w:rsidRPr="00ED0774">
        <w:rPr>
          <w:rFonts w:eastAsia="Calibri"/>
          <w:i/>
          <w:iCs/>
        </w:rPr>
        <w:t xml:space="preserve"> </w:t>
      </w:r>
      <w:r w:rsidRPr="00ED0774">
        <w:rPr>
          <w:rFonts w:eastAsia="Calibri"/>
          <w:i/>
          <w:iCs/>
        </w:rPr>
        <w:t>то</w:t>
      </w:r>
      <w:r w:rsidR="00926681" w:rsidRPr="00ED0774">
        <w:rPr>
          <w:rFonts w:eastAsia="Calibri"/>
          <w:i/>
          <w:iCs/>
        </w:rPr>
        <w:t xml:space="preserve"> </w:t>
      </w:r>
      <w:r w:rsidRPr="00ED0774">
        <w:rPr>
          <w:rFonts w:eastAsia="Calibri"/>
          <w:i/>
          <w:iCs/>
        </w:rPr>
        <w:t>время</w:t>
      </w:r>
      <w:r w:rsidR="00926681" w:rsidRPr="00ED0774">
        <w:rPr>
          <w:rFonts w:eastAsia="Calibri"/>
          <w:i/>
          <w:iCs/>
        </w:rPr>
        <w:t xml:space="preserve"> </w:t>
      </w:r>
      <w:r w:rsidRPr="00ED0774">
        <w:rPr>
          <w:rFonts w:eastAsia="Calibri"/>
          <w:i/>
          <w:iCs/>
        </w:rPr>
        <w:t>как</w:t>
      </w:r>
      <w:r w:rsidR="00926681" w:rsidRPr="00ED0774">
        <w:rPr>
          <w:rFonts w:eastAsia="Calibri"/>
          <w:i/>
          <w:iCs/>
        </w:rPr>
        <w:t xml:space="preserve"> </w:t>
      </w:r>
      <w:r w:rsidRPr="00ED0774">
        <w:rPr>
          <w:rFonts w:eastAsia="Calibri"/>
          <w:i/>
          <w:iCs/>
        </w:rPr>
        <w:t>дисгранулоцитопоэз</w:t>
      </w:r>
      <w:r w:rsidR="00926681" w:rsidRPr="00ED0774">
        <w:rPr>
          <w:rFonts w:eastAsia="Calibri"/>
          <w:i/>
          <w:iCs/>
        </w:rPr>
        <w:t xml:space="preserve"> </w:t>
      </w:r>
      <w:r w:rsidR="00324182" w:rsidRPr="00ED0774">
        <w:rPr>
          <w:rFonts w:eastAsia="Calibri"/>
          <w:i/>
          <w:iCs/>
        </w:rPr>
        <w:t>–</w:t>
      </w:r>
      <w:r w:rsidR="00926681" w:rsidRPr="00ED0774">
        <w:rPr>
          <w:rFonts w:eastAsia="Calibri"/>
          <w:i/>
          <w:iCs/>
        </w:rPr>
        <w:t xml:space="preserve"> </w:t>
      </w:r>
      <w:r w:rsidRPr="00ED0774">
        <w:rPr>
          <w:rFonts w:eastAsia="Calibri"/>
          <w:i/>
          <w:iCs/>
        </w:rPr>
        <w:t>редко.</w:t>
      </w:r>
      <w:r w:rsidR="00926681" w:rsidRPr="00ED0774">
        <w:rPr>
          <w:rFonts w:eastAsia="Calibri"/>
          <w:i/>
          <w:iCs/>
        </w:rPr>
        <w:t xml:space="preserve"> </w:t>
      </w:r>
      <w:r w:rsidRPr="00ED0774">
        <w:rPr>
          <w:rFonts w:eastAsia="Calibri"/>
          <w:i/>
          <w:iCs/>
        </w:rPr>
        <w:t>При</w:t>
      </w:r>
      <w:r w:rsidR="00926681" w:rsidRPr="00ED0774">
        <w:rPr>
          <w:rFonts w:eastAsia="Calibri"/>
          <w:i/>
          <w:iCs/>
        </w:rPr>
        <w:t xml:space="preserve"> </w:t>
      </w:r>
      <w:r w:rsidRPr="00ED0774">
        <w:rPr>
          <w:rFonts w:eastAsia="Calibri"/>
          <w:i/>
          <w:iCs/>
        </w:rPr>
        <w:t>разведении</w:t>
      </w:r>
      <w:r w:rsidR="00926681" w:rsidRPr="00ED0774">
        <w:rPr>
          <w:rFonts w:eastAsia="Calibri"/>
          <w:i/>
          <w:iCs/>
        </w:rPr>
        <w:t xml:space="preserve"> </w:t>
      </w:r>
      <w:r w:rsidRPr="00ED0774">
        <w:rPr>
          <w:rFonts w:eastAsia="Calibri"/>
          <w:i/>
          <w:iCs/>
        </w:rPr>
        <w:t>пунктата</w:t>
      </w:r>
      <w:r w:rsidR="00926681" w:rsidRPr="00ED0774">
        <w:rPr>
          <w:rFonts w:eastAsia="Calibri"/>
          <w:i/>
          <w:iCs/>
        </w:rPr>
        <w:t xml:space="preserve"> </w:t>
      </w:r>
      <w:r w:rsidRPr="00ED0774">
        <w:rPr>
          <w:rFonts w:eastAsia="Calibri"/>
          <w:i/>
          <w:iCs/>
        </w:rPr>
        <w:t>костного</w:t>
      </w:r>
      <w:r w:rsidR="00926681" w:rsidRPr="00ED0774">
        <w:rPr>
          <w:rFonts w:eastAsia="Calibri"/>
          <w:i/>
          <w:iCs/>
        </w:rPr>
        <w:t xml:space="preserve"> </w:t>
      </w:r>
      <w:r w:rsidRPr="00ED0774">
        <w:rPr>
          <w:rFonts w:eastAsia="Calibri"/>
          <w:i/>
          <w:iCs/>
        </w:rPr>
        <w:t>мозга</w:t>
      </w:r>
      <w:r w:rsidR="00926681" w:rsidRPr="00ED0774">
        <w:rPr>
          <w:rFonts w:eastAsia="Calibri"/>
          <w:i/>
          <w:iCs/>
        </w:rPr>
        <w:t xml:space="preserve"> </w:t>
      </w:r>
      <w:r w:rsidRPr="00ED0774">
        <w:rPr>
          <w:rFonts w:eastAsia="Calibri"/>
          <w:i/>
          <w:iCs/>
        </w:rPr>
        <w:t>периферической</w:t>
      </w:r>
      <w:r w:rsidR="00926681" w:rsidRPr="00ED0774">
        <w:rPr>
          <w:rFonts w:eastAsia="Calibri"/>
          <w:i/>
          <w:iCs/>
        </w:rPr>
        <w:t xml:space="preserve"> </w:t>
      </w:r>
      <w:r w:rsidRPr="00ED0774">
        <w:rPr>
          <w:rFonts w:eastAsia="Calibri"/>
          <w:i/>
          <w:iCs/>
        </w:rPr>
        <w:t>кровью</w:t>
      </w:r>
      <w:r w:rsidR="00926681" w:rsidRPr="00ED0774">
        <w:rPr>
          <w:rFonts w:eastAsia="Calibri"/>
          <w:i/>
          <w:iCs/>
        </w:rPr>
        <w:t xml:space="preserve"> </w:t>
      </w:r>
      <w:r w:rsidRPr="00ED0774">
        <w:rPr>
          <w:rFonts w:eastAsia="Calibri"/>
          <w:i/>
          <w:iCs/>
        </w:rPr>
        <w:t>и</w:t>
      </w:r>
      <w:r w:rsidR="00926681" w:rsidRPr="00ED0774">
        <w:rPr>
          <w:rFonts w:eastAsia="Calibri"/>
          <w:i/>
          <w:iCs/>
        </w:rPr>
        <w:t xml:space="preserve"> </w:t>
      </w:r>
      <w:r w:rsidRPr="00ED0774">
        <w:rPr>
          <w:rFonts w:eastAsia="Calibri"/>
          <w:i/>
          <w:iCs/>
        </w:rPr>
        <w:t>количестве</w:t>
      </w:r>
      <w:r w:rsidR="00926681" w:rsidRPr="00ED0774">
        <w:rPr>
          <w:rFonts w:eastAsia="Calibri"/>
          <w:i/>
          <w:iCs/>
        </w:rPr>
        <w:t xml:space="preserve"> </w:t>
      </w:r>
      <w:r w:rsidRPr="00ED0774">
        <w:rPr>
          <w:rFonts w:eastAsia="Calibri"/>
          <w:i/>
          <w:iCs/>
        </w:rPr>
        <w:t>клеток</w:t>
      </w:r>
      <w:r w:rsidR="00926681" w:rsidRPr="00ED0774">
        <w:rPr>
          <w:rFonts w:eastAsia="Calibri"/>
          <w:i/>
          <w:iCs/>
        </w:rPr>
        <w:t xml:space="preserve"> </w:t>
      </w:r>
      <w:r w:rsidRPr="00ED0774">
        <w:rPr>
          <w:rFonts w:eastAsia="Calibri"/>
          <w:i/>
          <w:iCs/>
        </w:rPr>
        <w:t>красного</w:t>
      </w:r>
      <w:r w:rsidR="00926681" w:rsidRPr="00ED0774">
        <w:rPr>
          <w:rFonts w:eastAsia="Calibri"/>
          <w:i/>
          <w:iCs/>
        </w:rPr>
        <w:t xml:space="preserve"> </w:t>
      </w:r>
      <w:r w:rsidRPr="00ED0774">
        <w:rPr>
          <w:rFonts w:eastAsia="Calibri"/>
          <w:i/>
          <w:iCs/>
        </w:rPr>
        <w:t>ряда</w:t>
      </w:r>
      <w:r w:rsidR="00926681" w:rsidRPr="00ED0774">
        <w:rPr>
          <w:rFonts w:eastAsia="Calibri"/>
          <w:i/>
          <w:iCs/>
        </w:rPr>
        <w:t xml:space="preserve"> </w:t>
      </w:r>
      <w:r w:rsidRPr="00ED0774">
        <w:rPr>
          <w:rFonts w:eastAsia="Calibri"/>
          <w:i/>
          <w:iCs/>
        </w:rPr>
        <w:t>менее</w:t>
      </w:r>
      <w:r w:rsidR="00926681" w:rsidRPr="00ED0774">
        <w:rPr>
          <w:rFonts w:eastAsia="Calibri"/>
          <w:i/>
          <w:iCs/>
        </w:rPr>
        <w:t xml:space="preserve"> </w:t>
      </w:r>
      <w:r w:rsidRPr="00ED0774">
        <w:rPr>
          <w:rFonts w:eastAsia="Calibri"/>
          <w:i/>
          <w:iCs/>
        </w:rPr>
        <w:t>80</w:t>
      </w:r>
      <w:r w:rsidR="00926681" w:rsidRPr="00ED0774">
        <w:rPr>
          <w:rFonts w:eastAsia="Calibri"/>
          <w:i/>
          <w:iCs/>
        </w:rPr>
        <w:t xml:space="preserve"> </w:t>
      </w:r>
      <w:r w:rsidRPr="00ED0774">
        <w:rPr>
          <w:rFonts w:eastAsia="Calibri"/>
          <w:i/>
          <w:iCs/>
        </w:rPr>
        <w:t>%</w:t>
      </w:r>
      <w:r w:rsidR="00926681" w:rsidRPr="00ED0774">
        <w:rPr>
          <w:rFonts w:eastAsia="Calibri"/>
          <w:i/>
          <w:iCs/>
        </w:rPr>
        <w:t xml:space="preserve"> </w:t>
      </w:r>
      <w:r w:rsidRPr="00ED0774">
        <w:rPr>
          <w:rFonts w:eastAsia="Calibri"/>
          <w:i/>
          <w:iCs/>
        </w:rPr>
        <w:t>его</w:t>
      </w:r>
      <w:r w:rsidR="00926681" w:rsidRPr="00ED0774">
        <w:rPr>
          <w:rFonts w:eastAsia="Calibri"/>
          <w:i/>
          <w:iCs/>
        </w:rPr>
        <w:t xml:space="preserve"> </w:t>
      </w:r>
      <w:r w:rsidRPr="00ED0774">
        <w:rPr>
          <w:rFonts w:eastAsia="Calibri"/>
          <w:i/>
          <w:iCs/>
        </w:rPr>
        <w:t>оценка</w:t>
      </w:r>
      <w:r w:rsidR="00926681" w:rsidRPr="00ED0774">
        <w:rPr>
          <w:rFonts w:eastAsia="Calibri"/>
          <w:i/>
          <w:iCs/>
        </w:rPr>
        <w:t xml:space="preserve"> </w:t>
      </w:r>
      <w:r w:rsidRPr="00ED0774">
        <w:rPr>
          <w:rFonts w:eastAsia="Calibri"/>
          <w:i/>
          <w:iCs/>
        </w:rPr>
        <w:t>может</w:t>
      </w:r>
      <w:r w:rsidR="00926681" w:rsidRPr="00ED0774">
        <w:rPr>
          <w:rFonts w:eastAsia="Calibri"/>
          <w:i/>
          <w:iCs/>
        </w:rPr>
        <w:t xml:space="preserve"> </w:t>
      </w:r>
      <w:r w:rsidRPr="00ED0774">
        <w:rPr>
          <w:rFonts w:eastAsia="Calibri"/>
          <w:i/>
          <w:iCs/>
        </w:rPr>
        <w:t>проводиться</w:t>
      </w:r>
      <w:r w:rsidR="00926681" w:rsidRPr="00ED0774">
        <w:rPr>
          <w:rFonts w:eastAsia="Calibri"/>
          <w:i/>
          <w:iCs/>
        </w:rPr>
        <w:t xml:space="preserve"> </w:t>
      </w:r>
      <w:r w:rsidRPr="00ED0774">
        <w:rPr>
          <w:rFonts w:eastAsia="Calibri"/>
          <w:i/>
          <w:iCs/>
        </w:rPr>
        <w:t>по</w:t>
      </w:r>
      <w:r w:rsidR="00926681" w:rsidRPr="00ED0774">
        <w:rPr>
          <w:rFonts w:eastAsia="Calibri"/>
          <w:i/>
          <w:iCs/>
        </w:rPr>
        <w:t xml:space="preserve"> </w:t>
      </w:r>
      <w:r w:rsidRPr="00ED0774">
        <w:rPr>
          <w:rFonts w:eastAsia="Calibri"/>
          <w:i/>
          <w:iCs/>
        </w:rPr>
        <w:t>трепанобиоптату</w:t>
      </w:r>
      <w:r w:rsidR="00926681" w:rsidRPr="00ED0774">
        <w:rPr>
          <w:rFonts w:eastAsia="Calibri"/>
          <w:i/>
          <w:iCs/>
        </w:rPr>
        <w:t xml:space="preserve"> </w:t>
      </w:r>
      <w:r w:rsidR="000B66B4" w:rsidRPr="00ED0774">
        <w:rPr>
          <w:rFonts w:eastAsia="Calibri"/>
          <w:i/>
          <w:iCs/>
        </w:rPr>
        <w:fldChar w:fldCharType="begin" w:fldLock="1"/>
      </w:r>
      <w:r w:rsidR="000E616A">
        <w:rPr>
          <w:rFonts w:eastAsia="Calibri"/>
          <w:i/>
          <w:iCs/>
        </w:rPr>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1]","plainTextFormattedCitation":"[31]","previouslyFormattedCitation":"[31]"},"properties":{"noteIndex":0},"schema":"https://github.com/citation-style-language/schema/raw/master/csl-citation.json"}</w:instrText>
      </w:r>
      <w:r w:rsidR="000B66B4" w:rsidRPr="00ED0774">
        <w:rPr>
          <w:rFonts w:eastAsia="Calibri"/>
          <w:i/>
          <w:iCs/>
        </w:rPr>
        <w:fldChar w:fldCharType="separate"/>
      </w:r>
      <w:r w:rsidR="000E616A" w:rsidRPr="000E616A">
        <w:rPr>
          <w:rFonts w:eastAsia="Calibri"/>
          <w:iCs/>
          <w:noProof/>
        </w:rPr>
        <w:t>[31]</w:t>
      </w:r>
      <w:r w:rsidR="000B66B4" w:rsidRPr="00ED0774">
        <w:rPr>
          <w:rFonts w:eastAsia="Calibri"/>
          <w:i/>
          <w:iCs/>
        </w:rPr>
        <w:fldChar w:fldCharType="end"/>
      </w:r>
      <w:r w:rsidRPr="00ED0774">
        <w:rPr>
          <w:rFonts w:eastAsia="Calibri"/>
          <w:i/>
          <w:iCs/>
        </w:rPr>
        <w:t>.</w:t>
      </w:r>
      <w:r w:rsidR="00926681" w:rsidRPr="00ED0774">
        <w:rPr>
          <w:rFonts w:eastAsia="Calibri"/>
          <w:i/>
          <w:iCs/>
        </w:rPr>
        <w:t xml:space="preserve"> </w:t>
      </w:r>
    </w:p>
    <w:p w14:paraId="745FD077" w14:textId="1E7C8203" w:rsidR="00A05BED" w:rsidRPr="00ED0774" w:rsidRDefault="00A21F35" w:rsidP="00705E68">
      <w:pPr>
        <w:pStyle w:val="afd"/>
        <w:spacing w:beforeAutospacing="0" w:afterAutospacing="0" w:line="360" w:lineRule="auto"/>
        <w:ind w:firstLine="709"/>
        <w:contextualSpacing/>
        <w:divId w:val="344793945"/>
        <w:rPr>
          <w:i/>
          <w:iCs/>
        </w:rPr>
      </w:pPr>
      <w:r w:rsidRPr="00ED0774">
        <w:rPr>
          <w:i/>
          <w:iCs/>
        </w:rPr>
        <w:t>Выполнение</w:t>
      </w:r>
      <w:r w:rsidR="00926681" w:rsidRPr="00ED0774">
        <w:rPr>
          <w:i/>
          <w:iCs/>
        </w:rPr>
        <w:t xml:space="preserve"> </w:t>
      </w:r>
      <w:r w:rsidRPr="00ED0774">
        <w:rPr>
          <w:i/>
          <w:iCs/>
        </w:rPr>
        <w:t>цитохимического</w:t>
      </w:r>
      <w:r w:rsidR="00926681" w:rsidRPr="00ED0774">
        <w:rPr>
          <w:i/>
          <w:iCs/>
        </w:rPr>
        <w:t xml:space="preserve"> </w:t>
      </w:r>
      <w:r w:rsidRPr="00ED0774">
        <w:rPr>
          <w:i/>
          <w:iCs/>
        </w:rPr>
        <w:t>анализа</w:t>
      </w:r>
      <w:r w:rsidR="00926681" w:rsidRPr="00ED0774">
        <w:rPr>
          <w:i/>
          <w:iCs/>
        </w:rPr>
        <w:t xml:space="preserve"> </w:t>
      </w:r>
      <w:r w:rsidRPr="00ED0774">
        <w:rPr>
          <w:i/>
          <w:iCs/>
        </w:rPr>
        <w:t>клеток</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необходимо,</w:t>
      </w:r>
      <w:r w:rsidR="00926681" w:rsidRPr="00ED0774">
        <w:rPr>
          <w:i/>
          <w:iCs/>
        </w:rPr>
        <w:t xml:space="preserve"> </w:t>
      </w:r>
      <w:r w:rsidRPr="00ED0774">
        <w:rPr>
          <w:i/>
          <w:iCs/>
        </w:rPr>
        <w:t>даже</w:t>
      </w:r>
      <w:r w:rsidR="00926681" w:rsidRPr="00ED0774">
        <w:rPr>
          <w:i/>
          <w:iCs/>
        </w:rPr>
        <w:t xml:space="preserve"> </w:t>
      </w:r>
      <w:r w:rsidRPr="00ED0774">
        <w:rPr>
          <w:i/>
          <w:iCs/>
        </w:rPr>
        <w:t>если</w:t>
      </w:r>
      <w:r w:rsidR="00926681" w:rsidRPr="00ED0774">
        <w:rPr>
          <w:i/>
          <w:iCs/>
        </w:rPr>
        <w:t xml:space="preserve"> </w:t>
      </w:r>
      <w:r w:rsidRPr="00ED0774">
        <w:rPr>
          <w:i/>
          <w:iCs/>
        </w:rPr>
        <w:t>определяется</w:t>
      </w:r>
      <w:r w:rsidR="00926681" w:rsidRPr="00ED0774">
        <w:rPr>
          <w:i/>
          <w:iCs/>
        </w:rPr>
        <w:t xml:space="preserve"> </w:t>
      </w:r>
      <w:r w:rsidRPr="00ED0774">
        <w:rPr>
          <w:i/>
          <w:iCs/>
        </w:rPr>
        <w:t>высокое</w:t>
      </w:r>
      <w:r w:rsidR="00926681" w:rsidRPr="00ED0774">
        <w:rPr>
          <w:i/>
          <w:iCs/>
        </w:rPr>
        <w:t xml:space="preserve"> </w:t>
      </w:r>
      <w:r w:rsidRPr="00ED0774">
        <w:rPr>
          <w:i/>
          <w:iCs/>
        </w:rPr>
        <w:t>содержание</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периферической</w:t>
      </w:r>
      <w:r w:rsidR="00926681" w:rsidRPr="00ED0774">
        <w:rPr>
          <w:i/>
          <w:iCs/>
        </w:rPr>
        <w:t xml:space="preserve"> </w:t>
      </w:r>
      <w:r w:rsidRPr="00ED0774">
        <w:rPr>
          <w:i/>
          <w:iCs/>
        </w:rPr>
        <w:t>крови.</w:t>
      </w:r>
      <w:r w:rsidR="00926681" w:rsidRPr="00ED0774">
        <w:rPr>
          <w:i/>
          <w:iCs/>
        </w:rPr>
        <w:t xml:space="preserve"> </w:t>
      </w:r>
      <w:r w:rsidRPr="00ED0774">
        <w:rPr>
          <w:i/>
          <w:iCs/>
        </w:rPr>
        <w:t>Это</w:t>
      </w:r>
      <w:r w:rsidR="00926681" w:rsidRPr="00ED0774">
        <w:rPr>
          <w:i/>
          <w:iCs/>
        </w:rPr>
        <w:t xml:space="preserve"> </w:t>
      </w:r>
      <w:r w:rsidRPr="00ED0774">
        <w:rPr>
          <w:i/>
          <w:iCs/>
        </w:rPr>
        <w:t>связано</w:t>
      </w:r>
      <w:r w:rsidR="00926681" w:rsidRPr="00ED0774">
        <w:rPr>
          <w:i/>
          <w:iCs/>
        </w:rPr>
        <w:t xml:space="preserve"> </w:t>
      </w:r>
      <w:r w:rsidRPr="00ED0774">
        <w:rPr>
          <w:i/>
          <w:iCs/>
        </w:rPr>
        <w:t>с</w:t>
      </w:r>
      <w:r w:rsidR="00926681" w:rsidRPr="00ED0774">
        <w:rPr>
          <w:i/>
          <w:iCs/>
        </w:rPr>
        <w:t xml:space="preserve"> </w:t>
      </w:r>
      <w:r w:rsidRPr="00ED0774">
        <w:rPr>
          <w:i/>
          <w:iCs/>
        </w:rPr>
        <w:t>тем,</w:t>
      </w:r>
      <w:r w:rsidR="00926681" w:rsidRPr="00ED0774">
        <w:rPr>
          <w:i/>
          <w:iCs/>
        </w:rPr>
        <w:t xml:space="preserve"> </w:t>
      </w:r>
      <w:r w:rsidRPr="00ED0774">
        <w:rPr>
          <w:i/>
          <w:iCs/>
        </w:rPr>
        <w:t>что</w:t>
      </w:r>
      <w:r w:rsidR="00926681" w:rsidRPr="00ED0774">
        <w:rPr>
          <w:i/>
          <w:iCs/>
        </w:rPr>
        <w:t xml:space="preserve"> </w:t>
      </w:r>
      <w:r w:rsidRPr="00ED0774">
        <w:rPr>
          <w:i/>
          <w:iCs/>
        </w:rPr>
        <w:t>в</w:t>
      </w:r>
      <w:r w:rsidR="00926681" w:rsidRPr="00ED0774">
        <w:rPr>
          <w:i/>
          <w:iCs/>
        </w:rPr>
        <w:t xml:space="preserve"> </w:t>
      </w:r>
      <w:r w:rsidRPr="00ED0774">
        <w:rPr>
          <w:i/>
          <w:iCs/>
        </w:rPr>
        <w:t>ряде</w:t>
      </w:r>
      <w:r w:rsidR="00926681" w:rsidRPr="00ED0774">
        <w:rPr>
          <w:i/>
          <w:iCs/>
        </w:rPr>
        <w:t xml:space="preserve"> </w:t>
      </w:r>
      <w:r w:rsidRPr="00ED0774">
        <w:rPr>
          <w:i/>
          <w:iCs/>
        </w:rPr>
        <w:t>случаев</w:t>
      </w:r>
      <w:r w:rsidR="00926681" w:rsidRPr="00ED0774">
        <w:rPr>
          <w:i/>
          <w:iCs/>
        </w:rPr>
        <w:t xml:space="preserve"> </w:t>
      </w:r>
      <w:r w:rsidRPr="00ED0774">
        <w:rPr>
          <w:i/>
          <w:iCs/>
        </w:rPr>
        <w:t>цитохимические</w:t>
      </w:r>
      <w:r w:rsidR="00926681" w:rsidRPr="00ED0774">
        <w:rPr>
          <w:i/>
          <w:iCs/>
        </w:rPr>
        <w:t xml:space="preserve"> </w:t>
      </w:r>
      <w:r w:rsidRPr="00ED0774">
        <w:rPr>
          <w:i/>
          <w:iCs/>
        </w:rPr>
        <w:t>реакции</w:t>
      </w:r>
      <w:r w:rsidR="00926681" w:rsidRPr="00ED0774">
        <w:rPr>
          <w:i/>
          <w:iCs/>
        </w:rPr>
        <w:t xml:space="preserve"> </w:t>
      </w:r>
      <w:r w:rsidRPr="00ED0774">
        <w:rPr>
          <w:i/>
          <w:iCs/>
        </w:rPr>
        <w:t>могут</w:t>
      </w:r>
      <w:r w:rsidR="00926681" w:rsidRPr="00ED0774">
        <w:rPr>
          <w:i/>
          <w:iCs/>
        </w:rPr>
        <w:t xml:space="preserve"> </w:t>
      </w:r>
      <w:r w:rsidRPr="00ED0774">
        <w:rPr>
          <w:i/>
          <w:iCs/>
        </w:rPr>
        <w:t>давать</w:t>
      </w:r>
      <w:r w:rsidR="00926681" w:rsidRPr="00ED0774">
        <w:rPr>
          <w:i/>
          <w:iCs/>
        </w:rPr>
        <w:t xml:space="preserve"> </w:t>
      </w:r>
      <w:r w:rsidRPr="00ED0774">
        <w:rPr>
          <w:i/>
          <w:iCs/>
        </w:rPr>
        <w:t>различные</w:t>
      </w:r>
      <w:r w:rsidR="00926681" w:rsidRPr="00ED0774">
        <w:rPr>
          <w:i/>
          <w:iCs/>
        </w:rPr>
        <w:t xml:space="preserve"> </w:t>
      </w:r>
      <w:r w:rsidRPr="00ED0774">
        <w:rPr>
          <w:i/>
          <w:iCs/>
        </w:rPr>
        <w:t>результаты</w:t>
      </w:r>
      <w:r w:rsidR="00926681" w:rsidRPr="00ED0774">
        <w:rPr>
          <w:i/>
          <w:iCs/>
        </w:rPr>
        <w:t xml:space="preserve"> </w:t>
      </w:r>
      <w:r w:rsidRPr="00ED0774">
        <w:rPr>
          <w:i/>
          <w:iCs/>
        </w:rPr>
        <w:t>в</w:t>
      </w:r>
      <w:r w:rsidR="00926681" w:rsidRPr="00ED0774">
        <w:rPr>
          <w:i/>
          <w:iCs/>
        </w:rPr>
        <w:t xml:space="preserve"> </w:t>
      </w:r>
      <w:r w:rsidRPr="00ED0774">
        <w:rPr>
          <w:i/>
          <w:iCs/>
        </w:rPr>
        <w:t>клетках</w:t>
      </w:r>
      <w:r w:rsidR="00926681" w:rsidRPr="00ED0774">
        <w:rPr>
          <w:i/>
          <w:iCs/>
        </w:rPr>
        <w:t xml:space="preserve"> </w:t>
      </w:r>
      <w:r w:rsidRPr="00ED0774">
        <w:rPr>
          <w:i/>
          <w:iCs/>
        </w:rPr>
        <w:t>периферической</w:t>
      </w:r>
      <w:r w:rsidR="00926681" w:rsidRPr="00ED0774">
        <w:rPr>
          <w:i/>
          <w:iCs/>
        </w:rPr>
        <w:t xml:space="preserve"> </w:t>
      </w:r>
      <w:r w:rsidRPr="00ED0774">
        <w:rPr>
          <w:i/>
          <w:iCs/>
        </w:rPr>
        <w:t>крови</w:t>
      </w:r>
      <w:r w:rsidR="00926681" w:rsidRPr="00ED0774">
        <w:rPr>
          <w:i/>
          <w:iCs/>
        </w:rPr>
        <w:t xml:space="preserve"> </w:t>
      </w:r>
      <w:r w:rsidRPr="00ED0774">
        <w:rPr>
          <w:i/>
          <w:iCs/>
        </w:rPr>
        <w:t>и</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что</w:t>
      </w:r>
      <w:r w:rsidR="00926681" w:rsidRPr="00ED0774">
        <w:rPr>
          <w:i/>
          <w:iCs/>
        </w:rPr>
        <w:t xml:space="preserve"> </w:t>
      </w:r>
      <w:r w:rsidRPr="00ED0774">
        <w:rPr>
          <w:i/>
          <w:iCs/>
        </w:rPr>
        <w:t>может</w:t>
      </w:r>
      <w:r w:rsidR="00926681" w:rsidRPr="00ED0774">
        <w:rPr>
          <w:i/>
          <w:iCs/>
        </w:rPr>
        <w:t xml:space="preserve"> </w:t>
      </w:r>
      <w:r w:rsidRPr="00ED0774">
        <w:rPr>
          <w:i/>
          <w:iCs/>
        </w:rPr>
        <w:t>повлечь</w:t>
      </w:r>
      <w:r w:rsidR="00926681" w:rsidRPr="00ED0774">
        <w:rPr>
          <w:i/>
          <w:iCs/>
        </w:rPr>
        <w:t xml:space="preserve"> </w:t>
      </w:r>
      <w:r w:rsidRPr="00ED0774">
        <w:rPr>
          <w:i/>
          <w:iCs/>
        </w:rPr>
        <w:t>за</w:t>
      </w:r>
      <w:r w:rsidR="00926681" w:rsidRPr="00ED0774">
        <w:rPr>
          <w:i/>
          <w:iCs/>
        </w:rPr>
        <w:t xml:space="preserve"> </w:t>
      </w:r>
      <w:r w:rsidRPr="00ED0774">
        <w:rPr>
          <w:i/>
          <w:iCs/>
        </w:rPr>
        <w:lastRenderedPageBreak/>
        <w:t>собой</w:t>
      </w:r>
      <w:r w:rsidR="00926681" w:rsidRPr="00ED0774">
        <w:rPr>
          <w:i/>
          <w:iCs/>
        </w:rPr>
        <w:t xml:space="preserve"> </w:t>
      </w:r>
      <w:r w:rsidRPr="00ED0774">
        <w:rPr>
          <w:i/>
          <w:iCs/>
        </w:rPr>
        <w:t>установление</w:t>
      </w:r>
      <w:r w:rsidR="00926681" w:rsidRPr="00ED0774">
        <w:rPr>
          <w:i/>
          <w:iCs/>
        </w:rPr>
        <w:t xml:space="preserve"> </w:t>
      </w:r>
      <w:r w:rsidRPr="00ED0774">
        <w:rPr>
          <w:i/>
          <w:iCs/>
        </w:rPr>
        <w:t>ошибочного</w:t>
      </w:r>
      <w:r w:rsidR="00926681" w:rsidRPr="00ED0774">
        <w:rPr>
          <w:i/>
          <w:iCs/>
        </w:rPr>
        <w:t xml:space="preserve"> </w:t>
      </w:r>
      <w:r w:rsidRPr="00ED0774">
        <w:rPr>
          <w:i/>
          <w:iCs/>
        </w:rPr>
        <w:t>диагноза.</w:t>
      </w:r>
      <w:r w:rsidR="00926681" w:rsidRPr="00ED0774">
        <w:rPr>
          <w:i/>
          <w:iCs/>
        </w:rPr>
        <w:t xml:space="preserve"> </w:t>
      </w:r>
      <w:r w:rsidRPr="00ED0774">
        <w:rPr>
          <w:i/>
          <w:iCs/>
        </w:rPr>
        <w:t>Диагноз</w:t>
      </w:r>
      <w:r w:rsidR="00926681" w:rsidRPr="00ED0774">
        <w:rPr>
          <w:i/>
          <w:iCs/>
        </w:rPr>
        <w:t xml:space="preserve"> </w:t>
      </w:r>
      <w:r w:rsidRPr="00ED0774">
        <w:rPr>
          <w:i/>
          <w:iCs/>
        </w:rPr>
        <w:t>основыва</w:t>
      </w:r>
      <w:r w:rsidR="00E56606" w:rsidRPr="00ED0774">
        <w:rPr>
          <w:i/>
          <w:iCs/>
        </w:rPr>
        <w:t>ют</w:t>
      </w:r>
      <w:r w:rsidR="00926681" w:rsidRPr="00ED0774">
        <w:rPr>
          <w:i/>
          <w:iCs/>
        </w:rPr>
        <w:t xml:space="preserve"> </w:t>
      </w:r>
      <w:r w:rsidRPr="00ED0774">
        <w:rPr>
          <w:i/>
          <w:iCs/>
        </w:rPr>
        <w:t>на</w:t>
      </w:r>
      <w:r w:rsidR="00926681" w:rsidRPr="00ED0774">
        <w:rPr>
          <w:i/>
          <w:iCs/>
        </w:rPr>
        <w:t xml:space="preserve"> </w:t>
      </w:r>
      <w:r w:rsidRPr="00ED0774">
        <w:rPr>
          <w:i/>
          <w:iCs/>
        </w:rPr>
        <w:t>результатах</w:t>
      </w:r>
      <w:r w:rsidR="00926681" w:rsidRPr="00ED0774">
        <w:rPr>
          <w:i/>
          <w:iCs/>
        </w:rPr>
        <w:t xml:space="preserve"> </w:t>
      </w:r>
      <w:r w:rsidRPr="00ED0774">
        <w:rPr>
          <w:i/>
          <w:iCs/>
        </w:rPr>
        <w:t>исследования,</w:t>
      </w:r>
      <w:r w:rsidR="00926681" w:rsidRPr="00ED0774">
        <w:rPr>
          <w:i/>
          <w:iCs/>
        </w:rPr>
        <w:t xml:space="preserve"> </w:t>
      </w:r>
      <w:r w:rsidRPr="00ED0774">
        <w:rPr>
          <w:i/>
          <w:iCs/>
        </w:rPr>
        <w:t>полученного</w:t>
      </w:r>
      <w:r w:rsidR="00926681" w:rsidRPr="00ED0774">
        <w:rPr>
          <w:i/>
          <w:iCs/>
        </w:rPr>
        <w:t xml:space="preserve"> </w:t>
      </w:r>
      <w:r w:rsidRPr="00ED0774">
        <w:rPr>
          <w:i/>
          <w:iCs/>
        </w:rPr>
        <w:t>на</w:t>
      </w:r>
      <w:r w:rsidR="00926681" w:rsidRPr="00ED0774">
        <w:rPr>
          <w:i/>
          <w:iCs/>
        </w:rPr>
        <w:t xml:space="preserve"> </w:t>
      </w:r>
      <w:r w:rsidRPr="00ED0774">
        <w:rPr>
          <w:i/>
          <w:iCs/>
        </w:rPr>
        <w:t>клетках</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t xml:space="preserve"> </w:t>
      </w:r>
      <w:r w:rsidRPr="00ED0774">
        <w:rPr>
          <w:i/>
          <w:iCs/>
        </w:rPr>
        <w:t>Используют</w:t>
      </w:r>
      <w:r w:rsidR="00926681" w:rsidRPr="00ED0774">
        <w:rPr>
          <w:i/>
          <w:iCs/>
        </w:rPr>
        <w:t xml:space="preserve"> </w:t>
      </w:r>
      <w:r w:rsidRPr="00ED0774">
        <w:rPr>
          <w:i/>
          <w:iCs/>
        </w:rPr>
        <w:t>реакции</w:t>
      </w:r>
      <w:r w:rsidR="00926681" w:rsidRPr="00ED0774">
        <w:rPr>
          <w:i/>
          <w:iCs/>
        </w:rPr>
        <w:t xml:space="preserve"> </w:t>
      </w:r>
      <w:r w:rsidRPr="00ED0774">
        <w:rPr>
          <w:i/>
          <w:iCs/>
        </w:rPr>
        <w:t>на</w:t>
      </w:r>
      <w:r w:rsidR="00926681" w:rsidRPr="00ED0774">
        <w:rPr>
          <w:i/>
          <w:iCs/>
        </w:rPr>
        <w:t xml:space="preserve"> </w:t>
      </w:r>
      <w:r w:rsidRPr="00ED0774">
        <w:rPr>
          <w:i/>
          <w:iCs/>
        </w:rPr>
        <w:t>миелопероксидазу</w:t>
      </w:r>
      <w:r w:rsidR="00926681" w:rsidRPr="00ED0774">
        <w:rPr>
          <w:i/>
          <w:iCs/>
        </w:rPr>
        <w:t xml:space="preserve"> </w:t>
      </w:r>
      <w:r w:rsidRPr="00ED0774">
        <w:rPr>
          <w:i/>
          <w:iCs/>
        </w:rPr>
        <w:t>(</w:t>
      </w:r>
      <w:r w:rsidRPr="00ED0774">
        <w:rPr>
          <w:i/>
          <w:iCs/>
          <w:lang w:val="en-US"/>
        </w:rPr>
        <w:t>myeloperoxidase</w:t>
      </w:r>
      <w:r w:rsidR="0052185E" w:rsidRPr="00ED0774">
        <w:rPr>
          <w:i/>
          <w:iCs/>
        </w:rPr>
        <w:t>,</w:t>
      </w:r>
      <w:r w:rsidR="00926681" w:rsidRPr="00ED0774">
        <w:rPr>
          <w:i/>
          <w:iCs/>
        </w:rPr>
        <w:t xml:space="preserve"> </w:t>
      </w:r>
      <w:r w:rsidR="0052185E" w:rsidRPr="00ED0774">
        <w:rPr>
          <w:i/>
          <w:iCs/>
          <w:lang w:val="en-US"/>
        </w:rPr>
        <w:t>MPO</w:t>
      </w:r>
      <w:r w:rsidRPr="00ED0774">
        <w:rPr>
          <w:i/>
          <w:iCs/>
        </w:rPr>
        <w:t>)</w:t>
      </w:r>
      <w:r w:rsidR="00926681" w:rsidRPr="00ED0774">
        <w:rPr>
          <w:i/>
          <w:iCs/>
        </w:rPr>
        <w:t xml:space="preserve"> </w:t>
      </w:r>
      <w:r w:rsidRPr="00ED0774">
        <w:rPr>
          <w:i/>
          <w:iCs/>
        </w:rPr>
        <w:t>или</w:t>
      </w:r>
      <w:r w:rsidR="00926681" w:rsidRPr="00ED0774">
        <w:rPr>
          <w:i/>
          <w:iCs/>
        </w:rPr>
        <w:t xml:space="preserve"> </w:t>
      </w:r>
      <w:r w:rsidRPr="00ED0774">
        <w:rPr>
          <w:i/>
          <w:iCs/>
        </w:rPr>
        <w:t>судановый</w:t>
      </w:r>
      <w:r w:rsidR="00926681" w:rsidRPr="00ED0774">
        <w:rPr>
          <w:i/>
          <w:iCs/>
        </w:rPr>
        <w:t xml:space="preserve"> </w:t>
      </w:r>
      <w:r w:rsidRPr="00ED0774">
        <w:rPr>
          <w:i/>
          <w:iCs/>
        </w:rPr>
        <w:t>черный,</w:t>
      </w:r>
      <w:r w:rsidR="00926681" w:rsidRPr="00ED0774">
        <w:rPr>
          <w:i/>
          <w:iCs/>
        </w:rPr>
        <w:t xml:space="preserve"> </w:t>
      </w:r>
      <w:r w:rsidRPr="00ED0774">
        <w:rPr>
          <w:i/>
          <w:iCs/>
        </w:rPr>
        <w:t>неспецифическую</w:t>
      </w:r>
      <w:r w:rsidR="00926681" w:rsidRPr="00ED0774">
        <w:rPr>
          <w:i/>
          <w:iCs/>
        </w:rPr>
        <w:t xml:space="preserve"> </w:t>
      </w:r>
      <w:r w:rsidRPr="00ED0774">
        <w:rPr>
          <w:i/>
          <w:iCs/>
        </w:rPr>
        <w:t>эстеразу</w:t>
      </w:r>
      <w:r w:rsidR="00926681" w:rsidRPr="00ED0774">
        <w:rPr>
          <w:i/>
          <w:iCs/>
        </w:rPr>
        <w:t xml:space="preserve"> </w:t>
      </w:r>
      <w:r w:rsidRPr="00ED0774">
        <w:rPr>
          <w:i/>
          <w:iCs/>
        </w:rPr>
        <w:t>(альфа-нафтилацетатэстеразу,</w:t>
      </w:r>
      <w:r w:rsidR="00926681" w:rsidRPr="00ED0774">
        <w:rPr>
          <w:i/>
          <w:iCs/>
        </w:rPr>
        <w:t xml:space="preserve"> </w:t>
      </w:r>
      <w:r w:rsidRPr="00ED0774">
        <w:rPr>
          <w:i/>
          <w:iCs/>
        </w:rPr>
        <w:t>подавляемую</w:t>
      </w:r>
      <w:r w:rsidR="00926681" w:rsidRPr="00ED0774">
        <w:rPr>
          <w:i/>
          <w:iCs/>
        </w:rPr>
        <w:t xml:space="preserve"> </w:t>
      </w:r>
      <w:r w:rsidRPr="00ED0774">
        <w:rPr>
          <w:i/>
          <w:iCs/>
        </w:rPr>
        <w:t>или</w:t>
      </w:r>
      <w:r w:rsidR="00926681" w:rsidRPr="00ED0774">
        <w:rPr>
          <w:i/>
          <w:iCs/>
        </w:rPr>
        <w:t xml:space="preserve"> </w:t>
      </w:r>
      <w:r w:rsidRPr="00ED0774">
        <w:rPr>
          <w:i/>
          <w:iCs/>
        </w:rPr>
        <w:t>нет</w:t>
      </w:r>
      <w:r w:rsidR="00926681" w:rsidRPr="00ED0774">
        <w:rPr>
          <w:i/>
          <w:iCs/>
        </w:rPr>
        <w:t xml:space="preserve"> </w:t>
      </w:r>
      <w:r w:rsidRPr="00ED0774">
        <w:rPr>
          <w:i/>
          <w:iCs/>
        </w:rPr>
        <w:t>фторидом</w:t>
      </w:r>
      <w:r w:rsidR="00926681" w:rsidRPr="00ED0774">
        <w:rPr>
          <w:i/>
          <w:iCs/>
        </w:rPr>
        <w:t xml:space="preserve"> </w:t>
      </w:r>
      <w:r w:rsidRPr="00ED0774">
        <w:rPr>
          <w:i/>
          <w:iCs/>
        </w:rPr>
        <w:t>натрия)</w:t>
      </w:r>
      <w:r w:rsidR="00926681" w:rsidRPr="00ED0774">
        <w:rPr>
          <w:i/>
          <w:iCs/>
        </w:rPr>
        <w:t xml:space="preserve"> </w:t>
      </w:r>
      <w:r w:rsidRPr="00ED0774">
        <w:rPr>
          <w:i/>
          <w:iCs/>
        </w:rPr>
        <w:t>и</w:t>
      </w:r>
      <w:r w:rsidR="00926681" w:rsidRPr="00ED0774">
        <w:rPr>
          <w:i/>
          <w:iCs/>
        </w:rPr>
        <w:t xml:space="preserve"> </w:t>
      </w:r>
      <w:r w:rsidRPr="00ED0774">
        <w:rPr>
          <w:i/>
          <w:iCs/>
          <w:lang w:val="en-US"/>
        </w:rPr>
        <w:t>PAS</w:t>
      </w:r>
      <w:r w:rsidR="00926681" w:rsidRPr="00ED0774">
        <w:rPr>
          <w:i/>
          <w:iCs/>
        </w:rPr>
        <w:t xml:space="preserve"> </w:t>
      </w:r>
      <w:r w:rsidRPr="00ED0774">
        <w:rPr>
          <w:i/>
          <w:iCs/>
        </w:rPr>
        <w:t>(</w:t>
      </w:r>
      <w:r w:rsidRPr="00ED0774">
        <w:rPr>
          <w:i/>
          <w:iCs/>
          <w:lang w:val="en-US"/>
        </w:rPr>
        <w:t>Periodic</w:t>
      </w:r>
      <w:r w:rsidR="00926681" w:rsidRPr="00ED0774">
        <w:rPr>
          <w:i/>
          <w:iCs/>
        </w:rPr>
        <w:t xml:space="preserve"> </w:t>
      </w:r>
      <w:r w:rsidRPr="00ED0774">
        <w:rPr>
          <w:i/>
          <w:iCs/>
          <w:lang w:val="en-US"/>
        </w:rPr>
        <w:t>Acid</w:t>
      </w:r>
      <w:r w:rsidR="00926681" w:rsidRPr="00ED0774">
        <w:rPr>
          <w:i/>
          <w:iCs/>
        </w:rPr>
        <w:t xml:space="preserve"> </w:t>
      </w:r>
      <w:r w:rsidRPr="00ED0774">
        <w:rPr>
          <w:i/>
          <w:iCs/>
          <w:lang w:val="en-US"/>
        </w:rPr>
        <w:t>Schiff</w:t>
      </w:r>
      <w:r w:rsidR="00547559" w:rsidRPr="00ED0774">
        <w:rPr>
          <w:i/>
          <w:iCs/>
        </w:rPr>
        <w:t xml:space="preserve"> – шифф-йодную кислоту</w:t>
      </w:r>
      <w:r w:rsidRPr="00ED0774">
        <w:rPr>
          <w:i/>
          <w:iCs/>
        </w:rPr>
        <w:t>).</w:t>
      </w:r>
      <w:r w:rsidR="00926681" w:rsidRPr="00ED0774">
        <w:rPr>
          <w:i/>
          <w:iCs/>
        </w:rPr>
        <w:t xml:space="preserve"> </w:t>
      </w:r>
      <w:r w:rsidRPr="00ED0774">
        <w:rPr>
          <w:i/>
          <w:iCs/>
        </w:rPr>
        <w:t>Обнаружение</w:t>
      </w:r>
      <w:r w:rsidR="00926681" w:rsidRPr="00ED0774">
        <w:rPr>
          <w:i/>
          <w:iCs/>
        </w:rPr>
        <w:t xml:space="preserve"> </w:t>
      </w:r>
      <w:r w:rsidR="00DD0F17" w:rsidRPr="00ED0774">
        <w:rPr>
          <w:i/>
          <w:iCs/>
          <w:lang w:val="en-US"/>
        </w:rPr>
        <w:t>MPO</w:t>
      </w:r>
      <w:r w:rsidR="00926681" w:rsidRPr="00ED0774">
        <w:rPr>
          <w:i/>
          <w:iCs/>
        </w:rPr>
        <w:t xml:space="preserve"> </w:t>
      </w:r>
      <w:r w:rsidRPr="00ED0774">
        <w:rPr>
          <w:i/>
          <w:iCs/>
        </w:rPr>
        <w:t>в</w:t>
      </w:r>
      <w:r w:rsidR="00926681" w:rsidRPr="00ED0774">
        <w:rPr>
          <w:i/>
          <w:iCs/>
        </w:rPr>
        <w:t xml:space="preserve"> </w:t>
      </w:r>
      <w:r w:rsidRPr="00ED0774">
        <w:rPr>
          <w:i/>
          <w:iCs/>
        </w:rPr>
        <w:t>3</w:t>
      </w:r>
      <w:r w:rsidR="00926681" w:rsidRPr="00ED0774">
        <w:rPr>
          <w:i/>
          <w:iCs/>
        </w:rPr>
        <w:t xml:space="preserve"> </w:t>
      </w:r>
      <w:r w:rsidRPr="00ED0774">
        <w:rPr>
          <w:i/>
          <w:iCs/>
        </w:rPr>
        <w:t>%</w:t>
      </w:r>
      <w:r w:rsidR="00926681" w:rsidRPr="00ED0774">
        <w:rPr>
          <w:i/>
          <w:iCs/>
        </w:rPr>
        <w:t xml:space="preserve"> </w:t>
      </w:r>
      <w:r w:rsidR="00DB4E71" w:rsidRPr="00ED0774">
        <w:rPr>
          <w:i/>
          <w:iCs/>
        </w:rPr>
        <w:t>бластных</w:t>
      </w:r>
      <w:r w:rsidR="00926681" w:rsidRPr="00ED0774">
        <w:rPr>
          <w:i/>
          <w:iCs/>
        </w:rPr>
        <w:t xml:space="preserve"> </w:t>
      </w:r>
      <w:r w:rsidR="00DB4E71" w:rsidRPr="00ED0774">
        <w:rPr>
          <w:i/>
          <w:iCs/>
        </w:rPr>
        <w:t>клеток</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Pr="00ED0774">
        <w:rPr>
          <w:i/>
          <w:iCs/>
        </w:rPr>
        <w:t>указывает</w:t>
      </w:r>
      <w:r w:rsidR="00926681" w:rsidRPr="00ED0774">
        <w:rPr>
          <w:i/>
          <w:iCs/>
        </w:rPr>
        <w:t xml:space="preserve"> </w:t>
      </w:r>
      <w:r w:rsidRPr="00ED0774">
        <w:rPr>
          <w:i/>
          <w:iCs/>
        </w:rPr>
        <w:t>на</w:t>
      </w:r>
      <w:r w:rsidR="00926681" w:rsidRPr="00ED0774">
        <w:rPr>
          <w:i/>
          <w:iCs/>
        </w:rPr>
        <w:t xml:space="preserve"> </w:t>
      </w:r>
      <w:r w:rsidRPr="00ED0774">
        <w:rPr>
          <w:i/>
          <w:iCs/>
        </w:rPr>
        <w:t>миелоидную</w:t>
      </w:r>
      <w:r w:rsidR="00926681" w:rsidRPr="00ED0774">
        <w:rPr>
          <w:i/>
          <w:iCs/>
        </w:rPr>
        <w:t xml:space="preserve"> </w:t>
      </w:r>
      <w:r w:rsidRPr="00ED0774">
        <w:rPr>
          <w:i/>
          <w:iCs/>
        </w:rPr>
        <w:t>линию</w:t>
      </w:r>
      <w:r w:rsidR="00926681" w:rsidRPr="00ED0774">
        <w:rPr>
          <w:i/>
          <w:iCs/>
        </w:rPr>
        <w:t xml:space="preserve"> </w:t>
      </w:r>
      <w:r w:rsidRPr="00ED0774">
        <w:rPr>
          <w:i/>
          <w:iCs/>
        </w:rPr>
        <w:t>дифференцировки.</w:t>
      </w:r>
      <w:r w:rsidR="00926681" w:rsidRPr="00ED0774">
        <w:rPr>
          <w:i/>
          <w:iCs/>
        </w:rPr>
        <w:t xml:space="preserve"> </w:t>
      </w:r>
      <w:r w:rsidRPr="00ED0774">
        <w:rPr>
          <w:i/>
          <w:iCs/>
        </w:rPr>
        <w:t>В</w:t>
      </w:r>
      <w:r w:rsidR="00926681" w:rsidRPr="00ED0774">
        <w:rPr>
          <w:i/>
          <w:iCs/>
        </w:rPr>
        <w:t xml:space="preserve"> </w:t>
      </w:r>
      <w:r w:rsidRPr="00ED0774">
        <w:rPr>
          <w:i/>
          <w:iCs/>
        </w:rPr>
        <w:t>то</w:t>
      </w:r>
      <w:r w:rsidR="00926681" w:rsidRPr="00ED0774">
        <w:rPr>
          <w:i/>
          <w:iCs/>
        </w:rPr>
        <w:t xml:space="preserve"> </w:t>
      </w:r>
      <w:r w:rsidRPr="00ED0774">
        <w:rPr>
          <w:i/>
          <w:iCs/>
        </w:rPr>
        <w:t>же</w:t>
      </w:r>
      <w:r w:rsidR="00926681" w:rsidRPr="00ED0774">
        <w:rPr>
          <w:i/>
          <w:iCs/>
        </w:rPr>
        <w:t xml:space="preserve"> </w:t>
      </w:r>
      <w:r w:rsidRPr="00ED0774">
        <w:rPr>
          <w:i/>
          <w:iCs/>
        </w:rPr>
        <w:t>время</w:t>
      </w:r>
      <w:r w:rsidR="00926681" w:rsidRPr="00ED0774">
        <w:rPr>
          <w:i/>
          <w:iCs/>
        </w:rPr>
        <w:t xml:space="preserve"> </w:t>
      </w:r>
      <w:r w:rsidRPr="00ED0774">
        <w:rPr>
          <w:i/>
          <w:iCs/>
        </w:rPr>
        <w:t>ее</w:t>
      </w:r>
      <w:r w:rsidR="00926681" w:rsidRPr="00ED0774">
        <w:rPr>
          <w:i/>
          <w:iCs/>
        </w:rPr>
        <w:t xml:space="preserve"> </w:t>
      </w:r>
      <w:r w:rsidRPr="00ED0774">
        <w:rPr>
          <w:i/>
          <w:iCs/>
        </w:rPr>
        <w:t>отсутствие</w:t>
      </w:r>
      <w:r w:rsidR="00926681" w:rsidRPr="00ED0774">
        <w:rPr>
          <w:i/>
          <w:iCs/>
        </w:rPr>
        <w:t xml:space="preserve"> </w:t>
      </w:r>
      <w:r w:rsidRPr="00ED0774">
        <w:rPr>
          <w:i/>
          <w:iCs/>
        </w:rPr>
        <w:t>не</w:t>
      </w:r>
      <w:r w:rsidR="00926681" w:rsidRPr="00ED0774">
        <w:rPr>
          <w:i/>
          <w:iCs/>
        </w:rPr>
        <w:t xml:space="preserve"> </w:t>
      </w:r>
      <w:r w:rsidRPr="00ED0774">
        <w:rPr>
          <w:i/>
          <w:iCs/>
        </w:rPr>
        <w:t>исключает</w:t>
      </w:r>
      <w:r w:rsidR="00926681" w:rsidRPr="00ED0774">
        <w:rPr>
          <w:i/>
          <w:iCs/>
        </w:rPr>
        <w:t xml:space="preserve"> </w:t>
      </w:r>
      <w:r w:rsidRPr="00ED0774">
        <w:rPr>
          <w:i/>
          <w:iCs/>
        </w:rPr>
        <w:t>миелоидную</w:t>
      </w:r>
      <w:r w:rsidR="00926681" w:rsidRPr="00ED0774">
        <w:rPr>
          <w:i/>
          <w:iCs/>
        </w:rPr>
        <w:t xml:space="preserve"> </w:t>
      </w:r>
      <w:r w:rsidRPr="00ED0774">
        <w:rPr>
          <w:i/>
          <w:iCs/>
        </w:rPr>
        <w:t>направленность</w:t>
      </w:r>
      <w:r w:rsidR="00926681" w:rsidRPr="00ED0774">
        <w:rPr>
          <w:i/>
          <w:iCs/>
        </w:rPr>
        <w:t xml:space="preserve"> </w:t>
      </w:r>
      <w:r w:rsidRPr="00ED0774">
        <w:rPr>
          <w:i/>
          <w:iCs/>
        </w:rPr>
        <w:t>клеток,</w:t>
      </w:r>
      <w:r w:rsidR="00926681" w:rsidRPr="00ED0774">
        <w:rPr>
          <w:i/>
          <w:iCs/>
        </w:rPr>
        <w:t xml:space="preserve"> </w:t>
      </w:r>
      <w:r w:rsidRPr="00ED0774">
        <w:rPr>
          <w:i/>
          <w:iCs/>
        </w:rPr>
        <w:t>потому</w:t>
      </w:r>
      <w:r w:rsidR="00926681" w:rsidRPr="00ED0774">
        <w:rPr>
          <w:i/>
          <w:iCs/>
        </w:rPr>
        <w:t xml:space="preserve"> </w:t>
      </w:r>
      <w:r w:rsidRPr="00ED0774">
        <w:rPr>
          <w:i/>
          <w:iCs/>
        </w:rPr>
        <w:t>что</w:t>
      </w:r>
      <w:r w:rsidR="00926681" w:rsidRPr="00ED0774">
        <w:rPr>
          <w:i/>
          <w:iCs/>
        </w:rPr>
        <w:t xml:space="preserve"> </w:t>
      </w:r>
      <w:r w:rsidRPr="00ED0774">
        <w:rPr>
          <w:i/>
          <w:iCs/>
        </w:rPr>
        <w:t>в</w:t>
      </w:r>
      <w:r w:rsidR="00926681" w:rsidRPr="00ED0774">
        <w:rPr>
          <w:i/>
          <w:iCs/>
        </w:rPr>
        <w:t xml:space="preserve"> </w:t>
      </w:r>
      <w:r w:rsidRPr="00ED0774">
        <w:rPr>
          <w:i/>
          <w:iCs/>
        </w:rPr>
        <w:t>ранних</w:t>
      </w:r>
      <w:r w:rsidR="00926681" w:rsidRPr="00ED0774">
        <w:rPr>
          <w:i/>
          <w:iCs/>
        </w:rPr>
        <w:t xml:space="preserve"> </w:t>
      </w:r>
      <w:r w:rsidRPr="00ED0774">
        <w:rPr>
          <w:i/>
          <w:iCs/>
        </w:rPr>
        <w:t>миелобластах,</w:t>
      </w:r>
      <w:r w:rsidR="00926681" w:rsidRPr="00ED0774">
        <w:rPr>
          <w:i/>
          <w:iCs/>
        </w:rPr>
        <w:t xml:space="preserve"> </w:t>
      </w:r>
      <w:r w:rsidRPr="00ED0774">
        <w:rPr>
          <w:i/>
          <w:iCs/>
        </w:rPr>
        <w:t>а</w:t>
      </w:r>
      <w:r w:rsidR="00926681" w:rsidRPr="00ED0774">
        <w:rPr>
          <w:i/>
          <w:iCs/>
        </w:rPr>
        <w:t xml:space="preserve"> </w:t>
      </w:r>
      <w:r w:rsidRPr="00ED0774">
        <w:rPr>
          <w:i/>
          <w:iCs/>
        </w:rPr>
        <w:t>также</w:t>
      </w:r>
      <w:r w:rsidR="00926681" w:rsidRPr="00ED0774">
        <w:rPr>
          <w:i/>
          <w:iCs/>
        </w:rPr>
        <w:t xml:space="preserve"> </w:t>
      </w:r>
      <w:r w:rsidRPr="00ED0774">
        <w:rPr>
          <w:i/>
          <w:iCs/>
        </w:rPr>
        <w:t>монобластах,</w:t>
      </w:r>
      <w:r w:rsidR="00926681" w:rsidRPr="00ED0774">
        <w:rPr>
          <w:i/>
          <w:iCs/>
        </w:rPr>
        <w:t xml:space="preserve"> </w:t>
      </w:r>
      <w:r w:rsidRPr="00ED0774">
        <w:rPr>
          <w:i/>
          <w:iCs/>
        </w:rPr>
        <w:t>мегакариобластах</w:t>
      </w:r>
      <w:r w:rsidR="00926681" w:rsidRPr="00ED0774">
        <w:rPr>
          <w:i/>
          <w:iCs/>
        </w:rPr>
        <w:t xml:space="preserve"> </w:t>
      </w:r>
      <w:r w:rsidR="00832C1B" w:rsidRPr="00ED0774">
        <w:rPr>
          <w:i/>
          <w:iCs/>
        </w:rPr>
        <w:t>и</w:t>
      </w:r>
      <w:r w:rsidR="00926681" w:rsidRPr="00ED0774">
        <w:rPr>
          <w:i/>
          <w:iCs/>
        </w:rPr>
        <w:t xml:space="preserve"> </w:t>
      </w:r>
      <w:r w:rsidRPr="00ED0774">
        <w:rPr>
          <w:i/>
          <w:iCs/>
        </w:rPr>
        <w:t>эритробластах</w:t>
      </w:r>
      <w:r w:rsidR="00926681" w:rsidRPr="00ED0774">
        <w:rPr>
          <w:i/>
          <w:iCs/>
        </w:rPr>
        <w:t xml:space="preserve"> </w:t>
      </w:r>
      <w:r w:rsidR="0052185E" w:rsidRPr="00ED0774">
        <w:rPr>
          <w:i/>
          <w:iCs/>
          <w:lang w:val="en-US"/>
        </w:rPr>
        <w:t>MPO</w:t>
      </w:r>
      <w:r w:rsidR="00926681" w:rsidRPr="00ED0774">
        <w:rPr>
          <w:i/>
          <w:iCs/>
        </w:rPr>
        <w:t xml:space="preserve"> </w:t>
      </w:r>
      <w:r w:rsidRPr="00ED0774">
        <w:rPr>
          <w:i/>
          <w:iCs/>
        </w:rPr>
        <w:t>&lt;3</w:t>
      </w:r>
      <w:r w:rsidR="00926681" w:rsidRPr="00ED0774">
        <w:rPr>
          <w:i/>
          <w:iCs/>
        </w:rPr>
        <w:t xml:space="preserve"> </w:t>
      </w:r>
      <w:r w:rsidRPr="00ED0774">
        <w:rPr>
          <w:i/>
          <w:iCs/>
        </w:rPr>
        <w:t>%</w:t>
      </w:r>
      <w:r w:rsidR="00926681" w:rsidRPr="00ED0774">
        <w:rPr>
          <w:i/>
          <w:iCs/>
        </w:rPr>
        <w:t xml:space="preserve"> </w:t>
      </w:r>
      <w:r w:rsidRPr="00ED0774">
        <w:rPr>
          <w:i/>
          <w:iCs/>
        </w:rPr>
        <w:t>или</w:t>
      </w:r>
      <w:r w:rsidR="00926681" w:rsidRPr="00ED0774">
        <w:rPr>
          <w:i/>
          <w:iCs/>
        </w:rPr>
        <w:t xml:space="preserve"> </w:t>
      </w:r>
      <w:r w:rsidRPr="00ED0774">
        <w:rPr>
          <w:i/>
          <w:iCs/>
        </w:rPr>
        <w:t>не</w:t>
      </w:r>
      <w:r w:rsidR="00926681" w:rsidRPr="00ED0774">
        <w:rPr>
          <w:i/>
          <w:iCs/>
        </w:rPr>
        <w:t xml:space="preserve"> </w:t>
      </w:r>
      <w:r w:rsidRPr="00ED0774">
        <w:rPr>
          <w:i/>
          <w:iCs/>
        </w:rPr>
        <w:t>определяется.</w:t>
      </w:r>
      <w:r w:rsidR="00926681" w:rsidRPr="00ED0774">
        <w:rPr>
          <w:i/>
          <w:iCs/>
        </w:rPr>
        <w:t xml:space="preserve"> </w:t>
      </w:r>
      <w:r w:rsidRPr="00ED0774">
        <w:rPr>
          <w:i/>
          <w:iCs/>
        </w:rPr>
        <w:t>Окраска</w:t>
      </w:r>
      <w:r w:rsidR="00926681" w:rsidRPr="00ED0774">
        <w:rPr>
          <w:i/>
          <w:iCs/>
        </w:rPr>
        <w:t xml:space="preserve"> </w:t>
      </w:r>
      <w:r w:rsidRPr="00ED0774">
        <w:rPr>
          <w:i/>
          <w:iCs/>
        </w:rPr>
        <w:t>судановым</w:t>
      </w:r>
      <w:r w:rsidR="00926681" w:rsidRPr="00ED0774">
        <w:rPr>
          <w:i/>
          <w:iCs/>
        </w:rPr>
        <w:t xml:space="preserve"> </w:t>
      </w:r>
      <w:r w:rsidRPr="00ED0774">
        <w:rPr>
          <w:i/>
          <w:iCs/>
        </w:rPr>
        <w:t>черным</w:t>
      </w:r>
      <w:r w:rsidR="00926681" w:rsidRPr="00ED0774">
        <w:rPr>
          <w:i/>
          <w:iCs/>
        </w:rPr>
        <w:t xml:space="preserve"> </w:t>
      </w:r>
      <w:r w:rsidRPr="00ED0774">
        <w:rPr>
          <w:i/>
          <w:iCs/>
        </w:rPr>
        <w:t>аналогична</w:t>
      </w:r>
      <w:r w:rsidR="00926681" w:rsidRPr="00ED0774">
        <w:rPr>
          <w:i/>
          <w:iCs/>
        </w:rPr>
        <w:t xml:space="preserve"> </w:t>
      </w:r>
      <w:r w:rsidR="0052185E" w:rsidRPr="00ED0774">
        <w:rPr>
          <w:i/>
          <w:iCs/>
          <w:lang w:val="en-US"/>
        </w:rPr>
        <w:t>MPO</w:t>
      </w:r>
      <w:r w:rsidRPr="00ED0774">
        <w:rPr>
          <w:i/>
          <w:iCs/>
        </w:rPr>
        <w:t>,</w:t>
      </w:r>
      <w:r w:rsidR="00926681" w:rsidRPr="00ED0774">
        <w:rPr>
          <w:i/>
          <w:iCs/>
        </w:rPr>
        <w:t xml:space="preserve"> </w:t>
      </w:r>
      <w:r w:rsidRPr="00ED0774">
        <w:rPr>
          <w:i/>
          <w:iCs/>
        </w:rPr>
        <w:t>но</w:t>
      </w:r>
      <w:r w:rsidR="00926681" w:rsidRPr="00ED0774">
        <w:rPr>
          <w:i/>
          <w:iCs/>
        </w:rPr>
        <w:t xml:space="preserve"> </w:t>
      </w:r>
      <w:r w:rsidRPr="00ED0774">
        <w:rPr>
          <w:i/>
          <w:iCs/>
        </w:rPr>
        <w:t>является</w:t>
      </w:r>
      <w:r w:rsidR="00926681" w:rsidRPr="00ED0774">
        <w:rPr>
          <w:i/>
          <w:iCs/>
        </w:rPr>
        <w:t xml:space="preserve"> </w:t>
      </w:r>
      <w:r w:rsidRPr="00ED0774">
        <w:rPr>
          <w:i/>
          <w:iCs/>
        </w:rPr>
        <w:t>менее</w:t>
      </w:r>
      <w:r w:rsidR="00926681" w:rsidRPr="00ED0774">
        <w:rPr>
          <w:i/>
          <w:iCs/>
        </w:rPr>
        <w:t xml:space="preserve"> </w:t>
      </w:r>
      <w:r w:rsidRPr="00ED0774">
        <w:rPr>
          <w:i/>
          <w:iCs/>
        </w:rPr>
        <w:t>специфичной.</w:t>
      </w:r>
      <w:r w:rsidR="00926681" w:rsidRPr="00ED0774">
        <w:rPr>
          <w:i/>
          <w:iCs/>
        </w:rPr>
        <w:t xml:space="preserve"> </w:t>
      </w:r>
      <w:r w:rsidRPr="00ED0774">
        <w:rPr>
          <w:i/>
          <w:iCs/>
        </w:rPr>
        <w:t>Неспецифическая</w:t>
      </w:r>
      <w:r w:rsidR="00926681" w:rsidRPr="00ED0774">
        <w:rPr>
          <w:i/>
          <w:iCs/>
        </w:rPr>
        <w:t xml:space="preserve"> </w:t>
      </w:r>
      <w:r w:rsidRPr="00ED0774">
        <w:rPr>
          <w:i/>
          <w:iCs/>
        </w:rPr>
        <w:t>эстераза</w:t>
      </w:r>
      <w:r w:rsidR="00926681" w:rsidRPr="00ED0774">
        <w:rPr>
          <w:i/>
          <w:iCs/>
        </w:rPr>
        <w:t xml:space="preserve"> </w:t>
      </w:r>
      <w:r w:rsidRPr="00ED0774">
        <w:rPr>
          <w:i/>
          <w:iCs/>
        </w:rPr>
        <w:t>имеет</w:t>
      </w:r>
      <w:r w:rsidR="00926681" w:rsidRPr="00ED0774">
        <w:rPr>
          <w:i/>
          <w:iCs/>
        </w:rPr>
        <w:t xml:space="preserve"> </w:t>
      </w:r>
      <w:r w:rsidRPr="00ED0774">
        <w:rPr>
          <w:i/>
          <w:iCs/>
        </w:rPr>
        <w:t>высокую</w:t>
      </w:r>
      <w:r w:rsidR="00926681" w:rsidRPr="00ED0774">
        <w:rPr>
          <w:i/>
          <w:iCs/>
        </w:rPr>
        <w:t xml:space="preserve"> </w:t>
      </w:r>
      <w:r w:rsidRPr="00ED0774">
        <w:rPr>
          <w:i/>
          <w:iCs/>
        </w:rPr>
        <w:t>диффузную</w:t>
      </w:r>
      <w:r w:rsidR="00926681" w:rsidRPr="00ED0774">
        <w:rPr>
          <w:i/>
          <w:iCs/>
        </w:rPr>
        <w:t xml:space="preserve"> </w:t>
      </w:r>
      <w:r w:rsidRPr="00ED0774">
        <w:rPr>
          <w:i/>
          <w:iCs/>
        </w:rPr>
        <w:t>или</w:t>
      </w:r>
      <w:r w:rsidR="00926681" w:rsidRPr="00ED0774">
        <w:rPr>
          <w:i/>
          <w:iCs/>
        </w:rPr>
        <w:t xml:space="preserve"> </w:t>
      </w:r>
      <w:r w:rsidRPr="00ED0774">
        <w:rPr>
          <w:i/>
          <w:iCs/>
        </w:rPr>
        <w:t>гранулярную</w:t>
      </w:r>
      <w:r w:rsidR="00926681" w:rsidRPr="00ED0774">
        <w:rPr>
          <w:i/>
          <w:iCs/>
        </w:rPr>
        <w:t xml:space="preserve"> </w:t>
      </w:r>
      <w:r w:rsidRPr="00ED0774">
        <w:rPr>
          <w:i/>
          <w:iCs/>
        </w:rPr>
        <w:t>цитоплазматическую</w:t>
      </w:r>
      <w:r w:rsidR="00926681" w:rsidRPr="00ED0774">
        <w:rPr>
          <w:i/>
          <w:iCs/>
        </w:rPr>
        <w:t xml:space="preserve"> </w:t>
      </w:r>
      <w:r w:rsidRPr="00ED0774">
        <w:rPr>
          <w:i/>
          <w:iCs/>
        </w:rPr>
        <w:t>активность</w:t>
      </w:r>
      <w:r w:rsidR="00926681" w:rsidRPr="00ED0774">
        <w:rPr>
          <w:i/>
          <w:iCs/>
        </w:rPr>
        <w:t xml:space="preserve"> </w:t>
      </w:r>
      <w:r w:rsidRPr="00ED0774">
        <w:rPr>
          <w:i/>
          <w:iCs/>
        </w:rPr>
        <w:t>(в</w:t>
      </w:r>
      <w:r w:rsidR="00926681" w:rsidRPr="00ED0774">
        <w:rPr>
          <w:i/>
          <w:iCs/>
        </w:rPr>
        <w:t xml:space="preserve"> </w:t>
      </w:r>
      <w:r w:rsidRPr="00ED0774">
        <w:rPr>
          <w:i/>
          <w:iCs/>
        </w:rPr>
        <w:t>зависимости</w:t>
      </w:r>
      <w:r w:rsidR="00926681" w:rsidRPr="00ED0774">
        <w:rPr>
          <w:i/>
          <w:iCs/>
        </w:rPr>
        <w:t xml:space="preserve"> </w:t>
      </w:r>
      <w:r w:rsidRPr="00ED0774">
        <w:rPr>
          <w:i/>
          <w:iCs/>
        </w:rPr>
        <w:t>от</w:t>
      </w:r>
      <w:r w:rsidR="00926681" w:rsidRPr="00ED0774">
        <w:rPr>
          <w:i/>
          <w:iCs/>
        </w:rPr>
        <w:t xml:space="preserve"> </w:t>
      </w:r>
      <w:r w:rsidRPr="00ED0774">
        <w:rPr>
          <w:i/>
          <w:iCs/>
        </w:rPr>
        <w:t>методики</w:t>
      </w:r>
      <w:r w:rsidR="00926681" w:rsidRPr="00ED0774">
        <w:rPr>
          <w:i/>
          <w:iCs/>
        </w:rPr>
        <w:t xml:space="preserve"> </w:t>
      </w:r>
      <w:r w:rsidRPr="00ED0774">
        <w:rPr>
          <w:i/>
          <w:iCs/>
        </w:rPr>
        <w:t>проведения</w:t>
      </w:r>
      <w:r w:rsidR="00926681" w:rsidRPr="00ED0774">
        <w:rPr>
          <w:i/>
          <w:iCs/>
        </w:rPr>
        <w:t xml:space="preserve"> </w:t>
      </w:r>
      <w:r w:rsidRPr="00ED0774">
        <w:rPr>
          <w:i/>
          <w:iCs/>
        </w:rPr>
        <w:t>реакции)</w:t>
      </w:r>
      <w:r w:rsidR="00926681" w:rsidRPr="00ED0774">
        <w:rPr>
          <w:i/>
          <w:iCs/>
        </w:rPr>
        <w:t xml:space="preserve"> </w:t>
      </w:r>
      <w:r w:rsidRPr="00ED0774">
        <w:rPr>
          <w:i/>
          <w:iCs/>
        </w:rPr>
        <w:t>в</w:t>
      </w:r>
      <w:r w:rsidR="00926681" w:rsidRPr="00ED0774">
        <w:rPr>
          <w:i/>
          <w:iCs/>
        </w:rPr>
        <w:t xml:space="preserve"> </w:t>
      </w:r>
      <w:r w:rsidRPr="00ED0774">
        <w:rPr>
          <w:i/>
          <w:iCs/>
        </w:rPr>
        <w:t>монобластах</w:t>
      </w:r>
      <w:r w:rsidR="00926681" w:rsidRPr="00ED0774">
        <w:rPr>
          <w:i/>
          <w:iCs/>
        </w:rPr>
        <w:t xml:space="preserve"> </w:t>
      </w:r>
      <w:r w:rsidRPr="00ED0774">
        <w:rPr>
          <w:i/>
          <w:iCs/>
        </w:rPr>
        <w:t>и</w:t>
      </w:r>
      <w:r w:rsidR="00926681" w:rsidRPr="00ED0774">
        <w:rPr>
          <w:i/>
          <w:iCs/>
        </w:rPr>
        <w:t xml:space="preserve"> </w:t>
      </w:r>
      <w:r w:rsidRPr="00ED0774">
        <w:rPr>
          <w:i/>
          <w:iCs/>
        </w:rPr>
        <w:t>промоноцитах,</w:t>
      </w:r>
      <w:r w:rsidR="00926681" w:rsidRPr="00ED0774">
        <w:rPr>
          <w:i/>
          <w:iCs/>
        </w:rPr>
        <w:t xml:space="preserve"> </w:t>
      </w:r>
      <w:r w:rsidRPr="00ED0774">
        <w:rPr>
          <w:i/>
          <w:iCs/>
        </w:rPr>
        <w:t>которая</w:t>
      </w:r>
      <w:r w:rsidR="00926681" w:rsidRPr="00ED0774">
        <w:rPr>
          <w:i/>
          <w:iCs/>
        </w:rPr>
        <w:t xml:space="preserve"> </w:t>
      </w:r>
      <w:r w:rsidRPr="00ED0774">
        <w:rPr>
          <w:i/>
          <w:iCs/>
        </w:rPr>
        <w:t>должна</w:t>
      </w:r>
      <w:r w:rsidR="00926681" w:rsidRPr="00ED0774">
        <w:rPr>
          <w:i/>
          <w:iCs/>
        </w:rPr>
        <w:t xml:space="preserve"> </w:t>
      </w:r>
      <w:r w:rsidRPr="00ED0774">
        <w:rPr>
          <w:i/>
          <w:iCs/>
        </w:rPr>
        <w:t>подавляться</w:t>
      </w:r>
      <w:r w:rsidR="00926681" w:rsidRPr="00ED0774">
        <w:rPr>
          <w:i/>
          <w:iCs/>
        </w:rPr>
        <w:t xml:space="preserve"> </w:t>
      </w:r>
      <w:r w:rsidRPr="00ED0774">
        <w:rPr>
          <w:i/>
          <w:iCs/>
        </w:rPr>
        <w:t>полностью</w:t>
      </w:r>
      <w:r w:rsidR="00926681" w:rsidRPr="00ED0774">
        <w:rPr>
          <w:i/>
          <w:iCs/>
        </w:rPr>
        <w:t xml:space="preserve"> </w:t>
      </w:r>
      <w:r w:rsidRPr="00ED0774">
        <w:rPr>
          <w:i/>
          <w:iCs/>
        </w:rPr>
        <w:t>или</w:t>
      </w:r>
      <w:r w:rsidR="00926681" w:rsidRPr="00ED0774">
        <w:rPr>
          <w:i/>
          <w:iCs/>
        </w:rPr>
        <w:t xml:space="preserve"> </w:t>
      </w:r>
      <w:r w:rsidRPr="00ED0774">
        <w:rPr>
          <w:i/>
          <w:iCs/>
        </w:rPr>
        <w:t>значительно</w:t>
      </w:r>
      <w:r w:rsidR="00926681" w:rsidRPr="00ED0774">
        <w:rPr>
          <w:i/>
          <w:iCs/>
        </w:rPr>
        <w:t xml:space="preserve"> </w:t>
      </w:r>
      <w:r w:rsidRPr="00ED0774">
        <w:rPr>
          <w:i/>
          <w:iCs/>
        </w:rPr>
        <w:t>фторидом</w:t>
      </w:r>
      <w:r w:rsidR="00926681" w:rsidRPr="00ED0774">
        <w:rPr>
          <w:i/>
          <w:iCs/>
        </w:rPr>
        <w:t xml:space="preserve"> </w:t>
      </w:r>
      <w:r w:rsidRPr="00ED0774">
        <w:rPr>
          <w:i/>
          <w:iCs/>
        </w:rPr>
        <w:t>натрия.</w:t>
      </w:r>
      <w:r w:rsidR="00926681" w:rsidRPr="00ED0774">
        <w:rPr>
          <w:i/>
          <w:iCs/>
        </w:rPr>
        <w:t xml:space="preserve"> </w:t>
      </w:r>
      <w:r w:rsidRPr="00ED0774">
        <w:rPr>
          <w:i/>
          <w:iCs/>
          <w:lang w:val="en-US"/>
        </w:rPr>
        <w:t>PAS</w:t>
      </w:r>
      <w:r w:rsidRPr="00ED0774">
        <w:rPr>
          <w:i/>
          <w:iCs/>
        </w:rPr>
        <w:t>-реакция</w:t>
      </w:r>
      <w:r w:rsidR="00926681" w:rsidRPr="00ED0774">
        <w:rPr>
          <w:i/>
          <w:iCs/>
        </w:rPr>
        <w:t xml:space="preserve"> </w:t>
      </w:r>
      <w:r w:rsidRPr="00ED0774">
        <w:rPr>
          <w:i/>
          <w:iCs/>
        </w:rPr>
        <w:t>в</w:t>
      </w:r>
      <w:r w:rsidR="00926681" w:rsidRPr="00ED0774">
        <w:rPr>
          <w:i/>
          <w:iCs/>
        </w:rPr>
        <w:t xml:space="preserve"> </w:t>
      </w:r>
      <w:r w:rsidRPr="00ED0774">
        <w:rPr>
          <w:i/>
          <w:iCs/>
        </w:rPr>
        <w:t>миелобластах</w:t>
      </w:r>
      <w:r w:rsidR="00926681" w:rsidRPr="00ED0774">
        <w:rPr>
          <w:i/>
          <w:iCs/>
        </w:rPr>
        <w:t xml:space="preserve"> </w:t>
      </w:r>
      <w:r w:rsidRPr="00ED0774">
        <w:rPr>
          <w:i/>
          <w:iCs/>
        </w:rPr>
        <w:t>определяется</w:t>
      </w:r>
      <w:r w:rsidR="00926681" w:rsidRPr="00ED0774">
        <w:rPr>
          <w:i/>
          <w:iCs/>
        </w:rPr>
        <w:t xml:space="preserve"> </w:t>
      </w:r>
      <w:r w:rsidRPr="00ED0774">
        <w:rPr>
          <w:i/>
          <w:iCs/>
        </w:rPr>
        <w:t>в</w:t>
      </w:r>
      <w:r w:rsidR="00926681" w:rsidRPr="00ED0774">
        <w:rPr>
          <w:i/>
          <w:iCs/>
        </w:rPr>
        <w:t xml:space="preserve"> </w:t>
      </w:r>
      <w:r w:rsidRPr="00ED0774">
        <w:rPr>
          <w:i/>
          <w:iCs/>
        </w:rPr>
        <w:t>диффузном</w:t>
      </w:r>
      <w:r w:rsidR="00926681" w:rsidRPr="00ED0774">
        <w:rPr>
          <w:i/>
          <w:iCs/>
        </w:rPr>
        <w:t xml:space="preserve"> </w:t>
      </w:r>
      <w:r w:rsidRPr="00ED0774">
        <w:rPr>
          <w:i/>
          <w:iCs/>
        </w:rPr>
        <w:t>виде,</w:t>
      </w:r>
      <w:r w:rsidR="00926681" w:rsidRPr="00ED0774">
        <w:rPr>
          <w:i/>
          <w:iCs/>
        </w:rPr>
        <w:t xml:space="preserve"> </w:t>
      </w:r>
      <w:r w:rsidRPr="00ED0774">
        <w:rPr>
          <w:i/>
          <w:iCs/>
        </w:rPr>
        <w:t>в</w:t>
      </w:r>
      <w:r w:rsidR="00926681" w:rsidRPr="00ED0774">
        <w:rPr>
          <w:i/>
          <w:iCs/>
        </w:rPr>
        <w:t xml:space="preserve"> </w:t>
      </w:r>
      <w:r w:rsidRPr="00ED0774">
        <w:rPr>
          <w:i/>
          <w:iCs/>
        </w:rPr>
        <w:t>монобластах</w:t>
      </w:r>
      <w:r w:rsidR="00926681" w:rsidRPr="00ED0774">
        <w:rPr>
          <w:i/>
          <w:iCs/>
        </w:rPr>
        <w:t xml:space="preserve"> </w:t>
      </w:r>
      <w:r w:rsidRPr="00ED0774">
        <w:rPr>
          <w:i/>
          <w:iCs/>
        </w:rPr>
        <w:t>и</w:t>
      </w:r>
      <w:r w:rsidR="00926681" w:rsidRPr="00ED0774">
        <w:rPr>
          <w:i/>
          <w:iCs/>
        </w:rPr>
        <w:t xml:space="preserve"> </w:t>
      </w:r>
      <w:r w:rsidRPr="00ED0774">
        <w:rPr>
          <w:i/>
          <w:iCs/>
        </w:rPr>
        <w:t>промоноцитах</w:t>
      </w:r>
      <w:r w:rsidR="00926681" w:rsidRPr="00ED0774">
        <w:rPr>
          <w:i/>
          <w:iCs/>
        </w:rPr>
        <w:t xml:space="preserve"> </w:t>
      </w:r>
      <w:r w:rsidR="00DB586E" w:rsidRPr="00ED0774">
        <w:rPr>
          <w:i/>
          <w:iCs/>
        </w:rPr>
        <w:t>–</w:t>
      </w:r>
      <w:r w:rsidR="00926681" w:rsidRPr="00ED0774">
        <w:rPr>
          <w:i/>
          <w:iCs/>
        </w:rPr>
        <w:t xml:space="preserve"> </w:t>
      </w:r>
      <w:r w:rsidRPr="00ED0774">
        <w:rPr>
          <w:i/>
          <w:iCs/>
        </w:rPr>
        <w:t>в</w:t>
      </w:r>
      <w:r w:rsidR="00926681" w:rsidRPr="00ED0774">
        <w:rPr>
          <w:i/>
          <w:iCs/>
        </w:rPr>
        <w:t xml:space="preserve"> </w:t>
      </w:r>
      <w:r w:rsidRPr="00ED0774">
        <w:rPr>
          <w:i/>
          <w:iCs/>
        </w:rPr>
        <w:t>диффузно-гранулярном,</w:t>
      </w:r>
      <w:r w:rsidR="00926681" w:rsidRPr="00ED0774">
        <w:rPr>
          <w:i/>
          <w:iCs/>
        </w:rPr>
        <w:t xml:space="preserve"> </w:t>
      </w:r>
      <w:r w:rsidRPr="00ED0774">
        <w:rPr>
          <w:i/>
          <w:iCs/>
        </w:rPr>
        <w:t>в</w:t>
      </w:r>
      <w:r w:rsidR="00926681" w:rsidRPr="00ED0774">
        <w:rPr>
          <w:i/>
          <w:iCs/>
        </w:rPr>
        <w:t xml:space="preserve"> </w:t>
      </w:r>
      <w:r w:rsidRPr="00ED0774">
        <w:rPr>
          <w:i/>
          <w:iCs/>
        </w:rPr>
        <w:t>эритробластах</w:t>
      </w:r>
      <w:r w:rsidR="00926681" w:rsidRPr="00ED0774">
        <w:rPr>
          <w:i/>
          <w:iCs/>
        </w:rPr>
        <w:t xml:space="preserve"> </w:t>
      </w:r>
      <w:r w:rsidR="00DB586E" w:rsidRPr="00ED0774">
        <w:rPr>
          <w:i/>
          <w:iCs/>
        </w:rPr>
        <w:t>–</w:t>
      </w:r>
      <w:r w:rsidR="00926681" w:rsidRPr="00ED0774">
        <w:rPr>
          <w:i/>
          <w:iCs/>
        </w:rPr>
        <w:t xml:space="preserve"> </w:t>
      </w:r>
      <w:r w:rsidRPr="00ED0774">
        <w:rPr>
          <w:i/>
          <w:iCs/>
        </w:rPr>
        <w:t>в</w:t>
      </w:r>
      <w:r w:rsidR="00926681" w:rsidRPr="00ED0774">
        <w:rPr>
          <w:i/>
          <w:iCs/>
        </w:rPr>
        <w:t xml:space="preserve"> </w:t>
      </w:r>
      <w:r w:rsidRPr="00ED0774">
        <w:rPr>
          <w:i/>
          <w:iCs/>
        </w:rPr>
        <w:t>виде</w:t>
      </w:r>
      <w:r w:rsidR="00926681" w:rsidRPr="00ED0774">
        <w:rPr>
          <w:i/>
          <w:iCs/>
        </w:rPr>
        <w:t xml:space="preserve"> </w:t>
      </w:r>
      <w:r w:rsidRPr="00ED0774">
        <w:rPr>
          <w:i/>
          <w:iCs/>
        </w:rPr>
        <w:t>гранул</w:t>
      </w:r>
      <w:r w:rsidR="00926681" w:rsidRPr="00ED0774">
        <w:rPr>
          <w:i/>
          <w:iCs/>
        </w:rPr>
        <w:t xml:space="preserve"> </w:t>
      </w:r>
      <w:r w:rsidRPr="00ED0774">
        <w:rPr>
          <w:i/>
          <w:iCs/>
        </w:rPr>
        <w:t>или</w:t>
      </w:r>
      <w:r w:rsidR="00926681" w:rsidRPr="00ED0774">
        <w:rPr>
          <w:i/>
          <w:iCs/>
        </w:rPr>
        <w:t xml:space="preserve"> </w:t>
      </w:r>
      <w:r w:rsidRPr="00ED0774">
        <w:rPr>
          <w:i/>
          <w:iCs/>
        </w:rPr>
        <w:t>блоков.</w:t>
      </w:r>
      <w:r w:rsidR="00926681" w:rsidRPr="00ED0774">
        <w:rPr>
          <w:i/>
          <w:iCs/>
        </w:rPr>
        <w:t xml:space="preserve"> </w:t>
      </w:r>
      <w:r w:rsidRPr="00ED0774">
        <w:rPr>
          <w:i/>
          <w:iCs/>
        </w:rPr>
        <w:t>На</w:t>
      </w:r>
      <w:r w:rsidR="00926681" w:rsidRPr="00ED0774">
        <w:rPr>
          <w:i/>
          <w:iCs/>
        </w:rPr>
        <w:t xml:space="preserve"> </w:t>
      </w:r>
      <w:r w:rsidRPr="00ED0774">
        <w:rPr>
          <w:i/>
          <w:iCs/>
        </w:rPr>
        <w:t>основании</w:t>
      </w:r>
      <w:r w:rsidR="00926681" w:rsidRPr="00ED0774">
        <w:rPr>
          <w:i/>
          <w:iCs/>
        </w:rPr>
        <w:t xml:space="preserve"> </w:t>
      </w:r>
      <w:r w:rsidRPr="00ED0774">
        <w:rPr>
          <w:i/>
          <w:iCs/>
        </w:rPr>
        <w:t>морфоцитохимического</w:t>
      </w:r>
      <w:r w:rsidR="00926681" w:rsidRPr="00ED0774">
        <w:rPr>
          <w:i/>
          <w:iCs/>
        </w:rPr>
        <w:t xml:space="preserve"> </w:t>
      </w:r>
      <w:r w:rsidRPr="00ED0774">
        <w:rPr>
          <w:i/>
          <w:iCs/>
        </w:rPr>
        <w:t>исследования</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Pr="00ED0774">
        <w:rPr>
          <w:i/>
          <w:iCs/>
        </w:rPr>
        <w:t>диагностировано</w:t>
      </w:r>
      <w:r w:rsidR="00926681" w:rsidRPr="00ED0774">
        <w:rPr>
          <w:i/>
          <w:iCs/>
        </w:rPr>
        <w:t xml:space="preserve"> </w:t>
      </w:r>
      <w:r w:rsidRPr="00ED0774">
        <w:rPr>
          <w:i/>
          <w:iCs/>
        </w:rPr>
        <w:t>около</w:t>
      </w:r>
      <w:r w:rsidR="00926681" w:rsidRPr="00ED0774">
        <w:rPr>
          <w:i/>
          <w:iCs/>
        </w:rPr>
        <w:t xml:space="preserve"> </w:t>
      </w:r>
      <w:r w:rsidRPr="00ED0774">
        <w:rPr>
          <w:i/>
          <w:iCs/>
        </w:rPr>
        <w:t>90</w:t>
      </w:r>
      <w:r w:rsidR="00926681" w:rsidRPr="00ED0774">
        <w:rPr>
          <w:i/>
          <w:iCs/>
        </w:rPr>
        <w:t xml:space="preserve"> </w:t>
      </w:r>
      <w:r w:rsidRPr="00ED0774">
        <w:rPr>
          <w:i/>
          <w:iCs/>
        </w:rPr>
        <w:t>%</w:t>
      </w:r>
      <w:r w:rsidR="00926681" w:rsidRPr="00ED0774">
        <w:rPr>
          <w:i/>
          <w:iCs/>
        </w:rPr>
        <w:t xml:space="preserve"> </w:t>
      </w:r>
      <w:r w:rsidRPr="00ED0774">
        <w:rPr>
          <w:i/>
          <w:iCs/>
        </w:rPr>
        <w:t>случаев</w:t>
      </w:r>
      <w:r w:rsidR="00926681" w:rsidRPr="00ED0774">
        <w:rPr>
          <w:i/>
          <w:iCs/>
        </w:rPr>
        <w:t xml:space="preserve"> </w:t>
      </w:r>
      <w:r w:rsidRPr="00ED0774">
        <w:rPr>
          <w:i/>
          <w:iCs/>
        </w:rPr>
        <w:t>ОМЛ,</w:t>
      </w:r>
      <w:r w:rsidR="00926681" w:rsidRPr="00ED0774">
        <w:rPr>
          <w:i/>
          <w:iCs/>
        </w:rPr>
        <w:t xml:space="preserve"> </w:t>
      </w:r>
      <w:r w:rsidRPr="00ED0774">
        <w:rPr>
          <w:i/>
          <w:iCs/>
        </w:rPr>
        <w:t>при</w:t>
      </w:r>
      <w:r w:rsidR="00926681" w:rsidRPr="00ED0774">
        <w:rPr>
          <w:i/>
          <w:iCs/>
        </w:rPr>
        <w:t xml:space="preserve"> </w:t>
      </w:r>
      <w:r w:rsidRPr="00ED0774">
        <w:rPr>
          <w:i/>
          <w:iCs/>
        </w:rPr>
        <w:t>отсутствии</w:t>
      </w:r>
      <w:r w:rsidR="00926681" w:rsidRPr="00ED0774">
        <w:rPr>
          <w:i/>
          <w:iCs/>
        </w:rPr>
        <w:t xml:space="preserve"> </w:t>
      </w:r>
      <w:r w:rsidRPr="00ED0774">
        <w:rPr>
          <w:i/>
          <w:iCs/>
        </w:rPr>
        <w:t>активности</w:t>
      </w:r>
      <w:r w:rsidR="00926681" w:rsidRPr="00ED0774">
        <w:rPr>
          <w:i/>
          <w:iCs/>
        </w:rPr>
        <w:t xml:space="preserve"> </w:t>
      </w:r>
      <w:r w:rsidRPr="00ED0774">
        <w:rPr>
          <w:i/>
          <w:iCs/>
          <w:lang w:val="en-US"/>
        </w:rPr>
        <w:t>MPO</w:t>
      </w:r>
      <w:r w:rsidR="00926681" w:rsidRPr="00ED0774">
        <w:rPr>
          <w:i/>
          <w:iCs/>
        </w:rPr>
        <w:t xml:space="preserve"> </w:t>
      </w:r>
      <w:r w:rsidRPr="00ED0774">
        <w:rPr>
          <w:i/>
          <w:iCs/>
        </w:rPr>
        <w:t>и</w:t>
      </w:r>
      <w:r w:rsidR="00926681" w:rsidRPr="00ED0774">
        <w:rPr>
          <w:i/>
          <w:iCs/>
        </w:rPr>
        <w:t xml:space="preserve"> </w:t>
      </w:r>
      <w:r w:rsidRPr="00ED0774">
        <w:rPr>
          <w:i/>
          <w:iCs/>
        </w:rPr>
        <w:t>неспецифической</w:t>
      </w:r>
      <w:r w:rsidR="00926681" w:rsidRPr="00ED0774">
        <w:rPr>
          <w:i/>
          <w:iCs/>
        </w:rPr>
        <w:t xml:space="preserve"> </w:t>
      </w:r>
      <w:r w:rsidRPr="00ED0774">
        <w:rPr>
          <w:i/>
          <w:iCs/>
        </w:rPr>
        <w:t>эстеразы</w:t>
      </w:r>
      <w:r w:rsidR="00926681" w:rsidRPr="00ED0774">
        <w:rPr>
          <w:i/>
          <w:iCs/>
        </w:rPr>
        <w:t xml:space="preserve"> </w:t>
      </w:r>
      <w:r w:rsidRPr="00ED0774">
        <w:rPr>
          <w:i/>
          <w:iCs/>
        </w:rPr>
        <w:t>необходимо</w:t>
      </w:r>
      <w:r w:rsidR="00926681" w:rsidRPr="00ED0774">
        <w:rPr>
          <w:i/>
          <w:iCs/>
        </w:rPr>
        <w:t xml:space="preserve"> </w:t>
      </w:r>
      <w:r w:rsidRPr="00ED0774">
        <w:rPr>
          <w:i/>
          <w:iCs/>
        </w:rPr>
        <w:t>проведение</w:t>
      </w:r>
      <w:r w:rsidR="00926681" w:rsidRPr="00ED0774">
        <w:rPr>
          <w:i/>
          <w:iCs/>
        </w:rPr>
        <w:t xml:space="preserve"> </w:t>
      </w:r>
      <w:r w:rsidRPr="00ED0774">
        <w:rPr>
          <w:i/>
          <w:iCs/>
        </w:rPr>
        <w:t>иммунофенотипического</w:t>
      </w:r>
      <w:r w:rsidR="00926681" w:rsidRPr="00ED0774">
        <w:rPr>
          <w:i/>
          <w:iCs/>
        </w:rPr>
        <w:t xml:space="preserve"> </w:t>
      </w:r>
      <w:r w:rsidR="00DD0F17" w:rsidRPr="00ED0774">
        <w:rPr>
          <w:i/>
          <w:iCs/>
        </w:rPr>
        <w:t>(ИФТ)</w:t>
      </w:r>
      <w:r w:rsidR="00926681" w:rsidRPr="00ED0774">
        <w:rPr>
          <w:i/>
          <w:iCs/>
        </w:rPr>
        <w:t xml:space="preserve"> </w:t>
      </w:r>
      <w:r w:rsidRPr="00ED0774">
        <w:rPr>
          <w:i/>
          <w:iCs/>
        </w:rPr>
        <w:t>исследования</w:t>
      </w:r>
      <w:r w:rsidR="00926681" w:rsidRPr="00ED0774">
        <w:rPr>
          <w:i/>
          <w:iCs/>
        </w:rPr>
        <w:t xml:space="preserve"> </w:t>
      </w:r>
      <w:r w:rsidRPr="00ED0774">
        <w:rPr>
          <w:i/>
          <w:iCs/>
        </w:rPr>
        <w:t>методом</w:t>
      </w:r>
      <w:r w:rsidR="00926681" w:rsidRPr="00ED0774">
        <w:rPr>
          <w:i/>
          <w:iCs/>
        </w:rPr>
        <w:t xml:space="preserve"> </w:t>
      </w:r>
      <w:r w:rsidRPr="00ED0774">
        <w:rPr>
          <w:i/>
          <w:iCs/>
        </w:rPr>
        <w:t>проточной</w:t>
      </w:r>
      <w:r w:rsidR="00926681" w:rsidRPr="00ED0774">
        <w:rPr>
          <w:i/>
          <w:iCs/>
        </w:rPr>
        <w:t xml:space="preserve"> </w:t>
      </w:r>
      <w:r w:rsidRPr="00ED0774">
        <w:rPr>
          <w:i/>
          <w:iCs/>
        </w:rPr>
        <w:t>цитофл</w:t>
      </w:r>
      <w:r w:rsidR="00DB4E71" w:rsidRPr="00ED0774">
        <w:rPr>
          <w:i/>
          <w:iCs/>
        </w:rPr>
        <w:t>у</w:t>
      </w:r>
      <w:r w:rsidRPr="00ED0774">
        <w:rPr>
          <w:i/>
          <w:iCs/>
        </w:rPr>
        <w:t>ориметрии.</w:t>
      </w:r>
    </w:p>
    <w:p w14:paraId="1ACD5C26" w14:textId="00907B35" w:rsidR="00C91BB8" w:rsidRPr="00ED0774" w:rsidRDefault="00D80AC9" w:rsidP="00C62076">
      <w:pPr>
        <w:pStyle w:val="10"/>
        <w:divId w:val="344793945"/>
        <w:rPr>
          <w:lang w:val="en-US"/>
        </w:rPr>
      </w:pPr>
      <w:r w:rsidRPr="00ED0774">
        <w:rPr>
          <w:rStyle w:val="affb"/>
        </w:rPr>
        <w:t>Рекомендуется</w:t>
      </w:r>
      <w:r w:rsidR="00926681" w:rsidRPr="00ED0774">
        <w:rPr>
          <w:rStyle w:val="affb"/>
        </w:rPr>
        <w:t xml:space="preserve"> </w:t>
      </w:r>
      <w:r w:rsidR="000217E7" w:rsidRPr="00ED0774">
        <w:rPr>
          <w:rStyle w:val="affb"/>
          <w:b w:val="0"/>
        </w:rPr>
        <w:t>всем</w:t>
      </w:r>
      <w:r w:rsidR="00926681" w:rsidRPr="00ED0774">
        <w:rPr>
          <w:rStyle w:val="affb"/>
          <w:b w:val="0"/>
        </w:rPr>
        <w:t xml:space="preserve"> </w:t>
      </w:r>
      <w:r w:rsidR="00BB4286" w:rsidRPr="00ED0774">
        <w:rPr>
          <w:rStyle w:val="affb"/>
          <w:b w:val="0"/>
        </w:rPr>
        <w:t>пациентам</w:t>
      </w:r>
      <w:r w:rsidR="00926681" w:rsidRPr="00ED0774">
        <w:rPr>
          <w:rStyle w:val="affb"/>
        </w:rPr>
        <w:t xml:space="preserve"> </w:t>
      </w:r>
      <w:r w:rsidR="000217E7" w:rsidRPr="00ED0774">
        <w:rPr>
          <w:rStyle w:val="affc"/>
          <w:i w:val="0"/>
        </w:rPr>
        <w:t>при</w:t>
      </w:r>
      <w:r w:rsidR="00926681" w:rsidRPr="00ED0774">
        <w:rPr>
          <w:rStyle w:val="affc"/>
          <w:i w:val="0"/>
        </w:rPr>
        <w:t xml:space="preserve"> </w:t>
      </w:r>
      <w:r w:rsidR="00C00281" w:rsidRPr="00ED0774">
        <w:rPr>
          <w:rStyle w:val="affc"/>
          <w:i w:val="0"/>
        </w:rPr>
        <w:t>первичной</w:t>
      </w:r>
      <w:r w:rsidR="00926681" w:rsidRPr="00ED0774">
        <w:rPr>
          <w:rStyle w:val="affc"/>
          <w:i w:val="0"/>
        </w:rPr>
        <w:t xml:space="preserve"> </w:t>
      </w:r>
      <w:r w:rsidR="000217E7" w:rsidRPr="00ED0774">
        <w:rPr>
          <w:rStyle w:val="affc"/>
          <w:i w:val="0"/>
        </w:rPr>
        <w:t>диагностике</w:t>
      </w:r>
      <w:r w:rsidR="00926681" w:rsidRPr="00ED0774">
        <w:rPr>
          <w:rStyle w:val="affc"/>
          <w:i w:val="0"/>
        </w:rPr>
        <w:t xml:space="preserve"> </w:t>
      </w:r>
      <w:r w:rsidR="00AC0E8E" w:rsidRPr="00ED0774">
        <w:t>ОЛ</w:t>
      </w:r>
      <w:r w:rsidR="007E5611" w:rsidRPr="00ED0774">
        <w:rPr>
          <w:rStyle w:val="affc"/>
          <w:i w:val="0"/>
        </w:rPr>
        <w:t>,</w:t>
      </w:r>
      <w:r w:rsidR="00926681" w:rsidRPr="00ED0774">
        <w:rPr>
          <w:rStyle w:val="affc"/>
          <w:i w:val="0"/>
        </w:rPr>
        <w:t xml:space="preserve"> </w:t>
      </w:r>
      <w:r w:rsidR="007E5611" w:rsidRPr="00ED0774">
        <w:rPr>
          <w:rStyle w:val="affb"/>
          <w:b w:val="0"/>
        </w:rPr>
        <w:t>а</w:t>
      </w:r>
      <w:r w:rsidR="00926681" w:rsidRPr="00ED0774">
        <w:rPr>
          <w:rStyle w:val="affb"/>
          <w:b w:val="0"/>
        </w:rPr>
        <w:t xml:space="preserve"> </w:t>
      </w:r>
      <w:r w:rsidR="007E5611" w:rsidRPr="00ED0774">
        <w:rPr>
          <w:rStyle w:val="affb"/>
          <w:b w:val="0"/>
        </w:rPr>
        <w:t>также</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обследовании</w:t>
      </w:r>
      <w:r w:rsidR="00926681" w:rsidRPr="00ED0774">
        <w:rPr>
          <w:rStyle w:val="affb"/>
          <w:b w:val="0"/>
        </w:rPr>
        <w:t xml:space="preserve"> </w:t>
      </w:r>
      <w:r w:rsidR="007E5611" w:rsidRPr="00ED0774">
        <w:rPr>
          <w:rStyle w:val="affb"/>
          <w:b w:val="0"/>
        </w:rPr>
        <w:t>по</w:t>
      </w:r>
      <w:r w:rsidR="00926681" w:rsidRPr="00ED0774">
        <w:rPr>
          <w:rStyle w:val="affb"/>
          <w:b w:val="0"/>
        </w:rPr>
        <w:t xml:space="preserve"> </w:t>
      </w:r>
      <w:r w:rsidR="007E5611" w:rsidRPr="00ED0774">
        <w:rPr>
          <w:rStyle w:val="affb"/>
          <w:b w:val="0"/>
        </w:rPr>
        <w:t>поводу</w:t>
      </w:r>
      <w:r w:rsidR="00926681" w:rsidRPr="00ED0774">
        <w:rPr>
          <w:rStyle w:val="affb"/>
          <w:b w:val="0"/>
        </w:rPr>
        <w:t xml:space="preserve"> </w:t>
      </w:r>
      <w:r w:rsidR="007E5611" w:rsidRPr="00ED0774">
        <w:rPr>
          <w:rStyle w:val="affb"/>
          <w:b w:val="0"/>
        </w:rPr>
        <w:t>диагностированного</w:t>
      </w:r>
      <w:r w:rsidR="00926681" w:rsidRPr="00ED0774">
        <w:rPr>
          <w:rStyle w:val="affb"/>
          <w:b w:val="0"/>
        </w:rPr>
        <w:t xml:space="preserve"> </w:t>
      </w:r>
      <w:r w:rsidR="007E5611" w:rsidRPr="00ED0774">
        <w:rPr>
          <w:rStyle w:val="affb"/>
          <w:b w:val="0"/>
        </w:rPr>
        <w:t>рецидива</w:t>
      </w:r>
      <w:r w:rsidR="00926681" w:rsidRPr="00ED0774">
        <w:rPr>
          <w:rStyle w:val="affb"/>
          <w:b w:val="0"/>
        </w:rPr>
        <w:t xml:space="preserve"> </w:t>
      </w:r>
      <w:r w:rsidR="007E5611" w:rsidRPr="00ED0774">
        <w:rPr>
          <w:rStyle w:val="affb"/>
          <w:b w:val="0"/>
        </w:rPr>
        <w:t>ОМЛ</w:t>
      </w:r>
      <w:r w:rsidR="00926681" w:rsidRPr="00ED0774">
        <w:rPr>
          <w:rStyle w:val="affc"/>
          <w:i w:val="0"/>
        </w:rPr>
        <w:t xml:space="preserve"> </w:t>
      </w:r>
      <w:r w:rsidR="000B66B4" w:rsidRPr="00ED0774">
        <w:t>выполн</w:t>
      </w:r>
      <w:r w:rsidR="0052185E" w:rsidRPr="00ED0774">
        <w:t>я</w:t>
      </w:r>
      <w:r w:rsidR="000B66B4" w:rsidRPr="00ED0774">
        <w:t>ть</w:t>
      </w:r>
      <w:r w:rsidR="00926681" w:rsidRPr="00ED0774">
        <w:t xml:space="preserve"> </w:t>
      </w:r>
      <w:bookmarkStart w:id="42" w:name="_Hlk17277951"/>
      <w:r w:rsidR="00504D03" w:rsidRPr="00ED0774">
        <w:t xml:space="preserve">иммунофенотипирование гемопоэтических клеток-предшественниц в костном мозге </w:t>
      </w:r>
      <w:r w:rsidR="00504D03" w:rsidRPr="00ED0774">
        <w:rPr>
          <w:lang w:val="ru-RU"/>
        </w:rPr>
        <w:t>(</w:t>
      </w:r>
      <w:r w:rsidR="00504D03" w:rsidRPr="00ED0774">
        <w:rPr>
          <w:iCs/>
        </w:rPr>
        <w:t>ИФТ</w:t>
      </w:r>
      <w:r w:rsidR="00504D03" w:rsidRPr="00ED0774">
        <w:t>-исследование</w:t>
      </w:r>
      <w:r w:rsidR="00504D03" w:rsidRPr="00ED0774">
        <w:rPr>
          <w:lang w:val="ru-RU"/>
        </w:rPr>
        <w:t>)</w:t>
      </w:r>
      <w:r w:rsidR="00926681" w:rsidRPr="00ED0774">
        <w:rPr>
          <w:lang w:val="ru-RU"/>
        </w:rPr>
        <w:t xml:space="preserve"> </w:t>
      </w:r>
      <w:r w:rsidR="00520200" w:rsidRPr="00ED0774">
        <w:t>в</w:t>
      </w:r>
      <w:r w:rsidR="00926681" w:rsidRPr="00ED0774">
        <w:t xml:space="preserve"> </w:t>
      </w:r>
      <w:r w:rsidR="00520200" w:rsidRPr="00ED0774">
        <w:t>костном</w:t>
      </w:r>
      <w:r w:rsidR="00926681" w:rsidRPr="00ED0774">
        <w:t xml:space="preserve"> </w:t>
      </w:r>
      <w:r w:rsidR="00520200" w:rsidRPr="00ED0774">
        <w:t>мозге</w:t>
      </w:r>
      <w:bookmarkEnd w:id="42"/>
      <w:r w:rsidR="00926681" w:rsidRPr="00ED0774">
        <w:t xml:space="preserve"> </w:t>
      </w:r>
      <w:r w:rsidR="0036139F" w:rsidRPr="00ED0774">
        <w:rPr>
          <w:rStyle w:val="affc"/>
          <w:i w:val="0"/>
        </w:rPr>
        <w:t>для</w:t>
      </w:r>
      <w:r w:rsidR="00926681" w:rsidRPr="00ED0774">
        <w:rPr>
          <w:rStyle w:val="affc"/>
          <w:i w:val="0"/>
        </w:rPr>
        <w:t xml:space="preserve"> </w:t>
      </w:r>
      <w:r w:rsidR="0036139F" w:rsidRPr="00ED0774">
        <w:rPr>
          <w:rStyle w:val="affc"/>
          <w:i w:val="0"/>
        </w:rPr>
        <w:t>определения</w:t>
      </w:r>
      <w:r w:rsidR="00926681" w:rsidRPr="00ED0774">
        <w:rPr>
          <w:rStyle w:val="affc"/>
          <w:i w:val="0"/>
        </w:rPr>
        <w:t xml:space="preserve"> </w:t>
      </w:r>
      <w:r w:rsidR="0036139F" w:rsidRPr="00ED0774">
        <w:rPr>
          <w:rStyle w:val="affc"/>
          <w:i w:val="0"/>
        </w:rPr>
        <w:t>принадлежности</w:t>
      </w:r>
      <w:r w:rsidR="00926681" w:rsidRPr="00ED0774">
        <w:rPr>
          <w:rStyle w:val="affc"/>
          <w:i w:val="0"/>
        </w:rPr>
        <w:t xml:space="preserve"> </w:t>
      </w:r>
      <w:r w:rsidR="0036139F" w:rsidRPr="00ED0774">
        <w:rPr>
          <w:rStyle w:val="affc"/>
          <w:i w:val="0"/>
        </w:rPr>
        <w:t>бластных</w:t>
      </w:r>
      <w:r w:rsidR="00926681" w:rsidRPr="00ED0774">
        <w:rPr>
          <w:rStyle w:val="affc"/>
          <w:i w:val="0"/>
        </w:rPr>
        <w:t xml:space="preserve"> </w:t>
      </w:r>
      <w:r w:rsidR="0036139F" w:rsidRPr="00ED0774">
        <w:rPr>
          <w:rStyle w:val="affc"/>
          <w:i w:val="0"/>
        </w:rPr>
        <w:t>клеток</w:t>
      </w:r>
      <w:r w:rsidR="00926681" w:rsidRPr="00ED0774">
        <w:rPr>
          <w:rStyle w:val="affc"/>
          <w:i w:val="0"/>
        </w:rPr>
        <w:t xml:space="preserve"> </w:t>
      </w:r>
      <w:r w:rsidR="0036139F" w:rsidRPr="00ED0774">
        <w:rPr>
          <w:rStyle w:val="affc"/>
          <w:i w:val="0"/>
        </w:rPr>
        <w:t>к</w:t>
      </w:r>
      <w:r w:rsidR="00926681" w:rsidRPr="00ED0774">
        <w:rPr>
          <w:rStyle w:val="affc"/>
          <w:i w:val="0"/>
        </w:rPr>
        <w:t xml:space="preserve"> </w:t>
      </w:r>
      <w:r w:rsidR="0036139F" w:rsidRPr="00ED0774">
        <w:rPr>
          <w:rStyle w:val="affc"/>
          <w:i w:val="0"/>
        </w:rPr>
        <w:t>той</w:t>
      </w:r>
      <w:r w:rsidR="00926681" w:rsidRPr="00ED0774">
        <w:rPr>
          <w:rStyle w:val="affc"/>
          <w:i w:val="0"/>
        </w:rPr>
        <w:t xml:space="preserve"> </w:t>
      </w:r>
      <w:r w:rsidR="0036139F" w:rsidRPr="00ED0774">
        <w:rPr>
          <w:rStyle w:val="affc"/>
          <w:i w:val="0"/>
        </w:rPr>
        <w:t>или</w:t>
      </w:r>
      <w:r w:rsidR="00926681" w:rsidRPr="00ED0774">
        <w:rPr>
          <w:rStyle w:val="affc"/>
          <w:i w:val="0"/>
        </w:rPr>
        <w:t xml:space="preserve"> </w:t>
      </w:r>
      <w:r w:rsidR="0036139F" w:rsidRPr="00ED0774">
        <w:rPr>
          <w:rStyle w:val="affc"/>
          <w:i w:val="0"/>
        </w:rPr>
        <w:t>иной</w:t>
      </w:r>
      <w:r w:rsidR="00926681" w:rsidRPr="00ED0774">
        <w:rPr>
          <w:rStyle w:val="affc"/>
          <w:i w:val="0"/>
        </w:rPr>
        <w:t xml:space="preserve"> </w:t>
      </w:r>
      <w:r w:rsidR="0036139F" w:rsidRPr="00ED0774">
        <w:rPr>
          <w:rStyle w:val="affc"/>
          <w:i w:val="0"/>
        </w:rPr>
        <w:t>линии</w:t>
      </w:r>
      <w:r w:rsidR="00926681" w:rsidRPr="00ED0774">
        <w:rPr>
          <w:rStyle w:val="affc"/>
          <w:i w:val="0"/>
        </w:rPr>
        <w:t xml:space="preserve"> </w:t>
      </w:r>
      <w:r w:rsidR="0036139F" w:rsidRPr="00ED0774">
        <w:rPr>
          <w:rStyle w:val="affc"/>
          <w:i w:val="0"/>
        </w:rPr>
        <w:t>клеточной</w:t>
      </w:r>
      <w:r w:rsidR="00926681" w:rsidRPr="00ED0774">
        <w:rPr>
          <w:rStyle w:val="affc"/>
          <w:i w:val="0"/>
        </w:rPr>
        <w:t xml:space="preserve"> </w:t>
      </w:r>
      <w:r w:rsidR="0036139F" w:rsidRPr="00ED0774">
        <w:rPr>
          <w:rStyle w:val="affc"/>
          <w:i w:val="0"/>
        </w:rPr>
        <w:t>дифференцировки</w:t>
      </w:r>
      <w:r w:rsidR="00926681" w:rsidRPr="00ED0774">
        <w:rPr>
          <w:rStyle w:val="affc"/>
          <w:i w:val="0"/>
        </w:rPr>
        <w:t xml:space="preserve"> </w:t>
      </w:r>
      <w:r w:rsidR="00BA129B"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id":"ITEM-6","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6","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2,4,7,8,32]","plainTextFormattedCitation":"[1,2,4,7,8,32]","previouslyFormattedCitation":"[1,2,4,7,8,32]"},"properties":{"noteIndex":0},"schema":"https://github.com/citation-style-language/schema/raw/master/csl-citation.json"}</w:instrText>
      </w:r>
      <w:r w:rsidR="00BA129B" w:rsidRPr="00ED0774">
        <w:rPr>
          <w:rStyle w:val="affc"/>
          <w:i w:val="0"/>
        </w:rPr>
        <w:fldChar w:fldCharType="separate"/>
      </w:r>
      <w:r w:rsidR="000E616A" w:rsidRPr="000E616A">
        <w:rPr>
          <w:rStyle w:val="affc"/>
          <w:i w:val="0"/>
          <w:noProof/>
        </w:rPr>
        <w:t>[1,2,4,7,8,32]</w:t>
      </w:r>
      <w:r w:rsidR="00BA129B" w:rsidRPr="00ED0774">
        <w:rPr>
          <w:rStyle w:val="affc"/>
          <w:i w:val="0"/>
        </w:rPr>
        <w:fldChar w:fldCharType="end"/>
      </w:r>
      <w:r w:rsidRPr="00ED0774">
        <w:t>.</w:t>
      </w:r>
      <w:r w:rsidR="00A11EED" w:rsidRPr="00ED0774">
        <w:rPr>
          <w:lang w:val="en-US"/>
        </w:rPr>
        <w:t xml:space="preserve"> </w:t>
      </w:r>
    </w:p>
    <w:p w14:paraId="5354CC09" w14:textId="0EE3D216"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217E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6139F" w:rsidRPr="00ED0774">
        <w:rPr>
          <w:rStyle w:val="affb"/>
        </w:rPr>
        <w:t>5</w:t>
      </w:r>
      <w:r w:rsidR="00B653DA" w:rsidRPr="00ED0774">
        <w:rPr>
          <w:rStyle w:val="affb"/>
        </w:rPr>
        <w:t>)</w:t>
      </w:r>
    </w:p>
    <w:p w14:paraId="772451E1" w14:textId="041F7E8C" w:rsidR="00A21F35" w:rsidRPr="00ED0774" w:rsidRDefault="00101ED7" w:rsidP="00705E68">
      <w:pPr>
        <w:ind w:firstLine="454"/>
        <w:divId w:val="344793945"/>
        <w:rPr>
          <w:i/>
          <w:iCs/>
        </w:rPr>
      </w:pPr>
      <w:r w:rsidRPr="00ED0774">
        <w:rPr>
          <w:rStyle w:val="affb"/>
        </w:rPr>
        <w:t>Комментарий:</w:t>
      </w:r>
      <w:r w:rsidR="00926681" w:rsidRPr="00ED0774">
        <w:t xml:space="preserve"> </w:t>
      </w:r>
      <w:r w:rsidR="00DD0F17" w:rsidRPr="00ED0774">
        <w:rPr>
          <w:i/>
          <w:iCs/>
        </w:rPr>
        <w:t>ИФТ-исследование</w:t>
      </w:r>
      <w:r w:rsidR="00926681" w:rsidRPr="00ED0774">
        <w:rPr>
          <w:i/>
          <w:iCs/>
        </w:rPr>
        <w:t xml:space="preserve"> </w:t>
      </w:r>
      <w:r w:rsidR="00A21F35" w:rsidRPr="00ED0774">
        <w:rPr>
          <w:i/>
          <w:iCs/>
        </w:rPr>
        <w:t>выполняется</w:t>
      </w:r>
      <w:r w:rsidR="00926681" w:rsidRPr="00ED0774">
        <w:rPr>
          <w:i/>
          <w:iCs/>
        </w:rPr>
        <w:t xml:space="preserve"> </w:t>
      </w:r>
      <w:r w:rsidR="00A21F35" w:rsidRPr="00ED0774">
        <w:rPr>
          <w:i/>
          <w:iCs/>
        </w:rPr>
        <w:t>всегда</w:t>
      </w:r>
      <w:r w:rsidR="00926681" w:rsidRPr="00ED0774">
        <w:rPr>
          <w:i/>
          <w:iCs/>
        </w:rPr>
        <w:t xml:space="preserve"> </w:t>
      </w:r>
      <w:r w:rsidR="00A21F35" w:rsidRPr="00ED0774">
        <w:rPr>
          <w:i/>
          <w:iCs/>
        </w:rPr>
        <w:t>на</w:t>
      </w:r>
      <w:r w:rsidR="00926681" w:rsidRPr="00ED0774">
        <w:rPr>
          <w:i/>
          <w:iCs/>
        </w:rPr>
        <w:t xml:space="preserve"> </w:t>
      </w:r>
      <w:r w:rsidR="00A21F35" w:rsidRPr="00ED0774">
        <w:rPr>
          <w:i/>
          <w:iCs/>
        </w:rPr>
        <w:t>клетках</w:t>
      </w:r>
      <w:r w:rsidR="00926681" w:rsidRPr="00ED0774">
        <w:rPr>
          <w:i/>
          <w:iCs/>
        </w:rPr>
        <w:t xml:space="preserve"> </w:t>
      </w:r>
      <w:r w:rsidR="00A21F35" w:rsidRPr="00ED0774">
        <w:rPr>
          <w:i/>
          <w:iCs/>
        </w:rPr>
        <w:t>костного</w:t>
      </w:r>
      <w:r w:rsidR="00926681" w:rsidRPr="00ED0774">
        <w:rPr>
          <w:i/>
          <w:iCs/>
        </w:rPr>
        <w:t xml:space="preserve"> </w:t>
      </w:r>
      <w:r w:rsidR="00A21F35" w:rsidRPr="00ED0774">
        <w:rPr>
          <w:i/>
          <w:iCs/>
        </w:rPr>
        <w:t>мозга,</w:t>
      </w:r>
      <w:r w:rsidR="00926681" w:rsidRPr="00ED0774">
        <w:rPr>
          <w:i/>
          <w:iCs/>
        </w:rPr>
        <w:t xml:space="preserve"> </w:t>
      </w:r>
      <w:r w:rsidR="00A21F35" w:rsidRPr="00ED0774">
        <w:rPr>
          <w:i/>
          <w:iCs/>
        </w:rPr>
        <w:t>даже</w:t>
      </w:r>
      <w:r w:rsidR="00926681" w:rsidRPr="00ED0774">
        <w:rPr>
          <w:i/>
          <w:iCs/>
        </w:rPr>
        <w:t xml:space="preserve"> </w:t>
      </w:r>
      <w:r w:rsidR="00A21F35" w:rsidRPr="00ED0774">
        <w:rPr>
          <w:i/>
          <w:iCs/>
        </w:rPr>
        <w:t>если</w:t>
      </w:r>
      <w:r w:rsidR="00926681" w:rsidRPr="00ED0774">
        <w:rPr>
          <w:i/>
          <w:iCs/>
        </w:rPr>
        <w:t xml:space="preserve"> </w:t>
      </w:r>
      <w:r w:rsidR="00A21F35" w:rsidRPr="00ED0774">
        <w:rPr>
          <w:i/>
          <w:iCs/>
        </w:rPr>
        <w:t>определяется</w:t>
      </w:r>
      <w:r w:rsidR="00926681" w:rsidRPr="00ED0774">
        <w:rPr>
          <w:i/>
          <w:iCs/>
        </w:rPr>
        <w:t xml:space="preserve"> </w:t>
      </w:r>
      <w:r w:rsidR="00A21F35" w:rsidRPr="00ED0774">
        <w:rPr>
          <w:i/>
          <w:iCs/>
        </w:rPr>
        <w:t>высокое</w:t>
      </w:r>
      <w:r w:rsidR="00926681" w:rsidRPr="00ED0774">
        <w:rPr>
          <w:i/>
          <w:iCs/>
        </w:rPr>
        <w:t xml:space="preserve"> </w:t>
      </w:r>
      <w:r w:rsidR="00A21F35" w:rsidRPr="00ED0774">
        <w:rPr>
          <w:i/>
          <w:iCs/>
        </w:rPr>
        <w:t>содержание</w:t>
      </w:r>
      <w:r w:rsidR="00926681" w:rsidRPr="00ED0774">
        <w:rPr>
          <w:i/>
          <w:iCs/>
        </w:rPr>
        <w:t xml:space="preserve"> </w:t>
      </w:r>
      <w:r w:rsidR="00A21F35" w:rsidRPr="00ED0774">
        <w:rPr>
          <w:i/>
          <w:iCs/>
        </w:rPr>
        <w:t>бластных</w:t>
      </w:r>
      <w:r w:rsidR="00926681" w:rsidRPr="00ED0774">
        <w:rPr>
          <w:i/>
          <w:iCs/>
        </w:rPr>
        <w:t xml:space="preserve"> </w:t>
      </w:r>
      <w:r w:rsidR="00A21F35" w:rsidRPr="00ED0774">
        <w:rPr>
          <w:i/>
          <w:iCs/>
        </w:rPr>
        <w:t>клеток</w:t>
      </w:r>
      <w:r w:rsidR="00926681" w:rsidRPr="00ED0774">
        <w:rPr>
          <w:i/>
          <w:iCs/>
        </w:rPr>
        <w:t xml:space="preserve"> </w:t>
      </w:r>
      <w:r w:rsidR="00A21F35" w:rsidRPr="00ED0774">
        <w:rPr>
          <w:i/>
          <w:iCs/>
        </w:rPr>
        <w:t>в</w:t>
      </w:r>
      <w:r w:rsidR="00926681" w:rsidRPr="00ED0774">
        <w:rPr>
          <w:i/>
          <w:iCs/>
        </w:rPr>
        <w:t xml:space="preserve"> </w:t>
      </w:r>
      <w:r w:rsidR="00A21F35" w:rsidRPr="00ED0774">
        <w:rPr>
          <w:i/>
          <w:iCs/>
        </w:rPr>
        <w:t>периферической</w:t>
      </w:r>
      <w:r w:rsidR="00926681" w:rsidRPr="00ED0774">
        <w:rPr>
          <w:i/>
          <w:iCs/>
        </w:rPr>
        <w:t xml:space="preserve"> </w:t>
      </w:r>
      <w:r w:rsidR="00A21F35" w:rsidRPr="00ED0774">
        <w:rPr>
          <w:i/>
          <w:iCs/>
        </w:rPr>
        <w:t>крови.</w:t>
      </w:r>
      <w:r w:rsidR="00926681" w:rsidRPr="00ED0774">
        <w:rPr>
          <w:i/>
          <w:iCs/>
        </w:rPr>
        <w:t xml:space="preserve"> </w:t>
      </w:r>
      <w:r w:rsidR="00A21F35" w:rsidRPr="00ED0774">
        <w:rPr>
          <w:i/>
          <w:iCs/>
        </w:rPr>
        <w:t>Определение</w:t>
      </w:r>
      <w:r w:rsidR="00926681" w:rsidRPr="00ED0774">
        <w:rPr>
          <w:i/>
          <w:iCs/>
        </w:rPr>
        <w:t xml:space="preserve"> </w:t>
      </w:r>
      <w:r w:rsidR="00A21F35" w:rsidRPr="00ED0774">
        <w:rPr>
          <w:i/>
          <w:iCs/>
        </w:rPr>
        <w:t>процента</w:t>
      </w:r>
      <w:r w:rsidR="00926681" w:rsidRPr="00ED0774">
        <w:rPr>
          <w:i/>
          <w:iCs/>
        </w:rPr>
        <w:t xml:space="preserve"> </w:t>
      </w:r>
      <w:r w:rsidR="00A21F35" w:rsidRPr="00ED0774">
        <w:rPr>
          <w:i/>
          <w:iCs/>
        </w:rPr>
        <w:t>бластных</w:t>
      </w:r>
      <w:r w:rsidR="00926681" w:rsidRPr="00ED0774">
        <w:rPr>
          <w:i/>
          <w:iCs/>
        </w:rPr>
        <w:t xml:space="preserve"> </w:t>
      </w:r>
      <w:r w:rsidR="00A21F35" w:rsidRPr="00ED0774">
        <w:rPr>
          <w:i/>
          <w:iCs/>
        </w:rPr>
        <w:t>клеток</w:t>
      </w:r>
      <w:r w:rsidR="00926681" w:rsidRPr="00ED0774">
        <w:rPr>
          <w:i/>
          <w:iCs/>
        </w:rPr>
        <w:t xml:space="preserve"> </w:t>
      </w:r>
      <w:r w:rsidR="00A21F35" w:rsidRPr="00ED0774">
        <w:rPr>
          <w:i/>
          <w:iCs/>
        </w:rPr>
        <w:t>методом</w:t>
      </w:r>
      <w:r w:rsidR="00926681" w:rsidRPr="00ED0774">
        <w:rPr>
          <w:i/>
          <w:iCs/>
        </w:rPr>
        <w:t xml:space="preserve"> </w:t>
      </w:r>
      <w:r w:rsidR="00A21F35" w:rsidRPr="00ED0774">
        <w:rPr>
          <w:i/>
          <w:iCs/>
        </w:rPr>
        <w:t>проточной</w:t>
      </w:r>
      <w:r w:rsidR="00926681" w:rsidRPr="00ED0774">
        <w:rPr>
          <w:i/>
          <w:iCs/>
        </w:rPr>
        <w:t xml:space="preserve"> </w:t>
      </w:r>
      <w:r w:rsidR="00A21F35" w:rsidRPr="00ED0774">
        <w:rPr>
          <w:i/>
          <w:iCs/>
        </w:rPr>
        <w:t>цитофл</w:t>
      </w:r>
      <w:r w:rsidR="00A23A18" w:rsidRPr="00ED0774">
        <w:rPr>
          <w:i/>
          <w:iCs/>
        </w:rPr>
        <w:t>у</w:t>
      </w:r>
      <w:r w:rsidR="00A21F35" w:rsidRPr="00ED0774">
        <w:rPr>
          <w:i/>
          <w:iCs/>
        </w:rPr>
        <w:t>ориметрии</w:t>
      </w:r>
      <w:r w:rsidR="00926681" w:rsidRPr="00ED0774">
        <w:rPr>
          <w:i/>
          <w:iCs/>
        </w:rPr>
        <w:t xml:space="preserve"> </w:t>
      </w:r>
      <w:r w:rsidR="00A21F35" w:rsidRPr="00ED0774">
        <w:rPr>
          <w:i/>
          <w:iCs/>
        </w:rPr>
        <w:t>при</w:t>
      </w:r>
      <w:r w:rsidR="00926681" w:rsidRPr="00ED0774">
        <w:rPr>
          <w:i/>
          <w:iCs/>
        </w:rPr>
        <w:t xml:space="preserve"> </w:t>
      </w:r>
      <w:r w:rsidR="00A21F35" w:rsidRPr="00ED0774">
        <w:rPr>
          <w:i/>
          <w:iCs/>
        </w:rPr>
        <w:t>первичной</w:t>
      </w:r>
      <w:r w:rsidR="00926681" w:rsidRPr="00ED0774">
        <w:rPr>
          <w:i/>
          <w:iCs/>
        </w:rPr>
        <w:t xml:space="preserve"> </w:t>
      </w:r>
      <w:r w:rsidR="00A21F35" w:rsidRPr="00ED0774">
        <w:rPr>
          <w:i/>
          <w:iCs/>
        </w:rPr>
        <w:t>диагностике</w:t>
      </w:r>
      <w:r w:rsidR="00926681" w:rsidRPr="00ED0774">
        <w:rPr>
          <w:i/>
          <w:iCs/>
        </w:rPr>
        <w:t xml:space="preserve"> </w:t>
      </w:r>
      <w:r w:rsidR="00A21F35" w:rsidRPr="00ED0774">
        <w:rPr>
          <w:i/>
          <w:iCs/>
        </w:rPr>
        <w:t>не</w:t>
      </w:r>
      <w:r w:rsidR="00926681" w:rsidRPr="00ED0774">
        <w:rPr>
          <w:i/>
          <w:iCs/>
        </w:rPr>
        <w:t xml:space="preserve"> </w:t>
      </w:r>
      <w:r w:rsidR="00A21F35" w:rsidRPr="00ED0774">
        <w:rPr>
          <w:i/>
          <w:iCs/>
        </w:rPr>
        <w:t>является</w:t>
      </w:r>
      <w:r w:rsidR="00926681" w:rsidRPr="00ED0774">
        <w:rPr>
          <w:i/>
          <w:iCs/>
        </w:rPr>
        <w:t xml:space="preserve"> </w:t>
      </w:r>
      <w:r w:rsidR="00A21F35" w:rsidRPr="00ED0774">
        <w:rPr>
          <w:i/>
          <w:iCs/>
        </w:rPr>
        <w:t>заменой</w:t>
      </w:r>
      <w:r w:rsidR="00926681" w:rsidRPr="00ED0774">
        <w:rPr>
          <w:i/>
          <w:iCs/>
        </w:rPr>
        <w:t xml:space="preserve"> </w:t>
      </w:r>
      <w:r w:rsidR="00A21F35" w:rsidRPr="00ED0774">
        <w:rPr>
          <w:i/>
          <w:iCs/>
        </w:rPr>
        <w:t>морфологического</w:t>
      </w:r>
      <w:r w:rsidR="00926681" w:rsidRPr="00ED0774">
        <w:rPr>
          <w:i/>
          <w:iCs/>
        </w:rPr>
        <w:t xml:space="preserve"> </w:t>
      </w:r>
      <w:r w:rsidR="00A21F35" w:rsidRPr="00ED0774">
        <w:rPr>
          <w:i/>
          <w:iCs/>
        </w:rPr>
        <w:t>подсчета,</w:t>
      </w:r>
      <w:r w:rsidR="00926681" w:rsidRPr="00ED0774">
        <w:rPr>
          <w:i/>
          <w:iCs/>
        </w:rPr>
        <w:t xml:space="preserve"> </w:t>
      </w:r>
      <w:r w:rsidR="00A21F35" w:rsidRPr="00ED0774">
        <w:rPr>
          <w:i/>
          <w:iCs/>
        </w:rPr>
        <w:t>так</w:t>
      </w:r>
      <w:r w:rsidR="00926681" w:rsidRPr="00ED0774">
        <w:rPr>
          <w:i/>
          <w:iCs/>
        </w:rPr>
        <w:t xml:space="preserve"> </w:t>
      </w:r>
      <w:r w:rsidR="00A21F35" w:rsidRPr="00ED0774">
        <w:rPr>
          <w:i/>
          <w:iCs/>
        </w:rPr>
        <w:t>как</w:t>
      </w:r>
      <w:r w:rsidR="00926681" w:rsidRPr="00ED0774">
        <w:rPr>
          <w:i/>
          <w:iCs/>
        </w:rPr>
        <w:t xml:space="preserve"> </w:t>
      </w:r>
      <w:r w:rsidR="00A21F35" w:rsidRPr="00ED0774">
        <w:rPr>
          <w:i/>
          <w:iCs/>
        </w:rPr>
        <w:t>результаты</w:t>
      </w:r>
      <w:r w:rsidR="00926681" w:rsidRPr="00ED0774">
        <w:rPr>
          <w:i/>
          <w:iCs/>
        </w:rPr>
        <w:t xml:space="preserve"> </w:t>
      </w:r>
      <w:r w:rsidR="00A21F35" w:rsidRPr="00ED0774">
        <w:rPr>
          <w:i/>
          <w:iCs/>
        </w:rPr>
        <w:t>этих</w:t>
      </w:r>
      <w:r w:rsidR="00926681" w:rsidRPr="00ED0774">
        <w:rPr>
          <w:i/>
          <w:iCs/>
        </w:rPr>
        <w:t xml:space="preserve"> </w:t>
      </w:r>
      <w:r w:rsidR="00A21F35" w:rsidRPr="00ED0774">
        <w:rPr>
          <w:i/>
          <w:iCs/>
        </w:rPr>
        <w:t>двух</w:t>
      </w:r>
      <w:r w:rsidR="00926681" w:rsidRPr="00ED0774">
        <w:rPr>
          <w:i/>
          <w:iCs/>
        </w:rPr>
        <w:t xml:space="preserve"> </w:t>
      </w:r>
      <w:r w:rsidR="00A21F35" w:rsidRPr="00ED0774">
        <w:rPr>
          <w:i/>
          <w:iCs/>
        </w:rPr>
        <w:t>исследований</w:t>
      </w:r>
      <w:r w:rsidR="00926681" w:rsidRPr="00ED0774">
        <w:rPr>
          <w:i/>
          <w:iCs/>
        </w:rPr>
        <w:t xml:space="preserve"> </w:t>
      </w:r>
      <w:r w:rsidR="00A21F35" w:rsidRPr="00ED0774">
        <w:rPr>
          <w:i/>
          <w:iCs/>
        </w:rPr>
        <w:t>могут</w:t>
      </w:r>
      <w:r w:rsidR="00926681" w:rsidRPr="00ED0774">
        <w:rPr>
          <w:i/>
          <w:iCs/>
        </w:rPr>
        <w:t xml:space="preserve"> </w:t>
      </w:r>
      <w:r w:rsidR="00A21F35" w:rsidRPr="00ED0774">
        <w:rPr>
          <w:i/>
          <w:iCs/>
        </w:rPr>
        <w:t>не</w:t>
      </w:r>
      <w:r w:rsidR="00926681" w:rsidRPr="00ED0774">
        <w:rPr>
          <w:i/>
          <w:iCs/>
        </w:rPr>
        <w:t xml:space="preserve"> </w:t>
      </w:r>
      <w:r w:rsidR="00A21F35" w:rsidRPr="00ED0774">
        <w:rPr>
          <w:i/>
          <w:iCs/>
        </w:rPr>
        <w:t>совпадать</w:t>
      </w:r>
      <w:r w:rsidR="00926681" w:rsidRPr="00ED0774">
        <w:rPr>
          <w:i/>
          <w:iCs/>
        </w:rPr>
        <w:t xml:space="preserve"> </w:t>
      </w:r>
      <w:r w:rsidR="00BF7A2C" w:rsidRPr="00ED0774">
        <w:rPr>
          <w:i/>
          <w:iCs/>
        </w:rPr>
        <w:fldChar w:fldCharType="begin" w:fldLock="1"/>
      </w:r>
      <w:r w:rsidR="000E616A">
        <w:rPr>
          <w:i/>
          <w:iCs/>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2]","plainTextFormattedCitation":"[32]","previouslyFormattedCitation":"[32]"},"properties":{"noteIndex":0},"schema":"https://github.com/citation-style-language/schema/raw/master/csl-citation.json"}</w:instrText>
      </w:r>
      <w:r w:rsidR="00BF7A2C" w:rsidRPr="00ED0774">
        <w:rPr>
          <w:i/>
          <w:iCs/>
        </w:rPr>
        <w:fldChar w:fldCharType="separate"/>
      </w:r>
      <w:r w:rsidR="000E616A" w:rsidRPr="000E616A">
        <w:rPr>
          <w:iCs/>
          <w:noProof/>
        </w:rPr>
        <w:t>[32]</w:t>
      </w:r>
      <w:r w:rsidR="00BF7A2C" w:rsidRPr="00ED0774">
        <w:rPr>
          <w:i/>
          <w:iCs/>
        </w:rPr>
        <w:fldChar w:fldCharType="end"/>
      </w:r>
      <w:r w:rsidR="00A21F35" w:rsidRPr="00ED0774">
        <w:rPr>
          <w:i/>
          <w:iCs/>
        </w:rPr>
        <w:t>.</w:t>
      </w:r>
    </w:p>
    <w:p w14:paraId="4766120F" w14:textId="77777777" w:rsidR="00A21F35" w:rsidRPr="00ED0774" w:rsidRDefault="00A21F35" w:rsidP="00705E68">
      <w:pPr>
        <w:ind w:firstLine="454"/>
        <w:divId w:val="344793945"/>
        <w:rPr>
          <w:i/>
          <w:iCs/>
        </w:rPr>
      </w:pPr>
      <w:r w:rsidRPr="00ED0774">
        <w:rPr>
          <w:i/>
          <w:iCs/>
        </w:rPr>
        <w:t>Для</w:t>
      </w:r>
      <w:r w:rsidR="00926681" w:rsidRPr="00ED0774">
        <w:rPr>
          <w:i/>
          <w:iCs/>
        </w:rPr>
        <w:t xml:space="preserve"> </w:t>
      </w:r>
      <w:r w:rsidRPr="00ED0774">
        <w:rPr>
          <w:i/>
          <w:iCs/>
        </w:rPr>
        <w:t>подтверждения</w:t>
      </w:r>
      <w:r w:rsidR="00926681" w:rsidRPr="00ED0774">
        <w:rPr>
          <w:i/>
          <w:iCs/>
        </w:rPr>
        <w:t xml:space="preserve"> </w:t>
      </w:r>
      <w:r w:rsidRPr="00ED0774">
        <w:rPr>
          <w:i/>
          <w:iCs/>
        </w:rPr>
        <w:t>миелоидной</w:t>
      </w:r>
      <w:r w:rsidR="00926681" w:rsidRPr="00ED0774">
        <w:rPr>
          <w:i/>
          <w:iCs/>
        </w:rPr>
        <w:t xml:space="preserve"> </w:t>
      </w:r>
      <w:r w:rsidRPr="00ED0774">
        <w:rPr>
          <w:i/>
          <w:iCs/>
        </w:rPr>
        <w:t>направленности</w:t>
      </w:r>
      <w:r w:rsidR="00926681" w:rsidRPr="00ED0774">
        <w:rPr>
          <w:i/>
          <w:iCs/>
        </w:rPr>
        <w:t xml:space="preserve"> </w:t>
      </w:r>
      <w:r w:rsidRPr="00ED0774">
        <w:rPr>
          <w:i/>
          <w:iCs/>
        </w:rPr>
        <w:t>опухолевых</w:t>
      </w:r>
      <w:r w:rsidR="00926681" w:rsidRPr="00ED0774">
        <w:rPr>
          <w:i/>
          <w:iCs/>
        </w:rPr>
        <w:t xml:space="preserve"> </w:t>
      </w:r>
      <w:r w:rsidRPr="00ED0774">
        <w:rPr>
          <w:i/>
          <w:iCs/>
        </w:rPr>
        <w:t>клеток</w:t>
      </w:r>
      <w:r w:rsidR="00926681" w:rsidRPr="00ED0774">
        <w:rPr>
          <w:i/>
          <w:iCs/>
        </w:rPr>
        <w:t xml:space="preserve"> </w:t>
      </w:r>
      <w:r w:rsidRPr="00ED0774">
        <w:rPr>
          <w:i/>
          <w:iCs/>
        </w:rPr>
        <w:t>необходимо</w:t>
      </w:r>
      <w:r w:rsidR="00926681" w:rsidRPr="00ED0774">
        <w:rPr>
          <w:i/>
          <w:iCs/>
        </w:rPr>
        <w:t xml:space="preserve"> </w:t>
      </w:r>
      <w:r w:rsidRPr="00ED0774">
        <w:rPr>
          <w:i/>
          <w:iCs/>
        </w:rPr>
        <w:t>оценить</w:t>
      </w:r>
      <w:r w:rsidR="00926681" w:rsidRPr="00ED0774">
        <w:rPr>
          <w:i/>
          <w:iCs/>
        </w:rPr>
        <w:t xml:space="preserve"> </w:t>
      </w:r>
      <w:r w:rsidRPr="00ED0774">
        <w:rPr>
          <w:i/>
          <w:iCs/>
        </w:rPr>
        <w:t>экспрессию</w:t>
      </w:r>
      <w:r w:rsidR="00926681" w:rsidRPr="00ED0774">
        <w:rPr>
          <w:i/>
          <w:iCs/>
        </w:rPr>
        <w:t xml:space="preserve"> </w:t>
      </w:r>
      <w:r w:rsidRPr="00ED0774">
        <w:rPr>
          <w:i/>
          <w:iCs/>
        </w:rPr>
        <w:t>миелоидных</w:t>
      </w:r>
      <w:r w:rsidR="00926681" w:rsidRPr="00ED0774">
        <w:rPr>
          <w:i/>
          <w:iCs/>
        </w:rPr>
        <w:t xml:space="preserve"> </w:t>
      </w:r>
      <w:r w:rsidRPr="00ED0774">
        <w:rPr>
          <w:i/>
          <w:iCs/>
        </w:rPr>
        <w:t>антигенов.</w:t>
      </w:r>
      <w:r w:rsidR="00926681" w:rsidRPr="00ED0774">
        <w:rPr>
          <w:i/>
          <w:iCs/>
        </w:rPr>
        <w:t xml:space="preserve"> </w:t>
      </w:r>
      <w:r w:rsidRPr="00ED0774">
        <w:rPr>
          <w:i/>
          <w:iCs/>
        </w:rPr>
        <w:t>MPO</w:t>
      </w:r>
      <w:r w:rsidR="00926681" w:rsidRPr="00ED0774">
        <w:rPr>
          <w:i/>
          <w:iCs/>
        </w:rPr>
        <w:t xml:space="preserve"> </w:t>
      </w:r>
      <w:r w:rsidR="00BF7A2C" w:rsidRPr="00ED0774">
        <w:rPr>
          <w:i/>
          <w:iCs/>
        </w:rPr>
        <w:t>–</w:t>
      </w:r>
      <w:r w:rsidR="00926681" w:rsidRPr="00ED0774">
        <w:rPr>
          <w:i/>
          <w:iCs/>
        </w:rPr>
        <w:t xml:space="preserve"> </w:t>
      </w:r>
      <w:r w:rsidRPr="00ED0774">
        <w:rPr>
          <w:i/>
          <w:iCs/>
        </w:rPr>
        <w:t>линейно-специфический</w:t>
      </w:r>
      <w:r w:rsidR="00926681" w:rsidRPr="00ED0774">
        <w:rPr>
          <w:i/>
          <w:iCs/>
        </w:rPr>
        <w:t xml:space="preserve"> </w:t>
      </w:r>
      <w:r w:rsidRPr="00ED0774">
        <w:rPr>
          <w:i/>
          <w:iCs/>
        </w:rPr>
        <w:t>маркер</w:t>
      </w:r>
      <w:r w:rsidR="00926681" w:rsidRPr="00ED0774">
        <w:rPr>
          <w:i/>
          <w:iCs/>
        </w:rPr>
        <w:t xml:space="preserve"> </w:t>
      </w:r>
      <w:r w:rsidRPr="00ED0774">
        <w:rPr>
          <w:i/>
          <w:iCs/>
        </w:rPr>
        <w:t>миелоидной</w:t>
      </w:r>
      <w:r w:rsidR="00926681" w:rsidRPr="00ED0774">
        <w:rPr>
          <w:i/>
          <w:iCs/>
        </w:rPr>
        <w:t xml:space="preserve"> </w:t>
      </w:r>
      <w:r w:rsidRPr="00ED0774">
        <w:rPr>
          <w:i/>
          <w:iCs/>
        </w:rPr>
        <w:t>линии,</w:t>
      </w:r>
      <w:r w:rsidR="00926681" w:rsidRPr="00ED0774">
        <w:rPr>
          <w:i/>
          <w:iCs/>
        </w:rPr>
        <w:t xml:space="preserve"> </w:t>
      </w:r>
      <w:r w:rsidRPr="00ED0774">
        <w:rPr>
          <w:i/>
          <w:iCs/>
        </w:rPr>
        <w:t>лизосомальный</w:t>
      </w:r>
      <w:r w:rsidR="00926681" w:rsidRPr="00ED0774">
        <w:rPr>
          <w:i/>
          <w:iCs/>
        </w:rPr>
        <w:t xml:space="preserve"> </w:t>
      </w:r>
      <w:r w:rsidRPr="00ED0774">
        <w:rPr>
          <w:i/>
          <w:iCs/>
        </w:rPr>
        <w:t>фермент</w:t>
      </w:r>
      <w:r w:rsidR="00926681" w:rsidRPr="00ED0774">
        <w:rPr>
          <w:i/>
          <w:iCs/>
        </w:rPr>
        <w:t xml:space="preserve"> </w:t>
      </w:r>
      <w:r w:rsidRPr="00ED0774">
        <w:rPr>
          <w:i/>
          <w:iCs/>
        </w:rPr>
        <w:t>гранулоцитов.</w:t>
      </w:r>
      <w:r w:rsidR="00926681" w:rsidRPr="00ED0774">
        <w:rPr>
          <w:i/>
          <w:iCs/>
        </w:rPr>
        <w:t xml:space="preserve"> </w:t>
      </w:r>
      <w:r w:rsidRPr="00ED0774">
        <w:rPr>
          <w:i/>
          <w:iCs/>
        </w:rPr>
        <w:t>К</w:t>
      </w:r>
      <w:r w:rsidR="00926681" w:rsidRPr="00ED0774">
        <w:rPr>
          <w:i/>
          <w:iCs/>
        </w:rPr>
        <w:t xml:space="preserve"> </w:t>
      </w:r>
      <w:r w:rsidRPr="00ED0774">
        <w:rPr>
          <w:i/>
          <w:iCs/>
        </w:rPr>
        <w:t>менее</w:t>
      </w:r>
      <w:r w:rsidR="00926681" w:rsidRPr="00ED0774">
        <w:rPr>
          <w:i/>
          <w:iCs/>
        </w:rPr>
        <w:t xml:space="preserve"> </w:t>
      </w:r>
      <w:r w:rsidRPr="00ED0774">
        <w:rPr>
          <w:i/>
          <w:iCs/>
        </w:rPr>
        <w:t>специфичным</w:t>
      </w:r>
      <w:r w:rsidR="00926681" w:rsidRPr="00ED0774">
        <w:rPr>
          <w:i/>
          <w:iCs/>
        </w:rPr>
        <w:t xml:space="preserve"> </w:t>
      </w:r>
      <w:r w:rsidRPr="00ED0774">
        <w:rPr>
          <w:i/>
          <w:iCs/>
        </w:rPr>
        <w:lastRenderedPageBreak/>
        <w:t>миелоидассоциированным</w:t>
      </w:r>
      <w:r w:rsidR="00926681" w:rsidRPr="00ED0774">
        <w:rPr>
          <w:i/>
          <w:iCs/>
        </w:rPr>
        <w:t xml:space="preserve"> </w:t>
      </w:r>
      <w:r w:rsidRPr="00ED0774">
        <w:rPr>
          <w:i/>
          <w:iCs/>
        </w:rPr>
        <w:t>антигенам</w:t>
      </w:r>
      <w:r w:rsidR="00926681" w:rsidRPr="00ED0774">
        <w:rPr>
          <w:i/>
          <w:iCs/>
        </w:rPr>
        <w:t xml:space="preserve"> </w:t>
      </w:r>
      <w:r w:rsidRPr="00ED0774">
        <w:rPr>
          <w:i/>
          <w:iCs/>
        </w:rPr>
        <w:t>относятся</w:t>
      </w:r>
      <w:r w:rsidR="00926681" w:rsidRPr="00ED0774">
        <w:rPr>
          <w:i/>
          <w:iCs/>
        </w:rPr>
        <w:t xml:space="preserve"> </w:t>
      </w:r>
      <w:r w:rsidRPr="00ED0774">
        <w:rPr>
          <w:i/>
          <w:iCs/>
        </w:rPr>
        <w:t>CD11b,</w:t>
      </w:r>
      <w:r w:rsidR="00926681" w:rsidRPr="00ED0774">
        <w:rPr>
          <w:i/>
          <w:iCs/>
        </w:rPr>
        <w:t xml:space="preserve"> </w:t>
      </w:r>
      <w:r w:rsidRPr="00ED0774">
        <w:rPr>
          <w:i/>
          <w:iCs/>
        </w:rPr>
        <w:t>CD11c,</w:t>
      </w:r>
      <w:r w:rsidR="00926681" w:rsidRPr="00ED0774">
        <w:rPr>
          <w:i/>
          <w:iCs/>
        </w:rPr>
        <w:t xml:space="preserve"> </w:t>
      </w:r>
      <w:r w:rsidRPr="00ED0774">
        <w:rPr>
          <w:i/>
          <w:iCs/>
        </w:rPr>
        <w:t>CD13,</w:t>
      </w:r>
      <w:r w:rsidR="00926681" w:rsidRPr="00ED0774">
        <w:rPr>
          <w:i/>
          <w:iCs/>
        </w:rPr>
        <w:t xml:space="preserve"> </w:t>
      </w:r>
      <w:r w:rsidRPr="00ED0774">
        <w:rPr>
          <w:i/>
          <w:iCs/>
        </w:rPr>
        <w:t>CD15,</w:t>
      </w:r>
      <w:r w:rsidR="00926681" w:rsidRPr="00ED0774">
        <w:rPr>
          <w:i/>
          <w:iCs/>
        </w:rPr>
        <w:t xml:space="preserve"> </w:t>
      </w:r>
      <w:r w:rsidRPr="00ED0774">
        <w:rPr>
          <w:i/>
          <w:iCs/>
        </w:rPr>
        <w:t>CD16,</w:t>
      </w:r>
      <w:r w:rsidR="00926681" w:rsidRPr="00ED0774">
        <w:rPr>
          <w:i/>
          <w:iCs/>
        </w:rPr>
        <w:t xml:space="preserve"> </w:t>
      </w:r>
      <w:r w:rsidRPr="00ED0774">
        <w:rPr>
          <w:i/>
          <w:iCs/>
        </w:rPr>
        <w:t>CD33,</w:t>
      </w:r>
      <w:r w:rsidR="00926681" w:rsidRPr="00ED0774">
        <w:rPr>
          <w:i/>
          <w:iCs/>
        </w:rPr>
        <w:t xml:space="preserve"> </w:t>
      </w:r>
      <w:r w:rsidRPr="00ED0774">
        <w:rPr>
          <w:i/>
          <w:iCs/>
        </w:rPr>
        <w:t>CD64,</w:t>
      </w:r>
      <w:r w:rsidR="00926681" w:rsidRPr="00ED0774">
        <w:rPr>
          <w:i/>
          <w:iCs/>
        </w:rPr>
        <w:t xml:space="preserve"> </w:t>
      </w:r>
      <w:r w:rsidRPr="00ED0774">
        <w:rPr>
          <w:i/>
          <w:iCs/>
        </w:rPr>
        <w:t>CD65,</w:t>
      </w:r>
      <w:r w:rsidR="00926681" w:rsidRPr="00ED0774">
        <w:rPr>
          <w:i/>
          <w:iCs/>
        </w:rPr>
        <w:t xml:space="preserve"> </w:t>
      </w:r>
      <w:r w:rsidRPr="00ED0774">
        <w:rPr>
          <w:i/>
          <w:iCs/>
        </w:rPr>
        <w:t>CD66b,</w:t>
      </w:r>
      <w:r w:rsidR="00926681" w:rsidRPr="00ED0774">
        <w:rPr>
          <w:i/>
          <w:iCs/>
        </w:rPr>
        <w:t xml:space="preserve"> </w:t>
      </w:r>
      <w:r w:rsidRPr="00ED0774">
        <w:rPr>
          <w:i/>
          <w:iCs/>
        </w:rPr>
        <w:t>лизоцим</w:t>
      </w:r>
      <w:r w:rsidR="00926681" w:rsidRPr="00ED0774">
        <w:rPr>
          <w:i/>
          <w:iCs/>
        </w:rPr>
        <w:t xml:space="preserve"> </w:t>
      </w:r>
      <w:r w:rsidRPr="00ED0774">
        <w:rPr>
          <w:i/>
          <w:iCs/>
        </w:rPr>
        <w:t>и</w:t>
      </w:r>
      <w:r w:rsidR="00926681" w:rsidRPr="00ED0774">
        <w:rPr>
          <w:i/>
          <w:iCs/>
        </w:rPr>
        <w:t xml:space="preserve"> </w:t>
      </w:r>
      <w:r w:rsidRPr="00ED0774">
        <w:rPr>
          <w:i/>
          <w:iCs/>
        </w:rPr>
        <w:t>др.</w:t>
      </w:r>
      <w:r w:rsidR="00926681" w:rsidRPr="00ED0774">
        <w:rPr>
          <w:i/>
          <w:iCs/>
        </w:rPr>
        <w:t xml:space="preserve"> </w:t>
      </w:r>
      <w:r w:rsidRPr="00ED0774">
        <w:rPr>
          <w:i/>
          <w:iCs/>
        </w:rPr>
        <w:t>Диагноз</w:t>
      </w:r>
      <w:r w:rsidR="00926681" w:rsidRPr="00ED0774">
        <w:rPr>
          <w:i/>
          <w:iCs/>
        </w:rPr>
        <w:t xml:space="preserve"> </w:t>
      </w:r>
      <w:r w:rsidRPr="00ED0774">
        <w:rPr>
          <w:i/>
          <w:iCs/>
        </w:rPr>
        <w:t>ОМЛ</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Pr="00ED0774">
        <w:rPr>
          <w:i/>
          <w:iCs/>
        </w:rPr>
        <w:t>установлен</w:t>
      </w:r>
      <w:r w:rsidR="00926681" w:rsidRPr="00ED0774">
        <w:rPr>
          <w:i/>
          <w:iCs/>
        </w:rPr>
        <w:t xml:space="preserve"> </w:t>
      </w:r>
      <w:r w:rsidRPr="00ED0774">
        <w:rPr>
          <w:i/>
          <w:iCs/>
        </w:rPr>
        <w:t>и</w:t>
      </w:r>
      <w:r w:rsidR="00926681" w:rsidRPr="00ED0774">
        <w:rPr>
          <w:i/>
          <w:iCs/>
        </w:rPr>
        <w:t xml:space="preserve"> </w:t>
      </w:r>
      <w:r w:rsidRPr="00ED0774">
        <w:rPr>
          <w:i/>
          <w:iCs/>
        </w:rPr>
        <w:t>в</w:t>
      </w:r>
      <w:r w:rsidR="00926681" w:rsidRPr="00ED0774">
        <w:rPr>
          <w:i/>
          <w:iCs/>
        </w:rPr>
        <w:t xml:space="preserve"> </w:t>
      </w:r>
      <w:r w:rsidRPr="00ED0774">
        <w:rPr>
          <w:i/>
          <w:iCs/>
        </w:rPr>
        <w:t>том</w:t>
      </w:r>
      <w:r w:rsidR="00926681" w:rsidRPr="00ED0774">
        <w:rPr>
          <w:i/>
          <w:iCs/>
        </w:rPr>
        <w:t xml:space="preserve"> </w:t>
      </w:r>
      <w:r w:rsidRPr="00ED0774">
        <w:rPr>
          <w:i/>
          <w:iCs/>
        </w:rPr>
        <w:t>случае,</w:t>
      </w:r>
      <w:r w:rsidR="00926681" w:rsidRPr="00ED0774">
        <w:rPr>
          <w:i/>
          <w:iCs/>
        </w:rPr>
        <w:t xml:space="preserve"> </w:t>
      </w:r>
      <w:r w:rsidRPr="00ED0774">
        <w:rPr>
          <w:i/>
          <w:iCs/>
        </w:rPr>
        <w:t>если</w:t>
      </w:r>
      <w:r w:rsidR="00926681" w:rsidRPr="00ED0774">
        <w:rPr>
          <w:i/>
          <w:iCs/>
        </w:rPr>
        <w:t xml:space="preserve"> </w:t>
      </w:r>
      <w:r w:rsidRPr="00ED0774">
        <w:rPr>
          <w:i/>
          <w:iCs/>
        </w:rPr>
        <w:t>MPO</w:t>
      </w:r>
      <w:r w:rsidR="00926681" w:rsidRPr="00ED0774">
        <w:rPr>
          <w:i/>
          <w:iCs/>
        </w:rPr>
        <w:t xml:space="preserve"> </w:t>
      </w:r>
      <w:r w:rsidRPr="00ED0774">
        <w:rPr>
          <w:i/>
          <w:iCs/>
        </w:rPr>
        <w:t>не</w:t>
      </w:r>
      <w:r w:rsidR="00926681" w:rsidRPr="00ED0774">
        <w:rPr>
          <w:i/>
          <w:iCs/>
        </w:rPr>
        <w:t xml:space="preserve"> </w:t>
      </w:r>
      <w:r w:rsidRPr="00ED0774">
        <w:rPr>
          <w:i/>
          <w:iCs/>
        </w:rPr>
        <w:t>выявляется,</w:t>
      </w:r>
      <w:r w:rsidR="00926681" w:rsidRPr="00ED0774">
        <w:rPr>
          <w:i/>
          <w:iCs/>
        </w:rPr>
        <w:t xml:space="preserve"> </w:t>
      </w:r>
      <w:r w:rsidRPr="00ED0774">
        <w:rPr>
          <w:i/>
          <w:iCs/>
        </w:rPr>
        <w:t>а</w:t>
      </w:r>
      <w:r w:rsidR="00926681" w:rsidRPr="00ED0774">
        <w:rPr>
          <w:i/>
          <w:iCs/>
        </w:rPr>
        <w:t xml:space="preserve"> </w:t>
      </w:r>
      <w:r w:rsidRPr="00ED0774">
        <w:rPr>
          <w:i/>
          <w:iCs/>
        </w:rPr>
        <w:t>опухолевые</w:t>
      </w:r>
      <w:r w:rsidR="00926681" w:rsidRPr="00ED0774">
        <w:rPr>
          <w:i/>
          <w:iCs/>
        </w:rPr>
        <w:t xml:space="preserve"> </w:t>
      </w:r>
      <w:r w:rsidRPr="00ED0774">
        <w:rPr>
          <w:i/>
          <w:iCs/>
        </w:rPr>
        <w:t>клетки</w:t>
      </w:r>
      <w:r w:rsidR="00926681" w:rsidRPr="00ED0774">
        <w:rPr>
          <w:i/>
          <w:iCs/>
        </w:rPr>
        <w:t xml:space="preserve"> </w:t>
      </w:r>
      <w:r w:rsidRPr="00ED0774">
        <w:rPr>
          <w:i/>
          <w:iCs/>
        </w:rPr>
        <w:t>экспрессируют</w:t>
      </w:r>
      <w:r w:rsidR="00926681" w:rsidRPr="00ED0774">
        <w:rPr>
          <w:i/>
          <w:iCs/>
        </w:rPr>
        <w:t xml:space="preserve"> </w:t>
      </w:r>
      <w:r w:rsidRPr="00ED0774">
        <w:rPr>
          <w:i/>
          <w:iCs/>
        </w:rPr>
        <w:t>другие,</w:t>
      </w:r>
      <w:r w:rsidR="00926681" w:rsidRPr="00ED0774">
        <w:rPr>
          <w:i/>
          <w:iCs/>
        </w:rPr>
        <w:t xml:space="preserve"> </w:t>
      </w:r>
      <w:r w:rsidRPr="00ED0774">
        <w:rPr>
          <w:i/>
          <w:iCs/>
        </w:rPr>
        <w:t>менее</w:t>
      </w:r>
      <w:r w:rsidR="00926681" w:rsidRPr="00ED0774">
        <w:rPr>
          <w:i/>
          <w:iCs/>
        </w:rPr>
        <w:t xml:space="preserve"> </w:t>
      </w:r>
      <w:r w:rsidRPr="00ED0774">
        <w:rPr>
          <w:i/>
          <w:iCs/>
        </w:rPr>
        <w:t>специфичные</w:t>
      </w:r>
      <w:r w:rsidR="00926681" w:rsidRPr="00ED0774">
        <w:rPr>
          <w:i/>
          <w:iCs/>
        </w:rPr>
        <w:t xml:space="preserve"> </w:t>
      </w:r>
      <w:r w:rsidRPr="00ED0774">
        <w:rPr>
          <w:i/>
          <w:iCs/>
        </w:rPr>
        <w:t>миелоидные</w:t>
      </w:r>
      <w:r w:rsidR="00926681" w:rsidRPr="00ED0774">
        <w:rPr>
          <w:i/>
          <w:iCs/>
        </w:rPr>
        <w:t xml:space="preserve"> </w:t>
      </w:r>
      <w:r w:rsidRPr="00ED0774">
        <w:rPr>
          <w:i/>
          <w:iCs/>
        </w:rPr>
        <w:t>маркеры,</w:t>
      </w:r>
      <w:r w:rsidR="00926681" w:rsidRPr="00ED0774">
        <w:rPr>
          <w:i/>
          <w:iCs/>
        </w:rPr>
        <w:t xml:space="preserve"> </w:t>
      </w:r>
      <w:r w:rsidRPr="00ED0774">
        <w:rPr>
          <w:i/>
          <w:iCs/>
        </w:rPr>
        <w:t>и</w:t>
      </w:r>
      <w:r w:rsidR="00926681" w:rsidRPr="00ED0774">
        <w:rPr>
          <w:i/>
          <w:iCs/>
        </w:rPr>
        <w:t xml:space="preserve"> </w:t>
      </w:r>
      <w:r w:rsidRPr="00ED0774">
        <w:rPr>
          <w:i/>
          <w:iCs/>
        </w:rPr>
        <w:t>исключен</w:t>
      </w:r>
      <w:r w:rsidR="00926681" w:rsidRPr="00ED0774">
        <w:rPr>
          <w:i/>
          <w:iCs/>
        </w:rPr>
        <w:t xml:space="preserve"> </w:t>
      </w:r>
      <w:r w:rsidRPr="00ED0774">
        <w:rPr>
          <w:i/>
          <w:iCs/>
        </w:rPr>
        <w:t>лимфобластный</w:t>
      </w:r>
      <w:r w:rsidR="00926681" w:rsidRPr="00ED0774">
        <w:rPr>
          <w:i/>
          <w:iCs/>
        </w:rPr>
        <w:t xml:space="preserve"> </w:t>
      </w:r>
      <w:r w:rsidRPr="00ED0774">
        <w:rPr>
          <w:i/>
          <w:iCs/>
        </w:rPr>
        <w:t>вариант</w:t>
      </w:r>
      <w:r w:rsidR="00926681" w:rsidRPr="00ED0774">
        <w:rPr>
          <w:i/>
          <w:iCs/>
        </w:rPr>
        <w:t xml:space="preserve"> </w:t>
      </w:r>
      <w:r w:rsidR="00AC0E8E" w:rsidRPr="00ED0774">
        <w:rPr>
          <w:i/>
          <w:iCs/>
        </w:rPr>
        <w:t>ОЛ</w:t>
      </w:r>
      <w:r w:rsidRPr="00ED0774">
        <w:rPr>
          <w:i/>
          <w:iCs/>
        </w:rPr>
        <w:t>.</w:t>
      </w:r>
    </w:p>
    <w:p w14:paraId="31CFA3E4" w14:textId="77777777" w:rsidR="00A21F35" w:rsidRPr="00ED0774" w:rsidRDefault="00A21F35" w:rsidP="00705E68">
      <w:pPr>
        <w:ind w:firstLine="454"/>
        <w:divId w:val="344793945"/>
        <w:rPr>
          <w:i/>
          <w:iCs/>
        </w:rPr>
      </w:pPr>
      <w:r w:rsidRPr="00ED0774">
        <w:rPr>
          <w:i/>
          <w:iCs/>
        </w:rPr>
        <w:t>Между</w:t>
      </w:r>
      <w:r w:rsidR="00926681" w:rsidRPr="00ED0774">
        <w:rPr>
          <w:i/>
          <w:iCs/>
        </w:rPr>
        <w:t xml:space="preserve"> </w:t>
      </w:r>
      <w:r w:rsidRPr="00ED0774">
        <w:rPr>
          <w:i/>
          <w:iCs/>
        </w:rPr>
        <w:t>морфоцитохимической</w:t>
      </w:r>
      <w:r w:rsidR="00926681" w:rsidRPr="00ED0774">
        <w:rPr>
          <w:i/>
          <w:iCs/>
        </w:rPr>
        <w:t xml:space="preserve"> </w:t>
      </w:r>
      <w:r w:rsidRPr="00ED0774">
        <w:rPr>
          <w:i/>
          <w:iCs/>
        </w:rPr>
        <w:t>классификацией</w:t>
      </w:r>
      <w:r w:rsidR="00926681" w:rsidRPr="00ED0774">
        <w:rPr>
          <w:i/>
          <w:iCs/>
        </w:rPr>
        <w:t xml:space="preserve"> </w:t>
      </w:r>
      <w:r w:rsidR="00BB21B8" w:rsidRPr="00ED0774">
        <w:t>французско-американско-британской (</w:t>
      </w:r>
      <w:r w:rsidR="00DD0F17" w:rsidRPr="00ED0774">
        <w:rPr>
          <w:i/>
          <w:iCs/>
          <w:lang w:val="en-US"/>
        </w:rPr>
        <w:t>FAB</w:t>
      </w:r>
      <w:r w:rsidR="00BB21B8" w:rsidRPr="00ED0774">
        <w:rPr>
          <w:i/>
          <w:iCs/>
        </w:rPr>
        <w:t>)</w:t>
      </w:r>
      <w:r w:rsidR="00926681" w:rsidRPr="00ED0774">
        <w:rPr>
          <w:i/>
          <w:iCs/>
        </w:rPr>
        <w:t xml:space="preserve"> </w:t>
      </w:r>
      <w:r w:rsidRPr="00ED0774">
        <w:rPr>
          <w:i/>
          <w:iCs/>
        </w:rPr>
        <w:t>и</w:t>
      </w:r>
      <w:r w:rsidR="00926681" w:rsidRPr="00ED0774">
        <w:rPr>
          <w:i/>
          <w:iCs/>
        </w:rPr>
        <w:t xml:space="preserve"> </w:t>
      </w:r>
      <w:r w:rsidR="00DD0F17" w:rsidRPr="00ED0774">
        <w:rPr>
          <w:i/>
          <w:iCs/>
        </w:rPr>
        <w:t>ИФТ-</w:t>
      </w:r>
      <w:r w:rsidRPr="00ED0774">
        <w:rPr>
          <w:i/>
          <w:iCs/>
        </w:rPr>
        <w:t>признаками</w:t>
      </w:r>
      <w:r w:rsidR="00926681" w:rsidRPr="00ED0774">
        <w:rPr>
          <w:i/>
          <w:iCs/>
        </w:rPr>
        <w:t xml:space="preserve"> </w:t>
      </w:r>
      <w:r w:rsidRPr="00ED0774">
        <w:rPr>
          <w:i/>
          <w:iCs/>
        </w:rPr>
        <w:t>нет</w:t>
      </w:r>
      <w:r w:rsidR="00926681" w:rsidRPr="00ED0774">
        <w:rPr>
          <w:i/>
          <w:iCs/>
        </w:rPr>
        <w:t xml:space="preserve"> </w:t>
      </w:r>
      <w:r w:rsidRPr="00ED0774">
        <w:rPr>
          <w:i/>
          <w:iCs/>
        </w:rPr>
        <w:t>четкой</w:t>
      </w:r>
      <w:r w:rsidR="00926681" w:rsidRPr="00ED0774">
        <w:rPr>
          <w:i/>
          <w:iCs/>
        </w:rPr>
        <w:t xml:space="preserve"> </w:t>
      </w:r>
      <w:r w:rsidRPr="00ED0774">
        <w:rPr>
          <w:i/>
          <w:iCs/>
        </w:rPr>
        <w:t>корреляции.</w:t>
      </w:r>
      <w:r w:rsidR="00926681" w:rsidRPr="00ED0774">
        <w:rPr>
          <w:i/>
          <w:iCs/>
        </w:rPr>
        <w:t xml:space="preserve"> </w:t>
      </w:r>
      <w:r w:rsidRPr="00ED0774">
        <w:rPr>
          <w:i/>
          <w:iCs/>
        </w:rPr>
        <w:t>Большинство</w:t>
      </w:r>
      <w:r w:rsidR="00926681" w:rsidRPr="00ED0774">
        <w:rPr>
          <w:i/>
          <w:iCs/>
        </w:rPr>
        <w:t xml:space="preserve"> </w:t>
      </w:r>
      <w:r w:rsidRPr="00ED0774">
        <w:rPr>
          <w:i/>
          <w:iCs/>
        </w:rPr>
        <w:t>миелоидных</w:t>
      </w:r>
      <w:r w:rsidR="00926681" w:rsidRPr="00ED0774">
        <w:rPr>
          <w:i/>
          <w:iCs/>
        </w:rPr>
        <w:t xml:space="preserve"> </w:t>
      </w:r>
      <w:r w:rsidRPr="00ED0774">
        <w:rPr>
          <w:i/>
          <w:iCs/>
        </w:rPr>
        <w:t>маркеров</w:t>
      </w:r>
      <w:r w:rsidR="00926681" w:rsidRPr="00ED0774">
        <w:rPr>
          <w:i/>
          <w:iCs/>
        </w:rPr>
        <w:t xml:space="preserve"> </w:t>
      </w:r>
      <w:r w:rsidRPr="00ED0774">
        <w:rPr>
          <w:i/>
          <w:iCs/>
        </w:rPr>
        <w:t>могут</w:t>
      </w:r>
      <w:r w:rsidR="00926681" w:rsidRPr="00ED0774">
        <w:rPr>
          <w:i/>
          <w:iCs/>
        </w:rPr>
        <w:t xml:space="preserve"> </w:t>
      </w:r>
      <w:r w:rsidRPr="00ED0774">
        <w:rPr>
          <w:i/>
          <w:iCs/>
        </w:rPr>
        <w:t>быть</w:t>
      </w:r>
      <w:r w:rsidR="00926681" w:rsidRPr="00ED0774">
        <w:rPr>
          <w:i/>
          <w:iCs/>
        </w:rPr>
        <w:t xml:space="preserve"> </w:t>
      </w:r>
      <w:r w:rsidRPr="00ED0774">
        <w:rPr>
          <w:i/>
          <w:iCs/>
        </w:rPr>
        <w:t>как</w:t>
      </w:r>
      <w:r w:rsidR="00926681" w:rsidRPr="00ED0774">
        <w:rPr>
          <w:i/>
          <w:iCs/>
        </w:rPr>
        <w:t xml:space="preserve"> </w:t>
      </w:r>
      <w:r w:rsidRPr="00ED0774">
        <w:rPr>
          <w:i/>
          <w:iCs/>
        </w:rPr>
        <w:t>по</w:t>
      </w:r>
      <w:r w:rsidR="00DD0F17" w:rsidRPr="00ED0774">
        <w:rPr>
          <w:i/>
          <w:iCs/>
        </w:rPr>
        <w:t>ложительны</w:t>
      </w:r>
      <w:r w:rsidRPr="00ED0774">
        <w:rPr>
          <w:i/>
          <w:iCs/>
        </w:rPr>
        <w:t>ми,</w:t>
      </w:r>
      <w:r w:rsidR="00926681" w:rsidRPr="00ED0774">
        <w:rPr>
          <w:i/>
          <w:iCs/>
        </w:rPr>
        <w:t xml:space="preserve"> </w:t>
      </w:r>
      <w:r w:rsidRPr="00ED0774">
        <w:rPr>
          <w:i/>
          <w:iCs/>
        </w:rPr>
        <w:t>так</w:t>
      </w:r>
      <w:r w:rsidR="00926681" w:rsidRPr="00ED0774">
        <w:rPr>
          <w:i/>
          <w:iCs/>
        </w:rPr>
        <w:t xml:space="preserve"> </w:t>
      </w:r>
      <w:r w:rsidRPr="00ED0774">
        <w:rPr>
          <w:i/>
          <w:iCs/>
        </w:rPr>
        <w:t>и</w:t>
      </w:r>
      <w:r w:rsidR="00926681" w:rsidRPr="00ED0774">
        <w:rPr>
          <w:i/>
          <w:iCs/>
        </w:rPr>
        <w:t xml:space="preserve"> </w:t>
      </w:r>
      <w:r w:rsidR="00DD0F17" w:rsidRPr="00ED0774">
        <w:rPr>
          <w:i/>
          <w:iCs/>
        </w:rPr>
        <w:t>отрицатель</w:t>
      </w:r>
      <w:r w:rsidRPr="00ED0774">
        <w:rPr>
          <w:i/>
          <w:iCs/>
        </w:rPr>
        <w:t>ными</w:t>
      </w:r>
      <w:r w:rsidR="00926681" w:rsidRPr="00ED0774">
        <w:rPr>
          <w:i/>
          <w:iCs/>
        </w:rPr>
        <w:t xml:space="preserve"> </w:t>
      </w:r>
      <w:r w:rsidRPr="00ED0774">
        <w:rPr>
          <w:i/>
          <w:iCs/>
        </w:rPr>
        <w:t>при</w:t>
      </w:r>
      <w:r w:rsidR="00926681" w:rsidRPr="00ED0774">
        <w:rPr>
          <w:i/>
          <w:iCs/>
        </w:rPr>
        <w:t xml:space="preserve"> </w:t>
      </w:r>
      <w:r w:rsidRPr="00ED0774">
        <w:rPr>
          <w:i/>
          <w:iCs/>
        </w:rPr>
        <w:t>разных</w:t>
      </w:r>
      <w:r w:rsidR="00926681" w:rsidRPr="00ED0774">
        <w:rPr>
          <w:i/>
          <w:iCs/>
        </w:rPr>
        <w:t xml:space="preserve"> </w:t>
      </w:r>
      <w:r w:rsidRPr="00ED0774">
        <w:rPr>
          <w:i/>
          <w:iCs/>
        </w:rPr>
        <w:t>вариантах</w:t>
      </w:r>
      <w:r w:rsidR="00926681" w:rsidRPr="00ED0774">
        <w:rPr>
          <w:i/>
          <w:iCs/>
        </w:rPr>
        <w:t xml:space="preserve"> </w:t>
      </w:r>
      <w:r w:rsidRPr="00ED0774">
        <w:rPr>
          <w:i/>
          <w:iCs/>
        </w:rPr>
        <w:t>ОМЛ</w:t>
      </w:r>
      <w:r w:rsidR="00926681" w:rsidRPr="00ED0774">
        <w:rPr>
          <w:i/>
          <w:iCs/>
        </w:rPr>
        <w:t xml:space="preserve"> </w:t>
      </w:r>
      <w:r w:rsidRPr="00ED0774">
        <w:rPr>
          <w:i/>
          <w:iCs/>
        </w:rPr>
        <w:t>по</w:t>
      </w:r>
      <w:r w:rsidR="00926681" w:rsidRPr="00ED0774">
        <w:rPr>
          <w:i/>
          <w:iCs/>
        </w:rPr>
        <w:t xml:space="preserve"> </w:t>
      </w:r>
      <w:r w:rsidR="00DD0F17" w:rsidRPr="00ED0774">
        <w:rPr>
          <w:i/>
          <w:iCs/>
          <w:lang w:val="en-US"/>
        </w:rPr>
        <w:t>FAB</w:t>
      </w:r>
      <w:r w:rsidR="00DD0F17" w:rsidRPr="00ED0774">
        <w:rPr>
          <w:i/>
          <w:iCs/>
        </w:rPr>
        <w:t>-классификации</w:t>
      </w:r>
      <w:r w:rsidRPr="00ED0774">
        <w:rPr>
          <w:i/>
          <w:iCs/>
        </w:rPr>
        <w:t>,</w:t>
      </w:r>
      <w:r w:rsidR="00926681" w:rsidRPr="00ED0774">
        <w:rPr>
          <w:i/>
          <w:iCs/>
        </w:rPr>
        <w:t xml:space="preserve"> </w:t>
      </w:r>
      <w:r w:rsidRPr="00ED0774">
        <w:rPr>
          <w:i/>
          <w:iCs/>
        </w:rPr>
        <w:t>за</w:t>
      </w:r>
      <w:r w:rsidR="00926681" w:rsidRPr="00ED0774">
        <w:rPr>
          <w:i/>
          <w:iCs/>
        </w:rPr>
        <w:t xml:space="preserve"> </w:t>
      </w:r>
      <w:r w:rsidRPr="00ED0774">
        <w:rPr>
          <w:i/>
          <w:iCs/>
        </w:rPr>
        <w:t>исключением</w:t>
      </w:r>
      <w:r w:rsidR="00926681" w:rsidRPr="00ED0774">
        <w:rPr>
          <w:i/>
          <w:iCs/>
        </w:rPr>
        <w:t xml:space="preserve"> </w:t>
      </w:r>
      <w:r w:rsidRPr="00ED0774">
        <w:rPr>
          <w:i/>
          <w:iCs/>
        </w:rPr>
        <w:t>специфических</w:t>
      </w:r>
      <w:r w:rsidR="00926681" w:rsidRPr="00ED0774">
        <w:rPr>
          <w:i/>
          <w:iCs/>
        </w:rPr>
        <w:t xml:space="preserve"> </w:t>
      </w:r>
      <w:r w:rsidRPr="00ED0774">
        <w:rPr>
          <w:i/>
          <w:iCs/>
        </w:rPr>
        <w:t>антигенов</w:t>
      </w:r>
      <w:r w:rsidR="00926681" w:rsidRPr="00ED0774">
        <w:rPr>
          <w:i/>
          <w:iCs/>
        </w:rPr>
        <w:t xml:space="preserve"> </w:t>
      </w:r>
      <w:r w:rsidRPr="00ED0774">
        <w:rPr>
          <w:i/>
          <w:iCs/>
          <w:lang w:val="en-US"/>
        </w:rPr>
        <w:t>CD</w:t>
      </w:r>
      <w:r w:rsidRPr="00ED0774">
        <w:rPr>
          <w:i/>
          <w:iCs/>
        </w:rPr>
        <w:t>41а</w:t>
      </w:r>
      <w:r w:rsidR="00926681" w:rsidRPr="00ED0774">
        <w:rPr>
          <w:i/>
          <w:iCs/>
        </w:rPr>
        <w:t xml:space="preserve"> </w:t>
      </w:r>
      <w:r w:rsidRPr="00ED0774">
        <w:rPr>
          <w:i/>
          <w:iCs/>
        </w:rPr>
        <w:t>и</w:t>
      </w:r>
      <w:r w:rsidR="00926681" w:rsidRPr="00ED0774">
        <w:rPr>
          <w:i/>
          <w:iCs/>
        </w:rPr>
        <w:t xml:space="preserve"> </w:t>
      </w:r>
      <w:r w:rsidRPr="00ED0774">
        <w:rPr>
          <w:i/>
          <w:iCs/>
          <w:lang w:val="en-US"/>
        </w:rPr>
        <w:t>CD</w:t>
      </w:r>
      <w:r w:rsidRPr="00ED0774">
        <w:rPr>
          <w:i/>
          <w:iCs/>
        </w:rPr>
        <w:t>61,</w:t>
      </w:r>
      <w:r w:rsidR="00926681" w:rsidRPr="00ED0774">
        <w:rPr>
          <w:i/>
          <w:iCs/>
        </w:rPr>
        <w:t xml:space="preserve"> </w:t>
      </w:r>
      <w:r w:rsidRPr="00ED0774">
        <w:rPr>
          <w:i/>
          <w:iCs/>
        </w:rPr>
        <w:t>которые</w:t>
      </w:r>
      <w:r w:rsidR="00926681" w:rsidRPr="00ED0774">
        <w:rPr>
          <w:i/>
          <w:iCs/>
        </w:rPr>
        <w:t xml:space="preserve"> </w:t>
      </w:r>
      <w:r w:rsidRPr="00ED0774">
        <w:rPr>
          <w:i/>
          <w:iCs/>
        </w:rPr>
        <w:t>характерны</w:t>
      </w:r>
      <w:r w:rsidR="00926681" w:rsidRPr="00ED0774">
        <w:rPr>
          <w:i/>
          <w:iCs/>
        </w:rPr>
        <w:t xml:space="preserve"> </w:t>
      </w:r>
      <w:r w:rsidRPr="00ED0774">
        <w:rPr>
          <w:i/>
          <w:iCs/>
        </w:rPr>
        <w:t>только</w:t>
      </w:r>
      <w:r w:rsidR="00926681" w:rsidRPr="00ED0774">
        <w:rPr>
          <w:i/>
          <w:iCs/>
        </w:rPr>
        <w:t xml:space="preserve"> </w:t>
      </w:r>
      <w:r w:rsidRPr="00ED0774">
        <w:rPr>
          <w:i/>
          <w:iCs/>
        </w:rPr>
        <w:t>для</w:t>
      </w:r>
      <w:r w:rsidR="00926681" w:rsidRPr="00ED0774">
        <w:rPr>
          <w:i/>
          <w:iCs/>
        </w:rPr>
        <w:t xml:space="preserve"> </w:t>
      </w:r>
      <w:r w:rsidRPr="00ED0774">
        <w:rPr>
          <w:i/>
          <w:iCs/>
        </w:rPr>
        <w:t>мегакариоцитарной/тромбоцитарной</w:t>
      </w:r>
      <w:r w:rsidR="00926681" w:rsidRPr="00ED0774">
        <w:rPr>
          <w:i/>
          <w:iCs/>
        </w:rPr>
        <w:t xml:space="preserve"> </w:t>
      </w:r>
      <w:r w:rsidRPr="00ED0774">
        <w:rPr>
          <w:i/>
          <w:iCs/>
        </w:rPr>
        <w:t>линии.</w:t>
      </w:r>
      <w:r w:rsidR="00926681" w:rsidRPr="00ED0774">
        <w:rPr>
          <w:i/>
          <w:iCs/>
        </w:rPr>
        <w:t xml:space="preserve"> </w:t>
      </w:r>
      <w:r w:rsidRPr="00ED0774">
        <w:rPr>
          <w:i/>
          <w:iCs/>
        </w:rPr>
        <w:t>Даже</w:t>
      </w:r>
      <w:r w:rsidR="00926681" w:rsidRPr="00ED0774">
        <w:rPr>
          <w:i/>
          <w:iCs/>
        </w:rPr>
        <w:t xml:space="preserve"> </w:t>
      </w:r>
      <w:r w:rsidRPr="00ED0774">
        <w:rPr>
          <w:i/>
          <w:iCs/>
        </w:rPr>
        <w:t>гликофорин</w:t>
      </w:r>
      <w:r w:rsidR="00926681" w:rsidRPr="00ED0774">
        <w:rPr>
          <w:i/>
          <w:iCs/>
        </w:rPr>
        <w:t xml:space="preserve"> </w:t>
      </w:r>
      <w:r w:rsidRPr="00ED0774">
        <w:rPr>
          <w:i/>
          <w:iCs/>
        </w:rPr>
        <w:t>А</w:t>
      </w:r>
      <w:r w:rsidR="00926681" w:rsidRPr="00ED0774">
        <w:rPr>
          <w:i/>
          <w:iCs/>
        </w:rPr>
        <w:t xml:space="preserve"> </w:t>
      </w:r>
      <w:r w:rsidRPr="00ED0774">
        <w:rPr>
          <w:i/>
          <w:iCs/>
        </w:rPr>
        <w:t>(</w:t>
      </w:r>
      <w:r w:rsidRPr="00ED0774">
        <w:rPr>
          <w:i/>
          <w:iCs/>
          <w:lang w:val="en-US"/>
        </w:rPr>
        <w:t>CD</w:t>
      </w:r>
      <w:r w:rsidRPr="00ED0774">
        <w:rPr>
          <w:i/>
          <w:iCs/>
        </w:rPr>
        <w:t>235</w:t>
      </w:r>
      <w:r w:rsidRPr="00ED0774">
        <w:rPr>
          <w:i/>
          <w:iCs/>
          <w:lang w:val="en-US"/>
        </w:rPr>
        <w:t>a</w:t>
      </w:r>
      <w:r w:rsidRPr="00ED0774">
        <w:rPr>
          <w:i/>
          <w:iCs/>
        </w:rPr>
        <w:t>),</w:t>
      </w:r>
      <w:r w:rsidR="00926681" w:rsidRPr="00ED0774">
        <w:rPr>
          <w:i/>
          <w:iCs/>
        </w:rPr>
        <w:t xml:space="preserve"> </w:t>
      </w:r>
      <w:r w:rsidRPr="00ED0774">
        <w:rPr>
          <w:i/>
          <w:iCs/>
        </w:rPr>
        <w:t>маркер</w:t>
      </w:r>
      <w:r w:rsidR="00926681" w:rsidRPr="00ED0774">
        <w:rPr>
          <w:i/>
          <w:iCs/>
        </w:rPr>
        <w:t xml:space="preserve"> </w:t>
      </w:r>
      <w:r w:rsidRPr="00ED0774">
        <w:rPr>
          <w:i/>
          <w:iCs/>
        </w:rPr>
        <w:t>эритроидной</w:t>
      </w:r>
      <w:r w:rsidR="00926681" w:rsidRPr="00ED0774">
        <w:rPr>
          <w:i/>
          <w:iCs/>
        </w:rPr>
        <w:t xml:space="preserve"> </w:t>
      </w:r>
      <w:r w:rsidRPr="00ED0774">
        <w:rPr>
          <w:i/>
          <w:iCs/>
        </w:rPr>
        <w:t>линии,</w:t>
      </w:r>
      <w:r w:rsidR="00926681" w:rsidRPr="00ED0774">
        <w:rPr>
          <w:i/>
          <w:iCs/>
        </w:rPr>
        <w:t xml:space="preserve"> </w:t>
      </w:r>
      <w:r w:rsidRPr="00ED0774">
        <w:rPr>
          <w:i/>
          <w:iCs/>
        </w:rPr>
        <w:t>может</w:t>
      </w:r>
      <w:r w:rsidR="00926681" w:rsidRPr="00ED0774">
        <w:rPr>
          <w:i/>
          <w:iCs/>
        </w:rPr>
        <w:t xml:space="preserve"> </w:t>
      </w:r>
      <w:r w:rsidRPr="00ED0774">
        <w:rPr>
          <w:i/>
          <w:iCs/>
        </w:rPr>
        <w:t>быть</w:t>
      </w:r>
      <w:r w:rsidR="00926681" w:rsidRPr="00ED0774">
        <w:rPr>
          <w:i/>
          <w:iCs/>
        </w:rPr>
        <w:t xml:space="preserve"> </w:t>
      </w:r>
      <w:r w:rsidR="00DD0F17" w:rsidRPr="00ED0774">
        <w:rPr>
          <w:i/>
          <w:iCs/>
        </w:rPr>
        <w:t>отрицатель</w:t>
      </w:r>
      <w:r w:rsidRPr="00ED0774">
        <w:rPr>
          <w:i/>
          <w:iCs/>
        </w:rPr>
        <w:t>ным</w:t>
      </w:r>
      <w:r w:rsidR="00926681" w:rsidRPr="00ED0774">
        <w:rPr>
          <w:i/>
          <w:iCs/>
        </w:rPr>
        <w:t xml:space="preserve"> </w:t>
      </w:r>
      <w:r w:rsidRPr="00ED0774">
        <w:rPr>
          <w:i/>
          <w:iCs/>
        </w:rPr>
        <w:t>при</w:t>
      </w:r>
      <w:r w:rsidR="00926681" w:rsidRPr="00ED0774">
        <w:rPr>
          <w:i/>
          <w:iCs/>
        </w:rPr>
        <w:t xml:space="preserve"> </w:t>
      </w:r>
      <w:r w:rsidRPr="00ED0774">
        <w:rPr>
          <w:i/>
          <w:iCs/>
        </w:rPr>
        <w:t>эритробластном</w:t>
      </w:r>
      <w:r w:rsidR="00926681" w:rsidRPr="00ED0774">
        <w:rPr>
          <w:i/>
          <w:iCs/>
        </w:rPr>
        <w:t xml:space="preserve"> </w:t>
      </w:r>
      <w:r w:rsidRPr="00ED0774">
        <w:rPr>
          <w:i/>
          <w:iCs/>
        </w:rPr>
        <w:t>лейкозе,</w:t>
      </w:r>
      <w:r w:rsidR="00926681" w:rsidRPr="00ED0774">
        <w:rPr>
          <w:i/>
          <w:iCs/>
        </w:rPr>
        <w:t xml:space="preserve"> </w:t>
      </w:r>
      <w:r w:rsidRPr="00ED0774">
        <w:rPr>
          <w:i/>
          <w:iCs/>
        </w:rPr>
        <w:t>если</w:t>
      </w:r>
      <w:r w:rsidR="00926681" w:rsidRPr="00ED0774">
        <w:rPr>
          <w:i/>
          <w:iCs/>
        </w:rPr>
        <w:t xml:space="preserve"> </w:t>
      </w:r>
      <w:r w:rsidRPr="00ED0774">
        <w:rPr>
          <w:i/>
          <w:iCs/>
        </w:rPr>
        <w:t>опухолевые</w:t>
      </w:r>
      <w:r w:rsidR="00926681" w:rsidRPr="00ED0774">
        <w:rPr>
          <w:i/>
          <w:iCs/>
        </w:rPr>
        <w:t xml:space="preserve"> </w:t>
      </w:r>
      <w:r w:rsidRPr="00ED0774">
        <w:rPr>
          <w:i/>
          <w:iCs/>
        </w:rPr>
        <w:t>клетки</w:t>
      </w:r>
      <w:r w:rsidR="00926681" w:rsidRPr="00ED0774">
        <w:rPr>
          <w:i/>
          <w:iCs/>
        </w:rPr>
        <w:t xml:space="preserve"> </w:t>
      </w:r>
      <w:r w:rsidRPr="00ED0774">
        <w:rPr>
          <w:i/>
          <w:iCs/>
        </w:rPr>
        <w:t>происходят</w:t>
      </w:r>
      <w:r w:rsidR="00926681" w:rsidRPr="00ED0774">
        <w:rPr>
          <w:i/>
          <w:iCs/>
        </w:rPr>
        <w:t xml:space="preserve"> </w:t>
      </w:r>
      <w:r w:rsidRPr="00ED0774">
        <w:rPr>
          <w:i/>
          <w:iCs/>
        </w:rPr>
        <w:t>из</w:t>
      </w:r>
      <w:r w:rsidR="00926681" w:rsidRPr="00ED0774">
        <w:rPr>
          <w:i/>
          <w:iCs/>
        </w:rPr>
        <w:t xml:space="preserve"> </w:t>
      </w:r>
      <w:r w:rsidRPr="00ED0774">
        <w:rPr>
          <w:i/>
          <w:iCs/>
        </w:rPr>
        <w:t>более</w:t>
      </w:r>
      <w:r w:rsidR="00926681" w:rsidRPr="00ED0774">
        <w:rPr>
          <w:i/>
          <w:iCs/>
        </w:rPr>
        <w:t xml:space="preserve"> </w:t>
      </w:r>
      <w:r w:rsidRPr="00ED0774">
        <w:rPr>
          <w:i/>
          <w:iCs/>
        </w:rPr>
        <w:t>ранних</w:t>
      </w:r>
      <w:r w:rsidR="00926681" w:rsidRPr="00ED0774">
        <w:rPr>
          <w:i/>
          <w:iCs/>
        </w:rPr>
        <w:t xml:space="preserve"> </w:t>
      </w:r>
      <w:r w:rsidRPr="00ED0774">
        <w:rPr>
          <w:i/>
          <w:iCs/>
        </w:rPr>
        <w:t>предшественников.</w:t>
      </w:r>
      <w:r w:rsidR="00926681" w:rsidRPr="00ED0774">
        <w:rPr>
          <w:i/>
          <w:iCs/>
        </w:rPr>
        <w:t xml:space="preserve"> </w:t>
      </w:r>
      <w:r w:rsidRPr="00ED0774">
        <w:rPr>
          <w:i/>
          <w:iCs/>
        </w:rPr>
        <w:t>Таким</w:t>
      </w:r>
      <w:r w:rsidR="00926681" w:rsidRPr="00ED0774">
        <w:rPr>
          <w:i/>
          <w:iCs/>
        </w:rPr>
        <w:t xml:space="preserve"> </w:t>
      </w:r>
      <w:r w:rsidRPr="00ED0774">
        <w:rPr>
          <w:i/>
          <w:iCs/>
        </w:rPr>
        <w:t>образом,</w:t>
      </w:r>
      <w:r w:rsidR="00926681" w:rsidRPr="00ED0774">
        <w:rPr>
          <w:i/>
          <w:iCs/>
        </w:rPr>
        <w:t xml:space="preserve"> </w:t>
      </w:r>
      <w:r w:rsidRPr="00ED0774">
        <w:rPr>
          <w:i/>
          <w:iCs/>
        </w:rPr>
        <w:t>по</w:t>
      </w:r>
      <w:r w:rsidR="00926681" w:rsidRPr="00ED0774">
        <w:rPr>
          <w:i/>
          <w:iCs/>
        </w:rPr>
        <w:t xml:space="preserve"> </w:t>
      </w:r>
      <w:r w:rsidRPr="00ED0774">
        <w:rPr>
          <w:i/>
          <w:iCs/>
        </w:rPr>
        <w:t>данным</w:t>
      </w:r>
      <w:r w:rsidR="00926681" w:rsidRPr="00ED0774">
        <w:rPr>
          <w:i/>
          <w:iCs/>
        </w:rPr>
        <w:t xml:space="preserve"> </w:t>
      </w:r>
      <w:r w:rsidR="004F6ACC" w:rsidRPr="00ED0774">
        <w:rPr>
          <w:i/>
          <w:iCs/>
        </w:rPr>
        <w:t>ИФТ</w:t>
      </w:r>
      <w:r w:rsidR="00DB4E71" w:rsidRPr="00ED0774">
        <w:rPr>
          <w:i/>
          <w:iCs/>
        </w:rPr>
        <w:t>-</w:t>
      </w:r>
      <w:r w:rsidRPr="00ED0774">
        <w:rPr>
          <w:i/>
          <w:iCs/>
        </w:rPr>
        <w:t>исследования</w:t>
      </w:r>
      <w:r w:rsidR="00926681" w:rsidRPr="00ED0774">
        <w:rPr>
          <w:i/>
          <w:iCs/>
        </w:rPr>
        <w:t xml:space="preserve"> </w:t>
      </w:r>
      <w:r w:rsidRPr="00ED0774">
        <w:rPr>
          <w:i/>
          <w:iCs/>
        </w:rPr>
        <w:t>нельзя</w:t>
      </w:r>
      <w:r w:rsidR="00926681" w:rsidRPr="00ED0774">
        <w:rPr>
          <w:i/>
          <w:iCs/>
        </w:rPr>
        <w:t xml:space="preserve"> </w:t>
      </w:r>
      <w:r w:rsidRPr="00ED0774">
        <w:rPr>
          <w:i/>
          <w:iCs/>
        </w:rPr>
        <w:t>определять</w:t>
      </w:r>
      <w:r w:rsidR="00926681" w:rsidRPr="00ED0774">
        <w:rPr>
          <w:i/>
          <w:iCs/>
        </w:rPr>
        <w:t xml:space="preserve"> </w:t>
      </w:r>
      <w:r w:rsidR="00C02FA8" w:rsidRPr="00ED0774">
        <w:rPr>
          <w:i/>
          <w:iCs/>
          <w:lang w:val="en-US"/>
        </w:rPr>
        <w:t>FAB</w:t>
      </w:r>
      <w:r w:rsidRPr="00ED0774">
        <w:rPr>
          <w:i/>
          <w:iCs/>
        </w:rPr>
        <w:t>-вариант</w:t>
      </w:r>
      <w:r w:rsidR="00926681" w:rsidRPr="00ED0774">
        <w:rPr>
          <w:i/>
          <w:iCs/>
        </w:rPr>
        <w:t xml:space="preserve"> </w:t>
      </w:r>
      <w:r w:rsidRPr="00ED0774">
        <w:rPr>
          <w:i/>
          <w:iCs/>
        </w:rPr>
        <w:t>ОМЛ.</w:t>
      </w:r>
      <w:r w:rsidR="00926681" w:rsidRPr="00ED0774">
        <w:rPr>
          <w:i/>
          <w:iCs/>
        </w:rPr>
        <w:t xml:space="preserve"> </w:t>
      </w:r>
    </w:p>
    <w:p w14:paraId="05CF1E86" w14:textId="77777777" w:rsidR="00A21F35" w:rsidRPr="00ED0774" w:rsidRDefault="00A21F35" w:rsidP="00705E68">
      <w:pPr>
        <w:ind w:firstLine="454"/>
        <w:divId w:val="344793945"/>
        <w:rPr>
          <w:i/>
          <w:iCs/>
        </w:rPr>
      </w:pPr>
      <w:r w:rsidRPr="00ED0774">
        <w:rPr>
          <w:i/>
          <w:iCs/>
        </w:rPr>
        <w:t>Бластные</w:t>
      </w:r>
      <w:r w:rsidR="00926681" w:rsidRPr="00ED0774">
        <w:rPr>
          <w:i/>
          <w:iCs/>
        </w:rPr>
        <w:t xml:space="preserve"> </w:t>
      </w:r>
      <w:r w:rsidRPr="00ED0774">
        <w:rPr>
          <w:i/>
          <w:iCs/>
        </w:rPr>
        <w:t>клетки</w:t>
      </w:r>
      <w:r w:rsidR="00926681" w:rsidRPr="00ED0774">
        <w:rPr>
          <w:i/>
          <w:iCs/>
        </w:rPr>
        <w:t xml:space="preserve"> </w:t>
      </w:r>
      <w:r w:rsidRPr="00ED0774">
        <w:rPr>
          <w:i/>
          <w:iCs/>
        </w:rPr>
        <w:t>считаются</w:t>
      </w:r>
      <w:r w:rsidR="00926681" w:rsidRPr="00ED0774">
        <w:rPr>
          <w:i/>
          <w:iCs/>
        </w:rPr>
        <w:t xml:space="preserve"> </w:t>
      </w:r>
      <w:r w:rsidRPr="00ED0774">
        <w:rPr>
          <w:i/>
          <w:iCs/>
        </w:rPr>
        <w:t>по</w:t>
      </w:r>
      <w:r w:rsidR="00DB4E71" w:rsidRPr="00ED0774">
        <w:rPr>
          <w:i/>
          <w:iCs/>
        </w:rPr>
        <w:t>ложитель</w:t>
      </w:r>
      <w:r w:rsidRPr="00ED0774">
        <w:rPr>
          <w:i/>
          <w:iCs/>
        </w:rPr>
        <w:t>ными</w:t>
      </w:r>
      <w:r w:rsidR="00926681" w:rsidRPr="00ED0774">
        <w:rPr>
          <w:i/>
          <w:iCs/>
        </w:rPr>
        <w:t xml:space="preserve"> </w:t>
      </w:r>
      <w:r w:rsidRPr="00ED0774">
        <w:rPr>
          <w:i/>
          <w:iCs/>
        </w:rPr>
        <w:t>по</w:t>
      </w:r>
      <w:r w:rsidR="00926681" w:rsidRPr="00ED0774">
        <w:rPr>
          <w:i/>
          <w:iCs/>
        </w:rPr>
        <w:t xml:space="preserve"> </w:t>
      </w:r>
      <w:r w:rsidRPr="00ED0774">
        <w:rPr>
          <w:i/>
          <w:iCs/>
        </w:rPr>
        <w:t>экспрессии</w:t>
      </w:r>
      <w:r w:rsidR="00926681" w:rsidRPr="00ED0774">
        <w:rPr>
          <w:i/>
          <w:iCs/>
        </w:rPr>
        <w:t xml:space="preserve"> </w:t>
      </w:r>
      <w:r w:rsidRPr="00ED0774">
        <w:rPr>
          <w:i/>
          <w:iCs/>
        </w:rPr>
        <w:t>мембранного</w:t>
      </w:r>
      <w:r w:rsidR="00926681" w:rsidRPr="00ED0774">
        <w:rPr>
          <w:i/>
          <w:iCs/>
        </w:rPr>
        <w:t xml:space="preserve"> </w:t>
      </w:r>
      <w:r w:rsidRPr="00ED0774">
        <w:rPr>
          <w:i/>
          <w:iCs/>
        </w:rPr>
        <w:t>антигена,</w:t>
      </w:r>
      <w:r w:rsidR="00926681" w:rsidRPr="00ED0774">
        <w:rPr>
          <w:i/>
          <w:iCs/>
        </w:rPr>
        <w:t xml:space="preserve"> </w:t>
      </w:r>
      <w:r w:rsidRPr="00ED0774">
        <w:rPr>
          <w:i/>
          <w:iCs/>
        </w:rPr>
        <w:t>если</w:t>
      </w:r>
      <w:r w:rsidR="00926681" w:rsidRPr="00ED0774">
        <w:rPr>
          <w:i/>
          <w:iCs/>
        </w:rPr>
        <w:t xml:space="preserve"> </w:t>
      </w:r>
      <w:r w:rsidRPr="00ED0774">
        <w:rPr>
          <w:i/>
          <w:iCs/>
        </w:rPr>
        <w:t>он</w:t>
      </w:r>
      <w:r w:rsidR="00926681" w:rsidRPr="00ED0774">
        <w:rPr>
          <w:i/>
          <w:iCs/>
        </w:rPr>
        <w:t xml:space="preserve"> </w:t>
      </w:r>
      <w:r w:rsidRPr="00ED0774">
        <w:rPr>
          <w:i/>
          <w:iCs/>
        </w:rPr>
        <w:t>определяется</w:t>
      </w:r>
      <w:r w:rsidR="00926681" w:rsidRPr="00ED0774">
        <w:rPr>
          <w:i/>
          <w:iCs/>
        </w:rPr>
        <w:t xml:space="preserve"> </w:t>
      </w:r>
      <w:r w:rsidRPr="00ED0774">
        <w:rPr>
          <w:i/>
          <w:iCs/>
        </w:rPr>
        <w:t>на</w:t>
      </w:r>
      <w:r w:rsidR="00926681" w:rsidRPr="00ED0774">
        <w:rPr>
          <w:i/>
          <w:iCs/>
        </w:rPr>
        <w:t xml:space="preserve"> </w:t>
      </w:r>
      <w:r w:rsidRPr="00ED0774">
        <w:rPr>
          <w:i/>
          <w:iCs/>
        </w:rPr>
        <w:t>20</w:t>
      </w:r>
      <w:r w:rsidR="00926681" w:rsidRPr="00ED0774">
        <w:rPr>
          <w:i/>
          <w:iCs/>
        </w:rPr>
        <w:t xml:space="preserve"> </w:t>
      </w:r>
      <w:r w:rsidRPr="00ED0774">
        <w:rPr>
          <w:i/>
          <w:iCs/>
        </w:rPr>
        <w:t>%</w:t>
      </w:r>
      <w:r w:rsidR="00926681" w:rsidRPr="00ED0774">
        <w:rPr>
          <w:i/>
          <w:iCs/>
        </w:rPr>
        <w:t xml:space="preserve"> </w:t>
      </w:r>
      <w:r w:rsidRPr="00ED0774">
        <w:rPr>
          <w:i/>
          <w:iCs/>
        </w:rPr>
        <w:t>бластных</w:t>
      </w:r>
      <w:r w:rsidR="00926681" w:rsidRPr="00ED0774">
        <w:rPr>
          <w:i/>
          <w:iCs/>
        </w:rPr>
        <w:t xml:space="preserve"> </w:t>
      </w:r>
      <w:r w:rsidRPr="00ED0774">
        <w:rPr>
          <w:i/>
          <w:iCs/>
        </w:rPr>
        <w:t>клеток</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Pr="00ED0774">
        <w:rPr>
          <w:i/>
          <w:iCs/>
        </w:rPr>
        <w:t>(пороговое</w:t>
      </w:r>
      <w:r w:rsidR="00926681" w:rsidRPr="00ED0774">
        <w:rPr>
          <w:i/>
          <w:iCs/>
        </w:rPr>
        <w:t xml:space="preserve"> </w:t>
      </w:r>
      <w:r w:rsidRPr="00ED0774">
        <w:rPr>
          <w:i/>
          <w:iCs/>
        </w:rPr>
        <w:t>значение).</w:t>
      </w:r>
      <w:r w:rsidR="00926681" w:rsidRPr="00ED0774">
        <w:rPr>
          <w:i/>
          <w:iCs/>
        </w:rPr>
        <w:t xml:space="preserve"> </w:t>
      </w:r>
      <w:r w:rsidRPr="00ED0774">
        <w:rPr>
          <w:i/>
          <w:iCs/>
        </w:rPr>
        <w:t>Для</w:t>
      </w:r>
      <w:r w:rsidR="00926681" w:rsidRPr="00ED0774">
        <w:rPr>
          <w:i/>
          <w:iCs/>
        </w:rPr>
        <w:t xml:space="preserve"> </w:t>
      </w:r>
      <w:r w:rsidRPr="00ED0774">
        <w:rPr>
          <w:i/>
          <w:iCs/>
        </w:rPr>
        <w:t>цитоплазматических</w:t>
      </w:r>
      <w:r w:rsidR="00926681" w:rsidRPr="00ED0774">
        <w:rPr>
          <w:i/>
          <w:iCs/>
        </w:rPr>
        <w:t xml:space="preserve"> </w:t>
      </w:r>
      <w:r w:rsidRPr="00ED0774">
        <w:rPr>
          <w:i/>
          <w:iCs/>
        </w:rPr>
        <w:t>маркеров</w:t>
      </w:r>
      <w:r w:rsidR="00926681" w:rsidRPr="00ED0774">
        <w:rPr>
          <w:i/>
          <w:iCs/>
        </w:rPr>
        <w:t xml:space="preserve"> </w:t>
      </w:r>
      <w:r w:rsidRPr="00ED0774">
        <w:rPr>
          <w:i/>
          <w:iCs/>
        </w:rPr>
        <w:t>(таких</w:t>
      </w:r>
      <w:r w:rsidR="00926681" w:rsidRPr="00ED0774">
        <w:rPr>
          <w:i/>
          <w:iCs/>
        </w:rPr>
        <w:t xml:space="preserve"> </w:t>
      </w:r>
      <w:r w:rsidRPr="00ED0774">
        <w:rPr>
          <w:i/>
          <w:iCs/>
        </w:rPr>
        <w:t>как</w:t>
      </w:r>
      <w:r w:rsidR="00926681" w:rsidRPr="00ED0774">
        <w:rPr>
          <w:i/>
          <w:iCs/>
        </w:rPr>
        <w:t xml:space="preserve"> </w:t>
      </w:r>
      <w:r w:rsidRPr="00ED0774">
        <w:rPr>
          <w:i/>
          <w:iCs/>
        </w:rPr>
        <w:t>цитоплазматический</w:t>
      </w:r>
      <w:r w:rsidR="00926681" w:rsidRPr="00ED0774">
        <w:rPr>
          <w:i/>
          <w:iCs/>
        </w:rPr>
        <w:t xml:space="preserve"> </w:t>
      </w:r>
      <w:r w:rsidRPr="00ED0774">
        <w:rPr>
          <w:i/>
          <w:iCs/>
        </w:rPr>
        <w:t>CD3,</w:t>
      </w:r>
      <w:r w:rsidR="00926681" w:rsidRPr="00ED0774">
        <w:rPr>
          <w:i/>
          <w:iCs/>
        </w:rPr>
        <w:t xml:space="preserve"> </w:t>
      </w:r>
      <w:r w:rsidRPr="00ED0774">
        <w:rPr>
          <w:i/>
          <w:iCs/>
        </w:rPr>
        <w:t>MPO,</w:t>
      </w:r>
      <w:r w:rsidR="00926681" w:rsidRPr="00ED0774">
        <w:rPr>
          <w:i/>
          <w:iCs/>
        </w:rPr>
        <w:t xml:space="preserve"> </w:t>
      </w:r>
      <w:r w:rsidRPr="00ED0774">
        <w:rPr>
          <w:i/>
          <w:iCs/>
        </w:rPr>
        <w:t>лизоцим,</w:t>
      </w:r>
      <w:r w:rsidR="00926681" w:rsidRPr="00ED0774">
        <w:rPr>
          <w:i/>
          <w:iCs/>
        </w:rPr>
        <w:t xml:space="preserve"> </w:t>
      </w:r>
      <w:r w:rsidRPr="00ED0774">
        <w:rPr>
          <w:i/>
          <w:iCs/>
        </w:rPr>
        <w:t>ядерная</w:t>
      </w:r>
      <w:r w:rsidR="00926681" w:rsidRPr="00ED0774">
        <w:rPr>
          <w:i/>
          <w:iCs/>
        </w:rPr>
        <w:t xml:space="preserve"> </w:t>
      </w:r>
      <w:r w:rsidRPr="00ED0774">
        <w:rPr>
          <w:i/>
          <w:iCs/>
        </w:rPr>
        <w:t>TdT</w:t>
      </w:r>
      <w:r w:rsidR="00926681" w:rsidRPr="00ED0774">
        <w:rPr>
          <w:i/>
          <w:iCs/>
        </w:rPr>
        <w:t xml:space="preserve"> </w:t>
      </w:r>
      <w:r w:rsidRPr="00ED0774">
        <w:rPr>
          <w:i/>
          <w:iCs/>
        </w:rPr>
        <w:t>и</w:t>
      </w:r>
      <w:r w:rsidR="00926681" w:rsidRPr="00ED0774">
        <w:rPr>
          <w:i/>
          <w:iCs/>
        </w:rPr>
        <w:t xml:space="preserve"> </w:t>
      </w:r>
      <w:r w:rsidRPr="00ED0774">
        <w:rPr>
          <w:i/>
          <w:iCs/>
        </w:rPr>
        <w:t>др</w:t>
      </w:r>
      <w:r w:rsidR="00DB4E71" w:rsidRPr="00ED0774">
        <w:rPr>
          <w:i/>
          <w:iCs/>
        </w:rPr>
        <w:t>.</w:t>
      </w:r>
      <w:r w:rsidRPr="00ED0774">
        <w:rPr>
          <w:i/>
          <w:iCs/>
        </w:rPr>
        <w:t>)</w:t>
      </w:r>
      <w:r w:rsidR="00926681" w:rsidRPr="00ED0774">
        <w:rPr>
          <w:i/>
          <w:iCs/>
        </w:rPr>
        <w:t xml:space="preserve"> </w:t>
      </w:r>
      <w:r w:rsidRPr="00ED0774">
        <w:rPr>
          <w:i/>
          <w:iCs/>
        </w:rPr>
        <w:t>используют</w:t>
      </w:r>
      <w:r w:rsidR="00926681" w:rsidRPr="00ED0774">
        <w:rPr>
          <w:i/>
          <w:iCs/>
        </w:rPr>
        <w:t xml:space="preserve"> </w:t>
      </w:r>
      <w:r w:rsidRPr="00ED0774">
        <w:rPr>
          <w:i/>
          <w:iCs/>
        </w:rPr>
        <w:t>более</w:t>
      </w:r>
      <w:r w:rsidR="00926681" w:rsidRPr="00ED0774">
        <w:rPr>
          <w:i/>
          <w:iCs/>
        </w:rPr>
        <w:t xml:space="preserve"> </w:t>
      </w:r>
      <w:r w:rsidRPr="00ED0774">
        <w:rPr>
          <w:i/>
          <w:iCs/>
        </w:rPr>
        <w:t>низкий</w:t>
      </w:r>
      <w:r w:rsidR="00926681" w:rsidRPr="00ED0774">
        <w:rPr>
          <w:i/>
          <w:iCs/>
        </w:rPr>
        <w:t xml:space="preserve"> </w:t>
      </w:r>
      <w:r w:rsidRPr="00ED0774">
        <w:rPr>
          <w:i/>
          <w:iCs/>
        </w:rPr>
        <w:t>порог</w:t>
      </w:r>
      <w:r w:rsidR="00926681" w:rsidRPr="00ED0774">
        <w:rPr>
          <w:i/>
          <w:iCs/>
        </w:rPr>
        <w:t xml:space="preserve"> </w:t>
      </w:r>
      <w:r w:rsidR="00BF7A2C" w:rsidRPr="00ED0774">
        <w:rPr>
          <w:i/>
          <w:iCs/>
        </w:rPr>
        <w:t>–</w:t>
      </w:r>
      <w:r w:rsidR="00926681" w:rsidRPr="00ED0774">
        <w:rPr>
          <w:i/>
          <w:iCs/>
        </w:rPr>
        <w:t xml:space="preserve"> </w:t>
      </w:r>
      <w:r w:rsidRPr="00ED0774">
        <w:rPr>
          <w:i/>
          <w:iCs/>
        </w:rPr>
        <w:t>10</w:t>
      </w:r>
      <w:r w:rsidR="00926681" w:rsidRPr="00ED0774">
        <w:rPr>
          <w:i/>
          <w:iCs/>
        </w:rPr>
        <w:t xml:space="preserve"> </w:t>
      </w:r>
      <w:r w:rsidRPr="00ED0774">
        <w:rPr>
          <w:i/>
          <w:iCs/>
        </w:rPr>
        <w:t>%.</w:t>
      </w:r>
    </w:p>
    <w:p w14:paraId="75D2B319" w14:textId="77777777" w:rsidR="00B942E7" w:rsidRPr="00ED0774" w:rsidRDefault="00B942E7" w:rsidP="00705E68">
      <w:pPr>
        <w:ind w:firstLine="454"/>
        <w:divId w:val="344793945"/>
        <w:rPr>
          <w:i/>
          <w:iCs/>
        </w:rPr>
      </w:pPr>
      <w:r w:rsidRPr="00ED0774">
        <w:rPr>
          <w:i/>
          <w:iCs/>
        </w:rPr>
        <w:t>В</w:t>
      </w:r>
      <w:r w:rsidR="00926681" w:rsidRPr="00ED0774">
        <w:rPr>
          <w:i/>
          <w:iCs/>
        </w:rPr>
        <w:t xml:space="preserve"> </w:t>
      </w:r>
      <w:r w:rsidRPr="00ED0774">
        <w:rPr>
          <w:i/>
          <w:iCs/>
        </w:rPr>
        <w:t>случае</w:t>
      </w:r>
      <w:r w:rsidR="00926681" w:rsidRPr="00ED0774">
        <w:rPr>
          <w:i/>
          <w:iCs/>
        </w:rPr>
        <w:t xml:space="preserve"> </w:t>
      </w:r>
      <w:r w:rsidRPr="00ED0774">
        <w:rPr>
          <w:i/>
          <w:iCs/>
        </w:rPr>
        <w:t>невозможности</w:t>
      </w:r>
      <w:r w:rsidR="00926681" w:rsidRPr="00ED0774">
        <w:rPr>
          <w:i/>
          <w:iCs/>
        </w:rPr>
        <w:t xml:space="preserve"> </w:t>
      </w:r>
      <w:r w:rsidRPr="00ED0774">
        <w:rPr>
          <w:i/>
          <w:iCs/>
        </w:rPr>
        <w:t>получения</w:t>
      </w:r>
      <w:r w:rsidR="00926681" w:rsidRPr="00ED0774">
        <w:rPr>
          <w:i/>
          <w:iCs/>
        </w:rPr>
        <w:t xml:space="preserve"> </w:t>
      </w:r>
      <w:r w:rsidRPr="00ED0774">
        <w:rPr>
          <w:i/>
          <w:iCs/>
        </w:rPr>
        <w:t>аспирата</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r w:rsidR="00926681" w:rsidRPr="00ED0774">
        <w:rPr>
          <w:i/>
          <w:iCs/>
        </w:rPr>
        <w:t xml:space="preserve"> </w:t>
      </w:r>
      <w:r w:rsidRPr="00ED0774">
        <w:rPr>
          <w:i/>
          <w:iCs/>
        </w:rPr>
        <w:t>выполняется</w:t>
      </w:r>
      <w:r w:rsidR="00926681" w:rsidRPr="00ED0774">
        <w:rPr>
          <w:i/>
          <w:iCs/>
        </w:rPr>
        <w:t xml:space="preserve"> </w:t>
      </w:r>
      <w:r w:rsidRPr="00ED0774">
        <w:rPr>
          <w:i/>
          <w:iCs/>
        </w:rPr>
        <w:t>иммуногистохимическое</w:t>
      </w:r>
      <w:r w:rsidR="00926681" w:rsidRPr="00ED0774">
        <w:rPr>
          <w:i/>
          <w:iCs/>
        </w:rPr>
        <w:t xml:space="preserve"> </w:t>
      </w:r>
      <w:r w:rsidRPr="00ED0774">
        <w:rPr>
          <w:i/>
          <w:iCs/>
        </w:rPr>
        <w:t>исследование</w:t>
      </w:r>
      <w:r w:rsidR="00926681" w:rsidRPr="00ED0774">
        <w:rPr>
          <w:i/>
          <w:iCs/>
        </w:rPr>
        <w:t xml:space="preserve"> </w:t>
      </w:r>
      <w:r w:rsidRPr="00ED0774">
        <w:rPr>
          <w:i/>
          <w:iCs/>
        </w:rPr>
        <w:t>трепанобиоптата</w:t>
      </w:r>
      <w:r w:rsidR="00926681" w:rsidRPr="00ED0774">
        <w:rPr>
          <w:i/>
          <w:iCs/>
        </w:rPr>
        <w:t xml:space="preserve"> </w:t>
      </w:r>
      <w:r w:rsidRPr="00ED0774">
        <w:rPr>
          <w:i/>
          <w:iCs/>
        </w:rPr>
        <w:t>костного</w:t>
      </w:r>
      <w:r w:rsidR="00926681" w:rsidRPr="00ED0774">
        <w:rPr>
          <w:i/>
          <w:iCs/>
        </w:rPr>
        <w:t xml:space="preserve"> </w:t>
      </w:r>
      <w:r w:rsidRPr="00ED0774">
        <w:rPr>
          <w:i/>
          <w:iCs/>
        </w:rPr>
        <w:t>мозга.</w:t>
      </w:r>
    </w:p>
    <w:p w14:paraId="2F2DBDAB" w14:textId="765C1BB8" w:rsidR="00DB4E71" w:rsidRPr="00ED0774" w:rsidRDefault="004F6ACC" w:rsidP="00705E68">
      <w:pPr>
        <w:ind w:firstLine="360"/>
        <w:divId w:val="344793945"/>
        <w:rPr>
          <w:i/>
        </w:rPr>
      </w:pPr>
      <w:r w:rsidRPr="00ED0774">
        <w:rPr>
          <w:rStyle w:val="affc"/>
        </w:rPr>
        <w:t>ИФТ</w:t>
      </w:r>
      <w:r w:rsidR="00833062" w:rsidRPr="00ED0774">
        <w:rPr>
          <w:rStyle w:val="affc"/>
        </w:rPr>
        <w:t>-исследование</w:t>
      </w:r>
      <w:r w:rsidR="00926681" w:rsidRPr="00ED0774">
        <w:rPr>
          <w:rStyle w:val="affc"/>
        </w:rPr>
        <w:t xml:space="preserve"> </w:t>
      </w:r>
      <w:r w:rsidR="00D80AC9" w:rsidRPr="00ED0774">
        <w:rPr>
          <w:rStyle w:val="affc"/>
        </w:rPr>
        <w:t>выполняют</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омощью</w:t>
      </w:r>
      <w:r w:rsidR="00926681" w:rsidRPr="00ED0774">
        <w:rPr>
          <w:rStyle w:val="affc"/>
        </w:rPr>
        <w:t xml:space="preserve"> </w:t>
      </w:r>
      <w:r w:rsidR="00D80AC9" w:rsidRPr="00ED0774">
        <w:rPr>
          <w:rStyle w:val="affc"/>
        </w:rPr>
        <w:t>мультипараметрической</w:t>
      </w:r>
      <w:r w:rsidR="00926681" w:rsidRPr="00ED0774">
        <w:rPr>
          <w:rStyle w:val="affc"/>
        </w:rPr>
        <w:t xml:space="preserve"> </w:t>
      </w:r>
      <w:r w:rsidR="00D80AC9" w:rsidRPr="00ED0774">
        <w:rPr>
          <w:rStyle w:val="affc"/>
        </w:rPr>
        <w:t>проточной</w:t>
      </w:r>
      <w:r w:rsidR="00926681" w:rsidRPr="00ED0774">
        <w:rPr>
          <w:rStyle w:val="affc"/>
        </w:rPr>
        <w:t xml:space="preserve"> </w:t>
      </w:r>
      <w:r w:rsidR="00D80AC9" w:rsidRPr="00ED0774">
        <w:rPr>
          <w:rStyle w:val="affc"/>
        </w:rPr>
        <w:t>цитофл</w:t>
      </w:r>
      <w:r w:rsidR="00DB4E71" w:rsidRPr="00ED0774">
        <w:rPr>
          <w:rStyle w:val="affc"/>
        </w:rPr>
        <w:t>у</w:t>
      </w:r>
      <w:r w:rsidR="00D80AC9" w:rsidRPr="00ED0774">
        <w:rPr>
          <w:rStyle w:val="affc"/>
        </w:rPr>
        <w:t>ориметрии</w:t>
      </w:r>
      <w:r w:rsidR="00926681" w:rsidRPr="00ED0774">
        <w:rPr>
          <w:rStyle w:val="affc"/>
        </w:rPr>
        <w:t xml:space="preserve"> </w:t>
      </w:r>
      <w:r w:rsidR="00D80AC9" w:rsidRPr="00880409">
        <w:rPr>
          <w:rStyle w:val="affc"/>
        </w:rPr>
        <w:t>(обычно</w:t>
      </w:r>
      <w:r w:rsidR="00926681" w:rsidRPr="00880409">
        <w:rPr>
          <w:rStyle w:val="affc"/>
        </w:rPr>
        <w:t xml:space="preserve"> </w:t>
      </w:r>
      <w:r w:rsidR="00D80AC9" w:rsidRPr="00880409">
        <w:rPr>
          <w:rStyle w:val="affc"/>
        </w:rPr>
        <w:t>как</w:t>
      </w:r>
      <w:r w:rsidR="00926681" w:rsidRPr="00880409">
        <w:rPr>
          <w:rStyle w:val="affc"/>
        </w:rPr>
        <w:t xml:space="preserve"> </w:t>
      </w:r>
      <w:r w:rsidR="00D80AC9" w:rsidRPr="00880409">
        <w:rPr>
          <w:rStyle w:val="affc"/>
        </w:rPr>
        <w:t>минимум</w:t>
      </w:r>
      <w:r w:rsidR="00926681" w:rsidRPr="00880409">
        <w:rPr>
          <w:rStyle w:val="affc"/>
        </w:rPr>
        <w:t xml:space="preserve"> </w:t>
      </w:r>
      <w:r w:rsidR="00EA15AE" w:rsidRPr="00880409">
        <w:rPr>
          <w:rStyle w:val="affc"/>
        </w:rPr>
        <w:t>6</w:t>
      </w:r>
      <w:r w:rsidR="00D80AC9" w:rsidRPr="00880409">
        <w:rPr>
          <w:rStyle w:val="affc"/>
        </w:rPr>
        <w:t>-цветной).</w:t>
      </w:r>
      <w:r w:rsidR="00926681" w:rsidRPr="00880409">
        <w:rPr>
          <w:rStyle w:val="affc"/>
        </w:rPr>
        <w:t xml:space="preserve"> </w:t>
      </w:r>
      <w:r w:rsidR="00B421DE" w:rsidRPr="00ED0774">
        <w:rPr>
          <w:i/>
        </w:rPr>
        <w:t>В</w:t>
      </w:r>
      <w:r w:rsidR="00926681" w:rsidRPr="00ED0774">
        <w:rPr>
          <w:i/>
        </w:rPr>
        <w:t xml:space="preserve"> </w:t>
      </w:r>
      <w:r w:rsidR="00B421DE" w:rsidRPr="00ED0774">
        <w:rPr>
          <w:i/>
        </w:rPr>
        <w:t>случае</w:t>
      </w:r>
      <w:r w:rsidR="00926681" w:rsidRPr="00ED0774">
        <w:rPr>
          <w:i/>
        </w:rPr>
        <w:t xml:space="preserve"> </w:t>
      </w:r>
      <w:r w:rsidR="00B421DE" w:rsidRPr="00ED0774">
        <w:rPr>
          <w:i/>
        </w:rPr>
        <w:t>анализа</w:t>
      </w:r>
      <w:r w:rsidR="00926681" w:rsidRPr="00ED0774">
        <w:rPr>
          <w:i/>
        </w:rPr>
        <w:t xml:space="preserve"> </w:t>
      </w:r>
      <w:r w:rsidR="00B421DE" w:rsidRPr="00ED0774">
        <w:rPr>
          <w:i/>
        </w:rPr>
        <w:t>трепанобиоптата</w:t>
      </w:r>
      <w:r w:rsidR="00926681" w:rsidRPr="00ED0774">
        <w:rPr>
          <w:i/>
        </w:rPr>
        <w:t xml:space="preserve"> </w:t>
      </w:r>
      <w:r w:rsidR="00B421DE" w:rsidRPr="00ED0774">
        <w:rPr>
          <w:i/>
        </w:rPr>
        <w:t>выполняется</w:t>
      </w:r>
      <w:r w:rsidR="00926681" w:rsidRPr="00ED0774">
        <w:rPr>
          <w:i/>
        </w:rPr>
        <w:t xml:space="preserve"> </w:t>
      </w:r>
      <w:r w:rsidR="00B421DE" w:rsidRPr="00ED0774">
        <w:rPr>
          <w:i/>
        </w:rPr>
        <w:t>его</w:t>
      </w:r>
      <w:r w:rsidR="00926681" w:rsidRPr="00ED0774">
        <w:rPr>
          <w:i/>
        </w:rPr>
        <w:t xml:space="preserve"> </w:t>
      </w:r>
      <w:r w:rsidR="00DB4E71" w:rsidRPr="00ED0774">
        <w:rPr>
          <w:i/>
          <w:iCs/>
        </w:rPr>
        <w:t>иммуногистохимическое</w:t>
      </w:r>
      <w:r w:rsidR="00926681" w:rsidRPr="00ED0774">
        <w:rPr>
          <w:i/>
        </w:rPr>
        <w:t xml:space="preserve"> </w:t>
      </w:r>
      <w:r w:rsidR="00B421DE" w:rsidRPr="00ED0774">
        <w:rPr>
          <w:i/>
        </w:rPr>
        <w:t>исследование.</w:t>
      </w:r>
      <w:r w:rsidR="00926681" w:rsidRPr="00ED0774">
        <w:rPr>
          <w:i/>
        </w:rPr>
        <w:t xml:space="preserve"> </w:t>
      </w:r>
      <w:r w:rsidR="00D80AC9" w:rsidRPr="00ED0774">
        <w:rPr>
          <w:rStyle w:val="affc"/>
        </w:rPr>
        <w:t>Особенно</w:t>
      </w:r>
      <w:r w:rsidR="00926681" w:rsidRPr="00ED0774">
        <w:rPr>
          <w:rStyle w:val="affc"/>
        </w:rPr>
        <w:t xml:space="preserve"> </w:t>
      </w:r>
      <w:r w:rsidRPr="00ED0774">
        <w:rPr>
          <w:rStyle w:val="affc"/>
        </w:rPr>
        <w:t>ИФТ</w:t>
      </w:r>
      <w:r w:rsidR="00DB4E71" w:rsidRPr="00ED0774">
        <w:rPr>
          <w:rStyle w:val="affc"/>
        </w:rPr>
        <w:t>-</w:t>
      </w:r>
      <w:r w:rsidR="00D80AC9" w:rsidRPr="00ED0774">
        <w:rPr>
          <w:rStyle w:val="affc"/>
        </w:rPr>
        <w:t>исследование</w:t>
      </w:r>
      <w:r w:rsidR="00926681" w:rsidRPr="00ED0774">
        <w:rPr>
          <w:rStyle w:val="affc"/>
        </w:rPr>
        <w:t xml:space="preserve"> </w:t>
      </w:r>
      <w:r w:rsidR="00D80AC9" w:rsidRPr="00ED0774">
        <w:rPr>
          <w:rStyle w:val="affc"/>
        </w:rPr>
        <w:t>необходимо</w:t>
      </w:r>
      <w:r w:rsidR="00926681" w:rsidRPr="00ED0774">
        <w:rPr>
          <w:rStyle w:val="affc"/>
        </w:rPr>
        <w:t xml:space="preserve"> </w:t>
      </w:r>
      <w:r w:rsidR="00D80AC9" w:rsidRPr="00ED0774">
        <w:rPr>
          <w:rStyle w:val="affc"/>
        </w:rPr>
        <w:t>для</w:t>
      </w:r>
      <w:r w:rsidR="00926681" w:rsidRPr="00ED0774">
        <w:rPr>
          <w:rStyle w:val="affc"/>
        </w:rPr>
        <w:t xml:space="preserve"> </w:t>
      </w:r>
      <w:r w:rsidR="00D80AC9" w:rsidRPr="00ED0774">
        <w:rPr>
          <w:rStyle w:val="affc"/>
        </w:rPr>
        <w:t>установления</w:t>
      </w:r>
      <w:r w:rsidR="00926681" w:rsidRPr="00ED0774">
        <w:rPr>
          <w:rStyle w:val="affc"/>
        </w:rPr>
        <w:t xml:space="preserve"> </w:t>
      </w:r>
      <w:r w:rsidR="00D80AC9" w:rsidRPr="00ED0774">
        <w:rPr>
          <w:rStyle w:val="affc"/>
        </w:rPr>
        <w:t>диагноза</w:t>
      </w:r>
      <w:r w:rsidR="00926681" w:rsidRPr="00ED0774">
        <w:rPr>
          <w:rStyle w:val="affc"/>
        </w:rPr>
        <w:t xml:space="preserve"> </w:t>
      </w:r>
      <w:r w:rsidR="00D80AC9" w:rsidRPr="00ED0774">
        <w:rPr>
          <w:rStyle w:val="affc"/>
        </w:rPr>
        <w:t>ОМ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минимальной</w:t>
      </w:r>
      <w:r w:rsidR="00926681" w:rsidRPr="00ED0774">
        <w:rPr>
          <w:rStyle w:val="affc"/>
        </w:rPr>
        <w:t xml:space="preserve"> </w:t>
      </w:r>
      <w:r w:rsidR="00D80AC9" w:rsidRPr="00ED0774">
        <w:rPr>
          <w:rStyle w:val="affc"/>
        </w:rPr>
        <w:t>дифференцировкой,</w:t>
      </w:r>
      <w:r w:rsidR="00926681" w:rsidRPr="00ED0774">
        <w:rPr>
          <w:rStyle w:val="affc"/>
        </w:rPr>
        <w:t xml:space="preserve"> </w:t>
      </w:r>
      <w:r w:rsidR="00D80AC9" w:rsidRPr="00ED0774">
        <w:rPr>
          <w:rStyle w:val="affc"/>
        </w:rPr>
        <w:t>острого</w:t>
      </w:r>
      <w:r w:rsidR="00926681" w:rsidRPr="00ED0774">
        <w:rPr>
          <w:rStyle w:val="affc"/>
        </w:rPr>
        <w:t xml:space="preserve"> </w:t>
      </w:r>
      <w:r w:rsidR="00D80AC9" w:rsidRPr="00ED0774">
        <w:rPr>
          <w:rStyle w:val="affc"/>
        </w:rPr>
        <w:t>мегакариоцитарного</w:t>
      </w:r>
      <w:r w:rsidR="00926681" w:rsidRPr="00ED0774">
        <w:rPr>
          <w:rStyle w:val="affc"/>
        </w:rPr>
        <w:t xml:space="preserve"> </w:t>
      </w:r>
      <w:r w:rsidR="00D80AC9" w:rsidRPr="00ED0774">
        <w:rPr>
          <w:rStyle w:val="affc"/>
        </w:rPr>
        <w:t>лейкоза</w:t>
      </w:r>
      <w:r w:rsidR="00926681" w:rsidRPr="00ED0774">
        <w:rPr>
          <w:rStyle w:val="affc"/>
        </w:rPr>
        <w:t xml:space="preserve"> </w:t>
      </w:r>
      <w:r w:rsidR="00D80AC9" w:rsidRPr="00ED0774">
        <w:rPr>
          <w:rStyle w:val="affc"/>
        </w:rPr>
        <w:t>и</w:t>
      </w:r>
      <w:r w:rsidR="00926681" w:rsidRPr="00ED0774">
        <w:rPr>
          <w:rStyle w:val="affc"/>
        </w:rPr>
        <w:t xml:space="preserve"> </w:t>
      </w:r>
      <w:r w:rsidR="00AC0E8E" w:rsidRPr="00ED0774">
        <w:rPr>
          <w:rStyle w:val="affc"/>
        </w:rPr>
        <w:t xml:space="preserve">ОЛ </w:t>
      </w:r>
      <w:r w:rsidR="00D80AC9" w:rsidRPr="00ED0774">
        <w:rPr>
          <w:rStyle w:val="affc"/>
        </w:rPr>
        <w:t>с</w:t>
      </w:r>
      <w:r w:rsidR="00926681" w:rsidRPr="00ED0774">
        <w:rPr>
          <w:rStyle w:val="affc"/>
        </w:rPr>
        <w:t xml:space="preserve"> </w:t>
      </w:r>
      <w:r w:rsidR="00D80AC9" w:rsidRPr="00ED0774">
        <w:rPr>
          <w:rStyle w:val="affc"/>
        </w:rPr>
        <w:t>неопределенной</w:t>
      </w:r>
      <w:r w:rsidR="00926681" w:rsidRPr="00ED0774">
        <w:rPr>
          <w:rStyle w:val="affc"/>
        </w:rPr>
        <w:t xml:space="preserve"> </w:t>
      </w:r>
      <w:r w:rsidR="00D80AC9" w:rsidRPr="00ED0774">
        <w:rPr>
          <w:rStyle w:val="affc"/>
        </w:rPr>
        <w:t>дифференцировкой.</w:t>
      </w:r>
      <w:r w:rsidR="00926681" w:rsidRPr="00ED0774">
        <w:rPr>
          <w:rStyle w:val="affc"/>
        </w:rPr>
        <w:t xml:space="preserve"> </w:t>
      </w:r>
      <w:r w:rsidR="00AC0E8E" w:rsidRPr="00ED0774">
        <w:rPr>
          <w:i/>
          <w:spacing w:val="-2"/>
        </w:rPr>
        <w:t xml:space="preserve">ОЛ </w:t>
      </w:r>
      <w:r w:rsidR="00360296" w:rsidRPr="00ED0774">
        <w:rPr>
          <w:i/>
          <w:spacing w:val="-2"/>
        </w:rPr>
        <w:t>неясной</w:t>
      </w:r>
      <w:r w:rsidR="00926681" w:rsidRPr="00ED0774">
        <w:rPr>
          <w:i/>
          <w:spacing w:val="-2"/>
        </w:rPr>
        <w:t xml:space="preserve"> </w:t>
      </w:r>
      <w:r w:rsidR="00360296" w:rsidRPr="00ED0774">
        <w:rPr>
          <w:i/>
          <w:spacing w:val="-2"/>
        </w:rPr>
        <w:t>линейности</w:t>
      </w:r>
      <w:r w:rsidR="00926681" w:rsidRPr="00ED0774">
        <w:rPr>
          <w:i/>
          <w:spacing w:val="-2"/>
        </w:rPr>
        <w:t xml:space="preserve"> </w:t>
      </w:r>
      <w:r w:rsidR="00360296" w:rsidRPr="00ED0774">
        <w:rPr>
          <w:i/>
          <w:spacing w:val="-2"/>
        </w:rPr>
        <w:t>являются</w:t>
      </w:r>
      <w:r w:rsidR="00926681" w:rsidRPr="00ED0774">
        <w:rPr>
          <w:i/>
          <w:spacing w:val="-2"/>
        </w:rPr>
        <w:t xml:space="preserve"> </w:t>
      </w:r>
      <w:r w:rsidR="00360296" w:rsidRPr="00ED0774">
        <w:rPr>
          <w:i/>
          <w:spacing w:val="-2"/>
        </w:rPr>
        <w:t>редкими</w:t>
      </w:r>
      <w:r w:rsidR="00926681" w:rsidRPr="00ED0774">
        <w:rPr>
          <w:i/>
          <w:spacing w:val="-2"/>
        </w:rPr>
        <w:t xml:space="preserve"> </w:t>
      </w:r>
      <w:r w:rsidR="00360296" w:rsidRPr="00ED0774">
        <w:rPr>
          <w:i/>
          <w:spacing w:val="-2"/>
        </w:rPr>
        <w:t>типами</w:t>
      </w:r>
      <w:r w:rsidR="00926681" w:rsidRPr="00ED0774">
        <w:rPr>
          <w:i/>
          <w:spacing w:val="-2"/>
        </w:rPr>
        <w:t xml:space="preserve"> </w:t>
      </w:r>
      <w:r w:rsidR="00360296" w:rsidRPr="00ED0774">
        <w:rPr>
          <w:i/>
          <w:spacing w:val="-2"/>
        </w:rPr>
        <w:t>лейкозов</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включают</w:t>
      </w:r>
      <w:r w:rsidR="00926681" w:rsidRPr="00ED0774">
        <w:rPr>
          <w:i/>
          <w:spacing w:val="-2"/>
        </w:rPr>
        <w:t xml:space="preserve"> </w:t>
      </w:r>
      <w:r w:rsidR="00360296" w:rsidRPr="00ED0774">
        <w:rPr>
          <w:i/>
          <w:spacing w:val="-2"/>
        </w:rPr>
        <w:t>случаи,</w:t>
      </w:r>
      <w:r w:rsidR="00926681" w:rsidRPr="00ED0774">
        <w:rPr>
          <w:i/>
          <w:spacing w:val="-2"/>
        </w:rPr>
        <w:t xml:space="preserve"> </w:t>
      </w:r>
      <w:r w:rsidR="00360296" w:rsidRPr="00ED0774">
        <w:rPr>
          <w:i/>
          <w:spacing w:val="-2"/>
        </w:rPr>
        <w:t>которые</w:t>
      </w:r>
      <w:r w:rsidR="00926681" w:rsidRPr="00ED0774">
        <w:rPr>
          <w:i/>
          <w:spacing w:val="-2"/>
        </w:rPr>
        <w:t xml:space="preserve"> </w:t>
      </w:r>
      <w:r w:rsidR="00360296" w:rsidRPr="00ED0774">
        <w:rPr>
          <w:i/>
          <w:spacing w:val="-2"/>
        </w:rPr>
        <w:t>не</w:t>
      </w:r>
      <w:r w:rsidR="00926681" w:rsidRPr="00ED0774">
        <w:rPr>
          <w:i/>
          <w:spacing w:val="-2"/>
        </w:rPr>
        <w:t xml:space="preserve"> </w:t>
      </w:r>
      <w:r w:rsidR="00360296" w:rsidRPr="00ED0774">
        <w:rPr>
          <w:i/>
          <w:spacing w:val="-2"/>
        </w:rPr>
        <w:t>имеют</w:t>
      </w:r>
      <w:r w:rsidR="00926681" w:rsidRPr="00ED0774">
        <w:rPr>
          <w:i/>
          <w:spacing w:val="-2"/>
        </w:rPr>
        <w:t xml:space="preserve"> </w:t>
      </w:r>
      <w:r w:rsidR="00360296" w:rsidRPr="00ED0774">
        <w:rPr>
          <w:i/>
          <w:spacing w:val="-2"/>
        </w:rPr>
        <w:t>признаков</w:t>
      </w:r>
      <w:r w:rsidR="00926681" w:rsidRPr="00ED0774">
        <w:rPr>
          <w:i/>
          <w:spacing w:val="-2"/>
        </w:rPr>
        <w:t xml:space="preserve"> </w:t>
      </w:r>
      <w:r w:rsidR="00360296" w:rsidRPr="00ED0774">
        <w:rPr>
          <w:i/>
          <w:spacing w:val="-2"/>
        </w:rPr>
        <w:t>принадлежности</w:t>
      </w:r>
      <w:r w:rsidR="00926681" w:rsidRPr="00ED0774">
        <w:rPr>
          <w:i/>
          <w:spacing w:val="-2"/>
        </w:rPr>
        <w:t xml:space="preserve"> </w:t>
      </w:r>
      <w:r w:rsidR="00360296" w:rsidRPr="00ED0774">
        <w:rPr>
          <w:i/>
          <w:spacing w:val="-2"/>
        </w:rPr>
        <w:t>к</w:t>
      </w:r>
      <w:r w:rsidR="00926681" w:rsidRPr="00ED0774">
        <w:rPr>
          <w:i/>
          <w:spacing w:val="-2"/>
        </w:rPr>
        <w:t xml:space="preserve"> </w:t>
      </w:r>
      <w:r w:rsidR="00360296" w:rsidRPr="00ED0774">
        <w:rPr>
          <w:i/>
          <w:spacing w:val="-2"/>
        </w:rPr>
        <w:t>какой-либо</w:t>
      </w:r>
      <w:r w:rsidR="00926681" w:rsidRPr="00ED0774">
        <w:rPr>
          <w:i/>
          <w:spacing w:val="-2"/>
        </w:rPr>
        <w:t xml:space="preserve"> </w:t>
      </w:r>
      <w:r w:rsidR="00360296" w:rsidRPr="00ED0774">
        <w:rPr>
          <w:i/>
          <w:spacing w:val="-2"/>
        </w:rPr>
        <w:t>клеточной</w:t>
      </w:r>
      <w:r w:rsidR="00926681" w:rsidRPr="00ED0774">
        <w:rPr>
          <w:i/>
          <w:spacing w:val="-2"/>
        </w:rPr>
        <w:t xml:space="preserve"> </w:t>
      </w:r>
      <w:r w:rsidR="00360296" w:rsidRPr="00ED0774">
        <w:rPr>
          <w:i/>
          <w:spacing w:val="-2"/>
        </w:rPr>
        <w:t>линии</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недифференцированны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или</w:t>
      </w:r>
      <w:r w:rsidR="00926681" w:rsidRPr="00ED0774">
        <w:rPr>
          <w:i/>
          <w:spacing w:val="-2"/>
        </w:rPr>
        <w:t xml:space="preserve"> </w:t>
      </w:r>
      <w:r w:rsidR="00360296" w:rsidRPr="00ED0774">
        <w:rPr>
          <w:i/>
          <w:spacing w:val="-2"/>
        </w:rPr>
        <w:t>такие</w:t>
      </w:r>
      <w:r w:rsidR="00926681" w:rsidRPr="00ED0774">
        <w:rPr>
          <w:i/>
          <w:spacing w:val="-2"/>
        </w:rPr>
        <w:t xml:space="preserve"> </w:t>
      </w:r>
      <w:r w:rsidRPr="00ED0774">
        <w:rPr>
          <w:i/>
          <w:spacing w:val="-2"/>
        </w:rPr>
        <w:t>случаи</w:t>
      </w:r>
      <w:r w:rsidR="00360296" w:rsidRPr="00ED0774">
        <w:rPr>
          <w:i/>
          <w:spacing w:val="-2"/>
        </w:rPr>
        <w:t>,</w:t>
      </w:r>
      <w:r w:rsidR="00926681" w:rsidRPr="00ED0774">
        <w:rPr>
          <w:i/>
          <w:spacing w:val="-2"/>
        </w:rPr>
        <w:t xml:space="preserve"> </w:t>
      </w:r>
      <w:r w:rsidR="00360296" w:rsidRPr="00ED0774">
        <w:rPr>
          <w:i/>
          <w:spacing w:val="-2"/>
        </w:rPr>
        <w:t>бластные</w:t>
      </w:r>
      <w:r w:rsidR="00926681" w:rsidRPr="00ED0774">
        <w:rPr>
          <w:i/>
          <w:spacing w:val="-2"/>
        </w:rPr>
        <w:t xml:space="preserve"> </w:t>
      </w:r>
      <w:r w:rsidR="00360296" w:rsidRPr="00ED0774">
        <w:rPr>
          <w:i/>
          <w:spacing w:val="-2"/>
        </w:rPr>
        <w:t>клетки</w:t>
      </w:r>
      <w:r w:rsidR="00926681" w:rsidRPr="00ED0774">
        <w:rPr>
          <w:i/>
          <w:spacing w:val="-2"/>
        </w:rPr>
        <w:t xml:space="preserve"> </w:t>
      </w:r>
      <w:r w:rsidR="00360296" w:rsidRPr="00ED0774">
        <w:rPr>
          <w:i/>
          <w:spacing w:val="-2"/>
        </w:rPr>
        <w:t>которых</w:t>
      </w:r>
      <w:r w:rsidR="00926681" w:rsidRPr="00ED0774">
        <w:rPr>
          <w:i/>
          <w:spacing w:val="-2"/>
        </w:rPr>
        <w:t xml:space="preserve"> </w:t>
      </w:r>
      <w:r w:rsidR="00360296" w:rsidRPr="00ED0774">
        <w:rPr>
          <w:i/>
          <w:spacing w:val="-2"/>
        </w:rPr>
        <w:t>экспрессируют</w:t>
      </w:r>
      <w:r w:rsidR="00926681" w:rsidRPr="00ED0774">
        <w:rPr>
          <w:i/>
          <w:spacing w:val="-2"/>
        </w:rPr>
        <w:t xml:space="preserve"> </w:t>
      </w:r>
      <w:r w:rsidR="00360296" w:rsidRPr="00ED0774">
        <w:rPr>
          <w:i/>
          <w:spacing w:val="-2"/>
        </w:rPr>
        <w:t>маркеры</w:t>
      </w:r>
      <w:r w:rsidR="00926681" w:rsidRPr="00ED0774">
        <w:rPr>
          <w:i/>
          <w:spacing w:val="-2"/>
        </w:rPr>
        <w:t xml:space="preserve"> </w:t>
      </w:r>
      <w:r w:rsidR="00360296" w:rsidRPr="00ED0774">
        <w:rPr>
          <w:i/>
          <w:spacing w:val="-2"/>
        </w:rPr>
        <w:t>более</w:t>
      </w:r>
      <w:r w:rsidR="00926681" w:rsidRPr="00ED0774">
        <w:rPr>
          <w:i/>
          <w:spacing w:val="-2"/>
        </w:rPr>
        <w:t xml:space="preserve"> </w:t>
      </w:r>
      <w:r w:rsidR="00360296" w:rsidRPr="00ED0774">
        <w:rPr>
          <w:i/>
          <w:spacing w:val="-2"/>
        </w:rPr>
        <w:t>чем</w:t>
      </w:r>
      <w:r w:rsidR="00926681" w:rsidRPr="00ED0774">
        <w:rPr>
          <w:i/>
          <w:spacing w:val="-2"/>
        </w:rPr>
        <w:t xml:space="preserve"> </w:t>
      </w:r>
      <w:r w:rsidR="00360296" w:rsidRPr="00ED0774">
        <w:rPr>
          <w:i/>
          <w:spacing w:val="-2"/>
        </w:rPr>
        <w:t>одной</w:t>
      </w:r>
      <w:r w:rsidR="00926681" w:rsidRPr="00ED0774">
        <w:rPr>
          <w:i/>
          <w:spacing w:val="-2"/>
        </w:rPr>
        <w:t xml:space="preserve"> </w:t>
      </w:r>
      <w:r w:rsidR="00360296" w:rsidRPr="00ED0774">
        <w:rPr>
          <w:i/>
          <w:spacing w:val="-2"/>
        </w:rPr>
        <w:t>линии</w:t>
      </w:r>
      <w:r w:rsidR="00926681" w:rsidRPr="00ED0774">
        <w:rPr>
          <w:i/>
          <w:spacing w:val="-2"/>
        </w:rPr>
        <w:t xml:space="preserve"> </w:t>
      </w:r>
      <w:r w:rsidR="00360296" w:rsidRPr="00ED0774">
        <w:rPr>
          <w:i/>
          <w:spacing w:val="-2"/>
        </w:rPr>
        <w:t>дифференцировки</w:t>
      </w:r>
      <w:r w:rsidRPr="00ED0774">
        <w:rPr>
          <w:i/>
          <w:spacing w:val="-2"/>
        </w:rPr>
        <w:t>.</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классификации</w:t>
      </w:r>
      <w:r w:rsidR="00547559" w:rsidRPr="00ED0774">
        <w:rPr>
          <w:i/>
          <w:spacing w:val="-2"/>
        </w:rPr>
        <w:t xml:space="preserve"> Европейской группы по иммунологическому описанию лейкозов</w:t>
      </w:r>
      <w:r w:rsidR="00926681" w:rsidRPr="00ED0774">
        <w:rPr>
          <w:i/>
          <w:spacing w:val="-2"/>
        </w:rPr>
        <w:t xml:space="preserve"> </w:t>
      </w:r>
      <w:r w:rsidR="00547559" w:rsidRPr="00ED0774">
        <w:rPr>
          <w:i/>
          <w:spacing w:val="-2"/>
        </w:rPr>
        <w:t>(</w:t>
      </w:r>
      <w:r w:rsidR="00360296" w:rsidRPr="00ED0774">
        <w:rPr>
          <w:i/>
          <w:spacing w:val="-2"/>
        </w:rPr>
        <w:t>EGIL</w:t>
      </w:r>
      <w:r w:rsidR="00547559" w:rsidRPr="00ED0774">
        <w:rPr>
          <w:i/>
          <w:spacing w:val="-2"/>
        </w:rPr>
        <w:t>)</w:t>
      </w:r>
      <w:r w:rsidR="00926681" w:rsidRPr="00ED0774">
        <w:rPr>
          <w:i/>
          <w:spacing w:val="-2"/>
        </w:rPr>
        <w:t xml:space="preserve"> </w:t>
      </w:r>
      <w:r w:rsidR="00BF7A2C" w:rsidRPr="00ED0774">
        <w:rPr>
          <w:i/>
          <w:spacing w:val="-2"/>
        </w:rPr>
        <w:t>ОЛСФ</w:t>
      </w:r>
      <w:r w:rsidR="00926681" w:rsidRPr="00ED0774">
        <w:rPr>
          <w:i/>
          <w:spacing w:val="-2"/>
        </w:rPr>
        <w:t xml:space="preserve"> </w:t>
      </w:r>
      <w:r w:rsidR="00360296" w:rsidRPr="00ED0774">
        <w:rPr>
          <w:i/>
          <w:spacing w:val="-2"/>
        </w:rPr>
        <w:t>подразделя</w:t>
      </w:r>
      <w:r w:rsidR="00E56606" w:rsidRPr="00ED0774">
        <w:rPr>
          <w:i/>
          <w:spacing w:val="-2"/>
        </w:rPr>
        <w:t>ют</w:t>
      </w:r>
      <w:r w:rsidR="00926681" w:rsidRPr="00ED0774">
        <w:rPr>
          <w:i/>
          <w:spacing w:val="-2"/>
        </w:rPr>
        <w:t xml:space="preserve"> </w:t>
      </w:r>
      <w:r w:rsidR="00360296" w:rsidRPr="00ED0774">
        <w:rPr>
          <w:i/>
          <w:spacing w:val="-2"/>
        </w:rPr>
        <w:t>на</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бифенотипически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когда</w:t>
      </w:r>
      <w:r w:rsidR="00926681" w:rsidRPr="00ED0774">
        <w:rPr>
          <w:i/>
          <w:spacing w:val="-2"/>
        </w:rPr>
        <w:t xml:space="preserve"> </w:t>
      </w:r>
      <w:r w:rsidR="00360296" w:rsidRPr="00ED0774">
        <w:rPr>
          <w:i/>
          <w:spacing w:val="-2"/>
        </w:rPr>
        <w:t>одна</w:t>
      </w:r>
      <w:r w:rsidR="00926681" w:rsidRPr="00ED0774">
        <w:rPr>
          <w:i/>
          <w:spacing w:val="-2"/>
        </w:rPr>
        <w:t xml:space="preserve"> </w:t>
      </w:r>
      <w:r w:rsidR="00360296" w:rsidRPr="00ED0774">
        <w:rPr>
          <w:i/>
          <w:spacing w:val="-2"/>
        </w:rPr>
        <w:t>опухолевая</w:t>
      </w:r>
      <w:r w:rsidR="00926681" w:rsidRPr="00ED0774">
        <w:rPr>
          <w:i/>
          <w:spacing w:val="-2"/>
        </w:rPr>
        <w:t xml:space="preserve"> </w:t>
      </w:r>
      <w:r w:rsidR="00360296" w:rsidRPr="00ED0774">
        <w:rPr>
          <w:i/>
          <w:spacing w:val="-2"/>
        </w:rPr>
        <w:t>популяция</w:t>
      </w:r>
      <w:r w:rsidR="00926681" w:rsidRPr="00ED0774">
        <w:rPr>
          <w:i/>
          <w:spacing w:val="-2"/>
        </w:rPr>
        <w:t xml:space="preserve"> </w:t>
      </w:r>
      <w:r w:rsidR="00360296" w:rsidRPr="00ED0774">
        <w:rPr>
          <w:i/>
          <w:spacing w:val="-2"/>
        </w:rPr>
        <w:t>экспрессирует</w:t>
      </w:r>
      <w:r w:rsidR="00926681" w:rsidRPr="00ED0774">
        <w:rPr>
          <w:i/>
          <w:spacing w:val="-2"/>
        </w:rPr>
        <w:t xml:space="preserve"> </w:t>
      </w:r>
      <w:r w:rsidR="00360296" w:rsidRPr="00ED0774">
        <w:rPr>
          <w:i/>
          <w:spacing w:val="-2"/>
        </w:rPr>
        <w:t>антигены</w:t>
      </w:r>
      <w:r w:rsidR="00926681" w:rsidRPr="00ED0774">
        <w:rPr>
          <w:i/>
          <w:spacing w:val="-2"/>
        </w:rPr>
        <w:t xml:space="preserve"> </w:t>
      </w:r>
      <w:r w:rsidR="00360296" w:rsidRPr="00ED0774">
        <w:rPr>
          <w:i/>
          <w:spacing w:val="-2"/>
        </w:rPr>
        <w:t>нескольких</w:t>
      </w:r>
      <w:r w:rsidR="00926681" w:rsidRPr="00ED0774">
        <w:rPr>
          <w:i/>
          <w:spacing w:val="-2"/>
        </w:rPr>
        <w:t xml:space="preserve"> </w:t>
      </w:r>
      <w:r w:rsidR="00360296" w:rsidRPr="00ED0774">
        <w:rPr>
          <w:i/>
          <w:spacing w:val="-2"/>
        </w:rPr>
        <w:t>линий</w:t>
      </w:r>
      <w:r w:rsidR="00926681" w:rsidRPr="00ED0774">
        <w:rPr>
          <w:i/>
          <w:spacing w:val="-2"/>
        </w:rPr>
        <w:t xml:space="preserve"> </w:t>
      </w:r>
      <w:r w:rsidR="00360296" w:rsidRPr="00ED0774">
        <w:rPr>
          <w:i/>
          <w:spacing w:val="-2"/>
        </w:rPr>
        <w:t>дифференцировки,</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острый</w:t>
      </w:r>
      <w:r w:rsidR="00926681" w:rsidRPr="00ED0774">
        <w:rPr>
          <w:i/>
          <w:spacing w:val="-2"/>
        </w:rPr>
        <w:t xml:space="preserve"> </w:t>
      </w:r>
      <w:r w:rsidR="00360296" w:rsidRPr="00ED0774">
        <w:rPr>
          <w:i/>
          <w:spacing w:val="-2"/>
        </w:rPr>
        <w:t>билинейный</w:t>
      </w:r>
      <w:r w:rsidR="00926681" w:rsidRPr="00ED0774">
        <w:rPr>
          <w:i/>
          <w:spacing w:val="-2"/>
        </w:rPr>
        <w:t xml:space="preserve"> </w:t>
      </w:r>
      <w:r w:rsidR="00360296" w:rsidRPr="00ED0774">
        <w:rPr>
          <w:i/>
          <w:spacing w:val="-2"/>
        </w:rPr>
        <w:t>лейкоз,</w:t>
      </w:r>
      <w:r w:rsidR="00926681" w:rsidRPr="00ED0774">
        <w:rPr>
          <w:i/>
          <w:spacing w:val="-2"/>
        </w:rPr>
        <w:t xml:space="preserve"> </w:t>
      </w:r>
      <w:r w:rsidR="00360296" w:rsidRPr="00ED0774">
        <w:rPr>
          <w:i/>
          <w:spacing w:val="-2"/>
        </w:rPr>
        <w:t>при</w:t>
      </w:r>
      <w:r w:rsidR="00926681" w:rsidRPr="00ED0774">
        <w:rPr>
          <w:i/>
          <w:spacing w:val="-2"/>
        </w:rPr>
        <w:t xml:space="preserve"> </w:t>
      </w:r>
      <w:r w:rsidR="00360296" w:rsidRPr="00ED0774">
        <w:rPr>
          <w:i/>
          <w:spacing w:val="-2"/>
        </w:rPr>
        <w:t>котором</w:t>
      </w:r>
      <w:r w:rsidR="00926681" w:rsidRPr="00ED0774">
        <w:rPr>
          <w:i/>
          <w:spacing w:val="-2"/>
        </w:rPr>
        <w:t xml:space="preserve"> </w:t>
      </w:r>
      <w:r w:rsidR="00360296" w:rsidRPr="00ED0774">
        <w:rPr>
          <w:i/>
          <w:spacing w:val="-2"/>
        </w:rPr>
        <w:t>существуют</w:t>
      </w:r>
      <w:r w:rsidR="00926681" w:rsidRPr="00ED0774">
        <w:rPr>
          <w:i/>
          <w:spacing w:val="-2"/>
        </w:rPr>
        <w:t xml:space="preserve"> </w:t>
      </w:r>
      <w:r w:rsidR="00DB4E71" w:rsidRPr="00ED0774">
        <w:rPr>
          <w:i/>
          <w:spacing w:val="-2"/>
        </w:rPr>
        <w:t>2</w:t>
      </w:r>
      <w:r w:rsidR="00926681" w:rsidRPr="00ED0774">
        <w:rPr>
          <w:i/>
          <w:spacing w:val="-2"/>
        </w:rPr>
        <w:t xml:space="preserve"> </w:t>
      </w:r>
      <w:r w:rsidR="00360296" w:rsidRPr="00ED0774">
        <w:rPr>
          <w:i/>
          <w:spacing w:val="-2"/>
        </w:rPr>
        <w:t>и</w:t>
      </w:r>
      <w:r w:rsidR="00926681" w:rsidRPr="00ED0774">
        <w:rPr>
          <w:i/>
          <w:spacing w:val="-2"/>
        </w:rPr>
        <w:t xml:space="preserve"> </w:t>
      </w:r>
      <w:r w:rsidR="00360296" w:rsidRPr="00ED0774">
        <w:rPr>
          <w:i/>
          <w:spacing w:val="-2"/>
        </w:rPr>
        <w:t>более</w:t>
      </w:r>
      <w:r w:rsidR="00926681" w:rsidRPr="00ED0774">
        <w:rPr>
          <w:i/>
          <w:spacing w:val="-2"/>
        </w:rPr>
        <w:t xml:space="preserve"> </w:t>
      </w:r>
      <w:r w:rsidR="00360296" w:rsidRPr="00ED0774">
        <w:rPr>
          <w:i/>
          <w:spacing w:val="-2"/>
        </w:rPr>
        <w:t>популяции</w:t>
      </w:r>
      <w:r w:rsidR="00926681" w:rsidRPr="00ED0774">
        <w:rPr>
          <w:i/>
          <w:spacing w:val="-2"/>
        </w:rPr>
        <w:t xml:space="preserve"> </w:t>
      </w:r>
      <w:r w:rsidR="00360296" w:rsidRPr="00ED0774">
        <w:rPr>
          <w:i/>
          <w:spacing w:val="-2"/>
        </w:rPr>
        <w:t>бластных</w:t>
      </w:r>
      <w:r w:rsidR="00926681" w:rsidRPr="00ED0774">
        <w:rPr>
          <w:i/>
          <w:spacing w:val="-2"/>
        </w:rPr>
        <w:t xml:space="preserve"> </w:t>
      </w:r>
      <w:r w:rsidR="00360296" w:rsidRPr="00ED0774">
        <w:rPr>
          <w:i/>
          <w:spacing w:val="-2"/>
        </w:rPr>
        <w:t>клеток</w:t>
      </w:r>
      <w:r w:rsidR="00926681" w:rsidRPr="00ED0774">
        <w:rPr>
          <w:i/>
          <w:spacing w:val="-2"/>
        </w:rPr>
        <w:t xml:space="preserve"> </w:t>
      </w:r>
      <w:r w:rsidR="00360296" w:rsidRPr="00ED0774">
        <w:rPr>
          <w:i/>
          <w:spacing w:val="-2"/>
        </w:rPr>
        <w:t>разной</w:t>
      </w:r>
      <w:r w:rsidR="00926681" w:rsidRPr="00ED0774">
        <w:rPr>
          <w:i/>
          <w:spacing w:val="-2"/>
        </w:rPr>
        <w:t xml:space="preserve"> </w:t>
      </w:r>
      <w:r w:rsidR="00360296" w:rsidRPr="00ED0774">
        <w:rPr>
          <w:i/>
          <w:spacing w:val="-2"/>
        </w:rPr>
        <w:t>линейности.</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классификации</w:t>
      </w:r>
      <w:r w:rsidR="00926681" w:rsidRPr="00ED0774">
        <w:rPr>
          <w:i/>
          <w:spacing w:val="-2"/>
        </w:rPr>
        <w:t xml:space="preserve"> </w:t>
      </w:r>
      <w:r w:rsidR="00360296" w:rsidRPr="00ED0774">
        <w:rPr>
          <w:i/>
          <w:spacing w:val="-2"/>
        </w:rPr>
        <w:t>ВОЗ</w:t>
      </w:r>
      <w:r w:rsidR="00926681" w:rsidRPr="00ED0774">
        <w:rPr>
          <w:i/>
          <w:spacing w:val="-2"/>
        </w:rPr>
        <w:t xml:space="preserve"> </w:t>
      </w:r>
      <w:r w:rsidR="00360296" w:rsidRPr="00ED0774">
        <w:rPr>
          <w:i/>
          <w:spacing w:val="-2"/>
        </w:rPr>
        <w:t>эти</w:t>
      </w:r>
      <w:r w:rsidR="00926681" w:rsidRPr="00ED0774">
        <w:rPr>
          <w:i/>
          <w:spacing w:val="-2"/>
        </w:rPr>
        <w:t xml:space="preserve"> </w:t>
      </w:r>
      <w:r w:rsidR="00360296" w:rsidRPr="00ED0774">
        <w:rPr>
          <w:i/>
          <w:spacing w:val="-2"/>
        </w:rPr>
        <w:t>варианты</w:t>
      </w:r>
      <w:r w:rsidR="00926681" w:rsidRPr="00ED0774">
        <w:rPr>
          <w:i/>
          <w:spacing w:val="-2"/>
        </w:rPr>
        <w:t xml:space="preserve"> </w:t>
      </w:r>
      <w:r w:rsidR="00360296" w:rsidRPr="00ED0774">
        <w:rPr>
          <w:i/>
          <w:spacing w:val="-2"/>
        </w:rPr>
        <w:t>объединены</w:t>
      </w:r>
      <w:r w:rsidR="00926681" w:rsidRPr="00ED0774">
        <w:rPr>
          <w:i/>
          <w:spacing w:val="-2"/>
        </w:rPr>
        <w:t xml:space="preserve"> </w:t>
      </w:r>
      <w:r w:rsidR="00360296" w:rsidRPr="00ED0774">
        <w:rPr>
          <w:i/>
          <w:spacing w:val="-2"/>
        </w:rPr>
        <w:t>в</w:t>
      </w:r>
      <w:r w:rsidR="00926681" w:rsidRPr="00ED0774">
        <w:rPr>
          <w:i/>
          <w:spacing w:val="-2"/>
        </w:rPr>
        <w:t xml:space="preserve"> </w:t>
      </w:r>
      <w:r w:rsidR="00360296" w:rsidRPr="00ED0774">
        <w:rPr>
          <w:i/>
          <w:spacing w:val="-2"/>
        </w:rPr>
        <w:t>ОЛСФ.</w:t>
      </w:r>
      <w:r w:rsidR="00926681" w:rsidRPr="00ED0774">
        <w:rPr>
          <w:i/>
          <w:spacing w:val="-2"/>
        </w:rPr>
        <w:t xml:space="preserve"> </w:t>
      </w:r>
      <w:r w:rsidR="00360296" w:rsidRPr="00ED0774">
        <w:rPr>
          <w:i/>
        </w:rPr>
        <w:t>Для</w:t>
      </w:r>
      <w:r w:rsidR="00926681" w:rsidRPr="00ED0774">
        <w:rPr>
          <w:i/>
        </w:rPr>
        <w:t xml:space="preserve"> </w:t>
      </w:r>
      <w:r w:rsidR="00360296" w:rsidRPr="00ED0774">
        <w:rPr>
          <w:i/>
        </w:rPr>
        <w:t>достоверной</w:t>
      </w:r>
      <w:r w:rsidR="00926681" w:rsidRPr="00ED0774">
        <w:rPr>
          <w:i/>
        </w:rPr>
        <w:t xml:space="preserve"> </w:t>
      </w:r>
      <w:r w:rsidR="00360296" w:rsidRPr="00ED0774">
        <w:rPr>
          <w:i/>
        </w:rPr>
        <w:t>диагностики</w:t>
      </w:r>
      <w:r w:rsidR="00926681" w:rsidRPr="00ED0774">
        <w:rPr>
          <w:i/>
        </w:rPr>
        <w:t xml:space="preserve"> </w:t>
      </w:r>
      <w:r w:rsidR="00360296" w:rsidRPr="00ED0774">
        <w:rPr>
          <w:i/>
        </w:rPr>
        <w:t>ОЛСФ</w:t>
      </w:r>
      <w:r w:rsidR="00926681" w:rsidRPr="00ED0774">
        <w:rPr>
          <w:i/>
        </w:rPr>
        <w:t xml:space="preserve"> </w:t>
      </w:r>
      <w:r w:rsidR="00360296" w:rsidRPr="00ED0774">
        <w:rPr>
          <w:i/>
        </w:rPr>
        <w:t>в</w:t>
      </w:r>
      <w:r w:rsidR="00926681" w:rsidRPr="00ED0774">
        <w:rPr>
          <w:i/>
        </w:rPr>
        <w:t xml:space="preserve"> </w:t>
      </w:r>
      <w:r w:rsidR="00360296" w:rsidRPr="00ED0774">
        <w:rPr>
          <w:i/>
        </w:rPr>
        <w:t>классификации</w:t>
      </w:r>
      <w:r w:rsidR="00926681" w:rsidRPr="00ED0774">
        <w:rPr>
          <w:i/>
        </w:rPr>
        <w:t xml:space="preserve"> </w:t>
      </w:r>
      <w:r w:rsidR="00360296" w:rsidRPr="00ED0774">
        <w:rPr>
          <w:i/>
        </w:rPr>
        <w:t>ВОЗ</w:t>
      </w:r>
      <w:r w:rsidR="00926681" w:rsidRPr="00ED0774">
        <w:rPr>
          <w:i/>
        </w:rPr>
        <w:t xml:space="preserve"> </w:t>
      </w:r>
      <w:r w:rsidR="00360296" w:rsidRPr="00ED0774">
        <w:rPr>
          <w:i/>
        </w:rPr>
        <w:t>предусмотрены</w:t>
      </w:r>
      <w:r w:rsidR="00926681" w:rsidRPr="00ED0774">
        <w:rPr>
          <w:i/>
        </w:rPr>
        <w:t xml:space="preserve"> </w:t>
      </w:r>
      <w:r w:rsidR="00360296" w:rsidRPr="00ED0774">
        <w:rPr>
          <w:i/>
        </w:rPr>
        <w:t>следующ</w:t>
      </w:r>
      <w:r w:rsidR="008E0118" w:rsidRPr="00ED0774">
        <w:rPr>
          <w:i/>
        </w:rPr>
        <w:t>ие</w:t>
      </w:r>
      <w:r w:rsidR="00926681" w:rsidRPr="00ED0774">
        <w:rPr>
          <w:i/>
        </w:rPr>
        <w:t xml:space="preserve"> </w:t>
      </w:r>
      <w:r w:rsidR="008E0118" w:rsidRPr="00ED0774">
        <w:rPr>
          <w:i/>
        </w:rPr>
        <w:t>критерии,</w:t>
      </w:r>
      <w:r w:rsidR="00926681" w:rsidRPr="00ED0774">
        <w:rPr>
          <w:i/>
        </w:rPr>
        <w:t xml:space="preserve"> </w:t>
      </w:r>
      <w:r w:rsidR="008E0118" w:rsidRPr="00ED0774">
        <w:rPr>
          <w:i/>
        </w:rPr>
        <w:t>описанные</w:t>
      </w:r>
      <w:r w:rsidR="00926681" w:rsidRPr="00ED0774">
        <w:rPr>
          <w:i/>
        </w:rPr>
        <w:t xml:space="preserve"> </w:t>
      </w:r>
      <w:r w:rsidR="008E0118" w:rsidRPr="00ED0774">
        <w:rPr>
          <w:i/>
        </w:rPr>
        <w:t>в</w:t>
      </w:r>
      <w:r w:rsidR="00926681" w:rsidRPr="00ED0774">
        <w:rPr>
          <w:i/>
        </w:rPr>
        <w:t xml:space="preserve"> </w:t>
      </w:r>
      <w:r w:rsidR="008E0118" w:rsidRPr="00ED0774">
        <w:rPr>
          <w:i/>
        </w:rPr>
        <w:t>Приложени</w:t>
      </w:r>
      <w:r w:rsidR="0043517A" w:rsidRPr="00ED0774">
        <w:rPr>
          <w:i/>
        </w:rPr>
        <w:t>и</w:t>
      </w:r>
      <w:r w:rsidR="00926681" w:rsidRPr="00ED0774">
        <w:rPr>
          <w:i/>
        </w:rPr>
        <w:t xml:space="preserve"> </w:t>
      </w:r>
      <w:r w:rsidR="00771E82" w:rsidRPr="00ED0774">
        <w:rPr>
          <w:i/>
        </w:rPr>
        <w:t>А3.</w:t>
      </w:r>
      <w:r w:rsidR="00B70FAF">
        <w:rPr>
          <w:i/>
        </w:rPr>
        <w:t>4</w:t>
      </w:r>
      <w:r w:rsidR="00360296" w:rsidRPr="00ED0774">
        <w:rPr>
          <w:i/>
        </w:rPr>
        <w:t>.</w:t>
      </w:r>
    </w:p>
    <w:p w14:paraId="08D21F11" w14:textId="3ECA025C" w:rsidR="00C91BB8" w:rsidRPr="00ED0774" w:rsidRDefault="00D80AC9" w:rsidP="00C62076">
      <w:pPr>
        <w:pStyle w:val="10"/>
        <w:divId w:val="344793945"/>
        <w:rPr>
          <w:lang w:val="en-US"/>
        </w:rPr>
      </w:pPr>
      <w:r w:rsidRPr="00ED0774">
        <w:rPr>
          <w:rStyle w:val="affb"/>
        </w:rPr>
        <w:lastRenderedPageBreak/>
        <w:t>Рекомендуется</w:t>
      </w:r>
      <w:r w:rsidR="00926681" w:rsidRPr="00ED0774">
        <w:rPr>
          <w:rStyle w:val="affb"/>
        </w:rPr>
        <w:t xml:space="preserve"> </w:t>
      </w:r>
      <w:r w:rsidR="0043517A" w:rsidRPr="00ED0774">
        <w:rPr>
          <w:rStyle w:val="affb"/>
          <w:b w:val="0"/>
        </w:rPr>
        <w:t>всем</w:t>
      </w:r>
      <w:r w:rsidR="00926681" w:rsidRPr="00ED0774">
        <w:rPr>
          <w:rStyle w:val="affb"/>
          <w:b w:val="0"/>
        </w:rPr>
        <w:t xml:space="preserve"> </w:t>
      </w:r>
      <w:r w:rsidR="00BB4286" w:rsidRPr="00ED0774">
        <w:rPr>
          <w:rStyle w:val="affb"/>
          <w:b w:val="0"/>
        </w:rPr>
        <w:t>пациентам</w:t>
      </w:r>
      <w:r w:rsidR="00926681" w:rsidRPr="00ED0774">
        <w:rPr>
          <w:rStyle w:val="affb"/>
          <w:b w:val="0"/>
        </w:rPr>
        <w:t xml:space="preserve"> </w:t>
      </w:r>
      <w:r w:rsidR="00C00281" w:rsidRPr="00ED0774">
        <w:rPr>
          <w:rStyle w:val="affc"/>
          <w:i w:val="0"/>
        </w:rPr>
        <w:t>при</w:t>
      </w:r>
      <w:r w:rsidR="00926681" w:rsidRPr="00ED0774">
        <w:rPr>
          <w:rStyle w:val="affc"/>
          <w:i w:val="0"/>
        </w:rPr>
        <w:t xml:space="preserve"> </w:t>
      </w:r>
      <w:r w:rsidR="00C00281" w:rsidRPr="00A55935">
        <w:rPr>
          <w:rStyle w:val="affc"/>
          <w:i w:val="0"/>
          <w:color w:val="000000" w:themeColor="text1"/>
        </w:rPr>
        <w:t>первичной</w:t>
      </w:r>
      <w:r w:rsidR="00926681" w:rsidRPr="00A55935">
        <w:rPr>
          <w:rStyle w:val="affc"/>
          <w:i w:val="0"/>
          <w:color w:val="000000" w:themeColor="text1"/>
        </w:rPr>
        <w:t xml:space="preserve"> </w:t>
      </w:r>
      <w:r w:rsidR="00C00281" w:rsidRPr="00A55935">
        <w:rPr>
          <w:rStyle w:val="affc"/>
          <w:i w:val="0"/>
          <w:color w:val="000000" w:themeColor="text1"/>
        </w:rPr>
        <w:t>диагностике</w:t>
      </w:r>
      <w:r w:rsidR="00926681" w:rsidRPr="00A55935">
        <w:rPr>
          <w:rStyle w:val="affc"/>
          <w:i w:val="0"/>
          <w:color w:val="000000" w:themeColor="text1"/>
        </w:rPr>
        <w:t xml:space="preserve"> </w:t>
      </w:r>
      <w:r w:rsidR="00AC0E8E" w:rsidRPr="00A55935">
        <w:rPr>
          <w:color w:val="000000" w:themeColor="text1"/>
        </w:rPr>
        <w:t>ОЛ</w:t>
      </w:r>
      <w:r w:rsidR="00833062" w:rsidRPr="00A55935">
        <w:rPr>
          <w:rStyle w:val="affc"/>
          <w:i w:val="0"/>
          <w:color w:val="000000" w:themeColor="text1"/>
        </w:rPr>
        <w:t>,</w:t>
      </w:r>
      <w:r w:rsidR="00926681" w:rsidRPr="00A55935">
        <w:rPr>
          <w:rStyle w:val="affc"/>
          <w:i w:val="0"/>
          <w:color w:val="000000" w:themeColor="text1"/>
        </w:rPr>
        <w:t xml:space="preserve"> </w:t>
      </w:r>
      <w:r w:rsidR="00B87C6C" w:rsidRPr="00A55935">
        <w:rPr>
          <w:color w:val="000000" w:themeColor="text1"/>
          <w:lang w:val="ru-RU"/>
        </w:rPr>
        <w:t>по показаниям – на любом этапе во время/после лечения,</w:t>
      </w:r>
      <w:r w:rsidR="00B87C6C" w:rsidRPr="00A55935">
        <w:rPr>
          <w:rStyle w:val="affb"/>
          <w:b w:val="0"/>
          <w:color w:val="000000" w:themeColor="text1"/>
        </w:rPr>
        <w:t xml:space="preserve"> </w:t>
      </w:r>
      <w:r w:rsidR="007E5611" w:rsidRPr="00ED0774">
        <w:rPr>
          <w:rStyle w:val="affb"/>
          <w:b w:val="0"/>
        </w:rPr>
        <w:t>а</w:t>
      </w:r>
      <w:r w:rsidR="00926681" w:rsidRPr="00ED0774">
        <w:rPr>
          <w:rStyle w:val="affb"/>
          <w:b w:val="0"/>
        </w:rPr>
        <w:t xml:space="preserve"> </w:t>
      </w:r>
      <w:r w:rsidR="007E5611" w:rsidRPr="00ED0774">
        <w:rPr>
          <w:rStyle w:val="affb"/>
          <w:b w:val="0"/>
        </w:rPr>
        <w:t>также</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обследовании</w:t>
      </w:r>
      <w:r w:rsidR="00926681" w:rsidRPr="00ED0774">
        <w:rPr>
          <w:rStyle w:val="affb"/>
          <w:b w:val="0"/>
        </w:rPr>
        <w:t xml:space="preserve"> </w:t>
      </w:r>
      <w:r w:rsidR="007E5611" w:rsidRPr="00ED0774">
        <w:rPr>
          <w:rStyle w:val="affb"/>
          <w:b w:val="0"/>
        </w:rPr>
        <w:t>по</w:t>
      </w:r>
      <w:r w:rsidR="00926681" w:rsidRPr="00ED0774">
        <w:rPr>
          <w:rStyle w:val="affb"/>
          <w:b w:val="0"/>
        </w:rPr>
        <w:t xml:space="preserve"> </w:t>
      </w:r>
      <w:r w:rsidR="007E5611" w:rsidRPr="00ED0774">
        <w:rPr>
          <w:rStyle w:val="affb"/>
          <w:b w:val="0"/>
        </w:rPr>
        <w:t>поводу</w:t>
      </w:r>
      <w:r w:rsidR="00926681" w:rsidRPr="00ED0774">
        <w:rPr>
          <w:rStyle w:val="affb"/>
          <w:b w:val="0"/>
        </w:rPr>
        <w:t xml:space="preserve"> </w:t>
      </w:r>
      <w:r w:rsidR="007E5611" w:rsidRPr="00ED0774">
        <w:rPr>
          <w:rStyle w:val="affb"/>
          <w:b w:val="0"/>
        </w:rPr>
        <w:t>диагностированного</w:t>
      </w:r>
      <w:r w:rsidR="00926681" w:rsidRPr="00ED0774">
        <w:rPr>
          <w:rStyle w:val="affb"/>
          <w:b w:val="0"/>
        </w:rPr>
        <w:t xml:space="preserve"> </w:t>
      </w:r>
      <w:r w:rsidR="007E5611" w:rsidRPr="00ED0774">
        <w:rPr>
          <w:rStyle w:val="affb"/>
          <w:b w:val="0"/>
        </w:rPr>
        <w:t>рецидива</w:t>
      </w:r>
      <w:r w:rsidR="00926681" w:rsidRPr="00ED0774">
        <w:rPr>
          <w:rStyle w:val="affb"/>
          <w:b w:val="0"/>
        </w:rPr>
        <w:t xml:space="preserve"> </w:t>
      </w:r>
      <w:r w:rsidR="007E5611" w:rsidRPr="00ED0774">
        <w:rPr>
          <w:rStyle w:val="affb"/>
          <w:b w:val="0"/>
        </w:rPr>
        <w:t>ОМЛ</w:t>
      </w:r>
      <w:r w:rsidR="00926681" w:rsidRPr="00ED0774">
        <w:rPr>
          <w:rStyle w:val="affc"/>
          <w:i w:val="0"/>
        </w:rPr>
        <w:t xml:space="preserve"> </w:t>
      </w:r>
      <w:r w:rsidR="005E1871" w:rsidRPr="00ED0774">
        <w:t>выполнить</w:t>
      </w:r>
      <w:r w:rsidR="00926681" w:rsidRPr="00ED0774">
        <w:t xml:space="preserve"> </w:t>
      </w:r>
      <w:r w:rsidR="005E1871" w:rsidRPr="00ED0774">
        <w:t>цитогенетическое</w:t>
      </w:r>
      <w:r w:rsidR="00926681" w:rsidRPr="00ED0774">
        <w:t xml:space="preserve"> </w:t>
      </w:r>
      <w:r w:rsidR="005E1871" w:rsidRPr="00ED0774">
        <w:t>исследование</w:t>
      </w:r>
      <w:r w:rsidR="00926681" w:rsidRPr="00ED0774">
        <w:t xml:space="preserve"> </w:t>
      </w:r>
      <w:r w:rsidR="00B54985" w:rsidRPr="00ED0774">
        <w:t>(кариотип)</w:t>
      </w:r>
      <w:r w:rsidR="00926681" w:rsidRPr="00ED0774">
        <w:t xml:space="preserve"> </w:t>
      </w:r>
      <w:r w:rsidR="005E1871" w:rsidRPr="00ED0774">
        <w:t>аспирата</w:t>
      </w:r>
      <w:r w:rsidR="00926681" w:rsidRPr="00ED0774">
        <w:t xml:space="preserve"> </w:t>
      </w:r>
      <w:r w:rsidR="005E1871" w:rsidRPr="00ED0774">
        <w:t>костного</w:t>
      </w:r>
      <w:r w:rsidR="00926681" w:rsidRPr="00ED0774">
        <w:t xml:space="preserve"> </w:t>
      </w:r>
      <w:r w:rsidR="005E1871" w:rsidRPr="00ED0774">
        <w:t>мозга</w:t>
      </w:r>
      <w:r w:rsidR="00926681" w:rsidRPr="00ED0774">
        <w:rPr>
          <w:rStyle w:val="affb"/>
          <w:b w:val="0"/>
        </w:rPr>
        <w:t xml:space="preserve"> </w:t>
      </w:r>
      <w:r w:rsidR="00833062" w:rsidRPr="00ED0774">
        <w:rPr>
          <w:rStyle w:val="affb"/>
          <w:b w:val="0"/>
        </w:rPr>
        <w:t>в</w:t>
      </w:r>
      <w:r w:rsidR="00926681" w:rsidRPr="00ED0774">
        <w:rPr>
          <w:rStyle w:val="affb"/>
          <w:b w:val="0"/>
        </w:rPr>
        <w:t xml:space="preserve"> </w:t>
      </w:r>
      <w:r w:rsidR="0036139F" w:rsidRPr="00ED0774">
        <w:rPr>
          <w:rStyle w:val="affb"/>
          <w:b w:val="0"/>
        </w:rPr>
        <w:t>цел</w:t>
      </w:r>
      <w:r w:rsidR="00833062" w:rsidRPr="00ED0774">
        <w:rPr>
          <w:rStyle w:val="affb"/>
          <w:b w:val="0"/>
        </w:rPr>
        <w:t>ях</w:t>
      </w:r>
      <w:r w:rsidR="00926681" w:rsidRPr="00ED0774">
        <w:rPr>
          <w:rStyle w:val="affb"/>
          <w:b w:val="0"/>
        </w:rPr>
        <w:t xml:space="preserve"> </w:t>
      </w:r>
      <w:r w:rsidR="0036139F" w:rsidRPr="00ED0774">
        <w:rPr>
          <w:rStyle w:val="affb"/>
          <w:b w:val="0"/>
        </w:rPr>
        <w:t>выявления</w:t>
      </w:r>
      <w:r w:rsidR="00926681" w:rsidRPr="00ED0774">
        <w:rPr>
          <w:rStyle w:val="affc"/>
        </w:rPr>
        <w:t xml:space="preserve"> </w:t>
      </w:r>
      <w:r w:rsidR="0036139F" w:rsidRPr="00ED0774">
        <w:rPr>
          <w:rStyle w:val="affc"/>
          <w:i w:val="0"/>
        </w:rPr>
        <w:t>аномалии</w:t>
      </w:r>
      <w:r w:rsidR="00926681" w:rsidRPr="00ED0774">
        <w:rPr>
          <w:rStyle w:val="affc"/>
          <w:i w:val="0"/>
        </w:rPr>
        <w:t xml:space="preserve"> </w:t>
      </w:r>
      <w:r w:rsidR="0036139F" w:rsidRPr="00ED0774">
        <w:rPr>
          <w:rStyle w:val="affc"/>
          <w:i w:val="0"/>
        </w:rPr>
        <w:t>кариотипа</w:t>
      </w:r>
      <w:r w:rsidR="00926681" w:rsidRPr="00ED0774">
        <w:rPr>
          <w:rStyle w:val="affc"/>
          <w:i w:val="0"/>
        </w:rPr>
        <w:t xml:space="preserve"> </w:t>
      </w:r>
      <w:r w:rsidR="0036139F" w:rsidRPr="00ED0774">
        <w:rPr>
          <w:rStyle w:val="affc"/>
          <w:i w:val="0"/>
        </w:rPr>
        <w:t>и</w:t>
      </w:r>
      <w:r w:rsidR="00926681" w:rsidRPr="00ED0774">
        <w:rPr>
          <w:rStyle w:val="affc"/>
          <w:i w:val="0"/>
        </w:rPr>
        <w:t xml:space="preserve"> </w:t>
      </w:r>
      <w:r w:rsidR="0036139F" w:rsidRPr="00ED0774">
        <w:rPr>
          <w:rStyle w:val="affc"/>
          <w:i w:val="0"/>
        </w:rPr>
        <w:t>страт</w:t>
      </w:r>
      <w:r w:rsidR="00C77E93" w:rsidRPr="00ED0774">
        <w:rPr>
          <w:rStyle w:val="affc"/>
          <w:i w:val="0"/>
        </w:rPr>
        <w:t>ификации</w:t>
      </w:r>
      <w:r w:rsidR="00926681" w:rsidRPr="00ED0774">
        <w:rPr>
          <w:rStyle w:val="affc"/>
          <w:i w:val="0"/>
        </w:rPr>
        <w:t xml:space="preserve"> </w:t>
      </w:r>
      <w:r w:rsidR="00C0487D" w:rsidRPr="00ED0774">
        <w:rPr>
          <w:rStyle w:val="affc"/>
          <w:i w:val="0"/>
        </w:rPr>
        <w:t>пациентов</w:t>
      </w:r>
      <w:r w:rsidR="00926681" w:rsidRPr="00ED0774">
        <w:rPr>
          <w:rStyle w:val="affc"/>
          <w:i w:val="0"/>
        </w:rPr>
        <w:t xml:space="preserve"> </w:t>
      </w:r>
      <w:r w:rsidR="0036139F" w:rsidRPr="00ED0774">
        <w:rPr>
          <w:rStyle w:val="affc"/>
          <w:i w:val="0"/>
        </w:rPr>
        <w:t>по</w:t>
      </w:r>
      <w:r w:rsidR="00926681" w:rsidRPr="00ED0774">
        <w:rPr>
          <w:rStyle w:val="affc"/>
          <w:i w:val="0"/>
        </w:rPr>
        <w:t xml:space="preserve"> </w:t>
      </w:r>
      <w:r w:rsidR="0036139F" w:rsidRPr="00ED0774">
        <w:rPr>
          <w:rStyle w:val="affc"/>
          <w:i w:val="0"/>
        </w:rPr>
        <w:t>группам</w:t>
      </w:r>
      <w:r w:rsidR="00926681" w:rsidRPr="00ED0774">
        <w:rPr>
          <w:rStyle w:val="affc"/>
          <w:i w:val="0"/>
        </w:rPr>
        <w:t xml:space="preserve"> </w:t>
      </w:r>
      <w:r w:rsidR="0036139F" w:rsidRPr="00ED0774">
        <w:rPr>
          <w:rStyle w:val="affc"/>
          <w:i w:val="0"/>
        </w:rPr>
        <w:t>риска</w:t>
      </w:r>
      <w:r w:rsidR="0043517A" w:rsidRPr="00ED0774">
        <w:rPr>
          <w:rStyle w:val="affc"/>
          <w:i w:val="0"/>
        </w:rPr>
        <w:t>,</w:t>
      </w:r>
      <w:r w:rsidR="00926681" w:rsidRPr="00ED0774">
        <w:rPr>
          <w:rStyle w:val="affc"/>
          <w:i w:val="0"/>
        </w:rPr>
        <w:t xml:space="preserve"> </w:t>
      </w:r>
      <w:r w:rsidR="0043517A" w:rsidRPr="00ED0774">
        <w:rPr>
          <w:rStyle w:val="affc"/>
          <w:i w:val="0"/>
        </w:rPr>
        <w:t>а</w:t>
      </w:r>
      <w:r w:rsidR="00926681" w:rsidRPr="00ED0774">
        <w:rPr>
          <w:rStyle w:val="affc"/>
          <w:i w:val="0"/>
        </w:rPr>
        <w:t xml:space="preserve"> </w:t>
      </w:r>
      <w:r w:rsidR="0043517A" w:rsidRPr="00ED0774">
        <w:rPr>
          <w:rStyle w:val="affc"/>
          <w:i w:val="0"/>
        </w:rPr>
        <w:t>также</w:t>
      </w:r>
      <w:r w:rsidR="00926681" w:rsidRPr="00ED0774">
        <w:rPr>
          <w:rStyle w:val="affc"/>
          <w:i w:val="0"/>
        </w:rPr>
        <w:t xml:space="preserve"> </w:t>
      </w:r>
      <w:r w:rsidR="00B7293C" w:rsidRPr="00ED0774">
        <w:rPr>
          <w:rStyle w:val="affc"/>
          <w:i w:val="0"/>
        </w:rPr>
        <w:t>для</w:t>
      </w:r>
      <w:r w:rsidR="00926681" w:rsidRPr="00ED0774">
        <w:rPr>
          <w:rStyle w:val="affc"/>
          <w:i w:val="0"/>
        </w:rPr>
        <w:t xml:space="preserve"> </w:t>
      </w:r>
      <w:r w:rsidR="0036139F" w:rsidRPr="00ED0774">
        <w:rPr>
          <w:rStyle w:val="affc"/>
          <w:i w:val="0"/>
        </w:rPr>
        <w:t>определения</w:t>
      </w:r>
      <w:r w:rsidR="00926681" w:rsidRPr="00ED0774">
        <w:rPr>
          <w:rStyle w:val="affc"/>
          <w:i w:val="0"/>
        </w:rPr>
        <w:t xml:space="preserve"> </w:t>
      </w:r>
      <w:r w:rsidR="0036139F" w:rsidRPr="00ED0774">
        <w:rPr>
          <w:rStyle w:val="affc"/>
          <w:i w:val="0"/>
        </w:rPr>
        <w:t>тактики</w:t>
      </w:r>
      <w:r w:rsidR="00926681" w:rsidRPr="00ED0774">
        <w:rPr>
          <w:rStyle w:val="affc"/>
          <w:i w:val="0"/>
        </w:rPr>
        <w:t xml:space="preserve"> </w:t>
      </w:r>
      <w:r w:rsidR="0036139F" w:rsidRPr="00ED0774">
        <w:rPr>
          <w:rStyle w:val="affc"/>
          <w:i w:val="0"/>
        </w:rPr>
        <w:t>лечения</w:t>
      </w:r>
      <w:r w:rsidR="00926681" w:rsidRPr="00ED0774">
        <w:rPr>
          <w:rStyle w:val="affc"/>
        </w:rPr>
        <w:t xml:space="preserve"> </w:t>
      </w:r>
      <w:r w:rsidR="001A743E" w:rsidRPr="00ED0774">
        <w:rPr>
          <w:rStyle w:val="affc"/>
          <w:i w:val="0"/>
        </w:rPr>
        <w:t>и</w:t>
      </w:r>
      <w:r w:rsidR="00926681" w:rsidRPr="00ED0774">
        <w:rPr>
          <w:rStyle w:val="affc"/>
          <w:i w:val="0"/>
        </w:rPr>
        <w:t xml:space="preserve"> </w:t>
      </w:r>
      <w:r w:rsidR="001A743E" w:rsidRPr="00ED0774">
        <w:rPr>
          <w:rStyle w:val="affc"/>
          <w:i w:val="0"/>
        </w:rPr>
        <w:t>выявления</w:t>
      </w:r>
      <w:r w:rsidR="00926681" w:rsidRPr="00ED0774">
        <w:rPr>
          <w:rStyle w:val="affc"/>
          <w:i w:val="0"/>
        </w:rPr>
        <w:t xml:space="preserve"> </w:t>
      </w:r>
      <w:r w:rsidR="001A743E" w:rsidRPr="00ED0774">
        <w:rPr>
          <w:rStyle w:val="affc"/>
          <w:i w:val="0"/>
        </w:rPr>
        <w:t>маркера</w:t>
      </w:r>
      <w:r w:rsidR="00926681" w:rsidRPr="00ED0774">
        <w:rPr>
          <w:rStyle w:val="affc"/>
          <w:i w:val="0"/>
        </w:rPr>
        <w:t xml:space="preserve"> </w:t>
      </w:r>
      <w:r w:rsidR="001A743E" w:rsidRPr="00ED0774">
        <w:rPr>
          <w:rStyle w:val="affc"/>
          <w:i w:val="0"/>
        </w:rPr>
        <w:t>для</w:t>
      </w:r>
      <w:r w:rsidR="00926681" w:rsidRPr="00ED0774">
        <w:rPr>
          <w:rStyle w:val="affc"/>
          <w:i w:val="0"/>
        </w:rPr>
        <w:t xml:space="preserve"> </w:t>
      </w:r>
      <w:r w:rsidR="001A743E" w:rsidRPr="00ED0774">
        <w:rPr>
          <w:rStyle w:val="affc"/>
          <w:i w:val="0"/>
        </w:rPr>
        <w:t>мониторинга</w:t>
      </w:r>
      <w:r w:rsidR="00926681" w:rsidRPr="00ED0774">
        <w:rPr>
          <w:rStyle w:val="affc"/>
          <w:i w:val="0"/>
        </w:rPr>
        <w:t xml:space="preserve"> </w:t>
      </w:r>
      <w:r w:rsidR="001A743E" w:rsidRPr="00ED0774">
        <w:rPr>
          <w:rStyle w:val="affc"/>
          <w:i w:val="0"/>
        </w:rPr>
        <w:t>динамики</w:t>
      </w:r>
      <w:r w:rsidR="00926681" w:rsidRPr="00ED0774">
        <w:rPr>
          <w:rStyle w:val="affc"/>
          <w:i w:val="0"/>
        </w:rPr>
        <w:t xml:space="preserve"> </w:t>
      </w:r>
      <w:r w:rsidR="001A743E" w:rsidRPr="00ED0774">
        <w:rPr>
          <w:rStyle w:val="affc"/>
          <w:i w:val="0"/>
        </w:rPr>
        <w:t>опухолевого</w:t>
      </w:r>
      <w:r w:rsidR="00926681" w:rsidRPr="00ED0774">
        <w:rPr>
          <w:rStyle w:val="affc"/>
          <w:i w:val="0"/>
        </w:rPr>
        <w:t xml:space="preserve"> </w:t>
      </w:r>
      <w:r w:rsidR="001A743E" w:rsidRPr="00ED0774">
        <w:rPr>
          <w:rStyle w:val="affc"/>
          <w:i w:val="0"/>
        </w:rPr>
        <w:t>клона</w:t>
      </w:r>
      <w:r w:rsidR="00926681" w:rsidRPr="00ED0774">
        <w:rPr>
          <w:rStyle w:val="affc"/>
          <w:i w:val="0"/>
        </w:rPr>
        <w:t xml:space="preserve"> </w:t>
      </w:r>
      <w:r w:rsidR="001A743E" w:rsidRPr="00ED0774">
        <w:rPr>
          <w:rStyle w:val="affc"/>
          <w:i w:val="0"/>
        </w:rPr>
        <w:t>на</w:t>
      </w:r>
      <w:r w:rsidR="00926681" w:rsidRPr="00ED0774">
        <w:rPr>
          <w:rStyle w:val="affc"/>
          <w:i w:val="0"/>
        </w:rPr>
        <w:t xml:space="preserve"> </w:t>
      </w:r>
      <w:r w:rsidR="001A743E" w:rsidRPr="00ED0774">
        <w:rPr>
          <w:rStyle w:val="affc"/>
          <w:i w:val="0"/>
        </w:rPr>
        <w:t>фоне</w:t>
      </w:r>
      <w:r w:rsidR="00926681" w:rsidRPr="00ED0774">
        <w:rPr>
          <w:rStyle w:val="affc"/>
          <w:i w:val="0"/>
        </w:rPr>
        <w:t xml:space="preserve"> </w:t>
      </w:r>
      <w:r w:rsidR="001A743E" w:rsidRPr="00ED0774">
        <w:rPr>
          <w:rStyle w:val="affc"/>
          <w:i w:val="0"/>
        </w:rPr>
        <w:t>терапии</w:t>
      </w:r>
      <w:r w:rsidR="00926681" w:rsidRPr="00ED0774">
        <w:rPr>
          <w:rStyle w:val="affc"/>
        </w:rPr>
        <w:t xml:space="preserve"> </w:t>
      </w:r>
      <w:r w:rsidR="000F1478"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mendeley":{"formattedCitation":"[1,2,4,7,8]","plainTextFormattedCitation":"[1,2,4,7,8]","previouslyFormattedCitation":"[1,2,4,7,8]"},"properties":{"noteIndex":0},"schema":"https://github.com/citation-style-language/schema/raw/master/csl-citation.json"}</w:instrText>
      </w:r>
      <w:r w:rsidR="000F1478" w:rsidRPr="00ED0774">
        <w:fldChar w:fldCharType="separate"/>
      </w:r>
      <w:r w:rsidR="00B32728" w:rsidRPr="00ED0774">
        <w:rPr>
          <w:noProof/>
        </w:rPr>
        <w:t>[1,2,4,7,8]</w:t>
      </w:r>
      <w:r w:rsidR="000F1478" w:rsidRPr="00ED0774">
        <w:fldChar w:fldCharType="end"/>
      </w:r>
      <w:r w:rsidRPr="00ED0774">
        <w:t>.</w:t>
      </w:r>
      <w:r w:rsidR="00A11EED" w:rsidRPr="00ED0774">
        <w:rPr>
          <w:lang w:val="en-US"/>
        </w:rPr>
        <w:t xml:space="preserve"> </w:t>
      </w:r>
    </w:p>
    <w:p w14:paraId="7FFE8FC3" w14:textId="27F4741F" w:rsidR="000F1478" w:rsidRPr="00ED0774" w:rsidRDefault="00101ED7" w:rsidP="00C62076">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3517A"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A743E" w:rsidRPr="00ED0774">
        <w:rPr>
          <w:rStyle w:val="affb"/>
        </w:rPr>
        <w:t>5</w:t>
      </w:r>
      <w:r w:rsidR="00962793" w:rsidRPr="00ED0774">
        <w:rPr>
          <w:rStyle w:val="affb"/>
        </w:rPr>
        <w:t>)</w:t>
      </w:r>
    </w:p>
    <w:p w14:paraId="63DE1BB5" w14:textId="77777777" w:rsidR="006E5861" w:rsidRPr="00ED0774" w:rsidRDefault="00101ED7" w:rsidP="00705E68">
      <w:pPr>
        <w:pStyle w:val="afd"/>
        <w:spacing w:beforeAutospacing="0" w:afterAutospacing="0" w:line="360" w:lineRule="auto"/>
        <w:ind w:firstLine="709"/>
        <w:contextualSpacing/>
        <w:divId w:val="344793945"/>
        <w:rPr>
          <w:i/>
          <w:iCs/>
        </w:rPr>
      </w:pPr>
      <w:r w:rsidRPr="00ED0774">
        <w:rPr>
          <w:rStyle w:val="affb"/>
        </w:rPr>
        <w:t>Комментарий:</w:t>
      </w:r>
      <w:r w:rsidR="00926681" w:rsidRPr="00ED0774">
        <w:rPr>
          <w:rStyle w:val="affb"/>
        </w:rPr>
        <w:t xml:space="preserve"> </w:t>
      </w:r>
      <w:r w:rsidR="00833062" w:rsidRPr="00ED0774">
        <w:rPr>
          <w:rStyle w:val="affc"/>
        </w:rPr>
        <w:t>с</w:t>
      </w:r>
      <w:r w:rsidR="00D80AC9" w:rsidRPr="00ED0774">
        <w:rPr>
          <w:rStyle w:val="affc"/>
        </w:rPr>
        <w:t>тандартное</w:t>
      </w:r>
      <w:r w:rsidR="00926681" w:rsidRPr="00ED0774">
        <w:rPr>
          <w:rStyle w:val="affc"/>
        </w:rPr>
        <w:t xml:space="preserve"> </w:t>
      </w:r>
      <w:r w:rsidR="00D80AC9" w:rsidRPr="00ED0774">
        <w:rPr>
          <w:rStyle w:val="affc"/>
        </w:rPr>
        <w:t>цитогенетическое</w:t>
      </w:r>
      <w:r w:rsidR="00926681" w:rsidRPr="00ED0774">
        <w:rPr>
          <w:rStyle w:val="affc"/>
        </w:rPr>
        <w:t xml:space="preserve"> </w:t>
      </w:r>
      <w:r w:rsidR="00D80AC9" w:rsidRPr="00ED0774">
        <w:rPr>
          <w:rStyle w:val="affc"/>
        </w:rPr>
        <w:t>исследование</w:t>
      </w:r>
      <w:r w:rsidR="00926681" w:rsidRPr="00ED0774">
        <w:rPr>
          <w:rStyle w:val="affc"/>
        </w:rPr>
        <w:t xml:space="preserve"> </w:t>
      </w:r>
      <w:r w:rsidR="00D80AC9" w:rsidRPr="00ED0774">
        <w:rPr>
          <w:rStyle w:val="affc"/>
        </w:rPr>
        <w:t>является</w:t>
      </w:r>
      <w:r w:rsidR="00926681" w:rsidRPr="00ED0774">
        <w:rPr>
          <w:rStyle w:val="affc"/>
        </w:rPr>
        <w:t xml:space="preserve"> </w:t>
      </w:r>
      <w:r w:rsidR="00D80AC9" w:rsidRPr="00ED0774">
        <w:rPr>
          <w:rStyle w:val="affc"/>
        </w:rPr>
        <w:t>необходимым</w:t>
      </w:r>
      <w:r w:rsidR="00926681" w:rsidRPr="00ED0774">
        <w:rPr>
          <w:rStyle w:val="affc"/>
        </w:rPr>
        <w:t xml:space="preserve"> </w:t>
      </w:r>
      <w:r w:rsidR="00D80AC9" w:rsidRPr="00ED0774">
        <w:rPr>
          <w:rStyle w:val="affc"/>
        </w:rPr>
        <w:t>компонентом</w:t>
      </w:r>
      <w:r w:rsidR="00926681" w:rsidRPr="00ED0774">
        <w:rPr>
          <w:rStyle w:val="affc"/>
        </w:rPr>
        <w:t xml:space="preserve"> </w:t>
      </w:r>
      <w:r w:rsidR="00D80AC9" w:rsidRPr="00ED0774">
        <w:rPr>
          <w:rStyle w:val="affc"/>
        </w:rPr>
        <w:t>диагностических</w:t>
      </w:r>
      <w:r w:rsidR="00926681" w:rsidRPr="00ED0774">
        <w:rPr>
          <w:rStyle w:val="affc"/>
        </w:rPr>
        <w:t xml:space="preserve"> </w:t>
      </w:r>
      <w:r w:rsidR="00D80AC9" w:rsidRPr="00ED0774">
        <w:rPr>
          <w:rStyle w:val="affc"/>
        </w:rPr>
        <w:t>процедур</w:t>
      </w:r>
      <w:r w:rsidR="00926681" w:rsidRPr="00ED0774">
        <w:rPr>
          <w:rStyle w:val="affc"/>
        </w:rPr>
        <w:t xml:space="preserve"> </w:t>
      </w:r>
      <w:r w:rsidR="00D80AC9" w:rsidRPr="00ED0774">
        <w:rPr>
          <w:rStyle w:val="affc"/>
        </w:rPr>
        <w:t>у</w:t>
      </w:r>
      <w:r w:rsidR="00926681" w:rsidRPr="00ED0774">
        <w:rPr>
          <w:rStyle w:val="affc"/>
        </w:rPr>
        <w:t xml:space="preserve"> </w:t>
      </w:r>
      <w:r w:rsidR="00D80AC9" w:rsidRPr="00ED0774">
        <w:rPr>
          <w:rStyle w:val="affc"/>
        </w:rPr>
        <w:t>пациента</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одозрением</w:t>
      </w:r>
      <w:r w:rsidR="00926681" w:rsidRPr="00ED0774">
        <w:rPr>
          <w:rStyle w:val="affc"/>
        </w:rPr>
        <w:t xml:space="preserve"> </w:t>
      </w:r>
      <w:r w:rsidR="00D80AC9" w:rsidRPr="00ED0774">
        <w:rPr>
          <w:rStyle w:val="affc"/>
        </w:rPr>
        <w:t>на</w:t>
      </w:r>
      <w:r w:rsidR="00926681" w:rsidRPr="00ED0774">
        <w:rPr>
          <w:rStyle w:val="affc"/>
        </w:rPr>
        <w:t xml:space="preserve"> </w:t>
      </w:r>
      <w:r w:rsidR="00AC0E8E" w:rsidRPr="00ED0774">
        <w:rPr>
          <w:rStyle w:val="affc"/>
        </w:rPr>
        <w:t>ОЛ</w:t>
      </w:r>
      <w:r w:rsidR="00D80AC9" w:rsidRPr="00ED0774">
        <w:rPr>
          <w:rStyle w:val="affc"/>
        </w:rPr>
        <w:t>.</w:t>
      </w:r>
      <w:r w:rsidR="00926681" w:rsidRPr="00ED0774">
        <w:rPr>
          <w:rStyle w:val="affc"/>
        </w:rPr>
        <w:t xml:space="preserve"> </w:t>
      </w:r>
      <w:r w:rsidR="00D80AC9" w:rsidRPr="00ED0774">
        <w:rPr>
          <w:rStyle w:val="affc"/>
        </w:rPr>
        <w:t>Хромосомные</w:t>
      </w:r>
      <w:r w:rsidR="00926681" w:rsidRPr="00ED0774">
        <w:rPr>
          <w:rStyle w:val="affc"/>
        </w:rPr>
        <w:t xml:space="preserve"> </w:t>
      </w:r>
      <w:r w:rsidR="00D80AC9" w:rsidRPr="00ED0774">
        <w:rPr>
          <w:rStyle w:val="affc"/>
        </w:rPr>
        <w:t>аномалии</w:t>
      </w:r>
      <w:r w:rsidR="00926681" w:rsidRPr="00ED0774">
        <w:rPr>
          <w:rStyle w:val="affc"/>
        </w:rPr>
        <w:t xml:space="preserve"> </w:t>
      </w:r>
      <w:r w:rsidR="00AD000D" w:rsidRPr="00ED0774">
        <w:rPr>
          <w:rStyle w:val="affc"/>
        </w:rPr>
        <w:t>выявляются</w:t>
      </w:r>
      <w:r w:rsidR="00926681" w:rsidRPr="00ED0774">
        <w:rPr>
          <w:rStyle w:val="affc"/>
        </w:rPr>
        <w:t xml:space="preserve"> </w:t>
      </w:r>
      <w:r w:rsidR="00D80AC9" w:rsidRPr="00ED0774">
        <w:rPr>
          <w:rStyle w:val="affc"/>
        </w:rPr>
        <w:t>примерно</w:t>
      </w:r>
      <w:r w:rsidR="00926681" w:rsidRPr="00ED0774">
        <w:rPr>
          <w:rStyle w:val="affc"/>
        </w:rPr>
        <w:t xml:space="preserve"> </w:t>
      </w:r>
      <w:r w:rsidR="00D80AC9" w:rsidRPr="00ED0774">
        <w:rPr>
          <w:rStyle w:val="affc"/>
        </w:rPr>
        <w:t>у</w:t>
      </w:r>
      <w:r w:rsidR="00926681" w:rsidRPr="00ED0774">
        <w:rPr>
          <w:rStyle w:val="affc"/>
        </w:rPr>
        <w:t xml:space="preserve"> </w:t>
      </w:r>
      <w:r w:rsidR="00D80AC9" w:rsidRPr="00ED0774">
        <w:rPr>
          <w:rStyle w:val="affc"/>
        </w:rPr>
        <w:t>половины</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3E5DC5" w:rsidRPr="00ED0774">
        <w:rPr>
          <w:rStyle w:val="affc"/>
        </w:rPr>
        <w:t>с</w:t>
      </w:r>
      <w:r w:rsidR="00926681" w:rsidRPr="00ED0774">
        <w:rPr>
          <w:rStyle w:val="affc"/>
        </w:rPr>
        <w:t xml:space="preserve"> </w:t>
      </w:r>
      <w:r w:rsidR="00D80AC9" w:rsidRPr="00ED0774">
        <w:rPr>
          <w:rStyle w:val="affc"/>
        </w:rPr>
        <w:t>ОМЛ.</w:t>
      </w:r>
      <w:r w:rsidR="00926681" w:rsidRPr="00ED0774">
        <w:rPr>
          <w:rStyle w:val="affc"/>
        </w:rPr>
        <w:t xml:space="preserve"> </w:t>
      </w:r>
      <w:r w:rsidR="008866EE" w:rsidRPr="00ED0774">
        <w:rPr>
          <w:i/>
          <w:iCs/>
        </w:rPr>
        <w:t>Семь</w:t>
      </w:r>
      <w:r w:rsidR="00926681" w:rsidRPr="00ED0774">
        <w:rPr>
          <w:i/>
          <w:iCs/>
        </w:rPr>
        <w:t xml:space="preserve"> </w:t>
      </w:r>
      <w:r w:rsidR="008866EE" w:rsidRPr="00ED0774">
        <w:rPr>
          <w:i/>
          <w:iCs/>
        </w:rPr>
        <w:t>транслокаций</w:t>
      </w:r>
      <w:r w:rsidR="00926681" w:rsidRPr="00ED0774">
        <w:rPr>
          <w:i/>
          <w:iCs/>
        </w:rPr>
        <w:t xml:space="preserve"> </w:t>
      </w:r>
      <w:r w:rsidR="008866EE" w:rsidRPr="00ED0774">
        <w:rPr>
          <w:i/>
          <w:iCs/>
        </w:rPr>
        <w:t>и</w:t>
      </w:r>
      <w:r w:rsidR="00926681" w:rsidRPr="00ED0774">
        <w:rPr>
          <w:i/>
          <w:iCs/>
        </w:rPr>
        <w:t xml:space="preserve"> </w:t>
      </w:r>
      <w:r w:rsidR="008866EE" w:rsidRPr="00ED0774">
        <w:rPr>
          <w:i/>
          <w:iCs/>
        </w:rPr>
        <w:t>инверсий</w:t>
      </w:r>
      <w:r w:rsidR="00926681" w:rsidRPr="00ED0774">
        <w:rPr>
          <w:i/>
          <w:iCs/>
        </w:rPr>
        <w:t xml:space="preserve"> </w:t>
      </w:r>
      <w:r w:rsidR="008866EE" w:rsidRPr="00ED0774">
        <w:rPr>
          <w:i/>
          <w:iCs/>
        </w:rPr>
        <w:t>(и</w:t>
      </w:r>
      <w:r w:rsidR="00926681" w:rsidRPr="00ED0774">
        <w:rPr>
          <w:i/>
          <w:iCs/>
        </w:rPr>
        <w:t xml:space="preserve"> </w:t>
      </w:r>
      <w:r w:rsidR="008866EE" w:rsidRPr="00ED0774">
        <w:rPr>
          <w:i/>
          <w:iCs/>
        </w:rPr>
        <w:t>их</w:t>
      </w:r>
      <w:r w:rsidR="00926681" w:rsidRPr="00ED0774">
        <w:rPr>
          <w:i/>
          <w:iCs/>
        </w:rPr>
        <w:t xml:space="preserve"> </w:t>
      </w:r>
      <w:r w:rsidR="008866EE" w:rsidRPr="00ED0774">
        <w:rPr>
          <w:i/>
          <w:iCs/>
        </w:rPr>
        <w:t>варианты)</w:t>
      </w:r>
      <w:r w:rsidR="00926681" w:rsidRPr="00ED0774">
        <w:rPr>
          <w:i/>
          <w:iCs/>
        </w:rPr>
        <w:t xml:space="preserve"> </w:t>
      </w:r>
      <w:r w:rsidR="00AD000D" w:rsidRPr="00ED0774">
        <w:rPr>
          <w:i/>
          <w:iCs/>
        </w:rPr>
        <w:t>относятся</w:t>
      </w:r>
      <w:r w:rsidR="00926681" w:rsidRPr="00ED0774">
        <w:rPr>
          <w:i/>
          <w:iCs/>
        </w:rPr>
        <w:t xml:space="preserve"> </w:t>
      </w:r>
      <w:r w:rsidR="008866EE" w:rsidRPr="00ED0774">
        <w:rPr>
          <w:i/>
          <w:iCs/>
        </w:rPr>
        <w:t>ВОЗ</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категорию</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с</w:t>
      </w:r>
      <w:r w:rsidR="00926681" w:rsidRPr="00ED0774">
        <w:rPr>
          <w:i/>
          <w:iCs/>
        </w:rPr>
        <w:t xml:space="preserve"> </w:t>
      </w:r>
      <w:r w:rsidR="008866EE" w:rsidRPr="00ED0774">
        <w:rPr>
          <w:i/>
          <w:iCs/>
        </w:rPr>
        <w:t>устойчиво</w:t>
      </w:r>
      <w:r w:rsidR="00926681" w:rsidRPr="00ED0774">
        <w:rPr>
          <w:i/>
          <w:iCs/>
        </w:rPr>
        <w:t xml:space="preserve"> </w:t>
      </w:r>
      <w:r w:rsidR="008866EE" w:rsidRPr="00ED0774">
        <w:rPr>
          <w:i/>
          <w:iCs/>
        </w:rPr>
        <w:t>выявляемыми</w:t>
      </w:r>
      <w:r w:rsidR="00926681" w:rsidRPr="00ED0774">
        <w:rPr>
          <w:i/>
          <w:iCs/>
        </w:rPr>
        <w:t xml:space="preserve"> </w:t>
      </w:r>
      <w:r w:rsidR="008866EE" w:rsidRPr="00ED0774">
        <w:rPr>
          <w:i/>
          <w:iCs/>
        </w:rPr>
        <w:t>хромосомными</w:t>
      </w:r>
      <w:r w:rsidR="00926681" w:rsidRPr="00ED0774">
        <w:rPr>
          <w:i/>
          <w:iCs/>
        </w:rPr>
        <w:t xml:space="preserve"> </w:t>
      </w:r>
      <w:r w:rsidR="008866EE" w:rsidRPr="00ED0774">
        <w:rPr>
          <w:i/>
          <w:iCs/>
        </w:rPr>
        <w:t>аномалиями».</w:t>
      </w:r>
      <w:r w:rsidR="00926681" w:rsidRPr="00ED0774">
        <w:rPr>
          <w:i/>
          <w:iCs/>
        </w:rPr>
        <w:t xml:space="preserve"> </w:t>
      </w:r>
      <w:r w:rsidR="008866EE" w:rsidRPr="00ED0774">
        <w:rPr>
          <w:i/>
          <w:iCs/>
        </w:rPr>
        <w:t>Более</w:t>
      </w:r>
      <w:r w:rsidR="00926681" w:rsidRPr="00ED0774">
        <w:rPr>
          <w:i/>
          <w:iCs/>
        </w:rPr>
        <w:t xml:space="preserve"> </w:t>
      </w:r>
      <w:r w:rsidR="008866EE" w:rsidRPr="00ED0774">
        <w:rPr>
          <w:i/>
          <w:iCs/>
        </w:rPr>
        <w:t>того,</w:t>
      </w:r>
      <w:r w:rsidR="00926681" w:rsidRPr="00ED0774">
        <w:rPr>
          <w:i/>
          <w:iCs/>
        </w:rPr>
        <w:t xml:space="preserve"> </w:t>
      </w:r>
      <w:r w:rsidR="008866EE" w:rsidRPr="00ED0774">
        <w:rPr>
          <w:i/>
          <w:iCs/>
        </w:rPr>
        <w:t>обнаружение</w:t>
      </w:r>
      <w:r w:rsidR="00926681" w:rsidRPr="00ED0774">
        <w:rPr>
          <w:i/>
          <w:iCs/>
        </w:rPr>
        <w:t xml:space="preserve"> </w:t>
      </w:r>
      <w:r w:rsidR="008866EE" w:rsidRPr="00ED0774">
        <w:rPr>
          <w:i/>
          <w:iCs/>
        </w:rPr>
        <w:t>некоторых</w:t>
      </w:r>
      <w:r w:rsidR="00926681" w:rsidRPr="00ED0774">
        <w:rPr>
          <w:i/>
          <w:iCs/>
        </w:rPr>
        <w:t xml:space="preserve"> </w:t>
      </w:r>
      <w:r w:rsidR="008866EE" w:rsidRPr="00ED0774">
        <w:rPr>
          <w:i/>
          <w:iCs/>
        </w:rPr>
        <w:t>генетических</w:t>
      </w:r>
      <w:r w:rsidR="00926681" w:rsidRPr="00ED0774">
        <w:rPr>
          <w:i/>
          <w:iCs/>
        </w:rPr>
        <w:t xml:space="preserve"> </w:t>
      </w:r>
      <w:r w:rsidR="008866EE" w:rsidRPr="00ED0774">
        <w:rPr>
          <w:i/>
          <w:iCs/>
        </w:rPr>
        <w:t>аномалий</w:t>
      </w:r>
      <w:r w:rsidR="00926681" w:rsidRPr="00ED0774">
        <w:rPr>
          <w:i/>
          <w:iCs/>
        </w:rPr>
        <w:t xml:space="preserve"> </w:t>
      </w:r>
      <w:r w:rsidR="00AD000D" w:rsidRPr="00ED0774">
        <w:rPr>
          <w:i/>
          <w:iCs/>
        </w:rPr>
        <w:t>при</w:t>
      </w:r>
      <w:r w:rsidR="00926681" w:rsidRPr="00ED0774">
        <w:rPr>
          <w:i/>
          <w:iCs/>
        </w:rPr>
        <w:t xml:space="preserve"> </w:t>
      </w:r>
      <w:r w:rsidR="00AD000D" w:rsidRPr="00ED0774">
        <w:rPr>
          <w:i/>
          <w:iCs/>
        </w:rPr>
        <w:t>наличии</w:t>
      </w:r>
      <w:r w:rsidR="00926681" w:rsidRPr="00ED0774">
        <w:rPr>
          <w:i/>
          <w:iCs/>
        </w:rPr>
        <w:t xml:space="preserve"> </w:t>
      </w:r>
      <w:r w:rsidR="00AD000D" w:rsidRPr="00ED0774">
        <w:rPr>
          <w:i/>
          <w:iCs/>
        </w:rPr>
        <w:t>20</w:t>
      </w:r>
      <w:r w:rsidR="00926681" w:rsidRPr="00ED0774">
        <w:rPr>
          <w:i/>
          <w:iCs/>
        </w:rPr>
        <w:t xml:space="preserve"> </w:t>
      </w:r>
      <w:r w:rsidR="00AD000D" w:rsidRPr="00ED0774">
        <w:rPr>
          <w:i/>
          <w:iCs/>
        </w:rPr>
        <w:t>%</w:t>
      </w:r>
      <w:r w:rsidR="00926681" w:rsidRPr="00ED0774">
        <w:rPr>
          <w:i/>
          <w:iCs/>
        </w:rPr>
        <w:t xml:space="preserve"> </w:t>
      </w:r>
      <w:r w:rsidR="003E5DC5" w:rsidRPr="00ED0774">
        <w:rPr>
          <w:i/>
          <w:iCs/>
        </w:rPr>
        <w:t>бластных</w:t>
      </w:r>
      <w:r w:rsidR="00926681" w:rsidRPr="00ED0774">
        <w:rPr>
          <w:i/>
          <w:iCs/>
        </w:rPr>
        <w:t xml:space="preserve"> </w:t>
      </w:r>
      <w:r w:rsidR="003E5DC5" w:rsidRPr="00ED0774">
        <w:rPr>
          <w:i/>
          <w:iCs/>
        </w:rPr>
        <w:t>клеток</w:t>
      </w:r>
      <w:r w:rsidR="00926681" w:rsidRPr="00ED0774">
        <w:rPr>
          <w:i/>
          <w:iCs/>
        </w:rPr>
        <w:t xml:space="preserve"> </w:t>
      </w:r>
      <w:r w:rsidR="00AD000D" w:rsidRPr="00ED0774">
        <w:rPr>
          <w:i/>
          <w:iCs/>
        </w:rPr>
        <w:t>и</w:t>
      </w:r>
      <w:r w:rsidR="00926681" w:rsidRPr="00ED0774">
        <w:rPr>
          <w:i/>
          <w:iCs/>
        </w:rPr>
        <w:t xml:space="preserve"> </w:t>
      </w:r>
      <w:r w:rsidR="00AD000D" w:rsidRPr="00ED0774">
        <w:rPr>
          <w:i/>
          <w:iCs/>
        </w:rPr>
        <w:t>более</w:t>
      </w:r>
      <w:r w:rsidR="00926681" w:rsidRPr="00ED0774">
        <w:rPr>
          <w:i/>
          <w:iCs/>
        </w:rPr>
        <w:t xml:space="preserve"> </w:t>
      </w:r>
      <w:r w:rsidR="00AD000D" w:rsidRPr="00ED0774">
        <w:rPr>
          <w:i/>
          <w:iCs/>
        </w:rPr>
        <w:t>в</w:t>
      </w:r>
      <w:r w:rsidR="00926681" w:rsidRPr="00ED0774">
        <w:rPr>
          <w:i/>
          <w:iCs/>
        </w:rPr>
        <w:t xml:space="preserve"> </w:t>
      </w:r>
      <w:r w:rsidR="00AD000D" w:rsidRPr="00ED0774">
        <w:rPr>
          <w:i/>
          <w:iCs/>
        </w:rPr>
        <w:t>костном</w:t>
      </w:r>
      <w:r w:rsidR="00926681" w:rsidRPr="00ED0774">
        <w:rPr>
          <w:i/>
          <w:iCs/>
        </w:rPr>
        <w:t xml:space="preserve"> </w:t>
      </w:r>
      <w:r w:rsidR="00AD000D" w:rsidRPr="00ED0774">
        <w:rPr>
          <w:i/>
          <w:iCs/>
        </w:rPr>
        <w:t>мозге</w:t>
      </w:r>
      <w:r w:rsidR="00926681" w:rsidRPr="00ED0774">
        <w:rPr>
          <w:i/>
          <w:iCs/>
        </w:rPr>
        <w:t xml:space="preserve"> </w:t>
      </w:r>
      <w:r w:rsidR="008866EE" w:rsidRPr="00ED0774">
        <w:rPr>
          <w:i/>
          <w:iCs/>
        </w:rPr>
        <w:t>является</w:t>
      </w:r>
      <w:r w:rsidR="00926681" w:rsidRPr="00ED0774">
        <w:rPr>
          <w:i/>
          <w:iCs/>
        </w:rPr>
        <w:t xml:space="preserve"> </w:t>
      </w:r>
      <w:r w:rsidR="008866EE" w:rsidRPr="00ED0774">
        <w:rPr>
          <w:i/>
          <w:iCs/>
        </w:rPr>
        <w:t>достаточным</w:t>
      </w:r>
      <w:r w:rsidR="00926681" w:rsidRPr="00ED0774">
        <w:rPr>
          <w:i/>
          <w:iCs/>
        </w:rPr>
        <w:t xml:space="preserve"> </w:t>
      </w:r>
      <w:r w:rsidR="008866EE" w:rsidRPr="00ED0774">
        <w:rPr>
          <w:i/>
          <w:iCs/>
        </w:rPr>
        <w:t>для</w:t>
      </w:r>
      <w:r w:rsidR="00926681" w:rsidRPr="00ED0774">
        <w:rPr>
          <w:i/>
          <w:iCs/>
        </w:rPr>
        <w:t xml:space="preserve"> </w:t>
      </w:r>
      <w:r w:rsidR="008866EE" w:rsidRPr="00ED0774">
        <w:rPr>
          <w:i/>
          <w:iCs/>
        </w:rPr>
        <w:t>установления</w:t>
      </w:r>
      <w:r w:rsidR="00926681" w:rsidRPr="00ED0774">
        <w:rPr>
          <w:i/>
          <w:iCs/>
        </w:rPr>
        <w:t xml:space="preserve"> </w:t>
      </w:r>
      <w:r w:rsidR="008866EE" w:rsidRPr="00ED0774">
        <w:rPr>
          <w:i/>
          <w:iCs/>
        </w:rPr>
        <w:t>диагноза</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с</w:t>
      </w:r>
      <w:r w:rsidR="00926681" w:rsidRPr="00ED0774">
        <w:rPr>
          <w:i/>
          <w:iCs/>
        </w:rPr>
        <w:t xml:space="preserve"> </w:t>
      </w:r>
      <w:r w:rsidR="00196562" w:rsidRPr="00ED0774">
        <w:rPr>
          <w:i/>
          <w:iCs/>
        </w:rPr>
        <w:t>признаками</w:t>
      </w:r>
      <w:r w:rsidR="00926681" w:rsidRPr="00ED0774">
        <w:rPr>
          <w:i/>
          <w:iCs/>
        </w:rPr>
        <w:t xml:space="preserve"> </w:t>
      </w:r>
      <w:r w:rsidR="008866EE" w:rsidRPr="00ED0774">
        <w:rPr>
          <w:i/>
          <w:iCs/>
        </w:rPr>
        <w:t>м</w:t>
      </w:r>
      <w:r w:rsidR="00196562" w:rsidRPr="00ED0774">
        <w:rPr>
          <w:i/>
          <w:iCs/>
        </w:rPr>
        <w:t>иело</w:t>
      </w:r>
      <w:r w:rsidR="008866EE" w:rsidRPr="00ED0774">
        <w:rPr>
          <w:i/>
          <w:iCs/>
        </w:rPr>
        <w:t>дисплази</w:t>
      </w:r>
      <w:r w:rsidR="007B31DE" w:rsidRPr="00ED0774">
        <w:rPr>
          <w:i/>
          <w:iCs/>
        </w:rPr>
        <w:t>и</w:t>
      </w:r>
      <w:r w:rsidR="008866EE" w:rsidRPr="00ED0774">
        <w:rPr>
          <w:i/>
          <w:iCs/>
        </w:rPr>
        <w:t>».</w:t>
      </w:r>
      <w:r w:rsidR="00926681" w:rsidRPr="00ED0774">
        <w:rPr>
          <w:rStyle w:val="affc"/>
          <w:i w:val="0"/>
          <w:iCs w:val="0"/>
        </w:rPr>
        <w:t xml:space="preserve"> </w:t>
      </w:r>
      <w:r w:rsidR="00D80AC9" w:rsidRPr="00ED0774">
        <w:rPr>
          <w:rStyle w:val="affc"/>
        </w:rPr>
        <w:t>Для</w:t>
      </w:r>
      <w:r w:rsidR="00926681" w:rsidRPr="00ED0774">
        <w:rPr>
          <w:rStyle w:val="affc"/>
        </w:rPr>
        <w:t xml:space="preserve"> </w:t>
      </w:r>
      <w:r w:rsidR="00D80AC9" w:rsidRPr="00ED0774">
        <w:rPr>
          <w:rStyle w:val="affc"/>
        </w:rPr>
        <w:t>определения</w:t>
      </w:r>
      <w:r w:rsidR="00926681" w:rsidRPr="00ED0774">
        <w:rPr>
          <w:rStyle w:val="affc"/>
        </w:rPr>
        <w:t xml:space="preserve"> </w:t>
      </w:r>
      <w:r w:rsidR="00D80AC9" w:rsidRPr="00ED0774">
        <w:rPr>
          <w:rStyle w:val="affc"/>
        </w:rPr>
        <w:t>кариотипа</w:t>
      </w:r>
      <w:r w:rsidR="00926681" w:rsidRPr="00ED0774">
        <w:rPr>
          <w:rStyle w:val="affc"/>
        </w:rPr>
        <w:t xml:space="preserve"> </w:t>
      </w:r>
      <w:r w:rsidR="00D80AC9" w:rsidRPr="00ED0774">
        <w:rPr>
          <w:rStyle w:val="affc"/>
        </w:rPr>
        <w:t>достоверным</w:t>
      </w:r>
      <w:r w:rsidR="00926681" w:rsidRPr="00ED0774">
        <w:rPr>
          <w:rStyle w:val="affc"/>
        </w:rPr>
        <w:t xml:space="preserve"> </w:t>
      </w:r>
      <w:r w:rsidR="00D80AC9" w:rsidRPr="00ED0774">
        <w:rPr>
          <w:rStyle w:val="affc"/>
        </w:rPr>
        <w:t>считается</w:t>
      </w:r>
      <w:r w:rsidR="00926681" w:rsidRPr="00ED0774">
        <w:rPr>
          <w:rStyle w:val="affc"/>
        </w:rPr>
        <w:t xml:space="preserve"> </w:t>
      </w:r>
      <w:r w:rsidR="00D80AC9" w:rsidRPr="00ED0774">
        <w:rPr>
          <w:rStyle w:val="affc"/>
        </w:rPr>
        <w:t>исследование</w:t>
      </w:r>
      <w:r w:rsidR="00926681" w:rsidRPr="00ED0774">
        <w:rPr>
          <w:rStyle w:val="affc"/>
        </w:rPr>
        <w:t xml:space="preserve"> </w:t>
      </w:r>
      <w:r w:rsidR="00D80AC9" w:rsidRPr="00ED0774">
        <w:rPr>
          <w:rStyle w:val="affc"/>
        </w:rPr>
        <w:t>как</w:t>
      </w:r>
      <w:r w:rsidR="00926681" w:rsidRPr="00ED0774">
        <w:rPr>
          <w:rStyle w:val="affc"/>
        </w:rPr>
        <w:t xml:space="preserve"> </w:t>
      </w:r>
      <w:r w:rsidR="00D80AC9" w:rsidRPr="00ED0774">
        <w:rPr>
          <w:rStyle w:val="affc"/>
        </w:rPr>
        <w:t>минимум</w:t>
      </w:r>
      <w:r w:rsidR="00926681" w:rsidRPr="00ED0774">
        <w:rPr>
          <w:rStyle w:val="affc"/>
        </w:rPr>
        <w:t xml:space="preserve"> </w:t>
      </w:r>
      <w:r w:rsidR="00D80AC9" w:rsidRPr="00ED0774">
        <w:rPr>
          <w:rStyle w:val="affc"/>
        </w:rPr>
        <w:t>20</w:t>
      </w:r>
      <w:r w:rsidR="00926681" w:rsidRPr="00ED0774">
        <w:rPr>
          <w:rStyle w:val="affc"/>
        </w:rPr>
        <w:t xml:space="preserve"> </w:t>
      </w:r>
      <w:r w:rsidR="00D80AC9" w:rsidRPr="00ED0774">
        <w:rPr>
          <w:rStyle w:val="affc"/>
        </w:rPr>
        <w:t>метафаз.</w:t>
      </w:r>
      <w:r w:rsidR="00926681" w:rsidRPr="00ED0774">
        <w:rPr>
          <w:rStyle w:val="affc"/>
        </w:rPr>
        <w:t xml:space="preserve"> </w:t>
      </w:r>
      <w:r w:rsidR="00D80AC9" w:rsidRPr="00ED0774">
        <w:rPr>
          <w:rStyle w:val="affc"/>
        </w:rPr>
        <w:t>Аномалии</w:t>
      </w:r>
      <w:r w:rsidR="00926681" w:rsidRPr="00ED0774">
        <w:rPr>
          <w:rStyle w:val="affc"/>
        </w:rPr>
        <w:t xml:space="preserve"> </w:t>
      </w:r>
      <w:r w:rsidR="00D80AC9" w:rsidRPr="00ED0774">
        <w:rPr>
          <w:rStyle w:val="affc"/>
        </w:rPr>
        <w:t>кариотип</w:t>
      </w:r>
      <w:r w:rsidR="00E56606" w:rsidRPr="00ED0774">
        <w:rPr>
          <w:rStyle w:val="affc"/>
        </w:rPr>
        <w:t>а</w:t>
      </w:r>
      <w:r w:rsidR="00926681" w:rsidRPr="00ED0774">
        <w:rPr>
          <w:rStyle w:val="affc"/>
        </w:rPr>
        <w:t xml:space="preserve"> </w:t>
      </w:r>
      <w:r w:rsidR="00D80AC9" w:rsidRPr="00ED0774">
        <w:rPr>
          <w:rStyle w:val="affc"/>
        </w:rPr>
        <w:t>могут</w:t>
      </w:r>
      <w:r w:rsidR="00926681" w:rsidRPr="00ED0774">
        <w:rPr>
          <w:rStyle w:val="affc"/>
        </w:rPr>
        <w:t xml:space="preserve"> </w:t>
      </w:r>
      <w:r w:rsidR="00D80AC9" w:rsidRPr="00ED0774">
        <w:rPr>
          <w:rStyle w:val="affc"/>
        </w:rPr>
        <w:t>устанавливаться</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основании</w:t>
      </w:r>
      <w:r w:rsidR="00926681" w:rsidRPr="00ED0774">
        <w:rPr>
          <w:rStyle w:val="affc"/>
        </w:rPr>
        <w:t xml:space="preserve"> </w:t>
      </w:r>
      <w:r w:rsidR="00D80AC9" w:rsidRPr="00ED0774">
        <w:rPr>
          <w:rStyle w:val="affc"/>
        </w:rPr>
        <w:t>исследования</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периферической</w:t>
      </w:r>
      <w:r w:rsidR="00926681" w:rsidRPr="00ED0774">
        <w:rPr>
          <w:rStyle w:val="affc"/>
        </w:rPr>
        <w:t xml:space="preserve"> </w:t>
      </w:r>
      <w:r w:rsidR="00D80AC9" w:rsidRPr="00ED0774">
        <w:rPr>
          <w:rStyle w:val="affc"/>
        </w:rPr>
        <w:t>крови.</w:t>
      </w:r>
      <w:r w:rsidR="00926681" w:rsidRPr="00ED0774">
        <w:rPr>
          <w:rStyle w:val="affc"/>
        </w:rPr>
        <w:t xml:space="preserve"> </w:t>
      </w:r>
      <w:r w:rsidR="00731EE4" w:rsidRPr="00ED0774">
        <w:rPr>
          <w:rStyle w:val="affc"/>
        </w:rPr>
        <w:t>Мониторинг</w:t>
      </w:r>
      <w:r w:rsidR="00926681" w:rsidRPr="00ED0774">
        <w:rPr>
          <w:rStyle w:val="affc"/>
        </w:rPr>
        <w:t xml:space="preserve"> </w:t>
      </w:r>
      <w:r w:rsidR="00731EE4" w:rsidRPr="00ED0774">
        <w:rPr>
          <w:rStyle w:val="affc"/>
        </w:rPr>
        <w:t>выявленн</w:t>
      </w:r>
      <w:r w:rsidR="00E56606" w:rsidRPr="00ED0774">
        <w:rPr>
          <w:rStyle w:val="affc"/>
        </w:rPr>
        <w:t>ых</w:t>
      </w:r>
      <w:r w:rsidR="00926681" w:rsidRPr="00ED0774">
        <w:rPr>
          <w:rStyle w:val="affc"/>
        </w:rPr>
        <w:t xml:space="preserve"> </w:t>
      </w:r>
      <w:r w:rsidR="00731EE4" w:rsidRPr="00ED0774">
        <w:rPr>
          <w:rStyle w:val="affc"/>
        </w:rPr>
        <w:t>при</w:t>
      </w:r>
      <w:r w:rsidR="00926681" w:rsidRPr="00ED0774">
        <w:rPr>
          <w:rStyle w:val="affc"/>
        </w:rPr>
        <w:t xml:space="preserve"> </w:t>
      </w:r>
      <w:r w:rsidR="00731EE4" w:rsidRPr="00ED0774">
        <w:rPr>
          <w:rStyle w:val="affc"/>
        </w:rPr>
        <w:t>первичном</w:t>
      </w:r>
      <w:r w:rsidR="00926681" w:rsidRPr="00ED0774">
        <w:rPr>
          <w:rStyle w:val="affc"/>
        </w:rPr>
        <w:t xml:space="preserve"> </w:t>
      </w:r>
      <w:r w:rsidR="00731EE4" w:rsidRPr="00ED0774">
        <w:rPr>
          <w:rStyle w:val="affc"/>
        </w:rPr>
        <w:t>исследовании</w:t>
      </w:r>
      <w:r w:rsidR="00926681" w:rsidRPr="00ED0774">
        <w:rPr>
          <w:rStyle w:val="affc"/>
        </w:rPr>
        <w:t xml:space="preserve"> </w:t>
      </w:r>
      <w:r w:rsidR="00731EE4" w:rsidRPr="00ED0774">
        <w:rPr>
          <w:rStyle w:val="affc"/>
        </w:rPr>
        <w:t>аномали</w:t>
      </w:r>
      <w:r w:rsidR="00E56606" w:rsidRPr="00ED0774">
        <w:rPr>
          <w:rStyle w:val="affc"/>
        </w:rPr>
        <w:t>й</w:t>
      </w:r>
      <w:r w:rsidR="00926681" w:rsidRPr="00ED0774">
        <w:rPr>
          <w:rStyle w:val="affc"/>
        </w:rPr>
        <w:t xml:space="preserve"> </w:t>
      </w:r>
      <w:r w:rsidR="00731EE4" w:rsidRPr="00ED0774">
        <w:rPr>
          <w:rStyle w:val="affc"/>
        </w:rPr>
        <w:t>кариотипа</w:t>
      </w:r>
      <w:r w:rsidR="00926681" w:rsidRPr="00ED0774">
        <w:rPr>
          <w:rStyle w:val="affc"/>
        </w:rPr>
        <w:t xml:space="preserve"> </w:t>
      </w:r>
      <w:r w:rsidR="00731EE4" w:rsidRPr="00ED0774">
        <w:rPr>
          <w:rStyle w:val="affc"/>
        </w:rPr>
        <w:t>позволяет</w:t>
      </w:r>
      <w:r w:rsidR="00926681" w:rsidRPr="00ED0774">
        <w:rPr>
          <w:rStyle w:val="affc"/>
        </w:rPr>
        <w:t xml:space="preserve"> </w:t>
      </w:r>
      <w:r w:rsidR="00731EE4" w:rsidRPr="00ED0774">
        <w:rPr>
          <w:rStyle w:val="affc"/>
        </w:rPr>
        <w:t>оценить</w:t>
      </w:r>
      <w:r w:rsidR="00926681" w:rsidRPr="00ED0774">
        <w:rPr>
          <w:rStyle w:val="affc"/>
        </w:rPr>
        <w:t xml:space="preserve"> </w:t>
      </w:r>
      <w:r w:rsidR="00731EE4" w:rsidRPr="00ED0774">
        <w:rPr>
          <w:rStyle w:val="affc"/>
        </w:rPr>
        <w:t>полноту</w:t>
      </w:r>
      <w:r w:rsidR="00926681" w:rsidRPr="00ED0774">
        <w:rPr>
          <w:rStyle w:val="affc"/>
        </w:rPr>
        <w:t xml:space="preserve"> </w:t>
      </w:r>
      <w:r w:rsidR="00731EE4" w:rsidRPr="00ED0774">
        <w:rPr>
          <w:rStyle w:val="affc"/>
        </w:rPr>
        <w:t>достигнутого</w:t>
      </w:r>
      <w:r w:rsidR="00926681" w:rsidRPr="00ED0774">
        <w:rPr>
          <w:rStyle w:val="affc"/>
        </w:rPr>
        <w:t xml:space="preserve"> </w:t>
      </w:r>
      <w:r w:rsidR="00731EE4" w:rsidRPr="00ED0774">
        <w:rPr>
          <w:rStyle w:val="affc"/>
        </w:rPr>
        <w:t>эффекта</w:t>
      </w:r>
      <w:r w:rsidR="00926681" w:rsidRPr="00ED0774">
        <w:rPr>
          <w:rStyle w:val="affc"/>
        </w:rPr>
        <w:t xml:space="preserve"> </w:t>
      </w:r>
      <w:r w:rsidR="00731EE4" w:rsidRPr="00ED0774">
        <w:rPr>
          <w:rStyle w:val="affc"/>
        </w:rPr>
        <w:t>терапии.</w:t>
      </w:r>
      <w:r w:rsidR="00926681" w:rsidRPr="00ED0774">
        <w:t xml:space="preserve"> </w:t>
      </w:r>
      <w:r w:rsidR="008866EE" w:rsidRPr="00ED0774">
        <w:rPr>
          <w:i/>
          <w:iCs/>
        </w:rPr>
        <w:t>Определение</w:t>
      </w:r>
      <w:r w:rsidR="00926681" w:rsidRPr="00ED0774">
        <w:rPr>
          <w:i/>
          <w:iCs/>
        </w:rPr>
        <w:t xml:space="preserve"> </w:t>
      </w:r>
      <w:r w:rsidR="008866EE" w:rsidRPr="00ED0774">
        <w:rPr>
          <w:i/>
          <w:iCs/>
        </w:rPr>
        <w:t>тех</w:t>
      </w:r>
      <w:r w:rsidR="00926681" w:rsidRPr="00ED0774">
        <w:rPr>
          <w:i/>
          <w:iCs/>
        </w:rPr>
        <w:t xml:space="preserve"> </w:t>
      </w:r>
      <w:r w:rsidR="008866EE" w:rsidRPr="00ED0774">
        <w:rPr>
          <w:i/>
          <w:iCs/>
        </w:rPr>
        <w:t>или</w:t>
      </w:r>
      <w:r w:rsidR="00926681" w:rsidRPr="00ED0774">
        <w:rPr>
          <w:i/>
          <w:iCs/>
        </w:rPr>
        <w:t xml:space="preserve"> </w:t>
      </w:r>
      <w:r w:rsidR="008866EE" w:rsidRPr="00ED0774">
        <w:rPr>
          <w:i/>
          <w:iCs/>
        </w:rPr>
        <w:t>иных</w:t>
      </w:r>
      <w:r w:rsidR="00926681" w:rsidRPr="00ED0774">
        <w:rPr>
          <w:i/>
          <w:iCs/>
        </w:rPr>
        <w:t xml:space="preserve"> </w:t>
      </w:r>
      <w:r w:rsidR="008866EE" w:rsidRPr="00ED0774">
        <w:rPr>
          <w:i/>
          <w:iCs/>
        </w:rPr>
        <w:t>цитогенетических</w:t>
      </w:r>
      <w:r w:rsidR="00926681" w:rsidRPr="00ED0774">
        <w:rPr>
          <w:i/>
          <w:iCs/>
        </w:rPr>
        <w:t xml:space="preserve"> </w:t>
      </w:r>
      <w:r w:rsidR="008866EE" w:rsidRPr="00ED0774">
        <w:rPr>
          <w:i/>
          <w:iCs/>
        </w:rPr>
        <w:t>аномалий</w:t>
      </w:r>
      <w:r w:rsidR="00926681" w:rsidRPr="00ED0774">
        <w:rPr>
          <w:i/>
          <w:iCs/>
        </w:rPr>
        <w:t xml:space="preserve"> </w:t>
      </w:r>
      <w:r w:rsidR="008866EE" w:rsidRPr="00ED0774">
        <w:rPr>
          <w:i/>
          <w:iCs/>
        </w:rPr>
        <w:t>уже</w:t>
      </w:r>
      <w:r w:rsidR="00926681" w:rsidRPr="00ED0774">
        <w:rPr>
          <w:i/>
          <w:iCs/>
        </w:rPr>
        <w:t xml:space="preserve"> </w:t>
      </w:r>
      <w:r w:rsidR="008866EE" w:rsidRPr="00ED0774">
        <w:rPr>
          <w:i/>
          <w:iCs/>
        </w:rPr>
        <w:t>на</w:t>
      </w:r>
      <w:r w:rsidR="00926681" w:rsidRPr="00ED0774">
        <w:rPr>
          <w:i/>
          <w:iCs/>
        </w:rPr>
        <w:t xml:space="preserve"> </w:t>
      </w:r>
      <w:r w:rsidR="008866EE" w:rsidRPr="00ED0774">
        <w:rPr>
          <w:i/>
          <w:iCs/>
        </w:rPr>
        <w:t>момент</w:t>
      </w:r>
      <w:r w:rsidR="00926681" w:rsidRPr="00ED0774">
        <w:rPr>
          <w:i/>
          <w:iCs/>
        </w:rPr>
        <w:t xml:space="preserve"> </w:t>
      </w:r>
      <w:r w:rsidR="008866EE" w:rsidRPr="00ED0774">
        <w:rPr>
          <w:i/>
          <w:iCs/>
        </w:rPr>
        <w:t>диагностики</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может</w:t>
      </w:r>
      <w:r w:rsidR="00926681" w:rsidRPr="00ED0774">
        <w:rPr>
          <w:i/>
          <w:iCs/>
        </w:rPr>
        <w:t xml:space="preserve"> </w:t>
      </w:r>
      <w:r w:rsidR="008866EE" w:rsidRPr="00ED0774">
        <w:rPr>
          <w:i/>
          <w:iCs/>
        </w:rPr>
        <w:t>определить</w:t>
      </w:r>
      <w:r w:rsidR="00926681" w:rsidRPr="00ED0774">
        <w:rPr>
          <w:i/>
          <w:iCs/>
        </w:rPr>
        <w:t xml:space="preserve"> </w:t>
      </w:r>
      <w:r w:rsidR="008866EE" w:rsidRPr="00ED0774">
        <w:rPr>
          <w:i/>
          <w:iCs/>
        </w:rPr>
        <w:t>терапевтическую</w:t>
      </w:r>
      <w:r w:rsidR="00926681" w:rsidRPr="00ED0774">
        <w:rPr>
          <w:i/>
          <w:iCs/>
        </w:rPr>
        <w:t xml:space="preserve"> </w:t>
      </w:r>
      <w:r w:rsidR="008866EE" w:rsidRPr="00ED0774">
        <w:rPr>
          <w:i/>
          <w:iCs/>
        </w:rPr>
        <w:t>тактику</w:t>
      </w:r>
      <w:r w:rsidR="00926681" w:rsidRPr="00ED0774">
        <w:rPr>
          <w:i/>
          <w:iCs/>
        </w:rPr>
        <w:t xml:space="preserve"> </w:t>
      </w:r>
      <w:r w:rsidR="008866EE" w:rsidRPr="00ED0774">
        <w:rPr>
          <w:i/>
          <w:iCs/>
        </w:rPr>
        <w:t>для</w:t>
      </w:r>
      <w:r w:rsidR="00926681" w:rsidRPr="00ED0774">
        <w:rPr>
          <w:i/>
          <w:iCs/>
        </w:rPr>
        <w:t xml:space="preserve"> </w:t>
      </w:r>
      <w:r w:rsidR="008866EE" w:rsidRPr="00ED0774">
        <w:rPr>
          <w:i/>
          <w:iCs/>
        </w:rPr>
        <w:t>конкретного</w:t>
      </w:r>
      <w:r w:rsidR="00926681" w:rsidRPr="00ED0774">
        <w:rPr>
          <w:i/>
          <w:iCs/>
        </w:rPr>
        <w:t xml:space="preserve"> </w:t>
      </w:r>
      <w:r w:rsidR="00BB4286" w:rsidRPr="00ED0774">
        <w:rPr>
          <w:i/>
          <w:iCs/>
        </w:rPr>
        <w:t>пациента</w:t>
      </w:r>
      <w:r w:rsidR="003E5DC5" w:rsidRPr="00ED0774">
        <w:rPr>
          <w:i/>
          <w:iCs/>
        </w:rPr>
        <w:t>,</w:t>
      </w:r>
      <w:r w:rsidR="00926681" w:rsidRPr="00ED0774">
        <w:rPr>
          <w:i/>
          <w:iCs/>
        </w:rPr>
        <w:t xml:space="preserve"> </w:t>
      </w:r>
      <w:r w:rsidR="008866EE" w:rsidRPr="00ED0774">
        <w:rPr>
          <w:i/>
          <w:iCs/>
        </w:rPr>
        <w:t>например</w:t>
      </w:r>
      <w:r w:rsidR="00926681" w:rsidRPr="00ED0774">
        <w:rPr>
          <w:i/>
          <w:iCs/>
        </w:rPr>
        <w:t xml:space="preserve"> </w:t>
      </w:r>
      <w:r w:rsidR="008866EE" w:rsidRPr="00ED0774">
        <w:rPr>
          <w:i/>
          <w:iCs/>
        </w:rPr>
        <w:t>выявление</w:t>
      </w:r>
      <w:r w:rsidR="00926681" w:rsidRPr="00ED0774">
        <w:rPr>
          <w:i/>
          <w:iCs/>
        </w:rPr>
        <w:t xml:space="preserve"> </w:t>
      </w:r>
      <w:r w:rsidR="008866EE" w:rsidRPr="00ED0774">
        <w:rPr>
          <w:i/>
          <w:iCs/>
        </w:rPr>
        <w:t>комплексных</w:t>
      </w:r>
      <w:r w:rsidR="00926681" w:rsidRPr="00ED0774">
        <w:rPr>
          <w:i/>
          <w:iCs/>
        </w:rPr>
        <w:t xml:space="preserve"> </w:t>
      </w:r>
      <w:r w:rsidR="008866EE" w:rsidRPr="00ED0774">
        <w:rPr>
          <w:i/>
          <w:iCs/>
        </w:rPr>
        <w:t>изменений</w:t>
      </w:r>
      <w:r w:rsidR="00926681" w:rsidRPr="00ED0774">
        <w:rPr>
          <w:i/>
          <w:iCs/>
        </w:rPr>
        <w:t xml:space="preserve"> </w:t>
      </w:r>
      <w:r w:rsidR="008866EE" w:rsidRPr="00ED0774">
        <w:rPr>
          <w:i/>
          <w:iCs/>
        </w:rPr>
        <w:t>кариотипа</w:t>
      </w:r>
      <w:r w:rsidR="00926681" w:rsidRPr="00ED0774">
        <w:rPr>
          <w:i/>
          <w:iCs/>
        </w:rPr>
        <w:t xml:space="preserve"> </w:t>
      </w:r>
      <w:r w:rsidR="008866EE" w:rsidRPr="00ED0774">
        <w:rPr>
          <w:i/>
          <w:iCs/>
        </w:rPr>
        <w:t>или</w:t>
      </w:r>
      <w:r w:rsidR="00926681" w:rsidRPr="00ED0774">
        <w:rPr>
          <w:i/>
          <w:iCs/>
        </w:rPr>
        <w:t xml:space="preserve"> </w:t>
      </w:r>
      <w:r w:rsidR="008866EE" w:rsidRPr="00ED0774">
        <w:rPr>
          <w:i/>
          <w:iCs/>
        </w:rPr>
        <w:t>моносомного</w:t>
      </w:r>
      <w:r w:rsidR="00926681" w:rsidRPr="00ED0774">
        <w:rPr>
          <w:i/>
          <w:iCs/>
        </w:rPr>
        <w:t xml:space="preserve"> </w:t>
      </w:r>
      <w:r w:rsidR="008866EE" w:rsidRPr="00ED0774">
        <w:rPr>
          <w:i/>
          <w:iCs/>
        </w:rPr>
        <w:t>кариотипа</w:t>
      </w:r>
      <w:r w:rsidR="00926681" w:rsidRPr="00ED0774">
        <w:rPr>
          <w:i/>
          <w:iCs/>
        </w:rPr>
        <w:t xml:space="preserve"> </w:t>
      </w:r>
      <w:r w:rsidR="008866EE" w:rsidRPr="00ED0774">
        <w:rPr>
          <w:i/>
          <w:iCs/>
        </w:rPr>
        <w:t>свидетельствует</w:t>
      </w:r>
      <w:r w:rsidR="00926681" w:rsidRPr="00ED0774">
        <w:rPr>
          <w:i/>
          <w:iCs/>
        </w:rPr>
        <w:t xml:space="preserve"> </w:t>
      </w:r>
      <w:r w:rsidR="008866EE" w:rsidRPr="00ED0774">
        <w:rPr>
          <w:i/>
          <w:iCs/>
        </w:rPr>
        <w:t>о</w:t>
      </w:r>
      <w:r w:rsidR="00926681" w:rsidRPr="00ED0774">
        <w:rPr>
          <w:i/>
          <w:iCs/>
        </w:rPr>
        <w:t xml:space="preserve"> </w:t>
      </w:r>
      <w:r w:rsidR="008866EE" w:rsidRPr="00ED0774">
        <w:rPr>
          <w:i/>
          <w:iCs/>
        </w:rPr>
        <w:t>необходимости</w:t>
      </w:r>
      <w:r w:rsidR="00926681" w:rsidRPr="00ED0774">
        <w:rPr>
          <w:i/>
          <w:iCs/>
        </w:rPr>
        <w:t xml:space="preserve"> </w:t>
      </w:r>
      <w:r w:rsidR="00E56606" w:rsidRPr="00ED0774">
        <w:rPr>
          <w:i/>
          <w:iCs/>
        </w:rPr>
        <w:t>применения</w:t>
      </w:r>
      <w:r w:rsidR="00926681" w:rsidRPr="00ED0774">
        <w:rPr>
          <w:i/>
          <w:iCs/>
        </w:rPr>
        <w:t xml:space="preserve"> </w:t>
      </w:r>
      <w:r w:rsidR="00E56606" w:rsidRPr="00ED0774">
        <w:rPr>
          <w:i/>
          <w:iCs/>
        </w:rPr>
        <w:t>отличного</w:t>
      </w:r>
      <w:r w:rsidR="00926681" w:rsidRPr="00ED0774">
        <w:rPr>
          <w:i/>
          <w:iCs/>
        </w:rPr>
        <w:t xml:space="preserve"> </w:t>
      </w:r>
      <w:r w:rsidR="00E56606" w:rsidRPr="00ED0774">
        <w:rPr>
          <w:i/>
          <w:iCs/>
        </w:rPr>
        <w:t>от</w:t>
      </w:r>
      <w:r w:rsidR="00926681" w:rsidRPr="00ED0774">
        <w:rPr>
          <w:i/>
          <w:iCs/>
        </w:rPr>
        <w:t xml:space="preserve"> </w:t>
      </w:r>
      <w:r w:rsidR="00E56606" w:rsidRPr="00ED0774">
        <w:rPr>
          <w:i/>
          <w:iCs/>
        </w:rPr>
        <w:t>стандартного</w:t>
      </w:r>
      <w:r w:rsidR="00926681" w:rsidRPr="00ED0774">
        <w:rPr>
          <w:i/>
          <w:iCs/>
        </w:rPr>
        <w:t xml:space="preserve"> </w:t>
      </w:r>
      <w:r w:rsidR="00E56606" w:rsidRPr="00ED0774">
        <w:rPr>
          <w:i/>
          <w:iCs/>
        </w:rPr>
        <w:t>цитостатического</w:t>
      </w:r>
      <w:r w:rsidR="00926681" w:rsidRPr="00ED0774">
        <w:rPr>
          <w:i/>
          <w:iCs/>
        </w:rPr>
        <w:t xml:space="preserve"> </w:t>
      </w:r>
      <w:r w:rsidR="00E56606" w:rsidRPr="00ED0774">
        <w:rPr>
          <w:i/>
          <w:iCs/>
        </w:rPr>
        <w:t>воздействия</w:t>
      </w:r>
      <w:r w:rsidR="00926681" w:rsidRPr="00ED0774">
        <w:rPr>
          <w:i/>
          <w:iCs/>
        </w:rPr>
        <w:t xml:space="preserve"> </w:t>
      </w:r>
      <w:r w:rsidR="00E56606" w:rsidRPr="00ED0774">
        <w:rPr>
          <w:i/>
          <w:iCs/>
        </w:rPr>
        <w:t>и</w:t>
      </w:r>
      <w:r w:rsidR="00926681" w:rsidRPr="00ED0774">
        <w:rPr>
          <w:i/>
          <w:iCs/>
        </w:rPr>
        <w:t xml:space="preserve"> </w:t>
      </w:r>
      <w:r w:rsidR="00E56606" w:rsidRPr="00ED0774">
        <w:rPr>
          <w:i/>
          <w:iCs/>
        </w:rPr>
        <w:t>обязательного</w:t>
      </w:r>
      <w:r w:rsidR="00926681" w:rsidRPr="00ED0774">
        <w:rPr>
          <w:i/>
          <w:iCs/>
        </w:rPr>
        <w:t xml:space="preserve"> </w:t>
      </w:r>
      <w:r w:rsidR="008866EE" w:rsidRPr="00ED0774">
        <w:rPr>
          <w:i/>
          <w:iCs/>
        </w:rPr>
        <w:t>обсуждения</w:t>
      </w:r>
      <w:r w:rsidR="00926681" w:rsidRPr="00ED0774">
        <w:rPr>
          <w:i/>
          <w:iCs/>
        </w:rPr>
        <w:t xml:space="preserve"> </w:t>
      </w:r>
      <w:r w:rsidR="008866EE" w:rsidRPr="00ED0774">
        <w:rPr>
          <w:i/>
          <w:iCs/>
        </w:rPr>
        <w:t>вопроса</w:t>
      </w:r>
      <w:r w:rsidR="00926681" w:rsidRPr="00ED0774">
        <w:rPr>
          <w:i/>
          <w:iCs/>
        </w:rPr>
        <w:t xml:space="preserve"> </w:t>
      </w:r>
      <w:r w:rsidR="008866EE" w:rsidRPr="00ED0774">
        <w:rPr>
          <w:i/>
          <w:iCs/>
        </w:rPr>
        <w:t>о</w:t>
      </w:r>
      <w:r w:rsidR="00926681" w:rsidRPr="00ED0774">
        <w:rPr>
          <w:i/>
          <w:iCs/>
        </w:rPr>
        <w:t xml:space="preserve"> </w:t>
      </w:r>
      <w:r w:rsidR="008866EE" w:rsidRPr="00ED0774">
        <w:rPr>
          <w:i/>
          <w:iCs/>
        </w:rPr>
        <w:t>возможности</w:t>
      </w:r>
      <w:r w:rsidR="00926681" w:rsidRPr="00ED0774">
        <w:rPr>
          <w:i/>
          <w:iCs/>
        </w:rPr>
        <w:t xml:space="preserve"> </w:t>
      </w:r>
      <w:r w:rsidR="008866EE" w:rsidRPr="00ED0774">
        <w:rPr>
          <w:i/>
          <w:iCs/>
        </w:rPr>
        <w:t>предельно</w:t>
      </w:r>
      <w:r w:rsidR="00926681" w:rsidRPr="00ED0774">
        <w:rPr>
          <w:i/>
          <w:iCs/>
        </w:rPr>
        <w:t xml:space="preserve"> </w:t>
      </w:r>
      <w:r w:rsidR="008866EE" w:rsidRPr="00ED0774">
        <w:rPr>
          <w:i/>
          <w:iCs/>
        </w:rPr>
        <w:t>раннего</w:t>
      </w:r>
      <w:r w:rsidR="00926681" w:rsidRPr="00ED0774">
        <w:rPr>
          <w:i/>
          <w:iCs/>
        </w:rPr>
        <w:t xml:space="preserve"> </w:t>
      </w:r>
      <w:r w:rsidR="008866EE" w:rsidRPr="00ED0774">
        <w:rPr>
          <w:i/>
          <w:iCs/>
        </w:rPr>
        <w:t>включения</w:t>
      </w:r>
      <w:r w:rsidR="00926681" w:rsidRPr="00ED0774">
        <w:rPr>
          <w:i/>
          <w:iCs/>
        </w:rPr>
        <w:t xml:space="preserve"> </w:t>
      </w:r>
      <w:r w:rsidR="00E9461F" w:rsidRPr="00ED0774">
        <w:rPr>
          <w:i/>
          <w:iCs/>
        </w:rPr>
        <w:t>алло-ТГСК</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программу</w:t>
      </w:r>
      <w:r w:rsidR="00926681" w:rsidRPr="00ED0774">
        <w:rPr>
          <w:i/>
          <w:iCs/>
        </w:rPr>
        <w:t xml:space="preserve"> </w:t>
      </w:r>
      <w:r w:rsidR="008866EE" w:rsidRPr="00ED0774">
        <w:rPr>
          <w:i/>
          <w:iCs/>
        </w:rPr>
        <w:t>лечения</w:t>
      </w:r>
      <w:r w:rsidR="00926681" w:rsidRPr="00ED0774">
        <w:rPr>
          <w:i/>
          <w:iCs/>
        </w:rPr>
        <w:t xml:space="preserve"> </w:t>
      </w:r>
      <w:r w:rsidR="008866EE" w:rsidRPr="00ED0774">
        <w:rPr>
          <w:i/>
          <w:iCs/>
        </w:rPr>
        <w:t>ОМЛ,</w:t>
      </w:r>
      <w:r w:rsidR="00926681" w:rsidRPr="00ED0774">
        <w:rPr>
          <w:i/>
          <w:iCs/>
        </w:rPr>
        <w:t xml:space="preserve"> </w:t>
      </w:r>
      <w:r w:rsidR="008866EE" w:rsidRPr="00ED0774">
        <w:rPr>
          <w:i/>
          <w:iCs/>
        </w:rPr>
        <w:t>вплоть</w:t>
      </w:r>
      <w:r w:rsidR="00926681" w:rsidRPr="00ED0774">
        <w:rPr>
          <w:i/>
          <w:iCs/>
        </w:rPr>
        <w:t xml:space="preserve"> </w:t>
      </w:r>
      <w:r w:rsidR="008866EE" w:rsidRPr="00ED0774">
        <w:rPr>
          <w:i/>
          <w:iCs/>
        </w:rPr>
        <w:t>до</w:t>
      </w:r>
      <w:r w:rsidR="00926681" w:rsidRPr="00ED0774">
        <w:rPr>
          <w:i/>
          <w:iCs/>
        </w:rPr>
        <w:t xml:space="preserve"> </w:t>
      </w:r>
      <w:r w:rsidR="008866EE" w:rsidRPr="00ED0774">
        <w:rPr>
          <w:i/>
          <w:iCs/>
        </w:rPr>
        <w:t>проведения</w:t>
      </w:r>
      <w:r w:rsidR="00926681" w:rsidRPr="00ED0774">
        <w:rPr>
          <w:i/>
          <w:iCs/>
        </w:rPr>
        <w:t xml:space="preserve"> </w:t>
      </w:r>
      <w:r w:rsidR="00E9461F" w:rsidRPr="00ED0774">
        <w:rPr>
          <w:i/>
          <w:iCs/>
        </w:rPr>
        <w:t>алло-</w:t>
      </w:r>
      <w:r w:rsidR="008866EE" w:rsidRPr="00ED0774">
        <w:rPr>
          <w:i/>
          <w:iCs/>
        </w:rPr>
        <w:t>ТГСК</w:t>
      </w:r>
      <w:r w:rsidR="00926681" w:rsidRPr="00ED0774">
        <w:rPr>
          <w:i/>
          <w:iCs/>
        </w:rPr>
        <w:t xml:space="preserve"> </w:t>
      </w:r>
      <w:r w:rsidR="008866EE" w:rsidRPr="00ED0774">
        <w:rPr>
          <w:i/>
          <w:iCs/>
        </w:rPr>
        <w:t>в</w:t>
      </w:r>
      <w:r w:rsidR="00926681" w:rsidRPr="00ED0774">
        <w:rPr>
          <w:i/>
          <w:iCs/>
        </w:rPr>
        <w:t xml:space="preserve"> </w:t>
      </w:r>
      <w:r w:rsidR="008866EE" w:rsidRPr="00ED0774">
        <w:rPr>
          <w:i/>
          <w:iCs/>
        </w:rPr>
        <w:t>аплазии</w:t>
      </w:r>
      <w:r w:rsidR="00926681" w:rsidRPr="00ED0774">
        <w:rPr>
          <w:i/>
          <w:iCs/>
        </w:rPr>
        <w:t xml:space="preserve"> </w:t>
      </w:r>
      <w:r w:rsidR="008866EE" w:rsidRPr="00ED0774">
        <w:rPr>
          <w:i/>
          <w:iCs/>
        </w:rPr>
        <w:t>после</w:t>
      </w:r>
      <w:r w:rsidR="00926681" w:rsidRPr="00ED0774">
        <w:rPr>
          <w:i/>
          <w:iCs/>
        </w:rPr>
        <w:t xml:space="preserve"> </w:t>
      </w:r>
      <w:r w:rsidR="003E5DC5" w:rsidRPr="00ED0774">
        <w:rPr>
          <w:i/>
          <w:iCs/>
        </w:rPr>
        <w:t>1-</w:t>
      </w:r>
      <w:r w:rsidR="008866EE" w:rsidRPr="00ED0774">
        <w:rPr>
          <w:i/>
          <w:iCs/>
        </w:rPr>
        <w:t>го</w:t>
      </w:r>
      <w:r w:rsidR="00926681" w:rsidRPr="00ED0774">
        <w:rPr>
          <w:i/>
          <w:iCs/>
        </w:rPr>
        <w:t xml:space="preserve"> </w:t>
      </w:r>
      <w:r w:rsidR="008866EE" w:rsidRPr="00ED0774">
        <w:rPr>
          <w:i/>
          <w:iCs/>
        </w:rPr>
        <w:t>индукционного</w:t>
      </w:r>
      <w:r w:rsidR="00926681" w:rsidRPr="00ED0774">
        <w:rPr>
          <w:i/>
          <w:iCs/>
        </w:rPr>
        <w:t xml:space="preserve"> </w:t>
      </w:r>
      <w:r w:rsidR="008866EE" w:rsidRPr="00ED0774">
        <w:rPr>
          <w:i/>
          <w:iCs/>
        </w:rPr>
        <w:t>курса.</w:t>
      </w:r>
    </w:p>
    <w:p w14:paraId="5AD9CFEF" w14:textId="520073E0" w:rsidR="00C91BB8" w:rsidRPr="00880409" w:rsidRDefault="005E1871" w:rsidP="001250A1">
      <w:pPr>
        <w:pStyle w:val="10"/>
        <w:divId w:val="344793945"/>
        <w:rPr>
          <w:lang w:val="en-US"/>
        </w:rPr>
      </w:pPr>
      <w:r w:rsidRPr="00880409">
        <w:rPr>
          <w:rStyle w:val="affb"/>
        </w:rPr>
        <w:t>Рекомендуется</w:t>
      </w:r>
      <w:r w:rsidR="00926681" w:rsidRPr="00880409">
        <w:rPr>
          <w:rStyle w:val="affc"/>
          <w:i w:val="0"/>
        </w:rPr>
        <w:t xml:space="preserve"> </w:t>
      </w:r>
      <w:r w:rsidRPr="00880409">
        <w:rPr>
          <w:rStyle w:val="affb"/>
          <w:b w:val="0"/>
        </w:rPr>
        <w:t>всем</w:t>
      </w:r>
      <w:r w:rsidR="00926681" w:rsidRPr="00880409">
        <w:rPr>
          <w:rStyle w:val="affb"/>
          <w:b w:val="0"/>
        </w:rPr>
        <w:t xml:space="preserve"> </w:t>
      </w:r>
      <w:r w:rsidR="00BB4286" w:rsidRPr="00880409">
        <w:rPr>
          <w:rStyle w:val="affb"/>
          <w:b w:val="0"/>
        </w:rPr>
        <w:t>пациентам</w:t>
      </w:r>
      <w:r w:rsidR="00926681" w:rsidRPr="00880409">
        <w:rPr>
          <w:rStyle w:val="affb"/>
          <w:b w:val="0"/>
        </w:rPr>
        <w:t xml:space="preserve"> </w:t>
      </w:r>
      <w:r w:rsidRPr="00880409">
        <w:rPr>
          <w:rStyle w:val="affc"/>
          <w:i w:val="0"/>
        </w:rPr>
        <w:t>при</w:t>
      </w:r>
      <w:r w:rsidR="00926681" w:rsidRPr="00880409">
        <w:rPr>
          <w:rStyle w:val="affc"/>
          <w:i w:val="0"/>
        </w:rPr>
        <w:t xml:space="preserve"> </w:t>
      </w:r>
      <w:r w:rsidRPr="00880409">
        <w:rPr>
          <w:rStyle w:val="affc"/>
          <w:i w:val="0"/>
        </w:rPr>
        <w:t>первичной</w:t>
      </w:r>
      <w:r w:rsidR="00926681" w:rsidRPr="00880409">
        <w:rPr>
          <w:rStyle w:val="affc"/>
          <w:i w:val="0"/>
        </w:rPr>
        <w:t xml:space="preserve"> </w:t>
      </w:r>
      <w:r w:rsidRPr="00880409">
        <w:rPr>
          <w:rStyle w:val="affc"/>
          <w:i w:val="0"/>
        </w:rPr>
        <w:t>диагностике</w:t>
      </w:r>
      <w:r w:rsidR="00926681" w:rsidRPr="00880409">
        <w:rPr>
          <w:rStyle w:val="affc"/>
          <w:i w:val="0"/>
        </w:rPr>
        <w:t xml:space="preserve"> </w:t>
      </w:r>
      <w:r w:rsidR="00AC0E8E" w:rsidRPr="00880409">
        <w:t>ОЛ</w:t>
      </w:r>
      <w:r w:rsidR="007E5611" w:rsidRPr="00880409">
        <w:rPr>
          <w:rStyle w:val="affc"/>
          <w:i w:val="0"/>
        </w:rPr>
        <w:t>,</w:t>
      </w:r>
      <w:r w:rsidR="00926681" w:rsidRPr="00880409">
        <w:rPr>
          <w:rStyle w:val="affb"/>
          <w:b w:val="0"/>
        </w:rPr>
        <w:t xml:space="preserve"> </w:t>
      </w:r>
      <w:r w:rsidR="007E5611" w:rsidRPr="00880409">
        <w:rPr>
          <w:rStyle w:val="affb"/>
          <w:b w:val="0"/>
        </w:rPr>
        <w:t>а</w:t>
      </w:r>
      <w:r w:rsidR="00926681" w:rsidRPr="00880409">
        <w:rPr>
          <w:rStyle w:val="affb"/>
          <w:b w:val="0"/>
        </w:rPr>
        <w:t xml:space="preserve"> </w:t>
      </w:r>
      <w:r w:rsidR="007E5611" w:rsidRPr="00880409">
        <w:rPr>
          <w:rStyle w:val="affb"/>
          <w:b w:val="0"/>
        </w:rPr>
        <w:t>также</w:t>
      </w:r>
      <w:r w:rsidR="00926681" w:rsidRPr="00880409">
        <w:rPr>
          <w:rStyle w:val="affb"/>
          <w:b w:val="0"/>
        </w:rPr>
        <w:t xml:space="preserve"> </w:t>
      </w:r>
      <w:r w:rsidR="007E5611" w:rsidRPr="00880409">
        <w:rPr>
          <w:rStyle w:val="affb"/>
          <w:b w:val="0"/>
        </w:rPr>
        <w:t>при</w:t>
      </w:r>
      <w:r w:rsidR="00926681" w:rsidRPr="00880409">
        <w:rPr>
          <w:rStyle w:val="affb"/>
          <w:b w:val="0"/>
        </w:rPr>
        <w:t xml:space="preserve"> </w:t>
      </w:r>
      <w:r w:rsidR="007E5611" w:rsidRPr="00880409">
        <w:rPr>
          <w:rStyle w:val="affb"/>
          <w:b w:val="0"/>
        </w:rPr>
        <w:t>обследовании</w:t>
      </w:r>
      <w:r w:rsidR="00926681" w:rsidRPr="00880409">
        <w:rPr>
          <w:rStyle w:val="affb"/>
          <w:b w:val="0"/>
        </w:rPr>
        <w:t xml:space="preserve"> </w:t>
      </w:r>
      <w:r w:rsidR="007E5611" w:rsidRPr="00880409">
        <w:rPr>
          <w:rStyle w:val="affb"/>
          <w:b w:val="0"/>
        </w:rPr>
        <w:t>по</w:t>
      </w:r>
      <w:r w:rsidR="00926681" w:rsidRPr="00880409">
        <w:rPr>
          <w:rStyle w:val="affb"/>
          <w:b w:val="0"/>
        </w:rPr>
        <w:t xml:space="preserve"> </w:t>
      </w:r>
      <w:r w:rsidR="007E5611" w:rsidRPr="00880409">
        <w:rPr>
          <w:rStyle w:val="affb"/>
          <w:b w:val="0"/>
        </w:rPr>
        <w:t>поводу</w:t>
      </w:r>
      <w:r w:rsidR="00926681" w:rsidRPr="00880409">
        <w:rPr>
          <w:rStyle w:val="affb"/>
          <w:b w:val="0"/>
        </w:rPr>
        <w:t xml:space="preserve"> </w:t>
      </w:r>
      <w:r w:rsidR="007E5611" w:rsidRPr="00880409">
        <w:rPr>
          <w:rStyle w:val="affb"/>
          <w:b w:val="0"/>
        </w:rPr>
        <w:t>диагностированного</w:t>
      </w:r>
      <w:r w:rsidR="00926681" w:rsidRPr="00880409">
        <w:rPr>
          <w:rStyle w:val="affb"/>
          <w:b w:val="0"/>
        </w:rPr>
        <w:t xml:space="preserve"> </w:t>
      </w:r>
      <w:r w:rsidR="007E5611" w:rsidRPr="00880409">
        <w:rPr>
          <w:rStyle w:val="affb"/>
          <w:b w:val="0"/>
        </w:rPr>
        <w:t>рецидива</w:t>
      </w:r>
      <w:r w:rsidR="00926681" w:rsidRPr="00880409">
        <w:rPr>
          <w:rStyle w:val="affb"/>
          <w:b w:val="0"/>
        </w:rPr>
        <w:t xml:space="preserve"> </w:t>
      </w:r>
      <w:r w:rsidR="007E5611" w:rsidRPr="00880409">
        <w:rPr>
          <w:rStyle w:val="affb"/>
          <w:b w:val="0"/>
        </w:rPr>
        <w:t>ОМЛ,</w:t>
      </w:r>
      <w:r w:rsidR="00926681" w:rsidRPr="00880409">
        <w:rPr>
          <w:rStyle w:val="affc"/>
          <w:i w:val="0"/>
        </w:rPr>
        <w:t xml:space="preserve"> </w:t>
      </w:r>
      <w:r w:rsidR="001250A1" w:rsidRPr="00880409">
        <w:t>в случае выявления при стандартном цитогенетическом исследовании костного мозга или FISH- исследовании  транслокации  t(8;21) или инверсии 16, выполнить молекулярно-генетические исследования мутаций в гене RUNX1-RUNX1T1 или в гене CBFB-MYH11 методом ПЦР</w:t>
      </w:r>
      <w:r w:rsidR="001250A1" w:rsidRPr="00880409">
        <w:rPr>
          <w:lang w:val="ru-RU"/>
        </w:rPr>
        <w:t xml:space="preserve">. Всем пациентам при первичной диагностике, а также в </w:t>
      </w:r>
      <w:r w:rsidR="001250A1" w:rsidRPr="00880409">
        <w:rPr>
          <w:lang w:val="ru-RU"/>
        </w:rPr>
        <w:lastRenderedPageBreak/>
        <w:t xml:space="preserve">момент рецидива ОМЛ или констатации рефрактерного течения заболевания необходимо определение мутаций в гене FLT3 методом ПЦР или секвенирования. </w:t>
      </w:r>
      <w:r w:rsidRPr="00880409">
        <w:rPr>
          <w:rStyle w:val="affc"/>
          <w:i w:val="0"/>
        </w:rPr>
        <w:fldChar w:fldCharType="begin" w:fldLock="1"/>
      </w:r>
      <w:r w:rsidR="00B32728" w:rsidRPr="00880409">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Pr="00880409">
        <w:rPr>
          <w:rStyle w:val="affc"/>
          <w:i w:val="0"/>
        </w:rPr>
        <w:fldChar w:fldCharType="separate"/>
      </w:r>
      <w:r w:rsidR="00B32728" w:rsidRPr="00880409">
        <w:rPr>
          <w:rStyle w:val="affc"/>
          <w:i w:val="0"/>
          <w:noProof/>
        </w:rPr>
        <w:t>[1,7,8]</w:t>
      </w:r>
      <w:r w:rsidRPr="00880409">
        <w:rPr>
          <w:rStyle w:val="affc"/>
          <w:i w:val="0"/>
        </w:rPr>
        <w:fldChar w:fldCharType="end"/>
      </w:r>
      <w:r w:rsidRPr="00880409">
        <w:t>.</w:t>
      </w:r>
      <w:r w:rsidR="00A11EED" w:rsidRPr="00880409">
        <w:rPr>
          <w:lang w:val="en-US"/>
        </w:rPr>
        <w:t xml:space="preserve"> </w:t>
      </w:r>
    </w:p>
    <w:p w14:paraId="3224012C" w14:textId="776BC009" w:rsidR="00C62076" w:rsidRPr="00ED0774" w:rsidRDefault="00101ED7" w:rsidP="00C62076">
      <w:pPr>
        <w:pStyle w:val="afff6"/>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E1871" w:rsidRPr="00ED0774">
        <w:rPr>
          <w:rStyle w:val="affb"/>
        </w:rPr>
        <w:t>С</w:t>
      </w:r>
      <w:r w:rsidR="00926681" w:rsidRPr="00ED0774">
        <w:rPr>
          <w:rStyle w:val="affb"/>
        </w:rPr>
        <w:t xml:space="preserve"> </w:t>
      </w:r>
      <w:r w:rsidR="005E1871" w:rsidRPr="00ED0774">
        <w:rPr>
          <w:rStyle w:val="affb"/>
        </w:rPr>
        <w:t>(уровень</w:t>
      </w:r>
      <w:r w:rsidR="00926681" w:rsidRPr="00ED0774">
        <w:rPr>
          <w:rStyle w:val="affb"/>
        </w:rPr>
        <w:t xml:space="preserve"> </w:t>
      </w:r>
      <w:r w:rsidR="005E1871" w:rsidRPr="00ED0774">
        <w:rPr>
          <w:rStyle w:val="affb"/>
        </w:rPr>
        <w:t>д</w:t>
      </w:r>
      <w:r w:rsidR="00B74143" w:rsidRPr="00ED0774">
        <w:rPr>
          <w:rStyle w:val="affb"/>
        </w:rPr>
        <w:t>остоверности</w:t>
      </w:r>
      <w:r w:rsidR="00926681" w:rsidRPr="00ED0774">
        <w:rPr>
          <w:rStyle w:val="affb"/>
        </w:rPr>
        <w:t xml:space="preserve"> </w:t>
      </w:r>
      <w:r w:rsidR="00B74143" w:rsidRPr="00ED0774">
        <w:rPr>
          <w:rStyle w:val="affb"/>
        </w:rPr>
        <w:t>доказательств</w:t>
      </w:r>
      <w:r w:rsidR="00926681" w:rsidRPr="00ED0774">
        <w:rPr>
          <w:rStyle w:val="affb"/>
        </w:rPr>
        <w:t xml:space="preserve"> </w:t>
      </w:r>
      <w:r w:rsidR="00B74143" w:rsidRPr="00ED0774">
        <w:rPr>
          <w:rStyle w:val="affb"/>
        </w:rPr>
        <w:t>–</w:t>
      </w:r>
      <w:r w:rsidR="00926681" w:rsidRPr="00ED0774">
        <w:rPr>
          <w:rStyle w:val="affb"/>
        </w:rPr>
        <w:t xml:space="preserve"> </w:t>
      </w:r>
      <w:r w:rsidR="00B74143" w:rsidRPr="00ED0774">
        <w:rPr>
          <w:rStyle w:val="affb"/>
        </w:rPr>
        <w:t>5)</w:t>
      </w:r>
    </w:p>
    <w:p w14:paraId="693B3367" w14:textId="73F472CE" w:rsidR="00880409" w:rsidRDefault="00101ED7" w:rsidP="00705E68">
      <w:pPr>
        <w:pStyle w:val="aff"/>
        <w:ind w:left="0" w:firstLine="720"/>
        <w:divId w:val="344793945"/>
        <w:rPr>
          <w:rStyle w:val="affb"/>
          <w:rFonts w:cs="Times New Roman"/>
          <w:szCs w:val="24"/>
        </w:rPr>
      </w:pPr>
      <w:r w:rsidRPr="00ED0774">
        <w:rPr>
          <w:rStyle w:val="affb"/>
          <w:rFonts w:cs="Times New Roman"/>
          <w:szCs w:val="24"/>
        </w:rPr>
        <w:t>Комментарий:</w:t>
      </w:r>
      <w:r w:rsidR="00926681" w:rsidRPr="00ED0774">
        <w:rPr>
          <w:rStyle w:val="affb"/>
          <w:rFonts w:cs="Times New Roman"/>
          <w:szCs w:val="24"/>
        </w:rPr>
        <w:t xml:space="preserve"> </w:t>
      </w:r>
      <w:r w:rsidR="00880409" w:rsidRPr="00880409">
        <w:rPr>
          <w:i/>
        </w:rPr>
        <w:t xml:space="preserve">Перечисленные исследования выполняются на аспирате костного мозга для стратификации пациентов по группам риска и определения тактики лечения, а также в целях выявления маркера для мониторинга динамики опухолевого клона на фоне терапии. В случае невозможности забора образца костного мозга допускается определение мутаций в гене </w:t>
      </w:r>
      <w:r w:rsidR="00880409" w:rsidRPr="00880409">
        <w:rPr>
          <w:i/>
          <w:lang w:val="en-US"/>
        </w:rPr>
        <w:t>FLT</w:t>
      </w:r>
      <w:r w:rsidR="00880409" w:rsidRPr="00880409">
        <w:rPr>
          <w:i/>
        </w:rPr>
        <w:t>3 на материале периферической крови пациента</w:t>
      </w:r>
      <w:r w:rsidR="00880409">
        <w:rPr>
          <w:i/>
        </w:rPr>
        <w:t xml:space="preserve">. </w:t>
      </w:r>
    </w:p>
    <w:p w14:paraId="4C47CD81" w14:textId="65BB9B21" w:rsidR="005E1871" w:rsidRPr="00ED0774" w:rsidRDefault="00813E3A" w:rsidP="00705E68">
      <w:pPr>
        <w:pStyle w:val="aff"/>
        <w:ind w:left="0" w:firstLine="720"/>
        <w:divId w:val="344793945"/>
        <w:rPr>
          <w:rFonts w:cs="Times New Roman"/>
          <w:i/>
          <w:szCs w:val="24"/>
        </w:rPr>
      </w:pPr>
      <w:r w:rsidRPr="00ED0774">
        <w:rPr>
          <w:rFonts w:cs="Times New Roman"/>
          <w:i/>
          <w:szCs w:val="24"/>
        </w:rPr>
        <w:t xml:space="preserve">Молекулярно-генетические исследования мутаций в генах NPM1, </w:t>
      </w:r>
      <w:r w:rsidRPr="00ED0774">
        <w:rPr>
          <w:rFonts w:cs="Times New Roman"/>
          <w:i/>
          <w:iCs/>
          <w:szCs w:val="24"/>
          <w:lang w:val="en-US"/>
        </w:rPr>
        <w:t>CEBPA</w:t>
      </w:r>
      <w:r w:rsidRPr="00ED0774">
        <w:rPr>
          <w:rFonts w:cs="Times New Roman"/>
          <w:i/>
          <w:szCs w:val="24"/>
        </w:rPr>
        <w:t xml:space="preserve"> методом секвенирования</w:t>
      </w:r>
      <w:r w:rsidR="005E1871" w:rsidRPr="00ED0774">
        <w:rPr>
          <w:rFonts w:cs="Times New Roman"/>
          <w:i/>
          <w:szCs w:val="24"/>
        </w:rPr>
        <w:t>,</w:t>
      </w:r>
      <w:r w:rsidR="00926681" w:rsidRPr="00ED0774">
        <w:rPr>
          <w:rFonts w:cs="Times New Roman"/>
          <w:i/>
          <w:szCs w:val="24"/>
        </w:rPr>
        <w:t xml:space="preserve"> </w:t>
      </w:r>
      <w:r w:rsidR="005E1871" w:rsidRPr="00ED0774">
        <w:rPr>
          <w:rFonts w:cs="Times New Roman"/>
          <w:i/>
          <w:iCs/>
          <w:szCs w:val="24"/>
          <w:lang w:val="en-US"/>
        </w:rPr>
        <w:t>CEBPA</w:t>
      </w:r>
      <w:r w:rsidR="00926681" w:rsidRPr="00ED0774">
        <w:rPr>
          <w:rFonts w:cs="Times New Roman"/>
          <w:i/>
          <w:szCs w:val="24"/>
        </w:rPr>
        <w:t xml:space="preserve"> </w:t>
      </w:r>
      <w:r w:rsidR="005E1871" w:rsidRPr="00ED0774">
        <w:rPr>
          <w:rFonts w:cs="Times New Roman"/>
          <w:i/>
          <w:szCs w:val="24"/>
        </w:rPr>
        <w:t>и</w:t>
      </w:r>
      <w:r w:rsidR="00926681" w:rsidRPr="00ED0774">
        <w:rPr>
          <w:rFonts w:cs="Times New Roman"/>
          <w:i/>
          <w:szCs w:val="24"/>
        </w:rPr>
        <w:t xml:space="preserve"> </w:t>
      </w:r>
      <w:r w:rsidR="005E1871" w:rsidRPr="00ED0774">
        <w:rPr>
          <w:rFonts w:cs="Times New Roman"/>
          <w:i/>
          <w:iCs/>
          <w:szCs w:val="24"/>
          <w:lang w:val="en-US"/>
        </w:rPr>
        <w:t>FLT</w:t>
      </w:r>
      <w:r w:rsidR="005E1871" w:rsidRPr="00ED0774">
        <w:rPr>
          <w:rFonts w:cs="Times New Roman"/>
          <w:i/>
          <w:iCs/>
          <w:szCs w:val="24"/>
        </w:rPr>
        <w:t>3</w:t>
      </w:r>
      <w:r w:rsidR="00926681" w:rsidRPr="00ED0774">
        <w:rPr>
          <w:rFonts w:cs="Times New Roman"/>
          <w:i/>
          <w:szCs w:val="24"/>
        </w:rPr>
        <w:t xml:space="preserve"> </w:t>
      </w:r>
      <w:r w:rsidRPr="00ED0774">
        <w:rPr>
          <w:rFonts w:cs="Times New Roman"/>
          <w:i/>
          <w:szCs w:val="24"/>
        </w:rPr>
        <w:t>являются</w:t>
      </w:r>
      <w:r w:rsidR="00926681" w:rsidRPr="00ED0774">
        <w:rPr>
          <w:rFonts w:cs="Times New Roman"/>
          <w:i/>
          <w:szCs w:val="24"/>
        </w:rPr>
        <w:t xml:space="preserve"> </w:t>
      </w:r>
      <w:r w:rsidR="001250A1" w:rsidRPr="00880409">
        <w:rPr>
          <w:rFonts w:cs="Times New Roman"/>
          <w:i/>
          <w:szCs w:val="24"/>
        </w:rPr>
        <w:t>обязательными</w:t>
      </w:r>
      <w:r w:rsidR="005E1871" w:rsidRPr="00ED0774">
        <w:rPr>
          <w:rFonts w:cs="Times New Roman"/>
          <w:i/>
          <w:szCs w:val="24"/>
        </w:rPr>
        <w:t>,</w:t>
      </w:r>
      <w:r w:rsidR="00926681" w:rsidRPr="00ED0774">
        <w:rPr>
          <w:rFonts w:cs="Times New Roman"/>
          <w:i/>
          <w:szCs w:val="24"/>
        </w:rPr>
        <w:t xml:space="preserve"> </w:t>
      </w:r>
      <w:r w:rsidR="005E1871" w:rsidRPr="00ED0774">
        <w:rPr>
          <w:rFonts w:cs="Times New Roman"/>
          <w:i/>
          <w:szCs w:val="24"/>
        </w:rPr>
        <w:t>поскольку</w:t>
      </w:r>
      <w:r w:rsidR="00926681" w:rsidRPr="00ED0774">
        <w:rPr>
          <w:rFonts w:cs="Times New Roman"/>
          <w:i/>
          <w:szCs w:val="24"/>
        </w:rPr>
        <w:t xml:space="preserve"> </w:t>
      </w:r>
      <w:r w:rsidR="005E1871" w:rsidRPr="00ED0774">
        <w:rPr>
          <w:rFonts w:cs="Times New Roman"/>
          <w:i/>
          <w:szCs w:val="24"/>
        </w:rPr>
        <w:t>современные</w:t>
      </w:r>
      <w:r w:rsidR="00926681" w:rsidRPr="00ED0774">
        <w:rPr>
          <w:rFonts w:cs="Times New Roman"/>
          <w:i/>
          <w:szCs w:val="24"/>
        </w:rPr>
        <w:t xml:space="preserve"> </w:t>
      </w:r>
      <w:r w:rsidR="005E1871" w:rsidRPr="00ED0774">
        <w:rPr>
          <w:rFonts w:cs="Times New Roman"/>
          <w:i/>
          <w:szCs w:val="24"/>
        </w:rPr>
        <w:t>подходы</w:t>
      </w:r>
      <w:r w:rsidR="00926681" w:rsidRPr="00ED0774">
        <w:rPr>
          <w:rFonts w:cs="Times New Roman"/>
          <w:i/>
          <w:szCs w:val="24"/>
        </w:rPr>
        <w:t xml:space="preserve"> </w:t>
      </w:r>
      <w:r w:rsidR="005E1871" w:rsidRPr="00ED0774">
        <w:rPr>
          <w:rFonts w:cs="Times New Roman"/>
          <w:i/>
          <w:szCs w:val="24"/>
        </w:rPr>
        <w:t>к</w:t>
      </w:r>
      <w:r w:rsidR="00926681" w:rsidRPr="00ED0774">
        <w:rPr>
          <w:rFonts w:cs="Times New Roman"/>
          <w:i/>
          <w:szCs w:val="24"/>
        </w:rPr>
        <w:t xml:space="preserve"> </w:t>
      </w:r>
      <w:r w:rsidR="005E1871" w:rsidRPr="00ED0774">
        <w:rPr>
          <w:rFonts w:cs="Times New Roman"/>
          <w:i/>
          <w:szCs w:val="24"/>
        </w:rPr>
        <w:t>лечению</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предполагают</w:t>
      </w:r>
      <w:r w:rsidR="00926681" w:rsidRPr="00ED0774">
        <w:rPr>
          <w:rFonts w:cs="Times New Roman"/>
          <w:i/>
          <w:szCs w:val="24"/>
        </w:rPr>
        <w:t xml:space="preserve"> </w:t>
      </w:r>
      <w:r w:rsidR="005E1871" w:rsidRPr="00ED0774">
        <w:rPr>
          <w:rFonts w:cs="Times New Roman"/>
          <w:i/>
          <w:szCs w:val="24"/>
        </w:rPr>
        <w:t>наличие</w:t>
      </w:r>
      <w:r w:rsidR="00926681" w:rsidRPr="00ED0774">
        <w:rPr>
          <w:rFonts w:cs="Times New Roman"/>
          <w:i/>
          <w:szCs w:val="24"/>
        </w:rPr>
        <w:t xml:space="preserve"> </w:t>
      </w:r>
      <w:r w:rsidR="005E1871" w:rsidRPr="00ED0774">
        <w:rPr>
          <w:rFonts w:cs="Times New Roman"/>
          <w:i/>
          <w:szCs w:val="24"/>
        </w:rPr>
        <w:t>информации</w:t>
      </w:r>
      <w:r w:rsidR="00926681" w:rsidRPr="00ED0774">
        <w:rPr>
          <w:rFonts w:cs="Times New Roman"/>
          <w:i/>
          <w:szCs w:val="24"/>
        </w:rPr>
        <w:t xml:space="preserve"> </w:t>
      </w:r>
      <w:r w:rsidR="005E1871" w:rsidRPr="00ED0774">
        <w:rPr>
          <w:rFonts w:cs="Times New Roman"/>
          <w:i/>
          <w:szCs w:val="24"/>
        </w:rPr>
        <w:t>об</w:t>
      </w:r>
      <w:r w:rsidR="00926681" w:rsidRPr="00ED0774">
        <w:rPr>
          <w:rFonts w:cs="Times New Roman"/>
          <w:i/>
          <w:szCs w:val="24"/>
        </w:rPr>
        <w:t xml:space="preserve"> </w:t>
      </w:r>
      <w:r w:rsidR="005E1871" w:rsidRPr="00ED0774">
        <w:rPr>
          <w:rFonts w:cs="Times New Roman"/>
          <w:i/>
          <w:szCs w:val="24"/>
        </w:rPr>
        <w:t>этих</w:t>
      </w:r>
      <w:r w:rsidR="00926681" w:rsidRPr="00ED0774">
        <w:rPr>
          <w:rFonts w:cs="Times New Roman"/>
          <w:i/>
          <w:szCs w:val="24"/>
        </w:rPr>
        <w:t xml:space="preserve"> </w:t>
      </w:r>
      <w:r w:rsidR="005E1871" w:rsidRPr="00ED0774">
        <w:rPr>
          <w:rFonts w:cs="Times New Roman"/>
          <w:i/>
          <w:szCs w:val="24"/>
        </w:rPr>
        <w:t>мутациях,</w:t>
      </w:r>
      <w:r w:rsidR="00926681" w:rsidRPr="00ED0774">
        <w:rPr>
          <w:rFonts w:cs="Times New Roman"/>
          <w:i/>
          <w:szCs w:val="24"/>
        </w:rPr>
        <w:t xml:space="preserve"> </w:t>
      </w:r>
      <w:r w:rsidR="005E1871" w:rsidRPr="00ED0774">
        <w:rPr>
          <w:rFonts w:cs="Times New Roman"/>
          <w:i/>
          <w:szCs w:val="24"/>
        </w:rPr>
        <w:t>так</w:t>
      </w:r>
      <w:r w:rsidR="00926681" w:rsidRPr="00ED0774">
        <w:rPr>
          <w:rFonts w:cs="Times New Roman"/>
          <w:i/>
          <w:szCs w:val="24"/>
        </w:rPr>
        <w:t xml:space="preserve"> </w:t>
      </w:r>
      <w:r w:rsidR="005E1871" w:rsidRPr="00ED0774">
        <w:rPr>
          <w:rFonts w:cs="Times New Roman"/>
          <w:i/>
          <w:szCs w:val="24"/>
        </w:rPr>
        <w:t>как</w:t>
      </w:r>
      <w:r w:rsidR="00926681" w:rsidRPr="00ED0774">
        <w:rPr>
          <w:rFonts w:cs="Times New Roman"/>
          <w:i/>
          <w:szCs w:val="24"/>
        </w:rPr>
        <w:t xml:space="preserve"> </w:t>
      </w:r>
      <w:r w:rsidR="005E1871" w:rsidRPr="00ED0774">
        <w:rPr>
          <w:rFonts w:cs="Times New Roman"/>
          <w:i/>
          <w:szCs w:val="24"/>
        </w:rPr>
        <w:t>это</w:t>
      </w:r>
      <w:r w:rsidR="00926681" w:rsidRPr="00ED0774">
        <w:rPr>
          <w:rFonts w:cs="Times New Roman"/>
          <w:i/>
          <w:szCs w:val="24"/>
        </w:rPr>
        <w:t xml:space="preserve"> </w:t>
      </w:r>
      <w:r w:rsidR="005E1871" w:rsidRPr="00ED0774">
        <w:rPr>
          <w:rFonts w:cs="Times New Roman"/>
          <w:i/>
          <w:szCs w:val="24"/>
        </w:rPr>
        <w:t>может</w:t>
      </w:r>
      <w:r w:rsidR="00926681" w:rsidRPr="00ED0774">
        <w:rPr>
          <w:rFonts w:cs="Times New Roman"/>
          <w:i/>
          <w:szCs w:val="24"/>
        </w:rPr>
        <w:t xml:space="preserve"> </w:t>
      </w:r>
      <w:r w:rsidR="005E1871" w:rsidRPr="00ED0774">
        <w:rPr>
          <w:rFonts w:cs="Times New Roman"/>
          <w:i/>
          <w:szCs w:val="24"/>
        </w:rPr>
        <w:t>влиять</w:t>
      </w:r>
      <w:r w:rsidR="00926681" w:rsidRPr="00ED0774">
        <w:rPr>
          <w:rFonts w:cs="Times New Roman"/>
          <w:i/>
          <w:szCs w:val="24"/>
        </w:rPr>
        <w:t xml:space="preserve"> </w:t>
      </w:r>
      <w:r w:rsidR="005E1871" w:rsidRPr="00ED0774">
        <w:rPr>
          <w:rFonts w:cs="Times New Roman"/>
          <w:i/>
          <w:szCs w:val="24"/>
        </w:rPr>
        <w:t>на</w:t>
      </w:r>
      <w:r w:rsidR="00926681" w:rsidRPr="00ED0774">
        <w:rPr>
          <w:rFonts w:cs="Times New Roman"/>
          <w:i/>
          <w:szCs w:val="24"/>
        </w:rPr>
        <w:t xml:space="preserve"> </w:t>
      </w:r>
      <w:r w:rsidR="005E1871" w:rsidRPr="00ED0774">
        <w:rPr>
          <w:rFonts w:cs="Times New Roman"/>
          <w:i/>
          <w:szCs w:val="24"/>
        </w:rPr>
        <w:t>определение</w:t>
      </w:r>
      <w:r w:rsidR="00926681" w:rsidRPr="00ED0774">
        <w:rPr>
          <w:rFonts w:cs="Times New Roman"/>
          <w:i/>
          <w:szCs w:val="24"/>
        </w:rPr>
        <w:t xml:space="preserve"> </w:t>
      </w:r>
      <w:r w:rsidR="005E1871" w:rsidRPr="00ED0774">
        <w:rPr>
          <w:rFonts w:cs="Times New Roman"/>
          <w:i/>
          <w:szCs w:val="24"/>
        </w:rPr>
        <w:t>терапевтической</w:t>
      </w:r>
      <w:r w:rsidR="00926681" w:rsidRPr="00ED0774">
        <w:rPr>
          <w:rFonts w:cs="Times New Roman"/>
          <w:i/>
          <w:szCs w:val="24"/>
        </w:rPr>
        <w:t xml:space="preserve"> </w:t>
      </w:r>
      <w:r w:rsidR="005E1871" w:rsidRPr="00ED0774">
        <w:rPr>
          <w:rFonts w:cs="Times New Roman"/>
          <w:i/>
          <w:szCs w:val="24"/>
        </w:rPr>
        <w:t>тактики.</w:t>
      </w:r>
      <w:r w:rsidR="00926681" w:rsidRPr="00ED0774">
        <w:rPr>
          <w:rFonts w:cs="Times New Roman"/>
          <w:szCs w:val="24"/>
        </w:rPr>
        <w:t xml:space="preserve"> </w:t>
      </w:r>
      <w:r w:rsidR="005E1871" w:rsidRPr="00ED0774">
        <w:rPr>
          <w:rStyle w:val="affc"/>
          <w:rFonts w:cs="Times New Roman"/>
          <w:szCs w:val="24"/>
        </w:rPr>
        <w:t>ОМЛ</w:t>
      </w:r>
      <w:r w:rsidR="00926681" w:rsidRPr="00ED0774">
        <w:rPr>
          <w:rStyle w:val="affc"/>
          <w:rFonts w:cs="Times New Roman"/>
          <w:szCs w:val="24"/>
        </w:rPr>
        <w:t xml:space="preserve"> </w:t>
      </w:r>
      <w:r w:rsidR="005E1871" w:rsidRPr="00ED0774">
        <w:rPr>
          <w:rStyle w:val="affc"/>
          <w:rFonts w:cs="Times New Roman"/>
          <w:szCs w:val="24"/>
        </w:rPr>
        <w:t>с</w:t>
      </w:r>
      <w:r w:rsidR="00926681" w:rsidRPr="00ED0774">
        <w:rPr>
          <w:rStyle w:val="affc"/>
          <w:rFonts w:cs="Times New Roman"/>
          <w:szCs w:val="24"/>
        </w:rPr>
        <w:t xml:space="preserve"> </w:t>
      </w:r>
      <w:r w:rsidR="005E1871" w:rsidRPr="00ED0774">
        <w:rPr>
          <w:rStyle w:val="affc"/>
          <w:rFonts w:cs="Times New Roman"/>
          <w:szCs w:val="24"/>
        </w:rPr>
        <w:t>мутациями</w:t>
      </w:r>
      <w:r w:rsidR="00926681" w:rsidRPr="00ED0774">
        <w:rPr>
          <w:rStyle w:val="affc"/>
          <w:rFonts w:cs="Times New Roman"/>
          <w:szCs w:val="24"/>
        </w:rPr>
        <w:t xml:space="preserve"> </w:t>
      </w:r>
      <w:r w:rsidR="005E1871" w:rsidRPr="00ED0774">
        <w:rPr>
          <w:rStyle w:val="affc"/>
          <w:rFonts w:cs="Times New Roman"/>
          <w:szCs w:val="24"/>
        </w:rPr>
        <w:t>в</w:t>
      </w:r>
      <w:r w:rsidR="00926681" w:rsidRPr="00ED0774">
        <w:rPr>
          <w:rStyle w:val="affc"/>
          <w:rFonts w:cs="Times New Roman"/>
          <w:szCs w:val="24"/>
        </w:rPr>
        <w:t xml:space="preserve"> </w:t>
      </w:r>
      <w:r w:rsidR="005E1871" w:rsidRPr="00ED0774">
        <w:rPr>
          <w:rStyle w:val="affc"/>
          <w:rFonts w:cs="Times New Roman"/>
          <w:szCs w:val="24"/>
        </w:rPr>
        <w:t>генах</w:t>
      </w:r>
      <w:r w:rsidR="00926681" w:rsidRPr="00ED0774">
        <w:rPr>
          <w:rStyle w:val="affc"/>
          <w:rFonts w:cs="Times New Roman"/>
          <w:szCs w:val="24"/>
        </w:rPr>
        <w:t xml:space="preserve"> </w:t>
      </w:r>
      <w:r w:rsidR="005E1871" w:rsidRPr="00ED0774">
        <w:rPr>
          <w:rStyle w:val="affc"/>
          <w:rFonts w:cs="Times New Roman"/>
          <w:szCs w:val="24"/>
        </w:rPr>
        <w:t>NPM1</w:t>
      </w:r>
      <w:r w:rsidR="00926681" w:rsidRPr="00ED0774">
        <w:rPr>
          <w:rStyle w:val="affc"/>
          <w:rFonts w:cs="Times New Roman"/>
          <w:szCs w:val="24"/>
        </w:rPr>
        <w:t xml:space="preserve"> </w:t>
      </w:r>
      <w:r w:rsidR="005E1871" w:rsidRPr="00ED0774">
        <w:rPr>
          <w:rStyle w:val="affc"/>
          <w:rFonts w:cs="Times New Roman"/>
          <w:szCs w:val="24"/>
        </w:rPr>
        <w:t>или</w:t>
      </w:r>
      <w:r w:rsidR="00926681" w:rsidRPr="00ED0774">
        <w:rPr>
          <w:rStyle w:val="affc"/>
          <w:rFonts w:cs="Times New Roman"/>
          <w:szCs w:val="24"/>
        </w:rPr>
        <w:t xml:space="preserve"> </w:t>
      </w:r>
      <w:r w:rsidR="005E1871" w:rsidRPr="00ED0774">
        <w:rPr>
          <w:rStyle w:val="affc"/>
          <w:rFonts w:cs="Times New Roman"/>
          <w:szCs w:val="24"/>
        </w:rPr>
        <w:t>CEBPA</w:t>
      </w:r>
      <w:r w:rsidR="00926681" w:rsidRPr="00ED0774">
        <w:rPr>
          <w:rStyle w:val="affc"/>
          <w:rFonts w:cs="Times New Roman"/>
          <w:szCs w:val="24"/>
        </w:rPr>
        <w:t xml:space="preserve"> </w:t>
      </w:r>
      <w:r w:rsidR="005E1871" w:rsidRPr="00ED0774">
        <w:rPr>
          <w:rStyle w:val="affc"/>
          <w:rFonts w:cs="Times New Roman"/>
          <w:szCs w:val="24"/>
        </w:rPr>
        <w:t>определены</w:t>
      </w:r>
      <w:r w:rsidR="00926681" w:rsidRPr="00ED0774">
        <w:rPr>
          <w:rStyle w:val="affc"/>
          <w:rFonts w:cs="Times New Roman"/>
          <w:szCs w:val="24"/>
        </w:rPr>
        <w:t xml:space="preserve"> </w:t>
      </w:r>
      <w:r w:rsidR="005E1871" w:rsidRPr="00ED0774">
        <w:rPr>
          <w:rStyle w:val="affc"/>
          <w:rFonts w:cs="Times New Roman"/>
          <w:szCs w:val="24"/>
        </w:rPr>
        <w:t>ВОЗ</w:t>
      </w:r>
      <w:r w:rsidR="00926681" w:rsidRPr="00ED0774">
        <w:rPr>
          <w:rStyle w:val="affc"/>
          <w:rFonts w:cs="Times New Roman"/>
          <w:szCs w:val="24"/>
        </w:rPr>
        <w:t xml:space="preserve"> </w:t>
      </w:r>
      <w:r w:rsidR="005E1871" w:rsidRPr="00ED0774">
        <w:rPr>
          <w:rStyle w:val="affc"/>
          <w:rFonts w:cs="Times New Roman"/>
          <w:szCs w:val="24"/>
        </w:rPr>
        <w:t>как</w:t>
      </w:r>
      <w:r w:rsidR="00926681" w:rsidRPr="00ED0774">
        <w:rPr>
          <w:rStyle w:val="affc"/>
          <w:rFonts w:cs="Times New Roman"/>
          <w:szCs w:val="24"/>
        </w:rPr>
        <w:t xml:space="preserve"> </w:t>
      </w:r>
      <w:r w:rsidR="005E1871" w:rsidRPr="00ED0774">
        <w:rPr>
          <w:rStyle w:val="affc"/>
          <w:rFonts w:cs="Times New Roman"/>
          <w:szCs w:val="24"/>
        </w:rPr>
        <w:t>условные</w:t>
      </w:r>
      <w:r w:rsidR="00926681" w:rsidRPr="00ED0774">
        <w:rPr>
          <w:rStyle w:val="affc"/>
          <w:rFonts w:cs="Times New Roman"/>
          <w:szCs w:val="24"/>
        </w:rPr>
        <w:t xml:space="preserve"> </w:t>
      </w:r>
      <w:r w:rsidR="005E1871" w:rsidRPr="00ED0774">
        <w:rPr>
          <w:rStyle w:val="affc"/>
          <w:rFonts w:cs="Times New Roman"/>
          <w:szCs w:val="24"/>
        </w:rPr>
        <w:t>категории.</w:t>
      </w:r>
      <w:r w:rsidR="00926681" w:rsidRPr="00ED0774">
        <w:rPr>
          <w:rStyle w:val="affc"/>
          <w:rFonts w:cs="Times New Roman"/>
          <w:szCs w:val="24"/>
        </w:rPr>
        <w:t xml:space="preserve"> </w:t>
      </w:r>
      <w:r w:rsidR="005E1871" w:rsidRPr="00ED0774">
        <w:rPr>
          <w:rStyle w:val="affc"/>
          <w:rFonts w:cs="Times New Roman"/>
          <w:szCs w:val="24"/>
        </w:rPr>
        <w:t>Экспрессия</w:t>
      </w:r>
      <w:r w:rsidR="00926681" w:rsidRPr="00ED0774">
        <w:rPr>
          <w:rStyle w:val="affc"/>
          <w:rFonts w:cs="Times New Roman"/>
          <w:szCs w:val="24"/>
        </w:rPr>
        <w:t xml:space="preserve"> </w:t>
      </w:r>
      <w:r w:rsidR="005E1871" w:rsidRPr="00ED0774">
        <w:rPr>
          <w:rStyle w:val="affc"/>
          <w:rFonts w:cs="Times New Roman"/>
          <w:szCs w:val="24"/>
        </w:rPr>
        <w:t>генов</w:t>
      </w:r>
      <w:r w:rsidR="00926681" w:rsidRPr="00ED0774">
        <w:rPr>
          <w:rStyle w:val="affc"/>
          <w:rFonts w:cs="Times New Roman"/>
          <w:szCs w:val="24"/>
        </w:rPr>
        <w:t xml:space="preserve"> </w:t>
      </w:r>
      <w:r w:rsidR="005E1871" w:rsidRPr="00ED0774">
        <w:rPr>
          <w:rStyle w:val="affc"/>
          <w:rFonts w:cs="Times New Roman"/>
          <w:szCs w:val="24"/>
        </w:rPr>
        <w:t>ERG,</w:t>
      </w:r>
      <w:r w:rsidR="00926681" w:rsidRPr="00ED0774">
        <w:rPr>
          <w:rStyle w:val="affc"/>
          <w:rFonts w:cs="Times New Roman"/>
          <w:szCs w:val="24"/>
        </w:rPr>
        <w:t xml:space="preserve"> </w:t>
      </w:r>
      <w:r w:rsidR="005E1871" w:rsidRPr="00ED0774">
        <w:rPr>
          <w:rStyle w:val="affc"/>
          <w:rFonts w:cs="Times New Roman"/>
          <w:szCs w:val="24"/>
        </w:rPr>
        <w:t>MN1,</w:t>
      </w:r>
      <w:r w:rsidR="00926681" w:rsidRPr="00ED0774">
        <w:rPr>
          <w:rStyle w:val="affc"/>
          <w:rFonts w:cs="Times New Roman"/>
          <w:szCs w:val="24"/>
        </w:rPr>
        <w:t xml:space="preserve"> </w:t>
      </w:r>
      <w:r w:rsidR="005E1871" w:rsidRPr="00ED0774">
        <w:rPr>
          <w:rStyle w:val="affc"/>
          <w:rFonts w:cs="Times New Roman"/>
          <w:szCs w:val="24"/>
        </w:rPr>
        <w:t>EVI1,</w:t>
      </w:r>
      <w:r w:rsidR="00926681" w:rsidRPr="00ED0774">
        <w:rPr>
          <w:rStyle w:val="affc"/>
          <w:rFonts w:cs="Times New Roman"/>
          <w:szCs w:val="24"/>
        </w:rPr>
        <w:t xml:space="preserve"> </w:t>
      </w:r>
      <w:r w:rsidR="005E1871" w:rsidRPr="00ED0774">
        <w:rPr>
          <w:rStyle w:val="affc"/>
          <w:rFonts w:cs="Times New Roman"/>
          <w:szCs w:val="24"/>
        </w:rPr>
        <w:t>BAALC,</w:t>
      </w:r>
      <w:r w:rsidR="00926681" w:rsidRPr="00ED0774">
        <w:rPr>
          <w:rStyle w:val="affc"/>
          <w:rFonts w:cs="Times New Roman"/>
          <w:szCs w:val="24"/>
        </w:rPr>
        <w:t xml:space="preserve"> </w:t>
      </w:r>
      <w:r w:rsidR="005E1871" w:rsidRPr="00ED0774">
        <w:rPr>
          <w:rStyle w:val="affc"/>
          <w:rFonts w:cs="Times New Roman"/>
          <w:szCs w:val="24"/>
        </w:rPr>
        <w:t>мутации</w:t>
      </w:r>
      <w:r w:rsidR="00926681" w:rsidRPr="00ED0774">
        <w:rPr>
          <w:rStyle w:val="affc"/>
          <w:rFonts w:cs="Times New Roman"/>
          <w:szCs w:val="24"/>
        </w:rPr>
        <w:t xml:space="preserve"> </w:t>
      </w:r>
      <w:r w:rsidR="005E1871" w:rsidRPr="00ED0774">
        <w:rPr>
          <w:rStyle w:val="affc"/>
          <w:rFonts w:cs="Times New Roman"/>
          <w:szCs w:val="24"/>
        </w:rPr>
        <w:t>генов</w:t>
      </w:r>
      <w:r w:rsidR="00926681" w:rsidRPr="00ED0774">
        <w:rPr>
          <w:rStyle w:val="affc"/>
          <w:rFonts w:cs="Times New Roman"/>
          <w:szCs w:val="24"/>
        </w:rPr>
        <w:t xml:space="preserve"> </w:t>
      </w:r>
      <w:r w:rsidR="005E1871" w:rsidRPr="00ED0774">
        <w:rPr>
          <w:rStyle w:val="affc"/>
          <w:rFonts w:cs="Times New Roman"/>
          <w:szCs w:val="24"/>
        </w:rPr>
        <w:t>WT1,</w:t>
      </w:r>
      <w:r w:rsidR="00926681" w:rsidRPr="00ED0774">
        <w:rPr>
          <w:rStyle w:val="affc"/>
          <w:rFonts w:cs="Times New Roman"/>
          <w:szCs w:val="24"/>
        </w:rPr>
        <w:t xml:space="preserve"> </w:t>
      </w:r>
      <w:r w:rsidR="005E1871" w:rsidRPr="00ED0774">
        <w:rPr>
          <w:rStyle w:val="affc"/>
          <w:rFonts w:cs="Times New Roman"/>
          <w:szCs w:val="24"/>
        </w:rPr>
        <w:t>RUNX1,</w:t>
      </w:r>
      <w:r w:rsidR="00926681" w:rsidRPr="00ED0774">
        <w:rPr>
          <w:rStyle w:val="affc"/>
          <w:rFonts w:cs="Times New Roman"/>
          <w:szCs w:val="24"/>
        </w:rPr>
        <w:t xml:space="preserve"> </w:t>
      </w:r>
      <w:r w:rsidR="005E1871" w:rsidRPr="00ED0774">
        <w:rPr>
          <w:rStyle w:val="affc"/>
          <w:rFonts w:cs="Times New Roman"/>
          <w:szCs w:val="24"/>
        </w:rPr>
        <w:t>MLL,</w:t>
      </w:r>
      <w:r w:rsidR="00926681" w:rsidRPr="00ED0774">
        <w:rPr>
          <w:rStyle w:val="affc"/>
          <w:rFonts w:cs="Times New Roman"/>
          <w:szCs w:val="24"/>
        </w:rPr>
        <w:t xml:space="preserve"> </w:t>
      </w:r>
      <w:r w:rsidR="005E1871" w:rsidRPr="00ED0774">
        <w:rPr>
          <w:rStyle w:val="affc"/>
          <w:rFonts w:cs="Times New Roman"/>
          <w:szCs w:val="24"/>
        </w:rPr>
        <w:t>KITRAS,</w:t>
      </w:r>
      <w:r w:rsidR="00926681" w:rsidRPr="00ED0774">
        <w:rPr>
          <w:rStyle w:val="affc"/>
          <w:rFonts w:cs="Times New Roman"/>
          <w:szCs w:val="24"/>
        </w:rPr>
        <w:t xml:space="preserve"> </w:t>
      </w:r>
      <w:r w:rsidR="005E1871" w:rsidRPr="00ED0774">
        <w:rPr>
          <w:rStyle w:val="affc"/>
          <w:rFonts w:cs="Times New Roman"/>
          <w:szCs w:val="24"/>
        </w:rPr>
        <w:t>TP53,</w:t>
      </w:r>
      <w:r w:rsidR="00926681" w:rsidRPr="00ED0774">
        <w:rPr>
          <w:rStyle w:val="affc"/>
          <w:rFonts w:cs="Times New Roman"/>
          <w:szCs w:val="24"/>
        </w:rPr>
        <w:t xml:space="preserve"> </w:t>
      </w:r>
      <w:r w:rsidR="005E1871" w:rsidRPr="00ED0774">
        <w:rPr>
          <w:rStyle w:val="affc"/>
          <w:rFonts w:cs="Times New Roman"/>
          <w:szCs w:val="24"/>
        </w:rPr>
        <w:t>TET2,</w:t>
      </w:r>
      <w:r w:rsidR="00926681" w:rsidRPr="00ED0774">
        <w:rPr>
          <w:rStyle w:val="affc"/>
          <w:rFonts w:cs="Times New Roman"/>
          <w:szCs w:val="24"/>
        </w:rPr>
        <w:t xml:space="preserve"> </w:t>
      </w:r>
      <w:r w:rsidR="005E1871" w:rsidRPr="00ED0774">
        <w:rPr>
          <w:rStyle w:val="affc"/>
          <w:rFonts w:cs="Times New Roman"/>
          <w:szCs w:val="24"/>
        </w:rPr>
        <w:t>IDH1и</w:t>
      </w:r>
      <w:r w:rsidR="00926681" w:rsidRPr="00ED0774">
        <w:rPr>
          <w:rStyle w:val="affc"/>
          <w:rFonts w:cs="Times New Roman"/>
          <w:szCs w:val="24"/>
        </w:rPr>
        <w:t xml:space="preserve"> </w:t>
      </w:r>
      <w:r w:rsidR="005E1871" w:rsidRPr="00ED0774">
        <w:rPr>
          <w:rStyle w:val="affc"/>
          <w:rFonts w:cs="Times New Roman"/>
          <w:szCs w:val="24"/>
        </w:rPr>
        <w:t>определение</w:t>
      </w:r>
      <w:r w:rsidR="00926681" w:rsidRPr="00ED0774">
        <w:rPr>
          <w:rStyle w:val="affc"/>
          <w:rFonts w:cs="Times New Roman"/>
          <w:szCs w:val="24"/>
        </w:rPr>
        <w:t xml:space="preserve"> </w:t>
      </w:r>
      <w:r w:rsidR="00297A50" w:rsidRPr="00ED0774">
        <w:rPr>
          <w:rStyle w:val="affc"/>
          <w:rFonts w:cs="Times New Roman"/>
          <w:szCs w:val="24"/>
        </w:rPr>
        <w:t>МОБ</w:t>
      </w:r>
      <w:r w:rsidR="00926681" w:rsidRPr="00ED0774">
        <w:rPr>
          <w:rStyle w:val="affc"/>
          <w:rFonts w:cs="Times New Roman"/>
          <w:szCs w:val="24"/>
        </w:rPr>
        <w:t xml:space="preserve"> </w:t>
      </w:r>
      <w:r w:rsidR="005E1871" w:rsidRPr="00ED0774">
        <w:rPr>
          <w:rStyle w:val="affc"/>
          <w:rFonts w:cs="Times New Roman"/>
          <w:szCs w:val="24"/>
        </w:rPr>
        <w:t>исследуются</w:t>
      </w:r>
      <w:r w:rsidR="00926681" w:rsidRPr="00ED0774">
        <w:rPr>
          <w:rStyle w:val="affc"/>
          <w:rFonts w:cs="Times New Roman"/>
          <w:szCs w:val="24"/>
        </w:rPr>
        <w:t xml:space="preserve"> </w:t>
      </w:r>
      <w:r w:rsidR="005E1871" w:rsidRPr="00ED0774">
        <w:rPr>
          <w:rStyle w:val="affc"/>
          <w:rFonts w:cs="Times New Roman"/>
          <w:szCs w:val="24"/>
        </w:rPr>
        <w:t>в</w:t>
      </w:r>
      <w:r w:rsidR="00926681" w:rsidRPr="00ED0774">
        <w:rPr>
          <w:rStyle w:val="affc"/>
          <w:rFonts w:cs="Times New Roman"/>
          <w:szCs w:val="24"/>
        </w:rPr>
        <w:t xml:space="preserve"> </w:t>
      </w:r>
      <w:r w:rsidR="005E1871" w:rsidRPr="00ED0774">
        <w:rPr>
          <w:rStyle w:val="affc"/>
          <w:rFonts w:cs="Times New Roman"/>
          <w:szCs w:val="24"/>
        </w:rPr>
        <w:t>рамках</w:t>
      </w:r>
      <w:r w:rsidR="00926681" w:rsidRPr="00ED0774">
        <w:rPr>
          <w:rStyle w:val="affc"/>
          <w:rFonts w:cs="Times New Roman"/>
          <w:szCs w:val="24"/>
        </w:rPr>
        <w:t xml:space="preserve"> </w:t>
      </w:r>
      <w:r w:rsidR="00964215" w:rsidRPr="00ED0774">
        <w:rPr>
          <w:rStyle w:val="affc"/>
          <w:rFonts w:cs="Times New Roman"/>
          <w:szCs w:val="24"/>
        </w:rPr>
        <w:t>клинических</w:t>
      </w:r>
      <w:r w:rsidR="00926681" w:rsidRPr="00ED0774">
        <w:rPr>
          <w:rStyle w:val="affc"/>
          <w:rFonts w:cs="Times New Roman"/>
          <w:szCs w:val="24"/>
        </w:rPr>
        <w:t xml:space="preserve"> </w:t>
      </w:r>
      <w:r w:rsidR="00964215" w:rsidRPr="00ED0774">
        <w:rPr>
          <w:rStyle w:val="affc"/>
          <w:rFonts w:cs="Times New Roman"/>
          <w:szCs w:val="24"/>
        </w:rPr>
        <w:t>исследований</w:t>
      </w:r>
      <w:r w:rsidR="005E1871" w:rsidRPr="00ED0774">
        <w:rPr>
          <w:rStyle w:val="affc"/>
          <w:rFonts w:cs="Times New Roman"/>
          <w:szCs w:val="24"/>
        </w:rPr>
        <w:t>.</w:t>
      </w:r>
      <w:r w:rsidR="00926681" w:rsidRPr="00ED0774">
        <w:rPr>
          <w:rStyle w:val="affc"/>
          <w:rFonts w:cs="Times New Roman"/>
          <w:szCs w:val="24"/>
        </w:rPr>
        <w:t xml:space="preserve"> </w:t>
      </w:r>
      <w:r w:rsidR="005E1871" w:rsidRPr="00ED0774">
        <w:rPr>
          <w:rStyle w:val="affc"/>
          <w:rFonts w:cs="Times New Roman"/>
          <w:szCs w:val="24"/>
        </w:rPr>
        <w:t>Молекулярный</w:t>
      </w:r>
      <w:r w:rsidR="00926681" w:rsidRPr="00ED0774">
        <w:rPr>
          <w:rStyle w:val="affc"/>
          <w:rFonts w:cs="Times New Roman"/>
          <w:szCs w:val="24"/>
        </w:rPr>
        <w:t xml:space="preserve"> </w:t>
      </w:r>
      <w:r w:rsidR="005E1871" w:rsidRPr="00ED0774">
        <w:rPr>
          <w:rStyle w:val="affc"/>
          <w:rFonts w:cs="Times New Roman"/>
          <w:szCs w:val="24"/>
        </w:rPr>
        <w:t>скрининг</w:t>
      </w:r>
      <w:r w:rsidR="00926681" w:rsidRPr="00ED0774">
        <w:rPr>
          <w:rStyle w:val="affc"/>
          <w:rFonts w:cs="Times New Roman"/>
          <w:szCs w:val="24"/>
        </w:rPr>
        <w:t xml:space="preserve"> </w:t>
      </w:r>
      <w:r w:rsidR="005E1871" w:rsidRPr="00ED0774">
        <w:rPr>
          <w:rStyle w:val="affc"/>
          <w:rFonts w:cs="Times New Roman"/>
          <w:szCs w:val="24"/>
        </w:rPr>
        <w:t>на</w:t>
      </w:r>
      <w:r w:rsidR="00926681" w:rsidRPr="00ED0774">
        <w:rPr>
          <w:rStyle w:val="affc"/>
          <w:rFonts w:cs="Times New Roman"/>
          <w:szCs w:val="24"/>
        </w:rPr>
        <w:t xml:space="preserve"> </w:t>
      </w:r>
      <w:r w:rsidR="005E1871" w:rsidRPr="00ED0774">
        <w:rPr>
          <w:rStyle w:val="affc"/>
          <w:rFonts w:cs="Times New Roman"/>
          <w:szCs w:val="24"/>
        </w:rPr>
        <w:t>указанные</w:t>
      </w:r>
      <w:r w:rsidR="00926681" w:rsidRPr="00ED0774">
        <w:rPr>
          <w:rStyle w:val="affc"/>
          <w:rFonts w:cs="Times New Roman"/>
          <w:szCs w:val="24"/>
        </w:rPr>
        <w:t xml:space="preserve"> </w:t>
      </w:r>
      <w:r w:rsidR="005E1871" w:rsidRPr="00ED0774">
        <w:rPr>
          <w:rStyle w:val="affc"/>
          <w:rFonts w:cs="Times New Roman"/>
          <w:szCs w:val="24"/>
        </w:rPr>
        <w:t>маркеры</w:t>
      </w:r>
      <w:r w:rsidR="00926681" w:rsidRPr="00ED0774">
        <w:rPr>
          <w:rStyle w:val="affc"/>
          <w:rFonts w:cs="Times New Roman"/>
          <w:szCs w:val="24"/>
        </w:rPr>
        <w:t xml:space="preserve"> </w:t>
      </w:r>
      <w:r w:rsidR="005E1871" w:rsidRPr="00ED0774">
        <w:rPr>
          <w:rStyle w:val="affc"/>
          <w:rFonts w:cs="Times New Roman"/>
          <w:szCs w:val="24"/>
        </w:rPr>
        <w:t>самостоятельного</w:t>
      </w:r>
      <w:r w:rsidR="00926681" w:rsidRPr="00ED0774">
        <w:rPr>
          <w:rStyle w:val="affc"/>
          <w:rFonts w:cs="Times New Roman"/>
          <w:szCs w:val="24"/>
        </w:rPr>
        <w:t xml:space="preserve"> </w:t>
      </w:r>
      <w:r w:rsidR="005E1871" w:rsidRPr="00ED0774">
        <w:rPr>
          <w:rStyle w:val="affc"/>
          <w:rFonts w:cs="Times New Roman"/>
          <w:szCs w:val="24"/>
        </w:rPr>
        <w:t>значения</w:t>
      </w:r>
      <w:r w:rsidR="00926681" w:rsidRPr="00ED0774">
        <w:rPr>
          <w:rStyle w:val="affc"/>
          <w:rFonts w:cs="Times New Roman"/>
          <w:szCs w:val="24"/>
        </w:rPr>
        <w:t xml:space="preserve"> </w:t>
      </w:r>
      <w:r w:rsidR="005E1871" w:rsidRPr="00ED0774">
        <w:rPr>
          <w:rStyle w:val="affc"/>
          <w:rFonts w:cs="Times New Roman"/>
          <w:szCs w:val="24"/>
        </w:rPr>
        <w:t>не</w:t>
      </w:r>
      <w:r w:rsidR="00926681" w:rsidRPr="00ED0774">
        <w:rPr>
          <w:rStyle w:val="affc"/>
          <w:rFonts w:cs="Times New Roman"/>
          <w:szCs w:val="24"/>
        </w:rPr>
        <w:t xml:space="preserve"> </w:t>
      </w:r>
      <w:r w:rsidR="005E1871" w:rsidRPr="00ED0774">
        <w:rPr>
          <w:rStyle w:val="affc"/>
          <w:rFonts w:cs="Times New Roman"/>
          <w:szCs w:val="24"/>
        </w:rPr>
        <w:t>имеет,</w:t>
      </w:r>
      <w:r w:rsidR="00926681" w:rsidRPr="00ED0774">
        <w:rPr>
          <w:rStyle w:val="affc"/>
          <w:rFonts w:cs="Times New Roman"/>
          <w:szCs w:val="24"/>
        </w:rPr>
        <w:t xml:space="preserve"> </w:t>
      </w:r>
      <w:r w:rsidR="005E1871" w:rsidRPr="00ED0774">
        <w:rPr>
          <w:rStyle w:val="affc"/>
          <w:rFonts w:cs="Times New Roman"/>
          <w:szCs w:val="24"/>
        </w:rPr>
        <w:t>но</w:t>
      </w:r>
      <w:r w:rsidR="00926681" w:rsidRPr="00ED0774">
        <w:rPr>
          <w:rStyle w:val="affc"/>
          <w:rFonts w:cs="Times New Roman"/>
          <w:szCs w:val="24"/>
        </w:rPr>
        <w:t xml:space="preserve"> </w:t>
      </w:r>
      <w:r w:rsidR="005E1871" w:rsidRPr="00ED0774">
        <w:rPr>
          <w:rStyle w:val="affc"/>
          <w:rFonts w:cs="Times New Roman"/>
          <w:szCs w:val="24"/>
        </w:rPr>
        <w:t>как</w:t>
      </w:r>
      <w:r w:rsidR="00926681" w:rsidRPr="00ED0774">
        <w:rPr>
          <w:rStyle w:val="affc"/>
          <w:rFonts w:cs="Times New Roman"/>
          <w:szCs w:val="24"/>
        </w:rPr>
        <w:t xml:space="preserve"> </w:t>
      </w:r>
      <w:r w:rsidR="005E1871" w:rsidRPr="00ED0774">
        <w:rPr>
          <w:rStyle w:val="affc"/>
          <w:rFonts w:cs="Times New Roman"/>
          <w:szCs w:val="24"/>
        </w:rPr>
        <w:t>вспомогательный</w:t>
      </w:r>
      <w:r w:rsidR="00926681" w:rsidRPr="00ED0774">
        <w:rPr>
          <w:rStyle w:val="affc"/>
          <w:rFonts w:cs="Times New Roman"/>
          <w:szCs w:val="24"/>
        </w:rPr>
        <w:t xml:space="preserve"> </w:t>
      </w:r>
      <w:r w:rsidR="005E1871" w:rsidRPr="00ED0774">
        <w:rPr>
          <w:rStyle w:val="affc"/>
          <w:rFonts w:cs="Times New Roman"/>
          <w:szCs w:val="24"/>
        </w:rPr>
        <w:t>метод</w:t>
      </w:r>
      <w:r w:rsidR="00926681" w:rsidRPr="00ED0774">
        <w:rPr>
          <w:rStyle w:val="affc"/>
          <w:rFonts w:cs="Times New Roman"/>
          <w:szCs w:val="24"/>
        </w:rPr>
        <w:t xml:space="preserve"> </w:t>
      </w:r>
      <w:r w:rsidR="005E1871" w:rsidRPr="00ED0774">
        <w:rPr>
          <w:rStyle w:val="affc"/>
          <w:rFonts w:cs="Times New Roman"/>
          <w:szCs w:val="24"/>
        </w:rPr>
        <w:t>может</w:t>
      </w:r>
      <w:r w:rsidR="00926681" w:rsidRPr="00ED0774">
        <w:rPr>
          <w:rStyle w:val="affc"/>
          <w:rFonts w:cs="Times New Roman"/>
          <w:szCs w:val="24"/>
        </w:rPr>
        <w:t xml:space="preserve"> </w:t>
      </w:r>
      <w:r w:rsidR="005E1871" w:rsidRPr="00ED0774">
        <w:rPr>
          <w:rStyle w:val="affc"/>
          <w:rFonts w:cs="Times New Roman"/>
          <w:szCs w:val="24"/>
        </w:rPr>
        <w:t>быть</w:t>
      </w:r>
      <w:r w:rsidR="00926681" w:rsidRPr="00ED0774">
        <w:rPr>
          <w:rStyle w:val="affc"/>
          <w:rFonts w:cs="Times New Roman"/>
          <w:szCs w:val="24"/>
        </w:rPr>
        <w:t xml:space="preserve"> </w:t>
      </w:r>
      <w:r w:rsidR="005E1871" w:rsidRPr="00ED0774">
        <w:rPr>
          <w:rStyle w:val="affc"/>
          <w:rFonts w:cs="Times New Roman"/>
          <w:szCs w:val="24"/>
        </w:rPr>
        <w:t>использован</w:t>
      </w:r>
      <w:r w:rsidR="00926681" w:rsidRPr="00ED0774">
        <w:rPr>
          <w:rStyle w:val="affc"/>
          <w:rFonts w:cs="Times New Roman"/>
          <w:szCs w:val="24"/>
        </w:rPr>
        <w:t xml:space="preserve"> </w:t>
      </w:r>
      <w:r w:rsidR="005E1871" w:rsidRPr="00ED0774">
        <w:rPr>
          <w:rStyle w:val="affc"/>
          <w:rFonts w:cs="Times New Roman"/>
          <w:szCs w:val="24"/>
        </w:rPr>
        <w:t>при</w:t>
      </w:r>
      <w:r w:rsidR="00926681" w:rsidRPr="00ED0774">
        <w:rPr>
          <w:rStyle w:val="affc"/>
          <w:rFonts w:cs="Times New Roman"/>
          <w:szCs w:val="24"/>
        </w:rPr>
        <w:t xml:space="preserve"> </w:t>
      </w:r>
      <w:r w:rsidR="005E1871" w:rsidRPr="00ED0774">
        <w:rPr>
          <w:rStyle w:val="affc"/>
          <w:rFonts w:cs="Times New Roman"/>
          <w:szCs w:val="24"/>
        </w:rPr>
        <w:t>отсутствии</w:t>
      </w:r>
      <w:r w:rsidR="00926681" w:rsidRPr="00ED0774">
        <w:rPr>
          <w:rStyle w:val="affc"/>
          <w:rFonts w:cs="Times New Roman"/>
          <w:szCs w:val="24"/>
        </w:rPr>
        <w:t xml:space="preserve"> </w:t>
      </w:r>
      <w:r w:rsidR="005E1871" w:rsidRPr="00ED0774">
        <w:rPr>
          <w:rStyle w:val="affc"/>
          <w:rFonts w:cs="Times New Roman"/>
          <w:szCs w:val="24"/>
        </w:rPr>
        <w:t>результатов</w:t>
      </w:r>
      <w:r w:rsidR="00926681" w:rsidRPr="00ED0774">
        <w:rPr>
          <w:rStyle w:val="affc"/>
          <w:rFonts w:cs="Times New Roman"/>
          <w:szCs w:val="24"/>
        </w:rPr>
        <w:t xml:space="preserve"> </w:t>
      </w:r>
      <w:r w:rsidR="005E1871" w:rsidRPr="00ED0774">
        <w:rPr>
          <w:rStyle w:val="affc"/>
          <w:rFonts w:cs="Times New Roman"/>
          <w:szCs w:val="24"/>
        </w:rPr>
        <w:t>стандартного</w:t>
      </w:r>
      <w:r w:rsidR="00926681" w:rsidRPr="00ED0774">
        <w:rPr>
          <w:rStyle w:val="affc"/>
          <w:rFonts w:cs="Times New Roman"/>
          <w:szCs w:val="24"/>
        </w:rPr>
        <w:t xml:space="preserve"> </w:t>
      </w:r>
      <w:r w:rsidR="005E1871" w:rsidRPr="00ED0774">
        <w:rPr>
          <w:rStyle w:val="affc"/>
          <w:rFonts w:cs="Times New Roman"/>
          <w:szCs w:val="24"/>
        </w:rPr>
        <w:t>цитогенетического</w:t>
      </w:r>
      <w:r w:rsidR="00926681" w:rsidRPr="00ED0774">
        <w:rPr>
          <w:rStyle w:val="affc"/>
          <w:rFonts w:cs="Times New Roman"/>
          <w:szCs w:val="24"/>
        </w:rPr>
        <w:t xml:space="preserve"> </w:t>
      </w:r>
      <w:r w:rsidR="005E1871" w:rsidRPr="00ED0774">
        <w:rPr>
          <w:rStyle w:val="affc"/>
          <w:rFonts w:cs="Times New Roman"/>
          <w:szCs w:val="24"/>
        </w:rPr>
        <w:t>исследования.</w:t>
      </w:r>
      <w:r w:rsidR="00926681" w:rsidRPr="00ED0774">
        <w:rPr>
          <w:rStyle w:val="affc"/>
          <w:rFonts w:cs="Times New Roman"/>
          <w:szCs w:val="24"/>
        </w:rPr>
        <w:t xml:space="preserve"> </w:t>
      </w:r>
      <w:r w:rsidR="005E1871" w:rsidRPr="00ED0774">
        <w:rPr>
          <w:rFonts w:cs="Times New Roman"/>
          <w:i/>
          <w:szCs w:val="24"/>
        </w:rPr>
        <w:t>В</w:t>
      </w:r>
      <w:r w:rsidR="00926681" w:rsidRPr="00ED0774">
        <w:rPr>
          <w:rFonts w:cs="Times New Roman"/>
          <w:i/>
          <w:szCs w:val="24"/>
        </w:rPr>
        <w:t xml:space="preserve"> </w:t>
      </w:r>
      <w:r w:rsidR="005E1871" w:rsidRPr="00ED0774">
        <w:rPr>
          <w:rFonts w:cs="Times New Roman"/>
          <w:i/>
          <w:szCs w:val="24"/>
        </w:rPr>
        <w:t>современной</w:t>
      </w:r>
      <w:r w:rsidR="00926681" w:rsidRPr="00ED0774">
        <w:rPr>
          <w:rFonts w:cs="Times New Roman"/>
          <w:i/>
          <w:szCs w:val="24"/>
        </w:rPr>
        <w:t xml:space="preserve"> </w:t>
      </w:r>
      <w:r w:rsidR="005E1871" w:rsidRPr="00ED0774">
        <w:rPr>
          <w:rFonts w:cs="Times New Roman"/>
          <w:i/>
          <w:szCs w:val="24"/>
        </w:rPr>
        <w:t>молекулярной</w:t>
      </w:r>
      <w:r w:rsidR="00926681" w:rsidRPr="00ED0774">
        <w:rPr>
          <w:rFonts w:cs="Times New Roman"/>
          <w:i/>
          <w:szCs w:val="24"/>
        </w:rPr>
        <w:t xml:space="preserve"> </w:t>
      </w:r>
      <w:r w:rsidR="005E1871" w:rsidRPr="00ED0774">
        <w:rPr>
          <w:rFonts w:cs="Times New Roman"/>
          <w:i/>
          <w:szCs w:val="24"/>
        </w:rPr>
        <w:t>диагностике</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широко</w:t>
      </w:r>
      <w:r w:rsidR="00926681" w:rsidRPr="00ED0774">
        <w:rPr>
          <w:rFonts w:cs="Times New Roman"/>
          <w:i/>
          <w:szCs w:val="24"/>
        </w:rPr>
        <w:t xml:space="preserve"> </w:t>
      </w:r>
      <w:r w:rsidR="005E1871" w:rsidRPr="00ED0774">
        <w:rPr>
          <w:rFonts w:cs="Times New Roman"/>
          <w:i/>
          <w:szCs w:val="24"/>
        </w:rPr>
        <w:t>применяется</w:t>
      </w:r>
      <w:r w:rsidR="00926681" w:rsidRPr="00ED0774">
        <w:rPr>
          <w:rFonts w:cs="Times New Roman"/>
          <w:i/>
          <w:szCs w:val="24"/>
        </w:rPr>
        <w:t xml:space="preserve"> </w:t>
      </w:r>
      <w:r w:rsidR="005E1871" w:rsidRPr="00ED0774">
        <w:rPr>
          <w:rFonts w:cs="Times New Roman"/>
          <w:i/>
          <w:szCs w:val="24"/>
        </w:rPr>
        <w:t>и</w:t>
      </w:r>
      <w:r w:rsidR="00926681" w:rsidRPr="00ED0774">
        <w:rPr>
          <w:rFonts w:cs="Times New Roman"/>
          <w:i/>
          <w:szCs w:val="24"/>
        </w:rPr>
        <w:t xml:space="preserve"> </w:t>
      </w:r>
      <w:r w:rsidR="005E1871" w:rsidRPr="00ED0774">
        <w:rPr>
          <w:rFonts w:cs="Times New Roman"/>
          <w:i/>
          <w:szCs w:val="24"/>
        </w:rPr>
        <w:t>метод</w:t>
      </w:r>
      <w:r w:rsidR="00926681" w:rsidRPr="00ED0774">
        <w:rPr>
          <w:rFonts w:cs="Times New Roman"/>
          <w:i/>
          <w:szCs w:val="24"/>
        </w:rPr>
        <w:t xml:space="preserve"> </w:t>
      </w:r>
      <w:r w:rsidR="005E1871" w:rsidRPr="00ED0774">
        <w:rPr>
          <w:rFonts w:cs="Times New Roman"/>
          <w:i/>
          <w:szCs w:val="24"/>
        </w:rPr>
        <w:t>секвенирования</w:t>
      </w:r>
      <w:r w:rsidR="00926681" w:rsidRPr="00ED0774">
        <w:rPr>
          <w:rFonts w:cs="Times New Roman"/>
          <w:i/>
          <w:szCs w:val="24"/>
        </w:rPr>
        <w:t xml:space="preserve"> </w:t>
      </w:r>
      <w:r w:rsidR="005E1871" w:rsidRPr="00ED0774">
        <w:rPr>
          <w:rFonts w:cs="Times New Roman"/>
          <w:i/>
          <w:szCs w:val="24"/>
        </w:rPr>
        <w:t>нового</w:t>
      </w:r>
      <w:r w:rsidR="00926681" w:rsidRPr="00ED0774">
        <w:rPr>
          <w:rFonts w:cs="Times New Roman"/>
          <w:i/>
          <w:szCs w:val="24"/>
        </w:rPr>
        <w:t xml:space="preserve"> </w:t>
      </w:r>
      <w:r w:rsidR="005E1871" w:rsidRPr="00ED0774">
        <w:rPr>
          <w:rFonts w:cs="Times New Roman"/>
          <w:i/>
          <w:szCs w:val="24"/>
        </w:rPr>
        <w:t>поколения,</w:t>
      </w:r>
      <w:r w:rsidR="00926681" w:rsidRPr="00ED0774">
        <w:rPr>
          <w:rFonts w:cs="Times New Roman"/>
          <w:i/>
          <w:szCs w:val="24"/>
        </w:rPr>
        <w:t xml:space="preserve"> </w:t>
      </w:r>
      <w:r w:rsidR="005E1871" w:rsidRPr="00ED0774">
        <w:rPr>
          <w:rFonts w:cs="Times New Roman"/>
          <w:i/>
          <w:szCs w:val="24"/>
        </w:rPr>
        <w:t>созданы</w:t>
      </w:r>
      <w:r w:rsidR="00926681" w:rsidRPr="00ED0774">
        <w:rPr>
          <w:rFonts w:cs="Times New Roman"/>
          <w:i/>
          <w:szCs w:val="24"/>
        </w:rPr>
        <w:t xml:space="preserve"> </w:t>
      </w:r>
      <w:r w:rsidR="005E1871" w:rsidRPr="00ED0774">
        <w:rPr>
          <w:rFonts w:cs="Times New Roman"/>
          <w:i/>
          <w:szCs w:val="24"/>
        </w:rPr>
        <w:t>так</w:t>
      </w:r>
      <w:r w:rsidR="00926681" w:rsidRPr="00ED0774">
        <w:rPr>
          <w:rFonts w:cs="Times New Roman"/>
          <w:i/>
          <w:szCs w:val="24"/>
        </w:rPr>
        <w:t xml:space="preserve"> </w:t>
      </w:r>
      <w:r w:rsidR="005E1871" w:rsidRPr="00ED0774">
        <w:rPr>
          <w:rFonts w:cs="Times New Roman"/>
          <w:i/>
          <w:szCs w:val="24"/>
        </w:rPr>
        <w:t>называемые</w:t>
      </w:r>
      <w:r w:rsidR="00926681" w:rsidRPr="00ED0774">
        <w:rPr>
          <w:rFonts w:cs="Times New Roman"/>
          <w:i/>
          <w:szCs w:val="24"/>
        </w:rPr>
        <w:t xml:space="preserve"> </w:t>
      </w:r>
      <w:r w:rsidR="005E1871" w:rsidRPr="00ED0774">
        <w:rPr>
          <w:rFonts w:cs="Times New Roman"/>
          <w:i/>
          <w:szCs w:val="24"/>
        </w:rPr>
        <w:t>диагностические</w:t>
      </w:r>
      <w:r w:rsidR="00926681" w:rsidRPr="00ED0774">
        <w:rPr>
          <w:rFonts w:cs="Times New Roman"/>
          <w:i/>
          <w:szCs w:val="24"/>
        </w:rPr>
        <w:t xml:space="preserve"> </w:t>
      </w:r>
      <w:r w:rsidR="005E1871" w:rsidRPr="00ED0774">
        <w:rPr>
          <w:rFonts w:cs="Times New Roman"/>
          <w:i/>
          <w:szCs w:val="24"/>
        </w:rPr>
        <w:t>панели</w:t>
      </w:r>
      <w:r w:rsidR="00926681" w:rsidRPr="00ED0774">
        <w:rPr>
          <w:rFonts w:cs="Times New Roman"/>
          <w:i/>
          <w:szCs w:val="24"/>
        </w:rPr>
        <w:t xml:space="preserve"> </w:t>
      </w:r>
      <w:r w:rsidR="005E1871" w:rsidRPr="00ED0774">
        <w:rPr>
          <w:rFonts w:cs="Times New Roman"/>
          <w:i/>
          <w:szCs w:val="24"/>
        </w:rPr>
        <w:t>из</w:t>
      </w:r>
      <w:r w:rsidR="00926681" w:rsidRPr="00ED0774">
        <w:rPr>
          <w:rFonts w:cs="Times New Roman"/>
          <w:i/>
          <w:szCs w:val="24"/>
        </w:rPr>
        <w:t xml:space="preserve"> </w:t>
      </w:r>
      <w:r w:rsidR="005E1871" w:rsidRPr="00ED0774">
        <w:rPr>
          <w:rFonts w:cs="Times New Roman"/>
          <w:i/>
          <w:szCs w:val="24"/>
        </w:rPr>
        <w:t>нескольких</w:t>
      </w:r>
      <w:r w:rsidR="00926681" w:rsidRPr="00ED0774">
        <w:rPr>
          <w:rFonts w:cs="Times New Roman"/>
          <w:i/>
          <w:szCs w:val="24"/>
        </w:rPr>
        <w:t xml:space="preserve"> </w:t>
      </w:r>
      <w:r w:rsidR="005E1871" w:rsidRPr="00ED0774">
        <w:rPr>
          <w:rFonts w:cs="Times New Roman"/>
          <w:i/>
          <w:szCs w:val="24"/>
        </w:rPr>
        <w:t>десятков</w:t>
      </w:r>
      <w:r w:rsidR="00926681" w:rsidRPr="00ED0774">
        <w:rPr>
          <w:rFonts w:cs="Times New Roman"/>
          <w:i/>
          <w:szCs w:val="24"/>
        </w:rPr>
        <w:t xml:space="preserve"> </w:t>
      </w:r>
      <w:r w:rsidR="005E1871" w:rsidRPr="00ED0774">
        <w:rPr>
          <w:rFonts w:cs="Times New Roman"/>
          <w:i/>
          <w:szCs w:val="24"/>
        </w:rPr>
        <w:t>генов,</w:t>
      </w:r>
      <w:r w:rsidR="00926681" w:rsidRPr="00ED0774">
        <w:rPr>
          <w:rFonts w:cs="Times New Roman"/>
          <w:i/>
          <w:szCs w:val="24"/>
        </w:rPr>
        <w:t xml:space="preserve"> </w:t>
      </w:r>
      <w:r w:rsidR="005E1871" w:rsidRPr="00ED0774">
        <w:rPr>
          <w:rFonts w:cs="Times New Roman"/>
          <w:i/>
          <w:szCs w:val="24"/>
        </w:rPr>
        <w:t>вовлеченных</w:t>
      </w:r>
      <w:r w:rsidR="00926681" w:rsidRPr="00ED0774">
        <w:rPr>
          <w:rFonts w:cs="Times New Roman"/>
          <w:i/>
          <w:szCs w:val="24"/>
        </w:rPr>
        <w:t xml:space="preserve"> </w:t>
      </w:r>
      <w:r w:rsidR="005E1871" w:rsidRPr="00ED0774">
        <w:rPr>
          <w:rFonts w:cs="Times New Roman"/>
          <w:i/>
          <w:szCs w:val="24"/>
        </w:rPr>
        <w:t>в</w:t>
      </w:r>
      <w:r w:rsidR="00926681" w:rsidRPr="00ED0774">
        <w:rPr>
          <w:rFonts w:cs="Times New Roman"/>
          <w:i/>
          <w:szCs w:val="24"/>
        </w:rPr>
        <w:t xml:space="preserve"> </w:t>
      </w:r>
      <w:r w:rsidR="005E1871" w:rsidRPr="00ED0774">
        <w:rPr>
          <w:rFonts w:cs="Times New Roman"/>
          <w:i/>
          <w:szCs w:val="24"/>
        </w:rPr>
        <w:t>патогенез</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которые</w:t>
      </w:r>
      <w:r w:rsidR="00926681" w:rsidRPr="00ED0774">
        <w:rPr>
          <w:rFonts w:cs="Times New Roman"/>
          <w:i/>
          <w:szCs w:val="24"/>
        </w:rPr>
        <w:t xml:space="preserve"> </w:t>
      </w:r>
      <w:r w:rsidR="005E1871" w:rsidRPr="00ED0774">
        <w:rPr>
          <w:rFonts w:cs="Times New Roman"/>
          <w:i/>
          <w:szCs w:val="24"/>
        </w:rPr>
        <w:t>позволяют</w:t>
      </w:r>
      <w:r w:rsidR="00926681" w:rsidRPr="00ED0774">
        <w:rPr>
          <w:rFonts w:cs="Times New Roman"/>
          <w:i/>
          <w:szCs w:val="24"/>
        </w:rPr>
        <w:t xml:space="preserve"> </w:t>
      </w:r>
      <w:r w:rsidR="005E1871" w:rsidRPr="00ED0774">
        <w:rPr>
          <w:rFonts w:cs="Times New Roman"/>
          <w:i/>
          <w:szCs w:val="24"/>
        </w:rPr>
        <w:t>четко</w:t>
      </w:r>
      <w:r w:rsidR="00926681" w:rsidRPr="00ED0774">
        <w:rPr>
          <w:rFonts w:cs="Times New Roman"/>
          <w:i/>
          <w:szCs w:val="24"/>
        </w:rPr>
        <w:t xml:space="preserve"> </w:t>
      </w:r>
      <w:r w:rsidR="005E1871" w:rsidRPr="00ED0774">
        <w:rPr>
          <w:rFonts w:cs="Times New Roman"/>
          <w:i/>
          <w:szCs w:val="24"/>
        </w:rPr>
        <w:t>отнести</w:t>
      </w:r>
      <w:r w:rsidR="00926681" w:rsidRPr="00ED0774">
        <w:rPr>
          <w:rFonts w:cs="Times New Roman"/>
          <w:i/>
          <w:szCs w:val="24"/>
        </w:rPr>
        <w:t xml:space="preserve"> </w:t>
      </w:r>
      <w:r w:rsidR="005E1871" w:rsidRPr="00ED0774">
        <w:rPr>
          <w:rFonts w:cs="Times New Roman"/>
          <w:i/>
          <w:szCs w:val="24"/>
        </w:rPr>
        <w:t>исследуемый</w:t>
      </w:r>
      <w:r w:rsidR="00926681" w:rsidRPr="00ED0774">
        <w:rPr>
          <w:rFonts w:cs="Times New Roman"/>
          <w:i/>
          <w:szCs w:val="24"/>
        </w:rPr>
        <w:t xml:space="preserve"> </w:t>
      </w:r>
      <w:r w:rsidR="005E1871" w:rsidRPr="00ED0774">
        <w:rPr>
          <w:rFonts w:cs="Times New Roman"/>
          <w:i/>
          <w:szCs w:val="24"/>
        </w:rPr>
        <w:t>ОМЛ</w:t>
      </w:r>
      <w:r w:rsidR="00926681" w:rsidRPr="00ED0774">
        <w:rPr>
          <w:rFonts w:cs="Times New Roman"/>
          <w:i/>
          <w:szCs w:val="24"/>
        </w:rPr>
        <w:t xml:space="preserve"> </w:t>
      </w:r>
      <w:r w:rsidR="005E1871" w:rsidRPr="00ED0774">
        <w:rPr>
          <w:rFonts w:cs="Times New Roman"/>
          <w:i/>
          <w:szCs w:val="24"/>
        </w:rPr>
        <w:t>к</w:t>
      </w:r>
      <w:r w:rsidR="00926681" w:rsidRPr="00ED0774">
        <w:rPr>
          <w:rFonts w:cs="Times New Roman"/>
          <w:i/>
          <w:szCs w:val="24"/>
        </w:rPr>
        <w:t xml:space="preserve"> </w:t>
      </w:r>
      <w:r w:rsidR="005E1871" w:rsidRPr="00ED0774">
        <w:rPr>
          <w:rFonts w:cs="Times New Roman"/>
          <w:i/>
          <w:szCs w:val="24"/>
        </w:rPr>
        <w:t>той</w:t>
      </w:r>
      <w:r w:rsidR="00926681" w:rsidRPr="00ED0774">
        <w:rPr>
          <w:rFonts w:cs="Times New Roman"/>
          <w:i/>
          <w:szCs w:val="24"/>
        </w:rPr>
        <w:t xml:space="preserve"> </w:t>
      </w:r>
      <w:r w:rsidR="005E1871" w:rsidRPr="00ED0774">
        <w:rPr>
          <w:rFonts w:cs="Times New Roman"/>
          <w:i/>
          <w:szCs w:val="24"/>
        </w:rPr>
        <w:t>или</w:t>
      </w:r>
      <w:r w:rsidR="00926681" w:rsidRPr="00ED0774">
        <w:rPr>
          <w:rFonts w:cs="Times New Roman"/>
          <w:i/>
          <w:szCs w:val="24"/>
        </w:rPr>
        <w:t xml:space="preserve"> </w:t>
      </w:r>
      <w:r w:rsidR="005E1871" w:rsidRPr="00ED0774">
        <w:rPr>
          <w:rFonts w:cs="Times New Roman"/>
          <w:i/>
          <w:szCs w:val="24"/>
        </w:rPr>
        <w:t>иной</w:t>
      </w:r>
      <w:r w:rsidR="00926681" w:rsidRPr="00ED0774">
        <w:rPr>
          <w:rFonts w:cs="Times New Roman"/>
          <w:i/>
          <w:szCs w:val="24"/>
        </w:rPr>
        <w:t xml:space="preserve"> </w:t>
      </w:r>
      <w:r w:rsidR="005E1871" w:rsidRPr="00ED0774">
        <w:rPr>
          <w:rFonts w:cs="Times New Roman"/>
          <w:i/>
          <w:szCs w:val="24"/>
        </w:rPr>
        <w:t>категории</w:t>
      </w:r>
      <w:r w:rsidR="00926681" w:rsidRPr="00ED0774">
        <w:rPr>
          <w:rFonts w:cs="Times New Roman"/>
          <w:i/>
          <w:szCs w:val="24"/>
        </w:rPr>
        <w:t xml:space="preserve"> </w:t>
      </w:r>
      <w:r w:rsidR="005E1871" w:rsidRPr="00ED0774">
        <w:rPr>
          <w:rFonts w:cs="Times New Roman"/>
          <w:i/>
          <w:szCs w:val="24"/>
        </w:rPr>
        <w:t>риска.</w:t>
      </w:r>
    </w:p>
    <w:p w14:paraId="79A39A83" w14:textId="0FA1C039" w:rsidR="00C91BB8" w:rsidRPr="00ED0774" w:rsidRDefault="00D80AC9" w:rsidP="00C62076">
      <w:pPr>
        <w:pStyle w:val="10"/>
        <w:divId w:val="344793945"/>
        <w:rPr>
          <w:lang w:val="en-US"/>
        </w:rPr>
      </w:pPr>
      <w:r w:rsidRPr="00ED0774">
        <w:rPr>
          <w:rStyle w:val="affb"/>
          <w:szCs w:val="24"/>
        </w:rPr>
        <w:t>Рекомендуется</w:t>
      </w:r>
      <w:r w:rsidR="00926681" w:rsidRPr="00ED0774">
        <w:rPr>
          <w:rStyle w:val="affb"/>
          <w:szCs w:val="24"/>
        </w:rPr>
        <w:t xml:space="preserve"> </w:t>
      </w:r>
      <w:r w:rsidR="00731EE4" w:rsidRPr="00ED0774">
        <w:rPr>
          <w:rStyle w:val="affb"/>
          <w:b w:val="0"/>
          <w:szCs w:val="24"/>
        </w:rPr>
        <w:t>всем</w:t>
      </w:r>
      <w:r w:rsidR="00926681" w:rsidRPr="00ED0774">
        <w:rPr>
          <w:rStyle w:val="affb"/>
          <w:b w:val="0"/>
          <w:szCs w:val="24"/>
        </w:rPr>
        <w:t xml:space="preserve"> </w:t>
      </w:r>
      <w:r w:rsidR="00BB4286" w:rsidRPr="00ED0774">
        <w:rPr>
          <w:rStyle w:val="affb"/>
          <w:b w:val="0"/>
          <w:szCs w:val="24"/>
        </w:rPr>
        <w:t>пациентам</w:t>
      </w:r>
      <w:r w:rsidR="00926681" w:rsidRPr="00ED0774">
        <w:rPr>
          <w:rStyle w:val="affb"/>
          <w:b w:val="0"/>
          <w:szCs w:val="24"/>
        </w:rPr>
        <w:t xml:space="preserve"> </w:t>
      </w:r>
      <w:r w:rsidR="00731EE4" w:rsidRPr="00ED0774">
        <w:rPr>
          <w:rStyle w:val="affc"/>
          <w:i w:val="0"/>
          <w:szCs w:val="24"/>
        </w:rPr>
        <w:t>при</w:t>
      </w:r>
      <w:r w:rsidR="00926681" w:rsidRPr="00ED0774">
        <w:rPr>
          <w:rStyle w:val="affc"/>
          <w:i w:val="0"/>
          <w:szCs w:val="24"/>
        </w:rPr>
        <w:t xml:space="preserve"> </w:t>
      </w:r>
      <w:r w:rsidR="00731EE4" w:rsidRPr="00ED0774">
        <w:rPr>
          <w:rStyle w:val="affc"/>
          <w:i w:val="0"/>
          <w:szCs w:val="24"/>
        </w:rPr>
        <w:t>первичной</w:t>
      </w:r>
      <w:r w:rsidR="00926681" w:rsidRPr="00ED0774">
        <w:rPr>
          <w:rStyle w:val="affc"/>
          <w:i w:val="0"/>
          <w:szCs w:val="24"/>
        </w:rPr>
        <w:t xml:space="preserve"> </w:t>
      </w:r>
      <w:r w:rsidR="00731EE4" w:rsidRPr="00ED0774">
        <w:rPr>
          <w:rStyle w:val="affc"/>
          <w:i w:val="0"/>
          <w:szCs w:val="24"/>
        </w:rPr>
        <w:t>диагностике</w:t>
      </w:r>
      <w:r w:rsidR="00926681" w:rsidRPr="00ED0774">
        <w:rPr>
          <w:rStyle w:val="affc"/>
          <w:i w:val="0"/>
          <w:szCs w:val="24"/>
        </w:rPr>
        <w:t xml:space="preserve"> </w:t>
      </w:r>
      <w:r w:rsidR="00AC0E8E" w:rsidRPr="00ED0774">
        <w:t>О</w:t>
      </w:r>
      <w:r w:rsidR="00C62076" w:rsidRPr="00ED0774">
        <w:rPr>
          <w:lang w:val="ru-RU"/>
        </w:rPr>
        <w:t>М</w:t>
      </w:r>
      <w:r w:rsidR="00AC0E8E" w:rsidRPr="00ED0774">
        <w:t>Л</w:t>
      </w:r>
      <w:r w:rsidR="00731EE4" w:rsidRPr="00ED0774">
        <w:rPr>
          <w:rStyle w:val="affb"/>
          <w:b w:val="0"/>
          <w:szCs w:val="24"/>
        </w:rPr>
        <w:t>,</w:t>
      </w:r>
      <w:r w:rsidR="00926681" w:rsidRPr="00ED0774">
        <w:rPr>
          <w:rStyle w:val="affb"/>
          <w:b w:val="0"/>
          <w:szCs w:val="24"/>
        </w:rPr>
        <w:t xml:space="preserve"> </w:t>
      </w:r>
      <w:r w:rsidR="007E5611" w:rsidRPr="00ED0774">
        <w:rPr>
          <w:rStyle w:val="affb"/>
          <w:b w:val="0"/>
          <w:szCs w:val="24"/>
        </w:rPr>
        <w:t>а</w:t>
      </w:r>
      <w:r w:rsidR="00926681" w:rsidRPr="00ED0774">
        <w:rPr>
          <w:rStyle w:val="affb"/>
          <w:b w:val="0"/>
          <w:szCs w:val="24"/>
        </w:rPr>
        <w:t xml:space="preserve"> </w:t>
      </w:r>
      <w:r w:rsidR="007E5611" w:rsidRPr="00ED0774">
        <w:rPr>
          <w:rStyle w:val="affb"/>
          <w:b w:val="0"/>
          <w:szCs w:val="24"/>
        </w:rPr>
        <w:t>также</w:t>
      </w:r>
      <w:r w:rsidR="00926681" w:rsidRPr="00ED0774">
        <w:rPr>
          <w:rStyle w:val="affb"/>
          <w:b w:val="0"/>
          <w:szCs w:val="24"/>
        </w:rPr>
        <w:t xml:space="preserve"> </w:t>
      </w:r>
      <w:r w:rsidR="007E5611" w:rsidRPr="00ED0774">
        <w:rPr>
          <w:rStyle w:val="affb"/>
          <w:b w:val="0"/>
          <w:szCs w:val="24"/>
        </w:rPr>
        <w:t>при</w:t>
      </w:r>
      <w:r w:rsidR="00926681" w:rsidRPr="00ED0774">
        <w:rPr>
          <w:rStyle w:val="affb"/>
          <w:b w:val="0"/>
          <w:szCs w:val="24"/>
        </w:rPr>
        <w:t xml:space="preserve"> </w:t>
      </w:r>
      <w:r w:rsidR="007E5611" w:rsidRPr="00ED0774">
        <w:rPr>
          <w:rStyle w:val="affb"/>
          <w:b w:val="0"/>
          <w:szCs w:val="24"/>
        </w:rPr>
        <w:t>обследовании</w:t>
      </w:r>
      <w:r w:rsidR="00926681" w:rsidRPr="00ED0774">
        <w:rPr>
          <w:rStyle w:val="affb"/>
          <w:b w:val="0"/>
          <w:szCs w:val="24"/>
        </w:rPr>
        <w:t xml:space="preserve"> </w:t>
      </w:r>
      <w:r w:rsidR="007E5611" w:rsidRPr="00ED0774">
        <w:rPr>
          <w:rStyle w:val="affb"/>
          <w:b w:val="0"/>
          <w:szCs w:val="24"/>
        </w:rPr>
        <w:t>по</w:t>
      </w:r>
      <w:r w:rsidR="00926681" w:rsidRPr="00ED0774">
        <w:rPr>
          <w:rStyle w:val="affb"/>
          <w:b w:val="0"/>
          <w:szCs w:val="24"/>
        </w:rPr>
        <w:t xml:space="preserve"> </w:t>
      </w:r>
      <w:r w:rsidR="007E5611" w:rsidRPr="00ED0774">
        <w:rPr>
          <w:rStyle w:val="affb"/>
          <w:b w:val="0"/>
          <w:szCs w:val="24"/>
        </w:rPr>
        <w:t>поводу</w:t>
      </w:r>
      <w:r w:rsidR="00926681" w:rsidRPr="00ED0774">
        <w:rPr>
          <w:rStyle w:val="affb"/>
          <w:b w:val="0"/>
          <w:szCs w:val="24"/>
        </w:rPr>
        <w:t xml:space="preserve"> </w:t>
      </w:r>
      <w:r w:rsidR="007E5611" w:rsidRPr="00ED0774">
        <w:rPr>
          <w:rStyle w:val="affb"/>
          <w:b w:val="0"/>
          <w:szCs w:val="24"/>
        </w:rPr>
        <w:t>диагностированного</w:t>
      </w:r>
      <w:r w:rsidR="00926681" w:rsidRPr="00ED0774">
        <w:rPr>
          <w:rStyle w:val="affb"/>
          <w:b w:val="0"/>
          <w:szCs w:val="24"/>
        </w:rPr>
        <w:t xml:space="preserve"> </w:t>
      </w:r>
      <w:r w:rsidR="007E5611" w:rsidRPr="00ED0774">
        <w:rPr>
          <w:rStyle w:val="affb"/>
          <w:b w:val="0"/>
          <w:szCs w:val="24"/>
        </w:rPr>
        <w:t>рецидива</w:t>
      </w:r>
      <w:r w:rsidR="00926681" w:rsidRPr="00ED0774">
        <w:rPr>
          <w:rStyle w:val="affb"/>
          <w:b w:val="0"/>
          <w:szCs w:val="24"/>
        </w:rPr>
        <w:t xml:space="preserve"> </w:t>
      </w:r>
      <w:r w:rsidR="007E5611" w:rsidRPr="00ED0774">
        <w:rPr>
          <w:rStyle w:val="affb"/>
          <w:b w:val="0"/>
          <w:szCs w:val="24"/>
        </w:rPr>
        <w:t>ОМЛ,</w:t>
      </w:r>
      <w:r w:rsidR="00926681" w:rsidRPr="00ED0774">
        <w:rPr>
          <w:rStyle w:val="affb"/>
          <w:b w:val="0"/>
          <w:szCs w:val="24"/>
        </w:rPr>
        <w:t xml:space="preserve"> </w:t>
      </w:r>
      <w:r w:rsidR="00731EE4" w:rsidRPr="00ED0774">
        <w:rPr>
          <w:rStyle w:val="affb"/>
          <w:b w:val="0"/>
          <w:szCs w:val="24"/>
        </w:rPr>
        <w:t>которым</w:t>
      </w:r>
      <w:r w:rsidR="00926681" w:rsidRPr="00ED0774">
        <w:rPr>
          <w:rStyle w:val="affb"/>
          <w:b w:val="0"/>
          <w:szCs w:val="24"/>
        </w:rPr>
        <w:t xml:space="preserve"> </w:t>
      </w:r>
      <w:r w:rsidR="00731EE4" w:rsidRPr="00ED0774">
        <w:rPr>
          <w:rStyle w:val="affb"/>
          <w:b w:val="0"/>
          <w:szCs w:val="24"/>
        </w:rPr>
        <w:t>не</w:t>
      </w:r>
      <w:r w:rsidR="00926681" w:rsidRPr="00ED0774">
        <w:rPr>
          <w:rStyle w:val="affb"/>
          <w:b w:val="0"/>
          <w:szCs w:val="24"/>
        </w:rPr>
        <w:t xml:space="preserve"> </w:t>
      </w:r>
      <w:r w:rsidR="00731EE4" w:rsidRPr="00ED0774">
        <w:rPr>
          <w:rStyle w:val="affb"/>
          <w:b w:val="0"/>
          <w:szCs w:val="24"/>
        </w:rPr>
        <w:t>выполнено</w:t>
      </w:r>
      <w:r w:rsidR="00926681" w:rsidRPr="00ED0774">
        <w:rPr>
          <w:rStyle w:val="affb"/>
          <w:szCs w:val="24"/>
        </w:rPr>
        <w:t xml:space="preserve"> </w:t>
      </w:r>
      <w:r w:rsidR="001A743E" w:rsidRPr="00ED0774">
        <w:rPr>
          <w:rStyle w:val="affc"/>
          <w:i w:val="0"/>
          <w:szCs w:val="24"/>
        </w:rPr>
        <w:t>стандартно</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цитогенетическо</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исследовани</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мало</w:t>
      </w:r>
      <w:r w:rsidR="00926681" w:rsidRPr="00ED0774">
        <w:rPr>
          <w:rStyle w:val="affc"/>
          <w:i w:val="0"/>
          <w:szCs w:val="24"/>
        </w:rPr>
        <w:t xml:space="preserve"> </w:t>
      </w:r>
      <w:r w:rsidR="001A743E" w:rsidRPr="00ED0774">
        <w:rPr>
          <w:rStyle w:val="affc"/>
          <w:i w:val="0"/>
          <w:szCs w:val="24"/>
        </w:rPr>
        <w:t>материала,</w:t>
      </w:r>
      <w:r w:rsidR="00926681" w:rsidRPr="00ED0774">
        <w:rPr>
          <w:rStyle w:val="affc"/>
          <w:i w:val="0"/>
          <w:szCs w:val="24"/>
        </w:rPr>
        <w:t xml:space="preserve"> </w:t>
      </w:r>
      <w:r w:rsidR="001A743E" w:rsidRPr="00ED0774">
        <w:rPr>
          <w:rStyle w:val="affc"/>
          <w:i w:val="0"/>
          <w:szCs w:val="24"/>
        </w:rPr>
        <w:t>не</w:t>
      </w:r>
      <w:r w:rsidR="00926681" w:rsidRPr="00ED0774">
        <w:rPr>
          <w:rStyle w:val="affc"/>
          <w:i w:val="0"/>
          <w:szCs w:val="24"/>
        </w:rPr>
        <w:t xml:space="preserve"> </w:t>
      </w:r>
      <w:r w:rsidR="001A743E" w:rsidRPr="00ED0774">
        <w:rPr>
          <w:rStyle w:val="affc"/>
          <w:i w:val="0"/>
          <w:szCs w:val="24"/>
        </w:rPr>
        <w:t>было</w:t>
      </w:r>
      <w:r w:rsidR="00926681" w:rsidRPr="00ED0774">
        <w:rPr>
          <w:rStyle w:val="affc"/>
          <w:i w:val="0"/>
          <w:szCs w:val="24"/>
        </w:rPr>
        <w:t xml:space="preserve"> </w:t>
      </w:r>
      <w:r w:rsidR="001A743E" w:rsidRPr="00ED0774">
        <w:rPr>
          <w:rStyle w:val="affc"/>
          <w:i w:val="0"/>
          <w:szCs w:val="24"/>
        </w:rPr>
        <w:t>получено</w:t>
      </w:r>
      <w:r w:rsidR="00926681" w:rsidRPr="00ED0774">
        <w:rPr>
          <w:rStyle w:val="affc"/>
          <w:i w:val="0"/>
          <w:szCs w:val="24"/>
        </w:rPr>
        <w:t xml:space="preserve"> </w:t>
      </w:r>
      <w:r w:rsidR="00597D35" w:rsidRPr="00ED0774">
        <w:rPr>
          <w:rStyle w:val="affc"/>
          <w:i w:val="0"/>
          <w:szCs w:val="24"/>
        </w:rPr>
        <w:t>митозов</w:t>
      </w:r>
      <w:r w:rsidR="00926681" w:rsidRPr="00ED0774">
        <w:rPr>
          <w:rStyle w:val="affc"/>
          <w:i w:val="0"/>
          <w:szCs w:val="24"/>
        </w:rPr>
        <w:t xml:space="preserve"> </w:t>
      </w:r>
      <w:r w:rsidR="00863EE1" w:rsidRPr="00ED0774">
        <w:rPr>
          <w:rStyle w:val="affc"/>
          <w:i w:val="0"/>
          <w:szCs w:val="24"/>
        </w:rPr>
        <w:t>или</w:t>
      </w:r>
      <w:r w:rsidR="00926681" w:rsidRPr="00ED0774">
        <w:rPr>
          <w:rStyle w:val="affc"/>
          <w:i w:val="0"/>
          <w:szCs w:val="24"/>
        </w:rPr>
        <w:t xml:space="preserve"> </w:t>
      </w:r>
      <w:r w:rsidR="00863EE1" w:rsidRPr="00ED0774">
        <w:rPr>
          <w:rStyle w:val="affc"/>
          <w:i w:val="0"/>
          <w:szCs w:val="24"/>
        </w:rPr>
        <w:t>получено</w:t>
      </w:r>
      <w:r w:rsidR="00926681" w:rsidRPr="00ED0774">
        <w:rPr>
          <w:rStyle w:val="affc"/>
          <w:i w:val="0"/>
          <w:szCs w:val="24"/>
        </w:rPr>
        <w:t xml:space="preserve"> </w:t>
      </w:r>
      <w:r w:rsidR="00863EE1" w:rsidRPr="00ED0774">
        <w:rPr>
          <w:rStyle w:val="affc"/>
          <w:i w:val="0"/>
          <w:szCs w:val="24"/>
        </w:rPr>
        <w:t>менее</w:t>
      </w:r>
      <w:r w:rsidR="00926681" w:rsidRPr="00ED0774">
        <w:rPr>
          <w:rStyle w:val="affc"/>
          <w:i w:val="0"/>
          <w:szCs w:val="24"/>
        </w:rPr>
        <w:t xml:space="preserve"> </w:t>
      </w:r>
      <w:r w:rsidR="00863EE1" w:rsidRPr="00ED0774">
        <w:rPr>
          <w:rStyle w:val="affc"/>
          <w:i w:val="0"/>
          <w:szCs w:val="24"/>
        </w:rPr>
        <w:t>20</w:t>
      </w:r>
      <w:r w:rsidR="00926681" w:rsidRPr="00ED0774">
        <w:rPr>
          <w:rStyle w:val="affc"/>
          <w:i w:val="0"/>
          <w:szCs w:val="24"/>
        </w:rPr>
        <w:t xml:space="preserve"> </w:t>
      </w:r>
      <w:r w:rsidR="00863EE1" w:rsidRPr="00ED0774">
        <w:rPr>
          <w:rStyle w:val="affc"/>
          <w:i w:val="0"/>
          <w:szCs w:val="24"/>
        </w:rPr>
        <w:t>митозов</w:t>
      </w:r>
      <w:r w:rsidR="00597D35" w:rsidRPr="00ED0774">
        <w:rPr>
          <w:rStyle w:val="affc"/>
          <w:i w:val="0"/>
          <w:szCs w:val="24"/>
        </w:rPr>
        <w:t>)</w:t>
      </w:r>
      <w:r w:rsidR="00926681" w:rsidRPr="00ED0774">
        <w:rPr>
          <w:rStyle w:val="affc"/>
          <w:i w:val="0"/>
          <w:szCs w:val="24"/>
        </w:rPr>
        <w:t xml:space="preserve"> </w:t>
      </w:r>
      <w:r w:rsidR="00597D35" w:rsidRPr="00ED0774">
        <w:rPr>
          <w:rStyle w:val="affc"/>
          <w:i w:val="0"/>
          <w:szCs w:val="24"/>
        </w:rPr>
        <w:t>или</w:t>
      </w:r>
      <w:r w:rsidR="00926681" w:rsidRPr="00ED0774">
        <w:rPr>
          <w:rStyle w:val="affc"/>
          <w:i w:val="0"/>
          <w:szCs w:val="24"/>
        </w:rPr>
        <w:t xml:space="preserve"> </w:t>
      </w:r>
      <w:r w:rsidR="006264E8" w:rsidRPr="00ED0774">
        <w:rPr>
          <w:rStyle w:val="affc"/>
          <w:i w:val="0"/>
          <w:szCs w:val="24"/>
        </w:rPr>
        <w:t>у</w:t>
      </w:r>
      <w:r w:rsidR="00926681" w:rsidRPr="00ED0774">
        <w:rPr>
          <w:rStyle w:val="affc"/>
          <w:i w:val="0"/>
          <w:szCs w:val="24"/>
        </w:rPr>
        <w:t xml:space="preserve"> </w:t>
      </w:r>
      <w:r w:rsidR="006264E8" w:rsidRPr="00ED0774">
        <w:rPr>
          <w:rStyle w:val="affc"/>
          <w:i w:val="0"/>
          <w:szCs w:val="24"/>
        </w:rPr>
        <w:t>которых</w:t>
      </w:r>
      <w:r w:rsidR="00926681" w:rsidRPr="00ED0774">
        <w:rPr>
          <w:rStyle w:val="affc"/>
          <w:i w:val="0"/>
          <w:szCs w:val="24"/>
        </w:rPr>
        <w:t xml:space="preserve"> </w:t>
      </w:r>
      <w:r w:rsidR="00597D35" w:rsidRPr="00ED0774">
        <w:rPr>
          <w:rStyle w:val="affc"/>
          <w:i w:val="0"/>
          <w:szCs w:val="24"/>
        </w:rPr>
        <w:t>получен</w:t>
      </w:r>
      <w:r w:rsidR="00926681" w:rsidRPr="00ED0774">
        <w:rPr>
          <w:rStyle w:val="affc"/>
          <w:i w:val="0"/>
          <w:szCs w:val="24"/>
        </w:rPr>
        <w:t xml:space="preserve"> </w:t>
      </w:r>
      <w:r w:rsidR="00597D35" w:rsidRPr="00ED0774">
        <w:rPr>
          <w:rStyle w:val="affc"/>
          <w:i w:val="0"/>
          <w:szCs w:val="24"/>
        </w:rPr>
        <w:t>нормальный</w:t>
      </w:r>
      <w:r w:rsidR="00926681" w:rsidRPr="00ED0774">
        <w:rPr>
          <w:rStyle w:val="affc"/>
          <w:i w:val="0"/>
          <w:szCs w:val="24"/>
        </w:rPr>
        <w:t xml:space="preserve"> </w:t>
      </w:r>
      <w:r w:rsidR="00597D35" w:rsidRPr="00ED0774">
        <w:rPr>
          <w:rStyle w:val="affc"/>
          <w:i w:val="0"/>
          <w:szCs w:val="24"/>
        </w:rPr>
        <w:t>кариотип</w:t>
      </w:r>
      <w:r w:rsidR="001A743E" w:rsidRPr="00ED0774">
        <w:rPr>
          <w:rStyle w:val="affc"/>
          <w:i w:val="0"/>
          <w:szCs w:val="24"/>
        </w:rPr>
        <w:t>,</w:t>
      </w:r>
      <w:r w:rsidR="00926681" w:rsidRPr="00ED0774">
        <w:rPr>
          <w:rStyle w:val="affc"/>
          <w:i w:val="0"/>
          <w:szCs w:val="24"/>
        </w:rPr>
        <w:t xml:space="preserve"> </w:t>
      </w:r>
      <w:r w:rsidR="001A743E" w:rsidRPr="00ED0774">
        <w:rPr>
          <w:rStyle w:val="affc"/>
          <w:i w:val="0"/>
          <w:szCs w:val="24"/>
        </w:rPr>
        <w:t>но</w:t>
      </w:r>
      <w:r w:rsidR="00926681" w:rsidRPr="00ED0774">
        <w:rPr>
          <w:rStyle w:val="affc"/>
          <w:i w:val="0"/>
          <w:szCs w:val="24"/>
        </w:rPr>
        <w:t xml:space="preserve"> </w:t>
      </w:r>
      <w:r w:rsidR="001A743E" w:rsidRPr="00ED0774">
        <w:rPr>
          <w:rStyle w:val="affc"/>
          <w:i w:val="0"/>
          <w:szCs w:val="24"/>
        </w:rPr>
        <w:t>при</w:t>
      </w:r>
      <w:r w:rsidR="00926681" w:rsidRPr="00ED0774">
        <w:rPr>
          <w:rStyle w:val="affc"/>
          <w:i w:val="0"/>
          <w:szCs w:val="24"/>
        </w:rPr>
        <w:t xml:space="preserve"> </w:t>
      </w:r>
      <w:r w:rsidR="001A743E" w:rsidRPr="00ED0774">
        <w:rPr>
          <w:rStyle w:val="affc"/>
          <w:i w:val="0"/>
          <w:szCs w:val="24"/>
        </w:rPr>
        <w:t>этом</w:t>
      </w:r>
      <w:r w:rsidR="00926681" w:rsidRPr="00ED0774">
        <w:rPr>
          <w:rStyle w:val="affc"/>
          <w:i w:val="0"/>
          <w:szCs w:val="24"/>
        </w:rPr>
        <w:t xml:space="preserve"> </w:t>
      </w:r>
      <w:r w:rsidR="00731EE4" w:rsidRPr="00ED0774">
        <w:rPr>
          <w:rStyle w:val="affc"/>
          <w:i w:val="0"/>
          <w:szCs w:val="24"/>
        </w:rPr>
        <w:t>выявляются</w:t>
      </w:r>
      <w:r w:rsidR="00926681" w:rsidRPr="00ED0774">
        <w:rPr>
          <w:rStyle w:val="affc"/>
          <w:i w:val="0"/>
          <w:szCs w:val="24"/>
        </w:rPr>
        <w:t xml:space="preserve"> </w:t>
      </w:r>
      <w:r w:rsidR="001A743E" w:rsidRPr="00ED0774">
        <w:rPr>
          <w:rStyle w:val="affc"/>
          <w:i w:val="0"/>
          <w:szCs w:val="24"/>
        </w:rPr>
        <w:t>ярки</w:t>
      </w:r>
      <w:r w:rsidR="00731EE4" w:rsidRPr="00ED0774">
        <w:rPr>
          <w:rStyle w:val="affc"/>
          <w:i w:val="0"/>
          <w:szCs w:val="24"/>
        </w:rPr>
        <w:t>е</w:t>
      </w:r>
      <w:r w:rsidR="00926681" w:rsidRPr="00ED0774">
        <w:rPr>
          <w:rStyle w:val="affc"/>
          <w:i w:val="0"/>
          <w:szCs w:val="24"/>
        </w:rPr>
        <w:t xml:space="preserve"> </w:t>
      </w:r>
      <w:r w:rsidR="001A743E" w:rsidRPr="00ED0774">
        <w:rPr>
          <w:rStyle w:val="affc"/>
          <w:i w:val="0"/>
          <w:szCs w:val="24"/>
        </w:rPr>
        <w:t>клинико-лабораторные</w:t>
      </w:r>
      <w:r w:rsidR="00926681" w:rsidRPr="00ED0774">
        <w:rPr>
          <w:rStyle w:val="affc"/>
          <w:szCs w:val="24"/>
        </w:rPr>
        <w:t xml:space="preserve"> </w:t>
      </w:r>
      <w:r w:rsidR="001A743E" w:rsidRPr="00ED0774">
        <w:rPr>
          <w:rStyle w:val="affc"/>
          <w:i w:val="0"/>
          <w:szCs w:val="24"/>
        </w:rPr>
        <w:t>симптомы,</w:t>
      </w:r>
      <w:r w:rsidR="00926681" w:rsidRPr="00ED0774">
        <w:rPr>
          <w:rStyle w:val="affc"/>
          <w:i w:val="0"/>
          <w:szCs w:val="24"/>
        </w:rPr>
        <w:t xml:space="preserve"> </w:t>
      </w:r>
      <w:r w:rsidR="001A743E" w:rsidRPr="00ED0774">
        <w:rPr>
          <w:rStyle w:val="affc"/>
          <w:i w:val="0"/>
          <w:szCs w:val="24"/>
        </w:rPr>
        <w:t>характерны</w:t>
      </w:r>
      <w:r w:rsidR="006264E8" w:rsidRPr="00ED0774">
        <w:rPr>
          <w:rStyle w:val="affc"/>
          <w:i w:val="0"/>
          <w:szCs w:val="24"/>
        </w:rPr>
        <w:t>е</w:t>
      </w:r>
      <w:r w:rsidR="00926681" w:rsidRPr="00ED0774">
        <w:rPr>
          <w:rStyle w:val="affc"/>
          <w:i w:val="0"/>
          <w:szCs w:val="24"/>
        </w:rPr>
        <w:t xml:space="preserve"> </w:t>
      </w:r>
      <w:r w:rsidR="001A743E" w:rsidRPr="00ED0774">
        <w:rPr>
          <w:rStyle w:val="affc"/>
          <w:i w:val="0"/>
          <w:szCs w:val="24"/>
        </w:rPr>
        <w:t>для</w:t>
      </w:r>
      <w:r w:rsidR="00926681" w:rsidRPr="00ED0774">
        <w:rPr>
          <w:rStyle w:val="affc"/>
          <w:i w:val="0"/>
          <w:szCs w:val="24"/>
        </w:rPr>
        <w:t xml:space="preserve"> </w:t>
      </w:r>
      <w:r w:rsidR="001A743E" w:rsidRPr="00ED0774">
        <w:rPr>
          <w:rStyle w:val="affc"/>
          <w:i w:val="0"/>
          <w:szCs w:val="24"/>
        </w:rPr>
        <w:t>определенных</w:t>
      </w:r>
      <w:r w:rsidR="00926681" w:rsidRPr="00ED0774">
        <w:rPr>
          <w:rStyle w:val="affc"/>
          <w:i w:val="0"/>
          <w:szCs w:val="24"/>
        </w:rPr>
        <w:t xml:space="preserve"> </w:t>
      </w:r>
      <w:r w:rsidR="001A743E" w:rsidRPr="00ED0774">
        <w:rPr>
          <w:rStyle w:val="affc"/>
          <w:i w:val="0"/>
          <w:szCs w:val="24"/>
        </w:rPr>
        <w:t>вариантов</w:t>
      </w:r>
      <w:r w:rsidR="00926681" w:rsidRPr="00ED0774">
        <w:rPr>
          <w:rStyle w:val="affc"/>
          <w:i w:val="0"/>
          <w:szCs w:val="24"/>
        </w:rPr>
        <w:t xml:space="preserve"> </w:t>
      </w:r>
      <w:r w:rsidR="001A743E" w:rsidRPr="00ED0774">
        <w:rPr>
          <w:rStyle w:val="affc"/>
          <w:i w:val="0"/>
          <w:szCs w:val="24"/>
        </w:rPr>
        <w:t>ОМЛ</w:t>
      </w:r>
      <w:r w:rsidR="00B010F3" w:rsidRPr="00ED0774">
        <w:rPr>
          <w:rStyle w:val="affc"/>
          <w:i w:val="0"/>
          <w:szCs w:val="24"/>
        </w:rPr>
        <w:t>,</w:t>
      </w:r>
      <w:r w:rsidR="00926681" w:rsidRPr="00ED0774">
        <w:rPr>
          <w:rStyle w:val="affc"/>
          <w:i w:val="0"/>
          <w:szCs w:val="24"/>
        </w:rPr>
        <w:t xml:space="preserve"> </w:t>
      </w:r>
      <w:r w:rsidR="006264E8" w:rsidRPr="00ED0774">
        <w:rPr>
          <w:szCs w:val="24"/>
        </w:rPr>
        <w:t>провести</w:t>
      </w:r>
      <w:r w:rsidR="00C62076" w:rsidRPr="00ED0774">
        <w:rPr>
          <w:szCs w:val="24"/>
          <w:lang w:val="ru-RU"/>
        </w:rPr>
        <w:t xml:space="preserve"> патолого-анатомическое исследование биопсийного (операционного) материала тканей костного мозга с применением метода флуоресцентной гибридизации in situ (FISH) </w:t>
      </w:r>
      <w:r w:rsidR="00C91BB8" w:rsidRPr="00ED0774">
        <w:rPr>
          <w:szCs w:val="24"/>
        </w:rPr>
        <w:t>на одну пару хромосом</w:t>
      </w:r>
      <w:r w:rsidR="00926681" w:rsidRPr="00ED0774">
        <w:rPr>
          <w:szCs w:val="24"/>
        </w:rPr>
        <w:t xml:space="preserve"> </w:t>
      </w:r>
      <w:r w:rsidR="00F36623" w:rsidRPr="00ED0774">
        <w:rPr>
          <w:szCs w:val="24"/>
        </w:rPr>
        <w:t>для</w:t>
      </w:r>
      <w:r w:rsidR="00926681" w:rsidRPr="00ED0774">
        <w:rPr>
          <w:szCs w:val="24"/>
        </w:rPr>
        <w:t xml:space="preserve"> </w:t>
      </w:r>
      <w:r w:rsidRPr="00ED0774">
        <w:rPr>
          <w:szCs w:val="24"/>
        </w:rPr>
        <w:t>детекци</w:t>
      </w:r>
      <w:r w:rsidR="00F36623" w:rsidRPr="00ED0774">
        <w:rPr>
          <w:szCs w:val="24"/>
        </w:rPr>
        <w:t>и</w:t>
      </w:r>
      <w:r w:rsidR="00926681" w:rsidRPr="00ED0774">
        <w:rPr>
          <w:szCs w:val="24"/>
        </w:rPr>
        <w:t xml:space="preserve"> </w:t>
      </w:r>
      <w:r w:rsidR="00F83C35" w:rsidRPr="00ED0774">
        <w:rPr>
          <w:szCs w:val="24"/>
        </w:rPr>
        <w:t>реаранжировок</w:t>
      </w:r>
      <w:r w:rsidR="00926681" w:rsidRPr="00ED0774">
        <w:rPr>
          <w:szCs w:val="24"/>
        </w:rPr>
        <w:t xml:space="preserve"> </w:t>
      </w:r>
      <w:r w:rsidRPr="00ED0774">
        <w:rPr>
          <w:szCs w:val="24"/>
        </w:rPr>
        <w:t>генов</w:t>
      </w:r>
      <w:r w:rsidR="00926681" w:rsidRPr="00ED0774">
        <w:rPr>
          <w:szCs w:val="24"/>
        </w:rPr>
        <w:t xml:space="preserve"> </w:t>
      </w:r>
      <w:r w:rsidR="00F36623" w:rsidRPr="00ED0774">
        <w:rPr>
          <w:szCs w:val="24"/>
        </w:rPr>
        <w:t>в</w:t>
      </w:r>
      <w:r w:rsidR="00926681" w:rsidRPr="00ED0774">
        <w:rPr>
          <w:szCs w:val="24"/>
        </w:rPr>
        <w:t xml:space="preserve"> </w:t>
      </w:r>
      <w:r w:rsidRPr="00ED0774">
        <w:rPr>
          <w:szCs w:val="24"/>
        </w:rPr>
        <w:t>аспират</w:t>
      </w:r>
      <w:r w:rsidR="00F36623" w:rsidRPr="00ED0774">
        <w:rPr>
          <w:szCs w:val="24"/>
        </w:rPr>
        <w:t>е</w:t>
      </w:r>
      <w:r w:rsidR="00926681" w:rsidRPr="00ED0774">
        <w:rPr>
          <w:szCs w:val="24"/>
        </w:rPr>
        <w:t xml:space="preserve"> </w:t>
      </w:r>
      <w:r w:rsidRPr="00ED0774">
        <w:rPr>
          <w:szCs w:val="24"/>
        </w:rPr>
        <w:t>костного</w:t>
      </w:r>
      <w:r w:rsidR="00926681" w:rsidRPr="00ED0774">
        <w:rPr>
          <w:szCs w:val="24"/>
        </w:rPr>
        <w:t xml:space="preserve"> </w:t>
      </w:r>
      <w:r w:rsidRPr="00ED0774">
        <w:rPr>
          <w:szCs w:val="24"/>
        </w:rPr>
        <w:lastRenderedPageBreak/>
        <w:t>мозга</w:t>
      </w:r>
      <w:r w:rsidR="00926681" w:rsidRPr="00ED0774">
        <w:rPr>
          <w:szCs w:val="24"/>
        </w:rPr>
        <w:t xml:space="preserve"> </w:t>
      </w:r>
      <w:r w:rsidR="006264E8" w:rsidRPr="00ED0774">
        <w:rPr>
          <w:rStyle w:val="affc"/>
          <w:i w:val="0"/>
          <w:szCs w:val="24"/>
        </w:rPr>
        <w:t>в</w:t>
      </w:r>
      <w:r w:rsidR="00926681" w:rsidRPr="00ED0774">
        <w:rPr>
          <w:rStyle w:val="affc"/>
          <w:i w:val="0"/>
          <w:szCs w:val="24"/>
        </w:rPr>
        <w:t xml:space="preserve"> </w:t>
      </w:r>
      <w:r w:rsidR="00B010F3" w:rsidRPr="00ED0774">
        <w:rPr>
          <w:rStyle w:val="affc"/>
          <w:i w:val="0"/>
          <w:szCs w:val="24"/>
        </w:rPr>
        <w:t>цел</w:t>
      </w:r>
      <w:r w:rsidR="006264E8" w:rsidRPr="00ED0774">
        <w:rPr>
          <w:rStyle w:val="affc"/>
          <w:i w:val="0"/>
          <w:szCs w:val="24"/>
        </w:rPr>
        <w:t>ях</w:t>
      </w:r>
      <w:r w:rsidR="00926681" w:rsidRPr="00ED0774">
        <w:rPr>
          <w:rStyle w:val="affc"/>
          <w:i w:val="0"/>
          <w:szCs w:val="24"/>
        </w:rPr>
        <w:t xml:space="preserve"> </w:t>
      </w:r>
      <w:r w:rsidR="00B010F3" w:rsidRPr="00ED0774">
        <w:rPr>
          <w:rStyle w:val="affc"/>
          <w:i w:val="0"/>
          <w:szCs w:val="24"/>
        </w:rPr>
        <w:t>выявления</w:t>
      </w:r>
      <w:r w:rsidR="00926681" w:rsidRPr="00ED0774">
        <w:rPr>
          <w:rStyle w:val="affc"/>
          <w:i w:val="0"/>
          <w:szCs w:val="24"/>
        </w:rPr>
        <w:t xml:space="preserve"> </w:t>
      </w:r>
      <w:r w:rsidR="00B010F3" w:rsidRPr="00ED0774">
        <w:rPr>
          <w:rStyle w:val="affc"/>
          <w:i w:val="0"/>
          <w:szCs w:val="24"/>
        </w:rPr>
        <w:t>маркера</w:t>
      </w:r>
      <w:r w:rsidR="00926681" w:rsidRPr="00ED0774">
        <w:rPr>
          <w:rStyle w:val="affc"/>
          <w:i w:val="0"/>
          <w:szCs w:val="24"/>
        </w:rPr>
        <w:t xml:space="preserve"> </w:t>
      </w:r>
      <w:r w:rsidR="00B010F3" w:rsidRPr="00ED0774">
        <w:rPr>
          <w:rStyle w:val="affc"/>
          <w:i w:val="0"/>
          <w:szCs w:val="24"/>
        </w:rPr>
        <w:t>для</w:t>
      </w:r>
      <w:r w:rsidR="00926681" w:rsidRPr="00ED0774">
        <w:rPr>
          <w:rStyle w:val="affc"/>
          <w:i w:val="0"/>
          <w:szCs w:val="24"/>
        </w:rPr>
        <w:t xml:space="preserve"> </w:t>
      </w:r>
      <w:r w:rsidR="00B010F3" w:rsidRPr="00ED0774">
        <w:rPr>
          <w:rStyle w:val="affc"/>
          <w:i w:val="0"/>
          <w:szCs w:val="24"/>
        </w:rPr>
        <w:t>мониторинга</w:t>
      </w:r>
      <w:r w:rsidR="00926681" w:rsidRPr="00ED0774">
        <w:rPr>
          <w:rStyle w:val="affc"/>
          <w:i w:val="0"/>
          <w:szCs w:val="24"/>
        </w:rPr>
        <w:t xml:space="preserve"> </w:t>
      </w:r>
      <w:r w:rsidR="00B010F3" w:rsidRPr="00ED0774">
        <w:rPr>
          <w:rStyle w:val="affc"/>
          <w:i w:val="0"/>
          <w:szCs w:val="24"/>
        </w:rPr>
        <w:t>динамики</w:t>
      </w:r>
      <w:r w:rsidR="00926681" w:rsidRPr="00ED0774">
        <w:rPr>
          <w:rStyle w:val="affc"/>
          <w:i w:val="0"/>
          <w:szCs w:val="24"/>
        </w:rPr>
        <w:t xml:space="preserve"> </w:t>
      </w:r>
      <w:r w:rsidR="00B010F3" w:rsidRPr="00ED0774">
        <w:rPr>
          <w:rStyle w:val="affc"/>
          <w:i w:val="0"/>
          <w:szCs w:val="24"/>
        </w:rPr>
        <w:t>опухолевого</w:t>
      </w:r>
      <w:r w:rsidR="00926681" w:rsidRPr="00ED0774">
        <w:rPr>
          <w:rStyle w:val="affc"/>
          <w:i w:val="0"/>
          <w:szCs w:val="24"/>
        </w:rPr>
        <w:t xml:space="preserve"> </w:t>
      </w:r>
      <w:r w:rsidR="00B010F3" w:rsidRPr="00ED0774">
        <w:rPr>
          <w:rStyle w:val="affc"/>
          <w:i w:val="0"/>
          <w:szCs w:val="24"/>
        </w:rPr>
        <w:t>клона</w:t>
      </w:r>
      <w:r w:rsidR="00926681" w:rsidRPr="00ED0774">
        <w:rPr>
          <w:rStyle w:val="affc"/>
          <w:i w:val="0"/>
          <w:szCs w:val="24"/>
        </w:rPr>
        <w:t xml:space="preserve"> </w:t>
      </w:r>
      <w:r w:rsidR="00B010F3" w:rsidRPr="00ED0774">
        <w:rPr>
          <w:rStyle w:val="affc"/>
          <w:i w:val="0"/>
          <w:szCs w:val="24"/>
        </w:rPr>
        <w:t>на</w:t>
      </w:r>
      <w:r w:rsidR="00926681" w:rsidRPr="00ED0774">
        <w:rPr>
          <w:rStyle w:val="affc"/>
          <w:i w:val="0"/>
          <w:szCs w:val="24"/>
        </w:rPr>
        <w:t xml:space="preserve"> </w:t>
      </w:r>
      <w:r w:rsidR="00B010F3" w:rsidRPr="00ED0774">
        <w:rPr>
          <w:rStyle w:val="affc"/>
          <w:i w:val="0"/>
          <w:szCs w:val="24"/>
        </w:rPr>
        <w:t>фоне</w:t>
      </w:r>
      <w:r w:rsidR="00926681" w:rsidRPr="00ED0774">
        <w:rPr>
          <w:rStyle w:val="affc"/>
          <w:i w:val="0"/>
          <w:szCs w:val="24"/>
        </w:rPr>
        <w:t xml:space="preserve"> </w:t>
      </w:r>
      <w:r w:rsidR="00B010F3" w:rsidRPr="00ED0774">
        <w:rPr>
          <w:rStyle w:val="affc"/>
          <w:i w:val="0"/>
          <w:szCs w:val="24"/>
        </w:rPr>
        <w:t>терапии</w:t>
      </w:r>
      <w:r w:rsidR="00926681" w:rsidRPr="00ED0774">
        <w:rPr>
          <w:szCs w:val="24"/>
        </w:rPr>
        <w:t xml:space="preserve"> </w:t>
      </w:r>
      <w:r w:rsidR="000F1478" w:rsidRPr="00ED0774">
        <w:rPr>
          <w:szCs w:val="24"/>
        </w:rPr>
        <w:fldChar w:fldCharType="begin" w:fldLock="1"/>
      </w:r>
      <w:r w:rsidR="00B32728" w:rsidRPr="00ED0774">
        <w:rPr>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000F1478" w:rsidRPr="00ED0774">
        <w:rPr>
          <w:szCs w:val="24"/>
        </w:rPr>
        <w:fldChar w:fldCharType="separate"/>
      </w:r>
      <w:r w:rsidR="00B32728" w:rsidRPr="00ED0774">
        <w:rPr>
          <w:noProof/>
          <w:szCs w:val="24"/>
        </w:rPr>
        <w:t>[1,7,8]</w:t>
      </w:r>
      <w:r w:rsidR="000F1478" w:rsidRPr="00ED0774">
        <w:rPr>
          <w:szCs w:val="24"/>
        </w:rPr>
        <w:fldChar w:fldCharType="end"/>
      </w:r>
      <w:r w:rsidR="000F1478" w:rsidRPr="00ED0774">
        <w:rPr>
          <w:szCs w:val="24"/>
        </w:rPr>
        <w:t>.</w:t>
      </w:r>
      <w:r w:rsidR="00926681" w:rsidRPr="00ED0774">
        <w:rPr>
          <w:color w:val="FF0000"/>
          <w:szCs w:val="24"/>
        </w:rPr>
        <w:t xml:space="preserve"> </w:t>
      </w:r>
    </w:p>
    <w:p w14:paraId="146B8CD4" w14:textId="75CF46DA" w:rsidR="000F1478" w:rsidRPr="00ED0774" w:rsidRDefault="00101ED7" w:rsidP="00C62076">
      <w:pPr>
        <w:pStyle w:val="afff6"/>
        <w:divId w:val="344793945"/>
        <w:rPr>
          <w:rStyle w:val="affb"/>
          <w:b w:val="0"/>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93707"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A743E" w:rsidRPr="00ED0774">
        <w:rPr>
          <w:rStyle w:val="affb"/>
        </w:rPr>
        <w:t>5</w:t>
      </w:r>
      <w:r w:rsidR="00C07FBE" w:rsidRPr="00ED0774">
        <w:rPr>
          <w:rStyle w:val="affb"/>
        </w:rPr>
        <w:t>)</w:t>
      </w:r>
    </w:p>
    <w:p w14:paraId="7D065097" w14:textId="77777777" w:rsidR="006264E8" w:rsidRPr="00ED0774" w:rsidRDefault="00101ED7" w:rsidP="00705E68">
      <w:pPr>
        <w:pStyle w:val="aff"/>
        <w:ind w:left="0" w:firstLine="720"/>
        <w:divId w:val="344793945"/>
        <w:rPr>
          <w:rFonts w:cs="Times New Roman"/>
          <w:i/>
          <w:color w:val="000000"/>
          <w:szCs w:val="24"/>
        </w:rPr>
      </w:pPr>
      <w:r w:rsidRPr="00ED0774">
        <w:rPr>
          <w:rStyle w:val="affb"/>
          <w:rFonts w:cs="Times New Roman"/>
          <w:iCs/>
          <w:szCs w:val="24"/>
        </w:rPr>
        <w:t>Комментарий:</w:t>
      </w:r>
      <w:r w:rsidR="00926681" w:rsidRPr="00ED0774">
        <w:rPr>
          <w:rStyle w:val="affb"/>
          <w:rFonts w:cs="Times New Roman"/>
          <w:i/>
          <w:iCs/>
          <w:szCs w:val="24"/>
        </w:rPr>
        <w:t xml:space="preserve"> </w:t>
      </w:r>
      <w:r w:rsidR="006264E8" w:rsidRPr="00ED0774">
        <w:rPr>
          <w:rStyle w:val="affc"/>
          <w:rFonts w:cs="Times New Roman"/>
          <w:szCs w:val="24"/>
        </w:rPr>
        <w:t>п</w:t>
      </w:r>
      <w:r w:rsidR="00D80AC9" w:rsidRPr="00ED0774">
        <w:rPr>
          <w:rStyle w:val="affc"/>
          <w:rFonts w:cs="Times New Roman"/>
          <w:szCs w:val="24"/>
        </w:rPr>
        <w:t>ри</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исследуются</w:t>
      </w:r>
      <w:r w:rsidR="00926681" w:rsidRPr="00ED0774">
        <w:rPr>
          <w:rStyle w:val="affc"/>
          <w:rFonts w:cs="Times New Roman"/>
          <w:szCs w:val="24"/>
        </w:rPr>
        <w:t xml:space="preserve"> </w:t>
      </w:r>
      <w:r w:rsidR="00D80AC9" w:rsidRPr="00ED0774">
        <w:rPr>
          <w:rStyle w:val="affc"/>
          <w:rFonts w:cs="Times New Roman"/>
          <w:szCs w:val="24"/>
        </w:rPr>
        <w:t>RUNX1-RUNX1T1,</w:t>
      </w:r>
      <w:r w:rsidR="00926681" w:rsidRPr="00ED0774">
        <w:rPr>
          <w:rStyle w:val="affc"/>
          <w:rFonts w:cs="Times New Roman"/>
          <w:szCs w:val="24"/>
        </w:rPr>
        <w:t xml:space="preserve"> </w:t>
      </w:r>
      <w:r w:rsidR="00D80AC9" w:rsidRPr="00ED0774">
        <w:rPr>
          <w:rStyle w:val="affc"/>
          <w:rFonts w:cs="Times New Roman"/>
          <w:szCs w:val="24"/>
        </w:rPr>
        <w:t>CBFB-MYH11,</w:t>
      </w:r>
      <w:r w:rsidR="00926681" w:rsidRPr="00ED0774">
        <w:rPr>
          <w:rStyle w:val="affc"/>
          <w:rFonts w:cs="Times New Roman"/>
          <w:szCs w:val="24"/>
        </w:rPr>
        <w:t xml:space="preserve"> </w:t>
      </w:r>
      <w:r w:rsidR="001A743E" w:rsidRPr="00ED0774">
        <w:rPr>
          <w:rStyle w:val="affc"/>
          <w:rFonts w:cs="Times New Roman"/>
          <w:szCs w:val="24"/>
        </w:rPr>
        <w:t>PML/RARA</w:t>
      </w:r>
      <w:r w:rsidR="001A743E" w:rsidRPr="00ED0774">
        <w:rPr>
          <w:rFonts w:cs="Times New Roman"/>
          <w:szCs w:val="24"/>
        </w:rPr>
        <w:t>,</w:t>
      </w:r>
      <w:r w:rsidR="00926681" w:rsidRPr="00ED0774">
        <w:rPr>
          <w:rFonts w:cs="Times New Roman"/>
          <w:szCs w:val="24"/>
        </w:rPr>
        <w:t xml:space="preserve"> </w:t>
      </w:r>
      <w:r w:rsidR="00D80AC9" w:rsidRPr="00ED0774">
        <w:rPr>
          <w:rStyle w:val="affc"/>
          <w:rFonts w:cs="Times New Roman"/>
          <w:szCs w:val="24"/>
        </w:rPr>
        <w:t>MLL</w:t>
      </w:r>
      <w:r w:rsidR="00926681" w:rsidRPr="00ED0774">
        <w:rPr>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EVI1</w:t>
      </w:r>
      <w:r w:rsidR="00926681" w:rsidRPr="00ED0774">
        <w:rPr>
          <w:rStyle w:val="affc"/>
          <w:rFonts w:cs="Times New Roman"/>
          <w:szCs w:val="24"/>
        </w:rPr>
        <w:t xml:space="preserve"> </w:t>
      </w:r>
      <w:r w:rsidR="00D80AC9" w:rsidRPr="00ED0774">
        <w:rPr>
          <w:rStyle w:val="affc"/>
          <w:rFonts w:cs="Times New Roman"/>
          <w:szCs w:val="24"/>
        </w:rPr>
        <w:t>или</w:t>
      </w:r>
      <w:r w:rsidR="00926681" w:rsidRPr="00ED0774">
        <w:rPr>
          <w:rStyle w:val="affc"/>
          <w:rFonts w:cs="Times New Roman"/>
          <w:szCs w:val="24"/>
        </w:rPr>
        <w:t xml:space="preserve"> </w:t>
      </w:r>
      <w:r w:rsidR="00D80AC9" w:rsidRPr="00ED0774">
        <w:rPr>
          <w:rStyle w:val="affc"/>
          <w:rFonts w:cs="Times New Roman"/>
          <w:szCs w:val="24"/>
        </w:rPr>
        <w:t>потеря</w:t>
      </w:r>
      <w:r w:rsidR="00926681" w:rsidRPr="00ED0774">
        <w:rPr>
          <w:rStyle w:val="affc"/>
          <w:rFonts w:cs="Times New Roman"/>
          <w:szCs w:val="24"/>
        </w:rPr>
        <w:t xml:space="preserve"> </w:t>
      </w:r>
      <w:r w:rsidR="00D80AC9" w:rsidRPr="00ED0774">
        <w:rPr>
          <w:rStyle w:val="affc"/>
          <w:rFonts w:cs="Times New Roman"/>
          <w:szCs w:val="24"/>
        </w:rPr>
        <w:t>хромосом</w:t>
      </w:r>
      <w:r w:rsidR="00926681" w:rsidRPr="00ED0774">
        <w:rPr>
          <w:rStyle w:val="affc"/>
          <w:rFonts w:cs="Times New Roman"/>
          <w:szCs w:val="24"/>
        </w:rPr>
        <w:t xml:space="preserve"> </w:t>
      </w:r>
      <w:r w:rsidR="00D80AC9" w:rsidRPr="00ED0774">
        <w:rPr>
          <w:rStyle w:val="affc"/>
          <w:rFonts w:cs="Times New Roman"/>
          <w:szCs w:val="24"/>
        </w:rPr>
        <w:t>5q</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7</w:t>
      </w:r>
      <w:r w:rsidR="005E1871" w:rsidRPr="00ED0774">
        <w:rPr>
          <w:rStyle w:val="affc"/>
          <w:rFonts w:cs="Times New Roman"/>
          <w:szCs w:val="24"/>
        </w:rPr>
        <w:t>.</w:t>
      </w:r>
      <w:r w:rsidR="00926681" w:rsidRPr="00ED0774">
        <w:rPr>
          <w:rFonts w:cs="Times New Roman"/>
          <w:szCs w:val="24"/>
        </w:rPr>
        <w:t xml:space="preserve"> </w:t>
      </w:r>
      <w:r w:rsidR="00D80AC9" w:rsidRPr="00ED0774">
        <w:rPr>
          <w:rStyle w:val="affc"/>
          <w:rFonts w:cs="Times New Roman"/>
          <w:szCs w:val="24"/>
        </w:rPr>
        <w:t>FISH</w:t>
      </w:r>
      <w:r w:rsidR="00926681" w:rsidRPr="00ED0774">
        <w:rPr>
          <w:rStyle w:val="affc"/>
          <w:rFonts w:cs="Times New Roman"/>
          <w:szCs w:val="24"/>
        </w:rPr>
        <w:t xml:space="preserve"> </w:t>
      </w:r>
      <w:r w:rsidR="00D80AC9" w:rsidRPr="00ED0774">
        <w:rPr>
          <w:rStyle w:val="affc"/>
          <w:rFonts w:cs="Times New Roman"/>
          <w:szCs w:val="24"/>
        </w:rPr>
        <w:t>зачастую</w:t>
      </w:r>
      <w:r w:rsidR="00926681" w:rsidRPr="00ED0774">
        <w:rPr>
          <w:rStyle w:val="affc"/>
          <w:rFonts w:cs="Times New Roman"/>
          <w:szCs w:val="24"/>
        </w:rPr>
        <w:t xml:space="preserve"> </w:t>
      </w:r>
      <w:r w:rsidR="00D80AC9" w:rsidRPr="00ED0774">
        <w:rPr>
          <w:rStyle w:val="affc"/>
          <w:rFonts w:cs="Times New Roman"/>
          <w:szCs w:val="24"/>
        </w:rPr>
        <w:t>необходим</w:t>
      </w:r>
      <w:r w:rsidR="00926681" w:rsidRPr="00ED0774">
        <w:rPr>
          <w:rStyle w:val="affc"/>
          <w:rFonts w:cs="Times New Roman"/>
          <w:szCs w:val="24"/>
        </w:rPr>
        <w:t xml:space="preserve"> </w:t>
      </w:r>
      <w:r w:rsidR="00D80AC9" w:rsidRPr="00ED0774">
        <w:rPr>
          <w:rStyle w:val="affc"/>
          <w:rFonts w:cs="Times New Roman"/>
          <w:szCs w:val="24"/>
        </w:rPr>
        <w:t>для</w:t>
      </w:r>
      <w:r w:rsidR="00926681" w:rsidRPr="00ED0774">
        <w:rPr>
          <w:rStyle w:val="affc"/>
          <w:rFonts w:cs="Times New Roman"/>
          <w:szCs w:val="24"/>
        </w:rPr>
        <w:t xml:space="preserve"> </w:t>
      </w:r>
      <w:r w:rsidR="00D80AC9" w:rsidRPr="00ED0774">
        <w:rPr>
          <w:rStyle w:val="affc"/>
          <w:rFonts w:cs="Times New Roman"/>
          <w:szCs w:val="24"/>
        </w:rPr>
        <w:t>идентификации</w:t>
      </w:r>
      <w:r w:rsidR="00926681" w:rsidRPr="00ED0774">
        <w:rPr>
          <w:rStyle w:val="affc"/>
          <w:rFonts w:cs="Times New Roman"/>
          <w:szCs w:val="24"/>
        </w:rPr>
        <w:t xml:space="preserve"> </w:t>
      </w:r>
      <w:r w:rsidR="00D80AC9" w:rsidRPr="00ED0774">
        <w:rPr>
          <w:rStyle w:val="affc"/>
          <w:rFonts w:cs="Times New Roman"/>
          <w:szCs w:val="24"/>
        </w:rPr>
        <w:t>слияний</w:t>
      </w:r>
      <w:r w:rsidR="00926681" w:rsidRPr="00ED0774">
        <w:rPr>
          <w:rStyle w:val="affc"/>
          <w:rFonts w:cs="Times New Roman"/>
          <w:szCs w:val="24"/>
        </w:rPr>
        <w:t xml:space="preserve"> </w:t>
      </w:r>
      <w:r w:rsidR="00D80AC9" w:rsidRPr="00ED0774">
        <w:rPr>
          <w:rStyle w:val="affc"/>
          <w:rFonts w:cs="Times New Roman"/>
          <w:szCs w:val="24"/>
        </w:rPr>
        <w:t>MLL</w:t>
      </w:r>
      <w:r w:rsidR="00926681" w:rsidRPr="00ED0774">
        <w:rPr>
          <w:rFonts w:cs="Times New Roman"/>
          <w:szCs w:val="24"/>
        </w:rPr>
        <w:t xml:space="preserve"> </w:t>
      </w:r>
      <w:r w:rsidR="00D80AC9" w:rsidRPr="00ED0774">
        <w:rPr>
          <w:rStyle w:val="affc"/>
          <w:rFonts w:cs="Times New Roman"/>
          <w:szCs w:val="24"/>
        </w:rPr>
        <w:t>при</w:t>
      </w:r>
      <w:r w:rsidR="00926681" w:rsidRPr="00ED0774">
        <w:rPr>
          <w:rStyle w:val="affc"/>
          <w:rFonts w:cs="Times New Roman"/>
          <w:szCs w:val="24"/>
        </w:rPr>
        <w:t xml:space="preserve"> </w:t>
      </w:r>
      <w:r w:rsidR="00D80AC9" w:rsidRPr="00ED0774">
        <w:rPr>
          <w:rStyle w:val="affc"/>
          <w:rFonts w:cs="Times New Roman"/>
          <w:szCs w:val="24"/>
        </w:rPr>
        <w:t>транслокациях</w:t>
      </w:r>
      <w:r w:rsidR="00926681" w:rsidRPr="00ED0774">
        <w:rPr>
          <w:rStyle w:val="affc"/>
          <w:rFonts w:cs="Times New Roman"/>
          <w:szCs w:val="24"/>
        </w:rPr>
        <w:t xml:space="preserve"> </w:t>
      </w:r>
      <w:r w:rsidR="00D80AC9" w:rsidRPr="00ED0774">
        <w:rPr>
          <w:rStyle w:val="affc"/>
          <w:rFonts w:cs="Times New Roman"/>
          <w:szCs w:val="24"/>
        </w:rPr>
        <w:t>региона</w:t>
      </w:r>
      <w:r w:rsidR="00926681" w:rsidRPr="00ED0774">
        <w:rPr>
          <w:rStyle w:val="affc"/>
          <w:rFonts w:cs="Times New Roman"/>
          <w:szCs w:val="24"/>
        </w:rPr>
        <w:t xml:space="preserve"> </w:t>
      </w:r>
      <w:r w:rsidR="00D80AC9" w:rsidRPr="00ED0774">
        <w:rPr>
          <w:rStyle w:val="affc"/>
          <w:rFonts w:cs="Times New Roman"/>
          <w:szCs w:val="24"/>
        </w:rPr>
        <w:t>11q23.</w:t>
      </w:r>
      <w:r w:rsidR="00926681" w:rsidRPr="00ED0774">
        <w:rPr>
          <w:rFonts w:cs="Times New Roman"/>
          <w:i/>
          <w:szCs w:val="24"/>
        </w:rPr>
        <w:t xml:space="preserve"> </w:t>
      </w:r>
      <w:r w:rsidR="00863EE1" w:rsidRPr="00ED0774">
        <w:rPr>
          <w:rFonts w:cs="Times New Roman"/>
          <w:i/>
          <w:szCs w:val="24"/>
        </w:rPr>
        <w:t>Возможно</w:t>
      </w:r>
      <w:r w:rsidR="00926681" w:rsidRPr="00ED0774">
        <w:rPr>
          <w:rFonts w:cs="Times New Roman"/>
          <w:i/>
          <w:szCs w:val="24"/>
        </w:rPr>
        <w:t xml:space="preserve"> </w:t>
      </w:r>
      <w:r w:rsidR="00B942E7" w:rsidRPr="00ED0774">
        <w:rPr>
          <w:rFonts w:cs="Times New Roman"/>
          <w:i/>
          <w:szCs w:val="24"/>
        </w:rPr>
        <w:t>также</w:t>
      </w:r>
      <w:r w:rsidR="00926681" w:rsidRPr="00ED0774">
        <w:rPr>
          <w:rFonts w:cs="Times New Roman"/>
          <w:i/>
          <w:szCs w:val="24"/>
        </w:rPr>
        <w:t xml:space="preserve"> </w:t>
      </w:r>
      <w:r w:rsidR="00863EE1" w:rsidRPr="00ED0774">
        <w:rPr>
          <w:rFonts w:cs="Times New Roman"/>
          <w:i/>
          <w:szCs w:val="24"/>
        </w:rPr>
        <w:t>проведение</w:t>
      </w:r>
      <w:r w:rsidR="00926681" w:rsidRPr="00ED0774">
        <w:rPr>
          <w:rFonts w:cs="Times New Roman"/>
          <w:i/>
          <w:szCs w:val="24"/>
        </w:rPr>
        <w:t xml:space="preserve"> </w:t>
      </w:r>
      <w:r w:rsidR="00863EE1" w:rsidRPr="00ED0774">
        <w:rPr>
          <w:rFonts w:cs="Times New Roman"/>
          <w:i/>
          <w:szCs w:val="24"/>
          <w:lang w:val="en-US"/>
        </w:rPr>
        <w:t>FISH</w:t>
      </w:r>
      <w:r w:rsidR="00926681" w:rsidRPr="00ED0774">
        <w:rPr>
          <w:rFonts w:cs="Times New Roman"/>
          <w:i/>
          <w:szCs w:val="24"/>
        </w:rPr>
        <w:t xml:space="preserve"> </w:t>
      </w:r>
      <w:r w:rsidR="00863EE1" w:rsidRPr="00ED0774">
        <w:rPr>
          <w:rFonts w:cs="Times New Roman"/>
          <w:i/>
          <w:szCs w:val="24"/>
        </w:rPr>
        <w:t>на</w:t>
      </w:r>
      <w:r w:rsidR="00926681" w:rsidRPr="00ED0774">
        <w:rPr>
          <w:rFonts w:cs="Times New Roman"/>
          <w:i/>
          <w:szCs w:val="24"/>
        </w:rPr>
        <w:t xml:space="preserve"> </w:t>
      </w:r>
      <w:r w:rsidR="00B942E7" w:rsidRPr="00ED0774">
        <w:rPr>
          <w:rFonts w:cs="Times New Roman"/>
          <w:i/>
          <w:szCs w:val="24"/>
        </w:rPr>
        <w:t>морфологических</w:t>
      </w:r>
      <w:r w:rsidR="00926681" w:rsidRPr="00ED0774">
        <w:rPr>
          <w:rFonts w:cs="Times New Roman"/>
          <w:i/>
          <w:szCs w:val="24"/>
        </w:rPr>
        <w:t xml:space="preserve"> </w:t>
      </w:r>
      <w:r w:rsidR="00B942E7" w:rsidRPr="00ED0774">
        <w:rPr>
          <w:rFonts w:cs="Times New Roman"/>
          <w:i/>
          <w:szCs w:val="24"/>
        </w:rPr>
        <w:t>и</w:t>
      </w:r>
      <w:r w:rsidR="00926681" w:rsidRPr="00ED0774">
        <w:rPr>
          <w:rFonts w:cs="Times New Roman"/>
          <w:i/>
          <w:szCs w:val="24"/>
        </w:rPr>
        <w:t xml:space="preserve"> </w:t>
      </w:r>
      <w:r w:rsidR="00B942E7" w:rsidRPr="00ED0774">
        <w:rPr>
          <w:rFonts w:cs="Times New Roman"/>
          <w:i/>
          <w:szCs w:val="24"/>
        </w:rPr>
        <w:t>гистологических</w:t>
      </w:r>
      <w:r w:rsidR="00926681" w:rsidRPr="00ED0774">
        <w:rPr>
          <w:rFonts w:cs="Times New Roman"/>
          <w:i/>
          <w:szCs w:val="24"/>
        </w:rPr>
        <w:t xml:space="preserve"> </w:t>
      </w:r>
      <w:r w:rsidR="00B942E7" w:rsidRPr="00ED0774">
        <w:rPr>
          <w:rFonts w:cs="Times New Roman"/>
          <w:i/>
          <w:szCs w:val="24"/>
        </w:rPr>
        <w:t>препаратах</w:t>
      </w:r>
      <w:r w:rsidR="00926681" w:rsidRPr="00ED0774">
        <w:rPr>
          <w:rFonts w:cs="Times New Roman"/>
          <w:i/>
          <w:szCs w:val="24"/>
        </w:rPr>
        <w:t xml:space="preserve"> </w:t>
      </w:r>
      <w:r w:rsidR="00863EE1" w:rsidRPr="00ED0774">
        <w:rPr>
          <w:rFonts w:cs="Times New Roman"/>
          <w:i/>
          <w:color w:val="000000"/>
          <w:szCs w:val="24"/>
        </w:rPr>
        <w:t>костного</w:t>
      </w:r>
      <w:r w:rsidR="00926681" w:rsidRPr="00ED0774">
        <w:rPr>
          <w:rFonts w:cs="Times New Roman"/>
          <w:i/>
          <w:color w:val="000000"/>
          <w:szCs w:val="24"/>
        </w:rPr>
        <w:t xml:space="preserve"> </w:t>
      </w:r>
      <w:r w:rsidR="00863EE1" w:rsidRPr="00ED0774">
        <w:rPr>
          <w:rFonts w:cs="Times New Roman"/>
          <w:i/>
          <w:color w:val="000000"/>
          <w:szCs w:val="24"/>
        </w:rPr>
        <w:t>мозга.</w:t>
      </w:r>
      <w:r w:rsidR="00926681" w:rsidRPr="00ED0774">
        <w:rPr>
          <w:rFonts w:cs="Times New Roman"/>
          <w:i/>
          <w:color w:val="000000"/>
          <w:szCs w:val="24"/>
        </w:rPr>
        <w:t xml:space="preserve"> </w:t>
      </w:r>
    </w:p>
    <w:p w14:paraId="764EBE2B" w14:textId="73CACE72" w:rsidR="00C91BB8" w:rsidRPr="00ED0774" w:rsidRDefault="00B24150" w:rsidP="00C62076">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00BB4286" w:rsidRPr="00ED0774">
        <w:rPr>
          <w:rStyle w:val="affb"/>
          <w:b w:val="0"/>
        </w:rPr>
        <w:t>пациентам</w:t>
      </w:r>
      <w:r w:rsidR="00692F88" w:rsidRPr="00ED0774">
        <w:rPr>
          <w:rStyle w:val="affb"/>
          <w:b w:val="0"/>
        </w:rPr>
        <w:t>,</w:t>
      </w:r>
      <w:r w:rsidR="00926681" w:rsidRPr="00ED0774">
        <w:rPr>
          <w:rStyle w:val="affb"/>
          <w:b w:val="0"/>
        </w:rPr>
        <w:t xml:space="preserve"> </w:t>
      </w:r>
      <w:r w:rsidR="00617E12" w:rsidRPr="00ED0774">
        <w:rPr>
          <w:rStyle w:val="affb"/>
          <w:b w:val="0"/>
        </w:rPr>
        <w:t>у</w:t>
      </w:r>
      <w:r w:rsidR="00926681" w:rsidRPr="00ED0774">
        <w:rPr>
          <w:rStyle w:val="affb"/>
          <w:b w:val="0"/>
        </w:rPr>
        <w:t xml:space="preserve"> </w:t>
      </w:r>
      <w:r w:rsidR="00617E12" w:rsidRPr="00ED0774">
        <w:rPr>
          <w:rStyle w:val="affb"/>
          <w:b w:val="0"/>
        </w:rPr>
        <w:t>которых</w:t>
      </w:r>
      <w:r w:rsidR="00926681" w:rsidRPr="00ED0774">
        <w:rPr>
          <w:rStyle w:val="affb"/>
          <w:b w:val="0"/>
        </w:rPr>
        <w:t xml:space="preserve"> </w:t>
      </w:r>
      <w:r w:rsidR="00617E12" w:rsidRPr="00ED0774">
        <w:rPr>
          <w:rStyle w:val="affb"/>
          <w:b w:val="0"/>
        </w:rPr>
        <w:t>имеется</w:t>
      </w:r>
      <w:r w:rsidR="00926681" w:rsidRPr="00ED0774">
        <w:rPr>
          <w:rStyle w:val="affb"/>
          <w:b w:val="0"/>
        </w:rPr>
        <w:t xml:space="preserve"> </w:t>
      </w:r>
      <w:r w:rsidR="00617E12" w:rsidRPr="00ED0774">
        <w:rPr>
          <w:rStyle w:val="affb"/>
          <w:b w:val="0"/>
        </w:rPr>
        <w:t>информация</w:t>
      </w:r>
      <w:r w:rsidR="00926681" w:rsidRPr="00ED0774">
        <w:rPr>
          <w:rStyle w:val="affb"/>
          <w:b w:val="0"/>
        </w:rPr>
        <w:t xml:space="preserve"> </w:t>
      </w:r>
      <w:r w:rsidR="00617E12" w:rsidRPr="00ED0774">
        <w:rPr>
          <w:rStyle w:val="affb"/>
          <w:b w:val="0"/>
        </w:rPr>
        <w:t>о</w:t>
      </w:r>
      <w:r w:rsidR="00926681" w:rsidRPr="00ED0774">
        <w:rPr>
          <w:rStyle w:val="affb"/>
          <w:b w:val="0"/>
        </w:rPr>
        <w:t xml:space="preserve"> </w:t>
      </w:r>
      <w:r w:rsidR="00617E12" w:rsidRPr="00ED0774">
        <w:rPr>
          <w:rStyle w:val="affb"/>
          <w:b w:val="0"/>
        </w:rPr>
        <w:t>наличии</w:t>
      </w:r>
      <w:r w:rsidR="00926681" w:rsidRPr="00ED0774">
        <w:rPr>
          <w:rStyle w:val="affb"/>
          <w:b w:val="0"/>
        </w:rPr>
        <w:t xml:space="preserve"> </w:t>
      </w:r>
      <w:r w:rsidR="00617E12" w:rsidRPr="00ED0774">
        <w:rPr>
          <w:rStyle w:val="affb"/>
          <w:b w:val="0"/>
        </w:rPr>
        <w:t>молекулярного</w:t>
      </w:r>
      <w:r w:rsidR="00926681" w:rsidRPr="00ED0774">
        <w:rPr>
          <w:rStyle w:val="affb"/>
          <w:b w:val="0"/>
        </w:rPr>
        <w:t xml:space="preserve"> </w:t>
      </w:r>
      <w:r w:rsidR="00617E12" w:rsidRPr="00ED0774">
        <w:rPr>
          <w:rStyle w:val="affb"/>
          <w:b w:val="0"/>
        </w:rPr>
        <w:t>маркера</w:t>
      </w:r>
      <w:r w:rsidR="00926681" w:rsidRPr="00ED0774">
        <w:rPr>
          <w:rStyle w:val="affb"/>
          <w:b w:val="0"/>
        </w:rPr>
        <w:t xml:space="preserve"> </w:t>
      </w:r>
      <w:r w:rsidR="00617E12" w:rsidRPr="00ED0774">
        <w:rPr>
          <w:rStyle w:val="affb"/>
          <w:b w:val="0"/>
        </w:rPr>
        <w:t>или</w:t>
      </w:r>
      <w:r w:rsidR="00926681" w:rsidRPr="00ED0774">
        <w:rPr>
          <w:rStyle w:val="affb"/>
          <w:b w:val="0"/>
        </w:rPr>
        <w:t xml:space="preserve"> </w:t>
      </w:r>
      <w:r w:rsidR="00692F88" w:rsidRPr="00ED0774">
        <w:rPr>
          <w:rStyle w:val="affb"/>
          <w:b w:val="0"/>
        </w:rPr>
        <w:t>известен</w:t>
      </w:r>
      <w:r w:rsidR="00926681" w:rsidRPr="00ED0774">
        <w:rPr>
          <w:rStyle w:val="affb"/>
          <w:b w:val="0"/>
        </w:rPr>
        <w:t xml:space="preserve"> </w:t>
      </w:r>
      <w:r w:rsidR="00617E12" w:rsidRPr="00ED0774">
        <w:rPr>
          <w:rStyle w:val="affb"/>
          <w:b w:val="0"/>
        </w:rPr>
        <w:t>аберрантный</w:t>
      </w:r>
      <w:r w:rsidR="00926681" w:rsidRPr="00ED0774">
        <w:rPr>
          <w:rStyle w:val="affb"/>
          <w:b w:val="0"/>
        </w:rPr>
        <w:t xml:space="preserve"> </w:t>
      </w:r>
      <w:r w:rsidR="00617E12" w:rsidRPr="00ED0774">
        <w:rPr>
          <w:rStyle w:val="affb"/>
          <w:b w:val="0"/>
        </w:rPr>
        <w:t>иммунофенотип</w:t>
      </w:r>
      <w:r w:rsidR="00926681" w:rsidRPr="00ED0774">
        <w:rPr>
          <w:rStyle w:val="affc"/>
          <w:i w:val="0"/>
        </w:rPr>
        <w:t xml:space="preserve"> </w:t>
      </w:r>
      <w:r w:rsidR="00617E12" w:rsidRPr="00ED0774">
        <w:rPr>
          <w:rStyle w:val="affc"/>
          <w:i w:val="0"/>
        </w:rPr>
        <w:t>(выявленны</w:t>
      </w:r>
      <w:r w:rsidR="00692F88" w:rsidRPr="00ED0774">
        <w:rPr>
          <w:rStyle w:val="affc"/>
          <w:i w:val="0"/>
        </w:rPr>
        <w:t>е</w:t>
      </w:r>
      <w:r w:rsidR="00926681" w:rsidRPr="00ED0774">
        <w:rPr>
          <w:rStyle w:val="affc"/>
          <w:i w:val="0"/>
        </w:rPr>
        <w:t xml:space="preserve"> </w:t>
      </w:r>
      <w:r w:rsidR="00617E12" w:rsidRPr="00ED0774">
        <w:rPr>
          <w:rStyle w:val="affc"/>
          <w:i w:val="0"/>
        </w:rPr>
        <w:t>на</w:t>
      </w:r>
      <w:r w:rsidR="00926681" w:rsidRPr="00ED0774">
        <w:rPr>
          <w:rStyle w:val="affc"/>
          <w:i w:val="0"/>
        </w:rPr>
        <w:t xml:space="preserve"> </w:t>
      </w:r>
      <w:r w:rsidR="00617E12" w:rsidRPr="00ED0774">
        <w:rPr>
          <w:rStyle w:val="affc"/>
          <w:i w:val="0"/>
        </w:rPr>
        <w:t>момент</w:t>
      </w:r>
      <w:r w:rsidR="00926681" w:rsidRPr="00ED0774">
        <w:rPr>
          <w:rStyle w:val="affc"/>
          <w:i w:val="0"/>
        </w:rPr>
        <w:t xml:space="preserve"> </w:t>
      </w:r>
      <w:r w:rsidR="00617E12" w:rsidRPr="00ED0774">
        <w:rPr>
          <w:rStyle w:val="affc"/>
          <w:i w:val="0"/>
        </w:rPr>
        <w:t>диагностики</w:t>
      </w:r>
      <w:r w:rsidR="00926681" w:rsidRPr="00ED0774">
        <w:rPr>
          <w:rStyle w:val="affc"/>
          <w:i w:val="0"/>
        </w:rPr>
        <w:t xml:space="preserve"> </w:t>
      </w:r>
      <w:r w:rsidR="00617E12" w:rsidRPr="00ED0774">
        <w:rPr>
          <w:rStyle w:val="affc"/>
          <w:i w:val="0"/>
        </w:rPr>
        <w:t>ОМЛ)</w:t>
      </w:r>
      <w:r w:rsidRPr="00ED0774">
        <w:rPr>
          <w:rStyle w:val="affb"/>
          <w:b w:val="0"/>
        </w:rPr>
        <w:t>,</w:t>
      </w:r>
      <w:r w:rsidR="00926681" w:rsidRPr="00ED0774">
        <w:rPr>
          <w:rStyle w:val="affb"/>
          <w:b w:val="0"/>
        </w:rPr>
        <w:t xml:space="preserve"> </w:t>
      </w:r>
      <w:r w:rsidR="00DB4E71" w:rsidRPr="00ED0774">
        <w:rPr>
          <w:rStyle w:val="affb"/>
          <w:b w:val="0"/>
        </w:rPr>
        <w:t>ИФТ-исследование</w:t>
      </w:r>
      <w:r w:rsidR="00926681" w:rsidRPr="00ED0774">
        <w:rPr>
          <w:rStyle w:val="affb"/>
          <w:b w:val="0"/>
        </w:rPr>
        <w:t xml:space="preserve"> </w:t>
      </w:r>
      <w:r w:rsidR="007E5611" w:rsidRPr="00ED0774">
        <w:t>биологического</w:t>
      </w:r>
      <w:r w:rsidR="00926681" w:rsidRPr="00ED0774">
        <w:t xml:space="preserve"> </w:t>
      </w:r>
      <w:r w:rsidR="007E5611" w:rsidRPr="00ED0774">
        <w:t>материала</w:t>
      </w:r>
      <w:r w:rsidR="00926681" w:rsidRPr="00ED0774">
        <w:t xml:space="preserve"> </w:t>
      </w:r>
      <w:r w:rsidR="007E5611" w:rsidRPr="00ED0774">
        <w:t>для</w:t>
      </w:r>
      <w:r w:rsidR="00926681" w:rsidRPr="00ED0774">
        <w:t xml:space="preserve"> </w:t>
      </w:r>
      <w:r w:rsidR="007E5611" w:rsidRPr="00ED0774">
        <w:t>выявления</w:t>
      </w:r>
      <w:r w:rsidR="00926681" w:rsidRPr="00ED0774">
        <w:t xml:space="preserve"> </w:t>
      </w:r>
      <w:r w:rsidR="007E5611" w:rsidRPr="00ED0774">
        <w:t>маркеров</w:t>
      </w:r>
      <w:r w:rsidR="00926681" w:rsidRPr="00ED0774">
        <w:t xml:space="preserve"> </w:t>
      </w:r>
      <w:r w:rsidR="006264E8" w:rsidRPr="00ED0774">
        <w:t>МОБ</w:t>
      </w:r>
      <w:r w:rsidR="00926681" w:rsidRPr="00ED0774">
        <w:t xml:space="preserve"> </w:t>
      </w:r>
      <w:r w:rsidR="007E5611" w:rsidRPr="00ED0774">
        <w:t>при</w:t>
      </w:r>
      <w:r w:rsidR="00926681" w:rsidRPr="00ED0774">
        <w:t xml:space="preserve"> </w:t>
      </w:r>
      <w:r w:rsidR="007E5611" w:rsidRPr="00ED0774">
        <w:t>гемобластозах</w:t>
      </w:r>
      <w:r w:rsidR="00926681" w:rsidRPr="00ED0774">
        <w:t xml:space="preserve"> </w:t>
      </w:r>
      <w:r w:rsidR="007E5611" w:rsidRPr="00ED0774">
        <w:t>(для</w:t>
      </w:r>
      <w:r w:rsidR="00926681" w:rsidRPr="00ED0774">
        <w:t xml:space="preserve"> </w:t>
      </w:r>
      <w:r w:rsidR="007E5611" w:rsidRPr="00ED0774">
        <w:t>группы</w:t>
      </w:r>
      <w:r w:rsidR="00926681" w:rsidRPr="00ED0774">
        <w:t xml:space="preserve"> </w:t>
      </w:r>
      <w:r w:rsidR="007E5611" w:rsidRPr="00ED0774">
        <w:t>промежуточного</w:t>
      </w:r>
      <w:r w:rsidR="00926681" w:rsidRPr="00ED0774">
        <w:t xml:space="preserve"> </w:t>
      </w:r>
      <w:r w:rsidR="007E5611" w:rsidRPr="00ED0774">
        <w:t>прогноза)</w:t>
      </w:r>
      <w:r w:rsidR="00926681" w:rsidRPr="00ED0774">
        <w:t xml:space="preserve"> </w:t>
      </w:r>
      <w:r w:rsidR="007E5611" w:rsidRPr="00ED0774">
        <w:t>или</w:t>
      </w:r>
      <w:r w:rsidR="00926681" w:rsidRPr="00ED0774">
        <w:rPr>
          <w:rStyle w:val="affb"/>
          <w:b w:val="0"/>
        </w:rPr>
        <w:t xml:space="preserve"> </w:t>
      </w:r>
      <w:r w:rsidR="007E5611" w:rsidRPr="00ED0774">
        <w:rPr>
          <w:rStyle w:val="affb"/>
          <w:b w:val="0"/>
        </w:rPr>
        <w:t>молекулярно-генетическое</w:t>
      </w:r>
      <w:r w:rsidR="00926681" w:rsidRPr="00ED0774">
        <w:rPr>
          <w:rStyle w:val="affb"/>
          <w:b w:val="0"/>
        </w:rPr>
        <w:t xml:space="preserve"> </w:t>
      </w:r>
      <w:r w:rsidR="007E5611" w:rsidRPr="00ED0774">
        <w:rPr>
          <w:rStyle w:val="affb"/>
          <w:b w:val="0"/>
        </w:rPr>
        <w:t>исследование</w:t>
      </w:r>
      <w:r w:rsidR="00926681" w:rsidRPr="00ED0774">
        <w:rPr>
          <w:rStyle w:val="affb"/>
          <w:b w:val="0"/>
        </w:rPr>
        <w:t xml:space="preserve"> </w:t>
      </w:r>
      <w:r w:rsidR="006264E8" w:rsidRPr="00ED0774">
        <w:rPr>
          <w:rStyle w:val="affb"/>
          <w:b w:val="0"/>
        </w:rPr>
        <w:t>МОБ</w:t>
      </w:r>
      <w:r w:rsidR="00926681" w:rsidRPr="00ED0774">
        <w:rPr>
          <w:rStyle w:val="affb"/>
          <w:b w:val="0"/>
        </w:rPr>
        <w:t xml:space="preserve"> </w:t>
      </w:r>
      <w:r w:rsidR="007E5611" w:rsidRPr="00ED0774">
        <w:rPr>
          <w:rStyle w:val="affb"/>
          <w:b w:val="0"/>
        </w:rPr>
        <w:t>при</w:t>
      </w:r>
      <w:r w:rsidR="00926681" w:rsidRPr="00ED0774">
        <w:rPr>
          <w:rStyle w:val="affb"/>
          <w:b w:val="0"/>
        </w:rPr>
        <w:t xml:space="preserve"> </w:t>
      </w:r>
      <w:r w:rsidR="007E5611" w:rsidRPr="00ED0774">
        <w:rPr>
          <w:rStyle w:val="affb"/>
          <w:b w:val="0"/>
        </w:rPr>
        <w:t>лейкозах</w:t>
      </w:r>
      <w:r w:rsidR="00926681" w:rsidRPr="00ED0774">
        <w:rPr>
          <w:rStyle w:val="affb"/>
          <w:b w:val="0"/>
        </w:rPr>
        <w:t xml:space="preserve"> </w:t>
      </w:r>
      <w:r w:rsidR="004E40E8" w:rsidRPr="00ED0774">
        <w:rPr>
          <w:rStyle w:val="affb"/>
          <w:b w:val="0"/>
        </w:rPr>
        <w:t>при помощи пациент-специфичных праймеров</w:t>
      </w:r>
      <w:r w:rsidR="00926681" w:rsidRPr="00ED0774">
        <w:rPr>
          <w:rStyle w:val="affb"/>
          <w:b w:val="0"/>
        </w:rPr>
        <w:t xml:space="preserve"> </w:t>
      </w:r>
      <w:r w:rsidR="007E5611" w:rsidRPr="00ED0774">
        <w:rPr>
          <w:rStyle w:val="affb"/>
          <w:b w:val="0"/>
        </w:rPr>
        <w:t>(для</w:t>
      </w:r>
      <w:r w:rsidR="00926681" w:rsidRPr="00ED0774">
        <w:rPr>
          <w:rStyle w:val="affb"/>
          <w:b w:val="0"/>
        </w:rPr>
        <w:t xml:space="preserve"> </w:t>
      </w:r>
      <w:r w:rsidR="007E5611" w:rsidRPr="00ED0774">
        <w:rPr>
          <w:rStyle w:val="affb"/>
          <w:b w:val="0"/>
        </w:rPr>
        <w:t>группы</w:t>
      </w:r>
      <w:r w:rsidR="00926681" w:rsidRPr="00ED0774">
        <w:rPr>
          <w:rStyle w:val="affb"/>
          <w:b w:val="0"/>
        </w:rPr>
        <w:t xml:space="preserve"> </w:t>
      </w:r>
      <w:r w:rsidR="007E5611" w:rsidRPr="00ED0774">
        <w:rPr>
          <w:rStyle w:val="affb"/>
          <w:b w:val="0"/>
        </w:rPr>
        <w:t>благоприятного</w:t>
      </w:r>
      <w:r w:rsidR="00926681" w:rsidRPr="00ED0774">
        <w:rPr>
          <w:rStyle w:val="affb"/>
          <w:b w:val="0"/>
        </w:rPr>
        <w:t xml:space="preserve"> </w:t>
      </w:r>
      <w:r w:rsidR="007E5611" w:rsidRPr="00ED0774">
        <w:rPr>
          <w:rStyle w:val="affb"/>
          <w:b w:val="0"/>
        </w:rPr>
        <w:t>прогноза)</w:t>
      </w:r>
      <w:r w:rsidR="00926681" w:rsidRPr="00ED0774">
        <w:rPr>
          <w:rStyle w:val="affb"/>
          <w:b w:val="0"/>
        </w:rPr>
        <w:t xml:space="preserve"> </w:t>
      </w:r>
      <w:r w:rsidR="00692F88" w:rsidRPr="00ED0774">
        <w:rPr>
          <w:rStyle w:val="affc"/>
          <w:i w:val="0"/>
        </w:rPr>
        <w:t>для</w:t>
      </w:r>
      <w:r w:rsidR="00926681" w:rsidRPr="00ED0774">
        <w:rPr>
          <w:rStyle w:val="affc"/>
          <w:i w:val="0"/>
        </w:rPr>
        <w:t xml:space="preserve"> </w:t>
      </w:r>
      <w:r w:rsidRPr="00ED0774">
        <w:rPr>
          <w:rStyle w:val="affc"/>
          <w:i w:val="0"/>
        </w:rPr>
        <w:t>контроля</w:t>
      </w:r>
      <w:r w:rsidR="00926681" w:rsidRPr="00ED0774">
        <w:rPr>
          <w:rStyle w:val="affc"/>
          <w:i w:val="0"/>
        </w:rPr>
        <w:t xml:space="preserve"> </w:t>
      </w:r>
      <w:r w:rsidRPr="00ED0774">
        <w:rPr>
          <w:rStyle w:val="affc"/>
          <w:i w:val="0"/>
        </w:rPr>
        <w:t>за</w:t>
      </w:r>
      <w:r w:rsidR="00926681" w:rsidRPr="00ED0774">
        <w:rPr>
          <w:rStyle w:val="affc"/>
          <w:i w:val="0"/>
        </w:rPr>
        <w:t xml:space="preserve"> </w:t>
      </w:r>
      <w:r w:rsidRPr="00ED0774">
        <w:rPr>
          <w:rStyle w:val="affc"/>
          <w:i w:val="0"/>
        </w:rPr>
        <w:t>лечением</w:t>
      </w:r>
      <w:r w:rsidR="00926681" w:rsidRPr="00ED0774">
        <w:rPr>
          <w:rStyle w:val="affc"/>
          <w:i w:val="0"/>
        </w:rPr>
        <w:t xml:space="preserve"> </w:t>
      </w:r>
      <w:r w:rsidRPr="00ED0774">
        <w:rPr>
          <w:rStyle w:val="affc"/>
          <w:i w:val="0"/>
        </w:rPr>
        <w:t>и</w:t>
      </w:r>
      <w:r w:rsidR="00926681" w:rsidRPr="00ED0774">
        <w:rPr>
          <w:rStyle w:val="affc"/>
          <w:i w:val="0"/>
        </w:rPr>
        <w:t xml:space="preserve"> </w:t>
      </w:r>
      <w:r w:rsidRPr="00ED0774">
        <w:rPr>
          <w:rStyle w:val="affc"/>
          <w:i w:val="0"/>
        </w:rPr>
        <w:t>определения</w:t>
      </w:r>
      <w:r w:rsidR="00926681" w:rsidRPr="00ED0774">
        <w:rPr>
          <w:rStyle w:val="affc"/>
          <w:i w:val="0"/>
        </w:rPr>
        <w:t xml:space="preserve"> </w:t>
      </w:r>
      <w:r w:rsidRPr="00ED0774">
        <w:rPr>
          <w:rStyle w:val="affc"/>
          <w:i w:val="0"/>
        </w:rPr>
        <w:t>тактики</w:t>
      </w:r>
      <w:r w:rsidR="00926681" w:rsidRPr="00ED0774">
        <w:rPr>
          <w:rStyle w:val="affc"/>
          <w:i w:val="0"/>
        </w:rPr>
        <w:t xml:space="preserve"> </w:t>
      </w:r>
      <w:r w:rsidR="0007149A" w:rsidRPr="00ED0774">
        <w:rPr>
          <w:rStyle w:val="affc"/>
          <w:i w:val="0"/>
        </w:rPr>
        <w:t>постиндукционной</w:t>
      </w:r>
      <w:r w:rsidR="00926681" w:rsidRPr="00ED0774">
        <w:rPr>
          <w:rStyle w:val="affc"/>
          <w:i w:val="0"/>
        </w:rPr>
        <w:t xml:space="preserve"> </w:t>
      </w:r>
      <w:r w:rsidR="0007149A" w:rsidRPr="00ED0774">
        <w:rPr>
          <w:rStyle w:val="affc"/>
          <w:i w:val="0"/>
        </w:rPr>
        <w:t>терапии</w:t>
      </w:r>
      <w:r w:rsidR="00926681" w:rsidRPr="00ED0774">
        <w:rPr>
          <w:rStyle w:val="affc"/>
          <w:i w:val="0"/>
        </w:rPr>
        <w:t xml:space="preserve"> </w:t>
      </w:r>
      <w:r w:rsidR="00C27304" w:rsidRPr="00ED0774">
        <w:rPr>
          <w:rStyle w:val="affc"/>
          <w:i w:val="0"/>
        </w:rPr>
        <w:fldChar w:fldCharType="begin" w:fldLock="1"/>
      </w:r>
      <w:r w:rsidR="000E616A">
        <w:rPr>
          <w:rStyle w:val="affc"/>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id":"ITEM-5","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5","issue":"11","issued":{"date-parts":[["2018"]]},"page":"1356-1366","title":"Evaluating measurable residual disease in acute myeloid leukemia.","type":"article-journal","volume":"2"},"uris":["http://www.mendeley.com/documents/?uuid=14bf7954-4325-361f-9233-85d4fee828de"]}],"mendeley":{"formattedCitation":"[1,2,7,8,33]","plainTextFormattedCitation":"[1,2,7,8,33]","previouslyFormattedCitation":"[1,2,7,8,33]"},"properties":{"noteIndex":0},"schema":"https://github.com/citation-style-language/schema/raw/master/csl-citation.json"}</w:instrText>
      </w:r>
      <w:r w:rsidR="00C27304" w:rsidRPr="00ED0774">
        <w:rPr>
          <w:rStyle w:val="affc"/>
          <w:i w:val="0"/>
        </w:rPr>
        <w:fldChar w:fldCharType="separate"/>
      </w:r>
      <w:r w:rsidR="000E616A" w:rsidRPr="000E616A">
        <w:rPr>
          <w:rStyle w:val="affc"/>
          <w:i w:val="0"/>
          <w:noProof/>
        </w:rPr>
        <w:t>[1,2,7,8,33]</w:t>
      </w:r>
      <w:r w:rsidR="00C27304" w:rsidRPr="00ED0774">
        <w:rPr>
          <w:rStyle w:val="affc"/>
          <w:i w:val="0"/>
        </w:rPr>
        <w:fldChar w:fldCharType="end"/>
      </w:r>
      <w:r w:rsidRPr="00ED0774">
        <w:t>.</w:t>
      </w:r>
      <w:r w:rsidR="00A11EED" w:rsidRPr="00ED0774">
        <w:rPr>
          <w:lang w:val="en-US"/>
        </w:rPr>
        <w:t xml:space="preserve"> </w:t>
      </w:r>
    </w:p>
    <w:p w14:paraId="45E267A4" w14:textId="779700D0" w:rsidR="00B24150" w:rsidRPr="00ED0774" w:rsidRDefault="00101ED7" w:rsidP="00C62076">
      <w:pPr>
        <w:pStyle w:val="afff6"/>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4150" w:rsidRPr="00ED0774">
        <w:rPr>
          <w:rStyle w:val="affb"/>
        </w:rPr>
        <w:t>С</w:t>
      </w:r>
      <w:r w:rsidR="00926681" w:rsidRPr="00ED0774">
        <w:rPr>
          <w:rStyle w:val="affb"/>
        </w:rPr>
        <w:t xml:space="preserve"> </w:t>
      </w:r>
      <w:r w:rsidR="00B24150" w:rsidRPr="00ED0774">
        <w:rPr>
          <w:rStyle w:val="affb"/>
        </w:rPr>
        <w:t>(уровень</w:t>
      </w:r>
      <w:r w:rsidR="00926681" w:rsidRPr="00ED0774">
        <w:rPr>
          <w:rStyle w:val="affb"/>
        </w:rPr>
        <w:t xml:space="preserve"> </w:t>
      </w:r>
      <w:r w:rsidR="00B24150" w:rsidRPr="00ED0774">
        <w:rPr>
          <w:rStyle w:val="affb"/>
        </w:rPr>
        <w:t>д</w:t>
      </w:r>
      <w:r w:rsidR="00C07FBE" w:rsidRPr="00ED0774">
        <w:rPr>
          <w:rStyle w:val="affb"/>
        </w:rPr>
        <w:t>остоверности</w:t>
      </w:r>
      <w:r w:rsidR="00926681" w:rsidRPr="00ED0774">
        <w:rPr>
          <w:rStyle w:val="affb"/>
        </w:rPr>
        <w:t xml:space="preserve"> </w:t>
      </w:r>
      <w:r w:rsidR="00C07FBE" w:rsidRPr="00ED0774">
        <w:rPr>
          <w:rStyle w:val="affb"/>
        </w:rPr>
        <w:t>доказательств</w:t>
      </w:r>
      <w:r w:rsidR="00926681" w:rsidRPr="00ED0774">
        <w:rPr>
          <w:rStyle w:val="affb"/>
        </w:rPr>
        <w:t xml:space="preserve"> </w:t>
      </w:r>
      <w:r w:rsidR="00C07FBE" w:rsidRPr="00ED0774">
        <w:rPr>
          <w:rStyle w:val="affb"/>
        </w:rPr>
        <w:t>–</w:t>
      </w:r>
      <w:r w:rsidR="00926681" w:rsidRPr="00ED0774">
        <w:rPr>
          <w:rStyle w:val="affb"/>
        </w:rPr>
        <w:t xml:space="preserve"> </w:t>
      </w:r>
      <w:r w:rsidR="00C07FBE" w:rsidRPr="00ED0774">
        <w:rPr>
          <w:rStyle w:val="affb"/>
        </w:rPr>
        <w:t>5)</w:t>
      </w:r>
    </w:p>
    <w:p w14:paraId="19AEC756" w14:textId="4641697F" w:rsidR="0007149A" w:rsidRPr="00880409" w:rsidRDefault="00101ED7" w:rsidP="00705E68">
      <w:pPr>
        <w:pStyle w:val="afd"/>
        <w:spacing w:beforeAutospacing="0" w:afterAutospacing="0" w:line="360" w:lineRule="auto"/>
        <w:ind w:firstLine="709"/>
        <w:contextualSpacing/>
        <w:divId w:val="344793945"/>
        <w:rPr>
          <w:rStyle w:val="affc"/>
        </w:rPr>
      </w:pPr>
      <w:r w:rsidRPr="00ED0774">
        <w:rPr>
          <w:rStyle w:val="affb"/>
        </w:rPr>
        <w:t>Комментарий:</w:t>
      </w:r>
      <w:r w:rsidR="00926681" w:rsidRPr="00ED0774">
        <w:rPr>
          <w:rStyle w:val="affb"/>
        </w:rPr>
        <w:t xml:space="preserve"> </w:t>
      </w:r>
      <w:r w:rsidR="00B24150" w:rsidRPr="00ED0774">
        <w:rPr>
          <w:rStyle w:val="affc"/>
        </w:rPr>
        <w:t>для</w:t>
      </w:r>
      <w:r w:rsidR="00926681" w:rsidRPr="00ED0774">
        <w:rPr>
          <w:rStyle w:val="affc"/>
        </w:rPr>
        <w:t xml:space="preserve"> </w:t>
      </w:r>
      <w:r w:rsidR="00B24150" w:rsidRPr="00ED0774">
        <w:rPr>
          <w:rStyle w:val="affc"/>
        </w:rPr>
        <w:t>подтверждения</w:t>
      </w:r>
      <w:r w:rsidR="00926681" w:rsidRPr="00ED0774">
        <w:rPr>
          <w:rStyle w:val="affc"/>
        </w:rPr>
        <w:t xml:space="preserve"> </w:t>
      </w:r>
      <w:r w:rsidR="00B24150" w:rsidRPr="00ED0774">
        <w:rPr>
          <w:rStyle w:val="affc"/>
        </w:rPr>
        <w:t>полноты</w:t>
      </w:r>
      <w:r w:rsidR="00926681" w:rsidRPr="00ED0774">
        <w:rPr>
          <w:rStyle w:val="affc"/>
        </w:rPr>
        <w:t xml:space="preserve"> </w:t>
      </w:r>
      <w:r w:rsidR="00B24150" w:rsidRPr="00ED0774">
        <w:rPr>
          <w:rStyle w:val="affc"/>
        </w:rPr>
        <w:t>достигнутого</w:t>
      </w:r>
      <w:r w:rsidR="00926681" w:rsidRPr="00ED0774">
        <w:rPr>
          <w:rStyle w:val="affc"/>
        </w:rPr>
        <w:t xml:space="preserve"> </w:t>
      </w:r>
      <w:r w:rsidR="00B24150" w:rsidRPr="00ED0774">
        <w:rPr>
          <w:rStyle w:val="affc"/>
        </w:rPr>
        <w:t>ответа</w:t>
      </w:r>
      <w:r w:rsidR="00926681" w:rsidRPr="00ED0774">
        <w:rPr>
          <w:rStyle w:val="affc"/>
        </w:rPr>
        <w:t xml:space="preserve"> </w:t>
      </w:r>
      <w:r w:rsidR="00B24150" w:rsidRPr="00ED0774">
        <w:rPr>
          <w:rStyle w:val="affc"/>
        </w:rPr>
        <w:t>на</w:t>
      </w:r>
      <w:r w:rsidR="00926681" w:rsidRPr="00ED0774">
        <w:rPr>
          <w:rStyle w:val="affc"/>
        </w:rPr>
        <w:t xml:space="preserve"> </w:t>
      </w:r>
      <w:r w:rsidR="00B24150" w:rsidRPr="00ED0774">
        <w:rPr>
          <w:rStyle w:val="affc"/>
        </w:rPr>
        <w:t>терапию</w:t>
      </w:r>
      <w:r w:rsidR="00926681" w:rsidRPr="00ED0774">
        <w:rPr>
          <w:rStyle w:val="affc"/>
        </w:rPr>
        <w:t xml:space="preserve"> </w:t>
      </w:r>
      <w:r w:rsidR="00B24150" w:rsidRPr="00ED0774">
        <w:rPr>
          <w:rStyle w:val="affc"/>
        </w:rPr>
        <w:t>и</w:t>
      </w:r>
      <w:r w:rsidR="00926681" w:rsidRPr="00ED0774">
        <w:rPr>
          <w:rStyle w:val="affc"/>
        </w:rPr>
        <w:t xml:space="preserve"> </w:t>
      </w:r>
      <w:r w:rsidR="00B24150" w:rsidRPr="00ED0774">
        <w:rPr>
          <w:rStyle w:val="affc"/>
        </w:rPr>
        <w:t>его</w:t>
      </w:r>
      <w:r w:rsidR="00926681" w:rsidRPr="00ED0774">
        <w:rPr>
          <w:rStyle w:val="affc"/>
        </w:rPr>
        <w:t xml:space="preserve"> </w:t>
      </w:r>
      <w:r w:rsidR="00B24150" w:rsidRPr="00ED0774">
        <w:rPr>
          <w:rStyle w:val="affc"/>
        </w:rPr>
        <w:t>сохранение,</w:t>
      </w:r>
      <w:r w:rsidR="00926681" w:rsidRPr="00ED0774">
        <w:rPr>
          <w:rStyle w:val="affc"/>
        </w:rPr>
        <w:t xml:space="preserve"> </w:t>
      </w:r>
      <w:r w:rsidR="00B24150" w:rsidRPr="00ED0774">
        <w:rPr>
          <w:rStyle w:val="affc"/>
        </w:rPr>
        <w:t>в</w:t>
      </w:r>
      <w:r w:rsidR="00926681" w:rsidRPr="00ED0774">
        <w:rPr>
          <w:rStyle w:val="affc"/>
        </w:rPr>
        <w:t xml:space="preserve"> </w:t>
      </w:r>
      <w:r w:rsidR="00B24150" w:rsidRPr="00ED0774">
        <w:rPr>
          <w:rStyle w:val="affc"/>
        </w:rPr>
        <w:t>соответствии</w:t>
      </w:r>
      <w:r w:rsidR="00926681" w:rsidRPr="00ED0774">
        <w:rPr>
          <w:rStyle w:val="affc"/>
        </w:rPr>
        <w:t xml:space="preserve"> </w:t>
      </w:r>
      <w:r w:rsidR="00B24150" w:rsidRPr="00ED0774">
        <w:rPr>
          <w:rStyle w:val="affc"/>
        </w:rPr>
        <w:t>с</w:t>
      </w:r>
      <w:r w:rsidR="00926681" w:rsidRPr="00ED0774">
        <w:rPr>
          <w:rStyle w:val="affc"/>
        </w:rPr>
        <w:t xml:space="preserve"> </w:t>
      </w:r>
      <w:r w:rsidR="00B24150" w:rsidRPr="00ED0774">
        <w:rPr>
          <w:rStyle w:val="affc"/>
        </w:rPr>
        <w:t>современными</w:t>
      </w:r>
      <w:r w:rsidR="00926681" w:rsidRPr="00ED0774">
        <w:rPr>
          <w:rStyle w:val="affc"/>
        </w:rPr>
        <w:t xml:space="preserve"> </w:t>
      </w:r>
      <w:r w:rsidR="00B24150" w:rsidRPr="00ED0774">
        <w:rPr>
          <w:rStyle w:val="affc"/>
        </w:rPr>
        <w:t>международными</w:t>
      </w:r>
      <w:r w:rsidR="00926681" w:rsidRPr="00ED0774">
        <w:rPr>
          <w:rStyle w:val="affc"/>
        </w:rPr>
        <w:t xml:space="preserve"> </w:t>
      </w:r>
      <w:r w:rsidR="00B24150" w:rsidRPr="00ED0774">
        <w:rPr>
          <w:rStyle w:val="affc"/>
        </w:rPr>
        <w:t>рекомендациями,</w:t>
      </w:r>
      <w:r w:rsidR="00926681" w:rsidRPr="00ED0774">
        <w:rPr>
          <w:rStyle w:val="affc"/>
        </w:rPr>
        <w:t xml:space="preserve"> </w:t>
      </w:r>
      <w:r w:rsidR="00B24150" w:rsidRPr="00ED0774">
        <w:rPr>
          <w:rStyle w:val="affc"/>
        </w:rPr>
        <w:t>необходимо</w:t>
      </w:r>
      <w:r w:rsidR="00926681" w:rsidRPr="00ED0774">
        <w:rPr>
          <w:rStyle w:val="affc"/>
        </w:rPr>
        <w:t xml:space="preserve"> </w:t>
      </w:r>
      <w:r w:rsidR="00B24150" w:rsidRPr="00ED0774">
        <w:rPr>
          <w:rStyle w:val="affc"/>
        </w:rPr>
        <w:t>выполнять</w:t>
      </w:r>
      <w:r w:rsidR="00926681" w:rsidRPr="00ED0774">
        <w:rPr>
          <w:rStyle w:val="affc"/>
        </w:rPr>
        <w:t xml:space="preserve"> </w:t>
      </w:r>
      <w:r w:rsidR="00B24150" w:rsidRPr="00ED0774">
        <w:rPr>
          <w:rStyle w:val="affc"/>
        </w:rPr>
        <w:t>в</w:t>
      </w:r>
      <w:r w:rsidR="00926681" w:rsidRPr="00ED0774">
        <w:rPr>
          <w:rStyle w:val="affc"/>
        </w:rPr>
        <w:t xml:space="preserve"> </w:t>
      </w:r>
      <w:r w:rsidR="00B24150" w:rsidRPr="00ED0774">
        <w:rPr>
          <w:rStyle w:val="affc"/>
        </w:rPr>
        <w:t>контрольные</w:t>
      </w:r>
      <w:r w:rsidR="00926681" w:rsidRPr="00ED0774">
        <w:rPr>
          <w:rStyle w:val="affc"/>
        </w:rPr>
        <w:t xml:space="preserve"> </w:t>
      </w:r>
      <w:r w:rsidR="00B24150" w:rsidRPr="00ED0774">
        <w:rPr>
          <w:rStyle w:val="affc"/>
        </w:rPr>
        <w:t>точки</w:t>
      </w:r>
      <w:r w:rsidR="00926681" w:rsidRPr="00ED0774">
        <w:rPr>
          <w:rStyle w:val="affc"/>
        </w:rPr>
        <w:t xml:space="preserve"> </w:t>
      </w:r>
      <w:r w:rsidR="00B24150" w:rsidRPr="00ED0774">
        <w:rPr>
          <w:rStyle w:val="affc"/>
        </w:rPr>
        <w:t>оценку</w:t>
      </w:r>
      <w:r w:rsidR="00926681" w:rsidRPr="00ED0774">
        <w:rPr>
          <w:rStyle w:val="affc"/>
        </w:rPr>
        <w:t xml:space="preserve"> </w:t>
      </w:r>
      <w:r w:rsidR="00E9461F" w:rsidRPr="00ED0774">
        <w:rPr>
          <w:rStyle w:val="affc"/>
        </w:rPr>
        <w:t>МОБ</w:t>
      </w:r>
      <w:r w:rsidR="00926681" w:rsidRPr="00ED0774">
        <w:rPr>
          <w:rStyle w:val="affc"/>
        </w:rPr>
        <w:t xml:space="preserve"> </w:t>
      </w:r>
      <w:r w:rsidR="00B24150" w:rsidRPr="00ED0774">
        <w:rPr>
          <w:rStyle w:val="affc"/>
        </w:rPr>
        <w:t>методом</w:t>
      </w:r>
      <w:r w:rsidR="00926681" w:rsidRPr="00ED0774">
        <w:rPr>
          <w:rStyle w:val="affc"/>
        </w:rPr>
        <w:t xml:space="preserve"> </w:t>
      </w:r>
      <w:r w:rsidR="00B24150" w:rsidRPr="00ED0774">
        <w:rPr>
          <w:rStyle w:val="affc"/>
        </w:rPr>
        <w:t>проточной</w:t>
      </w:r>
      <w:r w:rsidR="00926681" w:rsidRPr="00ED0774">
        <w:rPr>
          <w:rStyle w:val="affc"/>
        </w:rPr>
        <w:t xml:space="preserve"> </w:t>
      </w:r>
      <w:r w:rsidR="00B24150" w:rsidRPr="00ED0774">
        <w:rPr>
          <w:rStyle w:val="affc"/>
        </w:rPr>
        <w:t>цитофл</w:t>
      </w:r>
      <w:r w:rsidR="00DB4E71" w:rsidRPr="00ED0774">
        <w:rPr>
          <w:rStyle w:val="affc"/>
        </w:rPr>
        <w:t>у</w:t>
      </w:r>
      <w:r w:rsidR="00B24150" w:rsidRPr="00ED0774">
        <w:rPr>
          <w:rStyle w:val="affc"/>
        </w:rPr>
        <w:t>орометрии</w:t>
      </w:r>
      <w:r w:rsidR="00926681" w:rsidRPr="00ED0774">
        <w:rPr>
          <w:rStyle w:val="affc"/>
        </w:rPr>
        <w:t xml:space="preserve"> </w:t>
      </w:r>
      <w:r w:rsidR="0007149A" w:rsidRPr="00ED0774">
        <w:rPr>
          <w:rStyle w:val="affc"/>
        </w:rPr>
        <w:t>(аберрантный</w:t>
      </w:r>
      <w:r w:rsidR="00926681" w:rsidRPr="00ED0774">
        <w:rPr>
          <w:rStyle w:val="affc"/>
        </w:rPr>
        <w:t xml:space="preserve"> </w:t>
      </w:r>
      <w:r w:rsidR="0007149A" w:rsidRPr="00ED0774">
        <w:rPr>
          <w:rStyle w:val="affc"/>
        </w:rPr>
        <w:t>иммунофенотип)</w:t>
      </w:r>
      <w:r w:rsidR="008355E2" w:rsidRPr="00ED0774">
        <w:rPr>
          <w:rStyle w:val="affc"/>
        </w:rPr>
        <w:t>,</w:t>
      </w:r>
      <w:r w:rsidR="00926681" w:rsidRPr="00ED0774">
        <w:rPr>
          <w:rStyle w:val="affc"/>
        </w:rPr>
        <w:t xml:space="preserve"> </w:t>
      </w:r>
      <w:r w:rsidR="008355E2" w:rsidRPr="00ED0774">
        <w:rPr>
          <w:rStyle w:val="affc"/>
        </w:rPr>
        <w:t>а</w:t>
      </w:r>
      <w:r w:rsidR="00926681" w:rsidRPr="00ED0774">
        <w:rPr>
          <w:rStyle w:val="affc"/>
        </w:rPr>
        <w:t xml:space="preserve"> </w:t>
      </w:r>
      <w:r w:rsidR="008355E2" w:rsidRPr="00ED0774">
        <w:rPr>
          <w:rStyle w:val="affc"/>
        </w:rPr>
        <w:t>для</w:t>
      </w:r>
      <w:r w:rsidR="00926681" w:rsidRPr="00ED0774">
        <w:rPr>
          <w:rStyle w:val="affc"/>
        </w:rPr>
        <w:t xml:space="preserve"> </w:t>
      </w:r>
      <w:r w:rsidR="008355E2" w:rsidRPr="00ED0774">
        <w:rPr>
          <w:rStyle w:val="affc"/>
        </w:rPr>
        <w:t>группы</w:t>
      </w:r>
      <w:r w:rsidR="00926681" w:rsidRPr="00ED0774">
        <w:rPr>
          <w:i/>
          <w:iCs/>
        </w:rPr>
        <w:t xml:space="preserve"> </w:t>
      </w:r>
      <w:r w:rsidR="008355E2" w:rsidRPr="00ED0774">
        <w:rPr>
          <w:i/>
          <w:iCs/>
        </w:rPr>
        <w:t>благоприятного</w:t>
      </w:r>
      <w:r w:rsidR="00926681" w:rsidRPr="00ED0774">
        <w:rPr>
          <w:i/>
          <w:iCs/>
        </w:rPr>
        <w:t xml:space="preserve"> </w:t>
      </w:r>
      <w:r w:rsidR="008355E2" w:rsidRPr="00ED0774">
        <w:rPr>
          <w:i/>
          <w:iCs/>
        </w:rPr>
        <w:t>прогноза</w:t>
      </w:r>
      <w:r w:rsidR="00926681" w:rsidRPr="00ED0774">
        <w:rPr>
          <w:i/>
          <w:iCs/>
        </w:rPr>
        <w:t xml:space="preserve"> </w:t>
      </w:r>
      <w:r w:rsidR="008355E2" w:rsidRPr="00ED0774">
        <w:rPr>
          <w:i/>
          <w:iCs/>
        </w:rPr>
        <w:t>–</w:t>
      </w:r>
      <w:r w:rsidR="00926681" w:rsidRPr="00ED0774">
        <w:rPr>
          <w:i/>
          <w:iCs/>
        </w:rPr>
        <w:t xml:space="preserve"> </w:t>
      </w:r>
      <w:r w:rsidR="008355E2" w:rsidRPr="00ED0774">
        <w:rPr>
          <w:i/>
          <w:iCs/>
        </w:rPr>
        <w:t>только</w:t>
      </w:r>
      <w:r w:rsidR="00926681" w:rsidRPr="00ED0774">
        <w:rPr>
          <w:i/>
          <w:iCs/>
        </w:rPr>
        <w:t xml:space="preserve"> </w:t>
      </w:r>
      <w:r w:rsidR="008355E2" w:rsidRPr="00ED0774">
        <w:rPr>
          <w:i/>
          <w:iCs/>
        </w:rPr>
        <w:t>молекулярное</w:t>
      </w:r>
      <w:r w:rsidR="00926681" w:rsidRPr="00ED0774">
        <w:rPr>
          <w:i/>
          <w:iCs/>
        </w:rPr>
        <w:t xml:space="preserve"> </w:t>
      </w:r>
      <w:r w:rsidR="008355E2" w:rsidRPr="00ED0774">
        <w:rPr>
          <w:i/>
          <w:iCs/>
        </w:rPr>
        <w:t>исследование</w:t>
      </w:r>
      <w:r w:rsidR="00926681" w:rsidRPr="00ED0774">
        <w:rPr>
          <w:i/>
          <w:iCs/>
        </w:rPr>
        <w:t xml:space="preserve"> </w:t>
      </w:r>
      <w:r w:rsidR="008355E2" w:rsidRPr="00ED0774">
        <w:rPr>
          <w:i/>
          <w:iCs/>
        </w:rPr>
        <w:t>МОБ</w:t>
      </w:r>
      <w:r w:rsidR="00926681" w:rsidRPr="00ED0774">
        <w:rPr>
          <w:rStyle w:val="affc"/>
        </w:rPr>
        <w:t xml:space="preserve"> </w:t>
      </w:r>
      <w:r w:rsidR="00B24150" w:rsidRPr="00ED0774">
        <w:rPr>
          <w:rStyle w:val="affc"/>
        </w:rPr>
        <w:t>методом</w:t>
      </w:r>
      <w:r w:rsidR="00926681" w:rsidRPr="00ED0774">
        <w:rPr>
          <w:rStyle w:val="affc"/>
        </w:rPr>
        <w:t xml:space="preserve"> </w:t>
      </w:r>
      <w:r w:rsidR="00B24150" w:rsidRPr="00ED0774">
        <w:rPr>
          <w:rStyle w:val="affc"/>
        </w:rPr>
        <w:t>ПЦР</w:t>
      </w:r>
      <w:r w:rsidR="00926681" w:rsidRPr="00ED0774">
        <w:rPr>
          <w:rStyle w:val="affc"/>
        </w:rPr>
        <w:t xml:space="preserve"> </w:t>
      </w:r>
      <w:r w:rsidR="0007149A" w:rsidRPr="00ED0774">
        <w:rPr>
          <w:rStyle w:val="affc"/>
        </w:rPr>
        <w:t>(количественная</w:t>
      </w:r>
      <w:r w:rsidR="00926681" w:rsidRPr="00ED0774">
        <w:rPr>
          <w:rStyle w:val="affc"/>
        </w:rPr>
        <w:t xml:space="preserve"> </w:t>
      </w:r>
      <w:r w:rsidR="0007149A" w:rsidRPr="00ED0774">
        <w:rPr>
          <w:rStyle w:val="affc"/>
        </w:rPr>
        <w:t>оценка</w:t>
      </w:r>
      <w:r w:rsidR="00926681" w:rsidRPr="00ED0774">
        <w:rPr>
          <w:rStyle w:val="affc"/>
        </w:rPr>
        <w:t xml:space="preserve"> </w:t>
      </w:r>
      <w:r w:rsidR="0007149A" w:rsidRPr="00ED0774">
        <w:rPr>
          <w:rStyle w:val="affc"/>
        </w:rPr>
        <w:t>экспрессии</w:t>
      </w:r>
      <w:r w:rsidR="00926681" w:rsidRPr="00ED0774">
        <w:rPr>
          <w:rStyle w:val="affc"/>
        </w:rPr>
        <w:t xml:space="preserve"> </w:t>
      </w:r>
      <w:r w:rsidR="0007149A" w:rsidRPr="00ED0774">
        <w:rPr>
          <w:rStyle w:val="affc"/>
        </w:rPr>
        <w:t>генов</w:t>
      </w:r>
      <w:r w:rsidR="00926681" w:rsidRPr="00ED0774">
        <w:rPr>
          <w:rStyle w:val="affc"/>
        </w:rPr>
        <w:t xml:space="preserve"> </w:t>
      </w:r>
      <w:r w:rsidR="0007149A" w:rsidRPr="00ED0774">
        <w:rPr>
          <w:rStyle w:val="affc"/>
        </w:rPr>
        <w:t>RUNX1</w:t>
      </w:r>
      <w:r w:rsidR="0007149A" w:rsidRPr="00ED0774">
        <w:t>-</w:t>
      </w:r>
      <w:r w:rsidR="0007149A" w:rsidRPr="00ED0774">
        <w:rPr>
          <w:rStyle w:val="affc"/>
        </w:rPr>
        <w:t>RUNX1T1,</w:t>
      </w:r>
      <w:r w:rsidR="00926681" w:rsidRPr="00ED0774">
        <w:rPr>
          <w:rStyle w:val="affc"/>
        </w:rPr>
        <w:t xml:space="preserve"> </w:t>
      </w:r>
      <w:r w:rsidR="0007149A" w:rsidRPr="00ED0774">
        <w:rPr>
          <w:rStyle w:val="affc"/>
        </w:rPr>
        <w:t>CBFB</w:t>
      </w:r>
      <w:r w:rsidR="0007149A" w:rsidRPr="00ED0774">
        <w:t>-</w:t>
      </w:r>
      <w:r w:rsidR="0007149A" w:rsidRPr="00ED0774">
        <w:rPr>
          <w:rStyle w:val="affc"/>
        </w:rPr>
        <w:t>MYH1,</w:t>
      </w:r>
      <w:r w:rsidR="00926681" w:rsidRPr="00ED0774">
        <w:rPr>
          <w:i/>
          <w:iCs/>
        </w:rPr>
        <w:t xml:space="preserve"> </w:t>
      </w:r>
      <w:r w:rsidR="0007149A" w:rsidRPr="00ED0774">
        <w:rPr>
          <w:i/>
          <w:iCs/>
          <w:lang w:val="en-US"/>
        </w:rPr>
        <w:t>NPM</w:t>
      </w:r>
      <w:r w:rsidR="0007149A" w:rsidRPr="00ED0774">
        <w:rPr>
          <w:i/>
          <w:iCs/>
        </w:rPr>
        <w:t>1</w:t>
      </w:r>
      <w:r w:rsidR="00D615AA" w:rsidRPr="00ED0774">
        <w:rPr>
          <w:i/>
          <w:iCs/>
        </w:rPr>
        <w:t>)</w:t>
      </w:r>
      <w:r w:rsidR="00D2454E">
        <w:rPr>
          <w:i/>
          <w:iCs/>
        </w:rPr>
        <w:t xml:space="preserve">. </w:t>
      </w:r>
      <w:r w:rsidR="00D2454E" w:rsidRPr="00880409">
        <w:rPr>
          <w:i/>
          <w:iCs/>
        </w:rPr>
        <w:t xml:space="preserve">МОБ методом проточной цитофлуориметрии должна быть оценена </w:t>
      </w:r>
      <w:r w:rsidR="003854A1" w:rsidRPr="00880409">
        <w:rPr>
          <w:i/>
          <w:iCs/>
        </w:rPr>
        <w:t>в специализированной лаборатории</w:t>
      </w:r>
      <w:r w:rsidR="00D2454E" w:rsidRPr="00880409">
        <w:rPr>
          <w:i/>
          <w:iCs/>
        </w:rPr>
        <w:t xml:space="preserve"> (не менее</w:t>
      </w:r>
      <w:r w:rsidR="003854A1" w:rsidRPr="00880409">
        <w:rPr>
          <w:i/>
          <w:iCs/>
        </w:rPr>
        <w:t xml:space="preserve"> чем на  8-цветном цитометре</w:t>
      </w:r>
      <w:r w:rsidR="00D2454E" w:rsidRPr="00880409">
        <w:rPr>
          <w:i/>
          <w:iCs/>
        </w:rPr>
        <w:t xml:space="preserve"> )</w:t>
      </w:r>
      <w:r w:rsidR="003854A1" w:rsidRPr="00880409">
        <w:rPr>
          <w:i/>
          <w:iCs/>
        </w:rPr>
        <w:t xml:space="preserve"> с использованием всех необходимых моноклональных антител для достижения высокой чувствительности и специфичности с сочетанием двух подходов: </w:t>
      </w:r>
      <w:r w:rsidR="009C7752" w:rsidRPr="00880409">
        <w:rPr>
          <w:i/>
          <w:iCs/>
        </w:rPr>
        <w:t xml:space="preserve">1. определение лейкоз-ассоциированного иммунофенотипа в период диагностики заболевания; 2. метод «пустых мест», заключающийся в поиске клеток, отличных от нормальных прототипов </w:t>
      </w:r>
      <w:r w:rsidR="00D615AA" w:rsidRPr="00880409">
        <w:rPr>
          <w:i/>
          <w:iCs/>
        </w:rPr>
        <w:fldChar w:fldCharType="begin" w:fldLock="1"/>
      </w:r>
      <w:r w:rsidR="000E616A" w:rsidRPr="00880409">
        <w:rPr>
          <w:i/>
          <w:iCs/>
        </w:rPr>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id":"ITEM-2","itemData":{"DOI":"10.17650/1818-8346-2018-13-1-83-102","ISSN":"1818-8346","abstract":"© 2018 ABV-Press Publishing House. All rights reserved. Patients with acute myeloid leukemia (AML) have a high risk of relapse. Determination of the presence of residual tumor cells during the remission of AML allows predicting the onset of relapse. Slow decrease of blast cells after induction courses is associated with a high probability of relapse. There are two most sensitive methods for determining minimal residual disease (MRD): molecular (polymerase chain reaction - PCR, droplet digital PCR, next generation sequencing - NGS) and immunophenotypic (multicolor flow cytometry - MFC). Both methods have advantages and disadvantages. The molecular diagnostic method is more sensitive, but it takes more time to get the result (from several days). Measurement of MRD by PCR is applicable in 40-50 % of AML patients, and by MFC - in 90 % of patients. The MFC method is based on the identification of antigens combination that is characteristic of tumor cells and is not found on normal hematopoietic cells. There are several drawbacks of the MFC method: the change of tumor clone immunophenotype during treatment, the inadequate difference in the antigen profiles of tumor cells and normal cells, difficulties in evaluating the MRD status in low cellularity bone marrow or blood sample. In AML patients the effect of MRD, measured by the MFC method, on long-term treatment outcomes was well-demonstrated. Evaluation of early MRD status shows tumor chemosensitivity and therapy efficacy. Despite the different approaches in MRD detection, thresholds and the combination of monoclonal antibodies, the lack of standardization, \"positive\" MRD values in early or later stages of the rapy worsen the disease-free (DFS) and overall survival (OS) in AML patients. So far, the principles of MRD-directed therapy have not been developed, but protocols exist with the use of targeted drugs in combination with standard chemotherapy that help to reduce the MRD level. It is proved that the intensification of treatment does not affect the quantitative value of MRD and the long-term results of therapy. New prospective studies are needed to search for universal MRD markers, to create a standardized panel of monoclonal antibodies and to develop a specific therapy strategy in accordance with the MRD values.","author":[{"dropping-particle":"","family":"Лобанова","given":"Т.И.","non-dropping-particle":"","parse-names":false,"suffix":""},{"dropping-particle":"","family":"Гальцева","given":"И.В.","non-dropping-particle":"","parse-names":false,"suffix":""},{"dropping-particle":"","family":"Паровичникова","given":"Е.Н.","non-dropping-particle":"","parse-names":false,"suffix":""}],"container-title":"Онкогематология","id":"ITEM-2","issue":"1","issued":{"date-parts":[["2018"]]},"page":"83-102","title":"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type":"article-journal","volume":"13"},"uris":["http://www.mendeley.com/documents/?uuid=bc62bae9-018e-3944-bb27-4a36aa693f65"]}],"mendeley":{"formattedCitation":"[33,34]","plainTextFormattedCitation":"[33,34]","previouslyFormattedCitation":"[33,34]"},"properties":{"noteIndex":0},"schema":"https://github.com/citation-style-language/schema/raw/master/csl-citation.json"}</w:instrText>
      </w:r>
      <w:r w:rsidR="00D615AA" w:rsidRPr="00880409">
        <w:rPr>
          <w:i/>
          <w:iCs/>
        </w:rPr>
        <w:fldChar w:fldCharType="separate"/>
      </w:r>
      <w:r w:rsidR="000E616A" w:rsidRPr="00880409">
        <w:rPr>
          <w:iCs/>
          <w:noProof/>
        </w:rPr>
        <w:t>[33,34]</w:t>
      </w:r>
      <w:r w:rsidR="00D615AA" w:rsidRPr="00880409">
        <w:rPr>
          <w:i/>
          <w:iCs/>
        </w:rPr>
        <w:fldChar w:fldCharType="end"/>
      </w:r>
      <w:r w:rsidR="00C27304" w:rsidRPr="00880409">
        <w:rPr>
          <w:i/>
          <w:iCs/>
        </w:rPr>
        <w:t>.</w:t>
      </w:r>
      <w:r w:rsidR="00926681" w:rsidRPr="00880409">
        <w:rPr>
          <w:rStyle w:val="affc"/>
        </w:rPr>
        <w:t xml:space="preserve"> </w:t>
      </w:r>
    </w:p>
    <w:p w14:paraId="6121F007" w14:textId="0E17A1A0" w:rsidR="00B24150" w:rsidRPr="00ED0774" w:rsidRDefault="00B24150" w:rsidP="00705E68">
      <w:pPr>
        <w:pStyle w:val="afd"/>
        <w:spacing w:beforeAutospacing="0" w:afterAutospacing="0" w:line="360" w:lineRule="auto"/>
        <w:ind w:firstLine="709"/>
        <w:contextualSpacing/>
        <w:divId w:val="344793945"/>
        <w:rPr>
          <w:rStyle w:val="affc"/>
          <w:i w:val="0"/>
          <w:iCs w:val="0"/>
        </w:rPr>
      </w:pPr>
      <w:r w:rsidRPr="00ED0774">
        <w:rPr>
          <w:rStyle w:val="affc"/>
        </w:rPr>
        <w:t>По</w:t>
      </w:r>
      <w:r w:rsidR="00926681" w:rsidRPr="00ED0774">
        <w:rPr>
          <w:rStyle w:val="affc"/>
        </w:rPr>
        <w:t xml:space="preserve"> </w:t>
      </w:r>
      <w:r w:rsidRPr="00ED0774">
        <w:rPr>
          <w:rStyle w:val="affc"/>
        </w:rPr>
        <w:t>результатам</w:t>
      </w:r>
      <w:r w:rsidR="00926681" w:rsidRPr="00ED0774">
        <w:rPr>
          <w:rStyle w:val="affc"/>
        </w:rPr>
        <w:t xml:space="preserve"> </w:t>
      </w:r>
      <w:r w:rsidR="00B7293C" w:rsidRPr="00ED0774">
        <w:rPr>
          <w:rStyle w:val="affc"/>
        </w:rPr>
        <w:t>исследований,</w:t>
      </w:r>
      <w:r w:rsidR="00926681" w:rsidRPr="00ED0774">
        <w:rPr>
          <w:rStyle w:val="affc"/>
        </w:rPr>
        <w:t xml:space="preserve"> </w:t>
      </w:r>
      <w:r w:rsidR="00B7293C" w:rsidRPr="00ED0774">
        <w:rPr>
          <w:rStyle w:val="affc"/>
        </w:rPr>
        <w:t>проводимых</w:t>
      </w:r>
      <w:r w:rsidR="00926681" w:rsidRPr="00ED0774">
        <w:rPr>
          <w:rStyle w:val="affc"/>
        </w:rPr>
        <w:t xml:space="preserve"> </w:t>
      </w:r>
      <w:r w:rsidR="000617CC" w:rsidRPr="00ED0774">
        <w:rPr>
          <w:rStyle w:val="affc"/>
        </w:rPr>
        <w:t>российск</w:t>
      </w:r>
      <w:r w:rsidRPr="00ED0774">
        <w:rPr>
          <w:rStyle w:val="affc"/>
        </w:rPr>
        <w:t>ой</w:t>
      </w:r>
      <w:r w:rsidR="00926681" w:rsidRPr="00ED0774">
        <w:rPr>
          <w:rStyle w:val="affc"/>
        </w:rPr>
        <w:t xml:space="preserve"> </w:t>
      </w:r>
      <w:r w:rsidRPr="00ED0774">
        <w:rPr>
          <w:rStyle w:val="affc"/>
        </w:rPr>
        <w:t>групп</w:t>
      </w:r>
      <w:r w:rsidR="00B7293C" w:rsidRPr="00ED0774">
        <w:rPr>
          <w:rStyle w:val="affc"/>
        </w:rPr>
        <w:t>ой</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терапии</w:t>
      </w:r>
      <w:r w:rsidR="00926681" w:rsidRPr="00ED0774">
        <w:rPr>
          <w:rStyle w:val="affc"/>
        </w:rPr>
        <w:t xml:space="preserve"> </w:t>
      </w:r>
      <w:r w:rsidR="00AC0E8E" w:rsidRPr="00ED0774">
        <w:rPr>
          <w:rStyle w:val="affc"/>
        </w:rPr>
        <w:t>ОЛ</w:t>
      </w:r>
      <w:r w:rsidR="004E5632" w:rsidRPr="00ED0774">
        <w:rPr>
          <w:rStyle w:val="affc"/>
        </w:rPr>
        <w:t>,</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достижении</w:t>
      </w:r>
      <w:r w:rsidR="00926681" w:rsidRPr="00ED0774">
        <w:rPr>
          <w:rStyle w:val="affc"/>
        </w:rPr>
        <w:t xml:space="preserve"> </w:t>
      </w:r>
      <w:r w:rsidRPr="00ED0774">
        <w:rPr>
          <w:rStyle w:val="affc"/>
        </w:rPr>
        <w:t>МОБ-негативной</w:t>
      </w:r>
      <w:r w:rsidR="00926681" w:rsidRPr="00ED0774">
        <w:rPr>
          <w:rStyle w:val="affc"/>
        </w:rPr>
        <w:t xml:space="preserve"> </w:t>
      </w:r>
      <w:r w:rsidRPr="00ED0774">
        <w:rPr>
          <w:rStyle w:val="affc"/>
        </w:rPr>
        <w:t>ремиссии</w:t>
      </w:r>
      <w:r w:rsidR="00926681" w:rsidRPr="00ED0774">
        <w:rPr>
          <w:rStyle w:val="affc"/>
        </w:rPr>
        <w:t xml:space="preserve"> </w:t>
      </w:r>
      <w:r w:rsidRPr="00ED0774">
        <w:rPr>
          <w:rStyle w:val="affc"/>
        </w:rPr>
        <w:t>после</w:t>
      </w:r>
      <w:r w:rsidR="00926681" w:rsidRPr="00ED0774">
        <w:rPr>
          <w:rStyle w:val="affc"/>
        </w:rPr>
        <w:t xml:space="preserve"> </w:t>
      </w:r>
      <w:r w:rsidRPr="00ED0774">
        <w:rPr>
          <w:rStyle w:val="affc"/>
        </w:rPr>
        <w:t>1-го</w:t>
      </w:r>
      <w:r w:rsidR="00926681" w:rsidRPr="00ED0774">
        <w:rPr>
          <w:rStyle w:val="affc"/>
        </w:rPr>
        <w:t xml:space="preserve"> </w:t>
      </w:r>
      <w:r w:rsidRPr="00ED0774">
        <w:rPr>
          <w:rStyle w:val="affc"/>
        </w:rPr>
        <w:t>курса</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из</w:t>
      </w:r>
      <w:r w:rsidR="00926681" w:rsidRPr="00ED0774">
        <w:rPr>
          <w:rStyle w:val="affc"/>
        </w:rPr>
        <w:t xml:space="preserve"> </w:t>
      </w:r>
      <w:r w:rsidRPr="00ED0774">
        <w:rPr>
          <w:rStyle w:val="affc"/>
        </w:rPr>
        <w:t>группы</w:t>
      </w:r>
      <w:r w:rsidR="00926681" w:rsidRPr="00ED0774">
        <w:rPr>
          <w:rStyle w:val="affc"/>
        </w:rPr>
        <w:t xml:space="preserve"> </w:t>
      </w:r>
      <w:r w:rsidRPr="00ED0774">
        <w:rPr>
          <w:rStyle w:val="affc"/>
        </w:rPr>
        <w:t>промежуточного</w:t>
      </w:r>
      <w:r w:rsidR="00926681" w:rsidRPr="00ED0774">
        <w:rPr>
          <w:rStyle w:val="affc"/>
        </w:rPr>
        <w:t xml:space="preserve"> </w:t>
      </w:r>
      <w:r w:rsidRPr="00ED0774">
        <w:rPr>
          <w:rStyle w:val="affc"/>
        </w:rPr>
        <w:t>прогноза</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выполнении</w:t>
      </w:r>
      <w:r w:rsidR="00926681" w:rsidRPr="00ED0774">
        <w:rPr>
          <w:rStyle w:val="affc"/>
        </w:rPr>
        <w:t xml:space="preserve"> </w:t>
      </w:r>
      <w:r w:rsidRPr="00ED0774">
        <w:rPr>
          <w:rStyle w:val="affc"/>
        </w:rPr>
        <w:t>дальнейшего</w:t>
      </w:r>
      <w:r w:rsidR="00926681" w:rsidRPr="00ED0774">
        <w:rPr>
          <w:rStyle w:val="affc"/>
        </w:rPr>
        <w:t xml:space="preserve"> </w:t>
      </w:r>
      <w:r w:rsidRPr="00ED0774">
        <w:rPr>
          <w:rStyle w:val="affc"/>
        </w:rPr>
        <w:t>тщательного</w:t>
      </w:r>
      <w:r w:rsidR="00926681" w:rsidRPr="00ED0774">
        <w:rPr>
          <w:rStyle w:val="affc"/>
        </w:rPr>
        <w:t xml:space="preserve"> </w:t>
      </w:r>
      <w:r w:rsidRPr="00ED0774">
        <w:rPr>
          <w:rStyle w:val="affc"/>
        </w:rPr>
        <w:t>мониторинга</w:t>
      </w:r>
      <w:r w:rsidR="00926681" w:rsidRPr="00ED0774">
        <w:rPr>
          <w:rStyle w:val="affc"/>
        </w:rPr>
        <w:t xml:space="preserve"> </w:t>
      </w:r>
      <w:r w:rsidRPr="00ED0774">
        <w:rPr>
          <w:rStyle w:val="affc"/>
        </w:rPr>
        <w:t>МОБ</w:t>
      </w:r>
      <w:r w:rsidR="00926681" w:rsidRPr="00ED0774">
        <w:rPr>
          <w:rStyle w:val="affc"/>
        </w:rPr>
        <w:t xml:space="preserve"> </w:t>
      </w:r>
      <w:r w:rsidRPr="00ED0774">
        <w:rPr>
          <w:rStyle w:val="affc"/>
        </w:rPr>
        <w:lastRenderedPageBreak/>
        <w:t>возможно</w:t>
      </w:r>
      <w:r w:rsidR="00926681" w:rsidRPr="00ED0774">
        <w:rPr>
          <w:rStyle w:val="affc"/>
        </w:rPr>
        <w:t xml:space="preserve"> </w:t>
      </w:r>
      <w:r w:rsidRPr="00ED0774">
        <w:rPr>
          <w:rStyle w:val="affc"/>
        </w:rPr>
        <w:t>рассмотрение</w:t>
      </w:r>
      <w:r w:rsidR="00926681" w:rsidRPr="00ED0774">
        <w:rPr>
          <w:rStyle w:val="affc"/>
        </w:rPr>
        <w:t xml:space="preserve"> </w:t>
      </w:r>
      <w:r w:rsidRPr="00ED0774">
        <w:rPr>
          <w:rStyle w:val="affc"/>
        </w:rPr>
        <w:t>вопроса</w:t>
      </w:r>
      <w:r w:rsidR="00926681" w:rsidRPr="00ED0774">
        <w:rPr>
          <w:rStyle w:val="affc"/>
        </w:rPr>
        <w:t xml:space="preserve"> </w:t>
      </w:r>
      <w:r w:rsidRPr="00ED0774">
        <w:rPr>
          <w:rStyle w:val="affc"/>
        </w:rPr>
        <w:t>о</w:t>
      </w:r>
      <w:r w:rsidR="00926681" w:rsidRPr="00ED0774">
        <w:rPr>
          <w:rStyle w:val="affc"/>
        </w:rPr>
        <w:t xml:space="preserve"> </w:t>
      </w:r>
      <w:r w:rsidRPr="00ED0774">
        <w:rPr>
          <w:rStyle w:val="affc"/>
        </w:rPr>
        <w:t>продолжении</w:t>
      </w:r>
      <w:r w:rsidR="00926681" w:rsidRPr="00ED0774">
        <w:rPr>
          <w:rStyle w:val="affc"/>
        </w:rPr>
        <w:t xml:space="preserve"> </w:t>
      </w:r>
      <w:r w:rsidR="00B7293C" w:rsidRPr="00ED0774">
        <w:rPr>
          <w:rStyle w:val="affc"/>
        </w:rPr>
        <w:t>ХТ</w:t>
      </w:r>
      <w:r w:rsidR="00926681" w:rsidRPr="00ED0774">
        <w:rPr>
          <w:rStyle w:val="affc"/>
        </w:rPr>
        <w:t xml:space="preserve"> </w:t>
      </w:r>
      <w:r w:rsidRPr="00ED0774">
        <w:rPr>
          <w:rStyle w:val="affc"/>
        </w:rPr>
        <w:t>без</w:t>
      </w:r>
      <w:r w:rsidR="00926681" w:rsidRPr="00ED0774">
        <w:rPr>
          <w:rStyle w:val="affc"/>
        </w:rPr>
        <w:t xml:space="preserve"> </w:t>
      </w:r>
      <w:r w:rsidR="006264E8" w:rsidRPr="00ED0774">
        <w:rPr>
          <w:rStyle w:val="affc"/>
        </w:rPr>
        <w:t>проведения</w:t>
      </w:r>
      <w:r w:rsidR="00926681" w:rsidRPr="00ED0774">
        <w:rPr>
          <w:rStyle w:val="affc"/>
        </w:rPr>
        <w:t xml:space="preserve"> </w:t>
      </w:r>
      <w:r w:rsidRPr="00ED0774">
        <w:rPr>
          <w:rStyle w:val="affc"/>
        </w:rPr>
        <w:t>алло-ТГСК.</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из</w:t>
      </w:r>
      <w:r w:rsidR="00926681" w:rsidRPr="00ED0774">
        <w:rPr>
          <w:rStyle w:val="affc"/>
        </w:rPr>
        <w:t xml:space="preserve"> </w:t>
      </w:r>
      <w:r w:rsidRPr="00ED0774">
        <w:rPr>
          <w:rStyle w:val="affc"/>
        </w:rPr>
        <w:t>группы</w:t>
      </w:r>
      <w:r w:rsidR="00926681" w:rsidRPr="00ED0774">
        <w:rPr>
          <w:rStyle w:val="affc"/>
        </w:rPr>
        <w:t xml:space="preserve"> </w:t>
      </w:r>
      <w:r w:rsidRPr="00ED0774">
        <w:rPr>
          <w:rStyle w:val="affc"/>
        </w:rPr>
        <w:t>благоприятного</w:t>
      </w:r>
      <w:r w:rsidR="00926681" w:rsidRPr="00ED0774">
        <w:rPr>
          <w:rStyle w:val="affc"/>
        </w:rPr>
        <w:t xml:space="preserve"> </w:t>
      </w:r>
      <w:r w:rsidRPr="00ED0774">
        <w:rPr>
          <w:rStyle w:val="affc"/>
        </w:rPr>
        <w:t>прогноза</w:t>
      </w:r>
      <w:r w:rsidR="00926681" w:rsidRPr="00ED0774">
        <w:rPr>
          <w:rStyle w:val="affc"/>
        </w:rPr>
        <w:t xml:space="preserve"> </w:t>
      </w:r>
      <w:r w:rsidRPr="00ED0774">
        <w:rPr>
          <w:rStyle w:val="affc"/>
        </w:rPr>
        <w:t>динамика</w:t>
      </w:r>
      <w:r w:rsidR="00926681" w:rsidRPr="00ED0774">
        <w:rPr>
          <w:rStyle w:val="affc"/>
        </w:rPr>
        <w:t xml:space="preserve"> </w:t>
      </w:r>
      <w:r w:rsidRPr="00ED0774">
        <w:rPr>
          <w:rStyle w:val="affc"/>
        </w:rPr>
        <w:t>химерного</w:t>
      </w:r>
      <w:r w:rsidR="00926681" w:rsidRPr="00ED0774">
        <w:rPr>
          <w:rStyle w:val="affc"/>
        </w:rPr>
        <w:t xml:space="preserve"> </w:t>
      </w:r>
      <w:r w:rsidRPr="00ED0774">
        <w:rPr>
          <w:rStyle w:val="affc"/>
        </w:rPr>
        <w:t>транскрипта</w:t>
      </w:r>
      <w:r w:rsidR="00926681" w:rsidRPr="00ED0774">
        <w:rPr>
          <w:rStyle w:val="affc"/>
        </w:rPr>
        <w:t xml:space="preserve"> </w:t>
      </w:r>
      <w:r w:rsidRPr="00ED0774">
        <w:rPr>
          <w:rStyle w:val="affc"/>
        </w:rPr>
        <w:t>также</w:t>
      </w:r>
      <w:r w:rsidR="00926681" w:rsidRPr="00ED0774">
        <w:rPr>
          <w:rStyle w:val="affc"/>
        </w:rPr>
        <w:t xml:space="preserve"> </w:t>
      </w:r>
      <w:r w:rsidRPr="00ED0774">
        <w:rPr>
          <w:rStyle w:val="affc"/>
        </w:rPr>
        <w:t>определяет</w:t>
      </w:r>
      <w:r w:rsidR="00926681" w:rsidRPr="00ED0774">
        <w:rPr>
          <w:rStyle w:val="affc"/>
        </w:rPr>
        <w:t xml:space="preserve"> </w:t>
      </w:r>
      <w:r w:rsidRPr="00ED0774">
        <w:rPr>
          <w:rStyle w:val="affc"/>
        </w:rPr>
        <w:t>целесообразность</w:t>
      </w:r>
      <w:r w:rsidR="00926681" w:rsidRPr="00ED0774">
        <w:rPr>
          <w:rStyle w:val="affc"/>
        </w:rPr>
        <w:t xml:space="preserve"> </w:t>
      </w:r>
      <w:r w:rsidRPr="00ED0774">
        <w:rPr>
          <w:rStyle w:val="affc"/>
        </w:rPr>
        <w:t>выполнения</w:t>
      </w:r>
      <w:r w:rsidR="00926681" w:rsidRPr="00ED0774">
        <w:rPr>
          <w:rStyle w:val="affc"/>
        </w:rPr>
        <w:t xml:space="preserve"> </w:t>
      </w:r>
      <w:r w:rsidR="00BB4286" w:rsidRPr="00ED0774">
        <w:rPr>
          <w:rStyle w:val="affc"/>
        </w:rPr>
        <w:t>пациентам</w:t>
      </w:r>
      <w:r w:rsidR="00926681" w:rsidRPr="00ED0774">
        <w:rPr>
          <w:rStyle w:val="affc"/>
        </w:rPr>
        <w:t xml:space="preserve"> </w:t>
      </w:r>
      <w:r w:rsidRPr="00ED0774">
        <w:rPr>
          <w:rStyle w:val="affc"/>
        </w:rPr>
        <w:t>алло-ТГСК</w:t>
      </w:r>
      <w:r w:rsidR="00926681" w:rsidRPr="00ED0774">
        <w:rPr>
          <w:rStyle w:val="affc"/>
          <w:i w:val="0"/>
          <w:iCs w:val="0"/>
        </w:rPr>
        <w:t xml:space="preserve"> </w:t>
      </w:r>
      <w:r w:rsidR="00EC3851" w:rsidRPr="00ED0774">
        <w:rPr>
          <w:rStyle w:val="affc"/>
          <w:iCs w:val="0"/>
        </w:rPr>
        <w:fldChar w:fldCharType="begin" w:fldLock="1"/>
      </w:r>
      <w:r w:rsidR="000E616A">
        <w:rPr>
          <w:rStyle w:val="affc"/>
          <w:iCs w:val="0"/>
        </w:rPr>
        <w:instrText>ADDIN CSL_CITATION {"citationItems":[{"id":"ITEM-1","itemData":{"author":[{"dropping-particle":"","family":"Лобанова","given":"Т.И.","non-dropping-particle":"","parse-names":false,"suffix":""}],"id":"ITEM-1","issued":{"date-parts":[["2018"]]},"number-of-pages":"166","title":"\"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type":"thesis"},"uris":["http://www.mendeley.com/documents/?uuid=5dde9973-0ae6-484a-8465-3723de724244"]}],"mendeley":{"formattedCitation":"[35]","plainTextFormattedCitation":"[35]","previouslyFormattedCitation":"[35]"},"properties":{"noteIndex":0},"schema":"https://github.com/citation-style-language/schema/raw/master/csl-citation.json"}</w:instrText>
      </w:r>
      <w:r w:rsidR="00EC3851" w:rsidRPr="00ED0774">
        <w:rPr>
          <w:rStyle w:val="affc"/>
          <w:iCs w:val="0"/>
        </w:rPr>
        <w:fldChar w:fldCharType="separate"/>
      </w:r>
      <w:r w:rsidR="000E616A" w:rsidRPr="000E616A">
        <w:rPr>
          <w:rStyle w:val="affc"/>
          <w:i w:val="0"/>
          <w:iCs w:val="0"/>
          <w:noProof/>
        </w:rPr>
        <w:t>[35]</w:t>
      </w:r>
      <w:r w:rsidR="00EC3851" w:rsidRPr="00ED0774">
        <w:rPr>
          <w:rStyle w:val="affc"/>
          <w:iCs w:val="0"/>
        </w:rPr>
        <w:fldChar w:fldCharType="end"/>
      </w:r>
      <w:r w:rsidRPr="00ED0774">
        <w:rPr>
          <w:rStyle w:val="affc"/>
          <w:i w:val="0"/>
          <w:iCs w:val="0"/>
        </w:rPr>
        <w:t>.</w:t>
      </w:r>
    </w:p>
    <w:p w14:paraId="6E0228D0" w14:textId="432C1B51" w:rsidR="004E40E8" w:rsidRPr="00CA284B" w:rsidRDefault="00267C19" w:rsidP="00CA284B">
      <w:pPr>
        <w:pStyle w:val="10"/>
        <w:divId w:val="344793945"/>
        <w:rPr>
          <w:rStyle w:val="affb"/>
          <w:b w:val="0"/>
        </w:rPr>
      </w:pPr>
      <w:r w:rsidRPr="00ED0774">
        <w:rPr>
          <w:rStyle w:val="affb"/>
        </w:rPr>
        <w:t>Рекомендуется</w:t>
      </w:r>
      <w:r w:rsidR="00926681" w:rsidRPr="00ED0774">
        <w:rPr>
          <w:rStyle w:val="affb"/>
        </w:rPr>
        <w:t xml:space="preserve"> </w:t>
      </w:r>
      <w:r w:rsidRPr="00ED0774">
        <w:rPr>
          <w:rStyle w:val="affb"/>
          <w:b w:val="0"/>
          <w:bCs w:val="0"/>
        </w:rPr>
        <w:t>всем</w:t>
      </w:r>
      <w:r w:rsidR="00926681" w:rsidRPr="00ED0774">
        <w:rPr>
          <w:rStyle w:val="affb"/>
          <w:b w:val="0"/>
          <w:bCs w:val="0"/>
        </w:rPr>
        <w:t xml:space="preserve"> </w:t>
      </w:r>
      <w:r w:rsidRPr="00ED0774">
        <w:rPr>
          <w:rStyle w:val="affb"/>
          <w:b w:val="0"/>
          <w:bCs w:val="0"/>
        </w:rPr>
        <w:t>пациентам</w:t>
      </w:r>
      <w:r w:rsidR="00926681" w:rsidRPr="00ED0774">
        <w:rPr>
          <w:rStyle w:val="affb"/>
          <w:b w:val="0"/>
          <w:bCs w:val="0"/>
        </w:rPr>
        <w:t xml:space="preserve"> </w:t>
      </w:r>
      <w:r w:rsidRPr="00ED0774">
        <w:rPr>
          <w:rStyle w:val="affb"/>
          <w:b w:val="0"/>
          <w:bCs w:val="0"/>
        </w:rPr>
        <w:t>выполнить</w:t>
      </w:r>
      <w:r w:rsidR="00926681" w:rsidRPr="00ED0774">
        <w:rPr>
          <w:rStyle w:val="affb"/>
          <w:b w:val="0"/>
          <w:bCs w:val="0"/>
        </w:rPr>
        <w:t xml:space="preserve"> </w:t>
      </w:r>
      <w:r w:rsidR="00147A18" w:rsidRPr="00ED0774">
        <w:rPr>
          <w:rStyle w:val="affb"/>
          <w:b w:val="0"/>
          <w:bCs w:val="0"/>
        </w:rPr>
        <w:t>спинномозговую</w:t>
      </w:r>
      <w:r w:rsidR="00926681" w:rsidRPr="00ED0774">
        <w:rPr>
          <w:rStyle w:val="affb"/>
          <w:b w:val="0"/>
          <w:bCs w:val="0"/>
        </w:rPr>
        <w:t xml:space="preserve"> </w:t>
      </w:r>
      <w:r w:rsidRPr="00ED0774">
        <w:rPr>
          <w:rStyle w:val="affb"/>
          <w:b w:val="0"/>
          <w:bCs w:val="0"/>
        </w:rPr>
        <w:t>пункцию</w:t>
      </w:r>
      <w:r w:rsidR="00926681" w:rsidRPr="00ED0774">
        <w:rPr>
          <w:rStyle w:val="affb"/>
          <w:b w:val="0"/>
          <w:bCs w:val="0"/>
        </w:rPr>
        <w:t xml:space="preserve"> </w:t>
      </w:r>
      <w:r w:rsidRPr="00ED0774">
        <w:rPr>
          <w:rStyle w:val="affb"/>
          <w:b w:val="0"/>
          <w:bCs w:val="0"/>
        </w:rPr>
        <w:t>с</w:t>
      </w:r>
      <w:r w:rsidR="004E40E8" w:rsidRPr="00ED0774">
        <w:t xml:space="preserve"> </w:t>
      </w:r>
      <w:r w:rsidR="00CA284B">
        <w:rPr>
          <w:rStyle w:val="affb"/>
          <w:b w:val="0"/>
          <w:bCs w:val="0"/>
          <w:lang w:val="ru-RU"/>
        </w:rPr>
        <w:t>цито</w:t>
      </w:r>
      <w:r w:rsidR="004E40E8" w:rsidRPr="00ED0774">
        <w:rPr>
          <w:rStyle w:val="affb"/>
          <w:b w:val="0"/>
          <w:bCs w:val="0"/>
        </w:rPr>
        <w:t>логическим</w:t>
      </w:r>
      <w:r w:rsidR="00926681" w:rsidRPr="00ED0774">
        <w:rPr>
          <w:rStyle w:val="affb"/>
          <w:b w:val="0"/>
        </w:rPr>
        <w:t xml:space="preserve"> </w:t>
      </w:r>
      <w:r w:rsidRPr="00ED0774">
        <w:t>исследованием</w:t>
      </w:r>
      <w:r w:rsidR="00926681" w:rsidRPr="00ED0774">
        <w:t xml:space="preserve"> </w:t>
      </w:r>
      <w:r w:rsidRPr="00ED0774">
        <w:t>ликвора</w:t>
      </w:r>
      <w:r w:rsidR="00926681" w:rsidRPr="00ED0774">
        <w:rPr>
          <w:rStyle w:val="affb"/>
          <w:b w:val="0"/>
        </w:rPr>
        <w:t xml:space="preserve"> </w:t>
      </w:r>
      <w:r w:rsidR="002B52DB" w:rsidRPr="00ED0774">
        <w:rPr>
          <w:rStyle w:val="affb"/>
          <w:b w:val="0"/>
        </w:rPr>
        <w:t>в</w:t>
      </w:r>
      <w:r w:rsidR="00926681" w:rsidRPr="00ED0774">
        <w:rPr>
          <w:rStyle w:val="affb"/>
          <w:b w:val="0"/>
        </w:rPr>
        <w:t xml:space="preserve"> </w:t>
      </w:r>
      <w:r w:rsidRPr="00ED0774">
        <w:rPr>
          <w:rStyle w:val="affb"/>
          <w:b w:val="0"/>
        </w:rPr>
        <w:t>цел</w:t>
      </w:r>
      <w:r w:rsidR="002B52DB" w:rsidRPr="00ED0774">
        <w:rPr>
          <w:rStyle w:val="affb"/>
          <w:b w:val="0"/>
        </w:rPr>
        <w:t>ях</w:t>
      </w:r>
      <w:r w:rsidR="00926681" w:rsidRPr="00ED0774">
        <w:rPr>
          <w:rStyle w:val="affb"/>
          <w:b w:val="0"/>
        </w:rPr>
        <w:t xml:space="preserve"> </w:t>
      </w:r>
      <w:r w:rsidRPr="00ED0774">
        <w:rPr>
          <w:rStyle w:val="affb"/>
          <w:b w:val="0"/>
        </w:rPr>
        <w:t>диагностики</w:t>
      </w:r>
      <w:r w:rsidR="00926681" w:rsidRPr="00ED0774">
        <w:rPr>
          <w:rStyle w:val="affb"/>
          <w:b w:val="0"/>
        </w:rPr>
        <w:t xml:space="preserve"> </w:t>
      </w:r>
      <w:r w:rsidRPr="00ED0774">
        <w:rPr>
          <w:rStyle w:val="affb"/>
          <w:b w:val="0"/>
        </w:rPr>
        <w:t>нейролейкем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нейропрофилактики</w:t>
      </w:r>
      <w:r w:rsidR="00CA284B">
        <w:rPr>
          <w:rStyle w:val="affb"/>
          <w:b w:val="0"/>
          <w:lang w:val="ru-RU"/>
        </w:rPr>
        <w:t xml:space="preserve">. </w:t>
      </w:r>
      <w:r w:rsidRPr="00CA284B">
        <w:rPr>
          <w:rStyle w:val="affb"/>
          <w:b w:val="0"/>
        </w:rPr>
        <w:fldChar w:fldCharType="begin" w:fldLock="1"/>
      </w:r>
      <w:r w:rsidR="000E616A" w:rsidRPr="00CA284B">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053/j.seminhematol.2018.02.006","ISSN":"15328686","abstract":"Incidence and effect on outcome of central nervous system (CNS) involvement in adult patients with acute myeloid leukemia (AML) is not clearly defined. To address this issue, 103 consecutive adult patients with newly diagnosed AML, regardless of neurologic symptoms, were submitted to a routine explorative lumbar puncture. Cerebrospinal fluid (CSF) samples were collected from 65 males and 38 females. All 103 CSF samples were examined by conventional cytology (CC) whereas 95 (92%) also by flow cytometry (FCM). At diagnosis, 70 patients (68%) were CNS negative (CNS−), whereas 33 (32%) were CNS positive (CNS+). In 11 of 33 (33%), CNS infiltration was documented either by CC or FCM, in 21 (67%) only by FCM. CNS positivity was significantly associated with a M4-M5 phenotype of the underlying AML (P =.0003) and with high levels of lactate dehydrogenase (P =.006). Overall, 80 of 103 (78%) achieved complete remission with no significant differences between CNS+ and CNS− patients. Five-year disease-free survival and overall survival were found to be shorter in CNS+ patients than in those CNS− (18% vs 50%, P =.006 and 19% vs 46%, P =.02, respectively). In multivariate analysis, CNS status and age were found to affect independently overall survival. In conclusion, the incidence of CNS involvement in adult patients with newly diagnosed AML is higher than expected. Regardless of neurologic symptoms, it should always be searched at diagnosis; CSF samples should routinely be investigated by FCM since a certain proportion of CNS involvements might remain undetected if examination is exclusively CC based.","author":[{"dropping-particle":"","family":"Principe","given":"Maria Ilaria","non-dropping-particle":"Del","parse-names":false,"suffix":""},{"dropping-particle":"","family":"Buccisano","given":"Francesco","non-dropping-particle":"","parse-names":false,"suffix":""},{"dropping-particle":"","family":"Soddu","given":"Stefano","non-dropping-particle":"","parse-names":false,"suffix":""},{"dropping-particle":"","family":"Maurillo","given":"Luca","non-dropping-particle":"","parse-names":false,"suffix":""},{"dropping-particle":"","family":"Cefalo","given":"Mariagiovanna","non-dropping-particle":"","parse-names":false,"suffix":""},{"dropping-particle":"","family":"Piciocchi","given":"Alfonso","non-dropping-particle":"","parse-names":false,"suffix":""},{"dropping-particle":"","family":"Consalvo","given":"Maria Irno","non-dropping-particle":"","parse-names":false,"suffix":""},{"dropping-particle":"","family":"Paterno","given":"Giovangiacinto","non-dropping-particle":"","parse-names":false,"suffix":""},{"dropping-particle":"","family":"Sarlo","given":"Chiara","non-dropping-particle":"","parse-names":false,"suffix":""},{"dropping-particle":"","family":"Bellis","given":"Eleonora","non-dropping-particle":"De","parse-names":false,"suffix":""},{"dropping-particle":"","family":"Zizzari","given":"Annagiulia","non-dropping-particle":"","parse-names":false,"suffix":""},{"dropping-particle":"","family":"Angelis","given":"Gottardo","non-dropping-particle":"De","parse-names":false,"suffix":""},{"dropping-particle":"","family":"Fraboni","given":"Daniela","non-dropping-particle":"","parse-names":false,"suffix":""},{"dropping-particle":"","family":"Divona","given":"Mariadomenica","non-dropping-particle":"","parse-names":false,"suffix":""},{"dropping-particle":"","family":"Voso","given":"Maria Teresa","non-dropping-particle":"","parse-names":false,"suffix":""},{"dropping-particle":"","family":"Sconocchia","given":"Giuseppe","non-dropping-particle":"","parse-names":false,"suffix":""},{"dropping-particle":"","family":"Poeta","given":"Giovanni","non-dropping-particle":"Del","parse-names":false,"suffix":""},{"dropping-particle":"","family":"Lo-Coco","given":"Francesco","non-dropping-particle":"","parse-names":false,"suffix":""},{"dropping-particle":"","family":"Arcese","given":"William","non-dropping-particle":"","parse-names":false,"suffix":""},{"dropping-particle":"","family":"Amadori","given":"Sergio","non-dropping-particle":"","parse-names":false,"suffix":""},{"dropping-particle":"","family":"Venditti","given":"Adriano","non-dropping-particle":"","parse-names":false,"suffix":""}],"container-title":"Seminars in Hematology","id":"ITEM-5","issue":"4","issued":{"date-parts":[["2018","10","1"]]},"page":"209-214","publisher":"W.B. Saunders","title":"Involvement of central nervous system in adult patients with acute myeloid leukemia: Incidence and impact on outcome","type":"article","volume":"55"},"uris":["http://www.mendeley.com/documents/?uuid=45d9feba-cf06-325c-936b-b57bbf075189"]}],"mendeley":{"formattedCitation":"[1,2,7,8,36]","plainTextFormattedCitation":"[1,2,7,8,36]","previouslyFormattedCitation":"[1,2,7,8,36]"},"properties":{"noteIndex":0},"schema":"https://github.com/citation-style-language/schema/raw/master/csl-citation.json"}</w:instrText>
      </w:r>
      <w:r w:rsidRPr="00CA284B">
        <w:rPr>
          <w:rStyle w:val="affb"/>
          <w:b w:val="0"/>
        </w:rPr>
        <w:fldChar w:fldCharType="separate"/>
      </w:r>
      <w:r w:rsidR="000E616A" w:rsidRPr="00CA284B">
        <w:rPr>
          <w:rStyle w:val="affb"/>
          <w:b w:val="0"/>
          <w:noProof/>
        </w:rPr>
        <w:t>[1,2,7,8,36]</w:t>
      </w:r>
      <w:r w:rsidRPr="00CA284B">
        <w:rPr>
          <w:rStyle w:val="affb"/>
          <w:b w:val="0"/>
        </w:rPr>
        <w:fldChar w:fldCharType="end"/>
      </w:r>
      <w:r w:rsidRPr="00CA284B">
        <w:rPr>
          <w:rStyle w:val="affb"/>
          <w:b w:val="0"/>
        </w:rPr>
        <w:t>.</w:t>
      </w:r>
      <w:r w:rsidR="00A11EED" w:rsidRPr="00CA284B">
        <w:rPr>
          <w:rStyle w:val="affb"/>
          <w:b w:val="0"/>
          <w:lang w:val="en-US"/>
        </w:rPr>
        <w:t xml:space="preserve"> </w:t>
      </w:r>
    </w:p>
    <w:p w14:paraId="63E49F75" w14:textId="6B8E93CC" w:rsidR="00267C19" w:rsidRPr="00ED0774" w:rsidRDefault="00101ED7" w:rsidP="005E68FC">
      <w:pPr>
        <w:pStyle w:val="afff6"/>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267C19" w:rsidRPr="00ED0774">
        <w:rPr>
          <w:rStyle w:val="affb"/>
        </w:rPr>
        <w:t>С</w:t>
      </w:r>
      <w:r w:rsidR="00926681" w:rsidRPr="00ED0774">
        <w:rPr>
          <w:rStyle w:val="affb"/>
        </w:rPr>
        <w:t xml:space="preserve"> </w:t>
      </w:r>
      <w:r w:rsidR="00267C19" w:rsidRPr="00ED0774">
        <w:rPr>
          <w:rStyle w:val="affb"/>
        </w:rPr>
        <w:t>(уровень</w:t>
      </w:r>
      <w:r w:rsidR="00926681" w:rsidRPr="00ED0774">
        <w:rPr>
          <w:rStyle w:val="affb"/>
        </w:rPr>
        <w:t xml:space="preserve"> </w:t>
      </w:r>
      <w:r w:rsidR="00267C19" w:rsidRPr="00ED0774">
        <w:rPr>
          <w:rStyle w:val="affb"/>
        </w:rPr>
        <w:t>достоверности</w:t>
      </w:r>
      <w:r w:rsidR="00926681" w:rsidRPr="00ED0774">
        <w:rPr>
          <w:rStyle w:val="affb"/>
        </w:rPr>
        <w:t xml:space="preserve"> </w:t>
      </w:r>
      <w:r w:rsidR="00267C19" w:rsidRPr="00ED0774">
        <w:rPr>
          <w:rStyle w:val="affb"/>
        </w:rPr>
        <w:t>доказательств</w:t>
      </w:r>
      <w:r w:rsidR="00926681" w:rsidRPr="00ED0774">
        <w:rPr>
          <w:rStyle w:val="affb"/>
        </w:rPr>
        <w:t xml:space="preserve"> </w:t>
      </w:r>
      <w:r w:rsidR="00267C19" w:rsidRPr="00ED0774">
        <w:rPr>
          <w:rStyle w:val="affb"/>
        </w:rPr>
        <w:t>–</w:t>
      </w:r>
      <w:r w:rsidR="00926681" w:rsidRPr="00ED0774">
        <w:rPr>
          <w:rStyle w:val="affb"/>
        </w:rPr>
        <w:t xml:space="preserve"> </w:t>
      </w:r>
      <w:r w:rsidR="00454771" w:rsidRPr="00ED0774">
        <w:rPr>
          <w:rStyle w:val="affb"/>
        </w:rPr>
        <w:t>4</w:t>
      </w:r>
      <w:r w:rsidR="00267C19" w:rsidRPr="00ED0774">
        <w:rPr>
          <w:rStyle w:val="affb"/>
        </w:rPr>
        <w:t>)</w:t>
      </w:r>
    </w:p>
    <w:p w14:paraId="6144408A" w14:textId="17E86C37" w:rsidR="00880409" w:rsidRPr="00880409" w:rsidRDefault="00101ED7" w:rsidP="00705E68">
      <w:pPr>
        <w:pStyle w:val="afd"/>
        <w:spacing w:beforeAutospacing="0" w:afterAutospacing="0" w:line="360" w:lineRule="auto"/>
        <w:ind w:firstLine="709"/>
        <w:contextualSpacing/>
        <w:divId w:val="344793945"/>
        <w:rPr>
          <w:rStyle w:val="affb"/>
          <w:i/>
        </w:rPr>
      </w:pPr>
      <w:r w:rsidRPr="00ED0774">
        <w:rPr>
          <w:rStyle w:val="affb"/>
        </w:rPr>
        <w:t>Комментарий:</w:t>
      </w:r>
      <w:r w:rsidR="00926681" w:rsidRPr="00ED0774">
        <w:rPr>
          <w:rStyle w:val="affb"/>
        </w:rPr>
        <w:t xml:space="preserve"> </w:t>
      </w:r>
      <w:r w:rsidR="00880409" w:rsidRPr="00880409">
        <w:rPr>
          <w:rStyle w:val="affb"/>
          <w:b w:val="0"/>
          <w:i/>
        </w:rPr>
        <w:t>м</w:t>
      </w:r>
      <w:r w:rsidR="00880409" w:rsidRPr="00880409">
        <w:rPr>
          <w:bCs/>
          <w:i/>
        </w:rPr>
        <w:t>икроскопическое исследование спинномозговой жидкости необходимо выполнять всем пациентам при цитозе ≥ 5/мкл. Рекомендуется с целью повышения точности анализа использовать для приготовления цитологических препаратов ликвора цитологическую центрифугу</w:t>
      </w:r>
      <w:r w:rsidR="00880409">
        <w:rPr>
          <w:bCs/>
          <w:i/>
        </w:rPr>
        <w:t>.</w:t>
      </w:r>
    </w:p>
    <w:p w14:paraId="54C63AEC" w14:textId="6439122A" w:rsidR="00267C19" w:rsidRPr="00ED0774" w:rsidRDefault="00880409" w:rsidP="00705E68">
      <w:pPr>
        <w:pStyle w:val="afd"/>
        <w:spacing w:beforeAutospacing="0" w:afterAutospacing="0" w:line="360" w:lineRule="auto"/>
        <w:ind w:firstLine="709"/>
        <w:contextualSpacing/>
        <w:divId w:val="344793945"/>
      </w:pPr>
      <w:r>
        <w:rPr>
          <w:i/>
        </w:rPr>
        <w:t>Пр</w:t>
      </w:r>
      <w:r w:rsidR="00267C19" w:rsidRPr="00ED0774">
        <w:rPr>
          <w:i/>
        </w:rPr>
        <w:t>и</w:t>
      </w:r>
      <w:r w:rsidR="00926681" w:rsidRPr="00ED0774">
        <w:rPr>
          <w:i/>
        </w:rPr>
        <w:t xml:space="preserve"> </w:t>
      </w:r>
      <w:r w:rsidR="00267C19" w:rsidRPr="00ED0774">
        <w:rPr>
          <w:i/>
        </w:rPr>
        <w:t>ОМЛ</w:t>
      </w:r>
      <w:r w:rsidR="008739A4">
        <w:rPr>
          <w:i/>
        </w:rPr>
        <w:t xml:space="preserve">, </w:t>
      </w:r>
      <w:r w:rsidR="00267C19" w:rsidRPr="00ED0774">
        <w:rPr>
          <w:i/>
        </w:rPr>
        <w:t>в</w:t>
      </w:r>
      <w:r w:rsidR="00926681" w:rsidRPr="00ED0774">
        <w:rPr>
          <w:i/>
        </w:rPr>
        <w:t xml:space="preserve"> </w:t>
      </w:r>
      <w:r w:rsidR="00267C19" w:rsidRPr="00ED0774">
        <w:rPr>
          <w:i/>
        </w:rPr>
        <w:t>целом</w:t>
      </w:r>
      <w:r w:rsidR="008739A4">
        <w:rPr>
          <w:i/>
        </w:rPr>
        <w:t xml:space="preserve">, </w:t>
      </w:r>
      <w:r w:rsidR="00267C19" w:rsidRPr="00ED0774">
        <w:rPr>
          <w:i/>
        </w:rPr>
        <w:t>вовлечение</w:t>
      </w:r>
      <w:r w:rsidR="00926681" w:rsidRPr="00ED0774">
        <w:rPr>
          <w:i/>
        </w:rPr>
        <w:t xml:space="preserve"> </w:t>
      </w:r>
      <w:r w:rsidR="002B52DB" w:rsidRPr="00ED0774">
        <w:rPr>
          <w:i/>
        </w:rPr>
        <w:t>центральной</w:t>
      </w:r>
      <w:r w:rsidR="00926681" w:rsidRPr="00ED0774">
        <w:rPr>
          <w:i/>
        </w:rPr>
        <w:t xml:space="preserve"> </w:t>
      </w:r>
      <w:r w:rsidR="002B52DB" w:rsidRPr="00ED0774">
        <w:rPr>
          <w:i/>
        </w:rPr>
        <w:t>нервной</w:t>
      </w:r>
      <w:r w:rsidR="00926681" w:rsidRPr="00ED0774">
        <w:rPr>
          <w:i/>
        </w:rPr>
        <w:t xml:space="preserve"> </w:t>
      </w:r>
      <w:r w:rsidR="002B52DB" w:rsidRPr="00ED0774">
        <w:rPr>
          <w:i/>
        </w:rPr>
        <w:t>системы</w:t>
      </w:r>
      <w:r w:rsidR="00926681" w:rsidRPr="00ED0774">
        <w:rPr>
          <w:i/>
        </w:rPr>
        <w:t xml:space="preserve"> </w:t>
      </w:r>
      <w:r w:rsidR="00267C19" w:rsidRPr="00ED0774">
        <w:rPr>
          <w:i/>
        </w:rPr>
        <w:t>встречается</w:t>
      </w:r>
      <w:r w:rsidR="00926681" w:rsidRPr="00ED0774">
        <w:rPr>
          <w:i/>
        </w:rPr>
        <w:t xml:space="preserve"> </w:t>
      </w:r>
      <w:r w:rsidR="00267C19" w:rsidRPr="00ED0774">
        <w:rPr>
          <w:i/>
        </w:rPr>
        <w:t>менее</w:t>
      </w:r>
      <w:r w:rsidR="00926681" w:rsidRPr="00ED0774">
        <w:rPr>
          <w:i/>
        </w:rPr>
        <w:t xml:space="preserve"> </w:t>
      </w:r>
      <w:r w:rsidR="00267C19" w:rsidRPr="00ED0774">
        <w:rPr>
          <w:i/>
        </w:rPr>
        <w:t>чем</w:t>
      </w:r>
      <w:r w:rsidR="00926681" w:rsidRPr="00ED0774">
        <w:rPr>
          <w:i/>
        </w:rPr>
        <w:t xml:space="preserve"> </w:t>
      </w:r>
      <w:r w:rsidR="00267C19" w:rsidRPr="00ED0774">
        <w:rPr>
          <w:i/>
        </w:rPr>
        <w:t>у</w:t>
      </w:r>
      <w:r w:rsidR="00926681" w:rsidRPr="00ED0774">
        <w:rPr>
          <w:i/>
        </w:rPr>
        <w:t xml:space="preserve"> </w:t>
      </w:r>
      <w:r w:rsidR="00267C19" w:rsidRPr="00ED0774">
        <w:rPr>
          <w:i/>
        </w:rPr>
        <w:t>5</w:t>
      </w:r>
      <w:r w:rsidR="00926681" w:rsidRPr="00ED0774">
        <w:rPr>
          <w:i/>
        </w:rPr>
        <w:t xml:space="preserve"> </w:t>
      </w:r>
      <w:r w:rsidR="00267C19" w:rsidRPr="00ED0774">
        <w:rPr>
          <w:i/>
        </w:rPr>
        <w:t>%</w:t>
      </w:r>
      <w:r w:rsidR="00926681" w:rsidRPr="00ED0774">
        <w:rPr>
          <w:i/>
        </w:rPr>
        <w:t xml:space="preserve"> </w:t>
      </w:r>
      <w:r w:rsidR="004000B3" w:rsidRPr="00ED0774">
        <w:rPr>
          <w:i/>
        </w:rPr>
        <w:t>пациентов</w:t>
      </w:r>
      <w:r w:rsidR="00267C19" w:rsidRPr="00ED0774">
        <w:rPr>
          <w:i/>
        </w:rPr>
        <w:t>,</w:t>
      </w:r>
      <w:r w:rsidR="00926681" w:rsidRPr="00ED0774">
        <w:rPr>
          <w:i/>
        </w:rPr>
        <w:t xml:space="preserve"> </w:t>
      </w:r>
      <w:r w:rsidR="008739A4">
        <w:rPr>
          <w:i/>
        </w:rPr>
        <w:t xml:space="preserve">однако </w:t>
      </w:r>
      <w:r w:rsidR="00267C19" w:rsidRPr="00ED0774">
        <w:rPr>
          <w:i/>
        </w:rPr>
        <w:t>п</w:t>
      </w:r>
      <w:r w:rsidR="00267C19" w:rsidRPr="00ED0774">
        <w:rPr>
          <w:rStyle w:val="affc"/>
        </w:rPr>
        <w:t>ри</w:t>
      </w:r>
      <w:r w:rsidR="00926681" w:rsidRPr="00ED0774">
        <w:rPr>
          <w:rStyle w:val="affc"/>
        </w:rPr>
        <w:t xml:space="preserve"> </w:t>
      </w:r>
      <w:r w:rsidR="00267C19" w:rsidRPr="00ED0774">
        <w:rPr>
          <w:rStyle w:val="affc"/>
        </w:rPr>
        <w:t>ряде</w:t>
      </w:r>
      <w:r w:rsidR="00926681" w:rsidRPr="00ED0774">
        <w:rPr>
          <w:rStyle w:val="affc"/>
        </w:rPr>
        <w:t xml:space="preserve"> </w:t>
      </w:r>
      <w:r w:rsidR="00267C19" w:rsidRPr="00ED0774">
        <w:rPr>
          <w:rStyle w:val="affc"/>
        </w:rPr>
        <w:t>вариантов</w:t>
      </w:r>
      <w:r w:rsidR="00926681" w:rsidRPr="00ED0774">
        <w:rPr>
          <w:rStyle w:val="affc"/>
        </w:rPr>
        <w:t xml:space="preserve"> </w:t>
      </w:r>
      <w:r w:rsidR="00267C19" w:rsidRPr="00ED0774">
        <w:rPr>
          <w:rStyle w:val="affc"/>
        </w:rPr>
        <w:t>ОМЛ,</w:t>
      </w:r>
      <w:r w:rsidR="00926681" w:rsidRPr="00ED0774">
        <w:rPr>
          <w:rStyle w:val="affc"/>
        </w:rPr>
        <w:t xml:space="preserve"> </w:t>
      </w:r>
      <w:r w:rsidR="00267C19" w:rsidRPr="00ED0774">
        <w:rPr>
          <w:rStyle w:val="affc"/>
        </w:rPr>
        <w:t>особенно</w:t>
      </w:r>
      <w:r w:rsidR="00926681" w:rsidRPr="00ED0774">
        <w:rPr>
          <w:rStyle w:val="affc"/>
        </w:rPr>
        <w:t xml:space="preserve"> </w:t>
      </w:r>
      <w:r w:rsidR="00267C19" w:rsidRPr="00ED0774">
        <w:rPr>
          <w:rStyle w:val="affc"/>
        </w:rPr>
        <w:t>с</w:t>
      </w:r>
      <w:r w:rsidR="00926681" w:rsidRPr="00ED0774">
        <w:rPr>
          <w:rStyle w:val="affc"/>
        </w:rPr>
        <w:t xml:space="preserve"> </w:t>
      </w:r>
      <w:r w:rsidR="00267C19" w:rsidRPr="00ED0774">
        <w:rPr>
          <w:rStyle w:val="affc"/>
        </w:rPr>
        <w:t>моноцитарной</w:t>
      </w:r>
      <w:r w:rsidR="00926681" w:rsidRPr="00ED0774">
        <w:rPr>
          <w:rStyle w:val="affc"/>
        </w:rPr>
        <w:t xml:space="preserve"> </w:t>
      </w:r>
      <w:r w:rsidR="00267C19" w:rsidRPr="00ED0774">
        <w:rPr>
          <w:rStyle w:val="affc"/>
        </w:rPr>
        <w:t>дифференцировкой,</w:t>
      </w:r>
      <w:r w:rsidR="00926681" w:rsidRPr="00ED0774">
        <w:rPr>
          <w:rStyle w:val="affc"/>
        </w:rPr>
        <w:t xml:space="preserve"> </w:t>
      </w:r>
      <w:r w:rsidR="00267C19" w:rsidRPr="00ED0774">
        <w:rPr>
          <w:rStyle w:val="affc"/>
        </w:rPr>
        <w:t>вероятность</w:t>
      </w:r>
      <w:r w:rsidR="00926681" w:rsidRPr="00ED0774">
        <w:rPr>
          <w:rStyle w:val="affc"/>
        </w:rPr>
        <w:t xml:space="preserve"> </w:t>
      </w:r>
      <w:r w:rsidR="00267C19" w:rsidRPr="00ED0774">
        <w:rPr>
          <w:rStyle w:val="affc"/>
        </w:rPr>
        <w:t>вовлечения</w:t>
      </w:r>
      <w:r w:rsidR="00926681" w:rsidRPr="00ED0774">
        <w:rPr>
          <w:rStyle w:val="affc"/>
        </w:rPr>
        <w:t xml:space="preserve"> </w:t>
      </w:r>
      <w:r w:rsidR="00267C19" w:rsidRPr="00ED0774">
        <w:rPr>
          <w:rStyle w:val="affc"/>
        </w:rPr>
        <w:t>в</w:t>
      </w:r>
      <w:r w:rsidR="00926681" w:rsidRPr="00ED0774">
        <w:rPr>
          <w:rStyle w:val="affc"/>
        </w:rPr>
        <w:t xml:space="preserve"> </w:t>
      </w:r>
      <w:r w:rsidR="00267C19" w:rsidRPr="00ED0774">
        <w:rPr>
          <w:rStyle w:val="affc"/>
        </w:rPr>
        <w:t>процесс</w:t>
      </w:r>
      <w:r w:rsidR="00926681" w:rsidRPr="00ED0774">
        <w:rPr>
          <w:rStyle w:val="affc"/>
        </w:rPr>
        <w:t xml:space="preserve"> </w:t>
      </w:r>
      <w:r w:rsidR="00267C19" w:rsidRPr="00ED0774">
        <w:rPr>
          <w:rStyle w:val="affc"/>
        </w:rPr>
        <w:t>оболочек</w:t>
      </w:r>
      <w:r w:rsidR="00926681" w:rsidRPr="00ED0774">
        <w:rPr>
          <w:rStyle w:val="affc"/>
        </w:rPr>
        <w:t xml:space="preserve"> </w:t>
      </w:r>
      <w:r w:rsidR="00267C19" w:rsidRPr="00ED0774">
        <w:rPr>
          <w:rStyle w:val="affc"/>
        </w:rPr>
        <w:t>головного</w:t>
      </w:r>
      <w:r w:rsidR="00926681" w:rsidRPr="00ED0774">
        <w:rPr>
          <w:rStyle w:val="affc"/>
        </w:rPr>
        <w:t xml:space="preserve"> </w:t>
      </w:r>
      <w:r w:rsidR="00267C19" w:rsidRPr="00ED0774">
        <w:rPr>
          <w:rStyle w:val="affc"/>
        </w:rPr>
        <w:t>мозга</w:t>
      </w:r>
      <w:r w:rsidR="00926681" w:rsidRPr="00ED0774">
        <w:rPr>
          <w:rStyle w:val="affc"/>
        </w:rPr>
        <w:t xml:space="preserve"> </w:t>
      </w:r>
      <w:r w:rsidR="00267C19" w:rsidRPr="00ED0774">
        <w:rPr>
          <w:rStyle w:val="affc"/>
        </w:rPr>
        <w:t>выше.</w:t>
      </w:r>
      <w:r w:rsidR="00926681" w:rsidRPr="00ED0774">
        <w:rPr>
          <w:rStyle w:val="affc"/>
        </w:rPr>
        <w:t xml:space="preserve"> </w:t>
      </w:r>
    </w:p>
    <w:p w14:paraId="53CF4D65" w14:textId="7777777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Желательно</w:t>
      </w:r>
      <w:r w:rsidR="00926681" w:rsidRPr="00ED0774">
        <w:rPr>
          <w:rStyle w:val="affc"/>
        </w:rPr>
        <w:t xml:space="preserve"> </w:t>
      </w:r>
      <w:r w:rsidRPr="00ED0774">
        <w:rPr>
          <w:rStyle w:val="affc"/>
        </w:rPr>
        <w:t>поддерживать</w:t>
      </w:r>
      <w:r w:rsidR="00926681" w:rsidRPr="00ED0774">
        <w:rPr>
          <w:rStyle w:val="affc"/>
        </w:rPr>
        <w:t xml:space="preserve"> </w:t>
      </w:r>
      <w:r w:rsidRPr="00ED0774">
        <w:rPr>
          <w:rStyle w:val="affc"/>
        </w:rPr>
        <w:t>число</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перед</w:t>
      </w:r>
      <w:r w:rsidR="00926681" w:rsidRPr="00ED0774">
        <w:rPr>
          <w:rStyle w:val="affc"/>
        </w:rPr>
        <w:t xml:space="preserve"> </w:t>
      </w:r>
      <w:r w:rsidRPr="00ED0774">
        <w:rPr>
          <w:rStyle w:val="affc"/>
        </w:rPr>
        <w:t>выполнением</w:t>
      </w:r>
      <w:r w:rsidR="00926681" w:rsidRPr="00ED0774">
        <w:rPr>
          <w:rStyle w:val="affc"/>
        </w:rPr>
        <w:t xml:space="preserve"> </w:t>
      </w:r>
      <w:r w:rsidRPr="00ED0774">
        <w:rPr>
          <w:rStyle w:val="affc"/>
        </w:rPr>
        <w:t>люмбальной</w:t>
      </w:r>
      <w:r w:rsidR="00926681" w:rsidRPr="00ED0774">
        <w:rPr>
          <w:rStyle w:val="affc"/>
        </w:rPr>
        <w:t xml:space="preserve"> </w:t>
      </w:r>
      <w:r w:rsidRPr="00ED0774">
        <w:rPr>
          <w:rStyle w:val="affc"/>
        </w:rPr>
        <w:t>пункции</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Если</w:t>
      </w:r>
      <w:r w:rsidR="00926681" w:rsidRPr="00ED0774">
        <w:rPr>
          <w:rStyle w:val="affc"/>
        </w:rPr>
        <w:t xml:space="preserve"> </w:t>
      </w:r>
      <w:r w:rsidRPr="00ED0774">
        <w:rPr>
          <w:rStyle w:val="affc"/>
        </w:rPr>
        <w:t>уровень</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удается</w:t>
      </w:r>
      <w:r w:rsidR="00926681" w:rsidRPr="00ED0774">
        <w:rPr>
          <w:rStyle w:val="affc"/>
        </w:rPr>
        <w:t xml:space="preserve"> </w:t>
      </w:r>
      <w:r w:rsidRPr="00ED0774">
        <w:rPr>
          <w:rStyle w:val="affc"/>
        </w:rPr>
        <w:t>повысить</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отсутствии</w:t>
      </w:r>
      <w:r w:rsidR="00926681" w:rsidRPr="00ED0774">
        <w:rPr>
          <w:rStyle w:val="affc"/>
        </w:rPr>
        <w:t xml:space="preserve"> </w:t>
      </w:r>
      <w:r w:rsidRPr="00ED0774">
        <w:rPr>
          <w:rStyle w:val="affc"/>
        </w:rPr>
        <w:t>клинических</w:t>
      </w:r>
      <w:r w:rsidR="00926681" w:rsidRPr="00ED0774">
        <w:rPr>
          <w:rStyle w:val="affc"/>
        </w:rPr>
        <w:t xml:space="preserve"> </w:t>
      </w:r>
      <w:r w:rsidRPr="00ED0774">
        <w:rPr>
          <w:rStyle w:val="affc"/>
        </w:rPr>
        <w:t>признаков</w:t>
      </w:r>
      <w:r w:rsidR="00926681" w:rsidRPr="00ED0774">
        <w:rPr>
          <w:rStyle w:val="affc"/>
        </w:rPr>
        <w:t xml:space="preserve"> </w:t>
      </w:r>
      <w:r w:rsidRPr="00ED0774">
        <w:rPr>
          <w:rStyle w:val="affc"/>
        </w:rPr>
        <w:t>поражения</w:t>
      </w:r>
      <w:r w:rsidR="00926681" w:rsidRPr="00ED0774">
        <w:rPr>
          <w:rStyle w:val="affc"/>
        </w:rPr>
        <w:t xml:space="preserve"> </w:t>
      </w:r>
      <w:r w:rsidR="002B52DB" w:rsidRPr="00ED0774">
        <w:rPr>
          <w:i/>
        </w:rPr>
        <w:t>центральной</w:t>
      </w:r>
      <w:r w:rsidR="00926681" w:rsidRPr="00ED0774">
        <w:rPr>
          <w:i/>
        </w:rPr>
        <w:t xml:space="preserve"> </w:t>
      </w:r>
      <w:r w:rsidR="002B52DB" w:rsidRPr="00ED0774">
        <w:rPr>
          <w:i/>
        </w:rPr>
        <w:t>нервной</w:t>
      </w:r>
      <w:r w:rsidR="00926681" w:rsidRPr="00ED0774">
        <w:rPr>
          <w:i/>
        </w:rPr>
        <w:t xml:space="preserve"> </w:t>
      </w:r>
      <w:r w:rsidR="002B52DB" w:rsidRPr="00ED0774">
        <w:rPr>
          <w:i/>
        </w:rPr>
        <w:t>системы</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пункции</w:t>
      </w:r>
      <w:r w:rsidR="00926681" w:rsidRPr="00ED0774">
        <w:rPr>
          <w:rStyle w:val="affc"/>
        </w:rPr>
        <w:t xml:space="preserve"> </w:t>
      </w:r>
      <w:r w:rsidRPr="00ED0774">
        <w:rPr>
          <w:rStyle w:val="affc"/>
        </w:rPr>
        <w:t>можно</w:t>
      </w:r>
      <w:r w:rsidR="00926681" w:rsidRPr="00ED0774">
        <w:rPr>
          <w:rStyle w:val="affc"/>
        </w:rPr>
        <w:t xml:space="preserve"> </w:t>
      </w:r>
      <w:r w:rsidRPr="00ED0774">
        <w:rPr>
          <w:rStyle w:val="affc"/>
        </w:rPr>
        <w:t>воздержаться</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повышения</w:t>
      </w:r>
      <w:r w:rsidR="00926681" w:rsidRPr="00ED0774">
        <w:rPr>
          <w:rStyle w:val="affc"/>
        </w:rPr>
        <w:t xml:space="preserve"> </w:t>
      </w:r>
      <w:r w:rsidRPr="00ED0774">
        <w:rPr>
          <w:rStyle w:val="affc"/>
        </w:rPr>
        <w:t>тромбоци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гемограмме</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3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p>
    <w:p w14:paraId="52D8F77A" w14:textId="48737D8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Если</w:t>
      </w:r>
      <w:r w:rsidR="00926681" w:rsidRPr="00ED0774">
        <w:rPr>
          <w:rStyle w:val="affc"/>
        </w:rPr>
        <w:t xml:space="preserve"> </w:t>
      </w:r>
      <w:r w:rsidRPr="00ED0774">
        <w:rPr>
          <w:rStyle w:val="affc"/>
        </w:rPr>
        <w:t>у</w:t>
      </w:r>
      <w:r w:rsidR="00926681" w:rsidRPr="00ED0774">
        <w:rPr>
          <w:rStyle w:val="affc"/>
        </w:rPr>
        <w:t xml:space="preserve"> </w:t>
      </w:r>
      <w:r w:rsidR="004000B3" w:rsidRPr="00ED0774">
        <w:rPr>
          <w:rStyle w:val="affc"/>
        </w:rPr>
        <w:t>пациента</w:t>
      </w:r>
      <w:r w:rsidR="00926681" w:rsidRPr="00ED0774">
        <w:rPr>
          <w:rStyle w:val="affc"/>
        </w:rPr>
        <w:t xml:space="preserve"> </w:t>
      </w:r>
      <w:r w:rsidRPr="00ED0774">
        <w:rPr>
          <w:rStyle w:val="affc"/>
        </w:rPr>
        <w:t>определяется</w:t>
      </w:r>
      <w:r w:rsidR="00926681" w:rsidRPr="00ED0774">
        <w:rPr>
          <w:rStyle w:val="affc"/>
        </w:rPr>
        <w:t xml:space="preserve"> </w:t>
      </w:r>
      <w:r w:rsidRPr="00ED0774">
        <w:rPr>
          <w:rStyle w:val="affc"/>
        </w:rPr>
        <w:t>лейкоцитоз</w:t>
      </w:r>
      <w:r w:rsidR="00926681" w:rsidRPr="00ED0774">
        <w:rPr>
          <w:rStyle w:val="affc"/>
        </w:rPr>
        <w:t xml:space="preserve"> </w:t>
      </w:r>
      <w:r w:rsidRPr="00ED0774">
        <w:rPr>
          <w:rStyle w:val="affc"/>
        </w:rPr>
        <w:t>выше</w:t>
      </w:r>
      <w:r w:rsidR="00926681" w:rsidRPr="00ED0774">
        <w:rPr>
          <w:rStyle w:val="affc"/>
        </w:rPr>
        <w:t xml:space="preserve"> </w:t>
      </w:r>
      <w:r w:rsidRPr="00ED0774">
        <w:rPr>
          <w:rStyle w:val="affc"/>
        </w:rPr>
        <w:t>10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r w:rsidR="00926681" w:rsidRPr="00ED0774">
        <w:rPr>
          <w:rStyle w:val="affc"/>
        </w:rPr>
        <w:t xml:space="preserve"> </w:t>
      </w:r>
      <w:r w:rsidRPr="00ED0774">
        <w:rPr>
          <w:rStyle w:val="affc"/>
        </w:rPr>
        <w:t>первую</w:t>
      </w:r>
      <w:r w:rsidR="00926681" w:rsidRPr="00ED0774">
        <w:rPr>
          <w:rStyle w:val="affc"/>
        </w:rPr>
        <w:t xml:space="preserve"> </w:t>
      </w:r>
      <w:r w:rsidRPr="00ED0774">
        <w:rPr>
          <w:rStyle w:val="affc"/>
        </w:rPr>
        <w:t>люмбальную</w:t>
      </w:r>
      <w:r w:rsidR="00926681" w:rsidRPr="00ED0774">
        <w:rPr>
          <w:rStyle w:val="affc"/>
        </w:rPr>
        <w:t xml:space="preserve"> </w:t>
      </w:r>
      <w:r w:rsidRPr="00ED0774">
        <w:rPr>
          <w:rStyle w:val="affc"/>
        </w:rPr>
        <w:t>пункцию</w:t>
      </w:r>
      <w:r w:rsidR="00926681" w:rsidRPr="00ED0774">
        <w:rPr>
          <w:rStyle w:val="affc"/>
        </w:rPr>
        <w:t xml:space="preserve"> </w:t>
      </w:r>
      <w:r w:rsidRPr="00ED0774">
        <w:rPr>
          <w:rStyle w:val="affc"/>
        </w:rPr>
        <w:t>следует</w:t>
      </w:r>
      <w:r w:rsidR="00926681" w:rsidRPr="00ED0774">
        <w:rPr>
          <w:rStyle w:val="affc"/>
        </w:rPr>
        <w:t xml:space="preserve"> </w:t>
      </w:r>
      <w:r w:rsidRPr="00ED0774">
        <w:rPr>
          <w:rStyle w:val="affc"/>
        </w:rPr>
        <w:t>отложить</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редукции</w:t>
      </w:r>
      <w:r w:rsidR="00926681" w:rsidRPr="00ED0774">
        <w:rPr>
          <w:rStyle w:val="affc"/>
        </w:rPr>
        <w:t xml:space="preserve"> </w:t>
      </w:r>
      <w:r w:rsidRPr="00ED0774">
        <w:rPr>
          <w:rStyle w:val="affc"/>
        </w:rPr>
        <w:t>числа</w:t>
      </w:r>
      <w:r w:rsidR="00926681" w:rsidRPr="00ED0774">
        <w:rPr>
          <w:rStyle w:val="affc"/>
        </w:rPr>
        <w:t xml:space="preserve"> </w:t>
      </w:r>
      <w:r w:rsidRPr="00ED0774">
        <w:rPr>
          <w:rStyle w:val="affc"/>
        </w:rPr>
        <w:t>лейкоцитов</w:t>
      </w:r>
      <w:r w:rsidR="00926681" w:rsidRPr="00ED0774">
        <w:rPr>
          <w:rStyle w:val="affc"/>
        </w:rPr>
        <w:t xml:space="preserve"> </w:t>
      </w:r>
      <w:r w:rsidRPr="00ED0774">
        <w:rPr>
          <w:rStyle w:val="affc"/>
        </w:rPr>
        <w:t>менее</w:t>
      </w:r>
      <w:r w:rsidR="00926681" w:rsidRPr="00ED0774">
        <w:rPr>
          <w:rStyle w:val="affc"/>
        </w:rPr>
        <w:t xml:space="preserve"> </w:t>
      </w:r>
      <w:r w:rsidR="008355E2" w:rsidRPr="00ED0774">
        <w:rPr>
          <w:rStyle w:val="affc"/>
        </w:rPr>
        <w:t>3</w:t>
      </w:r>
      <w:r w:rsidRPr="00ED0774">
        <w:rPr>
          <w:rStyle w:val="affc"/>
        </w:rPr>
        <w:t>0</w:t>
      </w:r>
      <w:r w:rsidR="002B52DB" w:rsidRPr="00ED0774">
        <w:rPr>
          <w:rStyle w:val="affc"/>
        </w:rPr>
        <w:t>–</w:t>
      </w:r>
      <w:r w:rsidR="008355E2" w:rsidRPr="00ED0774">
        <w:rPr>
          <w:rStyle w:val="affc"/>
        </w:rPr>
        <w:t>40</w:t>
      </w:r>
      <w:r w:rsidR="00926681" w:rsidRPr="00ED0774">
        <w:rPr>
          <w:rStyle w:val="affc"/>
        </w:rPr>
        <w:t xml:space="preserve"> </w:t>
      </w:r>
      <w:r w:rsidR="002B52DB" w:rsidRPr="00ED0774">
        <w:rPr>
          <w:rStyle w:val="affc"/>
        </w:rPr>
        <w:sym w:font="Symbol" w:char="F0B4"/>
      </w:r>
      <w:r w:rsidR="00926681" w:rsidRPr="00ED0774">
        <w:rPr>
          <w:rStyle w:val="affc"/>
        </w:rPr>
        <w:t xml:space="preserve"> </w:t>
      </w:r>
      <w:r w:rsidRPr="00ED0774">
        <w:rPr>
          <w:rStyle w:val="affc"/>
        </w:rPr>
        <w:t>10</w:t>
      </w:r>
      <w:r w:rsidRPr="00ED0774">
        <w:rPr>
          <w:rStyle w:val="affc"/>
          <w:vertAlign w:val="superscript"/>
        </w:rPr>
        <w:t>9</w:t>
      </w:r>
      <w:r w:rsidRPr="00ED0774">
        <w:rPr>
          <w:rStyle w:val="affc"/>
        </w:rPr>
        <w:t>/л.</w:t>
      </w:r>
    </w:p>
    <w:p w14:paraId="689AF0B7" w14:textId="77777777" w:rsidR="00267C19" w:rsidRPr="00ED0774" w:rsidRDefault="00267C19" w:rsidP="00705E68">
      <w:pPr>
        <w:pStyle w:val="afd"/>
        <w:spacing w:beforeAutospacing="0" w:afterAutospacing="0" w:line="360" w:lineRule="auto"/>
        <w:ind w:firstLine="709"/>
        <w:contextualSpacing/>
        <w:divId w:val="344793945"/>
        <w:rPr>
          <w:rStyle w:val="affc"/>
        </w:rPr>
      </w:pPr>
      <w:r w:rsidRPr="00ED0774">
        <w:rPr>
          <w:rStyle w:val="affc"/>
        </w:rPr>
        <w:t>Нейролейкеми</w:t>
      </w:r>
      <w:r w:rsidR="00F372F2" w:rsidRPr="00ED0774">
        <w:rPr>
          <w:rStyle w:val="affc"/>
        </w:rPr>
        <w:t>ю</w:t>
      </w:r>
      <w:r w:rsidR="00926681" w:rsidRPr="00ED0774">
        <w:rPr>
          <w:rStyle w:val="affc"/>
        </w:rPr>
        <w:t xml:space="preserve"> </w:t>
      </w:r>
      <w:r w:rsidRPr="00ED0774">
        <w:rPr>
          <w:rStyle w:val="affc"/>
        </w:rPr>
        <w:t>диагностиру</w:t>
      </w:r>
      <w:r w:rsidR="00F372F2" w:rsidRPr="00ED0774">
        <w:rPr>
          <w:rStyle w:val="affc"/>
        </w:rPr>
        <w:t>ю</w:t>
      </w:r>
      <w:r w:rsidRPr="00ED0774">
        <w:rPr>
          <w:rStyle w:val="affc"/>
        </w:rPr>
        <w:t>т</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обнаружени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пинномозговой</w:t>
      </w:r>
      <w:r w:rsidR="00926681" w:rsidRPr="00ED0774">
        <w:rPr>
          <w:rStyle w:val="affc"/>
        </w:rPr>
        <w:t xml:space="preserve"> </w:t>
      </w:r>
      <w:r w:rsidRPr="00ED0774">
        <w:rPr>
          <w:rStyle w:val="affc"/>
        </w:rPr>
        <w:t>жидкости</w:t>
      </w:r>
      <w:r w:rsidR="00F372F2" w:rsidRPr="00ED0774">
        <w:rPr>
          <w:rStyle w:val="affc"/>
        </w:rPr>
        <w:t>,</w:t>
      </w:r>
      <w:r w:rsidR="00926681" w:rsidRPr="00ED0774">
        <w:rPr>
          <w:rStyle w:val="affc"/>
        </w:rPr>
        <w:t xml:space="preserve"> </w:t>
      </w:r>
      <w:r w:rsidR="00F372F2" w:rsidRPr="00ED0774">
        <w:rPr>
          <w:rStyle w:val="affc"/>
        </w:rPr>
        <w:t>полученной</w:t>
      </w:r>
      <w:r w:rsidR="00926681" w:rsidRPr="00ED0774">
        <w:rPr>
          <w:rStyle w:val="affc"/>
        </w:rPr>
        <w:t xml:space="preserve"> </w:t>
      </w:r>
      <w:r w:rsidRPr="00ED0774">
        <w:rPr>
          <w:rStyle w:val="affc"/>
        </w:rPr>
        <w:t>при</w:t>
      </w:r>
      <w:r w:rsidR="00926681" w:rsidRPr="00ED0774">
        <w:rPr>
          <w:rStyle w:val="affc"/>
        </w:rPr>
        <w:t xml:space="preserve"> </w:t>
      </w:r>
      <w:r w:rsidR="002B52DB" w:rsidRPr="00ED0774">
        <w:rPr>
          <w:rStyle w:val="affc"/>
        </w:rPr>
        <w:t>перво</w:t>
      </w:r>
      <w:r w:rsidRPr="00ED0774">
        <w:rPr>
          <w:rStyle w:val="affc"/>
        </w:rPr>
        <w:t>й</w:t>
      </w:r>
      <w:r w:rsidR="00926681" w:rsidRPr="00ED0774">
        <w:rPr>
          <w:rStyle w:val="affc"/>
        </w:rPr>
        <w:t xml:space="preserve"> </w:t>
      </w:r>
      <w:r w:rsidRPr="00ED0774">
        <w:rPr>
          <w:rStyle w:val="affc"/>
        </w:rPr>
        <w:t>диагностической</w:t>
      </w:r>
      <w:r w:rsidR="00926681" w:rsidRPr="00ED0774">
        <w:rPr>
          <w:rStyle w:val="affc"/>
        </w:rPr>
        <w:t xml:space="preserve"> </w:t>
      </w:r>
      <w:r w:rsidRPr="00ED0774">
        <w:rPr>
          <w:rStyle w:val="affc"/>
        </w:rPr>
        <w:t>люмбальной</w:t>
      </w:r>
      <w:r w:rsidR="00926681" w:rsidRPr="00ED0774">
        <w:rPr>
          <w:rStyle w:val="affc"/>
        </w:rPr>
        <w:t xml:space="preserve"> </w:t>
      </w:r>
      <w:r w:rsidRPr="00ED0774">
        <w:rPr>
          <w:rStyle w:val="affc"/>
        </w:rPr>
        <w:t>пункции</w:t>
      </w:r>
      <w:r w:rsidR="00F372F2" w:rsidRPr="00ED0774">
        <w:rPr>
          <w:rStyle w:val="affc"/>
        </w:rPr>
        <w:t>,</w:t>
      </w:r>
      <w:r w:rsidR="00926681" w:rsidRPr="00ED0774">
        <w:rPr>
          <w:rStyle w:val="affc"/>
        </w:rPr>
        <w:t xml:space="preserve"> </w:t>
      </w:r>
      <w:r w:rsidR="00F372F2" w:rsidRPr="00ED0774">
        <w:rPr>
          <w:rStyle w:val="affc"/>
        </w:rPr>
        <w:t>любого</w:t>
      </w:r>
      <w:r w:rsidR="00926681" w:rsidRPr="00ED0774">
        <w:rPr>
          <w:rStyle w:val="affc"/>
        </w:rPr>
        <w:t xml:space="preserve"> </w:t>
      </w:r>
      <w:r w:rsidR="00F372F2" w:rsidRPr="00ED0774">
        <w:rPr>
          <w:rStyle w:val="affc"/>
        </w:rPr>
        <w:t>количества</w:t>
      </w:r>
      <w:r w:rsidR="00926681" w:rsidRPr="00ED0774">
        <w:rPr>
          <w:rStyle w:val="affc"/>
        </w:rPr>
        <w:t xml:space="preserve"> </w:t>
      </w:r>
      <w:r w:rsidRPr="00ED0774">
        <w:rPr>
          <w:rStyle w:val="affc"/>
        </w:rPr>
        <w:t>бластных</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любом</w:t>
      </w:r>
      <w:r w:rsidR="00926681" w:rsidRPr="00ED0774">
        <w:rPr>
          <w:rStyle w:val="affc"/>
        </w:rPr>
        <w:t xml:space="preserve"> </w:t>
      </w:r>
      <w:r w:rsidRPr="00ED0774">
        <w:rPr>
          <w:rStyle w:val="affc"/>
        </w:rPr>
        <w:t>цитозе</w:t>
      </w:r>
      <w:r w:rsidR="00926681" w:rsidRPr="00ED0774">
        <w:rPr>
          <w:rStyle w:val="affc"/>
        </w:rPr>
        <w:t xml:space="preserve"> </w:t>
      </w:r>
      <w:r w:rsidRPr="00ED0774">
        <w:rPr>
          <w:rStyle w:val="affc"/>
        </w:rPr>
        <w:t>или</w:t>
      </w:r>
      <w:r w:rsidR="00926681" w:rsidRPr="00ED0774">
        <w:rPr>
          <w:rStyle w:val="affc"/>
        </w:rPr>
        <w:t xml:space="preserve"> </w:t>
      </w:r>
      <w:r w:rsidRPr="00ED0774">
        <w:rPr>
          <w:rStyle w:val="affc"/>
        </w:rPr>
        <w:t>цитоз</w:t>
      </w:r>
      <w:r w:rsidR="00E64A5F" w:rsidRPr="00ED0774">
        <w:rPr>
          <w:rStyle w:val="affc"/>
        </w:rPr>
        <w:t>а</w:t>
      </w:r>
      <w:r w:rsidR="00926681" w:rsidRPr="00ED0774">
        <w:rPr>
          <w:rStyle w:val="affc"/>
        </w:rPr>
        <w:t xml:space="preserve"> </w:t>
      </w:r>
      <w:r w:rsidRPr="00ED0774">
        <w:rPr>
          <w:rStyle w:val="affc"/>
        </w:rPr>
        <w:t>15/3</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более</w:t>
      </w:r>
      <w:r w:rsidR="00926681" w:rsidRPr="00ED0774">
        <w:rPr>
          <w:rStyle w:val="affc"/>
        </w:rPr>
        <w:t xml:space="preserve"> </w:t>
      </w:r>
      <w:r w:rsidRPr="00ED0774">
        <w:rPr>
          <w:rStyle w:val="affc"/>
        </w:rPr>
        <w:t>(т.е.</w:t>
      </w:r>
      <w:r w:rsidR="00926681" w:rsidRPr="00ED0774">
        <w:rPr>
          <w:rStyle w:val="affc"/>
        </w:rPr>
        <w:t xml:space="preserve"> </w:t>
      </w:r>
      <w:r w:rsidRPr="00ED0774">
        <w:rPr>
          <w:rStyle w:val="affc"/>
        </w:rPr>
        <w:t>более</w:t>
      </w:r>
      <w:r w:rsidR="00926681" w:rsidRPr="00ED0774">
        <w:rPr>
          <w:rStyle w:val="affc"/>
        </w:rPr>
        <w:t xml:space="preserve"> </w:t>
      </w:r>
      <w:r w:rsidRPr="00ED0774">
        <w:rPr>
          <w:rStyle w:val="affc"/>
        </w:rPr>
        <w:t>5</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1</w:t>
      </w:r>
      <w:r w:rsidR="00926681" w:rsidRPr="00ED0774">
        <w:rPr>
          <w:rStyle w:val="affc"/>
        </w:rPr>
        <w:t xml:space="preserve"> </w:t>
      </w:r>
      <w:r w:rsidRPr="00ED0774">
        <w:rPr>
          <w:rStyle w:val="affc"/>
        </w:rPr>
        <w:t>мкл).</w:t>
      </w:r>
      <w:r w:rsidR="00926681" w:rsidRPr="00ED0774">
        <w:rPr>
          <w:rStyle w:val="affc"/>
        </w:rPr>
        <w:t xml:space="preserve"> </w:t>
      </w:r>
    </w:p>
    <w:p w14:paraId="1B117DD1" w14:textId="3E94069E" w:rsidR="004E40E8" w:rsidRPr="00ED0774" w:rsidRDefault="00D80AC9" w:rsidP="005E68FC">
      <w:pPr>
        <w:pStyle w:val="10"/>
        <w:divId w:val="344793945"/>
        <w:rPr>
          <w:lang w:val="en-US"/>
        </w:rPr>
      </w:pPr>
      <w:r w:rsidRPr="00ED0774">
        <w:rPr>
          <w:rStyle w:val="affb"/>
        </w:rPr>
        <w:t>Рекомендуется</w:t>
      </w:r>
      <w:r w:rsidR="00926681" w:rsidRPr="00ED0774">
        <w:t xml:space="preserve"> </w:t>
      </w:r>
      <w:r w:rsidR="00E34CC0" w:rsidRPr="00ED0774">
        <w:t>всем</w:t>
      </w:r>
      <w:r w:rsidR="00926681" w:rsidRPr="00ED0774">
        <w:t xml:space="preserve"> </w:t>
      </w:r>
      <w:r w:rsidR="00E34CC0" w:rsidRPr="00ED0774">
        <w:t>пациентам</w:t>
      </w:r>
      <w:r w:rsidR="00926681" w:rsidRPr="00ED0774">
        <w:t xml:space="preserve"> </w:t>
      </w:r>
      <w:r w:rsidR="00E00A82" w:rsidRPr="00ED0774">
        <w:t>выделять</w:t>
      </w:r>
      <w:r w:rsidR="00926681" w:rsidRPr="00ED0774">
        <w:t xml:space="preserve"> </w:t>
      </w:r>
      <w:r w:rsidR="00E00A82" w:rsidRPr="00ED0774">
        <w:t>первичную</w:t>
      </w:r>
      <w:r w:rsidR="00926681" w:rsidRPr="00ED0774">
        <w:t xml:space="preserve"> </w:t>
      </w:r>
      <w:r w:rsidR="00E00A82" w:rsidRPr="00ED0774">
        <w:t>ДНК</w:t>
      </w:r>
      <w:r w:rsidR="00926681" w:rsidRPr="00ED0774">
        <w:t xml:space="preserve"> </w:t>
      </w:r>
      <w:r w:rsidR="00E00A82" w:rsidRPr="00ED0774">
        <w:t>или</w:t>
      </w:r>
      <w:r w:rsidR="00926681" w:rsidRPr="00ED0774">
        <w:t xml:space="preserve"> </w:t>
      </w:r>
      <w:r w:rsidR="00E00A82" w:rsidRPr="00ED0774">
        <w:t>РНК</w:t>
      </w:r>
      <w:r w:rsidR="00926681" w:rsidRPr="00ED0774">
        <w:t xml:space="preserve"> </w:t>
      </w:r>
      <w:r w:rsidR="00E00A82" w:rsidRPr="00ED0774">
        <w:t>из</w:t>
      </w:r>
      <w:r w:rsidR="00926681" w:rsidRPr="00ED0774">
        <w:t xml:space="preserve"> </w:t>
      </w:r>
      <w:r w:rsidR="00E00A82" w:rsidRPr="00ED0774">
        <w:t>клеток</w:t>
      </w:r>
      <w:r w:rsidR="00926681" w:rsidRPr="00ED0774">
        <w:t xml:space="preserve"> </w:t>
      </w:r>
      <w:r w:rsidR="00E00A82" w:rsidRPr="00ED0774">
        <w:t>костного</w:t>
      </w:r>
      <w:r w:rsidR="00926681" w:rsidRPr="00ED0774">
        <w:t xml:space="preserve"> </w:t>
      </w:r>
      <w:r w:rsidR="00E00A82" w:rsidRPr="00ED0774">
        <w:t>мозга</w:t>
      </w:r>
      <w:r w:rsidR="00926681" w:rsidRPr="00ED0774">
        <w:t xml:space="preserve"> </w:t>
      </w:r>
      <w:r w:rsidR="00406100" w:rsidRPr="00ED0774">
        <w:t>и</w:t>
      </w:r>
      <w:r w:rsidR="00926681" w:rsidRPr="00ED0774">
        <w:t xml:space="preserve"> </w:t>
      </w:r>
      <w:r w:rsidR="00406100" w:rsidRPr="00ED0774">
        <w:t>сохранять</w:t>
      </w:r>
      <w:r w:rsidR="00926681" w:rsidRPr="00ED0774">
        <w:t xml:space="preserve"> </w:t>
      </w:r>
      <w:r w:rsidR="00406100" w:rsidRPr="00ED0774">
        <w:t>ее</w:t>
      </w:r>
      <w:r w:rsidR="00926681" w:rsidRPr="00ED0774">
        <w:t xml:space="preserve"> </w:t>
      </w:r>
      <w:r w:rsidR="00E00A82" w:rsidRPr="00ED0774">
        <w:t>в</w:t>
      </w:r>
      <w:r w:rsidR="00926681" w:rsidRPr="00ED0774">
        <w:t xml:space="preserve"> </w:t>
      </w:r>
      <w:r w:rsidR="00E00A82" w:rsidRPr="00ED0774">
        <w:t>биобанке</w:t>
      </w:r>
      <w:r w:rsidR="00926681" w:rsidRPr="00ED0774">
        <w:t xml:space="preserve"> </w:t>
      </w:r>
      <w:r w:rsidR="00406100" w:rsidRPr="00ED0774">
        <w:t>либо</w:t>
      </w:r>
      <w:r w:rsidR="00926681" w:rsidRPr="00ED0774">
        <w:t xml:space="preserve"> </w:t>
      </w:r>
      <w:r w:rsidR="00E00A82" w:rsidRPr="00ED0774">
        <w:t>направлять</w:t>
      </w:r>
      <w:r w:rsidR="00926681" w:rsidRPr="00ED0774">
        <w:t xml:space="preserve"> </w:t>
      </w:r>
      <w:r w:rsidR="00E00A82" w:rsidRPr="00ED0774">
        <w:t>материал</w:t>
      </w:r>
      <w:r w:rsidR="00926681" w:rsidRPr="00ED0774">
        <w:t xml:space="preserve"> </w:t>
      </w:r>
      <w:r w:rsidR="00E00A82" w:rsidRPr="00ED0774">
        <w:t>на</w:t>
      </w:r>
      <w:r w:rsidR="00926681" w:rsidRPr="00ED0774">
        <w:t xml:space="preserve"> </w:t>
      </w:r>
      <w:r w:rsidR="00E00A82" w:rsidRPr="00ED0774">
        <w:t>хранение</w:t>
      </w:r>
      <w:r w:rsidR="00926681" w:rsidRPr="00ED0774">
        <w:t xml:space="preserve"> </w:t>
      </w:r>
      <w:r w:rsidR="00E00A82" w:rsidRPr="00ED0774">
        <w:t>в</w:t>
      </w:r>
      <w:r w:rsidR="00926681" w:rsidRPr="00ED0774">
        <w:t xml:space="preserve"> </w:t>
      </w:r>
      <w:r w:rsidR="00E00A82" w:rsidRPr="00ED0774">
        <w:t>лаборатории</w:t>
      </w:r>
      <w:r w:rsidR="00926681" w:rsidRPr="00ED0774">
        <w:t xml:space="preserve"> </w:t>
      </w:r>
      <w:r w:rsidR="00E00A82" w:rsidRPr="00ED0774">
        <w:t>Федеральных</w:t>
      </w:r>
      <w:r w:rsidR="00926681" w:rsidRPr="00ED0774">
        <w:t xml:space="preserve"> </w:t>
      </w:r>
      <w:r w:rsidR="000B702D" w:rsidRPr="00ED0774">
        <w:t>ц</w:t>
      </w:r>
      <w:r w:rsidR="00E00A82" w:rsidRPr="00ED0774">
        <w:t>ентров</w:t>
      </w:r>
      <w:r w:rsidR="00926681" w:rsidRPr="00ED0774">
        <w:rPr>
          <w:rStyle w:val="affc"/>
          <w:i w:val="0"/>
        </w:rPr>
        <w:t xml:space="preserve"> </w:t>
      </w:r>
      <w:r w:rsidR="00957D71" w:rsidRPr="00ED0774">
        <w:rPr>
          <w:rStyle w:val="affc"/>
          <w:i w:val="0"/>
        </w:rPr>
        <w:t>для</w:t>
      </w:r>
      <w:r w:rsidR="00926681" w:rsidRPr="00ED0774">
        <w:rPr>
          <w:rStyle w:val="affc"/>
          <w:i w:val="0"/>
        </w:rPr>
        <w:t xml:space="preserve"> </w:t>
      </w:r>
      <w:r w:rsidR="00406100" w:rsidRPr="00ED0774">
        <w:rPr>
          <w:rStyle w:val="affc"/>
          <w:i w:val="0"/>
        </w:rPr>
        <w:t>возможности</w:t>
      </w:r>
      <w:r w:rsidR="00926681" w:rsidRPr="00ED0774">
        <w:rPr>
          <w:rStyle w:val="affc"/>
          <w:i w:val="0"/>
        </w:rPr>
        <w:t xml:space="preserve"> </w:t>
      </w:r>
      <w:r w:rsidR="00406100" w:rsidRPr="00ED0774">
        <w:rPr>
          <w:rStyle w:val="affc"/>
          <w:i w:val="0"/>
        </w:rPr>
        <w:t>последующего</w:t>
      </w:r>
      <w:r w:rsidR="00926681" w:rsidRPr="00ED0774">
        <w:rPr>
          <w:rStyle w:val="affc"/>
          <w:i w:val="0"/>
        </w:rPr>
        <w:t xml:space="preserve"> </w:t>
      </w:r>
      <w:r w:rsidR="00957D71" w:rsidRPr="00ED0774">
        <w:rPr>
          <w:rStyle w:val="affc"/>
          <w:i w:val="0"/>
        </w:rPr>
        <w:t>выполнения</w:t>
      </w:r>
      <w:r w:rsidR="00926681" w:rsidRPr="00ED0774">
        <w:rPr>
          <w:rStyle w:val="affc"/>
          <w:i w:val="0"/>
        </w:rPr>
        <w:t xml:space="preserve"> </w:t>
      </w:r>
      <w:r w:rsidR="00957D71" w:rsidRPr="00ED0774">
        <w:rPr>
          <w:rStyle w:val="affc"/>
          <w:i w:val="0"/>
        </w:rPr>
        <w:t>молекулярных</w:t>
      </w:r>
      <w:r w:rsidR="00926681" w:rsidRPr="00ED0774">
        <w:rPr>
          <w:rStyle w:val="affc"/>
          <w:i w:val="0"/>
        </w:rPr>
        <w:t xml:space="preserve"> </w:t>
      </w:r>
      <w:r w:rsidR="00957D71" w:rsidRPr="00ED0774">
        <w:rPr>
          <w:rStyle w:val="affc"/>
          <w:i w:val="0"/>
        </w:rPr>
        <w:t>исследований</w:t>
      </w:r>
      <w:r w:rsidR="00926681" w:rsidRPr="00ED0774">
        <w:t xml:space="preserve"> </w:t>
      </w:r>
      <w:r w:rsidR="00406100" w:rsidRPr="00ED0774">
        <w:fldChar w:fldCharType="begin" w:fldLock="1"/>
      </w:r>
      <w:r w:rsidR="00B3272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406100" w:rsidRPr="00ED0774">
        <w:fldChar w:fldCharType="separate"/>
      </w:r>
      <w:r w:rsidR="00B32728" w:rsidRPr="00ED0774">
        <w:rPr>
          <w:noProof/>
        </w:rPr>
        <w:t>[1,2,7]</w:t>
      </w:r>
      <w:r w:rsidR="00406100" w:rsidRPr="00ED0774">
        <w:fldChar w:fldCharType="end"/>
      </w:r>
      <w:r w:rsidRPr="00ED0774">
        <w:t>.</w:t>
      </w:r>
      <w:r w:rsidR="00A11EED" w:rsidRPr="00ED0774">
        <w:rPr>
          <w:lang w:val="en-US"/>
        </w:rPr>
        <w:t xml:space="preserve"> </w:t>
      </w:r>
    </w:p>
    <w:p w14:paraId="09146C88" w14:textId="4FCEB9BC" w:rsidR="006E5861"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D70AD"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957D71" w:rsidRPr="00ED0774">
        <w:rPr>
          <w:rStyle w:val="affb"/>
        </w:rPr>
        <w:t>5</w:t>
      </w:r>
      <w:r w:rsidR="00C07FBE" w:rsidRPr="00ED0774">
        <w:rPr>
          <w:rStyle w:val="affb"/>
        </w:rPr>
        <w:t>)</w:t>
      </w:r>
    </w:p>
    <w:p w14:paraId="6F945A52" w14:textId="77777777" w:rsidR="006E5861" w:rsidRPr="00ED0774" w:rsidRDefault="00101ED7" w:rsidP="00705E68">
      <w:pPr>
        <w:pStyle w:val="afd"/>
        <w:spacing w:beforeAutospacing="0" w:afterAutospacing="0" w:line="360" w:lineRule="auto"/>
        <w:ind w:firstLine="709"/>
        <w:contextualSpacing/>
        <w:divId w:val="344793945"/>
        <w:rPr>
          <w:rStyle w:val="affc"/>
        </w:rPr>
      </w:pPr>
      <w:r w:rsidRPr="00ED0774">
        <w:rPr>
          <w:rStyle w:val="affb"/>
        </w:rPr>
        <w:t>Комментарий:</w:t>
      </w:r>
      <w:r w:rsidR="00926681" w:rsidRPr="00ED0774">
        <w:t xml:space="preserve"> </w:t>
      </w:r>
      <w:r w:rsidR="000B702D" w:rsidRPr="00ED0774">
        <w:rPr>
          <w:rStyle w:val="affc"/>
        </w:rPr>
        <w:t>с</w:t>
      </w:r>
      <w:r w:rsidR="00D80AC9" w:rsidRPr="00ED0774">
        <w:rPr>
          <w:rStyle w:val="affc"/>
        </w:rPr>
        <w:t>охранение</w:t>
      </w:r>
      <w:r w:rsidR="00926681" w:rsidRPr="00ED0774">
        <w:rPr>
          <w:rStyle w:val="affc"/>
        </w:rPr>
        <w:t xml:space="preserve"> </w:t>
      </w:r>
      <w:r w:rsidR="00D80AC9" w:rsidRPr="00ED0774">
        <w:rPr>
          <w:rStyle w:val="affc"/>
        </w:rPr>
        <w:t>первичного</w:t>
      </w:r>
      <w:r w:rsidR="00926681" w:rsidRPr="00ED0774">
        <w:rPr>
          <w:rStyle w:val="affc"/>
        </w:rPr>
        <w:t xml:space="preserve"> </w:t>
      </w:r>
      <w:r w:rsidR="00D80AC9" w:rsidRPr="00ED0774">
        <w:rPr>
          <w:rStyle w:val="affc"/>
        </w:rPr>
        <w:t>биологического</w:t>
      </w:r>
      <w:r w:rsidR="00926681" w:rsidRPr="00ED0774">
        <w:rPr>
          <w:rStyle w:val="affc"/>
        </w:rPr>
        <w:t xml:space="preserve"> </w:t>
      </w:r>
      <w:r w:rsidR="00D80AC9" w:rsidRPr="00ED0774">
        <w:rPr>
          <w:rStyle w:val="affc"/>
        </w:rPr>
        <w:t>матер</w:t>
      </w:r>
      <w:r w:rsidR="00243DA7" w:rsidRPr="00ED0774">
        <w:rPr>
          <w:rStyle w:val="affc"/>
        </w:rPr>
        <w:t>иала</w:t>
      </w:r>
      <w:r w:rsidR="00926681" w:rsidRPr="00ED0774">
        <w:rPr>
          <w:rStyle w:val="affc"/>
        </w:rPr>
        <w:t xml:space="preserve"> </w:t>
      </w:r>
      <w:r w:rsidR="00957D71" w:rsidRPr="00ED0774">
        <w:rPr>
          <w:rStyle w:val="affc"/>
        </w:rPr>
        <w:t>осуществляется</w:t>
      </w:r>
      <w:r w:rsidR="00926681" w:rsidRPr="00ED0774">
        <w:rPr>
          <w:rStyle w:val="affc"/>
        </w:rPr>
        <w:t xml:space="preserve"> </w:t>
      </w:r>
      <w:r w:rsidR="00957D71" w:rsidRPr="00ED0774">
        <w:rPr>
          <w:rStyle w:val="affc"/>
        </w:rPr>
        <w:t>в</w:t>
      </w:r>
      <w:r w:rsidR="00926681" w:rsidRPr="00ED0774">
        <w:rPr>
          <w:rStyle w:val="affc"/>
        </w:rPr>
        <w:t xml:space="preserve"> </w:t>
      </w:r>
      <w:r w:rsidR="00957D71" w:rsidRPr="00ED0774">
        <w:rPr>
          <w:rStyle w:val="affc"/>
        </w:rPr>
        <w:t>виде</w:t>
      </w:r>
      <w:r w:rsidR="00926681" w:rsidRPr="00ED0774">
        <w:rPr>
          <w:rStyle w:val="affc"/>
        </w:rPr>
        <w:t xml:space="preserve"> </w:t>
      </w:r>
      <w:r w:rsidR="00243DA7" w:rsidRPr="00ED0774">
        <w:rPr>
          <w:rStyle w:val="affc"/>
        </w:rPr>
        <w:t>ДНК</w:t>
      </w:r>
      <w:r w:rsidR="00926681" w:rsidRPr="00ED0774">
        <w:rPr>
          <w:rStyle w:val="affc"/>
        </w:rPr>
        <w:t xml:space="preserve"> </w:t>
      </w:r>
      <w:r w:rsidR="00957D71" w:rsidRPr="00ED0774">
        <w:rPr>
          <w:rStyle w:val="affc"/>
        </w:rPr>
        <w:t>и/или</w:t>
      </w:r>
      <w:r w:rsidR="00926681" w:rsidRPr="00ED0774">
        <w:rPr>
          <w:rStyle w:val="affc"/>
        </w:rPr>
        <w:t xml:space="preserve"> </w:t>
      </w:r>
      <w:r w:rsidR="00957D71" w:rsidRPr="00ED0774">
        <w:rPr>
          <w:rStyle w:val="affc"/>
        </w:rPr>
        <w:t>РНК</w:t>
      </w:r>
      <w:r w:rsidR="00243DA7" w:rsidRPr="00ED0774">
        <w:rPr>
          <w:rStyle w:val="affc"/>
        </w:rPr>
        <w:t>,</w:t>
      </w:r>
      <w:r w:rsidR="00926681" w:rsidRPr="00ED0774">
        <w:rPr>
          <w:rStyle w:val="affc"/>
        </w:rPr>
        <w:t xml:space="preserve"> </w:t>
      </w:r>
      <w:r w:rsidR="00243DA7" w:rsidRPr="00ED0774">
        <w:rPr>
          <w:rStyle w:val="affc"/>
        </w:rPr>
        <w:t>выделенн</w:t>
      </w:r>
      <w:r w:rsidR="00957D71" w:rsidRPr="00ED0774">
        <w:rPr>
          <w:rStyle w:val="affc"/>
        </w:rPr>
        <w:t>ых</w:t>
      </w:r>
      <w:r w:rsidR="00926681" w:rsidRPr="00ED0774">
        <w:rPr>
          <w:rStyle w:val="affc"/>
        </w:rPr>
        <w:t xml:space="preserve"> </w:t>
      </w:r>
      <w:r w:rsidR="00243DA7" w:rsidRPr="00ED0774">
        <w:rPr>
          <w:rStyle w:val="affc"/>
        </w:rPr>
        <w:t>из</w:t>
      </w:r>
      <w:r w:rsidR="00926681" w:rsidRPr="00ED0774">
        <w:rPr>
          <w:rStyle w:val="affc"/>
        </w:rPr>
        <w:t xml:space="preserve"> </w:t>
      </w:r>
      <w:r w:rsidR="00243DA7" w:rsidRPr="00ED0774">
        <w:rPr>
          <w:rStyle w:val="affc"/>
        </w:rPr>
        <w:t>костно</w:t>
      </w:r>
      <w:r w:rsidR="00D80AC9" w:rsidRPr="00ED0774">
        <w:rPr>
          <w:rStyle w:val="affc"/>
        </w:rPr>
        <w:t>мозговых</w:t>
      </w:r>
      <w:r w:rsidR="00926681" w:rsidRPr="00ED0774">
        <w:rPr>
          <w:rStyle w:val="affc"/>
        </w:rPr>
        <w:t xml:space="preserve"> </w:t>
      </w:r>
      <w:r w:rsidR="00D80AC9" w:rsidRPr="00ED0774">
        <w:rPr>
          <w:rStyle w:val="affc"/>
        </w:rPr>
        <w:t>клеток</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замороженны</w:t>
      </w:r>
      <w:r w:rsidR="00957D71" w:rsidRPr="00ED0774">
        <w:rPr>
          <w:rStyle w:val="affc"/>
        </w:rPr>
        <w:t>х</w:t>
      </w:r>
      <w:r w:rsidR="00926681" w:rsidRPr="00ED0774">
        <w:rPr>
          <w:rStyle w:val="affc"/>
        </w:rPr>
        <w:t xml:space="preserve"> </w:t>
      </w:r>
      <w:r w:rsidR="00D80AC9" w:rsidRPr="00ED0774">
        <w:rPr>
          <w:rStyle w:val="affc"/>
        </w:rPr>
        <w:t>клет</w:t>
      </w:r>
      <w:r w:rsidR="00957D71" w:rsidRPr="00ED0774">
        <w:rPr>
          <w:rStyle w:val="affc"/>
        </w:rPr>
        <w:t>о</w:t>
      </w:r>
      <w:r w:rsidR="00D80AC9" w:rsidRPr="00ED0774">
        <w:rPr>
          <w:rStyle w:val="affc"/>
        </w:rPr>
        <w:t>к.</w:t>
      </w:r>
      <w:r w:rsidR="00926681" w:rsidRPr="00ED0774">
        <w:rPr>
          <w:rStyle w:val="affc"/>
        </w:rPr>
        <w:t xml:space="preserve"> </w:t>
      </w:r>
      <w:r w:rsidR="00406100" w:rsidRPr="00ED0774">
        <w:rPr>
          <w:rStyle w:val="affc"/>
        </w:rPr>
        <w:lastRenderedPageBreak/>
        <w:t>Материал</w:t>
      </w:r>
      <w:r w:rsidR="00926681" w:rsidRPr="00ED0774">
        <w:rPr>
          <w:rStyle w:val="affc"/>
        </w:rPr>
        <w:t xml:space="preserve"> </w:t>
      </w:r>
      <w:r w:rsidR="00406100" w:rsidRPr="00ED0774">
        <w:rPr>
          <w:rStyle w:val="affc"/>
        </w:rPr>
        <w:t>может</w:t>
      </w:r>
      <w:r w:rsidR="00926681" w:rsidRPr="00ED0774">
        <w:rPr>
          <w:rStyle w:val="affc"/>
        </w:rPr>
        <w:t xml:space="preserve"> </w:t>
      </w:r>
      <w:r w:rsidR="00406100" w:rsidRPr="00ED0774">
        <w:rPr>
          <w:rStyle w:val="affc"/>
        </w:rPr>
        <w:t>в</w:t>
      </w:r>
      <w:r w:rsidR="00926681" w:rsidRPr="00ED0774">
        <w:rPr>
          <w:rStyle w:val="affc"/>
        </w:rPr>
        <w:t xml:space="preserve"> </w:t>
      </w:r>
      <w:r w:rsidR="00406100" w:rsidRPr="00ED0774">
        <w:rPr>
          <w:rStyle w:val="affc"/>
        </w:rPr>
        <w:t>последующем</w:t>
      </w:r>
      <w:r w:rsidR="00926681" w:rsidRPr="00ED0774">
        <w:rPr>
          <w:rStyle w:val="affc"/>
        </w:rPr>
        <w:t xml:space="preserve"> </w:t>
      </w:r>
      <w:r w:rsidR="00406100" w:rsidRPr="00ED0774">
        <w:rPr>
          <w:rStyle w:val="affc"/>
        </w:rPr>
        <w:t>понадобит</w:t>
      </w:r>
      <w:r w:rsidR="00E9461F" w:rsidRPr="00ED0774">
        <w:rPr>
          <w:rStyle w:val="affc"/>
        </w:rPr>
        <w:t>ь</w:t>
      </w:r>
      <w:r w:rsidR="00406100" w:rsidRPr="00ED0774">
        <w:rPr>
          <w:rStyle w:val="affc"/>
        </w:rPr>
        <w:t>ся</w:t>
      </w:r>
      <w:r w:rsidR="00926681" w:rsidRPr="00ED0774">
        <w:rPr>
          <w:rStyle w:val="affc"/>
        </w:rPr>
        <w:t xml:space="preserve"> </w:t>
      </w:r>
      <w:r w:rsidR="00406100" w:rsidRPr="00ED0774">
        <w:rPr>
          <w:rStyle w:val="affc"/>
        </w:rPr>
        <w:t>для</w:t>
      </w:r>
      <w:r w:rsidR="00926681" w:rsidRPr="00ED0774">
        <w:rPr>
          <w:rStyle w:val="affc"/>
        </w:rPr>
        <w:t xml:space="preserve"> </w:t>
      </w:r>
      <w:r w:rsidR="00406100" w:rsidRPr="00ED0774">
        <w:rPr>
          <w:rStyle w:val="affc"/>
        </w:rPr>
        <w:t>проведения</w:t>
      </w:r>
      <w:r w:rsidR="00926681" w:rsidRPr="00ED0774">
        <w:rPr>
          <w:rStyle w:val="affc"/>
        </w:rPr>
        <w:t xml:space="preserve"> </w:t>
      </w:r>
      <w:r w:rsidR="00406100" w:rsidRPr="00ED0774">
        <w:rPr>
          <w:rStyle w:val="affc"/>
        </w:rPr>
        <w:t>молекулярных</w:t>
      </w:r>
      <w:r w:rsidR="00926681" w:rsidRPr="00ED0774">
        <w:rPr>
          <w:rStyle w:val="affc"/>
        </w:rPr>
        <w:t xml:space="preserve"> </w:t>
      </w:r>
      <w:r w:rsidR="00406100" w:rsidRPr="00ED0774">
        <w:rPr>
          <w:rStyle w:val="affc"/>
        </w:rPr>
        <w:t>исследований,</w:t>
      </w:r>
      <w:r w:rsidR="00926681" w:rsidRPr="00ED0774">
        <w:rPr>
          <w:rStyle w:val="affc"/>
        </w:rPr>
        <w:t xml:space="preserve"> </w:t>
      </w:r>
      <w:r w:rsidR="00406100" w:rsidRPr="00ED0774">
        <w:rPr>
          <w:rStyle w:val="affc"/>
        </w:rPr>
        <w:t>позволяющих</w:t>
      </w:r>
      <w:r w:rsidR="00926681" w:rsidRPr="00ED0774">
        <w:rPr>
          <w:rStyle w:val="affc"/>
        </w:rPr>
        <w:t xml:space="preserve"> </w:t>
      </w:r>
      <w:r w:rsidR="00406100" w:rsidRPr="00ED0774">
        <w:rPr>
          <w:rStyle w:val="affc"/>
        </w:rPr>
        <w:t>определить</w:t>
      </w:r>
      <w:r w:rsidR="00926681" w:rsidRPr="00ED0774">
        <w:rPr>
          <w:rStyle w:val="affc"/>
        </w:rPr>
        <w:t xml:space="preserve"> </w:t>
      </w:r>
      <w:r w:rsidR="00406100" w:rsidRPr="00ED0774">
        <w:rPr>
          <w:rStyle w:val="affc"/>
        </w:rPr>
        <w:t>группы</w:t>
      </w:r>
      <w:r w:rsidR="00926681" w:rsidRPr="00ED0774">
        <w:rPr>
          <w:rStyle w:val="affc"/>
        </w:rPr>
        <w:t xml:space="preserve"> </w:t>
      </w:r>
      <w:r w:rsidR="00406100" w:rsidRPr="00ED0774">
        <w:rPr>
          <w:rStyle w:val="affc"/>
        </w:rPr>
        <w:t>риска,</w:t>
      </w:r>
      <w:r w:rsidR="00926681" w:rsidRPr="00ED0774">
        <w:rPr>
          <w:rStyle w:val="affc"/>
        </w:rPr>
        <w:t xml:space="preserve"> </w:t>
      </w:r>
      <w:r w:rsidR="00406100" w:rsidRPr="00ED0774">
        <w:rPr>
          <w:rStyle w:val="affc"/>
        </w:rPr>
        <w:t>а</w:t>
      </w:r>
      <w:r w:rsidR="00926681" w:rsidRPr="00ED0774">
        <w:rPr>
          <w:rStyle w:val="affc"/>
        </w:rPr>
        <w:t xml:space="preserve"> </w:t>
      </w:r>
      <w:r w:rsidR="00406100" w:rsidRPr="00ED0774">
        <w:rPr>
          <w:rStyle w:val="affc"/>
        </w:rPr>
        <w:t>также</w:t>
      </w:r>
      <w:r w:rsidR="00926681" w:rsidRPr="00ED0774">
        <w:rPr>
          <w:rStyle w:val="affc"/>
        </w:rPr>
        <w:t xml:space="preserve"> </w:t>
      </w:r>
      <w:r w:rsidR="00406100" w:rsidRPr="00ED0774">
        <w:rPr>
          <w:rStyle w:val="affc"/>
        </w:rPr>
        <w:t>в</w:t>
      </w:r>
      <w:r w:rsidR="00926681" w:rsidRPr="00ED0774">
        <w:rPr>
          <w:rStyle w:val="affc"/>
        </w:rPr>
        <w:t xml:space="preserve"> </w:t>
      </w:r>
      <w:r w:rsidR="00406100" w:rsidRPr="00ED0774">
        <w:rPr>
          <w:rStyle w:val="affc"/>
        </w:rPr>
        <w:t>рамках</w:t>
      </w:r>
      <w:r w:rsidR="00926681" w:rsidRPr="00ED0774">
        <w:rPr>
          <w:rStyle w:val="affc"/>
        </w:rPr>
        <w:t xml:space="preserve"> </w:t>
      </w:r>
      <w:r w:rsidR="004F1A3B" w:rsidRPr="00ED0774">
        <w:rPr>
          <w:rStyle w:val="affc"/>
        </w:rPr>
        <w:t>клинических</w:t>
      </w:r>
      <w:r w:rsidR="00926681" w:rsidRPr="00ED0774">
        <w:rPr>
          <w:rStyle w:val="affc"/>
        </w:rPr>
        <w:t xml:space="preserve"> </w:t>
      </w:r>
      <w:r w:rsidR="004F1A3B" w:rsidRPr="00ED0774">
        <w:rPr>
          <w:rStyle w:val="affc"/>
        </w:rPr>
        <w:t>исследований</w:t>
      </w:r>
      <w:r w:rsidR="001E2ABC" w:rsidRPr="00ED0774">
        <w:rPr>
          <w:rStyle w:val="affc"/>
        </w:rPr>
        <w:t>.</w:t>
      </w:r>
    </w:p>
    <w:p w14:paraId="5116D435" w14:textId="68DECA0E" w:rsidR="00003A9B" w:rsidRPr="00101320" w:rsidRDefault="00003A9B" w:rsidP="00003A9B">
      <w:pPr>
        <w:pStyle w:val="afd"/>
        <w:numPr>
          <w:ilvl w:val="0"/>
          <w:numId w:val="49"/>
        </w:numPr>
        <w:spacing w:beforeAutospacing="0" w:afterAutospacing="0" w:line="360" w:lineRule="auto"/>
        <w:contextualSpacing/>
        <w:divId w:val="344793945"/>
        <w:rPr>
          <w:b/>
          <w:bCs/>
          <w:color w:val="000000" w:themeColor="text1"/>
        </w:rPr>
      </w:pPr>
      <w:r w:rsidRPr="00101320">
        <w:rPr>
          <w:rStyle w:val="affb"/>
          <w:color w:val="000000" w:themeColor="text1"/>
        </w:rPr>
        <w:t xml:space="preserve">Рекомендуется </w:t>
      </w:r>
      <w:r w:rsidRPr="00601BBD">
        <w:rPr>
          <w:rStyle w:val="affb"/>
          <w:b w:val="0"/>
          <w:bCs w:val="0"/>
          <w:color w:val="000000" w:themeColor="text1"/>
        </w:rPr>
        <w:t>всем пациентам с ОЛЛ при проведении пункции любого органа и ткани и/или аспирации биологического материала выполнение</w:t>
      </w:r>
      <w:r w:rsidRPr="00101320">
        <w:rPr>
          <w:rStyle w:val="affb"/>
          <w:color w:val="000000" w:themeColor="text1"/>
        </w:rPr>
        <w:t xml:space="preserve"> </w:t>
      </w:r>
      <w:r w:rsidRPr="00101320">
        <w:rPr>
          <w:color w:val="000000" w:themeColor="text1"/>
        </w:rPr>
        <w:t>исследований пунктата/аспирата для дифференциальной диагностики специфического лейкозного и иного типа поражения</w:t>
      </w:r>
      <w:r w:rsidRPr="00ED0774">
        <w:t xml:space="preserve"> </w:t>
      </w:r>
      <w:r w:rsidRPr="00ED0774">
        <w:fldChar w:fldCharType="begin" w:fldLock="1"/>
      </w:r>
      <w:r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Pr="00ED0774">
        <w:fldChar w:fldCharType="separate"/>
      </w:r>
      <w:r w:rsidRPr="00ED0774">
        <w:rPr>
          <w:noProof/>
        </w:rPr>
        <w:t>[1,2,7]</w:t>
      </w:r>
      <w:r w:rsidRPr="00ED0774">
        <w:fldChar w:fldCharType="end"/>
      </w:r>
      <w:r w:rsidRPr="00003A9B">
        <w:t>:</w:t>
      </w:r>
    </w:p>
    <w:p w14:paraId="73D7E0FF"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Цитологическое исследование и просмотр цитологического препарата</w:t>
      </w:r>
    </w:p>
    <w:p w14:paraId="3BDF9E7B"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ммуноцитохимическое исследование биологического материала (включая по показаниям цитохимическое исследование препарата крови; иммуноцитохимическое исследование с моноклональными антителами материала на антигены дифференцировки лимфоидных клеток (CD); иммуноцитохимическое исследование с моноклональными антителами материала из различных тканей и органов для выявления метастазов опухоли (онкомаркеры-цитокератины, nm 23, SCC, РЭА и другие).</w:t>
      </w:r>
    </w:p>
    <w:p w14:paraId="0CCFBAAA"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ммунофенотипирование биологического материала для выявления маркеров гемобластозов</w:t>
      </w:r>
    </w:p>
    <w:p w14:paraId="1838C767" w14:textId="77777777" w:rsidR="00003A9B" w:rsidRPr="00101320"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сследование биологического материала методом проточной цитофлуориметрии</w:t>
      </w:r>
    </w:p>
    <w:p w14:paraId="5546845F" w14:textId="7F7AEBCE" w:rsidR="00003A9B" w:rsidRPr="00003A9B" w:rsidRDefault="00003A9B" w:rsidP="00003A9B">
      <w:pPr>
        <w:pStyle w:val="afd"/>
        <w:numPr>
          <w:ilvl w:val="1"/>
          <w:numId w:val="49"/>
        </w:numPr>
        <w:spacing w:beforeAutospacing="0" w:afterAutospacing="0" w:line="360" w:lineRule="auto"/>
        <w:contextualSpacing/>
        <w:divId w:val="344793945"/>
        <w:rPr>
          <w:b/>
          <w:bCs/>
          <w:color w:val="000000" w:themeColor="text1"/>
        </w:rPr>
      </w:pPr>
      <w:r w:rsidRPr="00101320">
        <w:rPr>
          <w:color w:val="000000" w:themeColor="text1"/>
        </w:rPr>
        <w:t>Исследование популяций лимфоцитов</w:t>
      </w:r>
    </w:p>
    <w:p w14:paraId="18B8D964" w14:textId="77777777" w:rsidR="00003A9B" w:rsidRPr="00003A9B" w:rsidRDefault="00003A9B" w:rsidP="00003A9B">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3B1802ED" w14:textId="77777777" w:rsidR="00C11091" w:rsidRPr="00F80DA8" w:rsidRDefault="00C11091" w:rsidP="00601BBD">
      <w:pPr>
        <w:pStyle w:val="afd"/>
        <w:tabs>
          <w:tab w:val="left" w:pos="2753"/>
        </w:tabs>
        <w:spacing w:line="360" w:lineRule="auto"/>
        <w:ind w:firstLine="709"/>
        <w:contextualSpacing/>
        <w:divId w:val="344793945"/>
        <w:rPr>
          <w:i/>
          <w:color w:val="000000" w:themeColor="text1"/>
        </w:rPr>
      </w:pPr>
      <w:r w:rsidRPr="00601BBD">
        <w:rPr>
          <w:rStyle w:val="affb"/>
          <w:i/>
          <w:color w:val="000000" w:themeColor="text1"/>
        </w:rPr>
        <w:t>Комментарии:</w:t>
      </w:r>
      <w:r w:rsidRPr="00601BBD">
        <w:rPr>
          <w:i/>
          <w:color w:val="000000" w:themeColor="text1"/>
        </w:rPr>
        <w:t xml:space="preserve"> наиболее часто выполняется пункция плевральной полости с цитологическим исследованием плевральной жидкости, бронхо-альвеолярный лаваж с цитологическим исследованием лаважной жидкости, спинномозговая пункция с цитологическим исследованием клеток спинномозговой жидкости, однако по показаниям может выполняться пункция любого доступного органа и ткани с последующим цитологическим осследованием, в том числе – микропрепарата тканей полости рта, перитонеальной жидкости, микропрепарата кожи, препарата тканей лимфоузла, пунктатов опухолей, опухолеподобных образований костей, тканей печени, тканей толстой кишки, аспирата из полости матки, тканей влагалища, тканей матки, тканей предстательной железы, тканей яичка, почки, мочевого пузыря, пунктатов и отпечатков </w:t>
      </w:r>
      <w:r w:rsidRPr="00F80DA8">
        <w:rPr>
          <w:i/>
          <w:color w:val="000000" w:themeColor="text1"/>
        </w:rPr>
        <w:t>биоптатов опухолей забрюшинного пространства.</w:t>
      </w:r>
    </w:p>
    <w:p w14:paraId="7DA5B45F" w14:textId="77777777" w:rsidR="004D35DE" w:rsidRPr="00F80DA8" w:rsidRDefault="00C11091" w:rsidP="00CC254E">
      <w:pPr>
        <w:pStyle w:val="afd"/>
        <w:numPr>
          <w:ilvl w:val="0"/>
          <w:numId w:val="49"/>
        </w:numPr>
        <w:spacing w:beforeAutospacing="0" w:afterAutospacing="0" w:line="360" w:lineRule="auto"/>
        <w:contextualSpacing/>
        <w:divId w:val="344793945"/>
        <w:rPr>
          <w:b/>
          <w:bCs/>
          <w:color w:val="000000" w:themeColor="text1"/>
        </w:rPr>
      </w:pPr>
      <w:r w:rsidRPr="00F80DA8">
        <w:rPr>
          <w:rStyle w:val="affb"/>
          <w:color w:val="000000" w:themeColor="text1"/>
        </w:rPr>
        <w:lastRenderedPageBreak/>
        <w:t xml:space="preserve">Рекомендуется </w:t>
      </w:r>
      <w:r w:rsidRPr="00F80DA8">
        <w:rPr>
          <w:rStyle w:val="affb"/>
          <w:b w:val="0"/>
          <w:color w:val="000000" w:themeColor="text1"/>
        </w:rPr>
        <w:t xml:space="preserve">всем пациентам с ОМЛ при проведении пункции с получением эксудата (жидкого биологического материала) выполнение дополнительных </w:t>
      </w:r>
      <w:r w:rsidRPr="00F80DA8">
        <w:rPr>
          <w:color w:val="000000" w:themeColor="text1"/>
        </w:rPr>
        <w:t>исследований для дифференциальной диагностики специфического лейкозного, инфекционного и иного типа поражения</w:t>
      </w:r>
      <w:r w:rsidR="00601BBD" w:rsidRPr="00F80DA8">
        <w:rPr>
          <w:color w:val="000000" w:themeColor="text1"/>
        </w:rPr>
        <w:t xml:space="preserve"> </w:t>
      </w:r>
      <w:r w:rsidR="00601BBD" w:rsidRPr="00F80DA8">
        <w:rPr>
          <w:color w:val="000000" w:themeColor="text1"/>
        </w:rPr>
        <w:fldChar w:fldCharType="begin" w:fldLock="1"/>
      </w:r>
      <w:r w:rsidR="00601BBD" w:rsidRPr="00F80DA8">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601BBD" w:rsidRPr="00F80DA8">
        <w:rPr>
          <w:color w:val="000000" w:themeColor="text1"/>
        </w:rPr>
        <w:fldChar w:fldCharType="separate"/>
      </w:r>
      <w:r w:rsidR="00601BBD" w:rsidRPr="00F80DA8">
        <w:rPr>
          <w:noProof/>
          <w:color w:val="000000" w:themeColor="text1"/>
        </w:rPr>
        <w:t>[1,2,7]</w:t>
      </w:r>
      <w:r w:rsidR="00601BBD" w:rsidRPr="00F80DA8">
        <w:rPr>
          <w:color w:val="000000" w:themeColor="text1"/>
        </w:rPr>
        <w:fldChar w:fldCharType="end"/>
      </w:r>
      <w:r w:rsidR="00601BBD" w:rsidRPr="00F80DA8">
        <w:rPr>
          <w:color w:val="000000" w:themeColor="text1"/>
        </w:rPr>
        <w:t>:</w:t>
      </w:r>
    </w:p>
    <w:p w14:paraId="738D3817" w14:textId="77777777" w:rsidR="00F80DA8" w:rsidRPr="00101320" w:rsidRDefault="00F80DA8" w:rsidP="00F80DA8">
      <w:pPr>
        <w:pStyle w:val="afd"/>
        <w:numPr>
          <w:ilvl w:val="1"/>
          <w:numId w:val="49"/>
        </w:numPr>
        <w:spacing w:beforeAutospacing="0" w:afterAutospacing="0" w:line="360" w:lineRule="auto"/>
        <w:contextualSpacing/>
        <w:divId w:val="344793945"/>
        <w:rPr>
          <w:bCs/>
          <w:color w:val="000000" w:themeColor="text1"/>
        </w:rPr>
      </w:pPr>
      <w:r w:rsidRPr="00101320">
        <w:rPr>
          <w:bCs/>
          <w:color w:val="000000" w:themeColor="text1"/>
        </w:rPr>
        <w:t>При исследовании спинномозговой жидкости (ликвора):</w:t>
      </w:r>
    </w:p>
    <w:p w14:paraId="0BADB11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спинномозговой жидкости, подсчет клеток в счетной камере (определение цитоза)</w:t>
      </w:r>
    </w:p>
    <w:p w14:paraId="216F4DAB"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 xml:space="preserve">Определение крови в спинномозговой жидкости </w:t>
      </w:r>
    </w:p>
    <w:p w14:paraId="46036732"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глюкозы в спинномозговой жидкости</w:t>
      </w:r>
    </w:p>
    <w:p w14:paraId="0B9ACD59"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белка в спинномозговой жидкости</w:t>
      </w:r>
    </w:p>
    <w:p w14:paraId="4CC47D30"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Тесты на аномальный белок в спинномозговой жидкости</w:t>
      </w:r>
    </w:p>
    <w:p w14:paraId="29037A92"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Определение концентрации водородных ионов (pH) в спинномозговой жидкости</w:t>
      </w:r>
    </w:p>
    <w:p w14:paraId="05820E9B"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хлоридов в спинномозговой жидкости</w:t>
      </w:r>
    </w:p>
    <w:p w14:paraId="6977026F"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Серологическое исследование ликвора</w:t>
      </w:r>
    </w:p>
    <w:p w14:paraId="15A54A06" w14:textId="77777777" w:rsidR="00F80DA8" w:rsidRPr="0066655F" w:rsidRDefault="00F80DA8" w:rsidP="00F80DA8">
      <w:pPr>
        <w:pStyle w:val="afd"/>
        <w:numPr>
          <w:ilvl w:val="1"/>
          <w:numId w:val="49"/>
        </w:numPr>
        <w:spacing w:beforeAutospacing="0" w:afterAutospacing="0" w:line="360" w:lineRule="auto"/>
        <w:contextualSpacing/>
        <w:divId w:val="344793945"/>
        <w:rPr>
          <w:bCs/>
          <w:color w:val="000000" w:themeColor="text1"/>
        </w:rPr>
      </w:pPr>
      <w:r w:rsidRPr="0066655F">
        <w:rPr>
          <w:bCs/>
          <w:color w:val="000000" w:themeColor="text1"/>
        </w:rPr>
        <w:t>При исследовании плевральной жидкости</w:t>
      </w:r>
    </w:p>
    <w:p w14:paraId="011578AA"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нативного и окрашенного препарата плевральной жидкости</w:t>
      </w:r>
    </w:p>
    <w:p w14:paraId="2FC2B2E1"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Исследование уровня белка в плевральной жидкости</w:t>
      </w:r>
    </w:p>
    <w:p w14:paraId="5B552027"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биологическое (культуральное) исследование плевральной жидкости</w:t>
      </w:r>
    </w:p>
    <w:p w14:paraId="6BBF6945" w14:textId="77777777" w:rsidR="00F80DA8" w:rsidRPr="0066655F" w:rsidRDefault="00F80DA8" w:rsidP="00F80DA8">
      <w:pPr>
        <w:pStyle w:val="afd"/>
        <w:numPr>
          <w:ilvl w:val="1"/>
          <w:numId w:val="49"/>
        </w:numPr>
        <w:spacing w:beforeAutospacing="0" w:afterAutospacing="0" w:line="360" w:lineRule="auto"/>
        <w:contextualSpacing/>
        <w:divId w:val="344793945"/>
        <w:rPr>
          <w:bCs/>
          <w:color w:val="000000" w:themeColor="text1"/>
        </w:rPr>
      </w:pPr>
      <w:r w:rsidRPr="0066655F">
        <w:rPr>
          <w:bCs/>
          <w:color w:val="000000" w:themeColor="text1"/>
        </w:rPr>
        <w:t>При исследовании лаважной или асцитической жидкости</w:t>
      </w:r>
    </w:p>
    <w:p w14:paraId="29367035"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лаважной жидкости</w:t>
      </w:r>
    </w:p>
    <w:p w14:paraId="287B69B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биологическое (культуральное) исследование бронхоальвеолярной жидкости на различные бактерии, грибы, вирусы.</w:t>
      </w:r>
    </w:p>
    <w:p w14:paraId="21933765"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олекулярно-биологическое исследование бронхоальвеолярной лаважной жидкости на различные бактерии, грибы, вирусы</w:t>
      </w:r>
    </w:p>
    <w:p w14:paraId="27C0F416" w14:textId="77777777" w:rsidR="00F80DA8" w:rsidRPr="00101320" w:rsidRDefault="00F80DA8" w:rsidP="00F80DA8">
      <w:pPr>
        <w:pStyle w:val="afd"/>
        <w:numPr>
          <w:ilvl w:val="2"/>
          <w:numId w:val="49"/>
        </w:numPr>
        <w:spacing w:beforeAutospacing="0" w:afterAutospacing="0" w:line="360" w:lineRule="auto"/>
        <w:contextualSpacing/>
        <w:divId w:val="344793945"/>
        <w:rPr>
          <w:bCs/>
          <w:color w:val="000000" w:themeColor="text1"/>
        </w:rPr>
      </w:pPr>
      <w:r w:rsidRPr="00101320">
        <w:rPr>
          <w:color w:val="000000" w:themeColor="text1"/>
        </w:rPr>
        <w:t>Микроскопическое исследование перитонеальной (асцитической) жидкости</w:t>
      </w:r>
    </w:p>
    <w:p w14:paraId="3060B407" w14:textId="77777777" w:rsidR="00F80DA8" w:rsidRPr="00101320" w:rsidRDefault="00F80DA8" w:rsidP="00F80DA8">
      <w:pPr>
        <w:ind w:firstLine="709"/>
        <w:divId w:val="344793945"/>
        <w:rPr>
          <w:b/>
        </w:rPr>
      </w:pPr>
      <w:r w:rsidRPr="00101320">
        <w:rPr>
          <w:b/>
        </w:rPr>
        <w:t xml:space="preserve">Уровень убедительности рекомендации – C (уровень достоверности доказательств – 5) </w:t>
      </w:r>
    </w:p>
    <w:p w14:paraId="4694219F" w14:textId="77777777" w:rsidR="00C11091" w:rsidRPr="00C23C9D" w:rsidRDefault="00C11091" w:rsidP="00C23C9D">
      <w:pPr>
        <w:ind w:firstLine="709"/>
        <w:divId w:val="344793945"/>
        <w:rPr>
          <w:i/>
          <w:iCs/>
          <w:color w:val="000000" w:themeColor="text1"/>
        </w:rPr>
      </w:pPr>
      <w:r w:rsidRPr="00C23C9D">
        <w:rPr>
          <w:rStyle w:val="affb"/>
          <w:i/>
          <w:iCs/>
          <w:color w:val="000000" w:themeColor="text1"/>
        </w:rPr>
        <w:t>Комментарии:</w:t>
      </w:r>
      <w:r w:rsidRPr="00C23C9D">
        <w:rPr>
          <w:i/>
          <w:iCs/>
          <w:color w:val="000000" w:themeColor="text1"/>
        </w:rPr>
        <w:t xml:space="preserve"> наиболее часто выполняется биопсия очага поражения кожи, костного мозга (трепанобиопсия), лимфоузла. Однако по показаниям может выполняться </w:t>
      </w:r>
      <w:r w:rsidRPr="00C23C9D">
        <w:rPr>
          <w:i/>
          <w:iCs/>
          <w:color w:val="000000" w:themeColor="text1"/>
        </w:rPr>
        <w:lastRenderedPageBreak/>
        <w:t>биопсия любого органа и ткани, в том числе, слизистой полости рта, слизистой оболочки полости носа, тканей легкого, опухоли средостения, селезенки, печени, пищевода, желудка, толстой кишки, молочной железы, кости, женских половых органов, предстательной железы, мужских половых органов, мочевого пузыря, почки, тканей забрюшинного пространства.</w:t>
      </w:r>
    </w:p>
    <w:p w14:paraId="180A380F" w14:textId="18B22D76" w:rsidR="00C11091" w:rsidRPr="000915DB" w:rsidRDefault="00C11091" w:rsidP="00CC254E">
      <w:pPr>
        <w:pStyle w:val="36"/>
        <w:numPr>
          <w:ilvl w:val="0"/>
          <w:numId w:val="49"/>
        </w:numPr>
        <w:divId w:val="344793945"/>
        <w:rPr>
          <w:b/>
          <w:bCs/>
          <w:color w:val="000000" w:themeColor="text1"/>
          <w:lang w:val="ru-RU"/>
        </w:rPr>
      </w:pPr>
      <w:r w:rsidRPr="000915DB">
        <w:rPr>
          <w:rStyle w:val="affb"/>
          <w:color w:val="000000" w:themeColor="text1"/>
        </w:rPr>
        <w:t>Рекомендуется</w:t>
      </w:r>
      <w:r w:rsidRPr="000915DB">
        <w:rPr>
          <w:rStyle w:val="affb"/>
          <w:b w:val="0"/>
          <w:color w:val="000000" w:themeColor="text1"/>
        </w:rPr>
        <w:t xml:space="preserve"> всем пациентам</w:t>
      </w:r>
      <w:r w:rsidRPr="000915DB">
        <w:rPr>
          <w:color w:val="000000" w:themeColor="text1"/>
        </w:rPr>
        <w:t xml:space="preserve"> </w:t>
      </w:r>
      <w:r w:rsidRPr="000915DB">
        <w:rPr>
          <w:rStyle w:val="affb"/>
          <w:b w:val="0"/>
          <w:color w:val="000000" w:themeColor="text1"/>
          <w:lang w:val="ru-RU"/>
        </w:rPr>
        <w:t xml:space="preserve">с </w:t>
      </w:r>
      <w:r w:rsidRPr="000915DB">
        <w:rPr>
          <w:rStyle w:val="affb"/>
          <w:b w:val="0"/>
          <w:color w:val="000000" w:themeColor="text1"/>
        </w:rPr>
        <w:t>О</w:t>
      </w:r>
      <w:r w:rsidRPr="000915DB">
        <w:rPr>
          <w:rStyle w:val="affb"/>
          <w:b w:val="0"/>
          <w:color w:val="000000" w:themeColor="text1"/>
          <w:lang w:val="ru-RU"/>
        </w:rPr>
        <w:t>М</w:t>
      </w:r>
      <w:r w:rsidRPr="000915DB">
        <w:rPr>
          <w:rStyle w:val="affb"/>
          <w:b w:val="0"/>
          <w:color w:val="000000" w:themeColor="text1"/>
        </w:rPr>
        <w:t>Л</w:t>
      </w:r>
      <w:r w:rsidRPr="000915DB">
        <w:rPr>
          <w:rStyle w:val="affb"/>
          <w:b w:val="0"/>
          <w:color w:val="000000" w:themeColor="text1"/>
          <w:lang w:val="ru-RU"/>
        </w:rPr>
        <w:t xml:space="preserve"> на любом этапе диагностики и</w:t>
      </w:r>
      <w:r w:rsidRPr="000915DB">
        <w:rPr>
          <w:rStyle w:val="affb"/>
          <w:b w:val="0"/>
          <w:color w:val="000000" w:themeColor="text1"/>
        </w:rPr>
        <w:t xml:space="preserve"> </w:t>
      </w:r>
      <w:r w:rsidRPr="000915DB">
        <w:rPr>
          <w:rStyle w:val="affb"/>
          <w:b w:val="0"/>
          <w:color w:val="000000" w:themeColor="text1"/>
          <w:lang w:val="ru-RU"/>
        </w:rPr>
        <w:t>лечения по показаниям</w:t>
      </w:r>
      <w:r w:rsidRPr="000915DB">
        <w:rPr>
          <w:color w:val="000000" w:themeColor="text1"/>
          <w:lang w:val="ru-RU"/>
        </w:rPr>
        <w:t xml:space="preserve"> выполнять и</w:t>
      </w:r>
      <w:r w:rsidRPr="000915DB">
        <w:rPr>
          <w:color w:val="000000" w:themeColor="text1"/>
        </w:rPr>
        <w:t>сследование кала на скрытую кровь</w:t>
      </w:r>
      <w:r w:rsidRPr="000915DB">
        <w:rPr>
          <w:color w:val="000000" w:themeColor="text1"/>
          <w:lang w:val="ru-RU"/>
        </w:rPr>
        <w:t xml:space="preserve"> для исключения кишечного кровотечения как осложнения цитопении при ОПЛ</w:t>
      </w:r>
      <w:r w:rsidR="000915DB" w:rsidRPr="000915DB">
        <w:rPr>
          <w:color w:val="000000" w:themeColor="text1"/>
          <w:lang w:val="ru-RU"/>
        </w:rPr>
        <w:t xml:space="preserve"> </w:t>
      </w:r>
      <w:r w:rsidR="000915DB" w:rsidRPr="000915DB">
        <w:rPr>
          <w:color w:val="000000" w:themeColor="text1"/>
        </w:rPr>
        <w:fldChar w:fldCharType="begin" w:fldLock="1"/>
      </w:r>
      <w:r w:rsidR="000915DB" w:rsidRPr="000915DB">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0915DB" w:rsidRPr="000915DB">
        <w:rPr>
          <w:color w:val="000000" w:themeColor="text1"/>
        </w:rPr>
        <w:fldChar w:fldCharType="separate"/>
      </w:r>
      <w:r w:rsidR="000915DB" w:rsidRPr="000915DB">
        <w:rPr>
          <w:noProof/>
          <w:color w:val="000000" w:themeColor="text1"/>
        </w:rPr>
        <w:t>[1,2,7]</w:t>
      </w:r>
      <w:r w:rsidR="000915DB" w:rsidRPr="000915DB">
        <w:rPr>
          <w:color w:val="000000" w:themeColor="text1"/>
        </w:rPr>
        <w:fldChar w:fldCharType="end"/>
      </w:r>
      <w:r w:rsidRPr="000915DB">
        <w:rPr>
          <w:color w:val="000000" w:themeColor="text1"/>
          <w:lang w:val="ru-RU"/>
        </w:rPr>
        <w:t>.</w:t>
      </w:r>
    </w:p>
    <w:p w14:paraId="5B154AA0" w14:textId="77777777" w:rsidR="00C11091" w:rsidRDefault="00C11091" w:rsidP="000915DB">
      <w:pPr>
        <w:ind w:firstLine="709"/>
        <w:divId w:val="344793945"/>
        <w:rPr>
          <w:b/>
          <w:color w:val="000000" w:themeColor="text1"/>
        </w:rPr>
      </w:pPr>
      <w:r w:rsidRPr="000915DB">
        <w:rPr>
          <w:b/>
          <w:color w:val="000000" w:themeColor="text1"/>
        </w:rPr>
        <w:t xml:space="preserve">Уровень убедительности рекомендации – C (уровень достоверности доказательств – 5) </w:t>
      </w:r>
    </w:p>
    <w:p w14:paraId="4F8F30DF" w14:textId="77777777" w:rsidR="00547493" w:rsidRPr="00ED0774" w:rsidRDefault="00547493" w:rsidP="00547493">
      <w:pPr>
        <w:pStyle w:val="10"/>
        <w:divId w:val="344793945"/>
        <w:rPr>
          <w:rStyle w:val="affb"/>
        </w:rPr>
      </w:pPr>
      <w:r w:rsidRPr="00ED0774">
        <w:rPr>
          <w:rStyle w:val="affb"/>
        </w:rPr>
        <w:t>Рекомендуется</w:t>
      </w:r>
      <w:r w:rsidRPr="00ED0774">
        <w:rPr>
          <w:rStyle w:val="affb"/>
          <w:b w:val="0"/>
        </w:rPr>
        <w:t xml:space="preserve"> всем пациентам, которые потенциально могут рассматриваться как кандидаты на выполнение алло-ТГСК, после достижения 1-й ремиссии ОМЛ, а также их сиблингам</w:t>
      </w:r>
      <w:r w:rsidRPr="00ED0774">
        <w:rPr>
          <w:rStyle w:val="affb"/>
          <w:b w:val="0"/>
          <w:lang w:val="ru-RU"/>
        </w:rPr>
        <w:t xml:space="preserve"> </w:t>
      </w:r>
      <w:r w:rsidRPr="00ED0774">
        <w:rPr>
          <w:rStyle w:val="affb"/>
          <w:b w:val="0"/>
        </w:rPr>
        <w:t xml:space="preserve">определение HLA-антигенов в целях поиска потенциального донора с консультацией в трансплантационном центре для определения целесообразности и возможности выполнения алло-ТГСК </w:t>
      </w:r>
      <w:r w:rsidRPr="00ED0774">
        <w:rPr>
          <w:rStyle w:val="affb"/>
          <w:b w:val="0"/>
        </w:rPr>
        <w:fldChar w:fldCharType="begin" w:fldLock="1"/>
      </w:r>
      <w:r w:rsidRPr="00ED0774">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Pr="00ED0774">
        <w:rPr>
          <w:rStyle w:val="affb"/>
          <w:b w:val="0"/>
        </w:rPr>
        <w:fldChar w:fldCharType="separate"/>
      </w:r>
      <w:r w:rsidRPr="00ED0774">
        <w:rPr>
          <w:rStyle w:val="affb"/>
          <w:b w:val="0"/>
          <w:noProof/>
        </w:rPr>
        <w:t>[1,2,7,8]</w:t>
      </w:r>
      <w:r w:rsidRPr="00ED0774">
        <w:rPr>
          <w:rStyle w:val="affb"/>
          <w:b w:val="0"/>
        </w:rPr>
        <w:fldChar w:fldCharType="end"/>
      </w:r>
      <w:r w:rsidRPr="00ED0774">
        <w:rPr>
          <w:rStyle w:val="affb"/>
          <w:b w:val="0"/>
        </w:rPr>
        <w:t>.</w:t>
      </w:r>
      <w:r w:rsidRPr="00ED0774">
        <w:rPr>
          <w:rStyle w:val="affb"/>
        </w:rPr>
        <w:t xml:space="preserve"> </w:t>
      </w:r>
    </w:p>
    <w:p w14:paraId="4352A903" w14:textId="77777777" w:rsidR="00547493" w:rsidRPr="00ED0774" w:rsidRDefault="00547493" w:rsidP="00547493">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7DB623FA" w14:textId="77777777" w:rsidR="00547493" w:rsidRPr="000915DB" w:rsidRDefault="00547493" w:rsidP="000915DB">
      <w:pPr>
        <w:ind w:firstLine="709"/>
        <w:divId w:val="344793945"/>
        <w:rPr>
          <w:b/>
          <w:color w:val="000000" w:themeColor="text1"/>
        </w:rPr>
      </w:pPr>
    </w:p>
    <w:p w14:paraId="2959EF7B" w14:textId="77777777" w:rsidR="00101ED7" w:rsidRPr="00ED0774" w:rsidRDefault="00101ED7" w:rsidP="00705E68">
      <w:pPr>
        <w:pStyle w:val="afd"/>
        <w:spacing w:beforeAutospacing="0" w:afterAutospacing="0" w:line="360" w:lineRule="auto"/>
        <w:ind w:firstLine="709"/>
        <w:contextualSpacing/>
        <w:divId w:val="344793945"/>
        <w:rPr>
          <w:rStyle w:val="affc"/>
        </w:rPr>
      </w:pPr>
    </w:p>
    <w:p w14:paraId="7A45068A" w14:textId="7F7DE76F" w:rsidR="006E5861" w:rsidRPr="00ED0774" w:rsidRDefault="00D80AC9" w:rsidP="00705E68">
      <w:pPr>
        <w:pStyle w:val="2"/>
        <w:spacing w:before="0"/>
        <w:contextualSpacing/>
        <w:divId w:val="344793945"/>
        <w:rPr>
          <w:rFonts w:eastAsia="Times New Roman"/>
        </w:rPr>
      </w:pPr>
      <w:bookmarkStart w:id="43" w:name="_Toc64624771"/>
      <w:bookmarkStart w:id="44" w:name="_Toc24471999"/>
      <w:r w:rsidRPr="00ED0774">
        <w:rPr>
          <w:rStyle w:val="affb"/>
          <w:rFonts w:eastAsia="Times New Roman"/>
          <w:b/>
          <w:bCs w:val="0"/>
        </w:rPr>
        <w:t>2.4</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B57DCB" w:rsidRPr="00ED0774">
        <w:t>Инструментальные диагностические исследования</w:t>
      </w:r>
      <w:bookmarkEnd w:id="43"/>
      <w:r w:rsidR="00B57DCB" w:rsidRPr="00ED0774" w:rsidDel="00B57DCB">
        <w:rPr>
          <w:rStyle w:val="affb"/>
          <w:rFonts w:eastAsia="Times New Roman"/>
          <w:b/>
          <w:bCs w:val="0"/>
        </w:rPr>
        <w:t xml:space="preserve"> </w:t>
      </w:r>
      <w:bookmarkEnd w:id="44"/>
    </w:p>
    <w:p w14:paraId="4518D990" w14:textId="2E82CF4E" w:rsidR="00B61518" w:rsidRPr="00ED0774" w:rsidRDefault="00D80AC9" w:rsidP="005E68FC">
      <w:pPr>
        <w:pStyle w:val="10"/>
        <w:divId w:val="344793945"/>
        <w:rPr>
          <w:rStyle w:val="affb"/>
          <w:b w:val="0"/>
        </w:rPr>
      </w:pPr>
      <w:r w:rsidRPr="00ED0774">
        <w:rPr>
          <w:rStyle w:val="affb"/>
        </w:rPr>
        <w:t>Рекоменду</w:t>
      </w:r>
      <w:r w:rsidR="008B28A5" w:rsidRPr="00ED0774">
        <w:rPr>
          <w:rStyle w:val="affb"/>
          <w:lang w:val="ru-RU"/>
        </w:rPr>
        <w:t>е</w:t>
      </w:r>
      <w:r w:rsidRPr="00ED0774">
        <w:rPr>
          <w:rStyle w:val="affb"/>
        </w:rPr>
        <w:t>тся</w:t>
      </w:r>
      <w:r w:rsidR="00926681" w:rsidRPr="00ED0774">
        <w:rPr>
          <w:rStyle w:val="affb"/>
        </w:rPr>
        <w:t xml:space="preserve"> </w:t>
      </w:r>
      <w:r w:rsidR="003B5DA5" w:rsidRPr="00ED0774">
        <w:rPr>
          <w:rStyle w:val="affb"/>
          <w:b w:val="0"/>
        </w:rPr>
        <w:t>всем</w:t>
      </w:r>
      <w:r w:rsidR="00926681" w:rsidRPr="00ED0774">
        <w:rPr>
          <w:rStyle w:val="affb"/>
          <w:b w:val="0"/>
        </w:rPr>
        <w:t xml:space="preserve"> </w:t>
      </w:r>
      <w:r w:rsidR="003B5DA5" w:rsidRPr="00ED0774">
        <w:rPr>
          <w:rStyle w:val="affb"/>
          <w:b w:val="0"/>
        </w:rPr>
        <w:t>пациентам</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ОМЛ</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начала</w:t>
      </w:r>
      <w:r w:rsidR="00926681" w:rsidRPr="00ED0774">
        <w:rPr>
          <w:rStyle w:val="affb"/>
          <w:b w:val="0"/>
        </w:rPr>
        <w:t xml:space="preserve"> </w:t>
      </w:r>
      <w:r w:rsidR="003B5DA5" w:rsidRPr="00ED0774">
        <w:rPr>
          <w:rStyle w:val="affb"/>
          <w:b w:val="0"/>
        </w:rPr>
        <w:t>специфической</w:t>
      </w:r>
      <w:r w:rsidR="00926681" w:rsidRPr="00ED0774">
        <w:rPr>
          <w:rStyle w:val="affb"/>
          <w:b w:val="0"/>
        </w:rPr>
        <w:t xml:space="preserve"> </w:t>
      </w:r>
      <w:r w:rsidR="003B5DA5"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ходе</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частотой</w:t>
      </w:r>
      <w:r w:rsidR="00926681" w:rsidRPr="00ED0774">
        <w:rPr>
          <w:rStyle w:val="affb"/>
          <w:b w:val="0"/>
        </w:rPr>
        <w:t xml:space="preserve"> </w:t>
      </w:r>
      <w:r w:rsidR="003B5DA5" w:rsidRPr="00ED0774">
        <w:rPr>
          <w:rStyle w:val="affb"/>
          <w:b w:val="0"/>
        </w:rPr>
        <w:t>от</w:t>
      </w:r>
      <w:r w:rsidR="00926681" w:rsidRPr="00ED0774">
        <w:rPr>
          <w:rStyle w:val="affb"/>
          <w:b w:val="0"/>
        </w:rPr>
        <w:t xml:space="preserve"> </w:t>
      </w:r>
      <w:r w:rsidR="003B5DA5" w:rsidRPr="00ED0774">
        <w:rPr>
          <w:rStyle w:val="affb"/>
          <w:b w:val="0"/>
        </w:rPr>
        <w:t>1</w:t>
      </w:r>
      <w:r w:rsidR="00926681" w:rsidRPr="00ED0774">
        <w:rPr>
          <w:rStyle w:val="affb"/>
          <w:b w:val="0"/>
        </w:rPr>
        <w:t xml:space="preserve"> </w:t>
      </w:r>
      <w:r w:rsidR="003B5DA5" w:rsidRPr="00ED0774">
        <w:rPr>
          <w:rStyle w:val="affb"/>
          <w:b w:val="0"/>
        </w:rPr>
        <w:t>раз</w:t>
      </w:r>
      <w:r w:rsidR="000B702D" w:rsidRPr="00ED0774">
        <w:rPr>
          <w:rStyle w:val="affb"/>
          <w:b w:val="0"/>
        </w:rPr>
        <w:t>а</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неделю</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ежемесячного</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учетом</w:t>
      </w:r>
      <w:r w:rsidR="00926681" w:rsidRPr="00ED0774">
        <w:rPr>
          <w:rStyle w:val="affb"/>
          <w:b w:val="0"/>
        </w:rPr>
        <w:t xml:space="preserve"> </w:t>
      </w:r>
      <w:r w:rsidR="003B5DA5" w:rsidRPr="00ED0774">
        <w:rPr>
          <w:rStyle w:val="affb"/>
          <w:b w:val="0"/>
        </w:rPr>
        <w:t>наличия</w:t>
      </w:r>
      <w:r w:rsidR="00926681" w:rsidRPr="00ED0774">
        <w:rPr>
          <w:rStyle w:val="affb"/>
          <w:b w:val="0"/>
        </w:rPr>
        <w:t xml:space="preserve"> </w:t>
      </w:r>
      <w:r w:rsidR="003B5DA5" w:rsidRPr="00ED0774">
        <w:rPr>
          <w:rStyle w:val="affb"/>
          <w:b w:val="0"/>
        </w:rPr>
        <w:t>сопутствующей</w:t>
      </w:r>
      <w:r w:rsidR="00926681" w:rsidRPr="00ED0774">
        <w:rPr>
          <w:rStyle w:val="affb"/>
          <w:b w:val="0"/>
        </w:rPr>
        <w:t xml:space="preserve"> </w:t>
      </w:r>
      <w:r w:rsidR="003B5DA5" w:rsidRPr="00ED0774">
        <w:rPr>
          <w:rStyle w:val="affb"/>
          <w:b w:val="0"/>
        </w:rPr>
        <w:t>патологии</w:t>
      </w:r>
      <w:r w:rsidR="00926681" w:rsidRPr="00ED0774">
        <w:rPr>
          <w:rStyle w:val="affb"/>
          <w:b w:val="0"/>
        </w:rPr>
        <w:t xml:space="preserve"> </w:t>
      </w:r>
      <w:r w:rsidR="003B5DA5" w:rsidRPr="00ED0774">
        <w:rPr>
          <w:rStyle w:val="affb"/>
          <w:b w:val="0"/>
        </w:rPr>
        <w:t>и</w:t>
      </w:r>
      <w:r w:rsidR="00926681" w:rsidRPr="00ED0774">
        <w:rPr>
          <w:rStyle w:val="affb"/>
          <w:b w:val="0"/>
        </w:rPr>
        <w:t xml:space="preserve"> </w:t>
      </w:r>
      <w:r w:rsidR="003B5DA5" w:rsidRPr="00ED0774">
        <w:rPr>
          <w:rStyle w:val="affb"/>
          <w:b w:val="0"/>
        </w:rPr>
        <w:t>клинической</w:t>
      </w:r>
      <w:r w:rsidR="00926681" w:rsidRPr="00ED0774">
        <w:rPr>
          <w:rStyle w:val="affb"/>
          <w:b w:val="0"/>
        </w:rPr>
        <w:t xml:space="preserve"> </w:t>
      </w:r>
      <w:r w:rsidR="003B5DA5" w:rsidRPr="00ED0774">
        <w:rPr>
          <w:rStyle w:val="affb"/>
          <w:b w:val="0"/>
        </w:rPr>
        <w:t>ситуации),</w:t>
      </w:r>
      <w:r w:rsidR="00926681" w:rsidRPr="00ED0774">
        <w:rPr>
          <w:rStyle w:val="affb"/>
          <w:b w:val="0"/>
        </w:rPr>
        <w:t xml:space="preserve"> </w:t>
      </w:r>
      <w:r w:rsidR="003B5DA5" w:rsidRPr="00ED0774">
        <w:rPr>
          <w:rStyle w:val="affb"/>
          <w:b w:val="0"/>
        </w:rPr>
        <w:t>а</w:t>
      </w:r>
      <w:r w:rsidR="00926681" w:rsidRPr="00ED0774">
        <w:rPr>
          <w:rStyle w:val="affb"/>
          <w:b w:val="0"/>
        </w:rPr>
        <w:t xml:space="preserve"> </w:t>
      </w:r>
      <w:r w:rsidR="003B5DA5" w:rsidRPr="00ED0774">
        <w:rPr>
          <w:rStyle w:val="affb"/>
          <w:b w:val="0"/>
        </w:rPr>
        <w:t>также</w:t>
      </w:r>
      <w:r w:rsidR="00926681" w:rsidRPr="00ED0774">
        <w:rPr>
          <w:rStyle w:val="affb"/>
          <w:b w:val="0"/>
        </w:rPr>
        <w:t xml:space="preserve"> </w:t>
      </w:r>
      <w:r w:rsidR="003B5DA5" w:rsidRPr="00ED0774">
        <w:rPr>
          <w:rStyle w:val="affb"/>
          <w:b w:val="0"/>
        </w:rPr>
        <w:t>при</w:t>
      </w:r>
      <w:r w:rsidR="00926681" w:rsidRPr="00ED0774">
        <w:rPr>
          <w:rStyle w:val="affb"/>
          <w:b w:val="0"/>
        </w:rPr>
        <w:t xml:space="preserve"> </w:t>
      </w:r>
      <w:r w:rsidR="003B5DA5" w:rsidRPr="00ED0774">
        <w:rPr>
          <w:rStyle w:val="affb"/>
          <w:b w:val="0"/>
        </w:rPr>
        <w:t>необходимост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любой</w:t>
      </w:r>
      <w:r w:rsidR="00926681" w:rsidRPr="00ED0774">
        <w:rPr>
          <w:rStyle w:val="affb"/>
          <w:b w:val="0"/>
        </w:rPr>
        <w:t xml:space="preserve"> </w:t>
      </w:r>
      <w:r w:rsidR="003B5DA5" w:rsidRPr="00ED0774">
        <w:rPr>
          <w:rStyle w:val="affb"/>
          <w:b w:val="0"/>
        </w:rPr>
        <w:t>момент</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течение</w:t>
      </w:r>
      <w:r w:rsidR="00926681" w:rsidRPr="00ED0774">
        <w:rPr>
          <w:rStyle w:val="affb"/>
          <w:b w:val="0"/>
        </w:rPr>
        <w:t xml:space="preserve"> </w:t>
      </w:r>
      <w:r w:rsidR="003B5DA5" w:rsidRPr="00ED0774">
        <w:rPr>
          <w:rStyle w:val="affb"/>
          <w:b w:val="0"/>
        </w:rPr>
        <w:t>всего</w:t>
      </w:r>
      <w:r w:rsidR="00926681" w:rsidRPr="00ED0774">
        <w:rPr>
          <w:rStyle w:val="affb"/>
          <w:b w:val="0"/>
        </w:rPr>
        <w:t xml:space="preserve"> </w:t>
      </w:r>
      <w:r w:rsidR="003B5DA5" w:rsidRPr="00ED0774">
        <w:rPr>
          <w:rStyle w:val="affb"/>
          <w:b w:val="0"/>
        </w:rPr>
        <w:t>периода</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2B3808" w:rsidRPr="00ED0774">
        <w:rPr>
          <w:rStyle w:val="affb"/>
          <w:b w:val="0"/>
        </w:rPr>
        <w:t>регистрация,</w:t>
      </w:r>
      <w:r w:rsidR="00926681" w:rsidRPr="00ED0774">
        <w:rPr>
          <w:rStyle w:val="affb"/>
          <w:b w:val="0"/>
        </w:rPr>
        <w:t xml:space="preserve"> </w:t>
      </w:r>
      <w:r w:rsidR="002B3808" w:rsidRPr="00ED0774">
        <w:rPr>
          <w:rStyle w:val="affb"/>
          <w:b w:val="0"/>
        </w:rPr>
        <w:t>расшифровка,</w:t>
      </w:r>
      <w:r w:rsidR="00926681" w:rsidRPr="00ED0774">
        <w:rPr>
          <w:rStyle w:val="affb"/>
          <w:b w:val="0"/>
        </w:rPr>
        <w:t xml:space="preserve"> </w:t>
      </w:r>
      <w:r w:rsidR="002B3808" w:rsidRPr="00ED0774">
        <w:rPr>
          <w:rStyle w:val="affb"/>
          <w:b w:val="0"/>
        </w:rPr>
        <w:t>описание</w:t>
      </w:r>
      <w:r w:rsidR="00926681" w:rsidRPr="00ED0774">
        <w:rPr>
          <w:rStyle w:val="affb"/>
          <w:b w:val="0"/>
        </w:rPr>
        <w:t xml:space="preserve"> </w:t>
      </w:r>
      <w:r w:rsidR="002B3808" w:rsidRPr="00ED0774">
        <w:rPr>
          <w:rStyle w:val="affb"/>
          <w:b w:val="0"/>
        </w:rPr>
        <w:t>и</w:t>
      </w:r>
      <w:r w:rsidR="00926681" w:rsidRPr="00ED0774">
        <w:rPr>
          <w:rStyle w:val="affb"/>
          <w:b w:val="0"/>
        </w:rPr>
        <w:t xml:space="preserve"> </w:t>
      </w:r>
      <w:r w:rsidR="002B3808" w:rsidRPr="00ED0774">
        <w:rPr>
          <w:rStyle w:val="affb"/>
          <w:b w:val="0"/>
        </w:rPr>
        <w:t>интерпретация</w:t>
      </w:r>
      <w:r w:rsidR="00926681" w:rsidRPr="00ED0774">
        <w:rPr>
          <w:rStyle w:val="affb"/>
          <w:b w:val="0"/>
        </w:rPr>
        <w:t xml:space="preserve"> </w:t>
      </w:r>
      <w:r w:rsidR="002B3808" w:rsidRPr="00ED0774">
        <w:rPr>
          <w:rStyle w:val="affb"/>
          <w:b w:val="0"/>
        </w:rPr>
        <w:t>электрокардиографических</w:t>
      </w:r>
      <w:r w:rsidR="00926681" w:rsidRPr="00ED0774">
        <w:rPr>
          <w:rStyle w:val="affb"/>
          <w:b w:val="0"/>
        </w:rPr>
        <w:t xml:space="preserve"> </w:t>
      </w:r>
      <w:r w:rsidR="002B3808" w:rsidRPr="00ED0774">
        <w:rPr>
          <w:rStyle w:val="affb"/>
          <w:b w:val="0"/>
        </w:rPr>
        <w:t>данных</w:t>
      </w:r>
      <w:r w:rsidR="00926681" w:rsidRPr="00ED0774">
        <w:rPr>
          <w:rStyle w:val="affb"/>
          <w:b w:val="0"/>
        </w:rPr>
        <w:t xml:space="preserve"> </w:t>
      </w:r>
      <w:r w:rsidR="003B553E" w:rsidRPr="00ED0774">
        <w:rPr>
          <w:rStyle w:val="affb"/>
          <w:b w:val="0"/>
        </w:rPr>
        <w:t>для</w:t>
      </w:r>
      <w:r w:rsidR="00926681" w:rsidRPr="00ED0774">
        <w:rPr>
          <w:rStyle w:val="affb"/>
          <w:b w:val="0"/>
        </w:rPr>
        <w:t xml:space="preserve"> </w:t>
      </w:r>
      <w:r w:rsidR="003B553E" w:rsidRPr="00ED0774">
        <w:rPr>
          <w:rStyle w:val="affb"/>
          <w:b w:val="0"/>
        </w:rPr>
        <w:t>выявления</w:t>
      </w:r>
      <w:r w:rsidR="00926681" w:rsidRPr="00ED0774">
        <w:rPr>
          <w:rStyle w:val="affb"/>
          <w:b w:val="0"/>
        </w:rPr>
        <w:t xml:space="preserve"> </w:t>
      </w:r>
      <w:r w:rsidR="00A10FA1" w:rsidRPr="00ED0774">
        <w:rPr>
          <w:rStyle w:val="affb"/>
          <w:b w:val="0"/>
        </w:rPr>
        <w:t>и/или</w:t>
      </w:r>
      <w:r w:rsidR="00926681" w:rsidRPr="00ED0774">
        <w:rPr>
          <w:rStyle w:val="affb"/>
          <w:b w:val="0"/>
        </w:rPr>
        <w:t xml:space="preserve"> </w:t>
      </w:r>
      <w:r w:rsidR="00A10FA1" w:rsidRPr="00ED0774">
        <w:rPr>
          <w:rStyle w:val="affb"/>
          <w:b w:val="0"/>
        </w:rPr>
        <w:t>мониторинга</w:t>
      </w:r>
      <w:r w:rsidR="00926681" w:rsidRPr="00ED0774">
        <w:rPr>
          <w:rStyle w:val="affb"/>
          <w:b w:val="0"/>
        </w:rPr>
        <w:t xml:space="preserve"> </w:t>
      </w:r>
      <w:r w:rsidR="003B553E" w:rsidRPr="00ED0774">
        <w:rPr>
          <w:rStyle w:val="affb"/>
          <w:b w:val="0"/>
        </w:rPr>
        <w:t>нарушени</w:t>
      </w:r>
      <w:r w:rsidR="00A10FA1" w:rsidRPr="00ED0774">
        <w:rPr>
          <w:rStyle w:val="affb"/>
          <w:b w:val="0"/>
        </w:rPr>
        <w:t>й</w:t>
      </w:r>
      <w:r w:rsidR="00926681" w:rsidRPr="00ED0774">
        <w:rPr>
          <w:rStyle w:val="affb"/>
          <w:b w:val="0"/>
        </w:rPr>
        <w:t xml:space="preserve"> </w:t>
      </w:r>
      <w:r w:rsidR="003B553E" w:rsidRPr="00ED0774">
        <w:rPr>
          <w:rStyle w:val="affb"/>
          <w:b w:val="0"/>
        </w:rPr>
        <w:t>проводимости</w:t>
      </w:r>
      <w:r w:rsidR="00926681" w:rsidRPr="00ED0774">
        <w:rPr>
          <w:rStyle w:val="affb"/>
          <w:b w:val="0"/>
        </w:rPr>
        <w:t xml:space="preserve"> </w:t>
      </w:r>
      <w:r w:rsidR="003B553E" w:rsidRPr="00ED0774">
        <w:rPr>
          <w:rStyle w:val="affb"/>
          <w:b w:val="0"/>
        </w:rPr>
        <w:t>импульсов</w:t>
      </w:r>
      <w:r w:rsidR="00926681" w:rsidRPr="00ED0774">
        <w:rPr>
          <w:rStyle w:val="affb"/>
          <w:b w:val="0"/>
        </w:rPr>
        <w:t xml:space="preserve"> </w:t>
      </w:r>
      <w:r w:rsidR="003B553E" w:rsidRPr="00ED0774">
        <w:rPr>
          <w:rStyle w:val="affb"/>
          <w:b w:val="0"/>
        </w:rPr>
        <w:t>в</w:t>
      </w:r>
      <w:r w:rsidR="00926681" w:rsidRPr="00ED0774">
        <w:rPr>
          <w:rStyle w:val="affb"/>
          <w:b w:val="0"/>
        </w:rPr>
        <w:t xml:space="preserve"> </w:t>
      </w:r>
      <w:r w:rsidR="003B553E" w:rsidRPr="00ED0774">
        <w:rPr>
          <w:rStyle w:val="affb"/>
          <w:b w:val="0"/>
        </w:rPr>
        <w:t>сердечной</w:t>
      </w:r>
      <w:r w:rsidR="00926681" w:rsidRPr="00ED0774">
        <w:rPr>
          <w:rStyle w:val="affb"/>
          <w:b w:val="0"/>
        </w:rPr>
        <w:t xml:space="preserve"> </w:t>
      </w:r>
      <w:r w:rsidR="003B553E" w:rsidRPr="00ED0774">
        <w:rPr>
          <w:rStyle w:val="affb"/>
          <w:b w:val="0"/>
        </w:rPr>
        <w:t>мышце</w:t>
      </w:r>
      <w:r w:rsidR="00926681" w:rsidRPr="00ED0774">
        <w:rPr>
          <w:rStyle w:val="affb"/>
          <w:b w:val="0"/>
        </w:rPr>
        <w:t xml:space="preserve"> </w:t>
      </w:r>
      <w:r w:rsidR="003D385A" w:rsidRPr="00ED0774">
        <w:rPr>
          <w:rStyle w:val="affb"/>
          <w:b w:val="0"/>
        </w:rPr>
        <w:fldChar w:fldCharType="begin" w:fldLock="1"/>
      </w:r>
      <w:r w:rsidR="000E616A">
        <w:rPr>
          <w:rStyle w:val="affb"/>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37]","plainTextFormattedCitation":"[1,7,37]","previouslyFormattedCitation":"[1,7,37]"},"properties":{"noteIndex":0},"schema":"https://github.com/citation-style-language/schema/raw/master/csl-citation.json"}</w:instrText>
      </w:r>
      <w:r w:rsidR="003D385A" w:rsidRPr="00ED0774">
        <w:rPr>
          <w:rStyle w:val="affb"/>
          <w:b w:val="0"/>
        </w:rPr>
        <w:fldChar w:fldCharType="separate"/>
      </w:r>
      <w:r w:rsidR="000E616A" w:rsidRPr="000E616A">
        <w:rPr>
          <w:rStyle w:val="affb"/>
          <w:b w:val="0"/>
          <w:noProof/>
        </w:rPr>
        <w:t>[1,7,37]</w:t>
      </w:r>
      <w:r w:rsidR="003D385A" w:rsidRPr="00ED0774">
        <w:rPr>
          <w:rStyle w:val="affb"/>
          <w:b w:val="0"/>
        </w:rPr>
        <w:fldChar w:fldCharType="end"/>
      </w:r>
      <w:r w:rsidR="003D385A" w:rsidRPr="00ED0774">
        <w:rPr>
          <w:rStyle w:val="affb"/>
          <w:b w:val="0"/>
        </w:rPr>
        <w:t>.</w:t>
      </w:r>
      <w:r w:rsidR="00A11EED" w:rsidRPr="00ED0774">
        <w:rPr>
          <w:rStyle w:val="affb"/>
          <w:b w:val="0"/>
        </w:rPr>
        <w:t xml:space="preserve"> </w:t>
      </w:r>
    </w:p>
    <w:p w14:paraId="655F45D9" w14:textId="77777777" w:rsidR="00DC4FD7" w:rsidRPr="00ED0774" w:rsidRDefault="00DC4FD7" w:rsidP="00DC4FD7">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1FD168F2" w14:textId="22F8262D" w:rsidR="00737E30" w:rsidRPr="00ED0774" w:rsidRDefault="003D385A" w:rsidP="00275537">
      <w:pPr>
        <w:pStyle w:val="10"/>
        <w:numPr>
          <w:ilvl w:val="0"/>
          <w:numId w:val="31"/>
        </w:numPr>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начала</w:t>
      </w:r>
      <w:r w:rsidR="00926681" w:rsidRPr="00ED0774">
        <w:rPr>
          <w:rStyle w:val="affb"/>
          <w:b w:val="0"/>
        </w:rPr>
        <w:t xml:space="preserve"> </w:t>
      </w:r>
      <w:r w:rsidRPr="00ED0774">
        <w:rPr>
          <w:rStyle w:val="affb"/>
          <w:b w:val="0"/>
        </w:rPr>
        <w:t>специфической</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от</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w:t>
      </w:r>
      <w:r w:rsidR="000B702D" w:rsidRPr="00ED0774">
        <w:rPr>
          <w:rStyle w:val="affb"/>
          <w:b w:val="0"/>
        </w:rPr>
        <w:t>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неделю</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ежемесячного</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учетом</w:t>
      </w:r>
      <w:r w:rsidR="00926681" w:rsidRPr="00ED0774">
        <w:rPr>
          <w:rStyle w:val="affb"/>
          <w:b w:val="0"/>
        </w:rPr>
        <w:t xml:space="preserve"> </w:t>
      </w:r>
      <w:r w:rsidRPr="00ED0774">
        <w:rPr>
          <w:rStyle w:val="affb"/>
          <w:b w:val="0"/>
        </w:rPr>
        <w:t>наличия</w:t>
      </w:r>
      <w:r w:rsidR="00926681" w:rsidRPr="00ED0774">
        <w:rPr>
          <w:rStyle w:val="affb"/>
          <w:b w:val="0"/>
        </w:rPr>
        <w:t xml:space="preserve"> </w:t>
      </w:r>
      <w:r w:rsidRPr="00ED0774">
        <w:rPr>
          <w:rStyle w:val="affb"/>
          <w:b w:val="0"/>
        </w:rPr>
        <w:t>сопутствующей</w:t>
      </w:r>
      <w:r w:rsidR="00926681" w:rsidRPr="00ED0774">
        <w:rPr>
          <w:rStyle w:val="affb"/>
          <w:b w:val="0"/>
        </w:rPr>
        <w:t xml:space="preserve"> </w:t>
      </w:r>
      <w:r w:rsidRPr="00ED0774">
        <w:rPr>
          <w:rStyle w:val="affb"/>
          <w:b w:val="0"/>
        </w:rPr>
        <w:t>патолог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линической</w:t>
      </w:r>
      <w:r w:rsidR="00926681" w:rsidRPr="00ED0774">
        <w:rPr>
          <w:rStyle w:val="affb"/>
          <w:b w:val="0"/>
        </w:rPr>
        <w:t xml:space="preserve"> </w:t>
      </w:r>
      <w:r w:rsidRPr="00ED0774">
        <w:rPr>
          <w:rStyle w:val="affb"/>
          <w:b w:val="0"/>
        </w:rPr>
        <w:t>ситуации),</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необходимости</w:t>
      </w:r>
      <w:r w:rsidR="00926681" w:rsidRPr="00ED0774">
        <w:rPr>
          <w:rStyle w:val="affb"/>
          <w:b w:val="0"/>
        </w:rPr>
        <w:t xml:space="preserve"> </w:t>
      </w:r>
      <w:r w:rsidRPr="00ED0774">
        <w:rPr>
          <w:rStyle w:val="affb"/>
          <w:b w:val="0"/>
        </w:rPr>
        <w:lastRenderedPageBreak/>
        <w:t>в</w:t>
      </w:r>
      <w:r w:rsidR="00926681" w:rsidRPr="00ED0774">
        <w:rPr>
          <w:rStyle w:val="affb"/>
          <w:b w:val="0"/>
        </w:rPr>
        <w:t xml:space="preserve"> </w:t>
      </w:r>
      <w:r w:rsidRPr="00ED0774">
        <w:rPr>
          <w:rStyle w:val="affb"/>
          <w:b w:val="0"/>
        </w:rPr>
        <w:t>любой</w:t>
      </w:r>
      <w:r w:rsidR="00926681" w:rsidRPr="00ED0774">
        <w:rPr>
          <w:rStyle w:val="affb"/>
          <w:b w:val="0"/>
        </w:rPr>
        <w:t xml:space="preserve"> </w:t>
      </w:r>
      <w:r w:rsidRPr="00ED0774">
        <w:rPr>
          <w:rStyle w:val="affb"/>
          <w:b w:val="0"/>
        </w:rPr>
        <w:t>момен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течение</w:t>
      </w:r>
      <w:r w:rsidR="00926681" w:rsidRPr="00ED0774">
        <w:rPr>
          <w:rStyle w:val="affb"/>
          <w:b w:val="0"/>
        </w:rPr>
        <w:t xml:space="preserve"> </w:t>
      </w:r>
      <w:r w:rsidRPr="00ED0774">
        <w:rPr>
          <w:rStyle w:val="affb"/>
          <w:b w:val="0"/>
        </w:rPr>
        <w:t>всего</w:t>
      </w:r>
      <w:r w:rsidR="00926681" w:rsidRPr="00ED0774">
        <w:rPr>
          <w:rStyle w:val="affb"/>
          <w:b w:val="0"/>
        </w:rPr>
        <w:t xml:space="preserve"> </w:t>
      </w:r>
      <w:r w:rsidRPr="00ED0774">
        <w:rPr>
          <w:rStyle w:val="affb"/>
          <w:b w:val="0"/>
        </w:rPr>
        <w:t>периода</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002B3808" w:rsidRPr="00ED0774">
        <w:rPr>
          <w:rStyle w:val="affb"/>
          <w:b w:val="0"/>
        </w:rPr>
        <w:t>выполнение</w:t>
      </w:r>
      <w:r w:rsidR="00926681" w:rsidRPr="00ED0774">
        <w:rPr>
          <w:rStyle w:val="affb"/>
          <w:b w:val="0"/>
        </w:rPr>
        <w:t xml:space="preserve"> </w:t>
      </w:r>
      <w:r w:rsidR="002B3808" w:rsidRPr="00ED0774">
        <w:rPr>
          <w:rStyle w:val="affb"/>
          <w:b w:val="0"/>
        </w:rPr>
        <w:t>эхокардиографии</w:t>
      </w:r>
      <w:r w:rsidR="00926681" w:rsidRPr="00ED0774">
        <w:rPr>
          <w:rStyle w:val="affb"/>
          <w:b w:val="0"/>
        </w:rPr>
        <w:t xml:space="preserve"> </w:t>
      </w:r>
      <w:r w:rsidRPr="00ED0774">
        <w:t>для</w:t>
      </w:r>
      <w:r w:rsidR="00926681" w:rsidRPr="00ED0774">
        <w:t xml:space="preserve"> </w:t>
      </w:r>
      <w:r w:rsidRPr="00ED0774">
        <w:rPr>
          <w:rStyle w:val="affc"/>
          <w:i w:val="0"/>
        </w:rPr>
        <w:t>оценки</w:t>
      </w:r>
      <w:r w:rsidR="00926681" w:rsidRPr="00ED0774">
        <w:rPr>
          <w:rStyle w:val="affc"/>
          <w:i w:val="0"/>
        </w:rPr>
        <w:t xml:space="preserve"> </w:t>
      </w:r>
      <w:r w:rsidRPr="00ED0774">
        <w:rPr>
          <w:rStyle w:val="affc"/>
          <w:i w:val="0"/>
        </w:rPr>
        <w:t>функционального</w:t>
      </w:r>
      <w:r w:rsidR="00926681" w:rsidRPr="00ED0774">
        <w:rPr>
          <w:rStyle w:val="affc"/>
          <w:i w:val="0"/>
        </w:rPr>
        <w:t xml:space="preserve"> </w:t>
      </w:r>
      <w:r w:rsidRPr="00ED0774">
        <w:rPr>
          <w:rStyle w:val="affc"/>
          <w:i w:val="0"/>
        </w:rPr>
        <w:t>состояния</w:t>
      </w:r>
      <w:r w:rsidR="00926681" w:rsidRPr="00ED0774">
        <w:rPr>
          <w:rStyle w:val="affc"/>
          <w:i w:val="0"/>
        </w:rPr>
        <w:t xml:space="preserve"> </w:t>
      </w:r>
      <w:r w:rsidRPr="00ED0774">
        <w:rPr>
          <w:rStyle w:val="affc"/>
          <w:i w:val="0"/>
        </w:rPr>
        <w:t>сердечной</w:t>
      </w:r>
      <w:r w:rsidR="00926681" w:rsidRPr="00ED0774">
        <w:rPr>
          <w:rStyle w:val="affc"/>
          <w:i w:val="0"/>
        </w:rPr>
        <w:t xml:space="preserve"> </w:t>
      </w:r>
      <w:r w:rsidR="002B3808" w:rsidRPr="00ED0774">
        <w:rPr>
          <w:rStyle w:val="affc"/>
          <w:i w:val="0"/>
        </w:rPr>
        <w:t>мышцы</w:t>
      </w:r>
      <w:r w:rsidR="00926681" w:rsidRPr="00ED0774">
        <w:rPr>
          <w:rStyle w:val="affc"/>
          <w:i w:val="0"/>
        </w:rPr>
        <w:t xml:space="preserve"> </w:t>
      </w:r>
      <w:r w:rsidR="002B3808"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37]","plainTextFormattedCitation":"[1,37]","previouslyFormattedCitation":"[1,37]"},"properties":{"noteIndex":0},"schema":"https://github.com/citation-style-language/schema/raw/master/csl-citation.json"}</w:instrText>
      </w:r>
      <w:r w:rsidR="002B3808" w:rsidRPr="00ED0774">
        <w:fldChar w:fldCharType="separate"/>
      </w:r>
      <w:r w:rsidR="000E616A" w:rsidRPr="000E616A">
        <w:rPr>
          <w:noProof/>
        </w:rPr>
        <w:t>[1,37]</w:t>
      </w:r>
      <w:r w:rsidR="002B3808" w:rsidRPr="00ED0774">
        <w:fldChar w:fldCharType="end"/>
      </w:r>
      <w:r w:rsidR="002B3808" w:rsidRPr="00ED0774">
        <w:t>.</w:t>
      </w:r>
      <w:r w:rsidR="00A11EED" w:rsidRPr="00ED0774">
        <w:rPr>
          <w:lang w:val="en-US"/>
        </w:rPr>
        <w:t xml:space="preserve"> </w:t>
      </w:r>
    </w:p>
    <w:p w14:paraId="34416D04" w14:textId="7FCABD69"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66EB256D" w14:textId="77777777" w:rsidR="00595591" w:rsidRPr="000915DB" w:rsidRDefault="00595591" w:rsidP="000915DB">
      <w:pPr>
        <w:ind w:firstLine="708"/>
        <w:divId w:val="344793945"/>
        <w:rPr>
          <w:i/>
          <w:iCs/>
          <w:color w:val="000000" w:themeColor="text1"/>
        </w:rPr>
      </w:pPr>
      <w:r w:rsidRPr="000915DB">
        <w:rPr>
          <w:rStyle w:val="affb"/>
          <w:i/>
          <w:iCs/>
          <w:color w:val="000000" w:themeColor="text1"/>
        </w:rPr>
        <w:t xml:space="preserve">Комментарии: </w:t>
      </w:r>
      <w:r w:rsidRPr="000915DB">
        <w:rPr>
          <w:rStyle w:val="affb"/>
          <w:b w:val="0"/>
          <w:i/>
          <w:iCs/>
          <w:color w:val="000000" w:themeColor="text1"/>
        </w:rPr>
        <w:t>рутинно</w:t>
      </w:r>
      <w:r w:rsidRPr="000915DB">
        <w:rPr>
          <w:rStyle w:val="affb"/>
          <w:i/>
          <w:iCs/>
          <w:color w:val="000000" w:themeColor="text1"/>
        </w:rPr>
        <w:t xml:space="preserve"> </w:t>
      </w:r>
      <w:r w:rsidRPr="000915DB">
        <w:rPr>
          <w:rStyle w:val="affb"/>
          <w:b w:val="0"/>
          <w:i/>
          <w:iCs/>
          <w:color w:val="000000" w:themeColor="text1"/>
        </w:rPr>
        <w:t>применяется р</w:t>
      </w:r>
      <w:r w:rsidRPr="000915DB">
        <w:rPr>
          <w:i/>
          <w:iCs/>
          <w:color w:val="000000" w:themeColor="text1"/>
        </w:rPr>
        <w:t>егистрация электрокардиограммы, при наличии клинических показаний также проводятся регистрация электрической активности проводящей системы сердца, холтеровское мониторирование сердечного ритма, мониторирование электрокардиографических данных, кардиотокография плода.</w:t>
      </w:r>
    </w:p>
    <w:p w14:paraId="375707E9" w14:textId="688FD962" w:rsidR="002A776B" w:rsidRPr="00ED0774" w:rsidRDefault="00D80AC9" w:rsidP="00737E30">
      <w:pPr>
        <w:pStyle w:val="10"/>
        <w:divId w:val="344793945"/>
        <w:rPr>
          <w:lang w:val="en-US"/>
        </w:rPr>
      </w:pPr>
      <w:r w:rsidRPr="00ED0774">
        <w:rPr>
          <w:rStyle w:val="affb"/>
        </w:rPr>
        <w:t>Рекомендуется</w:t>
      </w:r>
      <w:r w:rsidR="00926681" w:rsidRPr="00ED0774">
        <w:rPr>
          <w:rStyle w:val="affb"/>
        </w:rPr>
        <w:t xml:space="preserve"> </w:t>
      </w:r>
      <w:r w:rsidR="003B5DA5" w:rsidRPr="00ED0774">
        <w:rPr>
          <w:rStyle w:val="affb"/>
          <w:b w:val="0"/>
        </w:rPr>
        <w:t>всем</w:t>
      </w:r>
      <w:r w:rsidR="00926681" w:rsidRPr="00ED0774">
        <w:rPr>
          <w:rStyle w:val="affb"/>
          <w:b w:val="0"/>
        </w:rPr>
        <w:t xml:space="preserve"> </w:t>
      </w:r>
      <w:r w:rsidR="003B5DA5" w:rsidRPr="00ED0774">
        <w:rPr>
          <w:rStyle w:val="affb"/>
          <w:b w:val="0"/>
        </w:rPr>
        <w:t>пациентам</w:t>
      </w:r>
      <w:r w:rsidR="00926681" w:rsidRPr="00ED0774">
        <w:t xml:space="preserve"> </w:t>
      </w:r>
      <w:r w:rsidR="003B5DA5" w:rsidRPr="00ED0774">
        <w:rPr>
          <w:rStyle w:val="affb"/>
          <w:b w:val="0"/>
        </w:rPr>
        <w:t>с</w:t>
      </w:r>
      <w:r w:rsidR="00926681" w:rsidRPr="00ED0774">
        <w:rPr>
          <w:rStyle w:val="affb"/>
        </w:rPr>
        <w:t xml:space="preserve"> </w:t>
      </w:r>
      <w:r w:rsidR="003B5DA5" w:rsidRPr="00ED0774">
        <w:rPr>
          <w:rStyle w:val="affb"/>
          <w:b w:val="0"/>
        </w:rPr>
        <w:t>ОМЛ</w:t>
      </w:r>
      <w:r w:rsidR="00926681" w:rsidRPr="00ED0774">
        <w:rPr>
          <w:rStyle w:val="affb"/>
          <w:b w:val="0"/>
        </w:rPr>
        <w:t xml:space="preserve"> </w:t>
      </w:r>
      <w:r w:rsidR="003B5DA5" w:rsidRPr="00ED0774">
        <w:rPr>
          <w:rStyle w:val="affb"/>
          <w:b w:val="0"/>
        </w:rPr>
        <w:t>до</w:t>
      </w:r>
      <w:r w:rsidR="00926681" w:rsidRPr="00ED0774">
        <w:rPr>
          <w:rStyle w:val="affb"/>
          <w:b w:val="0"/>
        </w:rPr>
        <w:t xml:space="preserve"> </w:t>
      </w:r>
      <w:r w:rsidR="003B5DA5" w:rsidRPr="00ED0774">
        <w:rPr>
          <w:rStyle w:val="affb"/>
          <w:b w:val="0"/>
        </w:rPr>
        <w:t>начала</w:t>
      </w:r>
      <w:r w:rsidR="00926681" w:rsidRPr="00ED0774">
        <w:rPr>
          <w:rStyle w:val="affb"/>
          <w:b w:val="0"/>
        </w:rPr>
        <w:t xml:space="preserve"> </w:t>
      </w:r>
      <w:r w:rsidR="003B5DA5" w:rsidRPr="00ED0774">
        <w:rPr>
          <w:rStyle w:val="affb"/>
          <w:b w:val="0"/>
        </w:rPr>
        <w:t>специфической</w:t>
      </w:r>
      <w:r w:rsidR="00926681" w:rsidRPr="00ED0774">
        <w:rPr>
          <w:rStyle w:val="affb"/>
          <w:b w:val="0"/>
        </w:rPr>
        <w:t xml:space="preserve"> </w:t>
      </w:r>
      <w:r w:rsidR="003B5DA5"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ходе</w:t>
      </w:r>
      <w:r w:rsidR="00926681" w:rsidRPr="00ED0774">
        <w:rPr>
          <w:rStyle w:val="affb"/>
          <w:b w:val="0"/>
        </w:rPr>
        <w:t xml:space="preserve"> </w:t>
      </w:r>
      <w:r w:rsidR="003B5DA5" w:rsidRPr="00ED0774">
        <w:rPr>
          <w:rStyle w:val="affb"/>
          <w:b w:val="0"/>
        </w:rPr>
        <w:t>лечения</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частотой</w:t>
      </w:r>
      <w:r w:rsidR="00926681" w:rsidRPr="00ED0774">
        <w:rPr>
          <w:rStyle w:val="affb"/>
          <w:b w:val="0"/>
        </w:rPr>
        <w:t xml:space="preserve"> </w:t>
      </w:r>
      <w:r w:rsidR="00A10FA1" w:rsidRPr="00ED0774">
        <w:rPr>
          <w:rStyle w:val="affb"/>
          <w:b w:val="0"/>
        </w:rPr>
        <w:t>от</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A10FA1" w:rsidRPr="00ED0774">
        <w:rPr>
          <w:rStyle w:val="affb"/>
          <w:b w:val="0"/>
        </w:rPr>
        <w:t>нед</w:t>
      </w:r>
      <w:r w:rsidR="00737E30" w:rsidRPr="00ED0774">
        <w:rPr>
          <w:rStyle w:val="affb"/>
          <w:b w:val="0"/>
          <w:lang w:val="ru-RU"/>
        </w:rPr>
        <w:t>ели</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003B5DA5" w:rsidRPr="00ED0774">
        <w:rPr>
          <w:rStyle w:val="affb"/>
          <w:b w:val="0"/>
        </w:rPr>
        <w:t>(с</w:t>
      </w:r>
      <w:r w:rsidR="00926681" w:rsidRPr="00ED0774">
        <w:rPr>
          <w:rStyle w:val="affb"/>
          <w:b w:val="0"/>
        </w:rPr>
        <w:t xml:space="preserve"> </w:t>
      </w:r>
      <w:r w:rsidR="003B5DA5" w:rsidRPr="00ED0774">
        <w:rPr>
          <w:rStyle w:val="affb"/>
          <w:b w:val="0"/>
        </w:rPr>
        <w:t>учетом</w:t>
      </w:r>
      <w:r w:rsidR="00926681" w:rsidRPr="00ED0774">
        <w:rPr>
          <w:rStyle w:val="affb"/>
          <w:b w:val="0"/>
        </w:rPr>
        <w:t xml:space="preserve"> </w:t>
      </w:r>
      <w:r w:rsidR="003B5DA5" w:rsidRPr="00ED0774">
        <w:rPr>
          <w:rStyle w:val="affb"/>
          <w:b w:val="0"/>
        </w:rPr>
        <w:t>наличия</w:t>
      </w:r>
      <w:r w:rsidR="00926681" w:rsidRPr="00ED0774">
        <w:rPr>
          <w:rStyle w:val="affb"/>
          <w:b w:val="0"/>
        </w:rPr>
        <w:t xml:space="preserve"> </w:t>
      </w:r>
      <w:r w:rsidR="003B5DA5" w:rsidRPr="00ED0774">
        <w:rPr>
          <w:rStyle w:val="affb"/>
          <w:b w:val="0"/>
        </w:rPr>
        <w:t>сопутствующей</w:t>
      </w:r>
      <w:r w:rsidR="00926681" w:rsidRPr="00ED0774">
        <w:rPr>
          <w:rStyle w:val="affb"/>
          <w:b w:val="0"/>
        </w:rPr>
        <w:t xml:space="preserve"> </w:t>
      </w:r>
      <w:r w:rsidR="003B5DA5" w:rsidRPr="00ED0774">
        <w:rPr>
          <w:rStyle w:val="affb"/>
          <w:b w:val="0"/>
        </w:rPr>
        <w:t>патологии</w:t>
      </w:r>
      <w:r w:rsidR="00926681" w:rsidRPr="00ED0774">
        <w:rPr>
          <w:rStyle w:val="affb"/>
          <w:b w:val="0"/>
        </w:rPr>
        <w:t xml:space="preserve"> </w:t>
      </w:r>
      <w:r w:rsidR="003B5DA5" w:rsidRPr="00ED0774">
        <w:rPr>
          <w:rStyle w:val="affb"/>
          <w:b w:val="0"/>
        </w:rPr>
        <w:t>и</w:t>
      </w:r>
      <w:r w:rsidR="00926681" w:rsidRPr="00ED0774">
        <w:rPr>
          <w:rStyle w:val="affb"/>
          <w:b w:val="0"/>
        </w:rPr>
        <w:t xml:space="preserve"> </w:t>
      </w:r>
      <w:r w:rsidR="003B5DA5" w:rsidRPr="00ED0774">
        <w:rPr>
          <w:rStyle w:val="affb"/>
          <w:b w:val="0"/>
        </w:rPr>
        <w:t>клинической</w:t>
      </w:r>
      <w:r w:rsidR="00926681" w:rsidRPr="00ED0774">
        <w:rPr>
          <w:rStyle w:val="affb"/>
          <w:b w:val="0"/>
        </w:rPr>
        <w:t xml:space="preserve"> </w:t>
      </w:r>
      <w:r w:rsidR="003B5DA5" w:rsidRPr="00ED0774">
        <w:rPr>
          <w:rStyle w:val="affb"/>
          <w:b w:val="0"/>
        </w:rPr>
        <w:t>ситуации),</w:t>
      </w:r>
      <w:r w:rsidR="00926681" w:rsidRPr="00ED0774">
        <w:rPr>
          <w:rStyle w:val="affb"/>
          <w:b w:val="0"/>
        </w:rPr>
        <w:t xml:space="preserve"> </w:t>
      </w:r>
      <w:r w:rsidR="003B5DA5" w:rsidRPr="00ED0774">
        <w:rPr>
          <w:rStyle w:val="affb"/>
          <w:b w:val="0"/>
        </w:rPr>
        <w:t>а</w:t>
      </w:r>
      <w:r w:rsidR="00926681" w:rsidRPr="00ED0774">
        <w:rPr>
          <w:rStyle w:val="affb"/>
          <w:b w:val="0"/>
        </w:rPr>
        <w:t xml:space="preserve"> </w:t>
      </w:r>
      <w:r w:rsidR="003B5DA5" w:rsidRPr="00ED0774">
        <w:rPr>
          <w:rStyle w:val="affb"/>
          <w:b w:val="0"/>
        </w:rPr>
        <w:t>также</w:t>
      </w:r>
      <w:r w:rsidR="00926681" w:rsidRPr="00ED0774">
        <w:rPr>
          <w:rStyle w:val="affb"/>
          <w:b w:val="0"/>
        </w:rPr>
        <w:t xml:space="preserve"> </w:t>
      </w:r>
      <w:r w:rsidR="003B5DA5" w:rsidRPr="00ED0774">
        <w:rPr>
          <w:rStyle w:val="affb"/>
          <w:b w:val="0"/>
        </w:rPr>
        <w:t>при</w:t>
      </w:r>
      <w:r w:rsidR="00926681" w:rsidRPr="00ED0774">
        <w:rPr>
          <w:rStyle w:val="affb"/>
          <w:b w:val="0"/>
        </w:rPr>
        <w:t xml:space="preserve"> </w:t>
      </w:r>
      <w:r w:rsidR="003B5DA5" w:rsidRPr="00ED0774">
        <w:rPr>
          <w:rStyle w:val="affb"/>
          <w:b w:val="0"/>
        </w:rPr>
        <w:t>необходимости</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любой</w:t>
      </w:r>
      <w:r w:rsidR="00926681" w:rsidRPr="00ED0774">
        <w:rPr>
          <w:rStyle w:val="affb"/>
          <w:b w:val="0"/>
        </w:rPr>
        <w:t xml:space="preserve"> </w:t>
      </w:r>
      <w:r w:rsidR="003B5DA5" w:rsidRPr="00ED0774">
        <w:rPr>
          <w:rStyle w:val="affb"/>
          <w:b w:val="0"/>
        </w:rPr>
        <w:t>момент</w:t>
      </w:r>
      <w:r w:rsidR="00926681" w:rsidRPr="00ED0774">
        <w:rPr>
          <w:rStyle w:val="affb"/>
          <w:b w:val="0"/>
        </w:rPr>
        <w:t xml:space="preserve"> </w:t>
      </w:r>
      <w:r w:rsidR="003B5DA5" w:rsidRPr="00ED0774">
        <w:rPr>
          <w:rStyle w:val="affb"/>
          <w:b w:val="0"/>
        </w:rPr>
        <w:t>в</w:t>
      </w:r>
      <w:r w:rsidR="00926681" w:rsidRPr="00ED0774">
        <w:rPr>
          <w:rStyle w:val="affb"/>
          <w:b w:val="0"/>
        </w:rPr>
        <w:t xml:space="preserve"> </w:t>
      </w:r>
      <w:r w:rsidR="003B5DA5" w:rsidRPr="00ED0774">
        <w:rPr>
          <w:rStyle w:val="affb"/>
          <w:b w:val="0"/>
        </w:rPr>
        <w:t>течение</w:t>
      </w:r>
      <w:r w:rsidR="00926681" w:rsidRPr="00ED0774">
        <w:rPr>
          <w:rStyle w:val="affb"/>
          <w:b w:val="0"/>
        </w:rPr>
        <w:t xml:space="preserve"> </w:t>
      </w:r>
      <w:r w:rsidR="003B5DA5" w:rsidRPr="00ED0774">
        <w:rPr>
          <w:rStyle w:val="affb"/>
          <w:b w:val="0"/>
        </w:rPr>
        <w:t>всего</w:t>
      </w:r>
      <w:r w:rsidR="00926681" w:rsidRPr="00ED0774">
        <w:rPr>
          <w:rStyle w:val="affb"/>
          <w:b w:val="0"/>
        </w:rPr>
        <w:t xml:space="preserve"> </w:t>
      </w:r>
      <w:r w:rsidR="003B5DA5" w:rsidRPr="00ED0774">
        <w:rPr>
          <w:rStyle w:val="affb"/>
          <w:b w:val="0"/>
        </w:rPr>
        <w:t>периода</w:t>
      </w:r>
      <w:r w:rsidR="00926681" w:rsidRPr="00ED0774">
        <w:rPr>
          <w:rStyle w:val="affb"/>
          <w:b w:val="0"/>
        </w:rPr>
        <w:t xml:space="preserve"> </w:t>
      </w:r>
      <w:r w:rsidR="003B5DA5" w:rsidRPr="00ED0774">
        <w:rPr>
          <w:rStyle w:val="affb"/>
          <w:b w:val="0"/>
        </w:rPr>
        <w:t>лечения</w:t>
      </w:r>
      <w:r w:rsidR="00926681" w:rsidRPr="00ED0774">
        <w:t xml:space="preserve"> </w:t>
      </w:r>
      <w:r w:rsidR="0011494F" w:rsidRPr="00ED0774">
        <w:t>выполнение</w:t>
      </w:r>
      <w:r w:rsidR="00926681" w:rsidRPr="00ED0774">
        <w:t xml:space="preserve"> </w:t>
      </w:r>
      <w:r w:rsidR="0011494F" w:rsidRPr="00ED0774">
        <w:t>компьютерной</w:t>
      </w:r>
      <w:r w:rsidR="00926681" w:rsidRPr="00ED0774">
        <w:t xml:space="preserve"> </w:t>
      </w:r>
      <w:r w:rsidR="0011494F" w:rsidRPr="00ED0774">
        <w:t>томографии</w:t>
      </w:r>
      <w:r w:rsidR="00926681" w:rsidRPr="00ED0774">
        <w:rPr>
          <w:rStyle w:val="affb"/>
        </w:rPr>
        <w:t xml:space="preserve"> </w:t>
      </w:r>
      <w:r w:rsidR="0011494F" w:rsidRPr="00ED0774">
        <w:rPr>
          <w:rStyle w:val="affb"/>
          <w:b w:val="0"/>
        </w:rPr>
        <w:t>(</w:t>
      </w:r>
      <w:r w:rsidR="0011494F" w:rsidRPr="00ED0774">
        <w:t>КТ)</w:t>
      </w:r>
      <w:r w:rsidR="00926681" w:rsidRPr="00ED0774">
        <w:t xml:space="preserve"> </w:t>
      </w:r>
      <w:r w:rsidR="0011494F" w:rsidRPr="00ED0774">
        <w:t>головного</w:t>
      </w:r>
      <w:r w:rsidR="00926681" w:rsidRPr="00ED0774">
        <w:t xml:space="preserve"> </w:t>
      </w:r>
      <w:r w:rsidR="0011494F" w:rsidRPr="00ED0774">
        <w:t>мозга</w:t>
      </w:r>
      <w:r w:rsidR="00926681" w:rsidRPr="00ED0774">
        <w:t xml:space="preserve"> </w:t>
      </w:r>
      <w:r w:rsidR="0011494F" w:rsidRPr="00ED0774">
        <w:t>без</w:t>
      </w:r>
      <w:r w:rsidR="00926681" w:rsidRPr="00ED0774">
        <w:t xml:space="preserve"> </w:t>
      </w:r>
      <w:r w:rsidR="0011494F" w:rsidRPr="00ED0774">
        <w:t>контраста</w:t>
      </w:r>
      <w:r w:rsidR="00926681" w:rsidRPr="00ED0774">
        <w:rPr>
          <w:rStyle w:val="affb"/>
          <w:b w:val="0"/>
        </w:rPr>
        <w:t xml:space="preserve"> </w:t>
      </w:r>
      <w:r w:rsidR="003B553E" w:rsidRPr="00ED0774">
        <w:rPr>
          <w:rStyle w:val="affb"/>
          <w:b w:val="0"/>
        </w:rPr>
        <w:t>для</w:t>
      </w:r>
      <w:r w:rsidR="00926681" w:rsidRPr="00ED0774">
        <w:rPr>
          <w:rStyle w:val="affb"/>
        </w:rPr>
        <w:t xml:space="preserve"> </w:t>
      </w:r>
      <w:r w:rsidR="003B553E" w:rsidRPr="00ED0774">
        <w:rPr>
          <w:rStyle w:val="affc"/>
          <w:i w:val="0"/>
        </w:rPr>
        <w:t>выявления</w:t>
      </w:r>
      <w:r w:rsidR="00926681" w:rsidRPr="00ED0774">
        <w:rPr>
          <w:rStyle w:val="affc"/>
          <w:i w:val="0"/>
        </w:rPr>
        <w:t xml:space="preserve"> </w:t>
      </w:r>
      <w:r w:rsidR="00A10FA1" w:rsidRPr="00ED0774">
        <w:rPr>
          <w:rStyle w:val="affc"/>
          <w:i w:val="0"/>
        </w:rPr>
        <w:t>и/или</w:t>
      </w:r>
      <w:r w:rsidR="00926681" w:rsidRPr="00ED0774">
        <w:rPr>
          <w:rStyle w:val="affc"/>
          <w:i w:val="0"/>
        </w:rPr>
        <w:t xml:space="preserve"> </w:t>
      </w:r>
      <w:r w:rsidR="00A10FA1" w:rsidRPr="00ED0774">
        <w:rPr>
          <w:rStyle w:val="affc"/>
          <w:i w:val="0"/>
        </w:rPr>
        <w:t>мониторинга</w:t>
      </w:r>
      <w:r w:rsidR="00926681" w:rsidRPr="00ED0774">
        <w:rPr>
          <w:rStyle w:val="affc"/>
          <w:i w:val="0"/>
        </w:rPr>
        <w:t xml:space="preserve"> </w:t>
      </w:r>
      <w:r w:rsidR="003B553E" w:rsidRPr="00ED0774">
        <w:rPr>
          <w:rStyle w:val="affc"/>
          <w:i w:val="0"/>
        </w:rPr>
        <w:t>изменений</w:t>
      </w:r>
      <w:r w:rsidR="00926681" w:rsidRPr="00ED0774">
        <w:rPr>
          <w:rStyle w:val="affc"/>
          <w:i w:val="0"/>
        </w:rPr>
        <w:t xml:space="preserve"> </w:t>
      </w:r>
      <w:r w:rsidR="00A10FA1" w:rsidRPr="00ED0774">
        <w:rPr>
          <w:rStyle w:val="affc"/>
          <w:i w:val="0"/>
        </w:rPr>
        <w:t>в</w:t>
      </w:r>
      <w:r w:rsidR="00926681" w:rsidRPr="00ED0774">
        <w:rPr>
          <w:rStyle w:val="affc"/>
          <w:i w:val="0"/>
        </w:rPr>
        <w:t xml:space="preserve"> </w:t>
      </w:r>
      <w:r w:rsidR="00A10FA1" w:rsidRPr="00ED0774">
        <w:rPr>
          <w:rStyle w:val="affc"/>
          <w:i w:val="0"/>
        </w:rPr>
        <w:t>структурах</w:t>
      </w:r>
      <w:r w:rsidR="00926681" w:rsidRPr="00ED0774">
        <w:rPr>
          <w:rStyle w:val="affc"/>
          <w:i w:val="0"/>
        </w:rPr>
        <w:t xml:space="preserve"> </w:t>
      </w:r>
      <w:r w:rsidR="003B553E" w:rsidRPr="00ED0774">
        <w:rPr>
          <w:rStyle w:val="affc"/>
          <w:i w:val="0"/>
        </w:rPr>
        <w:t>головного</w:t>
      </w:r>
      <w:r w:rsidR="00926681" w:rsidRPr="00ED0774">
        <w:rPr>
          <w:rStyle w:val="affc"/>
          <w:i w:val="0"/>
        </w:rPr>
        <w:t xml:space="preserve"> </w:t>
      </w:r>
      <w:r w:rsidR="003B553E" w:rsidRPr="00ED0774">
        <w:rPr>
          <w:rStyle w:val="affc"/>
          <w:i w:val="0"/>
        </w:rPr>
        <w:t>мозга</w:t>
      </w:r>
      <w:r w:rsidR="00926681" w:rsidRPr="00ED0774">
        <w:t xml:space="preserve"> </w:t>
      </w:r>
      <w:r w:rsidR="0011494F"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8–40]","plainTextFormattedCitation":"[1,2,8,38–40]","previouslyFormattedCitation":"[1,2,8,38–40]"},"properties":{"noteIndex":0},"schema":"https://github.com/citation-style-language/schema/raw/master/csl-citation.json"}</w:instrText>
      </w:r>
      <w:r w:rsidR="0011494F" w:rsidRPr="00ED0774">
        <w:fldChar w:fldCharType="separate"/>
      </w:r>
      <w:r w:rsidR="000E616A" w:rsidRPr="000E616A">
        <w:rPr>
          <w:noProof/>
        </w:rPr>
        <w:t>[1,2,8,38–40]</w:t>
      </w:r>
      <w:r w:rsidR="0011494F" w:rsidRPr="00ED0774">
        <w:fldChar w:fldCharType="end"/>
      </w:r>
      <w:r w:rsidRPr="00ED0774">
        <w:t>.</w:t>
      </w:r>
      <w:r w:rsidR="00A11EED" w:rsidRPr="00ED0774">
        <w:rPr>
          <w:lang w:val="en-US"/>
        </w:rPr>
        <w:t xml:space="preserve"> </w:t>
      </w:r>
    </w:p>
    <w:p w14:paraId="20D73EED" w14:textId="5B6B96D9" w:rsidR="000B702D" w:rsidRPr="00ED0774" w:rsidRDefault="00101ED7" w:rsidP="00AE27D0">
      <w:pPr>
        <w:pStyle w:val="afd"/>
        <w:spacing w:beforeAutospacing="0" w:afterAutospacing="0" w:line="360" w:lineRule="auto"/>
        <w:ind w:firstLine="708"/>
        <w:contextualSpacing/>
        <w:divId w:val="344793945"/>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47552"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3B553E" w:rsidRPr="00ED0774">
        <w:rPr>
          <w:rStyle w:val="affb"/>
        </w:rPr>
        <w:t>5</w:t>
      </w:r>
      <w:r w:rsidR="00C07FBE" w:rsidRPr="00ED0774">
        <w:rPr>
          <w:rStyle w:val="affb"/>
        </w:rPr>
        <w:t>)</w:t>
      </w:r>
    </w:p>
    <w:p w14:paraId="50BECF09" w14:textId="354C3849" w:rsidR="00737E30" w:rsidRPr="00ED0774" w:rsidRDefault="0011494F" w:rsidP="00737E30">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начала</w:t>
      </w:r>
      <w:r w:rsidR="00926681" w:rsidRPr="00ED0774">
        <w:rPr>
          <w:rStyle w:val="affb"/>
          <w:b w:val="0"/>
        </w:rPr>
        <w:t xml:space="preserve"> </w:t>
      </w:r>
      <w:r w:rsidRPr="00ED0774">
        <w:rPr>
          <w:rStyle w:val="affb"/>
          <w:b w:val="0"/>
        </w:rPr>
        <w:t>специфической</w:t>
      </w:r>
      <w:r w:rsidR="00926681" w:rsidRPr="00ED0774">
        <w:rPr>
          <w:rStyle w:val="affb"/>
          <w:b w:val="0"/>
        </w:rPr>
        <w:t xml:space="preserve"> </w:t>
      </w:r>
      <w:r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ходе</w:t>
      </w:r>
      <w:r w:rsidR="00926681" w:rsidRPr="00ED0774">
        <w:rPr>
          <w:rStyle w:val="affb"/>
          <w:b w:val="0"/>
        </w:rPr>
        <w:t xml:space="preserve"> </w:t>
      </w:r>
      <w:r w:rsidRPr="00ED0774">
        <w:rPr>
          <w:rStyle w:val="affb"/>
          <w:b w:val="0"/>
        </w:rPr>
        <w:t>леч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частотой</w:t>
      </w:r>
      <w:r w:rsidR="00926681" w:rsidRPr="00ED0774">
        <w:rPr>
          <w:rStyle w:val="affb"/>
          <w:b w:val="0"/>
        </w:rPr>
        <w:t xml:space="preserve"> </w:t>
      </w:r>
      <w:r w:rsidRPr="00ED0774">
        <w:rPr>
          <w:rStyle w:val="affb"/>
          <w:b w:val="0"/>
        </w:rPr>
        <w:t>от</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2</w:t>
      </w:r>
      <w:r w:rsidR="000B702D" w:rsidRPr="00ED0774">
        <w:rPr>
          <w:rStyle w:val="affb"/>
          <w:b w:val="0"/>
        </w:rPr>
        <w:t>–</w:t>
      </w:r>
      <w:r w:rsidRPr="00ED0774">
        <w:rPr>
          <w:rStyle w:val="affb"/>
          <w:b w:val="0"/>
        </w:rPr>
        <w:t>3</w:t>
      </w:r>
      <w:r w:rsidR="00926681" w:rsidRPr="00ED0774">
        <w:rPr>
          <w:rStyle w:val="affb"/>
          <w:b w:val="0"/>
        </w:rPr>
        <w:t xml:space="preserve"> </w:t>
      </w:r>
      <w:r w:rsidRPr="00ED0774">
        <w:rPr>
          <w:rStyle w:val="affb"/>
          <w:b w:val="0"/>
        </w:rPr>
        <w:t>нед</w:t>
      </w:r>
      <w:r w:rsidR="00737E30" w:rsidRPr="00ED0774">
        <w:rPr>
          <w:rStyle w:val="affb"/>
          <w:b w:val="0"/>
          <w:lang w:val="ru-RU"/>
        </w:rPr>
        <w:t>ели</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1</w:t>
      </w:r>
      <w:r w:rsidR="00926681" w:rsidRPr="00ED0774">
        <w:rPr>
          <w:rStyle w:val="affb"/>
          <w:b w:val="0"/>
        </w:rPr>
        <w:t xml:space="preserve"> </w:t>
      </w:r>
      <w:r w:rsidRPr="00ED0774">
        <w:rPr>
          <w:rStyle w:val="affb"/>
          <w:b w:val="0"/>
        </w:rPr>
        <w:t>раза</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2</w:t>
      </w:r>
      <w:r w:rsidR="000B702D" w:rsidRPr="00ED0774">
        <w:rPr>
          <w:rStyle w:val="affb"/>
          <w:b w:val="0"/>
        </w:rPr>
        <w:t>–</w:t>
      </w:r>
      <w:r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учетом</w:t>
      </w:r>
      <w:r w:rsidR="00926681" w:rsidRPr="00ED0774">
        <w:rPr>
          <w:rStyle w:val="affb"/>
          <w:b w:val="0"/>
        </w:rPr>
        <w:t xml:space="preserve"> </w:t>
      </w:r>
      <w:r w:rsidRPr="00ED0774">
        <w:rPr>
          <w:rStyle w:val="affb"/>
          <w:b w:val="0"/>
        </w:rPr>
        <w:t>наличия</w:t>
      </w:r>
      <w:r w:rsidR="00926681" w:rsidRPr="00ED0774">
        <w:rPr>
          <w:rStyle w:val="affb"/>
          <w:b w:val="0"/>
        </w:rPr>
        <w:t xml:space="preserve"> </w:t>
      </w:r>
      <w:r w:rsidRPr="00ED0774">
        <w:rPr>
          <w:rStyle w:val="affb"/>
          <w:b w:val="0"/>
        </w:rPr>
        <w:t>сопутствующей</w:t>
      </w:r>
      <w:r w:rsidR="00926681" w:rsidRPr="00ED0774">
        <w:rPr>
          <w:rStyle w:val="affb"/>
          <w:b w:val="0"/>
        </w:rPr>
        <w:t xml:space="preserve"> </w:t>
      </w:r>
      <w:r w:rsidRPr="00ED0774">
        <w:rPr>
          <w:rStyle w:val="affb"/>
          <w:b w:val="0"/>
        </w:rPr>
        <w:t>патологии</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линической</w:t>
      </w:r>
      <w:r w:rsidR="00926681" w:rsidRPr="00ED0774">
        <w:rPr>
          <w:rStyle w:val="affb"/>
          <w:b w:val="0"/>
        </w:rPr>
        <w:t xml:space="preserve"> </w:t>
      </w:r>
      <w:r w:rsidRPr="00ED0774">
        <w:rPr>
          <w:rStyle w:val="affb"/>
          <w:b w:val="0"/>
        </w:rPr>
        <w:t>ситуации),</w:t>
      </w:r>
      <w:r w:rsidR="00926681" w:rsidRPr="00ED0774">
        <w:rPr>
          <w:rStyle w:val="affb"/>
          <w:b w:val="0"/>
        </w:rPr>
        <w:t xml:space="preserve"> </w:t>
      </w:r>
      <w:r w:rsidRPr="00ED0774">
        <w:rPr>
          <w:rStyle w:val="affb"/>
          <w:b w:val="0"/>
        </w:rPr>
        <w:t>а</w:t>
      </w:r>
      <w:r w:rsidR="00926681" w:rsidRPr="00ED0774">
        <w:rPr>
          <w:rStyle w:val="affb"/>
          <w:b w:val="0"/>
        </w:rPr>
        <w:t xml:space="preserve"> </w:t>
      </w:r>
      <w:r w:rsidRPr="00ED0774">
        <w:rPr>
          <w:rStyle w:val="affb"/>
          <w:b w:val="0"/>
        </w:rPr>
        <w:t>также</w:t>
      </w:r>
      <w:r w:rsidR="00926681" w:rsidRPr="00ED0774">
        <w:rPr>
          <w:rStyle w:val="affb"/>
          <w:b w:val="0"/>
        </w:rPr>
        <w:t xml:space="preserve"> </w:t>
      </w:r>
      <w:r w:rsidRPr="00ED0774">
        <w:rPr>
          <w:rStyle w:val="affb"/>
          <w:b w:val="0"/>
        </w:rPr>
        <w:t>при</w:t>
      </w:r>
      <w:r w:rsidR="00926681" w:rsidRPr="00ED0774">
        <w:rPr>
          <w:rStyle w:val="affb"/>
          <w:b w:val="0"/>
        </w:rPr>
        <w:t xml:space="preserve"> </w:t>
      </w:r>
      <w:r w:rsidRPr="00ED0774">
        <w:rPr>
          <w:rStyle w:val="affb"/>
          <w:b w:val="0"/>
        </w:rPr>
        <w:t>необходимости</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любой</w:t>
      </w:r>
      <w:r w:rsidR="00926681" w:rsidRPr="00ED0774">
        <w:rPr>
          <w:rStyle w:val="affb"/>
          <w:b w:val="0"/>
        </w:rPr>
        <w:t xml:space="preserve"> </w:t>
      </w:r>
      <w:r w:rsidRPr="00ED0774">
        <w:rPr>
          <w:rStyle w:val="affb"/>
          <w:b w:val="0"/>
        </w:rPr>
        <w:t>момен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течение</w:t>
      </w:r>
      <w:r w:rsidR="00926681" w:rsidRPr="00ED0774">
        <w:rPr>
          <w:rStyle w:val="affb"/>
          <w:b w:val="0"/>
        </w:rPr>
        <w:t xml:space="preserve"> </w:t>
      </w:r>
      <w:r w:rsidRPr="00ED0774">
        <w:rPr>
          <w:rStyle w:val="affb"/>
          <w:b w:val="0"/>
        </w:rPr>
        <w:t>всего</w:t>
      </w:r>
      <w:r w:rsidR="00926681" w:rsidRPr="00ED0774">
        <w:rPr>
          <w:rStyle w:val="affb"/>
          <w:b w:val="0"/>
        </w:rPr>
        <w:t xml:space="preserve"> </w:t>
      </w:r>
      <w:r w:rsidRPr="00ED0774">
        <w:rPr>
          <w:rStyle w:val="affb"/>
          <w:b w:val="0"/>
        </w:rPr>
        <w:t>периода</w:t>
      </w:r>
      <w:r w:rsidR="00926681" w:rsidRPr="00ED0774">
        <w:rPr>
          <w:rStyle w:val="affb"/>
          <w:b w:val="0"/>
        </w:rPr>
        <w:t xml:space="preserve"> </w:t>
      </w:r>
      <w:r w:rsidRPr="00ED0774">
        <w:rPr>
          <w:rStyle w:val="affb"/>
          <w:b w:val="0"/>
        </w:rPr>
        <w:t>лечения</w:t>
      </w:r>
      <w:r w:rsidR="00926681" w:rsidRPr="00ED0774">
        <w:t xml:space="preserve"> </w:t>
      </w:r>
      <w:r w:rsidRPr="00ED0774">
        <w:t>выполнение</w:t>
      </w:r>
      <w:r w:rsidR="00926681" w:rsidRPr="00ED0774">
        <w:t xml:space="preserve"> </w:t>
      </w:r>
      <w:r w:rsidRPr="00ED0774">
        <w:t>рентгенографии</w:t>
      </w:r>
      <w:r w:rsidR="00926681" w:rsidRPr="00ED0774">
        <w:t xml:space="preserve"> </w:t>
      </w:r>
      <w:r w:rsidRPr="00ED0774">
        <w:t>и/или</w:t>
      </w:r>
      <w:r w:rsidR="00926681" w:rsidRPr="00ED0774">
        <w:t xml:space="preserve"> </w:t>
      </w:r>
      <w:r w:rsidRPr="00ED0774">
        <w:t>КТ</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r w:rsidR="00926681" w:rsidRPr="00ED0774">
        <w:t xml:space="preserve"> </w:t>
      </w:r>
      <w:r w:rsidRPr="00ED0774">
        <w:t>для</w:t>
      </w:r>
      <w:r w:rsidR="00926681" w:rsidRPr="00ED0774">
        <w:t xml:space="preserve"> </w:t>
      </w:r>
      <w:r w:rsidRPr="00ED0774">
        <w:rPr>
          <w:rStyle w:val="affc"/>
          <w:i w:val="0"/>
        </w:rPr>
        <w:t>выявления</w:t>
      </w:r>
      <w:r w:rsidR="00926681" w:rsidRPr="00ED0774">
        <w:rPr>
          <w:rStyle w:val="affc"/>
          <w:i w:val="0"/>
        </w:rPr>
        <w:t xml:space="preserve"> </w:t>
      </w:r>
      <w:r w:rsidRPr="00ED0774">
        <w:rPr>
          <w:rStyle w:val="affc"/>
          <w:i w:val="0"/>
        </w:rPr>
        <w:t>изменений</w:t>
      </w:r>
      <w:r w:rsidR="00926681" w:rsidRPr="00ED0774">
        <w:rPr>
          <w:rStyle w:val="affc"/>
          <w:i w:val="0"/>
        </w:rPr>
        <w:t xml:space="preserve"> </w:t>
      </w:r>
      <w:r w:rsidRPr="00ED0774">
        <w:rPr>
          <w:rStyle w:val="affc"/>
          <w:i w:val="0"/>
        </w:rPr>
        <w:t>легочной</w:t>
      </w:r>
      <w:r w:rsidR="00926681" w:rsidRPr="00ED0774">
        <w:rPr>
          <w:rStyle w:val="affc"/>
          <w:i w:val="0"/>
        </w:rPr>
        <w:t xml:space="preserve"> </w:t>
      </w:r>
      <w:r w:rsidRPr="00ED0774">
        <w:rPr>
          <w:rStyle w:val="affc"/>
          <w:i w:val="0"/>
        </w:rPr>
        <w:t>ткани</w:t>
      </w:r>
      <w:r w:rsidR="00926681" w:rsidRPr="00ED0774">
        <w:rPr>
          <w:rStyle w:val="affc"/>
          <w:i w:val="0"/>
        </w:rPr>
        <w:t xml:space="preserve"> </w:t>
      </w:r>
      <w:r w:rsidRPr="00ED0774">
        <w:rPr>
          <w:rStyle w:val="affc"/>
          <w:i w:val="0"/>
        </w:rPr>
        <w:t>и</w:t>
      </w:r>
      <w:r w:rsidR="00926681" w:rsidRPr="00ED0774">
        <w:rPr>
          <w:rStyle w:val="affc"/>
          <w:i w:val="0"/>
        </w:rPr>
        <w:t xml:space="preserve"> </w:t>
      </w:r>
      <w:r w:rsidRPr="00ED0774">
        <w:rPr>
          <w:rStyle w:val="affc"/>
          <w:i w:val="0"/>
        </w:rPr>
        <w:t>органов</w:t>
      </w:r>
      <w:r w:rsidR="00926681" w:rsidRPr="00ED0774">
        <w:rPr>
          <w:rStyle w:val="affc"/>
          <w:i w:val="0"/>
        </w:rPr>
        <w:t xml:space="preserve"> </w:t>
      </w:r>
      <w:r w:rsidRPr="00ED0774">
        <w:rPr>
          <w:rStyle w:val="affc"/>
          <w:i w:val="0"/>
        </w:rPr>
        <w:t>средостения</w:t>
      </w:r>
      <w:r w:rsidR="00926681" w:rsidRPr="00ED0774">
        <w:t xml:space="preserve">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id":"ITEM-7","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7","issue":"4","issued":{"date-parts":[["2017"]]},"page":"424-447","title":"Diagnosis and management of AML in adults: 2017 ELN recommendations from an international expert panel","type":"article","volume":"129"},"uris":["http://www.mendeley.com/documents/?uuid=fc834f0c-60f3-3893-ac79-ba1b4ec8fa14"]},{"id":"ITEM-8","itemData":{"DOI":"10.1182/blood-2009-07-235358","ISSN":"00064971","PMID":"19880497","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8","issue":"3","issued":{"date-parts":[["2010","1","21"]]},"page":"453-474","publisher":"Blood","title":"Diagnosis and management of acute myeloid leukemia in adults: Recommendations from an international expert panel, on behalf of the European LeukemiaNet","type":"article","volume":"115"},"uris":["http://www.mendeley.com/documents/?uuid=0d0dccc4-c028-4ab7-aedb-caf0b0db6e06"]}],"mendeley":{"formattedCitation":"[1,2,7,8,17,38–40]","plainTextFormattedCitation":"[1,2,7,8,17,38–40]","previouslyFormattedCitation":"[1,2,7,8,17,38–40]"},"properties":{"noteIndex":0},"schema":"https://github.com/citation-style-language/schema/raw/master/csl-citation.json"}</w:instrText>
      </w:r>
      <w:r w:rsidRPr="00ED0774">
        <w:fldChar w:fldCharType="separate"/>
      </w:r>
      <w:r w:rsidR="000E616A" w:rsidRPr="000E616A">
        <w:rPr>
          <w:noProof/>
        </w:rPr>
        <w:t>[1,2,7,8,17,38–40]</w:t>
      </w:r>
      <w:r w:rsidRPr="00ED0774">
        <w:fldChar w:fldCharType="end"/>
      </w:r>
      <w:r w:rsidRPr="00ED0774">
        <w:t>.</w:t>
      </w:r>
      <w:r w:rsidR="00A11EED" w:rsidRPr="00ED0774">
        <w:rPr>
          <w:lang w:val="en-US"/>
        </w:rPr>
        <w:t xml:space="preserve"> </w:t>
      </w:r>
    </w:p>
    <w:p w14:paraId="7C95D64C" w14:textId="36FA5E55" w:rsidR="000B702D" w:rsidRPr="00ED0774" w:rsidRDefault="00101ED7" w:rsidP="00737E30">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1494F" w:rsidRPr="00ED0774">
        <w:rPr>
          <w:rStyle w:val="affb"/>
        </w:rPr>
        <w:t>С</w:t>
      </w:r>
      <w:r w:rsidR="00926681" w:rsidRPr="00ED0774">
        <w:rPr>
          <w:rStyle w:val="affb"/>
        </w:rPr>
        <w:t xml:space="preserve"> </w:t>
      </w:r>
      <w:r w:rsidR="0011494F" w:rsidRPr="00ED0774">
        <w:rPr>
          <w:rStyle w:val="affb"/>
        </w:rPr>
        <w:t>(уровень</w:t>
      </w:r>
      <w:r w:rsidR="00926681" w:rsidRPr="00ED0774">
        <w:rPr>
          <w:rStyle w:val="affb"/>
        </w:rPr>
        <w:t xml:space="preserve"> </w:t>
      </w:r>
      <w:r w:rsidR="0011494F" w:rsidRPr="00ED0774">
        <w:rPr>
          <w:rStyle w:val="affb"/>
        </w:rPr>
        <w:t>д</w:t>
      </w:r>
      <w:r w:rsidR="00C07FBE" w:rsidRPr="00ED0774">
        <w:rPr>
          <w:rStyle w:val="affb"/>
        </w:rPr>
        <w:t>остоверности</w:t>
      </w:r>
      <w:r w:rsidR="00926681" w:rsidRPr="00ED0774">
        <w:rPr>
          <w:rStyle w:val="affb"/>
        </w:rPr>
        <w:t xml:space="preserve"> </w:t>
      </w:r>
      <w:r w:rsidR="00C07FBE" w:rsidRPr="00ED0774">
        <w:rPr>
          <w:rStyle w:val="affb"/>
        </w:rPr>
        <w:t>доказательств</w:t>
      </w:r>
      <w:r w:rsidR="00926681" w:rsidRPr="00ED0774">
        <w:rPr>
          <w:rStyle w:val="affb"/>
        </w:rPr>
        <w:t xml:space="preserve"> </w:t>
      </w:r>
      <w:r w:rsidR="00C07FBE" w:rsidRPr="00ED0774">
        <w:rPr>
          <w:rStyle w:val="affb"/>
        </w:rPr>
        <w:t>–</w:t>
      </w:r>
      <w:r w:rsidR="00926681" w:rsidRPr="00ED0774">
        <w:rPr>
          <w:rStyle w:val="affb"/>
        </w:rPr>
        <w:t xml:space="preserve"> </w:t>
      </w:r>
      <w:r w:rsidR="00C07FBE" w:rsidRPr="00ED0774">
        <w:rPr>
          <w:rStyle w:val="affb"/>
        </w:rPr>
        <w:t>5)</w:t>
      </w:r>
    </w:p>
    <w:p w14:paraId="2ACD6C36" w14:textId="2006B65C" w:rsidR="002A776B" w:rsidRPr="00ED0774" w:rsidRDefault="0011494F" w:rsidP="00737E30">
      <w:pPr>
        <w:pStyle w:val="10"/>
        <w:divId w:val="344793945"/>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Pr="00ED0774">
        <w:rPr>
          <w:rStyle w:val="affb"/>
          <w:b w:val="0"/>
        </w:rPr>
        <w:t>пациентам</w:t>
      </w:r>
      <w:r w:rsidR="00926681" w:rsidRPr="00ED0774">
        <w:t xml:space="preserve"> </w:t>
      </w:r>
      <w:r w:rsidRPr="00ED0774">
        <w:rPr>
          <w:rStyle w:val="affb"/>
          <w:b w:val="0"/>
        </w:rPr>
        <w:t>с</w:t>
      </w:r>
      <w:r w:rsidR="00926681" w:rsidRPr="00ED0774">
        <w:rPr>
          <w:rStyle w:val="affb"/>
        </w:rPr>
        <w:t xml:space="preserve"> </w:t>
      </w:r>
      <w:r w:rsidRPr="00ED0774">
        <w:rPr>
          <w:rStyle w:val="affb"/>
          <w:b w:val="0"/>
        </w:rPr>
        <w:t>ОМЛ</w:t>
      </w:r>
      <w:r w:rsidR="00926681" w:rsidRPr="00ED0774">
        <w:rPr>
          <w:rStyle w:val="affb"/>
          <w:b w:val="0"/>
        </w:rPr>
        <w:t xml:space="preserve"> </w:t>
      </w:r>
      <w:r w:rsidRPr="00ED0774">
        <w:rPr>
          <w:rStyle w:val="affb"/>
          <w:b w:val="0"/>
        </w:rPr>
        <w:t>на</w:t>
      </w:r>
      <w:r w:rsidR="00926681" w:rsidRPr="00ED0774">
        <w:rPr>
          <w:rStyle w:val="affb"/>
          <w:b w:val="0"/>
        </w:rPr>
        <w:t xml:space="preserve"> </w:t>
      </w:r>
      <w:r w:rsidRPr="00ED0774">
        <w:rPr>
          <w:rStyle w:val="affb"/>
          <w:b w:val="0"/>
        </w:rPr>
        <w:t>любом</w:t>
      </w:r>
      <w:r w:rsidR="00926681" w:rsidRPr="00ED0774">
        <w:rPr>
          <w:rStyle w:val="affb"/>
          <w:b w:val="0"/>
        </w:rPr>
        <w:t xml:space="preserve"> </w:t>
      </w:r>
      <w:r w:rsidRPr="00ED0774">
        <w:rPr>
          <w:rStyle w:val="affb"/>
          <w:b w:val="0"/>
        </w:rPr>
        <w:t>этапе</w:t>
      </w:r>
      <w:r w:rsidR="00926681" w:rsidRPr="00ED0774">
        <w:rPr>
          <w:rStyle w:val="affb"/>
          <w:b w:val="0"/>
        </w:rPr>
        <w:t xml:space="preserve"> </w:t>
      </w:r>
      <w:r w:rsidRPr="00ED0774">
        <w:rPr>
          <w:rStyle w:val="affb"/>
          <w:b w:val="0"/>
        </w:rPr>
        <w:t>ведения</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подозрением</w:t>
      </w:r>
      <w:r w:rsidR="00926681" w:rsidRPr="00ED0774">
        <w:rPr>
          <w:rStyle w:val="affb"/>
          <w:b w:val="0"/>
        </w:rPr>
        <w:t xml:space="preserve"> </w:t>
      </w:r>
      <w:r w:rsidRPr="00ED0774">
        <w:rPr>
          <w:rStyle w:val="affb"/>
          <w:b w:val="0"/>
        </w:rPr>
        <w:t>на</w:t>
      </w:r>
      <w:r w:rsidR="00926681" w:rsidRPr="00ED0774">
        <w:rPr>
          <w:rStyle w:val="affb"/>
          <w:b w:val="0"/>
        </w:rPr>
        <w:t xml:space="preserve"> </w:t>
      </w:r>
      <w:r w:rsidRPr="00ED0774">
        <w:rPr>
          <w:rStyle w:val="affb"/>
          <w:b w:val="0"/>
        </w:rPr>
        <w:t>наличие</w:t>
      </w:r>
      <w:r w:rsidR="00926681" w:rsidRPr="00ED0774">
        <w:rPr>
          <w:rStyle w:val="affb"/>
          <w:b w:val="0"/>
        </w:rPr>
        <w:t xml:space="preserve"> </w:t>
      </w:r>
      <w:r w:rsidRPr="00ED0774">
        <w:rPr>
          <w:rStyle w:val="affb"/>
          <w:b w:val="0"/>
        </w:rPr>
        <w:t>экстрамедуллярных</w:t>
      </w:r>
      <w:r w:rsidR="00926681" w:rsidRPr="00ED0774">
        <w:rPr>
          <w:rStyle w:val="affb"/>
          <w:b w:val="0"/>
        </w:rPr>
        <w:t xml:space="preserve"> </w:t>
      </w:r>
      <w:r w:rsidRPr="00ED0774">
        <w:rPr>
          <w:rStyle w:val="affb"/>
          <w:b w:val="0"/>
        </w:rPr>
        <w:t>очагов</w:t>
      </w:r>
      <w:r w:rsidR="00926681" w:rsidRPr="00ED0774">
        <w:rPr>
          <w:rStyle w:val="affb"/>
          <w:b w:val="0"/>
        </w:rPr>
        <w:t xml:space="preserve"> </w:t>
      </w:r>
      <w:r w:rsidR="00C50C3C" w:rsidRPr="00ED0774">
        <w:rPr>
          <w:rStyle w:val="affb"/>
          <w:b w:val="0"/>
        </w:rPr>
        <w:t>выполнение</w:t>
      </w:r>
      <w:r w:rsidR="00926681" w:rsidRPr="00ED0774">
        <w:rPr>
          <w:rStyle w:val="affb"/>
          <w:b w:val="0"/>
        </w:rPr>
        <w:t xml:space="preserve"> </w:t>
      </w:r>
      <w:r w:rsidR="00C50C3C" w:rsidRPr="00ED0774">
        <w:rPr>
          <w:rStyle w:val="affb"/>
          <w:b w:val="0"/>
        </w:rPr>
        <w:t>КТ</w:t>
      </w:r>
      <w:r w:rsidR="00926681" w:rsidRPr="00ED0774">
        <w:rPr>
          <w:rStyle w:val="affb"/>
          <w:b w:val="0"/>
        </w:rPr>
        <w:t xml:space="preserve"> </w:t>
      </w:r>
      <w:r w:rsidR="00C50C3C" w:rsidRPr="00ED0774">
        <w:rPr>
          <w:rStyle w:val="affb"/>
          <w:b w:val="0"/>
        </w:rPr>
        <w:t>и/или</w:t>
      </w:r>
      <w:r w:rsidR="00926681" w:rsidRPr="00ED0774">
        <w:rPr>
          <w:rStyle w:val="affb"/>
          <w:b w:val="0"/>
        </w:rPr>
        <w:t xml:space="preserve"> </w:t>
      </w:r>
      <w:r w:rsidR="00C50C3C" w:rsidRPr="00ED0774">
        <w:rPr>
          <w:rStyle w:val="affb"/>
          <w:b w:val="0"/>
        </w:rPr>
        <w:t>магнит</w:t>
      </w:r>
      <w:r w:rsidR="000D3192" w:rsidRPr="00ED0774">
        <w:rPr>
          <w:rStyle w:val="affb"/>
          <w:b w:val="0"/>
        </w:rPr>
        <w:t>н</w:t>
      </w:r>
      <w:r w:rsidR="00C50C3C" w:rsidRPr="00ED0774">
        <w:rPr>
          <w:rStyle w:val="affb"/>
          <w:b w:val="0"/>
        </w:rPr>
        <w:t>о</w:t>
      </w:r>
      <w:r w:rsidR="00964046" w:rsidRPr="00ED0774">
        <w:rPr>
          <w:rStyle w:val="affb"/>
          <w:b w:val="0"/>
        </w:rPr>
        <w:t>-</w:t>
      </w:r>
      <w:r w:rsidR="00C50C3C" w:rsidRPr="00ED0774">
        <w:rPr>
          <w:rStyle w:val="affb"/>
          <w:b w:val="0"/>
        </w:rPr>
        <w:t>резонансно</w:t>
      </w:r>
      <w:r w:rsidR="00964046" w:rsidRPr="00ED0774">
        <w:rPr>
          <w:rStyle w:val="affb"/>
          <w:b w:val="0"/>
        </w:rPr>
        <w:t>й</w:t>
      </w:r>
      <w:r w:rsidR="00926681" w:rsidRPr="00ED0774">
        <w:rPr>
          <w:rStyle w:val="affb"/>
          <w:b w:val="0"/>
        </w:rPr>
        <w:t xml:space="preserve"> </w:t>
      </w:r>
      <w:r w:rsidR="00964046" w:rsidRPr="00ED0774">
        <w:rPr>
          <w:rStyle w:val="affb"/>
          <w:b w:val="0"/>
        </w:rPr>
        <w:t>томографии</w:t>
      </w:r>
      <w:r w:rsidR="00926681" w:rsidRPr="00ED0774">
        <w:rPr>
          <w:rStyle w:val="affb"/>
          <w:b w:val="0"/>
        </w:rPr>
        <w:t xml:space="preserve"> </w:t>
      </w:r>
      <w:r w:rsidR="00C50C3C" w:rsidRPr="00ED0774">
        <w:rPr>
          <w:rStyle w:val="affb"/>
          <w:b w:val="0"/>
        </w:rPr>
        <w:t>с</w:t>
      </w:r>
      <w:r w:rsidR="00926681" w:rsidRPr="00ED0774">
        <w:rPr>
          <w:rStyle w:val="affb"/>
          <w:b w:val="0"/>
        </w:rPr>
        <w:t xml:space="preserve"> </w:t>
      </w:r>
      <w:r w:rsidR="002A776B" w:rsidRPr="00ED0774">
        <w:rPr>
          <w:rStyle w:val="affb"/>
          <w:b w:val="0"/>
        </w:rPr>
        <w:t>контрастированием</w:t>
      </w:r>
      <w:r w:rsidR="00FC5573" w:rsidRPr="00ED0774">
        <w:rPr>
          <w:rStyle w:val="affb"/>
          <w:b w:val="0"/>
          <w:lang w:val="ru-RU"/>
        </w:rPr>
        <w:t>,</w:t>
      </w:r>
      <w:r w:rsidR="00926681" w:rsidRPr="00ED0774">
        <w:rPr>
          <w:rStyle w:val="affb"/>
          <w:b w:val="0"/>
        </w:rPr>
        <w:t xml:space="preserve"> </w:t>
      </w:r>
      <w:r w:rsidR="00642318" w:rsidRPr="00ED0774">
        <w:rPr>
          <w:rStyle w:val="affb"/>
          <w:b w:val="0"/>
          <w:lang w:val="ru-RU"/>
        </w:rPr>
        <w:t xml:space="preserve">вовлеченных в опухолевый процесс </w:t>
      </w:r>
      <w:r w:rsidR="00C50C3C" w:rsidRPr="00ED0774">
        <w:rPr>
          <w:rStyle w:val="affb"/>
          <w:b w:val="0"/>
        </w:rPr>
        <w:t>регион</w:t>
      </w:r>
      <w:r w:rsidR="00642318" w:rsidRPr="00ED0774">
        <w:rPr>
          <w:rStyle w:val="affb"/>
          <w:b w:val="0"/>
          <w:lang w:val="ru-RU"/>
        </w:rPr>
        <w:t xml:space="preserve">ов </w:t>
      </w:r>
      <w:r w:rsidR="00C50C3C" w:rsidRPr="00ED0774">
        <w:rPr>
          <w:rStyle w:val="affb"/>
          <w:b w:val="0"/>
        </w:rPr>
        <w:t>для</w:t>
      </w:r>
      <w:r w:rsidR="00926681" w:rsidRPr="00ED0774">
        <w:rPr>
          <w:rStyle w:val="affb"/>
          <w:b w:val="0"/>
        </w:rPr>
        <w:t xml:space="preserve"> </w:t>
      </w:r>
      <w:r w:rsidR="00C50C3C" w:rsidRPr="00ED0774">
        <w:rPr>
          <w:rStyle w:val="affb"/>
          <w:b w:val="0"/>
        </w:rPr>
        <w:t>уточнения</w:t>
      </w:r>
      <w:r w:rsidR="00926681" w:rsidRPr="00ED0774">
        <w:rPr>
          <w:rStyle w:val="affb"/>
          <w:b w:val="0"/>
        </w:rPr>
        <w:t xml:space="preserve"> </w:t>
      </w:r>
      <w:r w:rsidR="00C50C3C" w:rsidRPr="00ED0774">
        <w:rPr>
          <w:rStyle w:val="affb"/>
          <w:b w:val="0"/>
        </w:rPr>
        <w:t>распространенности</w:t>
      </w:r>
      <w:r w:rsidR="00926681" w:rsidRPr="00ED0774">
        <w:rPr>
          <w:rStyle w:val="affb"/>
          <w:b w:val="0"/>
        </w:rPr>
        <w:t xml:space="preserve"> </w:t>
      </w:r>
      <w:r w:rsidR="00C50C3C" w:rsidRPr="00ED0774">
        <w:rPr>
          <w:rStyle w:val="affb"/>
          <w:b w:val="0"/>
        </w:rPr>
        <w:t>заболевания</w:t>
      </w:r>
      <w:r w:rsidR="00926681" w:rsidRPr="00ED0774">
        <w:rPr>
          <w:rStyle w:val="affb"/>
          <w:b w:val="0"/>
        </w:rPr>
        <w:t xml:space="preserve"> </w:t>
      </w:r>
      <w:r w:rsidR="00C50C3C" w:rsidRPr="00ED0774">
        <w:rPr>
          <w:rStyle w:val="affb"/>
          <w:b w:val="0"/>
        </w:rPr>
        <w:t>или</w:t>
      </w:r>
      <w:r w:rsidR="00926681" w:rsidRPr="00ED0774">
        <w:rPr>
          <w:rStyle w:val="affb"/>
          <w:b w:val="0"/>
        </w:rPr>
        <w:t xml:space="preserve"> </w:t>
      </w:r>
      <w:r w:rsidR="00C50C3C" w:rsidRPr="00ED0774">
        <w:rPr>
          <w:rStyle w:val="affb"/>
          <w:b w:val="0"/>
        </w:rPr>
        <w:t>диагностики</w:t>
      </w:r>
      <w:r w:rsidR="00926681" w:rsidRPr="00ED0774">
        <w:rPr>
          <w:rStyle w:val="affb"/>
          <w:b w:val="0"/>
        </w:rPr>
        <w:t xml:space="preserve"> </w:t>
      </w:r>
      <w:r w:rsidR="00C50C3C" w:rsidRPr="00ED0774">
        <w:rPr>
          <w:rStyle w:val="affb"/>
          <w:b w:val="0"/>
        </w:rPr>
        <w:t>экстрамедуллярного</w:t>
      </w:r>
      <w:r w:rsidR="00926681" w:rsidRPr="00ED0774">
        <w:rPr>
          <w:rStyle w:val="affb"/>
          <w:b w:val="0"/>
        </w:rPr>
        <w:t xml:space="preserve"> </w:t>
      </w:r>
      <w:r w:rsidR="00C50C3C" w:rsidRPr="00ED0774">
        <w:rPr>
          <w:rStyle w:val="affb"/>
          <w:b w:val="0"/>
        </w:rPr>
        <w:t>рецидива</w:t>
      </w:r>
      <w:r w:rsidR="00926681" w:rsidRPr="00ED0774">
        <w:rPr>
          <w:rStyle w:val="affb"/>
          <w:b w:val="0"/>
        </w:rPr>
        <w:t xml:space="preserve">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8–40]","plainTextFormattedCitation":"[1,2,8,38–40]","previouslyFormattedCitation":"[1,2,8,38–40]"},"properties":{"noteIndex":0},"schema":"https://github.com/citation-style-language/schema/raw/master/csl-citation.json"}</w:instrText>
      </w:r>
      <w:r w:rsidRPr="00ED0774">
        <w:fldChar w:fldCharType="separate"/>
      </w:r>
      <w:r w:rsidR="000E616A" w:rsidRPr="000E616A">
        <w:rPr>
          <w:noProof/>
        </w:rPr>
        <w:t>[1,2,8,38–40]</w:t>
      </w:r>
      <w:r w:rsidRPr="00ED0774">
        <w:fldChar w:fldCharType="end"/>
      </w:r>
      <w:r w:rsidRPr="00ED0774">
        <w:t>.</w:t>
      </w:r>
      <w:r w:rsidR="00A11EED" w:rsidRPr="00ED0774">
        <w:rPr>
          <w:lang w:val="en-US"/>
        </w:rPr>
        <w:t xml:space="preserve"> </w:t>
      </w:r>
    </w:p>
    <w:p w14:paraId="6BB6DF9A" w14:textId="7240B205"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2E13ABA7" w14:textId="43ACF279" w:rsidR="00582ABC" w:rsidRPr="000915DB" w:rsidRDefault="00582ABC" w:rsidP="000915DB">
      <w:pPr>
        <w:pStyle w:val="afd"/>
        <w:spacing w:beforeAutospacing="0" w:afterAutospacing="0" w:line="360" w:lineRule="auto"/>
        <w:ind w:firstLine="709"/>
        <w:contextualSpacing/>
        <w:divId w:val="344793945"/>
        <w:rPr>
          <w:rStyle w:val="affb"/>
          <w:color w:val="000000" w:themeColor="text1"/>
        </w:rPr>
      </w:pPr>
      <w:r w:rsidRPr="000915DB">
        <w:rPr>
          <w:b/>
          <w:color w:val="000000" w:themeColor="text1"/>
        </w:rPr>
        <w:lastRenderedPageBreak/>
        <w:t xml:space="preserve">Комментарии: </w:t>
      </w:r>
      <w:r w:rsidRPr="000915DB">
        <w:rPr>
          <w:i/>
          <w:color w:val="000000" w:themeColor="text1"/>
        </w:rPr>
        <w:t>наиболее часто проводятся МРТ-исследования костной ткани, головного мозга с контрастированием, спинного мозга с контрастированием, органов малого таза, позвоночника с контрастированием; и КТ-исследования лицевого отдела черепа, позвоночника, придаточных пазух носа, гортани, верхних дыхательных путей и шеи, КТ- ангиография одной анатомической области, органов малого таза у женщин, органов таза у мужчин, головного мозга, органов брюшной полости, органов брюшной полости с внутривенным болюсным контрастированием, забрюшинного пространства</w:t>
      </w:r>
    </w:p>
    <w:p w14:paraId="650FD87A" w14:textId="6CDFBCD5" w:rsidR="00FA29C7" w:rsidRPr="00ED0774" w:rsidRDefault="00D80AC9" w:rsidP="00737E30">
      <w:pPr>
        <w:pStyle w:val="10"/>
        <w:divId w:val="344793945"/>
      </w:pPr>
      <w:r w:rsidRPr="00ED0774">
        <w:rPr>
          <w:rStyle w:val="affb"/>
        </w:rPr>
        <w:t>Рекомендуется</w:t>
      </w:r>
      <w:r w:rsidR="00926681" w:rsidRPr="00ED0774">
        <w:t xml:space="preserve"> </w:t>
      </w:r>
      <w:r w:rsidR="00A10FA1" w:rsidRPr="00ED0774">
        <w:rPr>
          <w:rStyle w:val="affb"/>
          <w:b w:val="0"/>
        </w:rPr>
        <w:t>всем</w:t>
      </w:r>
      <w:r w:rsidR="00926681" w:rsidRPr="00ED0774">
        <w:rPr>
          <w:rStyle w:val="affb"/>
          <w:b w:val="0"/>
        </w:rPr>
        <w:t xml:space="preserve"> </w:t>
      </w:r>
      <w:r w:rsidR="00A10FA1" w:rsidRPr="00ED0774">
        <w:rPr>
          <w:rStyle w:val="affb"/>
          <w:b w:val="0"/>
        </w:rPr>
        <w:t>пациентам</w:t>
      </w:r>
      <w:r w:rsidR="00926681" w:rsidRPr="00ED0774">
        <w:t xml:space="preserve"> </w:t>
      </w:r>
      <w:r w:rsidR="00A10FA1" w:rsidRPr="00ED0774">
        <w:rPr>
          <w:rStyle w:val="affb"/>
          <w:b w:val="0"/>
        </w:rPr>
        <w:t>с</w:t>
      </w:r>
      <w:r w:rsidR="00926681" w:rsidRPr="00ED0774">
        <w:rPr>
          <w:rStyle w:val="affb"/>
        </w:rPr>
        <w:t xml:space="preserve"> </w:t>
      </w:r>
      <w:r w:rsidR="00A10FA1" w:rsidRPr="00ED0774">
        <w:rPr>
          <w:rStyle w:val="affb"/>
          <w:b w:val="0"/>
        </w:rPr>
        <w:t>ОМЛ</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начала</w:t>
      </w:r>
      <w:r w:rsidR="00926681" w:rsidRPr="00ED0774">
        <w:rPr>
          <w:rStyle w:val="affb"/>
          <w:b w:val="0"/>
        </w:rPr>
        <w:t xml:space="preserve"> </w:t>
      </w:r>
      <w:r w:rsidR="00A10FA1" w:rsidRPr="00ED0774">
        <w:rPr>
          <w:rStyle w:val="affb"/>
          <w:b w:val="0"/>
        </w:rPr>
        <w:t>специфической</w:t>
      </w:r>
      <w:r w:rsidR="00926681" w:rsidRPr="00ED0774">
        <w:rPr>
          <w:rStyle w:val="affb"/>
          <w:b w:val="0"/>
        </w:rPr>
        <w:t xml:space="preserve"> </w:t>
      </w:r>
      <w:r w:rsidR="00A10FA1" w:rsidRPr="00ED0774">
        <w:rPr>
          <w:rStyle w:val="affb"/>
          <w:b w:val="0"/>
        </w:rPr>
        <w:t>терапии</w:t>
      </w:r>
      <w:r w:rsidR="00926681" w:rsidRPr="00ED0774">
        <w:rPr>
          <w:rStyle w:val="affb"/>
          <w:b w:val="0"/>
        </w:rPr>
        <w:t xml:space="preserve"> </w:t>
      </w:r>
      <w:r w:rsidR="000B702D" w:rsidRPr="00ED0774">
        <w:rPr>
          <w:rStyle w:val="affb"/>
          <w:b w:val="0"/>
        </w:rPr>
        <w:t>и</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ходе</w:t>
      </w:r>
      <w:r w:rsidR="00926681" w:rsidRPr="00ED0774">
        <w:rPr>
          <w:rStyle w:val="affb"/>
          <w:b w:val="0"/>
        </w:rPr>
        <w:t xml:space="preserve"> </w:t>
      </w:r>
      <w:r w:rsidR="00A10FA1" w:rsidRPr="00ED0774">
        <w:rPr>
          <w:rStyle w:val="affb"/>
          <w:b w:val="0"/>
        </w:rPr>
        <w:t>лечения</w:t>
      </w:r>
      <w:r w:rsidR="00926681" w:rsidRPr="00ED0774">
        <w:rPr>
          <w:rStyle w:val="affb"/>
          <w:b w:val="0"/>
        </w:rPr>
        <w:t xml:space="preserve"> </w:t>
      </w:r>
      <w:r w:rsidR="00A10FA1" w:rsidRPr="00ED0774">
        <w:rPr>
          <w:rStyle w:val="affb"/>
          <w:b w:val="0"/>
        </w:rPr>
        <w:t>с</w:t>
      </w:r>
      <w:r w:rsidR="00926681" w:rsidRPr="00ED0774">
        <w:rPr>
          <w:rStyle w:val="affb"/>
          <w:b w:val="0"/>
        </w:rPr>
        <w:t xml:space="preserve"> </w:t>
      </w:r>
      <w:r w:rsidR="00A10FA1" w:rsidRPr="00ED0774">
        <w:rPr>
          <w:rStyle w:val="affb"/>
          <w:b w:val="0"/>
        </w:rPr>
        <w:t>частотой</w:t>
      </w:r>
      <w:r w:rsidR="00926681" w:rsidRPr="00ED0774">
        <w:rPr>
          <w:rStyle w:val="affb"/>
          <w:b w:val="0"/>
        </w:rPr>
        <w:t xml:space="preserve"> </w:t>
      </w:r>
      <w:r w:rsidR="00A10FA1" w:rsidRPr="00ED0774">
        <w:rPr>
          <w:rStyle w:val="affb"/>
          <w:b w:val="0"/>
        </w:rPr>
        <w:t>от</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A10FA1" w:rsidRPr="00ED0774">
        <w:rPr>
          <w:rStyle w:val="affb"/>
          <w:b w:val="0"/>
        </w:rPr>
        <w:t>нед</w:t>
      </w:r>
      <w:r w:rsidR="00737E30" w:rsidRPr="00ED0774">
        <w:rPr>
          <w:rStyle w:val="affb"/>
          <w:b w:val="0"/>
          <w:lang w:val="ru-RU"/>
        </w:rPr>
        <w:t>ели</w:t>
      </w:r>
      <w:r w:rsidR="00926681" w:rsidRPr="00ED0774">
        <w:rPr>
          <w:rStyle w:val="affb"/>
          <w:b w:val="0"/>
        </w:rPr>
        <w:t xml:space="preserve"> </w:t>
      </w:r>
      <w:r w:rsidR="00A10FA1" w:rsidRPr="00ED0774">
        <w:rPr>
          <w:rStyle w:val="affb"/>
          <w:b w:val="0"/>
        </w:rPr>
        <w:t>до</w:t>
      </w:r>
      <w:r w:rsidR="00926681" w:rsidRPr="00ED0774">
        <w:rPr>
          <w:rStyle w:val="affb"/>
          <w:b w:val="0"/>
        </w:rPr>
        <w:t xml:space="preserve"> </w:t>
      </w:r>
      <w:r w:rsidR="00A10FA1" w:rsidRPr="00ED0774">
        <w:rPr>
          <w:rStyle w:val="affb"/>
          <w:b w:val="0"/>
        </w:rPr>
        <w:t>1</w:t>
      </w:r>
      <w:r w:rsidR="00926681" w:rsidRPr="00ED0774">
        <w:rPr>
          <w:rStyle w:val="affb"/>
          <w:b w:val="0"/>
        </w:rPr>
        <w:t xml:space="preserve"> </w:t>
      </w:r>
      <w:r w:rsidR="00A10FA1" w:rsidRPr="00ED0774">
        <w:rPr>
          <w:rStyle w:val="affb"/>
          <w:b w:val="0"/>
        </w:rPr>
        <w:t>раза</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2</w:t>
      </w:r>
      <w:r w:rsidR="000B702D" w:rsidRPr="00ED0774">
        <w:rPr>
          <w:rStyle w:val="affb"/>
          <w:b w:val="0"/>
        </w:rPr>
        <w:t>–</w:t>
      </w:r>
      <w:r w:rsidR="00A10FA1" w:rsidRPr="00ED0774">
        <w:rPr>
          <w:rStyle w:val="affb"/>
          <w:b w:val="0"/>
        </w:rPr>
        <w:t>3</w:t>
      </w:r>
      <w:r w:rsidR="00926681" w:rsidRPr="00ED0774">
        <w:rPr>
          <w:rStyle w:val="affb"/>
          <w:b w:val="0"/>
        </w:rPr>
        <w:t xml:space="preserve"> </w:t>
      </w:r>
      <w:r w:rsidR="005E7775" w:rsidRPr="00ED0774">
        <w:rPr>
          <w:rStyle w:val="affb"/>
          <w:b w:val="0"/>
        </w:rPr>
        <w:t>месяца</w:t>
      </w:r>
      <w:r w:rsidR="00926681" w:rsidRPr="00ED0774">
        <w:rPr>
          <w:rStyle w:val="affb"/>
          <w:b w:val="0"/>
        </w:rPr>
        <w:t xml:space="preserve"> </w:t>
      </w:r>
      <w:r w:rsidR="00A10FA1" w:rsidRPr="00ED0774">
        <w:rPr>
          <w:rStyle w:val="affb"/>
          <w:b w:val="0"/>
        </w:rPr>
        <w:t>(с</w:t>
      </w:r>
      <w:r w:rsidR="00926681" w:rsidRPr="00ED0774">
        <w:rPr>
          <w:rStyle w:val="affb"/>
          <w:b w:val="0"/>
        </w:rPr>
        <w:t xml:space="preserve"> </w:t>
      </w:r>
      <w:r w:rsidR="00A10FA1" w:rsidRPr="00ED0774">
        <w:rPr>
          <w:rStyle w:val="affb"/>
          <w:b w:val="0"/>
        </w:rPr>
        <w:t>учетом</w:t>
      </w:r>
      <w:r w:rsidR="00926681" w:rsidRPr="00ED0774">
        <w:rPr>
          <w:rStyle w:val="affb"/>
          <w:b w:val="0"/>
        </w:rPr>
        <w:t xml:space="preserve"> </w:t>
      </w:r>
      <w:r w:rsidR="00A10FA1" w:rsidRPr="00ED0774">
        <w:rPr>
          <w:rStyle w:val="affb"/>
          <w:b w:val="0"/>
        </w:rPr>
        <w:t>наличия</w:t>
      </w:r>
      <w:r w:rsidR="00926681" w:rsidRPr="00ED0774">
        <w:rPr>
          <w:rStyle w:val="affb"/>
          <w:b w:val="0"/>
        </w:rPr>
        <w:t xml:space="preserve"> </w:t>
      </w:r>
      <w:r w:rsidR="00A10FA1" w:rsidRPr="00ED0774">
        <w:rPr>
          <w:rStyle w:val="affb"/>
          <w:b w:val="0"/>
        </w:rPr>
        <w:t>сопутствующей</w:t>
      </w:r>
      <w:r w:rsidR="00926681" w:rsidRPr="00ED0774">
        <w:rPr>
          <w:rStyle w:val="affb"/>
          <w:b w:val="0"/>
        </w:rPr>
        <w:t xml:space="preserve"> </w:t>
      </w:r>
      <w:r w:rsidR="00A10FA1" w:rsidRPr="00ED0774">
        <w:rPr>
          <w:rStyle w:val="affb"/>
          <w:b w:val="0"/>
        </w:rPr>
        <w:t>патологии</w:t>
      </w:r>
      <w:r w:rsidR="00926681" w:rsidRPr="00ED0774">
        <w:rPr>
          <w:rStyle w:val="affb"/>
          <w:b w:val="0"/>
        </w:rPr>
        <w:t xml:space="preserve"> </w:t>
      </w:r>
      <w:r w:rsidR="00A10FA1" w:rsidRPr="00ED0774">
        <w:rPr>
          <w:rStyle w:val="affb"/>
          <w:b w:val="0"/>
        </w:rPr>
        <w:t>и</w:t>
      </w:r>
      <w:r w:rsidR="00926681" w:rsidRPr="00ED0774">
        <w:rPr>
          <w:rStyle w:val="affb"/>
          <w:b w:val="0"/>
        </w:rPr>
        <w:t xml:space="preserve"> </w:t>
      </w:r>
      <w:r w:rsidR="00A10FA1" w:rsidRPr="00ED0774">
        <w:rPr>
          <w:rStyle w:val="affb"/>
          <w:b w:val="0"/>
        </w:rPr>
        <w:t>клинической</w:t>
      </w:r>
      <w:r w:rsidR="00926681" w:rsidRPr="00ED0774">
        <w:rPr>
          <w:rStyle w:val="affb"/>
          <w:b w:val="0"/>
        </w:rPr>
        <w:t xml:space="preserve"> </w:t>
      </w:r>
      <w:r w:rsidR="00A10FA1" w:rsidRPr="00ED0774">
        <w:rPr>
          <w:rStyle w:val="affb"/>
          <w:b w:val="0"/>
        </w:rPr>
        <w:t>ситуации),</w:t>
      </w:r>
      <w:r w:rsidR="00926681" w:rsidRPr="00ED0774">
        <w:rPr>
          <w:rStyle w:val="affb"/>
          <w:b w:val="0"/>
        </w:rPr>
        <w:t xml:space="preserve"> </w:t>
      </w:r>
      <w:r w:rsidR="00A10FA1" w:rsidRPr="00ED0774">
        <w:rPr>
          <w:rStyle w:val="affb"/>
          <w:b w:val="0"/>
        </w:rPr>
        <w:t>а</w:t>
      </w:r>
      <w:r w:rsidR="00926681" w:rsidRPr="00ED0774">
        <w:rPr>
          <w:rStyle w:val="affb"/>
          <w:b w:val="0"/>
        </w:rPr>
        <w:t xml:space="preserve"> </w:t>
      </w:r>
      <w:r w:rsidR="00A10FA1" w:rsidRPr="00ED0774">
        <w:rPr>
          <w:rStyle w:val="affb"/>
          <w:b w:val="0"/>
        </w:rPr>
        <w:t>также</w:t>
      </w:r>
      <w:r w:rsidR="00926681" w:rsidRPr="00ED0774">
        <w:rPr>
          <w:rStyle w:val="affb"/>
          <w:b w:val="0"/>
        </w:rPr>
        <w:t xml:space="preserve"> </w:t>
      </w:r>
      <w:r w:rsidR="00A10FA1" w:rsidRPr="00ED0774">
        <w:rPr>
          <w:rStyle w:val="affb"/>
          <w:b w:val="0"/>
        </w:rPr>
        <w:t>при</w:t>
      </w:r>
      <w:r w:rsidR="00926681" w:rsidRPr="00ED0774">
        <w:rPr>
          <w:rStyle w:val="affb"/>
          <w:b w:val="0"/>
        </w:rPr>
        <w:t xml:space="preserve"> </w:t>
      </w:r>
      <w:r w:rsidR="00A10FA1" w:rsidRPr="00ED0774">
        <w:rPr>
          <w:rStyle w:val="affb"/>
          <w:b w:val="0"/>
        </w:rPr>
        <w:t>необходимости</w:t>
      </w:r>
      <w:r w:rsidR="00926681" w:rsidRPr="00ED0774">
        <w:rPr>
          <w:rStyle w:val="affb"/>
          <w:b w:val="0"/>
        </w:rPr>
        <w:t xml:space="preserve"> </w:t>
      </w:r>
      <w:r w:rsidR="00A10FA1" w:rsidRPr="00ED0774">
        <w:rPr>
          <w:rStyle w:val="affb"/>
          <w:b w:val="0"/>
        </w:rPr>
        <w:t>в</w:t>
      </w:r>
      <w:r w:rsidR="00926681" w:rsidRPr="00ED0774">
        <w:rPr>
          <w:rStyle w:val="affb"/>
          <w:b w:val="0"/>
        </w:rPr>
        <w:t xml:space="preserve"> </w:t>
      </w:r>
      <w:r w:rsidR="00A10FA1" w:rsidRPr="00ED0774">
        <w:rPr>
          <w:rStyle w:val="affb"/>
          <w:b w:val="0"/>
        </w:rPr>
        <w:t>любой</w:t>
      </w:r>
      <w:r w:rsidR="00926681" w:rsidRPr="00ED0774">
        <w:rPr>
          <w:rStyle w:val="affb"/>
          <w:b w:val="0"/>
        </w:rPr>
        <w:t xml:space="preserve"> </w:t>
      </w:r>
      <w:r w:rsidR="00A10FA1" w:rsidRPr="00ED0774">
        <w:rPr>
          <w:rStyle w:val="affb"/>
          <w:b w:val="0"/>
        </w:rPr>
        <w:t>момент</w:t>
      </w:r>
      <w:r w:rsidR="00926681" w:rsidRPr="00ED0774">
        <w:rPr>
          <w:rStyle w:val="affb"/>
          <w:b w:val="0"/>
        </w:rPr>
        <w:t xml:space="preserve"> </w:t>
      </w:r>
      <w:r w:rsidR="000B702D" w:rsidRPr="00ED0774">
        <w:rPr>
          <w:rStyle w:val="affb"/>
          <w:b w:val="0"/>
        </w:rPr>
        <w:t>в</w:t>
      </w:r>
      <w:r w:rsidR="00926681" w:rsidRPr="00ED0774">
        <w:rPr>
          <w:rStyle w:val="affb"/>
          <w:b w:val="0"/>
        </w:rPr>
        <w:t xml:space="preserve"> </w:t>
      </w:r>
      <w:r w:rsidR="000B702D" w:rsidRPr="00ED0774">
        <w:rPr>
          <w:rStyle w:val="affb"/>
          <w:b w:val="0"/>
        </w:rPr>
        <w:t>течение</w:t>
      </w:r>
      <w:r w:rsidR="00926681" w:rsidRPr="00ED0774">
        <w:rPr>
          <w:rStyle w:val="affb"/>
          <w:b w:val="0"/>
        </w:rPr>
        <w:t xml:space="preserve"> </w:t>
      </w:r>
      <w:r w:rsidR="000B702D" w:rsidRPr="00ED0774">
        <w:rPr>
          <w:rStyle w:val="affb"/>
          <w:b w:val="0"/>
        </w:rPr>
        <w:t>всего</w:t>
      </w:r>
      <w:r w:rsidR="00926681" w:rsidRPr="00ED0774">
        <w:rPr>
          <w:rStyle w:val="affb"/>
          <w:b w:val="0"/>
        </w:rPr>
        <w:t xml:space="preserve"> </w:t>
      </w:r>
      <w:r w:rsidR="000B702D" w:rsidRPr="00ED0774">
        <w:rPr>
          <w:rStyle w:val="affb"/>
          <w:b w:val="0"/>
        </w:rPr>
        <w:t>периода</w:t>
      </w:r>
      <w:r w:rsidR="00926681" w:rsidRPr="00ED0774">
        <w:rPr>
          <w:rStyle w:val="affb"/>
          <w:b w:val="0"/>
        </w:rPr>
        <w:t xml:space="preserve"> </w:t>
      </w:r>
      <w:r w:rsidR="000B702D" w:rsidRPr="00ED0774">
        <w:rPr>
          <w:rStyle w:val="affb"/>
          <w:b w:val="0"/>
        </w:rPr>
        <w:t>лечения</w:t>
      </w:r>
      <w:r w:rsidR="00926681" w:rsidRPr="00ED0774">
        <w:rPr>
          <w:rStyle w:val="affb"/>
          <w:b w:val="0"/>
        </w:rPr>
        <w:t xml:space="preserve"> </w:t>
      </w:r>
      <w:r w:rsidR="00192355" w:rsidRPr="00ED0774">
        <w:rPr>
          <w:rStyle w:val="affb"/>
          <w:b w:val="0"/>
        </w:rPr>
        <w:t>для</w:t>
      </w:r>
      <w:r w:rsidR="00926681" w:rsidRPr="00ED0774">
        <w:rPr>
          <w:rStyle w:val="affb"/>
          <w:b w:val="0"/>
        </w:rPr>
        <w:t xml:space="preserve"> </w:t>
      </w:r>
      <w:r w:rsidR="00192355" w:rsidRPr="00ED0774">
        <w:rPr>
          <w:rStyle w:val="affb"/>
          <w:b w:val="0"/>
        </w:rPr>
        <w:t>определения</w:t>
      </w:r>
      <w:r w:rsidR="00926681" w:rsidRPr="00ED0774">
        <w:rPr>
          <w:rStyle w:val="affb"/>
          <w:b w:val="0"/>
        </w:rPr>
        <w:t xml:space="preserve"> </w:t>
      </w:r>
      <w:r w:rsidR="00192355" w:rsidRPr="00ED0774">
        <w:rPr>
          <w:rStyle w:val="affb"/>
          <w:b w:val="0"/>
        </w:rPr>
        <w:t>объема</w:t>
      </w:r>
      <w:r w:rsidR="00926681" w:rsidRPr="00ED0774">
        <w:rPr>
          <w:rStyle w:val="affb"/>
          <w:b w:val="0"/>
        </w:rPr>
        <w:t xml:space="preserve"> </w:t>
      </w:r>
      <w:r w:rsidR="00192355" w:rsidRPr="00ED0774">
        <w:rPr>
          <w:rStyle w:val="affb"/>
          <w:b w:val="0"/>
        </w:rPr>
        <w:t>опухолевой</w:t>
      </w:r>
      <w:r w:rsidR="00926681" w:rsidRPr="00ED0774">
        <w:rPr>
          <w:rStyle w:val="affb"/>
          <w:b w:val="0"/>
        </w:rPr>
        <w:t xml:space="preserve"> </w:t>
      </w:r>
      <w:r w:rsidR="00192355" w:rsidRPr="00ED0774">
        <w:rPr>
          <w:rStyle w:val="affb"/>
          <w:b w:val="0"/>
        </w:rPr>
        <w:t>массы</w:t>
      </w:r>
      <w:r w:rsidR="000B702D" w:rsidRPr="00ED0774">
        <w:rPr>
          <w:rStyle w:val="affb"/>
          <w:b w:val="0"/>
        </w:rPr>
        <w:t>,</w:t>
      </w:r>
      <w:r w:rsidR="00926681" w:rsidRPr="00ED0774">
        <w:rPr>
          <w:rStyle w:val="affb"/>
          <w:b w:val="0"/>
        </w:rPr>
        <w:t xml:space="preserve"> </w:t>
      </w:r>
      <w:r w:rsidR="00192355" w:rsidRPr="00ED0774">
        <w:rPr>
          <w:rStyle w:val="affb"/>
          <w:b w:val="0"/>
        </w:rPr>
        <w:t>диагностики</w:t>
      </w:r>
      <w:r w:rsidR="00926681" w:rsidRPr="00ED0774">
        <w:rPr>
          <w:rStyle w:val="affb"/>
          <w:b w:val="0"/>
        </w:rPr>
        <w:t xml:space="preserve"> </w:t>
      </w:r>
      <w:r w:rsidR="00A10FA1" w:rsidRPr="00ED0774">
        <w:rPr>
          <w:rStyle w:val="affb"/>
          <w:b w:val="0"/>
        </w:rPr>
        <w:t>и</w:t>
      </w:r>
      <w:r w:rsidR="00926681" w:rsidRPr="00ED0774">
        <w:rPr>
          <w:rStyle w:val="affb"/>
          <w:b w:val="0"/>
        </w:rPr>
        <w:t xml:space="preserve"> </w:t>
      </w:r>
      <w:r w:rsidR="00A10FA1" w:rsidRPr="00ED0774">
        <w:rPr>
          <w:rStyle w:val="affb"/>
          <w:b w:val="0"/>
        </w:rPr>
        <w:t>мониторинга</w:t>
      </w:r>
      <w:r w:rsidR="00926681" w:rsidRPr="00ED0774">
        <w:rPr>
          <w:rStyle w:val="affb"/>
          <w:b w:val="0"/>
        </w:rPr>
        <w:t xml:space="preserve"> </w:t>
      </w:r>
      <w:r w:rsidR="00192355" w:rsidRPr="00ED0774">
        <w:rPr>
          <w:rStyle w:val="affb"/>
          <w:b w:val="0"/>
        </w:rPr>
        <w:t>сопутствующей</w:t>
      </w:r>
      <w:r w:rsidR="00926681" w:rsidRPr="00ED0774">
        <w:rPr>
          <w:rStyle w:val="affb"/>
          <w:b w:val="0"/>
        </w:rPr>
        <w:t xml:space="preserve"> </w:t>
      </w:r>
      <w:r w:rsidR="00192355" w:rsidRPr="00ED0774">
        <w:rPr>
          <w:rStyle w:val="affb"/>
          <w:b w:val="0"/>
        </w:rPr>
        <w:t>патологии</w:t>
      </w:r>
      <w:r w:rsidR="00926681" w:rsidRPr="00ED0774">
        <w:t xml:space="preserve"> </w:t>
      </w:r>
      <w:r w:rsidR="00192355" w:rsidRPr="00ED0774">
        <w:t>выполнение</w:t>
      </w:r>
      <w:r w:rsidR="00926681" w:rsidRPr="00ED0774">
        <w:t xml:space="preserve"> </w:t>
      </w:r>
      <w:r w:rsidR="00192355" w:rsidRPr="00ED0774">
        <w:t>ультразвукового</w:t>
      </w:r>
      <w:r w:rsidR="00926681" w:rsidRPr="00ED0774">
        <w:t xml:space="preserve"> </w:t>
      </w:r>
      <w:r w:rsidR="00192355" w:rsidRPr="00ED0774">
        <w:t>исследование</w:t>
      </w:r>
      <w:r w:rsidR="00926681" w:rsidRPr="00ED0774">
        <w:t xml:space="preserve"> </w:t>
      </w:r>
      <w:r w:rsidR="00192355" w:rsidRPr="00ED0774">
        <w:t>(УЗИ)</w:t>
      </w:r>
      <w:r w:rsidR="00926681" w:rsidRPr="00ED0774">
        <w:t xml:space="preserve"> </w:t>
      </w:r>
      <w:r w:rsidR="00192355" w:rsidRPr="00ED0774">
        <w:t>органов</w:t>
      </w:r>
      <w:r w:rsidR="00926681" w:rsidRPr="00ED0774">
        <w:t xml:space="preserve"> </w:t>
      </w:r>
      <w:r w:rsidR="00192355" w:rsidRPr="00ED0774">
        <w:t>брюшной</w:t>
      </w:r>
      <w:r w:rsidR="00926681" w:rsidRPr="00ED0774">
        <w:t xml:space="preserve"> </w:t>
      </w:r>
      <w:r w:rsidR="00192355" w:rsidRPr="00ED0774">
        <w:t>полости</w:t>
      </w:r>
      <w:r w:rsidR="00926681" w:rsidRPr="00ED0774">
        <w:rPr>
          <w:rStyle w:val="affc"/>
          <w:i w:val="0"/>
        </w:rPr>
        <w:t xml:space="preserve"> </w:t>
      </w:r>
      <w:r w:rsidR="00192355" w:rsidRPr="00ED0774">
        <w:rPr>
          <w:rStyle w:val="affc"/>
          <w:i w:val="0"/>
        </w:rPr>
        <w:t>с</w:t>
      </w:r>
      <w:r w:rsidR="00926681" w:rsidRPr="00ED0774">
        <w:rPr>
          <w:rStyle w:val="affc"/>
          <w:i w:val="0"/>
        </w:rPr>
        <w:t xml:space="preserve"> </w:t>
      </w:r>
      <w:r w:rsidR="003B553E" w:rsidRPr="00ED0774">
        <w:rPr>
          <w:rStyle w:val="affc"/>
          <w:i w:val="0"/>
        </w:rPr>
        <w:t>определени</w:t>
      </w:r>
      <w:r w:rsidR="00192355" w:rsidRPr="00ED0774">
        <w:rPr>
          <w:rStyle w:val="affc"/>
          <w:i w:val="0"/>
        </w:rPr>
        <w:t>ем</w:t>
      </w:r>
      <w:r w:rsidR="00926681" w:rsidRPr="00ED0774">
        <w:rPr>
          <w:rStyle w:val="affc"/>
          <w:i w:val="0"/>
        </w:rPr>
        <w:t xml:space="preserve"> </w:t>
      </w:r>
      <w:r w:rsidR="003B553E" w:rsidRPr="00ED0774">
        <w:rPr>
          <w:rStyle w:val="affc"/>
          <w:i w:val="0"/>
        </w:rPr>
        <w:t>размер</w:t>
      </w:r>
      <w:r w:rsidR="00FA29C7" w:rsidRPr="00ED0774">
        <w:rPr>
          <w:rStyle w:val="affc"/>
          <w:i w:val="0"/>
        </w:rPr>
        <w:t>ов</w:t>
      </w:r>
      <w:r w:rsidR="00926681" w:rsidRPr="00ED0774">
        <w:rPr>
          <w:rStyle w:val="affc"/>
          <w:i w:val="0"/>
        </w:rPr>
        <w:t xml:space="preserve"> </w:t>
      </w:r>
      <w:r w:rsidR="003B553E" w:rsidRPr="00ED0774">
        <w:rPr>
          <w:rStyle w:val="affc"/>
          <w:i w:val="0"/>
        </w:rPr>
        <w:t>печени,</w:t>
      </w:r>
      <w:r w:rsidR="00926681" w:rsidRPr="00ED0774">
        <w:rPr>
          <w:rStyle w:val="affc"/>
          <w:i w:val="0"/>
        </w:rPr>
        <w:t xml:space="preserve"> </w:t>
      </w:r>
      <w:r w:rsidR="003B553E" w:rsidRPr="00ED0774">
        <w:rPr>
          <w:rStyle w:val="affc"/>
          <w:i w:val="0"/>
        </w:rPr>
        <w:t>селезенки</w:t>
      </w:r>
      <w:r w:rsidR="00926681" w:rsidRPr="00ED0774">
        <w:rPr>
          <w:rStyle w:val="affc"/>
          <w:i w:val="0"/>
        </w:rPr>
        <w:t xml:space="preserve"> </w:t>
      </w:r>
      <w:r w:rsidR="003B553E" w:rsidRPr="00ED0774">
        <w:rPr>
          <w:rStyle w:val="affc"/>
          <w:i w:val="0"/>
        </w:rPr>
        <w:t>и</w:t>
      </w:r>
      <w:r w:rsidR="00926681" w:rsidRPr="00ED0774">
        <w:rPr>
          <w:rStyle w:val="affc"/>
          <w:i w:val="0"/>
        </w:rPr>
        <w:t xml:space="preserve"> </w:t>
      </w:r>
      <w:r w:rsidR="003B553E" w:rsidRPr="00ED0774">
        <w:rPr>
          <w:rStyle w:val="affc"/>
          <w:i w:val="0"/>
        </w:rPr>
        <w:t>внутрибрюшных</w:t>
      </w:r>
      <w:r w:rsidR="00926681" w:rsidRPr="00ED0774">
        <w:rPr>
          <w:rStyle w:val="affc"/>
          <w:i w:val="0"/>
        </w:rPr>
        <w:t xml:space="preserve"> </w:t>
      </w:r>
      <w:r w:rsidR="003B553E" w:rsidRPr="00ED0774">
        <w:rPr>
          <w:rStyle w:val="affc"/>
          <w:i w:val="0"/>
        </w:rPr>
        <w:t>лимфатических</w:t>
      </w:r>
      <w:r w:rsidR="00926681" w:rsidRPr="00ED0774">
        <w:rPr>
          <w:rStyle w:val="affc"/>
          <w:i w:val="0"/>
        </w:rPr>
        <w:t xml:space="preserve"> </w:t>
      </w:r>
      <w:r w:rsidR="003B553E" w:rsidRPr="00ED0774">
        <w:rPr>
          <w:rStyle w:val="affc"/>
          <w:i w:val="0"/>
        </w:rPr>
        <w:t>узлов,</w:t>
      </w:r>
      <w:r w:rsidR="00926681" w:rsidRPr="00ED0774">
        <w:rPr>
          <w:rStyle w:val="affc"/>
          <w:i w:val="0"/>
        </w:rPr>
        <w:t xml:space="preserve"> </w:t>
      </w:r>
      <w:r w:rsidR="003B553E" w:rsidRPr="00ED0774">
        <w:rPr>
          <w:rStyle w:val="affc"/>
          <w:i w:val="0"/>
        </w:rPr>
        <w:t>а</w:t>
      </w:r>
      <w:r w:rsidR="00926681" w:rsidRPr="00ED0774">
        <w:rPr>
          <w:rStyle w:val="affc"/>
          <w:i w:val="0"/>
        </w:rPr>
        <w:t xml:space="preserve"> </w:t>
      </w:r>
      <w:r w:rsidR="003B553E" w:rsidRPr="00ED0774">
        <w:rPr>
          <w:rStyle w:val="affc"/>
          <w:i w:val="0"/>
        </w:rPr>
        <w:t>также</w:t>
      </w:r>
      <w:r w:rsidR="00926681" w:rsidRPr="00ED0774">
        <w:rPr>
          <w:rStyle w:val="affc"/>
          <w:i w:val="0"/>
        </w:rPr>
        <w:t xml:space="preserve"> </w:t>
      </w:r>
      <w:r w:rsidR="003B553E" w:rsidRPr="00ED0774">
        <w:rPr>
          <w:rStyle w:val="affc"/>
          <w:i w:val="0"/>
        </w:rPr>
        <w:t>оценка</w:t>
      </w:r>
      <w:r w:rsidR="00926681" w:rsidRPr="00ED0774">
        <w:rPr>
          <w:rStyle w:val="affc"/>
          <w:i w:val="0"/>
        </w:rPr>
        <w:t xml:space="preserve"> </w:t>
      </w:r>
      <w:r w:rsidR="003B553E" w:rsidRPr="00ED0774">
        <w:rPr>
          <w:rStyle w:val="affc"/>
          <w:i w:val="0"/>
        </w:rPr>
        <w:t>состояния</w:t>
      </w:r>
      <w:r w:rsidR="00926681" w:rsidRPr="00ED0774">
        <w:rPr>
          <w:rStyle w:val="affc"/>
          <w:i w:val="0"/>
        </w:rPr>
        <w:t xml:space="preserve"> </w:t>
      </w:r>
      <w:r w:rsidR="003B553E" w:rsidRPr="00ED0774">
        <w:rPr>
          <w:rStyle w:val="affc"/>
          <w:i w:val="0"/>
        </w:rPr>
        <w:t>органов</w:t>
      </w:r>
      <w:r w:rsidR="00926681" w:rsidRPr="00ED0774">
        <w:rPr>
          <w:rStyle w:val="affc"/>
          <w:i w:val="0"/>
        </w:rPr>
        <w:t xml:space="preserve"> </w:t>
      </w:r>
      <w:r w:rsidR="003B553E" w:rsidRPr="00ED0774">
        <w:rPr>
          <w:rStyle w:val="affc"/>
          <w:i w:val="0"/>
        </w:rPr>
        <w:t>брюшной</w:t>
      </w:r>
      <w:r w:rsidR="00926681" w:rsidRPr="00ED0774">
        <w:rPr>
          <w:rStyle w:val="affc"/>
          <w:i w:val="0"/>
        </w:rPr>
        <w:t xml:space="preserve"> </w:t>
      </w:r>
      <w:r w:rsidR="003B553E" w:rsidRPr="00ED0774">
        <w:rPr>
          <w:rStyle w:val="affc"/>
          <w:i w:val="0"/>
        </w:rPr>
        <w:t>полости</w:t>
      </w:r>
      <w:r w:rsidR="00926681" w:rsidRPr="00ED0774">
        <w:t xml:space="preserve"> </w:t>
      </w:r>
      <w:r w:rsidR="00192355" w:rsidRPr="00ED0774">
        <w:t>и</w:t>
      </w:r>
      <w:r w:rsidR="00926681" w:rsidRPr="00ED0774">
        <w:t xml:space="preserve"> </w:t>
      </w:r>
      <w:r w:rsidR="00192355" w:rsidRPr="00ED0774">
        <w:t>выполнение</w:t>
      </w:r>
      <w:r w:rsidR="00926681" w:rsidRPr="00ED0774">
        <w:t xml:space="preserve"> </w:t>
      </w:r>
      <w:r w:rsidR="00192355" w:rsidRPr="00ED0774">
        <w:t>УЗИ</w:t>
      </w:r>
      <w:r w:rsidR="00926681" w:rsidRPr="00ED0774">
        <w:t xml:space="preserve"> </w:t>
      </w:r>
      <w:r w:rsidR="00192355" w:rsidRPr="00ED0774">
        <w:t>органов</w:t>
      </w:r>
      <w:r w:rsidR="00926681" w:rsidRPr="00ED0774">
        <w:t xml:space="preserve"> </w:t>
      </w:r>
      <w:r w:rsidR="00192355" w:rsidRPr="00ED0774">
        <w:t>малого</w:t>
      </w:r>
      <w:r w:rsidR="00926681" w:rsidRPr="00ED0774">
        <w:t xml:space="preserve"> </w:t>
      </w:r>
      <w:r w:rsidR="00192355" w:rsidRPr="00ED0774">
        <w:t>таза</w:t>
      </w:r>
      <w:r w:rsidR="00926681" w:rsidRPr="00ED0774">
        <w:t xml:space="preserve"> </w:t>
      </w:r>
      <w:r w:rsidR="00192355" w:rsidRPr="00ED0774">
        <w:t>у</w:t>
      </w:r>
      <w:r w:rsidR="00926681" w:rsidRPr="00ED0774">
        <w:t xml:space="preserve"> </w:t>
      </w:r>
      <w:r w:rsidR="00192355" w:rsidRPr="00ED0774">
        <w:t>женщин</w:t>
      </w:r>
      <w:r w:rsidR="00926681" w:rsidRPr="00ED0774">
        <w:t xml:space="preserve"> </w:t>
      </w:r>
      <w:r w:rsidR="00192355" w:rsidRPr="00ED0774">
        <w:t>и</w:t>
      </w:r>
      <w:r w:rsidR="00926681" w:rsidRPr="00ED0774">
        <w:t xml:space="preserve"> </w:t>
      </w:r>
      <w:r w:rsidR="00192355" w:rsidRPr="00ED0774">
        <w:t>предстательной</w:t>
      </w:r>
      <w:r w:rsidR="00926681" w:rsidRPr="00ED0774">
        <w:t xml:space="preserve"> </w:t>
      </w:r>
      <w:r w:rsidR="00192355" w:rsidRPr="00ED0774">
        <w:t>железы</w:t>
      </w:r>
      <w:r w:rsidR="00926681" w:rsidRPr="00ED0774">
        <w:t xml:space="preserve"> </w:t>
      </w:r>
      <w:r w:rsidR="00192355" w:rsidRPr="00ED0774">
        <w:t>у</w:t>
      </w:r>
      <w:r w:rsidR="00926681" w:rsidRPr="00ED0774">
        <w:t xml:space="preserve"> </w:t>
      </w:r>
      <w:r w:rsidR="00192355" w:rsidRPr="00ED0774">
        <w:t>мужчин</w:t>
      </w:r>
      <w:r w:rsidR="00926681" w:rsidRPr="00ED0774">
        <w:t xml:space="preserve"> </w:t>
      </w:r>
      <w:r w:rsidR="00C50C3C"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3","issue":"9","issued":{"date-parts":[["2016"]]},"page":"807-814","title":"Extramedullary haematopoiesis: radiological imaging features","type":"article","volume":"71"},"uris":["http://www.mendeley.com/documents/?uuid=8c88ac76-f202-35e2-b050-9cbb613a28aa"]}],"mendeley":{"formattedCitation":"[1,2,38]","plainTextFormattedCitation":"[1,2,38]","previouslyFormattedCitation":"[1,2,38]"},"properties":{"noteIndex":0},"schema":"https://github.com/citation-style-language/schema/raw/master/csl-citation.json"}</w:instrText>
      </w:r>
      <w:r w:rsidR="00C50C3C" w:rsidRPr="00ED0774">
        <w:fldChar w:fldCharType="separate"/>
      </w:r>
      <w:r w:rsidR="000E616A" w:rsidRPr="000E616A">
        <w:rPr>
          <w:noProof/>
        </w:rPr>
        <w:t>[1,2,38]</w:t>
      </w:r>
      <w:r w:rsidR="00C50C3C" w:rsidRPr="00ED0774">
        <w:fldChar w:fldCharType="end"/>
      </w:r>
      <w:r w:rsidRPr="00ED0774">
        <w:t>.</w:t>
      </w:r>
      <w:r w:rsidR="00A11EED" w:rsidRPr="00ED0774">
        <w:t xml:space="preserve"> </w:t>
      </w:r>
    </w:p>
    <w:p w14:paraId="2E502176" w14:textId="7FDA3C1A" w:rsidR="00737E30" w:rsidRDefault="00737E30" w:rsidP="00737E30">
      <w:pPr>
        <w:pStyle w:val="afd"/>
        <w:spacing w:beforeAutospacing="0" w:afterAutospacing="0" w:line="360" w:lineRule="auto"/>
        <w:ind w:firstLine="708"/>
        <w:contextualSpacing/>
        <w:divId w:val="344793945"/>
        <w:rPr>
          <w:rStyle w:val="affb"/>
        </w:rPr>
      </w:pPr>
      <w:r w:rsidRPr="00ED0774">
        <w:rPr>
          <w:rStyle w:val="affb"/>
        </w:rPr>
        <w:t>Уровень убедительности рекомендаций – С (уровень достоверности доказательств – 5)</w:t>
      </w:r>
    </w:p>
    <w:p w14:paraId="5D8F5885" w14:textId="4C61B2AF" w:rsidR="007B6E43" w:rsidRPr="000915DB" w:rsidRDefault="007B6E43" w:rsidP="000915DB">
      <w:pPr>
        <w:ind w:firstLine="709"/>
        <w:divId w:val="344793945"/>
        <w:rPr>
          <w:rStyle w:val="affb"/>
          <w:b w:val="0"/>
          <w:i/>
          <w:color w:val="000000" w:themeColor="text1"/>
        </w:rPr>
      </w:pPr>
      <w:r w:rsidRPr="000915DB">
        <w:rPr>
          <w:rStyle w:val="affb"/>
          <w:color w:val="000000" w:themeColor="text1"/>
        </w:rPr>
        <w:t>Комментарии:</w:t>
      </w:r>
      <w:r w:rsidRPr="000915DB">
        <w:rPr>
          <w:rStyle w:val="affb"/>
          <w:b w:val="0"/>
          <w:i/>
          <w:color w:val="000000" w:themeColor="text1"/>
        </w:rPr>
        <w:t xml:space="preserve"> также при наличии клинических показаний на любом этапе диагностики и лечения ОМЛ выполняется УЗИ иных анатомических областей (наиболее часто – УЗИ </w:t>
      </w:r>
      <w:r w:rsidRPr="000915DB">
        <w:rPr>
          <w:color w:val="000000" w:themeColor="text1"/>
        </w:rPr>
        <w:t>мягких тканей, сустава, лимфатических узлов,  плевральной полости, средостения, допплерография сосудов (артерий и вен) верхних конечностей, сосудов (артерий и вен) нижних конечностей, толстой кишки, матки и придатков трансабдоминальное, исследование матки и придатков трансвагиальное, молочных желез, щитовидной железы и паращитовидных желез, паращитовидных желез, почек и надпочечников, мочевыводящих путей, забрюшинного пространства)</w:t>
      </w:r>
    </w:p>
    <w:p w14:paraId="5F43C865" w14:textId="7B51FF2E" w:rsidR="007B6E43" w:rsidRPr="000915DB" w:rsidRDefault="007B6E43" w:rsidP="00CC254E">
      <w:pPr>
        <w:pStyle w:val="afd"/>
        <w:numPr>
          <w:ilvl w:val="0"/>
          <w:numId w:val="49"/>
        </w:numPr>
        <w:spacing w:beforeAutospacing="0" w:afterAutospacing="0" w:line="360" w:lineRule="auto"/>
        <w:contextualSpacing/>
        <w:divId w:val="344793945"/>
        <w:rPr>
          <w:color w:val="000000" w:themeColor="text1"/>
        </w:rPr>
      </w:pPr>
      <w:r w:rsidRPr="000915DB">
        <w:rPr>
          <w:rStyle w:val="affb"/>
          <w:color w:val="000000" w:themeColor="text1"/>
        </w:rPr>
        <w:t>Рекомендуется</w:t>
      </w:r>
      <w:r w:rsidRPr="000915DB">
        <w:rPr>
          <w:color w:val="000000" w:themeColor="text1"/>
        </w:rPr>
        <w:t xml:space="preserve"> всем пациентам с ОМЛ на любом этапе диагностики и лечения при наличии клинических показаний проведение необходимых инструментальных исследований (ларингоскопия, бронхоскопия, трахеоскопия, торакоскопия, эзофагогастродуоденоскопия, колоноскопия, цистоскопия и других) для уточнения типа поражения и контроля лечения</w:t>
      </w:r>
      <w:r w:rsidR="000915DB" w:rsidRPr="000915DB">
        <w:rPr>
          <w:color w:val="000000" w:themeColor="text1"/>
        </w:rPr>
        <w:t xml:space="preserve"> </w:t>
      </w:r>
      <w:r w:rsidR="000915DB" w:rsidRPr="000915DB">
        <w:rPr>
          <w:color w:val="000000" w:themeColor="text1"/>
        </w:rPr>
        <w:fldChar w:fldCharType="begin" w:fldLock="1"/>
      </w:r>
      <w:r w:rsidR="000915DB" w:rsidRPr="000915DB">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0915DB" w:rsidRPr="000915DB">
        <w:rPr>
          <w:color w:val="000000" w:themeColor="text1"/>
        </w:rPr>
        <w:fldChar w:fldCharType="separate"/>
      </w:r>
      <w:r w:rsidR="000915DB" w:rsidRPr="000915DB">
        <w:rPr>
          <w:noProof/>
          <w:color w:val="000000" w:themeColor="text1"/>
        </w:rPr>
        <w:t>[1,2,7]</w:t>
      </w:r>
      <w:r w:rsidR="000915DB" w:rsidRPr="000915DB">
        <w:rPr>
          <w:color w:val="000000" w:themeColor="text1"/>
        </w:rPr>
        <w:fldChar w:fldCharType="end"/>
      </w:r>
      <w:r w:rsidRPr="000915DB">
        <w:rPr>
          <w:color w:val="000000" w:themeColor="text1"/>
        </w:rPr>
        <w:t>.</w:t>
      </w:r>
    </w:p>
    <w:p w14:paraId="466BC1FA" w14:textId="77777777" w:rsidR="007B6E43" w:rsidRPr="000915DB" w:rsidRDefault="007B6E43" w:rsidP="000915DB">
      <w:pPr>
        <w:pStyle w:val="afd"/>
        <w:spacing w:beforeAutospacing="0" w:afterAutospacing="0" w:line="360" w:lineRule="auto"/>
        <w:ind w:firstLine="708"/>
        <w:contextualSpacing/>
        <w:divId w:val="344793945"/>
        <w:rPr>
          <w:rStyle w:val="affb"/>
        </w:rPr>
      </w:pPr>
      <w:r w:rsidRPr="000915DB">
        <w:rPr>
          <w:rStyle w:val="affb"/>
        </w:rPr>
        <w:t>Уровень убедительности рекомендации С (уровень достоверности доказательств – 5)</w:t>
      </w:r>
    </w:p>
    <w:p w14:paraId="4A98AE92" w14:textId="1DD93904" w:rsidR="00B020A5" w:rsidRPr="00ED0774" w:rsidRDefault="00845D13" w:rsidP="000915DB">
      <w:pPr>
        <w:pStyle w:val="10"/>
        <w:divId w:val="344793945"/>
      </w:pPr>
      <w:r w:rsidRPr="00ED0774">
        <w:rPr>
          <w:rStyle w:val="affb"/>
        </w:rPr>
        <w:lastRenderedPageBreak/>
        <w:t>Р</w:t>
      </w:r>
      <w:r w:rsidR="00393E68" w:rsidRPr="00ED0774">
        <w:rPr>
          <w:rStyle w:val="affb"/>
        </w:rPr>
        <w:t>екомендуется</w:t>
      </w:r>
      <w:r w:rsidR="00926681" w:rsidRPr="00ED0774">
        <w:t xml:space="preserve"> </w:t>
      </w:r>
      <w:r w:rsidRPr="00ED0774">
        <w:t>беременным</w:t>
      </w:r>
      <w:r w:rsidR="00926681" w:rsidRPr="00ED0774">
        <w:t xml:space="preserve"> </w:t>
      </w:r>
      <w:r w:rsidRPr="00ED0774">
        <w:t>женщинам</w:t>
      </w:r>
      <w:r w:rsidR="00926681" w:rsidRPr="00ED0774">
        <w:t xml:space="preserve"> </w:t>
      </w:r>
      <w:r w:rsidRPr="00ED0774">
        <w:t>выполнять</w:t>
      </w:r>
      <w:r w:rsidR="00926681" w:rsidRPr="00ED0774">
        <w:t xml:space="preserve"> </w:t>
      </w:r>
      <w:r w:rsidRPr="00ED0774">
        <w:t>полный</w:t>
      </w:r>
      <w:r w:rsidR="00926681" w:rsidRPr="00ED0774">
        <w:t xml:space="preserve"> </w:t>
      </w:r>
      <w:r w:rsidRPr="00ED0774">
        <w:t>объем</w:t>
      </w:r>
      <w:r w:rsidR="00926681" w:rsidRPr="00ED0774">
        <w:t xml:space="preserve"> </w:t>
      </w:r>
      <w:r w:rsidR="00B020A5" w:rsidRPr="00ED0774">
        <w:t xml:space="preserve">инструментальных </w:t>
      </w:r>
      <w:r w:rsidRPr="00ED0774">
        <w:t>диагностических</w:t>
      </w:r>
      <w:r w:rsidR="00926681" w:rsidRPr="00ED0774">
        <w:t xml:space="preserve"> </w:t>
      </w:r>
      <w:r w:rsidRPr="00ED0774">
        <w:t>исследований</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как</w:t>
      </w:r>
      <w:r w:rsidR="00926681" w:rsidRPr="00ED0774">
        <w:t xml:space="preserve"> </w:t>
      </w:r>
      <w:r w:rsidRPr="00ED0774">
        <w:t>и</w:t>
      </w:r>
      <w:r w:rsidR="00926681" w:rsidRPr="00ED0774">
        <w:t xml:space="preserve"> </w:t>
      </w:r>
      <w:r w:rsidRPr="00ED0774">
        <w:t>у</w:t>
      </w:r>
      <w:r w:rsidR="00926681" w:rsidRPr="00ED0774">
        <w:t xml:space="preserve"> </w:t>
      </w:r>
      <w:r w:rsidRPr="00ED0774">
        <w:t>не</w:t>
      </w:r>
      <w:r w:rsidR="00926681" w:rsidRPr="00ED0774">
        <w:t xml:space="preserve"> </w:t>
      </w:r>
      <w:r w:rsidRPr="00ED0774">
        <w:t>беременных</w:t>
      </w:r>
      <w:r w:rsidR="00926681" w:rsidRPr="00ED0774">
        <w:t xml:space="preserve"> </w:t>
      </w:r>
      <w:r w:rsidR="00B36198" w:rsidRPr="00ED0774">
        <w:t>(см.</w:t>
      </w:r>
      <w:r w:rsidR="00926681" w:rsidRPr="00ED0774">
        <w:t xml:space="preserve"> </w:t>
      </w:r>
      <w:r w:rsidR="00B36198" w:rsidRPr="00ED0774">
        <w:t>клинические</w:t>
      </w:r>
      <w:r w:rsidR="00926681" w:rsidRPr="00ED0774">
        <w:t xml:space="preserve"> </w:t>
      </w:r>
      <w:r w:rsidR="00B36198" w:rsidRPr="00ED0774">
        <w:t>руководства</w:t>
      </w:r>
      <w:r w:rsidR="00926681" w:rsidRPr="00ED0774">
        <w:t xml:space="preserve"> </w:t>
      </w:r>
      <w:r w:rsidR="00B36198" w:rsidRPr="00ED0774">
        <w:t>по</w:t>
      </w:r>
      <w:r w:rsidR="00926681" w:rsidRPr="00ED0774">
        <w:t xml:space="preserve"> </w:t>
      </w:r>
      <w:r w:rsidR="00B36198" w:rsidRPr="00ED0774">
        <w:t>ведению</w:t>
      </w:r>
      <w:r w:rsidR="00926681" w:rsidRPr="00ED0774">
        <w:t xml:space="preserve"> </w:t>
      </w:r>
      <w:r w:rsidR="00B36198" w:rsidRPr="00ED0774">
        <w:t>беременных</w:t>
      </w:r>
      <w:r w:rsidR="00926681" w:rsidRPr="00ED0774">
        <w:t xml:space="preserve"> </w:t>
      </w:r>
      <w:r w:rsidR="00B36198" w:rsidRPr="00ED0774">
        <w:t>пациенток)</w:t>
      </w:r>
      <w:r w:rsidR="00926681" w:rsidRPr="00ED0774">
        <w:t xml:space="preserve"> </w:t>
      </w:r>
      <w:r w:rsidR="00EF7F49"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1]","plainTextFormattedCitation":"[1,41]","previouslyFormattedCitation":"[1,41]"},"properties":{"noteIndex":0},"schema":"https://github.com/citation-style-language/schema/raw/master/csl-citation.json"}</w:instrText>
      </w:r>
      <w:r w:rsidR="00EF7F49" w:rsidRPr="00ED0774">
        <w:fldChar w:fldCharType="separate"/>
      </w:r>
      <w:r w:rsidR="000E616A" w:rsidRPr="000E616A">
        <w:rPr>
          <w:noProof/>
        </w:rPr>
        <w:t>[1,41]</w:t>
      </w:r>
      <w:r w:rsidR="00EF7F49" w:rsidRPr="00ED0774">
        <w:fldChar w:fldCharType="end"/>
      </w:r>
      <w:r w:rsidR="00EF7F49" w:rsidRPr="00ED0774">
        <w:t>.</w:t>
      </w:r>
      <w:r w:rsidR="00A11EED" w:rsidRPr="00ED0774">
        <w:t xml:space="preserve"> </w:t>
      </w:r>
    </w:p>
    <w:p w14:paraId="5E6E0016" w14:textId="62FD4949" w:rsidR="00393E68" w:rsidRPr="00ED0774" w:rsidRDefault="00101ED7" w:rsidP="000915DB">
      <w:pPr>
        <w:pStyle w:val="afd"/>
        <w:spacing w:beforeAutospacing="0" w:afterAutospacing="0" w:line="360" w:lineRule="auto"/>
        <w:ind w:firstLine="708"/>
        <w:contextualSpacing/>
        <w:divId w:val="344793945"/>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92355" w:rsidRPr="00ED0774">
        <w:rPr>
          <w:rStyle w:val="affb"/>
        </w:rPr>
        <w:t>С</w:t>
      </w:r>
      <w:r w:rsidR="00926681" w:rsidRPr="00ED0774">
        <w:rPr>
          <w:rStyle w:val="affb"/>
        </w:rPr>
        <w:t xml:space="preserve"> </w:t>
      </w:r>
      <w:r w:rsidR="00393E68" w:rsidRPr="00ED0774">
        <w:rPr>
          <w:rStyle w:val="affb"/>
        </w:rPr>
        <w:t>(уровень</w:t>
      </w:r>
      <w:r w:rsidR="00926681" w:rsidRPr="00ED0774">
        <w:rPr>
          <w:rStyle w:val="affb"/>
        </w:rPr>
        <w:t xml:space="preserve"> </w:t>
      </w:r>
      <w:r w:rsidR="00393E68" w:rsidRPr="00ED0774">
        <w:rPr>
          <w:rStyle w:val="affb"/>
        </w:rPr>
        <w:t>д</w:t>
      </w:r>
      <w:r w:rsidR="001E0C3A" w:rsidRPr="00ED0774">
        <w:rPr>
          <w:rStyle w:val="affb"/>
        </w:rPr>
        <w:t>остоверности</w:t>
      </w:r>
      <w:r w:rsidR="00926681" w:rsidRPr="00ED0774">
        <w:rPr>
          <w:rStyle w:val="affb"/>
        </w:rPr>
        <w:t xml:space="preserve"> </w:t>
      </w:r>
      <w:r w:rsidR="001E0C3A" w:rsidRPr="00ED0774">
        <w:rPr>
          <w:rStyle w:val="affb"/>
        </w:rPr>
        <w:t>доказательств</w:t>
      </w:r>
      <w:r w:rsidR="00926681" w:rsidRPr="00ED0774">
        <w:rPr>
          <w:rStyle w:val="affb"/>
        </w:rPr>
        <w:t xml:space="preserve"> </w:t>
      </w:r>
      <w:r w:rsidR="001E0C3A" w:rsidRPr="00ED0774">
        <w:rPr>
          <w:rStyle w:val="affb"/>
        </w:rPr>
        <w:t>–</w:t>
      </w:r>
      <w:r w:rsidR="00926681" w:rsidRPr="00ED0774">
        <w:rPr>
          <w:rStyle w:val="affb"/>
        </w:rPr>
        <w:t xml:space="preserve"> </w:t>
      </w:r>
      <w:r w:rsidR="001E0C3A" w:rsidRPr="00ED0774">
        <w:rPr>
          <w:rStyle w:val="affb"/>
        </w:rPr>
        <w:t>5)</w:t>
      </w:r>
    </w:p>
    <w:p w14:paraId="33B1C257" w14:textId="584C9FBE" w:rsidR="0096372A" w:rsidRPr="00ED0774" w:rsidRDefault="00101ED7" w:rsidP="00705E68">
      <w:pPr>
        <w:pStyle w:val="afd"/>
        <w:spacing w:beforeAutospacing="0" w:afterAutospacing="0" w:line="360" w:lineRule="auto"/>
        <w:ind w:firstLine="709"/>
        <w:contextualSpacing/>
        <w:divId w:val="344793945"/>
        <w:rPr>
          <w:i/>
        </w:rPr>
      </w:pPr>
      <w:r w:rsidRPr="00ED0774">
        <w:rPr>
          <w:rStyle w:val="affb"/>
        </w:rPr>
        <w:t>Комментарий:</w:t>
      </w:r>
      <w:r w:rsidR="00926681" w:rsidRPr="00ED0774">
        <w:t xml:space="preserve"> </w:t>
      </w:r>
      <w:r w:rsidR="005A49FF" w:rsidRPr="00ED0774">
        <w:rPr>
          <w:rStyle w:val="affc"/>
        </w:rPr>
        <w:t>В</w:t>
      </w:r>
      <w:r w:rsidR="00926681" w:rsidRPr="00ED0774">
        <w:rPr>
          <w:rStyle w:val="affc"/>
        </w:rPr>
        <w:t xml:space="preserve"> </w:t>
      </w:r>
      <w:r w:rsidR="00393E68" w:rsidRPr="00ED0774">
        <w:rPr>
          <w:rStyle w:val="affc"/>
        </w:rPr>
        <w:t>диагностическ</w:t>
      </w:r>
      <w:r w:rsidR="005A49FF" w:rsidRPr="00ED0774">
        <w:rPr>
          <w:rStyle w:val="affc"/>
        </w:rPr>
        <w:t>их</w:t>
      </w:r>
      <w:r w:rsidR="00926681" w:rsidRPr="00ED0774">
        <w:rPr>
          <w:rStyle w:val="affc"/>
        </w:rPr>
        <w:t xml:space="preserve"> </w:t>
      </w:r>
      <w:r w:rsidR="00393E68" w:rsidRPr="00ED0774">
        <w:rPr>
          <w:rStyle w:val="affc"/>
        </w:rPr>
        <w:t>цел</w:t>
      </w:r>
      <w:r w:rsidR="005A49FF" w:rsidRPr="00ED0774">
        <w:rPr>
          <w:rStyle w:val="affc"/>
        </w:rPr>
        <w:t>ях</w:t>
      </w:r>
      <w:r w:rsidR="00926681" w:rsidRPr="00ED0774">
        <w:rPr>
          <w:rStyle w:val="affc"/>
        </w:rPr>
        <w:t xml:space="preserve"> </w:t>
      </w:r>
      <w:r w:rsidR="00393E68" w:rsidRPr="00ED0774">
        <w:rPr>
          <w:rStyle w:val="affc"/>
        </w:rPr>
        <w:t>при</w:t>
      </w:r>
      <w:r w:rsidR="00926681" w:rsidRPr="00ED0774">
        <w:rPr>
          <w:rStyle w:val="affc"/>
        </w:rPr>
        <w:t xml:space="preserve"> </w:t>
      </w:r>
      <w:r w:rsidR="00393E68" w:rsidRPr="00ED0774">
        <w:rPr>
          <w:rStyle w:val="affc"/>
        </w:rPr>
        <w:t>беременности</w:t>
      </w:r>
      <w:r w:rsidR="00926681" w:rsidRPr="00ED0774">
        <w:rPr>
          <w:rStyle w:val="affc"/>
        </w:rPr>
        <w:t xml:space="preserve"> </w:t>
      </w:r>
      <w:r w:rsidR="00393E68" w:rsidRPr="00ED0774">
        <w:rPr>
          <w:rStyle w:val="affc"/>
        </w:rPr>
        <w:t>целесообразно</w:t>
      </w:r>
      <w:r w:rsidR="00926681" w:rsidRPr="00ED0774">
        <w:rPr>
          <w:rStyle w:val="affc"/>
        </w:rPr>
        <w:t xml:space="preserve"> </w:t>
      </w:r>
      <w:r w:rsidR="00393E68" w:rsidRPr="00ED0774">
        <w:rPr>
          <w:rStyle w:val="affc"/>
        </w:rPr>
        <w:t>применение</w:t>
      </w:r>
      <w:r w:rsidR="00926681" w:rsidRPr="00ED0774">
        <w:rPr>
          <w:rStyle w:val="affc"/>
        </w:rPr>
        <w:t xml:space="preserve"> </w:t>
      </w:r>
      <w:r w:rsidR="00393E68" w:rsidRPr="00ED0774">
        <w:rPr>
          <w:rStyle w:val="affc"/>
        </w:rPr>
        <w:t>магнит</w:t>
      </w:r>
      <w:r w:rsidR="000D3192" w:rsidRPr="00ED0774">
        <w:rPr>
          <w:rStyle w:val="affc"/>
        </w:rPr>
        <w:t>н</w:t>
      </w:r>
      <w:r w:rsidR="00393E68" w:rsidRPr="00ED0774">
        <w:rPr>
          <w:rStyle w:val="affc"/>
        </w:rPr>
        <w:t>о</w:t>
      </w:r>
      <w:r w:rsidR="000B702D" w:rsidRPr="00ED0774">
        <w:rPr>
          <w:rStyle w:val="affc"/>
        </w:rPr>
        <w:t>-</w:t>
      </w:r>
      <w:r w:rsidR="00393E68" w:rsidRPr="00ED0774">
        <w:rPr>
          <w:rStyle w:val="affc"/>
        </w:rPr>
        <w:t>резонансных</w:t>
      </w:r>
      <w:r w:rsidR="00926681" w:rsidRPr="00ED0774">
        <w:rPr>
          <w:rStyle w:val="affc"/>
        </w:rPr>
        <w:t xml:space="preserve"> </w:t>
      </w:r>
      <w:r w:rsidR="00393E68" w:rsidRPr="00ED0774">
        <w:rPr>
          <w:rStyle w:val="affc"/>
        </w:rPr>
        <w:t>методов</w:t>
      </w:r>
      <w:r w:rsidR="00926681" w:rsidRPr="00ED0774">
        <w:rPr>
          <w:rStyle w:val="affc"/>
        </w:rPr>
        <w:t xml:space="preserve"> </w:t>
      </w:r>
      <w:r w:rsidR="00393E68" w:rsidRPr="00ED0774">
        <w:rPr>
          <w:rStyle w:val="affc"/>
        </w:rPr>
        <w:t>исследовани</w:t>
      </w:r>
      <w:r w:rsidR="005A49FF" w:rsidRPr="00ED0774">
        <w:rPr>
          <w:rStyle w:val="affc"/>
        </w:rPr>
        <w:t>я</w:t>
      </w:r>
      <w:r w:rsidR="00393E68" w:rsidRPr="00ED0774">
        <w:rPr>
          <w:rStyle w:val="affc"/>
        </w:rPr>
        <w:t>,</w:t>
      </w:r>
      <w:r w:rsidR="00926681" w:rsidRPr="00ED0774">
        <w:rPr>
          <w:rStyle w:val="affc"/>
        </w:rPr>
        <w:t xml:space="preserve"> </w:t>
      </w:r>
      <w:r w:rsidR="00393E68" w:rsidRPr="00ED0774">
        <w:rPr>
          <w:rStyle w:val="affc"/>
        </w:rPr>
        <w:t>а</w:t>
      </w:r>
      <w:r w:rsidR="00926681" w:rsidRPr="00ED0774">
        <w:rPr>
          <w:rStyle w:val="affc"/>
        </w:rPr>
        <w:t xml:space="preserve"> </w:t>
      </w:r>
      <w:r w:rsidR="00393E68" w:rsidRPr="00ED0774">
        <w:rPr>
          <w:rStyle w:val="affc"/>
        </w:rPr>
        <w:t>также</w:t>
      </w:r>
      <w:r w:rsidR="00926681" w:rsidRPr="00ED0774">
        <w:rPr>
          <w:rStyle w:val="affc"/>
        </w:rPr>
        <w:t xml:space="preserve"> </w:t>
      </w:r>
      <w:r w:rsidR="000B702D" w:rsidRPr="00ED0774">
        <w:rPr>
          <w:rStyle w:val="affc"/>
        </w:rPr>
        <w:t>УЗИ</w:t>
      </w:r>
      <w:r w:rsidR="00393E68" w:rsidRPr="00ED0774">
        <w:rPr>
          <w:rStyle w:val="affc"/>
        </w:rPr>
        <w:t>,</w:t>
      </w:r>
      <w:r w:rsidR="00926681" w:rsidRPr="00ED0774">
        <w:rPr>
          <w:rStyle w:val="affc"/>
        </w:rPr>
        <w:t xml:space="preserve"> </w:t>
      </w:r>
      <w:r w:rsidR="00393E68" w:rsidRPr="00ED0774">
        <w:rPr>
          <w:rStyle w:val="affc"/>
        </w:rPr>
        <w:t>в</w:t>
      </w:r>
      <w:r w:rsidR="00926681" w:rsidRPr="00ED0774">
        <w:rPr>
          <w:rStyle w:val="affc"/>
        </w:rPr>
        <w:t xml:space="preserve"> </w:t>
      </w:r>
      <w:r w:rsidR="00393E68" w:rsidRPr="00ED0774">
        <w:rPr>
          <w:rStyle w:val="affc"/>
        </w:rPr>
        <w:t>том</w:t>
      </w:r>
      <w:r w:rsidR="00926681" w:rsidRPr="00ED0774">
        <w:rPr>
          <w:rStyle w:val="affc"/>
        </w:rPr>
        <w:t xml:space="preserve"> </w:t>
      </w:r>
      <w:r w:rsidR="00393E68" w:rsidRPr="00ED0774">
        <w:rPr>
          <w:rStyle w:val="affc"/>
        </w:rPr>
        <w:t>числе</w:t>
      </w:r>
      <w:r w:rsidR="00926681" w:rsidRPr="00ED0774">
        <w:rPr>
          <w:rStyle w:val="affc"/>
        </w:rPr>
        <w:t xml:space="preserve"> </w:t>
      </w:r>
      <w:r w:rsidR="00393E68" w:rsidRPr="00ED0774">
        <w:rPr>
          <w:rStyle w:val="affc"/>
        </w:rPr>
        <w:t>легочной</w:t>
      </w:r>
      <w:r w:rsidR="00926681" w:rsidRPr="00ED0774">
        <w:rPr>
          <w:rStyle w:val="affc"/>
        </w:rPr>
        <w:t xml:space="preserve"> </w:t>
      </w:r>
      <w:r w:rsidR="00393E68" w:rsidRPr="00ED0774">
        <w:rPr>
          <w:rStyle w:val="affc"/>
        </w:rPr>
        <w:t>ткани.</w:t>
      </w:r>
      <w:r w:rsidR="00926681" w:rsidRPr="00ED0774">
        <w:t xml:space="preserve"> </w:t>
      </w:r>
      <w:r w:rsidR="00845D13" w:rsidRPr="00ED0774">
        <w:rPr>
          <w:i/>
          <w:iCs/>
        </w:rPr>
        <w:t>Нежелательно</w:t>
      </w:r>
      <w:r w:rsidR="00926681" w:rsidRPr="00ED0774">
        <w:rPr>
          <w:i/>
          <w:iCs/>
        </w:rPr>
        <w:t xml:space="preserve"> </w:t>
      </w:r>
      <w:r w:rsidR="00845D13" w:rsidRPr="00ED0774">
        <w:rPr>
          <w:i/>
          <w:iCs/>
        </w:rPr>
        <w:t>выполнение</w:t>
      </w:r>
      <w:r w:rsidR="00926681" w:rsidRPr="00ED0774">
        <w:rPr>
          <w:i/>
          <w:iCs/>
        </w:rPr>
        <w:t xml:space="preserve"> </w:t>
      </w:r>
      <w:r w:rsidR="00845D13" w:rsidRPr="00ED0774">
        <w:rPr>
          <w:i/>
          <w:iCs/>
        </w:rPr>
        <w:t>стандартных</w:t>
      </w:r>
      <w:r w:rsidR="00926681" w:rsidRPr="00ED0774">
        <w:rPr>
          <w:i/>
          <w:iCs/>
        </w:rPr>
        <w:t xml:space="preserve"> </w:t>
      </w:r>
      <w:r w:rsidR="00845D13" w:rsidRPr="00ED0774">
        <w:rPr>
          <w:i/>
          <w:iCs/>
        </w:rPr>
        <w:t>рентгенологических</w:t>
      </w:r>
      <w:r w:rsidR="00926681" w:rsidRPr="00ED0774">
        <w:rPr>
          <w:i/>
          <w:iCs/>
        </w:rPr>
        <w:t xml:space="preserve"> </w:t>
      </w:r>
      <w:r w:rsidR="00845D13" w:rsidRPr="00ED0774">
        <w:rPr>
          <w:i/>
          <w:iCs/>
        </w:rPr>
        <w:t>методов</w:t>
      </w:r>
      <w:r w:rsidR="00926681" w:rsidRPr="00ED0774">
        <w:rPr>
          <w:i/>
          <w:iCs/>
        </w:rPr>
        <w:t xml:space="preserve"> </w:t>
      </w:r>
      <w:r w:rsidR="00845D13" w:rsidRPr="00ED0774">
        <w:rPr>
          <w:i/>
          <w:iCs/>
        </w:rPr>
        <w:t>обследовани</w:t>
      </w:r>
      <w:r w:rsidR="00CE2B28" w:rsidRPr="00ED0774">
        <w:rPr>
          <w:i/>
          <w:iCs/>
        </w:rPr>
        <w:t>я</w:t>
      </w:r>
      <w:r w:rsidR="00926681" w:rsidRPr="00ED0774">
        <w:rPr>
          <w:i/>
          <w:iCs/>
        </w:rPr>
        <w:t xml:space="preserve"> </w:t>
      </w:r>
      <w:r w:rsidR="00845D13" w:rsidRPr="00ED0774">
        <w:rPr>
          <w:i/>
          <w:iCs/>
        </w:rPr>
        <w:t>при</w:t>
      </w:r>
      <w:r w:rsidR="00926681" w:rsidRPr="00ED0774">
        <w:rPr>
          <w:i/>
          <w:iCs/>
        </w:rPr>
        <w:t xml:space="preserve"> </w:t>
      </w:r>
      <w:r w:rsidR="00845D13" w:rsidRPr="00ED0774">
        <w:rPr>
          <w:i/>
          <w:iCs/>
        </w:rPr>
        <w:t>беременности</w:t>
      </w:r>
      <w:r w:rsidR="00926681" w:rsidRPr="00ED0774">
        <w:rPr>
          <w:i/>
          <w:iCs/>
        </w:rPr>
        <w:t xml:space="preserve"> </w:t>
      </w:r>
      <w:r w:rsidR="00845D13" w:rsidRPr="00ED0774">
        <w:rPr>
          <w:i/>
          <w:iCs/>
        </w:rPr>
        <w:t>в</w:t>
      </w:r>
      <w:r w:rsidR="00926681" w:rsidRPr="00ED0774">
        <w:rPr>
          <w:i/>
          <w:iCs/>
        </w:rPr>
        <w:t xml:space="preserve"> </w:t>
      </w:r>
      <w:r w:rsidR="00845D13" w:rsidRPr="00ED0774">
        <w:rPr>
          <w:i/>
          <w:iCs/>
        </w:rPr>
        <w:t>связи</w:t>
      </w:r>
      <w:r w:rsidR="00926681" w:rsidRPr="00ED0774">
        <w:rPr>
          <w:i/>
          <w:iCs/>
        </w:rPr>
        <w:t xml:space="preserve"> </w:t>
      </w:r>
      <w:r w:rsidR="00845D13" w:rsidRPr="00ED0774">
        <w:rPr>
          <w:i/>
          <w:iCs/>
        </w:rPr>
        <w:t>с</w:t>
      </w:r>
      <w:r w:rsidR="00926681" w:rsidRPr="00ED0774">
        <w:rPr>
          <w:i/>
          <w:iCs/>
        </w:rPr>
        <w:t xml:space="preserve"> </w:t>
      </w:r>
      <w:r w:rsidR="00845D13" w:rsidRPr="00ED0774">
        <w:rPr>
          <w:i/>
          <w:iCs/>
        </w:rPr>
        <w:t>возможностью</w:t>
      </w:r>
      <w:r w:rsidR="00926681" w:rsidRPr="00ED0774">
        <w:rPr>
          <w:i/>
          <w:iCs/>
        </w:rPr>
        <w:t xml:space="preserve"> </w:t>
      </w:r>
      <w:r w:rsidR="005A49FF" w:rsidRPr="00ED0774">
        <w:rPr>
          <w:i/>
          <w:iCs/>
        </w:rPr>
        <w:t>отрицательного</w:t>
      </w:r>
      <w:r w:rsidR="00926681" w:rsidRPr="00ED0774">
        <w:rPr>
          <w:i/>
          <w:iCs/>
        </w:rPr>
        <w:t xml:space="preserve"> </w:t>
      </w:r>
      <w:r w:rsidR="00845D13" w:rsidRPr="00ED0774">
        <w:rPr>
          <w:i/>
          <w:iCs/>
        </w:rPr>
        <w:t>воздействия</w:t>
      </w:r>
      <w:r w:rsidR="00926681" w:rsidRPr="00ED0774">
        <w:rPr>
          <w:i/>
          <w:iCs/>
        </w:rPr>
        <w:t xml:space="preserve"> </w:t>
      </w:r>
      <w:r w:rsidR="00845D13" w:rsidRPr="00ED0774">
        <w:rPr>
          <w:i/>
          <w:iCs/>
        </w:rPr>
        <w:t>рентгеновских</w:t>
      </w:r>
      <w:r w:rsidR="00926681" w:rsidRPr="00ED0774">
        <w:rPr>
          <w:i/>
          <w:iCs/>
        </w:rPr>
        <w:t xml:space="preserve"> </w:t>
      </w:r>
      <w:r w:rsidR="00845D13" w:rsidRPr="00ED0774">
        <w:rPr>
          <w:i/>
          <w:iCs/>
        </w:rPr>
        <w:t>лучей</w:t>
      </w:r>
      <w:r w:rsidR="00926681" w:rsidRPr="00ED0774">
        <w:rPr>
          <w:i/>
          <w:iCs/>
        </w:rPr>
        <w:t xml:space="preserve"> </w:t>
      </w:r>
      <w:r w:rsidR="00845D13" w:rsidRPr="00ED0774">
        <w:rPr>
          <w:i/>
          <w:iCs/>
        </w:rPr>
        <w:t>на</w:t>
      </w:r>
      <w:r w:rsidR="00926681" w:rsidRPr="00ED0774">
        <w:rPr>
          <w:i/>
          <w:iCs/>
        </w:rPr>
        <w:t xml:space="preserve"> </w:t>
      </w:r>
      <w:r w:rsidR="00845D13" w:rsidRPr="00ED0774">
        <w:rPr>
          <w:i/>
          <w:iCs/>
        </w:rPr>
        <w:t>плод</w:t>
      </w:r>
      <w:r w:rsidR="00926681" w:rsidRPr="00ED0774">
        <w:rPr>
          <w:i/>
          <w:iCs/>
        </w:rPr>
        <w:t xml:space="preserve"> </w:t>
      </w:r>
      <w:r w:rsidR="006014E5" w:rsidRPr="00ED0774">
        <w:rPr>
          <w:i/>
          <w:iCs/>
        </w:rPr>
        <w:fldChar w:fldCharType="begin" w:fldLock="1"/>
      </w:r>
      <w:r w:rsidR="000E616A">
        <w:rPr>
          <w:i/>
          <w:iCs/>
        </w:rPr>
        <w:instrText>ADDIN CSL_CITATION {"citationItems":[{"id":"ITEM-1","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1","issue":"1","issued":{"date-parts":[["2016"]]},"page":"e000017","title":"Radiological staging in pregnant patients with cancer","type":"article","volume":"1"},"uris":["http://www.mendeley.com/documents/?uuid=d783ee7c-0009-395c-a362-b3b19413114f"]}],"mendeley":{"formattedCitation":"[42]","plainTextFormattedCitation":"[42]","previouslyFormattedCitation":"[42]"},"properties":{"noteIndex":0},"schema":"https://github.com/citation-style-language/schema/raw/master/csl-citation.json"}</w:instrText>
      </w:r>
      <w:r w:rsidR="006014E5" w:rsidRPr="00ED0774">
        <w:rPr>
          <w:i/>
          <w:iCs/>
        </w:rPr>
        <w:fldChar w:fldCharType="separate"/>
      </w:r>
      <w:r w:rsidR="000E616A" w:rsidRPr="000E616A">
        <w:rPr>
          <w:iCs/>
          <w:noProof/>
        </w:rPr>
        <w:t>[42]</w:t>
      </w:r>
      <w:r w:rsidR="006014E5" w:rsidRPr="00ED0774">
        <w:rPr>
          <w:i/>
          <w:iCs/>
        </w:rPr>
        <w:fldChar w:fldCharType="end"/>
      </w:r>
      <w:r w:rsidR="00845D13" w:rsidRPr="00ED0774">
        <w:rPr>
          <w:i/>
          <w:iCs/>
        </w:rPr>
        <w:t>.</w:t>
      </w:r>
    </w:p>
    <w:p w14:paraId="5A2B454B" w14:textId="439F0FC4" w:rsidR="0096372A" w:rsidRPr="00ED0774" w:rsidRDefault="0096372A" w:rsidP="00737E30">
      <w:pPr>
        <w:pStyle w:val="10"/>
        <w:divId w:val="344793945"/>
      </w:pPr>
      <w:r w:rsidRPr="00ED0774">
        <w:rPr>
          <w:rStyle w:val="affb"/>
        </w:rPr>
        <w:t xml:space="preserve">Рекомендуется </w:t>
      </w:r>
      <w:r w:rsidRPr="00ED0774">
        <w:t>беременным женщинам</w:t>
      </w:r>
      <w:r w:rsidRPr="00ED0774">
        <w:rPr>
          <w:rStyle w:val="affb"/>
          <w:b w:val="0"/>
        </w:rPr>
        <w:t xml:space="preserve"> </w:t>
      </w:r>
      <w:r w:rsidRPr="00ED0774">
        <w:t>в ходе ХТ регулярно выполнять</w:t>
      </w:r>
      <w:r w:rsidR="00737E30" w:rsidRPr="00ED0774">
        <w:rPr>
          <w:lang w:val="ru-RU"/>
        </w:rPr>
        <w:t xml:space="preserve"> ультразвуковое исследование</w:t>
      </w:r>
      <w:r w:rsidRPr="00ED0774">
        <w:t xml:space="preserve"> матки и плода и фетальную кардиотокографию плода </w:t>
      </w:r>
      <w:r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1]","plainTextFormattedCitation":"[1,41]","previouslyFormattedCitation":"[1,41]"},"properties":{"noteIndex":0},"schema":"https://github.com/citation-style-language/schema/raw/master/csl-citation.json"}</w:instrText>
      </w:r>
      <w:r w:rsidRPr="00ED0774">
        <w:fldChar w:fldCharType="separate"/>
      </w:r>
      <w:r w:rsidR="000E616A" w:rsidRPr="000E616A">
        <w:rPr>
          <w:noProof/>
        </w:rPr>
        <w:t>[1,41]</w:t>
      </w:r>
      <w:r w:rsidRPr="00ED0774">
        <w:fldChar w:fldCharType="end"/>
      </w:r>
      <w:r w:rsidRPr="00ED0774">
        <w:t xml:space="preserve">. </w:t>
      </w:r>
    </w:p>
    <w:p w14:paraId="429FBD93" w14:textId="6D31BF82" w:rsidR="00101ED7" w:rsidRPr="00ED0774" w:rsidRDefault="0096372A" w:rsidP="00DC4FD7">
      <w:pPr>
        <w:pStyle w:val="afd"/>
        <w:spacing w:beforeAutospacing="0" w:afterAutospacing="0" w:line="360" w:lineRule="auto"/>
        <w:ind w:firstLine="709"/>
        <w:contextualSpacing/>
        <w:divId w:val="344793945"/>
      </w:pPr>
      <w:r w:rsidRPr="00ED0774">
        <w:rPr>
          <w:rStyle w:val="affb"/>
        </w:rPr>
        <w:t>Уровень убедительности рекомендаций – С (уровень достоверности доказательств – 5)</w:t>
      </w:r>
    </w:p>
    <w:p w14:paraId="05387E42" w14:textId="77777777" w:rsidR="0096372A" w:rsidRPr="00ED0774" w:rsidRDefault="00D80AC9" w:rsidP="00737E30">
      <w:pPr>
        <w:pStyle w:val="2"/>
        <w:contextualSpacing/>
        <w:divId w:val="344793945"/>
        <w:rPr>
          <w:rStyle w:val="affb"/>
          <w:b/>
          <w:bCs w:val="0"/>
        </w:rPr>
      </w:pPr>
      <w:bookmarkStart w:id="45" w:name="_Toc64624772"/>
      <w:bookmarkStart w:id="46" w:name="_Toc24472000"/>
      <w:r w:rsidRPr="00ED0774">
        <w:rPr>
          <w:rStyle w:val="affb"/>
          <w:rFonts w:eastAsia="Times New Roman"/>
          <w:b/>
          <w:bCs w:val="0"/>
        </w:rPr>
        <w:t>2.5</w:t>
      </w:r>
      <w:r w:rsidR="00B57DCB" w:rsidRPr="00ED0774">
        <w:rPr>
          <w:rStyle w:val="affb"/>
          <w:b/>
          <w:bCs w:val="0"/>
        </w:rPr>
        <w:t xml:space="preserve"> Иные диагностические исследования</w:t>
      </w:r>
      <w:bookmarkEnd w:id="45"/>
    </w:p>
    <w:bookmarkEnd w:id="46"/>
    <w:p w14:paraId="1B88AF0D" w14:textId="58700070" w:rsidR="0096372A" w:rsidRPr="00ED0774" w:rsidRDefault="00D80AC9" w:rsidP="00737E30">
      <w:pPr>
        <w:pStyle w:val="10"/>
        <w:divId w:val="344793945"/>
      </w:pPr>
      <w:r w:rsidRPr="00ED0774">
        <w:rPr>
          <w:rStyle w:val="affb"/>
        </w:rPr>
        <w:t>Рекомендуется</w:t>
      </w:r>
      <w:r w:rsidR="00926681" w:rsidRPr="00ED0774">
        <w:t xml:space="preserve"> </w:t>
      </w:r>
      <w:r w:rsidR="00A10FA1" w:rsidRPr="00ED0774">
        <w:t>женщинам</w:t>
      </w:r>
      <w:r w:rsidR="00926681" w:rsidRPr="00ED0774">
        <w:t xml:space="preserve"> </w:t>
      </w:r>
      <w:r w:rsidR="00A10FA1" w:rsidRPr="00ED0774">
        <w:t>репродуктивного</w:t>
      </w:r>
      <w:r w:rsidR="00926681" w:rsidRPr="00ED0774">
        <w:t xml:space="preserve"> </w:t>
      </w:r>
      <w:r w:rsidR="00A10FA1" w:rsidRPr="00ED0774">
        <w:t>возраста</w:t>
      </w:r>
      <w:r w:rsidR="00926681" w:rsidRPr="00ED0774">
        <w:t xml:space="preserve"> </w:t>
      </w:r>
      <w:r w:rsidR="006014E5" w:rsidRPr="00ED0774">
        <w:t>выполнение</w:t>
      </w:r>
      <w:r w:rsidR="00926681" w:rsidRPr="00ED0774">
        <w:t xml:space="preserve"> </w:t>
      </w:r>
      <w:r w:rsidR="006014E5" w:rsidRPr="00ED0774">
        <w:t>теста</w:t>
      </w:r>
      <w:r w:rsidR="00926681" w:rsidRPr="00ED0774">
        <w:t xml:space="preserve"> </w:t>
      </w:r>
      <w:r w:rsidR="006014E5" w:rsidRPr="00ED0774">
        <w:t>на</w:t>
      </w:r>
      <w:r w:rsidR="00926681" w:rsidRPr="00ED0774">
        <w:t xml:space="preserve"> </w:t>
      </w:r>
      <w:r w:rsidR="006014E5" w:rsidRPr="00ED0774">
        <w:t>беременность</w:t>
      </w:r>
      <w:r w:rsidR="00926681" w:rsidRPr="00ED0774">
        <w:t xml:space="preserve"> </w:t>
      </w:r>
      <w:r w:rsidR="005A49FF" w:rsidRPr="00ED0774">
        <w:t>в</w:t>
      </w:r>
      <w:r w:rsidR="00926681" w:rsidRPr="00ED0774">
        <w:t xml:space="preserve"> </w:t>
      </w:r>
      <w:r w:rsidR="00192355" w:rsidRPr="00ED0774">
        <w:t>цел</w:t>
      </w:r>
      <w:r w:rsidR="005A49FF" w:rsidRPr="00ED0774">
        <w:t>ях</w:t>
      </w:r>
      <w:r w:rsidR="00926681" w:rsidRPr="00ED0774">
        <w:t xml:space="preserve"> </w:t>
      </w:r>
      <w:r w:rsidR="00192355" w:rsidRPr="00ED0774">
        <w:t>выявления</w:t>
      </w:r>
      <w:r w:rsidR="00926681" w:rsidRPr="00ED0774">
        <w:t xml:space="preserve"> </w:t>
      </w:r>
      <w:r w:rsidR="00192355" w:rsidRPr="00ED0774">
        <w:t>возможной</w:t>
      </w:r>
      <w:r w:rsidR="00926681" w:rsidRPr="00ED0774">
        <w:t xml:space="preserve"> </w:t>
      </w:r>
      <w:r w:rsidR="00192355" w:rsidRPr="00ED0774">
        <w:t>беременности</w:t>
      </w:r>
      <w:r w:rsidR="00926681" w:rsidRPr="00ED0774">
        <w:t xml:space="preserve"> </w:t>
      </w:r>
      <w:r w:rsidR="00F57627" w:rsidRPr="00ED0774">
        <w:t>и</w:t>
      </w:r>
      <w:r w:rsidR="00926681" w:rsidRPr="00ED0774">
        <w:t xml:space="preserve"> </w:t>
      </w:r>
      <w:r w:rsidR="00F57627" w:rsidRPr="00ED0774">
        <w:t>принятия</w:t>
      </w:r>
      <w:r w:rsidR="00926681" w:rsidRPr="00ED0774">
        <w:t xml:space="preserve"> </w:t>
      </w:r>
      <w:r w:rsidR="00F57627" w:rsidRPr="00ED0774">
        <w:t>решения</w:t>
      </w:r>
      <w:r w:rsidR="00926681" w:rsidRPr="00ED0774">
        <w:t xml:space="preserve"> </w:t>
      </w:r>
      <w:r w:rsidR="00F57627" w:rsidRPr="00ED0774">
        <w:t>о</w:t>
      </w:r>
      <w:r w:rsidR="00926681" w:rsidRPr="00ED0774">
        <w:t xml:space="preserve"> </w:t>
      </w:r>
      <w:r w:rsidR="00F57627" w:rsidRPr="00ED0774">
        <w:t>необходимости</w:t>
      </w:r>
      <w:r w:rsidR="00926681" w:rsidRPr="00ED0774">
        <w:t xml:space="preserve"> </w:t>
      </w:r>
      <w:r w:rsidR="00F57627" w:rsidRPr="00ED0774">
        <w:t>модификации</w:t>
      </w:r>
      <w:r w:rsidR="00926681" w:rsidRPr="00ED0774">
        <w:t xml:space="preserve"> </w:t>
      </w:r>
      <w:r w:rsidR="00F57627" w:rsidRPr="00ED0774">
        <w:t>диагностического</w:t>
      </w:r>
      <w:r w:rsidR="00926681" w:rsidRPr="00ED0774">
        <w:t xml:space="preserve"> </w:t>
      </w:r>
      <w:r w:rsidR="00F57627" w:rsidRPr="00ED0774">
        <w:t>алгоритма</w:t>
      </w:r>
      <w:r w:rsidR="00926681" w:rsidRPr="00ED0774">
        <w:t xml:space="preserve"> </w:t>
      </w:r>
      <w:r w:rsidR="00F57627" w:rsidRPr="00ED0774">
        <w:t>и</w:t>
      </w:r>
      <w:r w:rsidR="00926681" w:rsidRPr="00ED0774">
        <w:t xml:space="preserve"> </w:t>
      </w:r>
      <w:r w:rsidR="00F57627" w:rsidRPr="00ED0774">
        <w:t>терапии</w:t>
      </w:r>
      <w:r w:rsidR="00926681" w:rsidRPr="00ED0774">
        <w:t xml:space="preserve"> </w:t>
      </w:r>
      <w:r w:rsidR="00F57627" w:rsidRPr="00ED0774">
        <w:fldChar w:fldCharType="begin" w:fldLock="1"/>
      </w:r>
      <w:r w:rsidR="000E616A">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41]","plainTextFormattedCitation":"[1,7,41]","previouslyFormattedCitation":"[1,7,41]"},"properties":{"noteIndex":0},"schema":"https://github.com/citation-style-language/schema/raw/master/csl-citation.json"}</w:instrText>
      </w:r>
      <w:r w:rsidR="00F57627" w:rsidRPr="00ED0774">
        <w:fldChar w:fldCharType="separate"/>
      </w:r>
      <w:r w:rsidR="000E616A" w:rsidRPr="000E616A">
        <w:rPr>
          <w:noProof/>
        </w:rPr>
        <w:t>[1,7,41]</w:t>
      </w:r>
      <w:r w:rsidR="00F57627" w:rsidRPr="00ED0774">
        <w:fldChar w:fldCharType="end"/>
      </w:r>
      <w:r w:rsidR="005D7CE4" w:rsidRPr="00ED0774">
        <w:t>.</w:t>
      </w:r>
      <w:r w:rsidR="00A11EED" w:rsidRPr="00ED0774">
        <w:t xml:space="preserve"> </w:t>
      </w:r>
    </w:p>
    <w:p w14:paraId="5D7092CB" w14:textId="3E01A7BD" w:rsidR="005A49FF" w:rsidRPr="00ED0774" w:rsidRDefault="00101ED7" w:rsidP="00AE27D0">
      <w:pPr>
        <w:pStyle w:val="afd"/>
        <w:spacing w:beforeAutospacing="0" w:afterAutospacing="0" w:line="360" w:lineRule="auto"/>
        <w:ind w:firstLine="708"/>
        <w:contextualSpacing/>
        <w:divId w:val="344793945"/>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D1DF1"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290FA8" w:rsidRPr="00ED0774">
        <w:rPr>
          <w:rStyle w:val="affb"/>
        </w:rPr>
        <w:t>5</w:t>
      </w:r>
      <w:r w:rsidR="00C07FBE" w:rsidRPr="00ED0774">
        <w:rPr>
          <w:rStyle w:val="affb"/>
        </w:rPr>
        <w:t>)</w:t>
      </w:r>
    </w:p>
    <w:p w14:paraId="32E6B58D" w14:textId="6F95FCBF" w:rsidR="00B020A5" w:rsidRPr="007B6E43" w:rsidRDefault="00D80AC9" w:rsidP="00737E30">
      <w:pPr>
        <w:pStyle w:val="10"/>
      </w:pPr>
      <w:r w:rsidRPr="006E3DE3">
        <w:rPr>
          <w:rStyle w:val="affb"/>
          <w:color w:val="000000" w:themeColor="text1"/>
        </w:rPr>
        <w:t>Рекоменду</w:t>
      </w:r>
      <w:r w:rsidR="005A49FF" w:rsidRPr="006E3DE3">
        <w:rPr>
          <w:rStyle w:val="affb"/>
          <w:color w:val="000000" w:themeColor="text1"/>
        </w:rPr>
        <w:t>ю</w:t>
      </w:r>
      <w:r w:rsidRPr="006E3DE3">
        <w:rPr>
          <w:rStyle w:val="affb"/>
          <w:color w:val="000000" w:themeColor="text1"/>
        </w:rPr>
        <w:t>тся</w:t>
      </w:r>
      <w:r w:rsidR="00926681" w:rsidRPr="006E3DE3">
        <w:rPr>
          <w:color w:val="000000" w:themeColor="text1"/>
        </w:rPr>
        <w:t xml:space="preserve"> </w:t>
      </w:r>
      <w:r w:rsidR="007B6E43" w:rsidRPr="006E3DE3">
        <w:rPr>
          <w:color w:val="000000" w:themeColor="text1"/>
          <w:lang w:val="ru-RU"/>
        </w:rPr>
        <w:t xml:space="preserve">всем пациентам с ОМЛ </w:t>
      </w:r>
      <w:r w:rsidR="001D1DF1" w:rsidRPr="006E3DE3">
        <w:rPr>
          <w:color w:val="000000" w:themeColor="text1"/>
        </w:rPr>
        <w:t>при</w:t>
      </w:r>
      <w:r w:rsidR="00926681" w:rsidRPr="006E3DE3">
        <w:rPr>
          <w:color w:val="000000" w:themeColor="text1"/>
        </w:rPr>
        <w:t xml:space="preserve"> </w:t>
      </w:r>
      <w:r w:rsidR="001D1DF1" w:rsidRPr="006E3DE3">
        <w:rPr>
          <w:color w:val="000000" w:themeColor="text1"/>
        </w:rPr>
        <w:t>наличии</w:t>
      </w:r>
      <w:r w:rsidR="00926681" w:rsidRPr="006E3DE3">
        <w:rPr>
          <w:color w:val="000000" w:themeColor="text1"/>
        </w:rPr>
        <w:t xml:space="preserve"> </w:t>
      </w:r>
      <w:r w:rsidR="001D1DF1" w:rsidRPr="006E3DE3">
        <w:rPr>
          <w:color w:val="000000" w:themeColor="text1"/>
        </w:rPr>
        <w:t>показаний</w:t>
      </w:r>
      <w:r w:rsidR="00926681" w:rsidRPr="006E3DE3">
        <w:rPr>
          <w:color w:val="000000" w:themeColor="text1"/>
        </w:rPr>
        <w:t xml:space="preserve"> </w:t>
      </w:r>
      <w:r w:rsidR="001D1DF1" w:rsidRPr="006E3DE3">
        <w:rPr>
          <w:color w:val="000000" w:themeColor="text1"/>
        </w:rPr>
        <w:t>и</w:t>
      </w:r>
      <w:r w:rsidR="00926681" w:rsidRPr="006E3DE3">
        <w:rPr>
          <w:color w:val="000000" w:themeColor="text1"/>
        </w:rPr>
        <w:t xml:space="preserve"> </w:t>
      </w:r>
      <w:r w:rsidR="001D1DF1" w:rsidRPr="006E3DE3">
        <w:rPr>
          <w:color w:val="000000" w:themeColor="text1"/>
        </w:rPr>
        <w:t>определени</w:t>
      </w:r>
      <w:r w:rsidR="005A49FF" w:rsidRPr="006E3DE3">
        <w:rPr>
          <w:color w:val="000000" w:themeColor="text1"/>
        </w:rPr>
        <w:t>и</w:t>
      </w:r>
      <w:r w:rsidR="00926681" w:rsidRPr="006E3DE3">
        <w:rPr>
          <w:color w:val="000000" w:themeColor="text1"/>
        </w:rPr>
        <w:t xml:space="preserve"> </w:t>
      </w:r>
      <w:r w:rsidR="001D1DF1" w:rsidRPr="006E3DE3">
        <w:rPr>
          <w:color w:val="000000" w:themeColor="text1"/>
        </w:rPr>
        <w:t>сопутствующей</w:t>
      </w:r>
      <w:r w:rsidR="00926681" w:rsidRPr="006E3DE3">
        <w:rPr>
          <w:color w:val="000000" w:themeColor="text1"/>
        </w:rPr>
        <w:t xml:space="preserve"> </w:t>
      </w:r>
      <w:r w:rsidR="001D1DF1" w:rsidRPr="006E3DE3">
        <w:rPr>
          <w:color w:val="000000" w:themeColor="text1"/>
        </w:rPr>
        <w:t>патологии</w:t>
      </w:r>
      <w:r w:rsidR="00926681" w:rsidRPr="006E3DE3">
        <w:rPr>
          <w:color w:val="000000" w:themeColor="text1"/>
        </w:rPr>
        <w:t xml:space="preserve"> </w:t>
      </w:r>
      <w:r w:rsidR="007B6E43" w:rsidRPr="006E3DE3">
        <w:rPr>
          <w:color w:val="000000" w:themeColor="text1"/>
          <w:lang w:val="ru-RU"/>
        </w:rPr>
        <w:t>(</w:t>
      </w:r>
      <w:r w:rsidR="007B6E43" w:rsidRPr="006E3DE3">
        <w:rPr>
          <w:color w:val="000000" w:themeColor="text1"/>
        </w:rPr>
        <w:t>с коморбидностью, которая может повлиять на выбор программы противоопухолевой терапии</w:t>
      </w:r>
      <w:r w:rsidR="007B6E43" w:rsidRPr="006E3DE3">
        <w:rPr>
          <w:color w:val="000000" w:themeColor="text1"/>
          <w:lang w:val="ru-RU"/>
        </w:rPr>
        <w:t>)</w:t>
      </w:r>
      <w:r w:rsidR="007B6E43" w:rsidRPr="006E3DE3">
        <w:rPr>
          <w:color w:val="000000" w:themeColor="text1"/>
        </w:rPr>
        <w:t xml:space="preserve">, на любом этапе диагностики и лечения </w:t>
      </w:r>
      <w:r w:rsidRPr="006E3DE3">
        <w:rPr>
          <w:color w:val="000000" w:themeColor="text1"/>
        </w:rPr>
        <w:t>консультаци</w:t>
      </w:r>
      <w:r w:rsidR="001D1DF1" w:rsidRPr="006E3DE3">
        <w:rPr>
          <w:color w:val="000000" w:themeColor="text1"/>
        </w:rPr>
        <w:t>и</w:t>
      </w:r>
      <w:r w:rsidR="00926681" w:rsidRPr="006E3DE3">
        <w:rPr>
          <w:color w:val="000000" w:themeColor="text1"/>
        </w:rPr>
        <w:t xml:space="preserve"> </w:t>
      </w:r>
      <w:r w:rsidR="007B6E43" w:rsidRPr="006E3DE3">
        <w:rPr>
          <w:color w:val="000000" w:themeColor="text1"/>
        </w:rPr>
        <w:t>соответствующего врача-специалиста (</w:t>
      </w:r>
      <w:r w:rsidR="007B6E43" w:rsidRPr="006E3DE3">
        <w:rPr>
          <w:color w:val="000000" w:themeColor="text1"/>
          <w:szCs w:val="24"/>
          <w:lang w:eastAsia="ru-RU"/>
        </w:rPr>
        <w:t>врача-хирурга</w:t>
      </w:r>
      <w:r w:rsidR="007B6E43" w:rsidRPr="006E3DE3">
        <w:rPr>
          <w:color w:val="000000" w:themeColor="text1"/>
        </w:rPr>
        <w:t xml:space="preserve">, </w:t>
      </w:r>
      <w:r w:rsidR="007B6E43" w:rsidRPr="006E3DE3">
        <w:rPr>
          <w:color w:val="000000" w:themeColor="text1"/>
          <w:szCs w:val="24"/>
        </w:rPr>
        <w:t xml:space="preserve">врача-сердечно-сосудистого хирурга, </w:t>
      </w:r>
      <w:r w:rsidR="007B6E43" w:rsidRPr="006E3DE3">
        <w:rPr>
          <w:color w:val="000000" w:themeColor="text1"/>
        </w:rPr>
        <w:t xml:space="preserve">врача-кардиолога, врача-невролога, </w:t>
      </w:r>
      <w:r w:rsidR="007B6E43" w:rsidRPr="006E3DE3">
        <w:rPr>
          <w:color w:val="000000" w:themeColor="text1"/>
          <w:szCs w:val="24"/>
          <w:lang w:eastAsia="ru-RU"/>
        </w:rPr>
        <w:t>врача-нейрохирурга</w:t>
      </w:r>
      <w:r w:rsidR="007B6E43" w:rsidRPr="006E3DE3">
        <w:rPr>
          <w:color w:val="000000" w:themeColor="text1"/>
        </w:rPr>
        <w:t xml:space="preserve">, врача-оториноларинолога, </w:t>
      </w:r>
      <w:r w:rsidR="007B6E43" w:rsidRPr="006E3DE3">
        <w:rPr>
          <w:color w:val="000000" w:themeColor="text1"/>
          <w:szCs w:val="24"/>
          <w:lang w:eastAsia="ru-RU"/>
        </w:rPr>
        <w:t>врача-офтальмолога</w:t>
      </w:r>
      <w:r w:rsidR="007B6E43" w:rsidRPr="006E3DE3">
        <w:rPr>
          <w:color w:val="000000" w:themeColor="text1"/>
        </w:rPr>
        <w:t xml:space="preserve">, врача-уролога, </w:t>
      </w:r>
      <w:r w:rsidR="007B6E43" w:rsidRPr="006E3DE3">
        <w:rPr>
          <w:color w:val="000000" w:themeColor="text1"/>
          <w:szCs w:val="24"/>
          <w:lang w:eastAsia="ru-RU"/>
        </w:rPr>
        <w:t>врача-нефролога</w:t>
      </w:r>
      <w:r w:rsidR="007B6E43" w:rsidRPr="006E3DE3">
        <w:rPr>
          <w:color w:val="000000" w:themeColor="text1"/>
        </w:rPr>
        <w:t xml:space="preserve">, врача-колопроктолога, врача-эндокринолога, врача-пульмонолога, врача-фтизиатра, </w:t>
      </w:r>
      <w:r w:rsidR="007B6E43" w:rsidRPr="006E3DE3">
        <w:rPr>
          <w:color w:val="000000" w:themeColor="text1"/>
          <w:szCs w:val="24"/>
        </w:rPr>
        <w:t>врача-гастроэнтеролога</w:t>
      </w:r>
      <w:r w:rsidR="007B6E43" w:rsidRPr="006E3DE3">
        <w:rPr>
          <w:color w:val="000000" w:themeColor="text1"/>
          <w:szCs w:val="24"/>
          <w:lang w:eastAsia="ru-RU"/>
        </w:rPr>
        <w:t xml:space="preserve">, </w:t>
      </w:r>
      <w:r w:rsidR="007B6E43" w:rsidRPr="006E3DE3">
        <w:rPr>
          <w:color w:val="000000" w:themeColor="text1"/>
          <w:szCs w:val="24"/>
        </w:rPr>
        <w:t>врача-дерматовенеролога</w:t>
      </w:r>
      <w:r w:rsidR="007B6E43" w:rsidRPr="006E3DE3">
        <w:rPr>
          <w:color w:val="000000" w:themeColor="text1"/>
          <w:szCs w:val="24"/>
          <w:lang w:eastAsia="ru-RU"/>
        </w:rPr>
        <w:t xml:space="preserve"> врача-стоматолога-терапевта</w:t>
      </w:r>
      <w:r w:rsidR="007B6E43" w:rsidRPr="006E3DE3">
        <w:rPr>
          <w:color w:val="000000" w:themeColor="text1"/>
        </w:rPr>
        <w:t xml:space="preserve">, </w:t>
      </w:r>
      <w:r w:rsidR="007B6E43" w:rsidRPr="006E3DE3">
        <w:rPr>
          <w:color w:val="000000" w:themeColor="text1"/>
          <w:szCs w:val="24"/>
          <w:lang w:eastAsia="ru-RU"/>
        </w:rPr>
        <w:t>врача-стоматолога-хирурга</w:t>
      </w:r>
      <w:r w:rsidR="007B6E43" w:rsidRPr="006E3DE3">
        <w:rPr>
          <w:color w:val="000000" w:themeColor="text1"/>
        </w:rPr>
        <w:t xml:space="preserve">, </w:t>
      </w:r>
      <w:r w:rsidR="007B6E43" w:rsidRPr="006E3DE3">
        <w:rPr>
          <w:color w:val="000000" w:themeColor="text1"/>
          <w:szCs w:val="24"/>
          <w:lang w:eastAsia="ru-RU"/>
        </w:rPr>
        <w:t>врача-травматолога-ортопеда, врача-психиатра</w:t>
      </w:r>
      <w:r w:rsidR="007B6E43" w:rsidRPr="006E3DE3">
        <w:rPr>
          <w:color w:val="000000" w:themeColor="text1"/>
        </w:rPr>
        <w:t xml:space="preserve"> и др.</w:t>
      </w:r>
      <w:r w:rsidR="007B6E43" w:rsidRPr="006E3DE3">
        <w:rPr>
          <w:color w:val="000000" w:themeColor="text1"/>
          <w:szCs w:val="24"/>
        </w:rPr>
        <w:t xml:space="preserve"> - первичный и повторный прием</w:t>
      </w:r>
      <w:r w:rsidR="007B6E43" w:rsidRPr="006E3DE3">
        <w:rPr>
          <w:color w:val="000000" w:themeColor="text1"/>
        </w:rPr>
        <w:t>)</w:t>
      </w:r>
      <w:r w:rsidR="001D1DF1" w:rsidRPr="006E3DE3">
        <w:rPr>
          <w:color w:val="000000" w:themeColor="text1"/>
        </w:rPr>
        <w:t>,</w:t>
      </w:r>
      <w:r w:rsidR="00926681" w:rsidRPr="006E3DE3">
        <w:rPr>
          <w:color w:val="000000" w:themeColor="text1"/>
        </w:rPr>
        <w:t xml:space="preserve"> </w:t>
      </w:r>
      <w:r w:rsidR="001D1DF1" w:rsidRPr="006E3DE3">
        <w:rPr>
          <w:color w:val="000000" w:themeColor="text1"/>
        </w:rPr>
        <w:t>всем</w:t>
      </w:r>
      <w:r w:rsidR="00926681" w:rsidRPr="006E3DE3">
        <w:rPr>
          <w:color w:val="000000" w:themeColor="text1"/>
        </w:rPr>
        <w:t xml:space="preserve"> </w:t>
      </w:r>
      <w:r w:rsidR="001D1DF1" w:rsidRPr="006E3DE3">
        <w:rPr>
          <w:color w:val="000000" w:themeColor="text1"/>
        </w:rPr>
        <w:t>женщинам</w:t>
      </w:r>
      <w:r w:rsidR="00926681" w:rsidRPr="006E3DE3">
        <w:rPr>
          <w:color w:val="000000" w:themeColor="text1"/>
        </w:rPr>
        <w:t xml:space="preserve"> </w:t>
      </w:r>
      <w:r w:rsidR="005A49FF" w:rsidRPr="006E3DE3">
        <w:rPr>
          <w:color w:val="000000" w:themeColor="text1"/>
        </w:rPr>
        <w:t>–</w:t>
      </w:r>
      <w:r w:rsidR="00926681" w:rsidRPr="006E3DE3">
        <w:rPr>
          <w:color w:val="000000" w:themeColor="text1"/>
        </w:rPr>
        <w:t xml:space="preserve"> </w:t>
      </w:r>
      <w:r w:rsidR="001D1DF1" w:rsidRPr="006E3DE3">
        <w:rPr>
          <w:color w:val="000000" w:themeColor="text1"/>
        </w:rPr>
        <w:t>консультация</w:t>
      </w:r>
      <w:r w:rsidR="00737E30" w:rsidRPr="006E3DE3">
        <w:rPr>
          <w:color w:val="000000" w:themeColor="text1"/>
          <w:lang w:val="ru-RU"/>
        </w:rPr>
        <w:t xml:space="preserve"> </w:t>
      </w:r>
      <w:r w:rsidR="00B020A5" w:rsidRPr="006E3DE3">
        <w:rPr>
          <w:color w:val="000000" w:themeColor="text1"/>
        </w:rPr>
        <w:t>врача</w:t>
      </w:r>
      <w:r w:rsidR="00BA5D82" w:rsidRPr="006E3DE3">
        <w:rPr>
          <w:color w:val="000000" w:themeColor="text1"/>
          <w:lang w:val="ru-RU"/>
        </w:rPr>
        <w:t>-акушера-</w:t>
      </w:r>
      <w:r w:rsidR="001D1DF1" w:rsidRPr="006E3DE3">
        <w:rPr>
          <w:color w:val="000000" w:themeColor="text1"/>
        </w:rPr>
        <w:t>гине</w:t>
      </w:r>
      <w:r w:rsidR="001D1DF1" w:rsidRPr="00ED0774">
        <w:t>колога</w:t>
      </w:r>
      <w:r w:rsidR="00926681" w:rsidRPr="00ED0774">
        <w:t xml:space="preserve"> </w:t>
      </w:r>
      <w:r w:rsidR="00F66986"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F66986" w:rsidRPr="00ED0774">
        <w:fldChar w:fldCharType="separate"/>
      </w:r>
      <w:r w:rsidR="00907AA0" w:rsidRPr="00ED0774">
        <w:rPr>
          <w:noProof/>
        </w:rPr>
        <w:t>[1]</w:t>
      </w:r>
      <w:r w:rsidR="00F66986" w:rsidRPr="00ED0774">
        <w:fldChar w:fldCharType="end"/>
      </w:r>
      <w:r w:rsidR="00F66986" w:rsidRPr="00ED0774">
        <w:t>.</w:t>
      </w:r>
      <w:r w:rsidR="00A11EED" w:rsidRPr="00ED0774">
        <w:t xml:space="preserve"> </w:t>
      </w:r>
    </w:p>
    <w:p w14:paraId="42A3CA62" w14:textId="77777777" w:rsidR="007B6E43" w:rsidRPr="006E3DE3" w:rsidRDefault="007B6E43" w:rsidP="006E3DE3">
      <w:pPr>
        <w:pStyle w:val="afd"/>
        <w:spacing w:beforeAutospacing="0" w:afterAutospacing="0" w:line="360" w:lineRule="auto"/>
        <w:ind w:firstLine="708"/>
        <w:contextualSpacing/>
        <w:rPr>
          <w:rStyle w:val="affb"/>
        </w:rPr>
      </w:pPr>
      <w:r w:rsidRPr="006E3DE3">
        <w:rPr>
          <w:rStyle w:val="affb"/>
        </w:rPr>
        <w:lastRenderedPageBreak/>
        <w:t>Уровень убедительности рекомендаций – С (уровень достоверности доказательств – 5).</w:t>
      </w:r>
    </w:p>
    <w:p w14:paraId="07B4DDBD" w14:textId="1C4A6226" w:rsidR="007B6E43" w:rsidRPr="006E3DE3" w:rsidRDefault="007B6E43" w:rsidP="00693171">
      <w:pPr>
        <w:pStyle w:val="aff"/>
        <w:numPr>
          <w:ilvl w:val="0"/>
          <w:numId w:val="54"/>
        </w:numPr>
        <w:ind w:left="709"/>
        <w:contextualSpacing w:val="0"/>
        <w:rPr>
          <w:color w:val="000000" w:themeColor="text1"/>
        </w:rPr>
      </w:pPr>
      <w:r w:rsidRPr="006E3DE3">
        <w:rPr>
          <w:color w:val="000000" w:themeColor="text1"/>
        </w:rPr>
        <w:t>Всем пациентам с О</w:t>
      </w:r>
      <w:r w:rsidR="00582ABC" w:rsidRPr="006E3DE3">
        <w:rPr>
          <w:color w:val="000000" w:themeColor="text1"/>
        </w:rPr>
        <w:t>М</w:t>
      </w:r>
      <w:r w:rsidRPr="006E3DE3">
        <w:rPr>
          <w:color w:val="000000" w:themeColor="text1"/>
        </w:rPr>
        <w:t xml:space="preserve">Л с учетом возможной интенсивной трансфузионной / гемотрансфузионной терапии перед началом и в процессе лечения </w:t>
      </w:r>
      <w:r w:rsidRPr="006E3DE3">
        <w:rPr>
          <w:b/>
          <w:color w:val="000000" w:themeColor="text1"/>
        </w:rPr>
        <w:t>рекомендуется</w:t>
      </w:r>
      <w:r w:rsidRPr="006E3DE3">
        <w:rPr>
          <w:color w:val="000000" w:themeColor="text1"/>
        </w:rPr>
        <w:t xml:space="preserve"> консультация врача-анестезиолога-реаниматолога для оценки сосудистого доступа и при показаниях установления центрального венозного катетера</w:t>
      </w:r>
      <w:r w:rsidR="006E3DE3" w:rsidRPr="006E3DE3">
        <w:rPr>
          <w:color w:val="000000" w:themeColor="text1"/>
        </w:rPr>
        <w:t xml:space="preserve"> </w:t>
      </w:r>
      <w:r w:rsidR="006E3DE3" w:rsidRPr="006E3DE3">
        <w:rPr>
          <w:color w:val="000000" w:themeColor="text1"/>
        </w:rPr>
        <w:fldChar w:fldCharType="begin" w:fldLock="1"/>
      </w:r>
      <w:r w:rsidR="006E3DE3" w:rsidRPr="006E3DE3">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E3DE3" w:rsidRPr="006E3DE3">
        <w:rPr>
          <w:color w:val="000000" w:themeColor="text1"/>
        </w:rPr>
        <w:fldChar w:fldCharType="separate"/>
      </w:r>
      <w:r w:rsidR="006E3DE3" w:rsidRPr="006E3DE3">
        <w:rPr>
          <w:noProof/>
          <w:color w:val="000000" w:themeColor="text1"/>
        </w:rPr>
        <w:t>[1]</w:t>
      </w:r>
      <w:r w:rsidR="006E3DE3" w:rsidRPr="006E3DE3">
        <w:rPr>
          <w:color w:val="000000" w:themeColor="text1"/>
        </w:rPr>
        <w:fldChar w:fldCharType="end"/>
      </w:r>
      <w:r w:rsidRPr="006E3DE3">
        <w:rPr>
          <w:color w:val="000000" w:themeColor="text1"/>
        </w:rPr>
        <w:t>.</w:t>
      </w:r>
    </w:p>
    <w:p w14:paraId="40AB622B"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12E9B2CA" w14:textId="7F7B854B" w:rsidR="007B6E43" w:rsidRPr="00907044" w:rsidRDefault="007B6E43" w:rsidP="00693171">
      <w:pPr>
        <w:pStyle w:val="aff"/>
        <w:numPr>
          <w:ilvl w:val="0"/>
          <w:numId w:val="54"/>
        </w:numPr>
        <w:ind w:left="709"/>
        <w:contextualSpacing w:val="0"/>
        <w:rPr>
          <w:color w:val="000000" w:themeColor="text1"/>
        </w:rPr>
      </w:pPr>
      <w:r w:rsidRPr="00907044">
        <w:rPr>
          <w:color w:val="000000" w:themeColor="text1"/>
        </w:rPr>
        <w:t>Всем пациентам с О</w:t>
      </w:r>
      <w:r w:rsidR="00582ABC" w:rsidRPr="00907044">
        <w:rPr>
          <w:color w:val="000000" w:themeColor="text1"/>
        </w:rPr>
        <w:t>М</w:t>
      </w:r>
      <w:r w:rsidRPr="00907044">
        <w:rPr>
          <w:color w:val="000000" w:themeColor="text1"/>
        </w:rPr>
        <w:t xml:space="preserve">Л на любом этапе диагностики, наблюдения, лечения, при подозрении на развитие инфекционного осложнения </w:t>
      </w:r>
      <w:r w:rsidRPr="00907044">
        <w:rPr>
          <w:b/>
          <w:color w:val="000000" w:themeColor="text1"/>
        </w:rPr>
        <w:t>рекомендуется</w:t>
      </w:r>
      <w:r w:rsidRPr="00907044">
        <w:rPr>
          <w:color w:val="000000" w:themeColor="text1"/>
        </w:rPr>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 (см.</w:t>
      </w:r>
      <w:r w:rsidR="00907044" w:rsidRPr="00907044">
        <w:rPr>
          <w:color w:val="000000" w:themeColor="text1"/>
        </w:rPr>
        <w:t xml:space="preserve"> разделы 7.8-7.10</w:t>
      </w:r>
      <w:r w:rsidR="00582ABC" w:rsidRPr="00907044">
        <w:rPr>
          <w:color w:val="000000" w:themeColor="text1"/>
        </w:rPr>
        <w:t>)</w:t>
      </w:r>
      <w:r w:rsidRPr="00907044">
        <w:rPr>
          <w:color w:val="000000" w:themeColor="text1"/>
        </w:rPr>
        <w:t xml:space="preserve"> </w:t>
      </w:r>
      <w:r w:rsidRPr="00907044">
        <w:rPr>
          <w:color w:val="000000" w:themeColor="text1"/>
        </w:rPr>
        <w:fldChar w:fldCharType="begin" w:fldLock="1"/>
      </w:r>
      <w:r w:rsidR="006E3DE3" w:rsidRPr="00907044">
        <w:rPr>
          <w:color w:val="000000" w:themeColor="text1"/>
        </w:rP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3,44]","plainTextFormattedCitation":"[43,44]","previouslyFormattedCitation":"[43,44]"},"properties":{"noteIndex":0},"schema":"https://github.com/citation-style-language/schema/raw/master/csl-citation.json"}</w:instrText>
      </w:r>
      <w:r w:rsidRPr="00907044">
        <w:rPr>
          <w:color w:val="000000" w:themeColor="text1"/>
        </w:rPr>
        <w:fldChar w:fldCharType="separate"/>
      </w:r>
      <w:r w:rsidR="000E616A" w:rsidRPr="00907044">
        <w:rPr>
          <w:noProof/>
          <w:color w:val="000000" w:themeColor="text1"/>
        </w:rPr>
        <w:t>[43,44]</w:t>
      </w:r>
      <w:r w:rsidRPr="00907044">
        <w:rPr>
          <w:color w:val="000000" w:themeColor="text1"/>
        </w:rPr>
        <w:fldChar w:fldCharType="end"/>
      </w:r>
      <w:r w:rsidRPr="00907044">
        <w:rPr>
          <w:color w:val="000000" w:themeColor="text1"/>
        </w:rPr>
        <w:t xml:space="preserve">. </w:t>
      </w:r>
    </w:p>
    <w:p w14:paraId="2A7CAF00"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0C524EA5" w14:textId="27FED3CB" w:rsidR="007B6E43" w:rsidRPr="00907044" w:rsidRDefault="007B6E43" w:rsidP="007B6E43">
      <w:pPr>
        <w:pStyle w:val="1fd"/>
        <w:spacing w:beforeAutospacing="0" w:afterAutospacing="0" w:line="360" w:lineRule="auto"/>
        <w:ind w:firstLine="709"/>
        <w:rPr>
          <w:b/>
          <w:i/>
          <w:color w:val="000000" w:themeColor="text1"/>
        </w:rPr>
      </w:pPr>
      <w:r w:rsidRPr="00907044">
        <w:rPr>
          <w:b/>
          <w:color w:val="000000" w:themeColor="text1"/>
        </w:rPr>
        <w:t xml:space="preserve">Комментарии: </w:t>
      </w:r>
      <w:r w:rsidRPr="00907044">
        <w:rPr>
          <w:i/>
          <w:color w:val="000000" w:themeColor="text1"/>
        </w:rPr>
        <w:t>инфекции являются одними из ведущих осложнений при лечении О</w:t>
      </w:r>
      <w:r w:rsidR="00582ABC" w:rsidRPr="00907044">
        <w:rPr>
          <w:i/>
          <w:color w:val="000000" w:themeColor="text1"/>
        </w:rPr>
        <w:t>М</w:t>
      </w:r>
      <w:r w:rsidRPr="00907044">
        <w:rPr>
          <w:i/>
          <w:color w:val="000000" w:themeColor="text1"/>
        </w:rPr>
        <w:t xml:space="preserve">Л, особенно на этапах индукции и консолидации ремиссии, в период нейтропении. Инфекционные осложнения учащаются при резистентном варианте опухоли, при высокодозной химиотерапии, при сопутствующей гипогаммаглобулинемии, в период вынужденной гиподинамии и постоянного постельного режима.  </w:t>
      </w:r>
    </w:p>
    <w:p w14:paraId="4C9FD9E5" w14:textId="77777777" w:rsidR="007B6E43" w:rsidRPr="00907044" w:rsidRDefault="007B6E43" w:rsidP="007B6E43">
      <w:pPr>
        <w:ind w:firstLine="708"/>
        <w:rPr>
          <w:i/>
          <w:color w:val="000000" w:themeColor="text1"/>
        </w:rPr>
      </w:pPr>
      <w:r w:rsidRPr="00907044">
        <w:rPr>
          <w:i/>
          <w:color w:val="000000" w:themeColor="text1"/>
        </w:rPr>
        <w:t>Инфекционные осложнения у пациентов с гематологическими заболеваниями  характеризуются разнообразием как по этиологии, так и по локализации инфекционного процесса, и требует применения комплекса лабораторных исследований для диагностики инфекционных осложнений и особых подходов к их терапии, которые отличаются от тактики лечения инфекционных проявлений у пациентов без онкогематологического заболевания. Основным фактором, определяющим развитие инфекционных осложнений, является нейтропения (нейтрофилы &lt; 0,5х10</w:t>
      </w:r>
      <w:r w:rsidRPr="00907044">
        <w:rPr>
          <w:i/>
          <w:color w:val="000000" w:themeColor="text1"/>
          <w:vertAlign w:val="superscript"/>
        </w:rPr>
        <w:t>9</w:t>
      </w:r>
      <w:r w:rsidRPr="00907044">
        <w:rPr>
          <w:i/>
          <w:color w:val="000000" w:themeColor="text1"/>
        </w:rPr>
        <w:t>/л) или лейкопения (лейкоциты ≤ 1,000х10</w:t>
      </w:r>
      <w:r w:rsidRPr="00907044">
        <w:rPr>
          <w:i/>
          <w:color w:val="000000" w:themeColor="text1"/>
          <w:vertAlign w:val="superscript"/>
        </w:rPr>
        <w:t>9</w:t>
      </w:r>
      <w:r w:rsidRPr="00907044">
        <w:rPr>
          <w:i/>
          <w:color w:val="000000" w:themeColor="text1"/>
        </w:rPr>
        <w:t xml:space="preserve">/л), а также темп снижения количества нейтрофилов и длительность нейтропении.  Риск развития инфекций возрастает при повреждении слизистых оболочек желудочно-кишечного тракта (особенно мукозитах III-IV степени), наличии центрального венозного катетера (ЦВК). </w:t>
      </w:r>
    </w:p>
    <w:p w14:paraId="2B770ABF" w14:textId="59A3E2CE" w:rsidR="007B6E43" w:rsidRPr="00907044" w:rsidRDefault="007B6E43" w:rsidP="007B6E43">
      <w:pPr>
        <w:pStyle w:val="1fd"/>
        <w:spacing w:beforeAutospacing="0" w:afterAutospacing="0" w:line="360" w:lineRule="auto"/>
        <w:ind w:firstLine="709"/>
        <w:rPr>
          <w:i/>
          <w:color w:val="000000" w:themeColor="text1"/>
        </w:rPr>
      </w:pPr>
      <w:r w:rsidRPr="00907044">
        <w:rPr>
          <w:i/>
          <w:color w:val="000000" w:themeColor="text1"/>
        </w:rPr>
        <w:t>При О</w:t>
      </w:r>
      <w:r w:rsidR="00582ABC" w:rsidRPr="00907044">
        <w:rPr>
          <w:i/>
          <w:color w:val="000000" w:themeColor="text1"/>
        </w:rPr>
        <w:t>М</w:t>
      </w:r>
      <w:r w:rsidRPr="00907044">
        <w:rPr>
          <w:i/>
          <w:color w:val="000000" w:themeColor="text1"/>
        </w:rPr>
        <w:t xml:space="preserve">Л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которых является важнейшим компонентом успешного лечения </w:t>
      </w:r>
      <w:r w:rsidRPr="00907044">
        <w:rPr>
          <w:i/>
          <w:color w:val="000000" w:themeColor="text1"/>
        </w:rPr>
        <w:lastRenderedPageBreak/>
        <w:t>пациентов.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 ии, и другие.</w:t>
      </w:r>
    </w:p>
    <w:p w14:paraId="3F37DF31" w14:textId="392E0D90" w:rsidR="007B6E43" w:rsidRPr="00693171" w:rsidRDefault="007B6E43" w:rsidP="00693171">
      <w:pPr>
        <w:pStyle w:val="aff"/>
        <w:numPr>
          <w:ilvl w:val="0"/>
          <w:numId w:val="54"/>
        </w:numPr>
        <w:ind w:left="709"/>
        <w:rPr>
          <w:rFonts w:eastAsia="Times New Roman" w:cs="Times New Roman"/>
          <w:color w:val="000000" w:themeColor="text1"/>
          <w:szCs w:val="24"/>
          <w:lang w:eastAsia="ru-RU"/>
        </w:rPr>
      </w:pPr>
      <w:r w:rsidRPr="00693171">
        <w:rPr>
          <w:color w:val="000000" w:themeColor="text1"/>
        </w:rPr>
        <w:t>Всем пациентам с О</w:t>
      </w:r>
      <w:r w:rsidR="00582ABC" w:rsidRPr="00693171">
        <w:rPr>
          <w:color w:val="000000" w:themeColor="text1"/>
        </w:rPr>
        <w:t>М</w:t>
      </w:r>
      <w:r w:rsidRPr="00693171">
        <w:rPr>
          <w:color w:val="000000" w:themeColor="text1"/>
        </w:rPr>
        <w:t xml:space="preserve">Л на любом этапе диагностики, наблюдения, лечения, по показаниям для исключения очага поражения головного мозга с патологической электрической активностью </w:t>
      </w:r>
      <w:r w:rsidRPr="00693171">
        <w:rPr>
          <w:b/>
          <w:color w:val="000000" w:themeColor="text1"/>
        </w:rPr>
        <w:t>рекомендуется</w:t>
      </w:r>
      <w:r w:rsidRPr="00693171">
        <w:rPr>
          <w:color w:val="000000" w:themeColor="text1"/>
        </w:rPr>
        <w:t xml:space="preserve"> выполнение </w:t>
      </w:r>
      <w:r w:rsidRPr="00693171">
        <w:rPr>
          <w:rFonts w:eastAsia="Times New Roman" w:cs="Times New Roman"/>
          <w:color w:val="000000" w:themeColor="text1"/>
          <w:szCs w:val="24"/>
          <w:lang w:eastAsia="ru-RU"/>
        </w:rPr>
        <w:t>электроэнцефалографии</w:t>
      </w:r>
      <w:r w:rsidR="00907044" w:rsidRPr="00693171">
        <w:rPr>
          <w:rFonts w:eastAsia="Times New Roman" w:cs="Times New Roman"/>
          <w:color w:val="000000" w:themeColor="text1"/>
          <w:szCs w:val="24"/>
          <w:lang w:eastAsia="ru-RU"/>
        </w:rPr>
        <w:t xml:space="preserve"> </w:t>
      </w:r>
      <w:r w:rsidR="00907044" w:rsidRPr="00693171">
        <w:rPr>
          <w:color w:val="000000" w:themeColor="text1"/>
        </w:rPr>
        <w:fldChar w:fldCharType="begin" w:fldLock="1"/>
      </w:r>
      <w:r w:rsidR="00907044" w:rsidRPr="00693171">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907044" w:rsidRPr="00693171">
        <w:rPr>
          <w:color w:val="000000" w:themeColor="text1"/>
        </w:rPr>
        <w:fldChar w:fldCharType="separate"/>
      </w:r>
      <w:r w:rsidR="00907044" w:rsidRPr="00693171">
        <w:rPr>
          <w:noProof/>
          <w:color w:val="000000" w:themeColor="text1"/>
        </w:rPr>
        <w:t>[1]</w:t>
      </w:r>
      <w:r w:rsidR="00907044" w:rsidRPr="00693171">
        <w:rPr>
          <w:color w:val="000000" w:themeColor="text1"/>
        </w:rPr>
        <w:fldChar w:fldCharType="end"/>
      </w:r>
      <w:r w:rsidRPr="00693171">
        <w:rPr>
          <w:color w:val="000000" w:themeColor="text1"/>
        </w:rPr>
        <w:t xml:space="preserve">. </w:t>
      </w:r>
    </w:p>
    <w:p w14:paraId="5D7A1E03" w14:textId="77777777" w:rsidR="007B6E43" w:rsidRPr="00693171" w:rsidRDefault="007B6E43" w:rsidP="00693171">
      <w:pPr>
        <w:pStyle w:val="afd"/>
        <w:spacing w:beforeAutospacing="0" w:afterAutospacing="0" w:line="360" w:lineRule="auto"/>
        <w:ind w:firstLine="708"/>
        <w:contextualSpacing/>
        <w:rPr>
          <w:rStyle w:val="affb"/>
        </w:rPr>
      </w:pPr>
      <w:r w:rsidRPr="00693171">
        <w:rPr>
          <w:rStyle w:val="affb"/>
        </w:rPr>
        <w:t>Уровень убедительности рекомендаций – С (уровень достоверности доказательств – 5).</w:t>
      </w:r>
    </w:p>
    <w:p w14:paraId="30DE304F" w14:textId="68737BE7" w:rsidR="007B6E43" w:rsidRPr="00693171" w:rsidRDefault="007B6E43" w:rsidP="00693171">
      <w:pPr>
        <w:pStyle w:val="aff"/>
        <w:numPr>
          <w:ilvl w:val="0"/>
          <w:numId w:val="54"/>
        </w:numPr>
        <w:ind w:left="709"/>
        <w:rPr>
          <w:rFonts w:eastAsia="Times New Roman" w:cs="Times New Roman"/>
          <w:color w:val="000000" w:themeColor="text1"/>
          <w:szCs w:val="24"/>
          <w:lang w:eastAsia="ru-RU"/>
        </w:rPr>
      </w:pPr>
      <w:r w:rsidRPr="00693171">
        <w:rPr>
          <w:color w:val="000000" w:themeColor="text1"/>
        </w:rPr>
        <w:t>Всем пациентам с О</w:t>
      </w:r>
      <w:r w:rsidR="0084729C" w:rsidRPr="00693171">
        <w:rPr>
          <w:color w:val="000000" w:themeColor="text1"/>
        </w:rPr>
        <w:t>М</w:t>
      </w:r>
      <w:r w:rsidRPr="00693171">
        <w:rPr>
          <w:color w:val="000000" w:themeColor="text1"/>
        </w:rPr>
        <w:t xml:space="preserve">Л на любом этапе диагностики, наблюдения, лечения, по показаниям для исключения очага поражения или развития осложнения </w:t>
      </w:r>
      <w:r w:rsidRPr="00693171">
        <w:rPr>
          <w:b/>
          <w:color w:val="000000" w:themeColor="text1"/>
        </w:rPr>
        <w:t>рекомендуется</w:t>
      </w:r>
      <w:r w:rsidRPr="00693171">
        <w:rPr>
          <w:color w:val="000000" w:themeColor="text1"/>
        </w:rPr>
        <w:t xml:space="preserve"> выполнение рентгенографии пораженной области</w:t>
      </w:r>
      <w:r w:rsidR="00907044" w:rsidRPr="00693171">
        <w:rPr>
          <w:color w:val="000000" w:themeColor="text1"/>
        </w:rPr>
        <w:t xml:space="preserve"> </w:t>
      </w:r>
      <w:r w:rsidR="00907044" w:rsidRPr="00693171">
        <w:rPr>
          <w:color w:val="000000" w:themeColor="text1"/>
        </w:rPr>
        <w:fldChar w:fldCharType="begin" w:fldLock="1"/>
      </w:r>
      <w:r w:rsidR="00907044" w:rsidRPr="00693171">
        <w:rPr>
          <w:color w:val="000000" w:themeColor="text1"/>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907044" w:rsidRPr="00693171">
        <w:rPr>
          <w:color w:val="000000" w:themeColor="text1"/>
        </w:rPr>
        <w:fldChar w:fldCharType="separate"/>
      </w:r>
      <w:r w:rsidR="00907044" w:rsidRPr="00693171">
        <w:rPr>
          <w:noProof/>
          <w:color w:val="000000" w:themeColor="text1"/>
        </w:rPr>
        <w:t>[1]</w:t>
      </w:r>
      <w:r w:rsidR="00907044" w:rsidRPr="00693171">
        <w:rPr>
          <w:color w:val="000000" w:themeColor="text1"/>
        </w:rPr>
        <w:fldChar w:fldCharType="end"/>
      </w:r>
      <w:r w:rsidRPr="00693171">
        <w:rPr>
          <w:color w:val="000000" w:themeColor="text1"/>
        </w:rPr>
        <w:t>.</w:t>
      </w:r>
    </w:p>
    <w:p w14:paraId="56F00AA8" w14:textId="77777777" w:rsidR="007B6E43" w:rsidRPr="00693171" w:rsidRDefault="007B6E43" w:rsidP="00693171">
      <w:pPr>
        <w:pStyle w:val="afd"/>
        <w:spacing w:beforeAutospacing="0" w:afterAutospacing="0" w:line="360" w:lineRule="auto"/>
        <w:ind w:firstLine="708"/>
        <w:contextualSpacing/>
        <w:rPr>
          <w:rStyle w:val="affb"/>
          <w:color w:val="000000" w:themeColor="text1"/>
        </w:rPr>
      </w:pPr>
      <w:r w:rsidRPr="00693171">
        <w:rPr>
          <w:rStyle w:val="affb"/>
          <w:color w:val="000000" w:themeColor="text1"/>
        </w:rPr>
        <w:t>Уровень убедительности рекомендаций – С (уровень достоверности доказательств – 5).</w:t>
      </w:r>
    </w:p>
    <w:p w14:paraId="28FC3317" w14:textId="29170AAC" w:rsidR="007B6E43" w:rsidRPr="00693171" w:rsidRDefault="007B6E43" w:rsidP="00693171">
      <w:pPr>
        <w:ind w:firstLine="709"/>
        <w:rPr>
          <w:color w:val="000000" w:themeColor="text1"/>
        </w:rPr>
      </w:pPr>
      <w:r w:rsidRPr="00693171">
        <w:rPr>
          <w:b/>
          <w:color w:val="000000" w:themeColor="text1"/>
        </w:rPr>
        <w:t xml:space="preserve">Комментарии: </w:t>
      </w:r>
      <w:r w:rsidRPr="00693171">
        <w:rPr>
          <w:i/>
          <w:color w:val="000000" w:themeColor="text1"/>
        </w:rPr>
        <w:t>наиболее часто применяется рентгенография всего черепа, в одной или более проекциях, придаточных пазух носа (в том числе, придаточных пазух носа с контрастированием), позвоночника, таза, бедренной кости, перикарда, средостения, почек и мочевыводящих путей, обзорный снимок брюшной полости и органов малого таза, а также рентгеноскопия легких.</w:t>
      </w:r>
    </w:p>
    <w:p w14:paraId="5455272D" w14:textId="77777777" w:rsidR="0073570A" w:rsidRPr="00ED0774" w:rsidRDefault="00D80AC9" w:rsidP="00BB468A">
      <w:pPr>
        <w:pStyle w:val="11"/>
      </w:pPr>
      <w:bookmarkStart w:id="47" w:name="_Toc26787562"/>
      <w:bookmarkStart w:id="48" w:name="_Toc24472001"/>
      <w:bookmarkStart w:id="49" w:name="_Toc64624773"/>
      <w:r w:rsidRPr="00ED0774">
        <w:lastRenderedPageBreak/>
        <w:t>3.</w:t>
      </w:r>
      <w:r w:rsidR="00926681" w:rsidRPr="00ED0774">
        <w:t xml:space="preserve"> </w:t>
      </w:r>
      <w:r w:rsidR="00795847" w:rsidRPr="00ED0774">
        <w:t>Лечение,</w:t>
      </w:r>
      <w:r w:rsidR="00926681" w:rsidRPr="00ED0774">
        <w:t xml:space="preserve"> </w:t>
      </w:r>
      <w:r w:rsidR="00795847" w:rsidRPr="00ED0774">
        <w:t>включая</w:t>
      </w:r>
      <w:r w:rsidR="00926681" w:rsidRPr="00ED0774">
        <w:t xml:space="preserve"> </w:t>
      </w:r>
      <w:r w:rsidR="00795847" w:rsidRPr="00ED0774">
        <w:t>медикаментозную</w:t>
      </w:r>
      <w:r w:rsidR="00926681" w:rsidRPr="00ED0774">
        <w:t xml:space="preserve"> </w:t>
      </w:r>
      <w:r w:rsidR="00795847" w:rsidRPr="00ED0774">
        <w:t>и</w:t>
      </w:r>
      <w:r w:rsidR="00926681" w:rsidRPr="00ED0774">
        <w:t xml:space="preserve"> </w:t>
      </w:r>
      <w:r w:rsidR="00795847" w:rsidRPr="00ED0774">
        <w:t>немедикаментозную</w:t>
      </w:r>
      <w:r w:rsidR="00926681" w:rsidRPr="00ED0774">
        <w:t xml:space="preserve"> </w:t>
      </w:r>
      <w:r w:rsidR="00795847" w:rsidRPr="00ED0774">
        <w:t>терапии,</w:t>
      </w:r>
      <w:r w:rsidR="00926681" w:rsidRPr="00ED0774">
        <w:t xml:space="preserve"> </w:t>
      </w:r>
      <w:r w:rsidR="00795847" w:rsidRPr="00ED0774">
        <w:t>диетотерапию,</w:t>
      </w:r>
      <w:r w:rsidR="00926681" w:rsidRPr="00ED0774">
        <w:t xml:space="preserve"> </w:t>
      </w:r>
      <w:r w:rsidR="00795847" w:rsidRPr="00ED0774">
        <w:t>обезболивание,</w:t>
      </w:r>
      <w:r w:rsidR="00926681" w:rsidRPr="00ED0774">
        <w:t xml:space="preserve"> </w:t>
      </w:r>
      <w:r w:rsidR="00795847" w:rsidRPr="00ED0774">
        <w:t>медицинские</w:t>
      </w:r>
      <w:r w:rsidR="00926681" w:rsidRPr="00ED0774">
        <w:t xml:space="preserve"> </w:t>
      </w:r>
      <w:r w:rsidR="00795847" w:rsidRPr="00ED0774">
        <w:t>показания</w:t>
      </w:r>
      <w:r w:rsidR="00926681" w:rsidRPr="00ED0774">
        <w:t xml:space="preserve"> </w:t>
      </w:r>
      <w:r w:rsidR="00795847" w:rsidRPr="00ED0774">
        <w:t>и</w:t>
      </w:r>
      <w:r w:rsidR="00926681" w:rsidRPr="00ED0774">
        <w:t xml:space="preserve"> </w:t>
      </w:r>
      <w:r w:rsidR="00795847" w:rsidRPr="00ED0774">
        <w:t>противопоказания</w:t>
      </w:r>
      <w:r w:rsidR="00926681" w:rsidRPr="00ED0774">
        <w:t xml:space="preserve"> </w:t>
      </w:r>
      <w:r w:rsidR="00795847" w:rsidRPr="00ED0774">
        <w:t>к</w:t>
      </w:r>
      <w:r w:rsidR="00926681" w:rsidRPr="00ED0774">
        <w:t xml:space="preserve"> </w:t>
      </w:r>
      <w:r w:rsidR="00795847" w:rsidRPr="00ED0774">
        <w:t>применению</w:t>
      </w:r>
      <w:r w:rsidR="00926681" w:rsidRPr="00ED0774">
        <w:t xml:space="preserve"> </w:t>
      </w:r>
      <w:r w:rsidR="00795847" w:rsidRPr="00ED0774">
        <w:t>методов</w:t>
      </w:r>
      <w:r w:rsidR="00926681" w:rsidRPr="00ED0774">
        <w:t xml:space="preserve"> </w:t>
      </w:r>
      <w:r w:rsidR="00795847" w:rsidRPr="00ED0774">
        <w:t>лечения</w:t>
      </w:r>
      <w:bookmarkEnd w:id="47"/>
      <w:bookmarkEnd w:id="48"/>
      <w:bookmarkEnd w:id="49"/>
    </w:p>
    <w:p w14:paraId="61CCDB9D" w14:textId="77777777" w:rsidR="00A11EED" w:rsidRPr="00ED0774" w:rsidRDefault="00A11EED" w:rsidP="00705E68">
      <w:pPr>
        <w:pStyle w:val="afd"/>
        <w:spacing w:beforeAutospacing="0" w:afterAutospacing="0" w:line="360" w:lineRule="auto"/>
        <w:ind w:firstLine="709"/>
        <w:divId w:val="488638550"/>
        <w:rPr>
          <w:iCs/>
        </w:rPr>
      </w:pPr>
    </w:p>
    <w:p w14:paraId="0B11EFF4" w14:textId="77777777" w:rsidR="00F66986" w:rsidRPr="00ED0774" w:rsidRDefault="00F66986" w:rsidP="00705E68">
      <w:pPr>
        <w:pStyle w:val="afd"/>
        <w:spacing w:beforeAutospacing="0" w:afterAutospacing="0" w:line="360" w:lineRule="auto"/>
        <w:ind w:firstLine="709"/>
        <w:divId w:val="488638550"/>
        <w:rPr>
          <w:i/>
          <w:iCs/>
        </w:rPr>
      </w:pPr>
      <w:r w:rsidRPr="00ED0774">
        <w:rPr>
          <w:i/>
          <w:iCs/>
        </w:rPr>
        <w:t>При</w:t>
      </w:r>
      <w:r w:rsidR="00926681" w:rsidRPr="00ED0774">
        <w:rPr>
          <w:i/>
          <w:iCs/>
        </w:rPr>
        <w:t xml:space="preserve"> </w:t>
      </w:r>
      <w:r w:rsidRPr="00ED0774">
        <w:rPr>
          <w:i/>
          <w:iCs/>
        </w:rPr>
        <w:t>выборе</w:t>
      </w:r>
      <w:r w:rsidR="00926681" w:rsidRPr="00ED0774">
        <w:rPr>
          <w:i/>
          <w:iCs/>
        </w:rPr>
        <w:t xml:space="preserve"> </w:t>
      </w:r>
      <w:r w:rsidRPr="00ED0774">
        <w:rPr>
          <w:i/>
          <w:iCs/>
        </w:rPr>
        <w:t>тактики</w:t>
      </w:r>
      <w:r w:rsidR="00926681" w:rsidRPr="00ED0774">
        <w:rPr>
          <w:i/>
          <w:iCs/>
        </w:rPr>
        <w:t xml:space="preserve"> </w:t>
      </w:r>
      <w:r w:rsidRPr="00ED0774">
        <w:rPr>
          <w:i/>
          <w:iCs/>
        </w:rPr>
        <w:t>и</w:t>
      </w:r>
      <w:r w:rsidR="00926681" w:rsidRPr="00ED0774">
        <w:rPr>
          <w:i/>
          <w:iCs/>
        </w:rPr>
        <w:t xml:space="preserve"> </w:t>
      </w:r>
      <w:r w:rsidRPr="00ED0774">
        <w:rPr>
          <w:i/>
          <w:iCs/>
        </w:rPr>
        <w:t>проведении</w:t>
      </w:r>
      <w:r w:rsidR="00926681" w:rsidRPr="00ED0774">
        <w:rPr>
          <w:i/>
          <w:iCs/>
        </w:rPr>
        <w:t xml:space="preserve"> </w:t>
      </w:r>
      <w:r w:rsidRPr="00ED0774">
        <w:rPr>
          <w:i/>
          <w:iCs/>
        </w:rPr>
        <w:t>терапии</w:t>
      </w:r>
      <w:r w:rsidR="00926681" w:rsidRPr="00ED0774">
        <w:rPr>
          <w:i/>
          <w:iCs/>
        </w:rPr>
        <w:t xml:space="preserve"> </w:t>
      </w:r>
      <w:r w:rsidRPr="00ED0774">
        <w:rPr>
          <w:i/>
          <w:iCs/>
        </w:rPr>
        <w:t>следует</w:t>
      </w:r>
      <w:r w:rsidR="00926681" w:rsidRPr="00ED0774">
        <w:rPr>
          <w:i/>
          <w:iCs/>
        </w:rPr>
        <w:t xml:space="preserve"> </w:t>
      </w:r>
      <w:r w:rsidRPr="00ED0774">
        <w:rPr>
          <w:i/>
          <w:iCs/>
        </w:rPr>
        <w:t>учитывать,</w:t>
      </w:r>
      <w:r w:rsidR="00926681" w:rsidRPr="00ED0774">
        <w:rPr>
          <w:i/>
          <w:iCs/>
        </w:rPr>
        <w:t xml:space="preserve"> </w:t>
      </w:r>
      <w:r w:rsidRPr="00ED0774">
        <w:rPr>
          <w:i/>
          <w:iCs/>
        </w:rPr>
        <w:t>что</w:t>
      </w:r>
      <w:r w:rsidR="00926681" w:rsidRPr="00ED0774">
        <w:rPr>
          <w:i/>
          <w:iCs/>
        </w:rPr>
        <w:t xml:space="preserve"> </w:t>
      </w:r>
      <w:r w:rsidRPr="00ED0774">
        <w:rPr>
          <w:i/>
          <w:iCs/>
        </w:rPr>
        <w:t>у</w:t>
      </w:r>
      <w:r w:rsidR="00926681" w:rsidRPr="00ED0774">
        <w:rPr>
          <w:i/>
          <w:iCs/>
        </w:rPr>
        <w:t xml:space="preserve"> </w:t>
      </w:r>
      <w:r w:rsidRPr="00ED0774">
        <w:rPr>
          <w:i/>
          <w:iCs/>
        </w:rPr>
        <w:t>пациента</w:t>
      </w:r>
      <w:r w:rsidR="00926681" w:rsidRPr="00ED0774">
        <w:rPr>
          <w:i/>
          <w:iCs/>
        </w:rPr>
        <w:t xml:space="preserve"> </w:t>
      </w:r>
      <w:r w:rsidRPr="00ED0774">
        <w:rPr>
          <w:i/>
          <w:iCs/>
        </w:rPr>
        <w:t>могут</w:t>
      </w:r>
      <w:r w:rsidR="00926681" w:rsidRPr="00ED0774">
        <w:rPr>
          <w:i/>
          <w:iCs/>
        </w:rPr>
        <w:t xml:space="preserve"> </w:t>
      </w:r>
      <w:r w:rsidRPr="00ED0774">
        <w:rPr>
          <w:i/>
          <w:iCs/>
        </w:rPr>
        <w:t>быть</w:t>
      </w:r>
      <w:r w:rsidR="00926681" w:rsidRPr="00ED0774">
        <w:rPr>
          <w:i/>
          <w:iCs/>
        </w:rPr>
        <w:t xml:space="preserve"> </w:t>
      </w:r>
      <w:r w:rsidRPr="00ED0774">
        <w:rPr>
          <w:i/>
          <w:iCs/>
        </w:rPr>
        <w:t>нестандартные</w:t>
      </w:r>
      <w:r w:rsidR="00926681" w:rsidRPr="00ED0774">
        <w:rPr>
          <w:i/>
          <w:iCs/>
        </w:rPr>
        <w:t xml:space="preserve"> </w:t>
      </w:r>
      <w:r w:rsidRPr="00ED0774">
        <w:rPr>
          <w:i/>
          <w:iCs/>
        </w:rPr>
        <w:t>проявления</w:t>
      </w:r>
      <w:r w:rsidR="00926681" w:rsidRPr="00ED0774">
        <w:rPr>
          <w:i/>
          <w:iCs/>
        </w:rPr>
        <w:t xml:space="preserve"> </w:t>
      </w:r>
      <w:r w:rsidRPr="00ED0774">
        <w:rPr>
          <w:i/>
          <w:iCs/>
        </w:rPr>
        <w:t>болезни,</w:t>
      </w:r>
      <w:r w:rsidR="00926681" w:rsidRPr="00ED0774">
        <w:rPr>
          <w:i/>
          <w:iCs/>
        </w:rPr>
        <w:t xml:space="preserve"> </w:t>
      </w:r>
      <w:r w:rsidRPr="00ED0774">
        <w:rPr>
          <w:i/>
          <w:iCs/>
        </w:rPr>
        <w:t>а</w:t>
      </w:r>
      <w:r w:rsidR="00926681" w:rsidRPr="00ED0774">
        <w:rPr>
          <w:i/>
          <w:iCs/>
        </w:rPr>
        <w:t xml:space="preserve"> </w:t>
      </w:r>
      <w:r w:rsidRPr="00ED0774">
        <w:rPr>
          <w:i/>
          <w:iCs/>
        </w:rPr>
        <w:t>также</w:t>
      </w:r>
      <w:r w:rsidR="00926681" w:rsidRPr="00ED0774">
        <w:rPr>
          <w:i/>
          <w:iCs/>
        </w:rPr>
        <w:t xml:space="preserve"> </w:t>
      </w:r>
      <w:r w:rsidRPr="00ED0774">
        <w:rPr>
          <w:i/>
          <w:iCs/>
        </w:rPr>
        <w:t>сочетание</w:t>
      </w:r>
      <w:r w:rsidR="00926681" w:rsidRPr="00ED0774">
        <w:rPr>
          <w:i/>
          <w:iCs/>
        </w:rPr>
        <w:t xml:space="preserve"> </w:t>
      </w:r>
      <w:r w:rsidRPr="00ED0774">
        <w:rPr>
          <w:i/>
          <w:iCs/>
        </w:rPr>
        <w:t>конкретной</w:t>
      </w:r>
      <w:r w:rsidR="00926681" w:rsidRPr="00ED0774">
        <w:rPr>
          <w:i/>
          <w:iCs/>
        </w:rPr>
        <w:t xml:space="preserve"> </w:t>
      </w:r>
      <w:r w:rsidRPr="00ED0774">
        <w:rPr>
          <w:i/>
          <w:iCs/>
        </w:rPr>
        <w:t>болезни</w:t>
      </w:r>
      <w:r w:rsidR="00926681" w:rsidRPr="00ED0774">
        <w:rPr>
          <w:i/>
          <w:iCs/>
        </w:rPr>
        <w:t xml:space="preserve"> </w:t>
      </w:r>
      <w:r w:rsidRPr="00ED0774">
        <w:rPr>
          <w:i/>
          <w:iCs/>
        </w:rPr>
        <w:t>с</w:t>
      </w:r>
      <w:r w:rsidR="00926681" w:rsidRPr="00ED0774">
        <w:rPr>
          <w:i/>
          <w:iCs/>
        </w:rPr>
        <w:t xml:space="preserve"> </w:t>
      </w:r>
      <w:r w:rsidRPr="00ED0774">
        <w:rPr>
          <w:i/>
          <w:iCs/>
        </w:rPr>
        <w:t>другими</w:t>
      </w:r>
      <w:r w:rsidR="00926681" w:rsidRPr="00ED0774">
        <w:rPr>
          <w:i/>
          <w:iCs/>
        </w:rPr>
        <w:t xml:space="preserve"> </w:t>
      </w:r>
      <w:r w:rsidRPr="00ED0774">
        <w:rPr>
          <w:i/>
          <w:iCs/>
        </w:rPr>
        <w:t>патологиями,</w:t>
      </w:r>
      <w:r w:rsidR="00926681" w:rsidRPr="00ED0774">
        <w:rPr>
          <w:i/>
          <w:iCs/>
        </w:rPr>
        <w:t xml:space="preserve"> </w:t>
      </w:r>
      <w:r w:rsidRPr="00ED0774">
        <w:rPr>
          <w:i/>
          <w:iCs/>
        </w:rPr>
        <w:t>что</w:t>
      </w:r>
      <w:r w:rsidR="00926681" w:rsidRPr="00ED0774">
        <w:rPr>
          <w:i/>
          <w:iCs/>
        </w:rPr>
        <w:t xml:space="preserve"> </w:t>
      </w:r>
      <w:r w:rsidRPr="00ED0774">
        <w:rPr>
          <w:i/>
          <w:iCs/>
        </w:rPr>
        <w:t>может</w:t>
      </w:r>
      <w:r w:rsidR="00926681" w:rsidRPr="00ED0774">
        <w:rPr>
          <w:i/>
          <w:iCs/>
        </w:rPr>
        <w:t xml:space="preserve"> </w:t>
      </w:r>
      <w:r w:rsidRPr="00ED0774">
        <w:rPr>
          <w:i/>
          <w:iCs/>
        </w:rPr>
        <w:t>диктовать</w:t>
      </w:r>
      <w:r w:rsidR="00926681" w:rsidRPr="00ED0774">
        <w:rPr>
          <w:i/>
          <w:iCs/>
        </w:rPr>
        <w:t xml:space="preserve"> </w:t>
      </w:r>
      <w:r w:rsidRPr="00ED0774">
        <w:rPr>
          <w:i/>
          <w:iCs/>
        </w:rPr>
        <w:t>лечащему</w:t>
      </w:r>
      <w:r w:rsidR="00926681" w:rsidRPr="00ED0774">
        <w:rPr>
          <w:i/>
          <w:iCs/>
        </w:rPr>
        <w:t xml:space="preserve"> </w:t>
      </w:r>
      <w:r w:rsidRPr="00ED0774">
        <w:rPr>
          <w:i/>
          <w:iCs/>
        </w:rPr>
        <w:t>врачу</w:t>
      </w:r>
      <w:r w:rsidR="00926681" w:rsidRPr="00ED0774">
        <w:rPr>
          <w:i/>
          <w:iCs/>
        </w:rPr>
        <w:t xml:space="preserve"> </w:t>
      </w:r>
      <w:r w:rsidRPr="00ED0774">
        <w:rPr>
          <w:i/>
          <w:iCs/>
        </w:rPr>
        <w:t>изменения</w:t>
      </w:r>
      <w:r w:rsidR="00926681" w:rsidRPr="00ED0774">
        <w:rPr>
          <w:i/>
          <w:iCs/>
        </w:rPr>
        <w:t xml:space="preserve"> </w:t>
      </w:r>
      <w:r w:rsidRPr="00ED0774">
        <w:rPr>
          <w:i/>
          <w:iCs/>
        </w:rPr>
        <w:t>в</w:t>
      </w:r>
      <w:r w:rsidR="00926681" w:rsidRPr="00ED0774">
        <w:rPr>
          <w:i/>
          <w:iCs/>
        </w:rPr>
        <w:t xml:space="preserve"> </w:t>
      </w:r>
      <w:r w:rsidRPr="00ED0774">
        <w:rPr>
          <w:i/>
          <w:iCs/>
        </w:rPr>
        <w:t>алгоритме</w:t>
      </w:r>
      <w:r w:rsidR="00926681" w:rsidRPr="00ED0774">
        <w:rPr>
          <w:i/>
          <w:iCs/>
        </w:rPr>
        <w:t xml:space="preserve"> </w:t>
      </w:r>
      <w:r w:rsidRPr="00ED0774">
        <w:rPr>
          <w:i/>
          <w:iCs/>
        </w:rPr>
        <w:t>выбора</w:t>
      </w:r>
      <w:r w:rsidR="00926681" w:rsidRPr="00ED0774">
        <w:rPr>
          <w:i/>
          <w:iCs/>
        </w:rPr>
        <w:t xml:space="preserve"> </w:t>
      </w:r>
      <w:r w:rsidRPr="00ED0774">
        <w:rPr>
          <w:i/>
          <w:iCs/>
        </w:rPr>
        <w:t>оптимальной</w:t>
      </w:r>
      <w:r w:rsidR="00926681" w:rsidRPr="00ED0774">
        <w:rPr>
          <w:i/>
          <w:iCs/>
        </w:rPr>
        <w:t xml:space="preserve"> </w:t>
      </w:r>
      <w:r w:rsidRPr="00ED0774">
        <w:rPr>
          <w:i/>
          <w:iCs/>
        </w:rPr>
        <w:t>тактики</w:t>
      </w:r>
      <w:r w:rsidR="00926681" w:rsidRPr="00ED0774">
        <w:rPr>
          <w:i/>
          <w:iCs/>
        </w:rPr>
        <w:t xml:space="preserve"> </w:t>
      </w:r>
      <w:r w:rsidRPr="00ED0774">
        <w:rPr>
          <w:i/>
          <w:iCs/>
        </w:rPr>
        <w:t>диагностики</w:t>
      </w:r>
      <w:r w:rsidR="00926681" w:rsidRPr="00ED0774">
        <w:rPr>
          <w:i/>
          <w:iCs/>
        </w:rPr>
        <w:t xml:space="preserve"> </w:t>
      </w:r>
      <w:r w:rsidRPr="00ED0774">
        <w:rPr>
          <w:i/>
          <w:iCs/>
        </w:rPr>
        <w:t>и</w:t>
      </w:r>
      <w:r w:rsidR="00926681" w:rsidRPr="00ED0774">
        <w:rPr>
          <w:i/>
          <w:iCs/>
        </w:rPr>
        <w:t xml:space="preserve"> </w:t>
      </w:r>
      <w:r w:rsidRPr="00ED0774">
        <w:rPr>
          <w:i/>
          <w:iCs/>
        </w:rPr>
        <w:t>лечения.</w:t>
      </w:r>
    </w:p>
    <w:p w14:paraId="4A2F15EB" w14:textId="06F94CD3"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Эффективность</w:t>
      </w:r>
      <w:r w:rsidR="00926681" w:rsidRPr="00ED0774">
        <w:rPr>
          <w:rStyle w:val="affc"/>
        </w:rPr>
        <w:t xml:space="preserve"> </w:t>
      </w:r>
      <w:r w:rsidR="000D3192" w:rsidRPr="00ED0774">
        <w:rPr>
          <w:rStyle w:val="affc"/>
        </w:rPr>
        <w:t>ХТ</w:t>
      </w:r>
      <w:r w:rsidR="00926681" w:rsidRPr="00ED0774">
        <w:rPr>
          <w:rStyle w:val="affc"/>
        </w:rPr>
        <w:t xml:space="preserve"> </w:t>
      </w:r>
      <w:r w:rsidR="00AC0E8E" w:rsidRPr="00ED0774">
        <w:rPr>
          <w:i/>
        </w:rPr>
        <w:t>О</w:t>
      </w:r>
      <w:r w:rsidR="005931CC" w:rsidRPr="00ED0774">
        <w:rPr>
          <w:i/>
        </w:rPr>
        <w:t>М</w:t>
      </w:r>
      <w:r w:rsidR="00AC0E8E" w:rsidRPr="00ED0774">
        <w:rPr>
          <w:i/>
        </w:rPr>
        <w:t>Л</w:t>
      </w:r>
      <w:r w:rsidR="00AC0E8E" w:rsidRPr="00ED0774">
        <w:rPr>
          <w:rStyle w:val="affc"/>
        </w:rPr>
        <w:t xml:space="preserve"> </w:t>
      </w:r>
      <w:r w:rsidRPr="00ED0774">
        <w:rPr>
          <w:rStyle w:val="affc"/>
        </w:rPr>
        <w:t>зависит</w:t>
      </w:r>
      <w:r w:rsidR="00926681" w:rsidRPr="00ED0774">
        <w:rPr>
          <w:rStyle w:val="affc"/>
        </w:rPr>
        <w:t xml:space="preserve"> </w:t>
      </w:r>
      <w:r w:rsidRPr="00ED0774">
        <w:rPr>
          <w:rStyle w:val="affc"/>
        </w:rPr>
        <w:t>от</w:t>
      </w:r>
      <w:r w:rsidR="00926681" w:rsidRPr="00ED0774">
        <w:rPr>
          <w:rStyle w:val="affc"/>
        </w:rPr>
        <w:t xml:space="preserve"> </w:t>
      </w:r>
      <w:r w:rsidR="00DA33EC" w:rsidRPr="00ED0774">
        <w:rPr>
          <w:rStyle w:val="affc"/>
        </w:rPr>
        <w:t>2</w:t>
      </w:r>
      <w:r w:rsidR="00926681" w:rsidRPr="00ED0774">
        <w:rPr>
          <w:rStyle w:val="affc"/>
        </w:rPr>
        <w:t xml:space="preserve"> </w:t>
      </w:r>
      <w:r w:rsidRPr="00ED0774">
        <w:rPr>
          <w:rStyle w:val="affc"/>
        </w:rPr>
        <w:t>ключевых</w:t>
      </w:r>
      <w:r w:rsidR="00926681" w:rsidRPr="00ED0774">
        <w:rPr>
          <w:rStyle w:val="affc"/>
        </w:rPr>
        <w:t xml:space="preserve"> </w:t>
      </w:r>
      <w:r w:rsidRPr="00ED0774">
        <w:rPr>
          <w:rStyle w:val="affc"/>
        </w:rPr>
        <w:t>факторов</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специфичности</w:t>
      </w:r>
      <w:r w:rsidR="00926681" w:rsidRPr="00ED0774">
        <w:rPr>
          <w:rStyle w:val="affc"/>
        </w:rPr>
        <w:t xml:space="preserve"> </w:t>
      </w:r>
      <w:r w:rsidRPr="00ED0774">
        <w:rPr>
          <w:rStyle w:val="affc"/>
        </w:rPr>
        <w:t>цитостатического</w:t>
      </w:r>
      <w:r w:rsidR="00926681" w:rsidRPr="00ED0774">
        <w:rPr>
          <w:rStyle w:val="affc"/>
        </w:rPr>
        <w:t xml:space="preserve"> </w:t>
      </w:r>
      <w:r w:rsidRPr="00ED0774">
        <w:rPr>
          <w:rStyle w:val="affc"/>
        </w:rPr>
        <w:t>воздейств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адекватности</w:t>
      </w:r>
      <w:r w:rsidR="00926681" w:rsidRPr="00ED0774">
        <w:rPr>
          <w:rStyle w:val="affc"/>
        </w:rPr>
        <w:t xml:space="preserve"> </w:t>
      </w:r>
      <w:r w:rsidRPr="00ED0774">
        <w:rPr>
          <w:rStyle w:val="affc"/>
        </w:rPr>
        <w:t>сопроводительного</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Конечно,</w:t>
      </w:r>
      <w:r w:rsidR="00926681" w:rsidRPr="00ED0774">
        <w:rPr>
          <w:rStyle w:val="affc"/>
        </w:rPr>
        <w:t xml:space="preserve"> </w:t>
      </w:r>
      <w:r w:rsidRPr="00ED0774">
        <w:rPr>
          <w:rStyle w:val="affc"/>
        </w:rPr>
        <w:t>биологические</w:t>
      </w:r>
      <w:r w:rsidR="00926681" w:rsidRPr="00ED0774">
        <w:rPr>
          <w:rStyle w:val="affc"/>
        </w:rPr>
        <w:t xml:space="preserve"> </w:t>
      </w:r>
      <w:r w:rsidRPr="00ED0774">
        <w:rPr>
          <w:rStyle w:val="affc"/>
        </w:rPr>
        <w:t>особенности</w:t>
      </w:r>
      <w:r w:rsidR="00926681" w:rsidRPr="00ED0774">
        <w:rPr>
          <w:rStyle w:val="affc"/>
        </w:rPr>
        <w:t xml:space="preserve"> </w:t>
      </w:r>
      <w:r w:rsidRPr="00ED0774">
        <w:rPr>
          <w:rStyle w:val="affc"/>
        </w:rPr>
        <w:t>лейкемического</w:t>
      </w:r>
      <w:r w:rsidR="00926681" w:rsidRPr="00ED0774">
        <w:rPr>
          <w:rStyle w:val="affc"/>
        </w:rPr>
        <w:t xml:space="preserve"> </w:t>
      </w:r>
      <w:r w:rsidRPr="00ED0774">
        <w:rPr>
          <w:rStyle w:val="affc"/>
        </w:rPr>
        <w:t>клона</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цитогенетические</w:t>
      </w:r>
      <w:r w:rsidR="00926681" w:rsidRPr="00ED0774">
        <w:rPr>
          <w:rStyle w:val="affc"/>
        </w:rPr>
        <w:t xml:space="preserve"> </w:t>
      </w:r>
      <w:r w:rsidRPr="00ED0774">
        <w:rPr>
          <w:rStyle w:val="affc"/>
        </w:rPr>
        <w:t>аномалии,</w:t>
      </w:r>
      <w:r w:rsidR="00926681" w:rsidRPr="00ED0774">
        <w:rPr>
          <w:rStyle w:val="affc"/>
        </w:rPr>
        <w:t xml:space="preserve"> </w:t>
      </w:r>
      <w:r w:rsidRPr="00ED0774">
        <w:rPr>
          <w:rStyle w:val="affc"/>
        </w:rPr>
        <w:t>молекулярные</w:t>
      </w:r>
      <w:r w:rsidR="00926681" w:rsidRPr="00ED0774">
        <w:rPr>
          <w:rStyle w:val="affc"/>
        </w:rPr>
        <w:t xml:space="preserve"> </w:t>
      </w:r>
      <w:r w:rsidRPr="00ED0774">
        <w:rPr>
          <w:rStyle w:val="affc"/>
        </w:rPr>
        <w:t>маркеры,</w:t>
      </w:r>
      <w:r w:rsidR="00926681" w:rsidRPr="00ED0774">
        <w:rPr>
          <w:rStyle w:val="affc"/>
        </w:rPr>
        <w:t xml:space="preserve"> </w:t>
      </w:r>
      <w:r w:rsidRPr="00ED0774">
        <w:rPr>
          <w:rStyle w:val="affc"/>
        </w:rPr>
        <w:t>кинетические</w:t>
      </w:r>
      <w:r w:rsidR="00926681" w:rsidRPr="00ED0774">
        <w:rPr>
          <w:rStyle w:val="affc"/>
        </w:rPr>
        <w:t xml:space="preserve"> </w:t>
      </w:r>
      <w:r w:rsidRPr="00ED0774">
        <w:rPr>
          <w:rStyle w:val="affc"/>
        </w:rPr>
        <w:t>свойства</w:t>
      </w:r>
      <w:r w:rsidR="00926681" w:rsidRPr="00ED0774">
        <w:rPr>
          <w:rStyle w:val="affc"/>
        </w:rPr>
        <w:t xml:space="preserve"> </w:t>
      </w:r>
      <w:r w:rsidRPr="00ED0774">
        <w:rPr>
          <w:rStyle w:val="affc"/>
        </w:rPr>
        <w:t>опухолевых</w:t>
      </w:r>
      <w:r w:rsidR="00926681" w:rsidRPr="00ED0774">
        <w:rPr>
          <w:rStyle w:val="affc"/>
        </w:rPr>
        <w:t xml:space="preserve"> </w:t>
      </w:r>
      <w:r w:rsidRPr="00ED0774">
        <w:rPr>
          <w:rStyle w:val="affc"/>
        </w:rPr>
        <w:t>клеток,</w:t>
      </w:r>
      <w:r w:rsidR="00926681" w:rsidRPr="00ED0774">
        <w:rPr>
          <w:rStyle w:val="affc"/>
        </w:rPr>
        <w:t xml:space="preserve"> </w:t>
      </w:r>
      <w:r w:rsidRPr="00ED0774">
        <w:rPr>
          <w:rStyle w:val="affc"/>
        </w:rPr>
        <w:t>их</w:t>
      </w:r>
      <w:r w:rsidR="00926681" w:rsidRPr="00ED0774">
        <w:rPr>
          <w:rStyle w:val="affc"/>
        </w:rPr>
        <w:t xml:space="preserve"> </w:t>
      </w:r>
      <w:r w:rsidRPr="00ED0774">
        <w:rPr>
          <w:rStyle w:val="affc"/>
        </w:rPr>
        <w:t>химиочувствительность</w:t>
      </w:r>
      <w:r w:rsidR="00926681" w:rsidRPr="00ED0774">
        <w:rPr>
          <w:rStyle w:val="affc"/>
        </w:rPr>
        <w:t xml:space="preserve"> </w:t>
      </w:r>
      <w:r w:rsidR="00DA33EC" w:rsidRPr="00ED0774">
        <w:rPr>
          <w:rStyle w:val="affc"/>
        </w:rPr>
        <w:t>–</w:t>
      </w:r>
      <w:r w:rsidR="00926681" w:rsidRPr="00ED0774">
        <w:rPr>
          <w:rStyle w:val="affc"/>
        </w:rPr>
        <w:t xml:space="preserve"> </w:t>
      </w:r>
      <w:r w:rsidRPr="00ED0774">
        <w:rPr>
          <w:rStyle w:val="affc"/>
        </w:rPr>
        <w:t>определяют</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рамках</w:t>
      </w:r>
      <w:r w:rsidR="00926681" w:rsidRPr="00ED0774">
        <w:rPr>
          <w:rStyle w:val="affc"/>
        </w:rPr>
        <w:t xml:space="preserve"> </w:t>
      </w:r>
      <w:r w:rsidRPr="00ED0774">
        <w:rPr>
          <w:rStyle w:val="affc"/>
        </w:rPr>
        <w:t>современной</w:t>
      </w:r>
      <w:r w:rsidR="00926681" w:rsidRPr="00ED0774">
        <w:rPr>
          <w:rStyle w:val="affc"/>
        </w:rPr>
        <w:t xml:space="preserve"> </w:t>
      </w:r>
      <w:r w:rsidRPr="00ED0774">
        <w:rPr>
          <w:rStyle w:val="affc"/>
        </w:rPr>
        <w:t>ХТ</w:t>
      </w:r>
      <w:r w:rsidR="00926681" w:rsidRPr="00ED0774">
        <w:rPr>
          <w:rStyle w:val="affc"/>
        </w:rPr>
        <w:t xml:space="preserve"> </w:t>
      </w:r>
      <w:r w:rsidRPr="00ED0774">
        <w:rPr>
          <w:rStyle w:val="affc"/>
        </w:rPr>
        <w:t>прогноз</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но</w:t>
      </w:r>
      <w:r w:rsidR="00926681" w:rsidRPr="00ED0774">
        <w:rPr>
          <w:rStyle w:val="affc"/>
        </w:rPr>
        <w:t xml:space="preserve"> </w:t>
      </w:r>
      <w:r w:rsidRPr="00ED0774">
        <w:rPr>
          <w:rStyle w:val="affc"/>
        </w:rPr>
        <w:t>только</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условии</w:t>
      </w:r>
      <w:r w:rsidR="00926681" w:rsidRPr="00ED0774">
        <w:rPr>
          <w:rStyle w:val="affc"/>
        </w:rPr>
        <w:t xml:space="preserve"> </w:t>
      </w:r>
      <w:r w:rsidRPr="00ED0774">
        <w:rPr>
          <w:rStyle w:val="affc"/>
        </w:rPr>
        <w:t>соблюдения</w:t>
      </w:r>
      <w:r w:rsidR="00926681" w:rsidRPr="00ED0774">
        <w:rPr>
          <w:rStyle w:val="affc"/>
        </w:rPr>
        <w:t xml:space="preserve"> </w:t>
      </w:r>
      <w:r w:rsidRPr="00ED0774">
        <w:rPr>
          <w:rStyle w:val="affc"/>
        </w:rPr>
        <w:t>основного</w:t>
      </w:r>
      <w:r w:rsidR="00926681" w:rsidRPr="00ED0774">
        <w:rPr>
          <w:rStyle w:val="affc"/>
        </w:rPr>
        <w:t xml:space="preserve"> </w:t>
      </w:r>
      <w:r w:rsidRPr="00ED0774">
        <w:rPr>
          <w:rStyle w:val="affc"/>
        </w:rPr>
        <w:t>принципа</w:t>
      </w:r>
      <w:r w:rsidR="00926681" w:rsidRPr="00ED0774">
        <w:rPr>
          <w:rStyle w:val="affc"/>
        </w:rPr>
        <w:t xml:space="preserve"> </w:t>
      </w:r>
      <w:r w:rsidRPr="00ED0774">
        <w:rPr>
          <w:rStyle w:val="affc"/>
        </w:rPr>
        <w:t>лечения</w:t>
      </w:r>
      <w:r w:rsidR="00926681" w:rsidRPr="00ED0774">
        <w:rPr>
          <w:rStyle w:val="affc"/>
        </w:rPr>
        <w:t xml:space="preserve"> </w:t>
      </w:r>
      <w:r w:rsidR="00AC0E8E" w:rsidRPr="00ED0774">
        <w:rPr>
          <w:i/>
        </w:rPr>
        <w:t>О</w:t>
      </w:r>
      <w:r w:rsidR="005931CC" w:rsidRPr="00ED0774">
        <w:rPr>
          <w:i/>
        </w:rPr>
        <w:t>М</w:t>
      </w:r>
      <w:r w:rsidR="00AC0E8E" w:rsidRPr="00ED0774">
        <w:rPr>
          <w:i/>
        </w:rPr>
        <w:t>Л</w:t>
      </w:r>
      <w:r w:rsidR="00AC0E8E" w:rsidRPr="00ED0774">
        <w:rPr>
          <w:rStyle w:val="affc"/>
        </w:rPr>
        <w:t xml:space="preserve"> </w:t>
      </w:r>
      <w:r w:rsidRPr="00ED0774">
        <w:rPr>
          <w:rStyle w:val="affc"/>
        </w:rPr>
        <w:t>–</w:t>
      </w:r>
      <w:r w:rsidR="00926681" w:rsidRPr="00ED0774">
        <w:rPr>
          <w:rStyle w:val="affc"/>
        </w:rPr>
        <w:t xml:space="preserve"> </w:t>
      </w:r>
      <w:r w:rsidRPr="00ED0774">
        <w:rPr>
          <w:rStyle w:val="affc"/>
        </w:rPr>
        <w:t>максимум</w:t>
      </w:r>
      <w:r w:rsidR="00926681" w:rsidRPr="00ED0774">
        <w:rPr>
          <w:rStyle w:val="affc"/>
        </w:rPr>
        <w:t xml:space="preserve"> </w:t>
      </w:r>
      <w:r w:rsidRPr="00ED0774">
        <w:rPr>
          <w:rStyle w:val="affc"/>
        </w:rPr>
        <w:t>эффективности</w:t>
      </w:r>
      <w:r w:rsidR="00926681" w:rsidRPr="00ED0774">
        <w:rPr>
          <w:rStyle w:val="affc"/>
        </w:rPr>
        <w:t xml:space="preserve"> </w:t>
      </w:r>
      <w:r w:rsidRPr="00ED0774">
        <w:rPr>
          <w:rStyle w:val="affc"/>
        </w:rPr>
        <w:t>(за</w:t>
      </w:r>
      <w:r w:rsidR="00926681" w:rsidRPr="00ED0774">
        <w:rPr>
          <w:rStyle w:val="affc"/>
        </w:rPr>
        <w:t xml:space="preserve"> </w:t>
      </w:r>
      <w:r w:rsidRPr="00ED0774">
        <w:rPr>
          <w:rStyle w:val="affc"/>
        </w:rPr>
        <w:t>счет</w:t>
      </w:r>
      <w:r w:rsidR="00926681" w:rsidRPr="00ED0774">
        <w:rPr>
          <w:rStyle w:val="affc"/>
        </w:rPr>
        <w:t xml:space="preserve"> </w:t>
      </w:r>
      <w:r w:rsidRPr="00ED0774">
        <w:rPr>
          <w:rStyle w:val="affc"/>
        </w:rPr>
        <w:t>специфичност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адекватности</w:t>
      </w:r>
      <w:r w:rsidR="00926681" w:rsidRPr="00ED0774">
        <w:rPr>
          <w:rStyle w:val="affc"/>
        </w:rPr>
        <w:t xml:space="preserve"> </w:t>
      </w:r>
      <w:r w:rsidRPr="00ED0774">
        <w:rPr>
          <w:rStyle w:val="affc"/>
        </w:rPr>
        <w:t>воздействия)</w:t>
      </w:r>
      <w:r w:rsidR="00926681" w:rsidRPr="00ED0774">
        <w:rPr>
          <w:rStyle w:val="affc"/>
        </w:rPr>
        <w:t xml:space="preserve"> </w:t>
      </w:r>
      <w:r w:rsidRPr="00ED0774">
        <w:rPr>
          <w:rStyle w:val="affc"/>
        </w:rPr>
        <w:t>при</w:t>
      </w:r>
      <w:r w:rsidR="00926681" w:rsidRPr="00ED0774">
        <w:rPr>
          <w:rStyle w:val="affc"/>
        </w:rPr>
        <w:t xml:space="preserve"> </w:t>
      </w:r>
      <w:r w:rsidRPr="00ED0774">
        <w:rPr>
          <w:rStyle w:val="affc"/>
        </w:rPr>
        <w:t>минимуме</w:t>
      </w:r>
      <w:r w:rsidR="00926681" w:rsidRPr="00ED0774">
        <w:rPr>
          <w:rStyle w:val="affc"/>
        </w:rPr>
        <w:t xml:space="preserve"> </w:t>
      </w:r>
      <w:r w:rsidRPr="00ED0774">
        <w:rPr>
          <w:rStyle w:val="affc"/>
        </w:rPr>
        <w:t>токсичности</w:t>
      </w:r>
      <w:r w:rsidR="00926681" w:rsidRPr="00ED0774">
        <w:rPr>
          <w:rStyle w:val="affc"/>
        </w:rPr>
        <w:t xml:space="preserve"> </w:t>
      </w:r>
      <w:r w:rsidRPr="00ED0774">
        <w:rPr>
          <w:rStyle w:val="affc"/>
        </w:rPr>
        <w:t>(за</w:t>
      </w:r>
      <w:r w:rsidR="00926681" w:rsidRPr="00ED0774">
        <w:rPr>
          <w:rStyle w:val="affc"/>
        </w:rPr>
        <w:t xml:space="preserve"> </w:t>
      </w:r>
      <w:r w:rsidRPr="00ED0774">
        <w:rPr>
          <w:rStyle w:val="affc"/>
        </w:rPr>
        <w:t>счет</w:t>
      </w:r>
      <w:r w:rsidR="00926681" w:rsidRPr="00ED0774">
        <w:rPr>
          <w:rStyle w:val="affc"/>
        </w:rPr>
        <w:t xml:space="preserve"> </w:t>
      </w:r>
      <w:r w:rsidRPr="00ED0774">
        <w:rPr>
          <w:rStyle w:val="affc"/>
        </w:rPr>
        <w:t>грамотной</w:t>
      </w:r>
      <w:r w:rsidR="00926681" w:rsidRPr="00ED0774">
        <w:rPr>
          <w:rStyle w:val="affc"/>
        </w:rPr>
        <w:t xml:space="preserve"> </w:t>
      </w:r>
      <w:r w:rsidRPr="00ED0774">
        <w:rPr>
          <w:rStyle w:val="affc"/>
        </w:rPr>
        <w:t>сопроводительной</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Долгосрочные</w:t>
      </w:r>
      <w:r w:rsidR="00926681" w:rsidRPr="00ED0774">
        <w:rPr>
          <w:rStyle w:val="affc"/>
        </w:rPr>
        <w:t xml:space="preserve"> </w:t>
      </w:r>
      <w:r w:rsidRPr="00ED0774">
        <w:rPr>
          <w:rStyle w:val="affc"/>
        </w:rPr>
        <w:t>результаты</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взрослых</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последних</w:t>
      </w:r>
      <w:r w:rsidR="00926681" w:rsidRPr="00ED0774">
        <w:rPr>
          <w:rStyle w:val="affc"/>
        </w:rPr>
        <w:t xml:space="preserve"> </w:t>
      </w:r>
      <w:r w:rsidRPr="00ED0774">
        <w:rPr>
          <w:rStyle w:val="affc"/>
        </w:rPr>
        <w:t>20</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несмотр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совершенствование</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выхаживан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использования</w:t>
      </w:r>
      <w:r w:rsidR="00926681" w:rsidRPr="00ED0774">
        <w:rPr>
          <w:rStyle w:val="affc"/>
        </w:rPr>
        <w:t xml:space="preserve"> </w:t>
      </w:r>
      <w:r w:rsidRPr="00ED0774">
        <w:rPr>
          <w:rStyle w:val="affc"/>
        </w:rPr>
        <w:t>ряда</w:t>
      </w:r>
      <w:r w:rsidR="00926681" w:rsidRPr="00ED0774">
        <w:rPr>
          <w:rStyle w:val="affc"/>
        </w:rPr>
        <w:t xml:space="preserve"> </w:t>
      </w:r>
      <w:r w:rsidRPr="00ED0774">
        <w:rPr>
          <w:rStyle w:val="affc"/>
        </w:rPr>
        <w:t>новых</w:t>
      </w:r>
      <w:r w:rsidR="00926681" w:rsidRPr="00ED0774">
        <w:rPr>
          <w:rStyle w:val="affc"/>
        </w:rPr>
        <w:t xml:space="preserve"> </w:t>
      </w:r>
      <w:r w:rsidRPr="00ED0774">
        <w:rPr>
          <w:rStyle w:val="affc"/>
        </w:rPr>
        <w:t>препаратов,</w:t>
      </w:r>
      <w:r w:rsidR="00926681" w:rsidRPr="00ED0774">
        <w:rPr>
          <w:rStyle w:val="affc"/>
        </w:rPr>
        <w:t xml:space="preserve"> </w:t>
      </w:r>
      <w:r w:rsidRPr="00ED0774">
        <w:rPr>
          <w:rStyle w:val="affc"/>
        </w:rPr>
        <w:t>принципиально</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изменились.</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реднем</w:t>
      </w:r>
      <w:r w:rsidR="00926681" w:rsidRPr="00ED0774">
        <w:rPr>
          <w:rStyle w:val="affc"/>
        </w:rPr>
        <w:t xml:space="preserve"> </w:t>
      </w:r>
      <w:r w:rsidRPr="00ED0774">
        <w:rPr>
          <w:rStyle w:val="affc"/>
        </w:rPr>
        <w:t>5-летняя</w:t>
      </w:r>
      <w:r w:rsidR="00926681" w:rsidRPr="00ED0774">
        <w:rPr>
          <w:rStyle w:val="affc"/>
        </w:rPr>
        <w:t xml:space="preserve"> </w:t>
      </w:r>
      <w:r w:rsidRPr="00ED0774">
        <w:rPr>
          <w:rStyle w:val="affc"/>
        </w:rPr>
        <w:t>общая</w:t>
      </w:r>
      <w:r w:rsidR="00926681" w:rsidRPr="00ED0774">
        <w:rPr>
          <w:rStyle w:val="affc"/>
        </w:rPr>
        <w:t xml:space="preserve"> </w:t>
      </w:r>
      <w:r w:rsidRPr="00ED0774">
        <w:rPr>
          <w:rStyle w:val="affc"/>
        </w:rPr>
        <w:t>выживаемость</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возрасте</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60</w:t>
      </w:r>
      <w:r w:rsidR="00926681" w:rsidRPr="00ED0774">
        <w:rPr>
          <w:rStyle w:val="affc"/>
        </w:rPr>
        <w:t xml:space="preserve"> </w:t>
      </w:r>
      <w:r w:rsidRPr="00ED0774">
        <w:rPr>
          <w:rStyle w:val="affc"/>
        </w:rPr>
        <w:t>лет</w:t>
      </w:r>
      <w:r w:rsidR="000D3192" w:rsidRPr="00ED0774">
        <w:rPr>
          <w:rStyle w:val="affc"/>
        </w:rPr>
        <w:t>,</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данным</w:t>
      </w:r>
      <w:r w:rsidR="00926681" w:rsidRPr="00ED0774">
        <w:rPr>
          <w:rStyle w:val="affc"/>
        </w:rPr>
        <w:t xml:space="preserve"> </w:t>
      </w:r>
      <w:r w:rsidRPr="00ED0774">
        <w:rPr>
          <w:rStyle w:val="affc"/>
        </w:rPr>
        <w:t>больших</w:t>
      </w:r>
      <w:r w:rsidR="00926681" w:rsidRPr="00ED0774">
        <w:rPr>
          <w:rStyle w:val="affc"/>
        </w:rPr>
        <w:t xml:space="preserve"> </w:t>
      </w:r>
      <w:r w:rsidRPr="00ED0774">
        <w:rPr>
          <w:rStyle w:val="affc"/>
        </w:rPr>
        <w:t>кооперативных</w:t>
      </w:r>
      <w:r w:rsidR="00926681" w:rsidRPr="00ED0774">
        <w:rPr>
          <w:rStyle w:val="affc"/>
        </w:rPr>
        <w:t xml:space="preserve"> </w:t>
      </w:r>
      <w:r w:rsidRPr="00ED0774">
        <w:rPr>
          <w:rStyle w:val="affc"/>
        </w:rPr>
        <w:t>исследовательских</w:t>
      </w:r>
      <w:r w:rsidR="00926681" w:rsidRPr="00ED0774">
        <w:rPr>
          <w:rStyle w:val="affc"/>
        </w:rPr>
        <w:t xml:space="preserve"> </w:t>
      </w:r>
      <w:r w:rsidRPr="00ED0774">
        <w:rPr>
          <w:rStyle w:val="affc"/>
        </w:rPr>
        <w:t>групп</w:t>
      </w:r>
      <w:r w:rsidR="000D3192" w:rsidRPr="00ED0774">
        <w:rPr>
          <w:rStyle w:val="affc"/>
        </w:rPr>
        <w:t>,</w:t>
      </w:r>
      <w:r w:rsidR="00926681" w:rsidRPr="00ED0774">
        <w:rPr>
          <w:rStyle w:val="affc"/>
        </w:rPr>
        <w:t xml:space="preserve"> </w:t>
      </w:r>
      <w:r w:rsidRPr="00ED0774">
        <w:rPr>
          <w:rStyle w:val="affc"/>
        </w:rPr>
        <w:t>составляет</w:t>
      </w:r>
      <w:r w:rsidR="00926681" w:rsidRPr="00ED0774">
        <w:rPr>
          <w:rStyle w:val="affc"/>
        </w:rPr>
        <w:t xml:space="preserve"> </w:t>
      </w:r>
      <w:r w:rsidRPr="00ED0774">
        <w:rPr>
          <w:rStyle w:val="affc"/>
        </w:rPr>
        <w:t>35</w:t>
      </w:r>
      <w:r w:rsidR="00DA33EC" w:rsidRPr="00ED0774">
        <w:rPr>
          <w:rStyle w:val="affc"/>
        </w:rPr>
        <w:t>–</w:t>
      </w:r>
      <w:r w:rsidRPr="00ED0774">
        <w:rPr>
          <w:rStyle w:val="affc"/>
        </w:rPr>
        <w:t>50</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варьируя</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10</w:t>
      </w:r>
      <w:r w:rsidR="00926681" w:rsidRPr="00ED0774">
        <w:rPr>
          <w:rStyle w:val="affc"/>
        </w:rPr>
        <w:t xml:space="preserve"> </w:t>
      </w:r>
      <w:r w:rsidRPr="00ED0774">
        <w:rPr>
          <w:rStyle w:val="affc"/>
        </w:rPr>
        <w:t>до</w:t>
      </w:r>
      <w:r w:rsidR="00926681" w:rsidRPr="00ED0774">
        <w:rPr>
          <w:rStyle w:val="affc"/>
        </w:rPr>
        <w:t xml:space="preserve"> </w:t>
      </w:r>
      <w:r w:rsidRPr="00ED0774">
        <w:rPr>
          <w:rStyle w:val="affc"/>
        </w:rPr>
        <w:t>90</w:t>
      </w:r>
      <w:r w:rsidR="00926681" w:rsidRPr="00ED0774">
        <w:rPr>
          <w:rStyle w:val="affc"/>
        </w:rPr>
        <w:t xml:space="preserve"> </w:t>
      </w:r>
      <w:r w:rsidRPr="00ED0774">
        <w:rPr>
          <w:rStyle w:val="affc"/>
        </w:rPr>
        <w:t>%</w:t>
      </w:r>
      <w:r w:rsidR="000D3192"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зависимости</w:t>
      </w:r>
      <w:r w:rsidR="00926681" w:rsidRPr="00ED0774">
        <w:rPr>
          <w:rStyle w:val="affc"/>
        </w:rPr>
        <w:t xml:space="preserve"> </w:t>
      </w:r>
      <w:r w:rsidRPr="00ED0774">
        <w:rPr>
          <w:rStyle w:val="affc"/>
        </w:rPr>
        <w:t>от</w:t>
      </w:r>
      <w:r w:rsidR="00926681" w:rsidRPr="00ED0774">
        <w:rPr>
          <w:rStyle w:val="affc"/>
        </w:rPr>
        <w:t xml:space="preserve"> </w:t>
      </w:r>
      <w:r w:rsidRPr="00ED0774">
        <w:rPr>
          <w:rStyle w:val="affc"/>
        </w:rPr>
        <w:t>молекулярно-генетических</w:t>
      </w:r>
      <w:r w:rsidR="00926681" w:rsidRPr="00ED0774">
        <w:rPr>
          <w:rStyle w:val="affc"/>
        </w:rPr>
        <w:t xml:space="preserve"> </w:t>
      </w:r>
      <w:r w:rsidRPr="00ED0774">
        <w:rPr>
          <w:rStyle w:val="affc"/>
        </w:rPr>
        <w:t>особенностей</w:t>
      </w:r>
      <w:r w:rsidR="00926681" w:rsidRPr="00ED0774">
        <w:rPr>
          <w:rStyle w:val="affc"/>
        </w:rPr>
        <w:t xml:space="preserve"> </w:t>
      </w:r>
      <w:r w:rsidRPr="00ED0774">
        <w:rPr>
          <w:rStyle w:val="affc"/>
        </w:rPr>
        <w:t>лейкемии.</w:t>
      </w:r>
      <w:r w:rsidR="00926681" w:rsidRPr="00ED0774">
        <w:rPr>
          <w:rStyle w:val="affc"/>
        </w:rPr>
        <w:t xml:space="preserve"> </w:t>
      </w:r>
      <w:r w:rsidRPr="00ED0774">
        <w:rPr>
          <w:rStyle w:val="affc"/>
        </w:rPr>
        <w:t>Доля</w:t>
      </w:r>
      <w:r w:rsidR="00926681" w:rsidRPr="00ED0774">
        <w:rPr>
          <w:rStyle w:val="affc"/>
        </w:rPr>
        <w:t xml:space="preserve"> </w:t>
      </w:r>
      <w:r w:rsidRPr="00ED0774">
        <w:rPr>
          <w:rStyle w:val="affc"/>
        </w:rPr>
        <w:t>летальных</w:t>
      </w:r>
      <w:r w:rsidR="00926681" w:rsidRPr="00ED0774">
        <w:rPr>
          <w:rStyle w:val="affc"/>
        </w:rPr>
        <w:t xml:space="preserve"> </w:t>
      </w:r>
      <w:r w:rsidRPr="00ED0774">
        <w:rPr>
          <w:rStyle w:val="affc"/>
        </w:rPr>
        <w:t>исходов,</w:t>
      </w:r>
      <w:r w:rsidR="00926681" w:rsidRPr="00ED0774">
        <w:rPr>
          <w:rStyle w:val="affc"/>
        </w:rPr>
        <w:t xml:space="preserve"> </w:t>
      </w:r>
      <w:r w:rsidRPr="00ED0774">
        <w:rPr>
          <w:rStyle w:val="affc"/>
        </w:rPr>
        <w:t>связанных</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лечением,</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этих</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составляет</w:t>
      </w:r>
      <w:r w:rsidR="00926681" w:rsidRPr="00ED0774">
        <w:rPr>
          <w:rStyle w:val="affc"/>
        </w:rPr>
        <w:t xml:space="preserve"> </w:t>
      </w:r>
      <w:r w:rsidRPr="00ED0774">
        <w:rPr>
          <w:rStyle w:val="affc"/>
        </w:rPr>
        <w:t>7</w:t>
      </w:r>
      <w:r w:rsidR="00AC1032" w:rsidRPr="00ED0774">
        <w:rPr>
          <w:rStyle w:val="affc"/>
        </w:rPr>
        <w:t>–</w:t>
      </w:r>
      <w:r w:rsidRPr="00ED0774">
        <w:rPr>
          <w:rStyle w:val="affc"/>
        </w:rPr>
        <w:t>18</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лечении</w:t>
      </w:r>
      <w:r w:rsidR="00926681" w:rsidRPr="00ED0774">
        <w:rPr>
          <w:rStyle w:val="affc"/>
        </w:rPr>
        <w:t xml:space="preserve"> </w:t>
      </w:r>
      <w:r w:rsidRPr="00ED0774">
        <w:rPr>
          <w:rStyle w:val="affc"/>
        </w:rPr>
        <w:t>пожилых</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долгосрочные</w:t>
      </w:r>
      <w:r w:rsidR="00926681" w:rsidRPr="00ED0774">
        <w:rPr>
          <w:rStyle w:val="affc"/>
        </w:rPr>
        <w:t xml:space="preserve"> </w:t>
      </w:r>
      <w:r w:rsidRPr="00ED0774">
        <w:rPr>
          <w:rStyle w:val="affc"/>
        </w:rPr>
        <w:t>результаты</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етерпели</w:t>
      </w:r>
      <w:r w:rsidR="00926681" w:rsidRPr="00ED0774">
        <w:rPr>
          <w:rStyle w:val="affc"/>
        </w:rPr>
        <w:t xml:space="preserve"> </w:t>
      </w:r>
      <w:r w:rsidRPr="00ED0774">
        <w:rPr>
          <w:rStyle w:val="affc"/>
        </w:rPr>
        <w:t>практически</w:t>
      </w:r>
      <w:r w:rsidR="00926681" w:rsidRPr="00ED0774">
        <w:rPr>
          <w:rStyle w:val="affc"/>
        </w:rPr>
        <w:t xml:space="preserve"> </w:t>
      </w:r>
      <w:r w:rsidRPr="00ED0774">
        <w:rPr>
          <w:rStyle w:val="affc"/>
        </w:rPr>
        <w:t>никаких</w:t>
      </w:r>
      <w:r w:rsidR="00926681" w:rsidRPr="00ED0774">
        <w:rPr>
          <w:rStyle w:val="affc"/>
        </w:rPr>
        <w:t xml:space="preserve"> </w:t>
      </w:r>
      <w:r w:rsidRPr="00ED0774">
        <w:rPr>
          <w:rStyle w:val="affc"/>
        </w:rPr>
        <w:t>изменени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3</w:t>
      </w:r>
      <w:r w:rsidR="00926681" w:rsidRPr="00ED0774">
        <w:rPr>
          <w:rStyle w:val="affc"/>
        </w:rPr>
        <w:t xml:space="preserve"> </w:t>
      </w:r>
      <w:r w:rsidRPr="00ED0774">
        <w:rPr>
          <w:rStyle w:val="affc"/>
        </w:rPr>
        <w:t>последних</w:t>
      </w:r>
      <w:r w:rsidR="00926681" w:rsidRPr="00ED0774">
        <w:rPr>
          <w:rStyle w:val="affc"/>
        </w:rPr>
        <w:t xml:space="preserve"> </w:t>
      </w:r>
      <w:r w:rsidRPr="00ED0774">
        <w:rPr>
          <w:rStyle w:val="affc"/>
        </w:rPr>
        <w:t>десятилети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5-летняя</w:t>
      </w:r>
      <w:r w:rsidR="00926681" w:rsidRPr="00ED0774">
        <w:rPr>
          <w:rStyle w:val="affc"/>
        </w:rPr>
        <w:t xml:space="preserve"> </w:t>
      </w:r>
      <w:r w:rsidRPr="00ED0774">
        <w:rPr>
          <w:rStyle w:val="affc"/>
        </w:rPr>
        <w:t>выживаемость</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евышает</w:t>
      </w:r>
      <w:r w:rsidR="00926681" w:rsidRPr="00ED0774">
        <w:rPr>
          <w:rStyle w:val="affc"/>
        </w:rPr>
        <w:t xml:space="preserve"> </w:t>
      </w:r>
      <w:r w:rsidRPr="00ED0774">
        <w:rPr>
          <w:rStyle w:val="affc"/>
        </w:rPr>
        <w:t>10</w:t>
      </w:r>
      <w:r w:rsidR="00AC1032" w:rsidRPr="00ED0774">
        <w:rPr>
          <w:rStyle w:val="affc"/>
        </w:rPr>
        <w:t>–</w:t>
      </w:r>
      <w:r w:rsidRPr="00ED0774">
        <w:rPr>
          <w:rStyle w:val="affc"/>
        </w:rPr>
        <w:t>12</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Именно</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той</w:t>
      </w:r>
      <w:r w:rsidR="00926681" w:rsidRPr="00ED0774">
        <w:rPr>
          <w:rStyle w:val="affc"/>
        </w:rPr>
        <w:t xml:space="preserve"> </w:t>
      </w:r>
      <w:r w:rsidRPr="00ED0774">
        <w:rPr>
          <w:rStyle w:val="affc"/>
        </w:rPr>
        <w:t>областью</w:t>
      </w:r>
      <w:r w:rsidR="00926681" w:rsidRPr="00ED0774">
        <w:rPr>
          <w:rStyle w:val="affc"/>
        </w:rPr>
        <w:t xml:space="preserve"> </w:t>
      </w:r>
      <w:r w:rsidRPr="00ED0774">
        <w:rPr>
          <w:rStyle w:val="affc"/>
        </w:rPr>
        <w:t>клинической</w:t>
      </w:r>
      <w:r w:rsidR="00926681" w:rsidRPr="00ED0774">
        <w:rPr>
          <w:rStyle w:val="affc"/>
        </w:rPr>
        <w:t xml:space="preserve"> </w:t>
      </w:r>
      <w:r w:rsidRPr="00ED0774">
        <w:rPr>
          <w:rStyle w:val="affc"/>
        </w:rPr>
        <w:t>гематологи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оторой</w:t>
      </w:r>
      <w:r w:rsidR="00926681" w:rsidRPr="00ED0774">
        <w:rPr>
          <w:rStyle w:val="affc"/>
        </w:rPr>
        <w:t xml:space="preserve"> </w:t>
      </w:r>
      <w:r w:rsidRPr="00ED0774">
        <w:rPr>
          <w:rStyle w:val="affc"/>
        </w:rPr>
        <w:t>продолжаются</w:t>
      </w:r>
      <w:r w:rsidR="00926681" w:rsidRPr="00ED0774">
        <w:rPr>
          <w:rStyle w:val="affc"/>
        </w:rPr>
        <w:t xml:space="preserve"> </w:t>
      </w:r>
      <w:r w:rsidRPr="00ED0774">
        <w:rPr>
          <w:rStyle w:val="affc"/>
        </w:rPr>
        <w:t>интенсивные</w:t>
      </w:r>
      <w:r w:rsidR="00926681" w:rsidRPr="00ED0774">
        <w:rPr>
          <w:rStyle w:val="affc"/>
        </w:rPr>
        <w:t xml:space="preserve"> </w:t>
      </w:r>
      <w:r w:rsidRPr="00ED0774">
        <w:rPr>
          <w:rStyle w:val="affc"/>
        </w:rPr>
        <w:t>как</w:t>
      </w:r>
      <w:r w:rsidR="00926681" w:rsidRPr="00ED0774">
        <w:rPr>
          <w:rStyle w:val="affc"/>
        </w:rPr>
        <w:t xml:space="preserve"> </w:t>
      </w:r>
      <w:r w:rsidRPr="00ED0774">
        <w:rPr>
          <w:rStyle w:val="affc"/>
        </w:rPr>
        <w:t>клинические,</w:t>
      </w:r>
      <w:r w:rsidR="00926681" w:rsidRPr="00ED0774">
        <w:rPr>
          <w:rStyle w:val="affc"/>
        </w:rPr>
        <w:t xml:space="preserve"> </w:t>
      </w:r>
      <w:r w:rsidRPr="00ED0774">
        <w:rPr>
          <w:rStyle w:val="affc"/>
        </w:rPr>
        <w:t>так</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лабораторные</w:t>
      </w:r>
      <w:r w:rsidR="00926681" w:rsidRPr="00ED0774">
        <w:rPr>
          <w:rStyle w:val="affc"/>
        </w:rPr>
        <w:t xml:space="preserve"> </w:t>
      </w:r>
      <w:r w:rsidRPr="00ED0774">
        <w:rPr>
          <w:rStyle w:val="affc"/>
        </w:rPr>
        <w:t>исследования,</w:t>
      </w:r>
      <w:r w:rsidR="00926681" w:rsidRPr="00ED0774">
        <w:rPr>
          <w:rStyle w:val="affc"/>
        </w:rPr>
        <w:t xml:space="preserve"> </w:t>
      </w:r>
      <w:r w:rsidRPr="00ED0774">
        <w:rPr>
          <w:rStyle w:val="affc"/>
        </w:rPr>
        <w:t>направленные</w:t>
      </w:r>
      <w:r w:rsidR="00926681" w:rsidRPr="00ED0774">
        <w:rPr>
          <w:rStyle w:val="affc"/>
        </w:rPr>
        <w:t xml:space="preserve"> </w:t>
      </w:r>
      <w:r w:rsidRPr="00ED0774">
        <w:rPr>
          <w:rStyle w:val="affc"/>
        </w:rPr>
        <w:t>на</w:t>
      </w:r>
      <w:r w:rsidR="00926681" w:rsidRPr="00ED0774">
        <w:rPr>
          <w:rStyle w:val="affc"/>
        </w:rPr>
        <w:t xml:space="preserve"> </w:t>
      </w:r>
      <w:r w:rsidR="005C79C0" w:rsidRPr="00ED0774">
        <w:rPr>
          <w:rStyle w:val="affc"/>
        </w:rPr>
        <w:t>поиск</w:t>
      </w:r>
      <w:r w:rsidR="00926681" w:rsidRPr="00ED0774">
        <w:rPr>
          <w:rStyle w:val="affc"/>
        </w:rPr>
        <w:t xml:space="preserve"> </w:t>
      </w:r>
      <w:r w:rsidRPr="00ED0774">
        <w:rPr>
          <w:rStyle w:val="affc"/>
        </w:rPr>
        <w:t>положительны</w:t>
      </w:r>
      <w:r w:rsidR="005C79C0" w:rsidRPr="00ED0774">
        <w:rPr>
          <w:rStyle w:val="affc"/>
        </w:rPr>
        <w:t>х</w:t>
      </w:r>
      <w:r w:rsidR="00926681" w:rsidRPr="00ED0774">
        <w:rPr>
          <w:rStyle w:val="affc"/>
        </w:rPr>
        <w:t xml:space="preserve"> </w:t>
      </w:r>
      <w:r w:rsidRPr="00ED0774">
        <w:rPr>
          <w:rStyle w:val="affc"/>
        </w:rPr>
        <w:t>сдвиг</w:t>
      </w:r>
      <w:r w:rsidR="005C79C0" w:rsidRPr="00ED0774">
        <w:rPr>
          <w:rStyle w:val="affc"/>
        </w:rPr>
        <w:t>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устоявшихся</w:t>
      </w:r>
      <w:r w:rsidR="00926681" w:rsidRPr="00ED0774">
        <w:rPr>
          <w:rStyle w:val="affc"/>
        </w:rPr>
        <w:t xml:space="preserve"> </w:t>
      </w:r>
      <w:r w:rsidRPr="00ED0774">
        <w:rPr>
          <w:rStyle w:val="affc"/>
        </w:rPr>
        <w:t>долгосрочных</w:t>
      </w:r>
      <w:r w:rsidR="00926681" w:rsidRPr="00ED0774">
        <w:rPr>
          <w:rStyle w:val="affc"/>
        </w:rPr>
        <w:t xml:space="preserve"> </w:t>
      </w:r>
      <w:r w:rsidRPr="00ED0774">
        <w:rPr>
          <w:rStyle w:val="affc"/>
        </w:rPr>
        <w:t>результатах</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ED0774">
        <w:rPr>
          <w:rStyle w:val="affc"/>
        </w:rPr>
        <w:fldChar w:fldCharType="separate"/>
      </w:r>
      <w:r w:rsidR="00B32728" w:rsidRPr="00ED0774">
        <w:rPr>
          <w:rStyle w:val="affc"/>
          <w:noProof/>
        </w:rPr>
        <w:t>[1,2,7,8]</w:t>
      </w:r>
      <w:r w:rsidR="004C74BF" w:rsidRPr="00ED0774">
        <w:rPr>
          <w:rStyle w:val="affc"/>
        </w:rPr>
        <w:fldChar w:fldCharType="end"/>
      </w:r>
      <w:r w:rsidRPr="00ED0774">
        <w:rPr>
          <w:rStyle w:val="affc"/>
        </w:rPr>
        <w:t>.</w:t>
      </w:r>
    </w:p>
    <w:p w14:paraId="0B68ADA5" w14:textId="03AEBFF7"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Международные</w:t>
      </w:r>
      <w:r w:rsidR="00926681" w:rsidRPr="00ED0774">
        <w:rPr>
          <w:rStyle w:val="affc"/>
        </w:rPr>
        <w:t xml:space="preserve"> </w:t>
      </w:r>
      <w:r w:rsidRPr="00ED0774">
        <w:rPr>
          <w:rStyle w:val="affc"/>
        </w:rPr>
        <w:t>эксперты</w:t>
      </w:r>
      <w:r w:rsidR="00926681" w:rsidRPr="00ED0774">
        <w:rPr>
          <w:rStyle w:val="affc"/>
        </w:rPr>
        <w:t xml:space="preserve"> </w:t>
      </w:r>
      <w:r w:rsidRPr="00ED0774">
        <w:rPr>
          <w:rStyle w:val="affc"/>
        </w:rPr>
        <w:t>настоятельно</w:t>
      </w:r>
      <w:r w:rsidR="00926681" w:rsidRPr="00ED0774">
        <w:rPr>
          <w:rStyle w:val="affc"/>
        </w:rPr>
        <w:t xml:space="preserve"> </w:t>
      </w:r>
      <w:r w:rsidRPr="00ED0774">
        <w:rPr>
          <w:rStyle w:val="affc"/>
        </w:rPr>
        <w:t>советуют</w:t>
      </w:r>
      <w:r w:rsidR="00926681" w:rsidRPr="00ED0774">
        <w:rPr>
          <w:rStyle w:val="affc"/>
        </w:rPr>
        <w:t xml:space="preserve"> </w:t>
      </w:r>
      <w:r w:rsidRPr="00ED0774">
        <w:rPr>
          <w:rStyle w:val="affc"/>
        </w:rPr>
        <w:t>включать</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00AC1032" w:rsidRPr="00ED0774">
        <w:rPr>
          <w:rStyle w:val="affc"/>
        </w:rPr>
        <w:t>клинические</w:t>
      </w:r>
      <w:r w:rsidR="00926681" w:rsidRPr="00ED0774">
        <w:rPr>
          <w:rStyle w:val="affc"/>
        </w:rPr>
        <w:t xml:space="preserve"> </w:t>
      </w:r>
      <w:r w:rsidR="00AC1032" w:rsidRPr="00ED0774">
        <w:rPr>
          <w:rStyle w:val="affc"/>
        </w:rPr>
        <w:t>исследовани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сохранять</w:t>
      </w:r>
      <w:r w:rsidR="00926681" w:rsidRPr="00ED0774">
        <w:rPr>
          <w:rStyle w:val="affc"/>
        </w:rPr>
        <w:t xml:space="preserve"> </w:t>
      </w:r>
      <w:r w:rsidRPr="00ED0774">
        <w:rPr>
          <w:rStyle w:val="affc"/>
        </w:rPr>
        <w:t>биологические</w:t>
      </w:r>
      <w:r w:rsidR="00926681" w:rsidRPr="00ED0774">
        <w:rPr>
          <w:rStyle w:val="affc"/>
        </w:rPr>
        <w:t xml:space="preserve"> </w:t>
      </w:r>
      <w:r w:rsidRPr="00ED0774">
        <w:rPr>
          <w:rStyle w:val="affc"/>
        </w:rPr>
        <w:t>образцы</w:t>
      </w:r>
      <w:r w:rsidR="00926681" w:rsidRPr="00ED0774">
        <w:rPr>
          <w:rStyle w:val="affc"/>
        </w:rPr>
        <w:t xml:space="preserve"> </w:t>
      </w:r>
      <w:r w:rsidRPr="00ED0774">
        <w:rPr>
          <w:rStyle w:val="affc"/>
        </w:rPr>
        <w:t>для</w:t>
      </w:r>
      <w:r w:rsidR="00926681" w:rsidRPr="00ED0774">
        <w:rPr>
          <w:rStyle w:val="affc"/>
        </w:rPr>
        <w:t xml:space="preserve"> </w:t>
      </w:r>
      <w:r w:rsidRPr="00ED0774">
        <w:rPr>
          <w:rStyle w:val="affc"/>
        </w:rPr>
        <w:t>возможности</w:t>
      </w:r>
      <w:r w:rsidR="00926681" w:rsidRPr="00ED0774">
        <w:rPr>
          <w:rStyle w:val="affc"/>
        </w:rPr>
        <w:t xml:space="preserve"> </w:t>
      </w:r>
      <w:r w:rsidRPr="00ED0774">
        <w:rPr>
          <w:rStyle w:val="affc"/>
        </w:rPr>
        <w:t>их</w:t>
      </w:r>
      <w:r w:rsidR="00926681" w:rsidRPr="00ED0774">
        <w:rPr>
          <w:rStyle w:val="affc"/>
        </w:rPr>
        <w:t xml:space="preserve"> </w:t>
      </w:r>
      <w:r w:rsidRPr="00ED0774">
        <w:rPr>
          <w:rStyle w:val="affc"/>
        </w:rPr>
        <w:t>сопоставле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дальнейшем</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полученными</w:t>
      </w:r>
      <w:r w:rsidR="00926681" w:rsidRPr="00ED0774">
        <w:rPr>
          <w:rStyle w:val="affc"/>
        </w:rPr>
        <w:t xml:space="preserve"> </w:t>
      </w:r>
      <w:r w:rsidRPr="00ED0774">
        <w:rPr>
          <w:rStyle w:val="affc"/>
        </w:rPr>
        <w:t>результатами</w:t>
      </w:r>
      <w:r w:rsidR="00926681" w:rsidRPr="00ED0774">
        <w:rPr>
          <w:rStyle w:val="affc"/>
        </w:rPr>
        <w:t xml:space="preserve"> </w:t>
      </w:r>
      <w:r w:rsidRPr="00ED0774">
        <w:rPr>
          <w:rStyle w:val="affc"/>
        </w:rPr>
        <w:t>терапи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установления</w:t>
      </w:r>
      <w:r w:rsidR="00926681" w:rsidRPr="00ED0774">
        <w:rPr>
          <w:rStyle w:val="affc"/>
        </w:rPr>
        <w:t xml:space="preserve"> </w:t>
      </w:r>
      <w:r w:rsidRPr="00ED0774">
        <w:rPr>
          <w:rStyle w:val="affc"/>
        </w:rPr>
        <w:t>корреляции</w:t>
      </w:r>
      <w:r w:rsidR="00926681" w:rsidRPr="00ED0774">
        <w:rPr>
          <w:rStyle w:val="affc"/>
        </w:rPr>
        <w:t xml:space="preserve"> </w:t>
      </w:r>
      <w:r w:rsidRPr="00ED0774">
        <w:rPr>
          <w:rStyle w:val="affc"/>
        </w:rPr>
        <w:t>лабораторны</w:t>
      </w:r>
      <w:r w:rsidR="00AC1032" w:rsidRPr="00ED0774">
        <w:rPr>
          <w:rStyle w:val="affc"/>
        </w:rPr>
        <w:t>х</w:t>
      </w:r>
      <w:r w:rsidR="00926681" w:rsidRPr="00ED0774">
        <w:rPr>
          <w:rStyle w:val="affc"/>
        </w:rPr>
        <w:t xml:space="preserve"> </w:t>
      </w:r>
      <w:r w:rsidRPr="00ED0774">
        <w:rPr>
          <w:rStyle w:val="affc"/>
        </w:rPr>
        <w:t>данны</w:t>
      </w:r>
      <w:r w:rsidR="00AC1032" w:rsidRPr="00ED0774">
        <w:rPr>
          <w:rStyle w:val="affc"/>
        </w:rPr>
        <w:t>х</w:t>
      </w:r>
      <w:r w:rsidR="00926681" w:rsidRPr="00ED0774">
        <w:rPr>
          <w:rStyle w:val="affc"/>
        </w:rPr>
        <w:t xml:space="preserve"> </w:t>
      </w:r>
      <w:r w:rsidR="00AC1032" w:rsidRPr="00ED0774">
        <w:rPr>
          <w:rStyle w:val="affc"/>
        </w:rPr>
        <w:t>с</w:t>
      </w:r>
      <w:r w:rsidR="00926681" w:rsidRPr="00ED0774">
        <w:rPr>
          <w:rStyle w:val="affc"/>
        </w:rPr>
        <w:t xml:space="preserve"> </w:t>
      </w:r>
      <w:r w:rsidRPr="00ED0774">
        <w:rPr>
          <w:rStyle w:val="affc"/>
        </w:rPr>
        <w:t>исходом</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Использование</w:t>
      </w:r>
      <w:r w:rsidR="00926681" w:rsidRPr="00ED0774">
        <w:rPr>
          <w:rStyle w:val="affc"/>
        </w:rPr>
        <w:t xml:space="preserve"> </w:t>
      </w:r>
      <w:r w:rsidRPr="00ED0774">
        <w:rPr>
          <w:rStyle w:val="affc"/>
        </w:rPr>
        <w:t>принципов</w:t>
      </w:r>
      <w:r w:rsidR="00926681" w:rsidRPr="00ED0774">
        <w:rPr>
          <w:rStyle w:val="affc"/>
        </w:rPr>
        <w:t xml:space="preserve"> </w:t>
      </w:r>
      <w:r w:rsidRPr="00ED0774">
        <w:rPr>
          <w:rStyle w:val="affc"/>
        </w:rPr>
        <w:t>«доказательной»</w:t>
      </w:r>
      <w:r w:rsidR="00926681" w:rsidRPr="00ED0774">
        <w:rPr>
          <w:rStyle w:val="affc"/>
        </w:rPr>
        <w:t xml:space="preserve"> </w:t>
      </w:r>
      <w:r w:rsidRPr="00ED0774">
        <w:rPr>
          <w:rStyle w:val="affc"/>
        </w:rPr>
        <w:t>медицины</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акой</w:t>
      </w:r>
      <w:r w:rsidR="00926681" w:rsidRPr="00ED0774">
        <w:rPr>
          <w:rStyle w:val="affc"/>
        </w:rPr>
        <w:t xml:space="preserve"> </w:t>
      </w:r>
      <w:r w:rsidRPr="00ED0774">
        <w:rPr>
          <w:rStyle w:val="affc"/>
        </w:rPr>
        <w:t>области</w:t>
      </w:r>
      <w:r w:rsidR="00AC1032" w:rsidRPr="00ED0774">
        <w:rPr>
          <w:rStyle w:val="affc"/>
        </w:rPr>
        <w:t>,</w:t>
      </w:r>
      <w:r w:rsidR="00926681" w:rsidRPr="00ED0774">
        <w:rPr>
          <w:rStyle w:val="affc"/>
        </w:rPr>
        <w:t xml:space="preserve"> </w:t>
      </w:r>
      <w:r w:rsidRPr="00ED0774">
        <w:rPr>
          <w:rStyle w:val="affc"/>
        </w:rPr>
        <w:t>как</w:t>
      </w:r>
      <w:r w:rsidR="00926681" w:rsidRPr="00ED0774">
        <w:rPr>
          <w:rStyle w:val="affc"/>
        </w:rPr>
        <w:t xml:space="preserve"> </w:t>
      </w:r>
      <w:r w:rsidRPr="00ED0774">
        <w:rPr>
          <w:rStyle w:val="affc"/>
        </w:rPr>
        <w:t>гематология</w:t>
      </w:r>
      <w:r w:rsidR="00AC1032" w:rsidRPr="00ED0774">
        <w:rPr>
          <w:rStyle w:val="affc"/>
        </w:rPr>
        <w:t>,</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необходимым,</w:t>
      </w:r>
      <w:r w:rsidR="00926681" w:rsidRPr="00ED0774">
        <w:rPr>
          <w:rStyle w:val="affc"/>
        </w:rPr>
        <w:t xml:space="preserve"> </w:t>
      </w:r>
      <w:r w:rsidRPr="00ED0774">
        <w:rPr>
          <w:rStyle w:val="affc"/>
        </w:rPr>
        <w:t>поскольку,</w:t>
      </w:r>
      <w:r w:rsidR="00926681" w:rsidRPr="00ED0774">
        <w:rPr>
          <w:rStyle w:val="affc"/>
        </w:rPr>
        <w:t xml:space="preserve"> </w:t>
      </w:r>
      <w:r w:rsidRPr="00ED0774">
        <w:rPr>
          <w:rStyle w:val="affc"/>
        </w:rPr>
        <w:t>пожалуй,</w:t>
      </w:r>
      <w:r w:rsidR="00926681" w:rsidRPr="00ED0774">
        <w:rPr>
          <w:rStyle w:val="affc"/>
        </w:rPr>
        <w:t xml:space="preserve"> </w:t>
      </w:r>
      <w:r w:rsidRPr="00ED0774">
        <w:rPr>
          <w:rStyle w:val="affc"/>
        </w:rPr>
        <w:t>ни</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акой</w:t>
      </w:r>
      <w:r w:rsidR="00926681" w:rsidRPr="00ED0774">
        <w:rPr>
          <w:rStyle w:val="affc"/>
        </w:rPr>
        <w:t xml:space="preserve"> </w:t>
      </w:r>
      <w:r w:rsidRPr="00ED0774">
        <w:rPr>
          <w:rStyle w:val="affc"/>
        </w:rPr>
        <w:t>другой</w:t>
      </w:r>
      <w:r w:rsidR="00926681" w:rsidRPr="00ED0774">
        <w:rPr>
          <w:rStyle w:val="affc"/>
        </w:rPr>
        <w:t xml:space="preserve"> </w:t>
      </w:r>
      <w:r w:rsidRPr="00ED0774">
        <w:rPr>
          <w:rStyle w:val="affc"/>
        </w:rPr>
        <w:t>области</w:t>
      </w:r>
      <w:r w:rsidR="00926681" w:rsidRPr="00ED0774">
        <w:rPr>
          <w:rStyle w:val="affc"/>
        </w:rPr>
        <w:t xml:space="preserve"> </w:t>
      </w:r>
      <w:r w:rsidRPr="00ED0774">
        <w:rPr>
          <w:rStyle w:val="affc"/>
        </w:rPr>
        <w:t>медицинских</w:t>
      </w:r>
      <w:r w:rsidR="00926681" w:rsidRPr="00ED0774">
        <w:rPr>
          <w:rStyle w:val="affc"/>
        </w:rPr>
        <w:t xml:space="preserve"> </w:t>
      </w:r>
      <w:r w:rsidRPr="00ED0774">
        <w:rPr>
          <w:rStyle w:val="affc"/>
        </w:rPr>
        <w:t>знаний</w:t>
      </w:r>
      <w:r w:rsidR="00926681" w:rsidRPr="00ED0774">
        <w:rPr>
          <w:rStyle w:val="affc"/>
        </w:rPr>
        <w:t xml:space="preserve"> </w:t>
      </w:r>
      <w:r w:rsidRPr="00ED0774">
        <w:rPr>
          <w:rStyle w:val="affc"/>
        </w:rPr>
        <w:t>не</w:t>
      </w:r>
      <w:r w:rsidR="00926681" w:rsidRPr="00ED0774">
        <w:rPr>
          <w:rStyle w:val="affc"/>
        </w:rPr>
        <w:t xml:space="preserve"> </w:t>
      </w:r>
      <w:r w:rsidRPr="00ED0774">
        <w:rPr>
          <w:rStyle w:val="affc"/>
        </w:rPr>
        <w:t>приходится</w:t>
      </w:r>
      <w:r w:rsidR="00926681" w:rsidRPr="00ED0774">
        <w:rPr>
          <w:rStyle w:val="affc"/>
        </w:rPr>
        <w:t xml:space="preserve"> </w:t>
      </w:r>
      <w:r w:rsidRPr="00ED0774">
        <w:rPr>
          <w:rStyle w:val="affc"/>
        </w:rPr>
        <w:lastRenderedPageBreak/>
        <w:t>постоянно</w:t>
      </w:r>
      <w:r w:rsidR="00926681" w:rsidRPr="00ED0774">
        <w:rPr>
          <w:rStyle w:val="affc"/>
        </w:rPr>
        <w:t xml:space="preserve"> </w:t>
      </w:r>
      <w:r w:rsidRPr="00ED0774">
        <w:rPr>
          <w:rStyle w:val="affc"/>
        </w:rPr>
        <w:t>сталкиваться</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критическими</w:t>
      </w:r>
      <w:r w:rsidR="00926681" w:rsidRPr="00ED0774">
        <w:rPr>
          <w:rStyle w:val="affc"/>
        </w:rPr>
        <w:t xml:space="preserve"> </w:t>
      </w:r>
      <w:r w:rsidRPr="00ED0774">
        <w:rPr>
          <w:rStyle w:val="affc"/>
        </w:rPr>
        <w:t>ситуациям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ринятием</w:t>
      </w:r>
      <w:r w:rsidR="00926681" w:rsidRPr="00ED0774">
        <w:rPr>
          <w:rStyle w:val="affc"/>
        </w:rPr>
        <w:t xml:space="preserve"> </w:t>
      </w:r>
      <w:r w:rsidRPr="00ED0774">
        <w:rPr>
          <w:rStyle w:val="affc"/>
        </w:rPr>
        <w:t>критических</w:t>
      </w:r>
      <w:r w:rsidR="00926681" w:rsidRPr="00ED0774">
        <w:rPr>
          <w:rStyle w:val="affc"/>
        </w:rPr>
        <w:t xml:space="preserve"> </w:t>
      </w:r>
      <w:r w:rsidRPr="00ED0774">
        <w:rPr>
          <w:rStyle w:val="affc"/>
        </w:rPr>
        <w:t>решений</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ED0774">
        <w:rPr>
          <w:rStyle w:val="affc"/>
        </w:rPr>
        <w:fldChar w:fldCharType="separate"/>
      </w:r>
      <w:r w:rsidR="00B32728" w:rsidRPr="00ED0774">
        <w:rPr>
          <w:rStyle w:val="affc"/>
          <w:noProof/>
        </w:rPr>
        <w:t>[1,2,7,8]</w:t>
      </w:r>
      <w:r w:rsidR="004C74BF" w:rsidRPr="00ED0774">
        <w:rPr>
          <w:rStyle w:val="affc"/>
        </w:rPr>
        <w:fldChar w:fldCharType="end"/>
      </w:r>
      <w:r w:rsidRPr="00ED0774">
        <w:rPr>
          <w:rStyle w:val="affc"/>
        </w:rPr>
        <w:t>.</w:t>
      </w:r>
    </w:p>
    <w:p w14:paraId="49DA3B2D" w14:textId="498D33D0" w:rsidR="006E5861" w:rsidRPr="00ED0774" w:rsidRDefault="00D80AC9" w:rsidP="00705E68">
      <w:pPr>
        <w:pStyle w:val="afd"/>
        <w:spacing w:beforeAutospacing="0" w:afterAutospacing="0" w:line="360" w:lineRule="auto"/>
        <w:ind w:firstLine="709"/>
        <w:contextualSpacing/>
        <w:divId w:val="488638550"/>
        <w:rPr>
          <w:i/>
        </w:rPr>
      </w:pPr>
      <w:r w:rsidRPr="00ED0774">
        <w:rPr>
          <w:rStyle w:val="affc"/>
        </w:rPr>
        <w:t>В</w:t>
      </w:r>
      <w:r w:rsidR="00926681" w:rsidRPr="00ED0774">
        <w:rPr>
          <w:rStyle w:val="affc"/>
        </w:rPr>
        <w:t xml:space="preserve"> </w:t>
      </w:r>
      <w:r w:rsidRPr="00ED0774">
        <w:rPr>
          <w:rStyle w:val="affc"/>
        </w:rPr>
        <w:t>201</w:t>
      </w:r>
      <w:r w:rsidR="001D1DF1" w:rsidRPr="00ED0774">
        <w:rPr>
          <w:rStyle w:val="affc"/>
        </w:rPr>
        <w:t>7</w:t>
      </w:r>
      <w:r w:rsidR="00926681" w:rsidRPr="00ED0774">
        <w:rPr>
          <w:rStyle w:val="affc"/>
        </w:rPr>
        <w:t xml:space="preserve"> </w:t>
      </w:r>
      <w:r w:rsidRPr="00ED0774">
        <w:rPr>
          <w:rStyle w:val="affc"/>
        </w:rPr>
        <w:t>г.</w:t>
      </w:r>
      <w:r w:rsidR="00926681" w:rsidRPr="00ED0774">
        <w:rPr>
          <w:rStyle w:val="affc"/>
        </w:rPr>
        <w:t xml:space="preserve"> </w:t>
      </w:r>
      <w:r w:rsidRPr="00ED0774">
        <w:rPr>
          <w:rStyle w:val="affc"/>
        </w:rPr>
        <w:t>были</w:t>
      </w:r>
      <w:r w:rsidR="00926681" w:rsidRPr="00ED0774">
        <w:rPr>
          <w:rStyle w:val="affc"/>
        </w:rPr>
        <w:t xml:space="preserve"> </w:t>
      </w:r>
      <w:r w:rsidRPr="00ED0774">
        <w:rPr>
          <w:rStyle w:val="affc"/>
        </w:rPr>
        <w:t>опубликованы</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европейских</w:t>
      </w:r>
      <w:r w:rsidR="00926681" w:rsidRPr="00ED0774">
        <w:rPr>
          <w:rStyle w:val="affc"/>
        </w:rPr>
        <w:t xml:space="preserve"> </w:t>
      </w:r>
      <w:r w:rsidRPr="00ED0774">
        <w:rPr>
          <w:rStyle w:val="affc"/>
        </w:rPr>
        <w:t>экспертов</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диагностик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лечению</w:t>
      </w:r>
      <w:r w:rsidR="00926681" w:rsidRPr="00ED0774">
        <w:rPr>
          <w:rStyle w:val="affc"/>
        </w:rPr>
        <w:t xml:space="preserve"> </w:t>
      </w:r>
      <w:r w:rsidRPr="00ED0774">
        <w:rPr>
          <w:rStyle w:val="affc"/>
        </w:rPr>
        <w:t>ОМЛ</w:t>
      </w:r>
      <w:r w:rsidR="00926681" w:rsidRPr="00ED0774">
        <w:rPr>
          <w:rStyle w:val="affc"/>
        </w:rPr>
        <w:t xml:space="preserve"> </w:t>
      </w:r>
      <w:r w:rsidR="004C74BF" w:rsidRPr="00ED0774">
        <w:rPr>
          <w:rStyle w:val="affc"/>
          <w:lang w:val="en-US"/>
        </w:rPr>
        <w:fldChar w:fldCharType="begin" w:fldLock="1"/>
      </w:r>
      <w:r w:rsidR="00B32728" w:rsidRPr="00ED0774">
        <w:rPr>
          <w:rStyle w:val="affc"/>
          <w:lang w:val="en-US"/>
        </w:rPr>
        <w:instrText>ADDIN</w:instrText>
      </w:r>
      <w:r w:rsidR="00B32728" w:rsidRPr="00ED0774">
        <w:rPr>
          <w:rStyle w:val="affc"/>
        </w:rPr>
        <w:instrText xml:space="preserve"> </w:instrText>
      </w:r>
      <w:r w:rsidR="00B32728" w:rsidRPr="00ED0774">
        <w:rPr>
          <w:rStyle w:val="affc"/>
          <w:lang w:val="en-US"/>
        </w:rPr>
        <w:instrText>CSL</w:instrText>
      </w:r>
      <w:r w:rsidR="00B32728" w:rsidRPr="00ED0774">
        <w:rPr>
          <w:rStyle w:val="affc"/>
        </w:rPr>
        <w:instrText>_</w:instrText>
      </w:r>
      <w:r w:rsidR="00B32728" w:rsidRPr="00ED0774">
        <w:rPr>
          <w:rStyle w:val="affc"/>
          <w:lang w:val="en-US"/>
        </w:rPr>
        <w:instrText>CITATION</w:instrText>
      </w:r>
      <w:r w:rsidR="00B32728" w:rsidRPr="00ED0774">
        <w:rPr>
          <w:rStyle w:val="affc"/>
        </w:rPr>
        <w:instrText xml:space="preserve"> {"</w:instrText>
      </w:r>
      <w:r w:rsidR="00B32728" w:rsidRPr="00ED0774">
        <w:rPr>
          <w:rStyle w:val="affc"/>
          <w:lang w:val="en-US"/>
        </w:rPr>
        <w:instrText>citationItems</w:instrText>
      </w:r>
      <w:r w:rsidR="00B32728" w:rsidRPr="00ED0774">
        <w:rPr>
          <w:rStyle w:val="affc"/>
        </w:rPr>
        <w:instrText>":[{"</w:instrText>
      </w:r>
      <w:r w:rsidR="00B32728" w:rsidRPr="00ED0774">
        <w:rPr>
          <w:rStyle w:val="affc"/>
          <w:lang w:val="en-US"/>
        </w:rPr>
        <w:instrText>id</w:instrText>
      </w:r>
      <w:r w:rsidR="00B32728" w:rsidRPr="00ED0774">
        <w:rPr>
          <w:rStyle w:val="affc"/>
        </w:rPr>
        <w:instrText>":"</w:instrText>
      </w:r>
      <w:r w:rsidR="00B32728" w:rsidRPr="00ED0774">
        <w:rPr>
          <w:rStyle w:val="affc"/>
          <w:lang w:val="en-US"/>
        </w:rPr>
        <w:instrText>ITEM</w:instrText>
      </w:r>
      <w:r w:rsidR="00B32728" w:rsidRPr="00ED0774">
        <w:rPr>
          <w:rStyle w:val="affc"/>
        </w:rPr>
        <w:instrText>-1","</w:instrText>
      </w:r>
      <w:r w:rsidR="00B32728" w:rsidRPr="00ED0774">
        <w:rPr>
          <w:rStyle w:val="affc"/>
          <w:lang w:val="en-US"/>
        </w:rPr>
        <w:instrText>itemData</w:instrText>
      </w:r>
      <w:r w:rsidR="00B32728" w:rsidRPr="00ED0774">
        <w:rPr>
          <w:rStyle w:val="affc"/>
        </w:rPr>
        <w:instrText>":{"</w:instrText>
      </w:r>
      <w:r w:rsidR="00B32728" w:rsidRPr="00ED0774">
        <w:rPr>
          <w:rStyle w:val="affc"/>
          <w:lang w:val="en-US"/>
        </w:rPr>
        <w:instrText>DOI</w:instrText>
      </w:r>
      <w:r w:rsidR="00B32728" w:rsidRPr="00ED0774">
        <w:rPr>
          <w:rStyle w:val="affc"/>
        </w:rPr>
        <w:instrText>":"10.1182/</w:instrText>
      </w:r>
      <w:r w:rsidR="00B32728" w:rsidRPr="00ED0774">
        <w:rPr>
          <w:rStyle w:val="affc"/>
          <w:lang w:val="en-US"/>
        </w:rPr>
        <w:instrText>blood</w:instrText>
      </w:r>
      <w:r w:rsidR="00B32728" w:rsidRPr="00ED0774">
        <w:rPr>
          <w:rStyle w:val="affc"/>
        </w:rPr>
        <w:instrText>-2016-08-733196","</w:instrText>
      </w:r>
      <w:r w:rsidR="00B32728" w:rsidRPr="00ED0774">
        <w:rPr>
          <w:rStyle w:val="affc"/>
          <w:lang w:val="en-US"/>
        </w:rPr>
        <w:instrText>ISSN</w:instrText>
      </w:r>
      <w:r w:rsidR="00B32728" w:rsidRPr="00ED0774">
        <w:rPr>
          <w:rStyle w:val="affc"/>
        </w:rPr>
        <w:instrText>":"15280020","</w:instrText>
      </w:r>
      <w:r w:rsidR="00B32728" w:rsidRPr="00ED0774">
        <w:rPr>
          <w:rStyle w:val="affc"/>
          <w:lang w:val="en-US"/>
        </w:rPr>
        <w:instrText>abstract</w:instrText>
      </w:r>
      <w:r w:rsidR="00B32728" w:rsidRPr="00ED0774">
        <w:rPr>
          <w:rStyle w:val="affc"/>
        </w:rPr>
        <w:instrText>":"</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first</w:instrText>
      </w:r>
      <w:r w:rsidR="00B32728" w:rsidRPr="00ED0774">
        <w:rPr>
          <w:rStyle w:val="affc"/>
        </w:rPr>
        <w:instrText xml:space="preserve"> </w:instrText>
      </w:r>
      <w:r w:rsidR="00B32728" w:rsidRPr="00ED0774">
        <w:rPr>
          <w:rStyle w:val="affc"/>
          <w:lang w:val="en-US"/>
        </w:rPr>
        <w:instrText>edition</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European</w:instrText>
      </w:r>
      <w:r w:rsidR="00B32728" w:rsidRPr="00ED0774">
        <w:rPr>
          <w:rStyle w:val="affc"/>
        </w:rPr>
        <w:instrText xml:space="preserve"> </w:instrText>
      </w:r>
      <w:r w:rsidR="00B32728" w:rsidRPr="00ED0774">
        <w:rPr>
          <w:rStyle w:val="affc"/>
          <w:lang w:val="en-US"/>
        </w:rPr>
        <w:instrText>LeukemiaNet</w:instrText>
      </w:r>
      <w:r w:rsidR="00B32728" w:rsidRPr="00ED0774">
        <w:rPr>
          <w:rStyle w:val="affc"/>
        </w:rPr>
        <w:instrText xml:space="preserve">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diagnosi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manage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cute</w:instrText>
      </w:r>
      <w:r w:rsidR="00B32728" w:rsidRPr="00ED0774">
        <w:rPr>
          <w:rStyle w:val="affc"/>
        </w:rPr>
        <w:instrText xml:space="preserve"> </w:instrText>
      </w:r>
      <w:r w:rsidR="00B32728" w:rsidRPr="00ED0774">
        <w:rPr>
          <w:rStyle w:val="affc"/>
          <w:lang w:val="en-US"/>
        </w:rPr>
        <w:instrText>myeloid</w:instrText>
      </w:r>
      <w:r w:rsidR="00B32728" w:rsidRPr="00ED0774">
        <w:rPr>
          <w:rStyle w:val="affc"/>
        </w:rPr>
        <w:instrText xml:space="preserve"> </w:instrText>
      </w:r>
      <w:r w:rsidR="00B32728" w:rsidRPr="00ED0774">
        <w:rPr>
          <w:rStyle w:val="affc"/>
          <w:lang w:val="en-US"/>
        </w:rPr>
        <w:instrText>leukemia</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adults</w:instrText>
      </w:r>
      <w:r w:rsidR="00B32728" w:rsidRPr="00ED0774">
        <w:rPr>
          <w:rStyle w:val="affc"/>
        </w:rPr>
        <w:instrText xml:space="preserve">, </w:instrText>
      </w:r>
      <w:r w:rsidR="00B32728" w:rsidRPr="00ED0774">
        <w:rPr>
          <w:rStyle w:val="affc"/>
          <w:lang w:val="en-US"/>
        </w:rPr>
        <w:instrText>published</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2010, </w:instrText>
      </w:r>
      <w:r w:rsidR="00B32728" w:rsidRPr="00ED0774">
        <w:rPr>
          <w:rStyle w:val="affc"/>
          <w:lang w:val="en-US"/>
        </w:rPr>
        <w:instrText>has</w:instrText>
      </w:r>
      <w:r w:rsidR="00B32728" w:rsidRPr="00ED0774">
        <w:rPr>
          <w:rStyle w:val="affc"/>
        </w:rPr>
        <w:instrText xml:space="preserve"> </w:instrText>
      </w:r>
      <w:r w:rsidR="00B32728" w:rsidRPr="00ED0774">
        <w:rPr>
          <w:rStyle w:val="affc"/>
          <w:lang w:val="en-US"/>
        </w:rPr>
        <w:instrText>found</w:instrText>
      </w:r>
      <w:r w:rsidR="00B32728" w:rsidRPr="00ED0774">
        <w:rPr>
          <w:rStyle w:val="affc"/>
        </w:rPr>
        <w:instrText xml:space="preserve"> </w:instrText>
      </w:r>
      <w:r w:rsidR="00B32728" w:rsidRPr="00ED0774">
        <w:rPr>
          <w:rStyle w:val="affc"/>
          <w:lang w:val="en-US"/>
        </w:rPr>
        <w:instrText>broad</w:instrText>
      </w:r>
      <w:r w:rsidR="00B32728" w:rsidRPr="00ED0774">
        <w:rPr>
          <w:rStyle w:val="affc"/>
        </w:rPr>
        <w:instrText xml:space="preserve"> </w:instrText>
      </w:r>
      <w:r w:rsidR="00B32728" w:rsidRPr="00ED0774">
        <w:rPr>
          <w:rStyle w:val="affc"/>
          <w:lang w:val="en-US"/>
        </w:rPr>
        <w:instrText>acceptance</w:instrText>
      </w:r>
      <w:r w:rsidR="00B32728" w:rsidRPr="00ED0774">
        <w:rPr>
          <w:rStyle w:val="affc"/>
        </w:rPr>
        <w:instrText xml:space="preserve"> </w:instrText>
      </w:r>
      <w:r w:rsidR="00B32728" w:rsidRPr="00ED0774">
        <w:rPr>
          <w:rStyle w:val="affc"/>
          <w:lang w:val="en-US"/>
        </w:rPr>
        <w:instrText>by</w:instrText>
      </w:r>
      <w:r w:rsidR="00B32728" w:rsidRPr="00ED0774">
        <w:rPr>
          <w:rStyle w:val="affc"/>
        </w:rPr>
        <w:instrText xml:space="preserve"> </w:instrText>
      </w:r>
      <w:r w:rsidR="00B32728" w:rsidRPr="00ED0774">
        <w:rPr>
          <w:rStyle w:val="affc"/>
          <w:lang w:val="en-US"/>
        </w:rPr>
        <w:instrText>physician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investigators</w:instrText>
      </w:r>
      <w:r w:rsidR="00B32728" w:rsidRPr="00ED0774">
        <w:rPr>
          <w:rStyle w:val="affc"/>
        </w:rPr>
        <w:instrText xml:space="preserve"> </w:instrText>
      </w:r>
      <w:r w:rsidR="00B32728" w:rsidRPr="00ED0774">
        <w:rPr>
          <w:rStyle w:val="affc"/>
          <w:lang w:val="en-US"/>
        </w:rPr>
        <w:instrText>caring</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patients</w:instrText>
      </w:r>
      <w:r w:rsidR="00B32728" w:rsidRPr="00ED0774">
        <w:rPr>
          <w:rStyle w:val="affc"/>
        </w:rPr>
        <w:instrText xml:space="preserve"> </w:instrText>
      </w:r>
      <w:r w:rsidR="00B32728" w:rsidRPr="00ED0774">
        <w:rPr>
          <w:rStyle w:val="affc"/>
          <w:lang w:val="en-US"/>
        </w:rPr>
        <w:instrText>with</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Recent</w:instrText>
      </w:r>
      <w:r w:rsidR="00B32728" w:rsidRPr="00ED0774">
        <w:rPr>
          <w:rStyle w:val="affc"/>
        </w:rPr>
        <w:instrText xml:space="preserve"> </w:instrText>
      </w:r>
      <w:r w:rsidR="00B32728" w:rsidRPr="00ED0774">
        <w:rPr>
          <w:rStyle w:val="affc"/>
          <w:lang w:val="en-US"/>
        </w:rPr>
        <w:instrText>advance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example</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iscovery</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genomic</w:instrText>
      </w:r>
      <w:r w:rsidR="00B32728" w:rsidRPr="00ED0774">
        <w:rPr>
          <w:rStyle w:val="affc"/>
        </w:rPr>
        <w:instrText xml:space="preserve"> </w:instrText>
      </w:r>
      <w:r w:rsidR="00B32728" w:rsidRPr="00ED0774">
        <w:rPr>
          <w:rStyle w:val="affc"/>
          <w:lang w:val="en-US"/>
        </w:rPr>
        <w:instrText>landscape</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evelop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ssays</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genetic</w:instrText>
      </w:r>
      <w:r w:rsidR="00B32728" w:rsidRPr="00ED0774">
        <w:rPr>
          <w:rStyle w:val="affc"/>
        </w:rPr>
        <w:instrText xml:space="preserve"> </w:instrText>
      </w:r>
      <w:r w:rsidR="00B32728" w:rsidRPr="00ED0774">
        <w:rPr>
          <w:rStyle w:val="affc"/>
          <w:lang w:val="en-US"/>
        </w:rPr>
        <w:instrText>testing</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detecting</w:instrText>
      </w:r>
      <w:r w:rsidR="00B32728" w:rsidRPr="00ED0774">
        <w:rPr>
          <w:rStyle w:val="affc"/>
        </w:rPr>
        <w:instrText xml:space="preserve"> </w:instrText>
      </w:r>
      <w:r w:rsidR="00B32728" w:rsidRPr="00ED0774">
        <w:rPr>
          <w:rStyle w:val="affc"/>
          <w:lang w:val="en-US"/>
        </w:rPr>
        <w:instrText>minimal</w:instrText>
      </w:r>
      <w:r w:rsidR="00B32728" w:rsidRPr="00ED0774">
        <w:rPr>
          <w:rStyle w:val="affc"/>
        </w:rPr>
        <w:instrText xml:space="preserve"> </w:instrText>
      </w:r>
      <w:r w:rsidR="00B32728" w:rsidRPr="00ED0774">
        <w:rPr>
          <w:rStyle w:val="affc"/>
          <w:lang w:val="en-US"/>
        </w:rPr>
        <w:instrText>residual</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 xml:space="preserve"> (</w:instrText>
      </w:r>
      <w:r w:rsidR="00B32728" w:rsidRPr="00ED0774">
        <w:rPr>
          <w:rStyle w:val="affc"/>
          <w:lang w:val="en-US"/>
        </w:rPr>
        <w:instrText>MRD</w:instrText>
      </w:r>
      <w:r w:rsidR="00B32728" w:rsidRPr="00ED0774">
        <w:rPr>
          <w:rStyle w:val="affc"/>
        </w:rPr>
        <w:instrText xml:space="preserve">), </w:instrText>
      </w:r>
      <w:r w:rsidR="00B32728" w:rsidRPr="00ED0774">
        <w:rPr>
          <w:rStyle w:val="affc"/>
          <w:lang w:val="en-US"/>
        </w:rPr>
        <w:instrText>as</w:instrText>
      </w:r>
      <w:r w:rsidR="00B32728" w:rsidRPr="00ED0774">
        <w:rPr>
          <w:rStyle w:val="affc"/>
        </w:rPr>
        <w:instrText xml:space="preserve"> </w:instrText>
      </w:r>
      <w:r w:rsidR="00B32728" w:rsidRPr="00ED0774">
        <w:rPr>
          <w:rStyle w:val="affc"/>
          <w:lang w:val="en-US"/>
        </w:rPr>
        <w:instrText>well</w:instrText>
      </w:r>
      <w:r w:rsidR="00B32728" w:rsidRPr="00ED0774">
        <w:rPr>
          <w:rStyle w:val="affc"/>
        </w:rPr>
        <w:instrText xml:space="preserve"> </w:instrText>
      </w:r>
      <w:r w:rsidR="00B32728" w:rsidRPr="00ED0774">
        <w:rPr>
          <w:rStyle w:val="affc"/>
          <w:lang w:val="en-US"/>
        </w:rPr>
        <w:instrText>as</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develop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novel</w:instrText>
      </w:r>
      <w:r w:rsidR="00B32728" w:rsidRPr="00ED0774">
        <w:rPr>
          <w:rStyle w:val="affc"/>
        </w:rPr>
        <w:instrText xml:space="preserve"> </w:instrText>
      </w:r>
      <w:r w:rsidR="00B32728" w:rsidRPr="00ED0774">
        <w:rPr>
          <w:rStyle w:val="affc"/>
          <w:lang w:val="en-US"/>
        </w:rPr>
        <w:instrText>antileukemic</w:instrText>
      </w:r>
      <w:r w:rsidR="00B32728" w:rsidRPr="00ED0774">
        <w:rPr>
          <w:rStyle w:val="affc"/>
        </w:rPr>
        <w:instrText xml:space="preserve"> </w:instrText>
      </w:r>
      <w:r w:rsidR="00B32728" w:rsidRPr="00ED0774">
        <w:rPr>
          <w:rStyle w:val="affc"/>
          <w:lang w:val="en-US"/>
        </w:rPr>
        <w:instrText>agents</w:instrText>
      </w:r>
      <w:r w:rsidR="00B32728" w:rsidRPr="00ED0774">
        <w:rPr>
          <w:rStyle w:val="affc"/>
        </w:rPr>
        <w:instrText xml:space="preserve">, </w:instrText>
      </w:r>
      <w:r w:rsidR="00B32728" w:rsidRPr="00ED0774">
        <w:rPr>
          <w:rStyle w:val="affc"/>
          <w:lang w:val="en-US"/>
        </w:rPr>
        <w:instrText>prompted</w:instrText>
      </w:r>
      <w:r w:rsidR="00B32728" w:rsidRPr="00ED0774">
        <w:rPr>
          <w:rStyle w:val="affc"/>
        </w:rPr>
        <w:instrText xml:space="preserve"> </w:instrText>
      </w:r>
      <w:r w:rsidR="00B32728" w:rsidRPr="00ED0774">
        <w:rPr>
          <w:rStyle w:val="affc"/>
          <w:lang w:val="en-US"/>
        </w:rPr>
        <w:instrText>an</w:instrText>
      </w:r>
      <w:r w:rsidR="00B32728" w:rsidRPr="00ED0774">
        <w:rPr>
          <w:rStyle w:val="affc"/>
        </w:rPr>
        <w:instrText xml:space="preserve"> </w:instrText>
      </w:r>
      <w:r w:rsidR="00B32728" w:rsidRPr="00ED0774">
        <w:rPr>
          <w:rStyle w:val="affc"/>
          <w:lang w:val="en-US"/>
        </w:rPr>
        <w:instrText>international</w:instrText>
      </w:r>
      <w:r w:rsidR="00B32728" w:rsidRPr="00ED0774">
        <w:rPr>
          <w:rStyle w:val="affc"/>
        </w:rPr>
        <w:instrText xml:space="preserve"> </w:instrText>
      </w:r>
      <w:r w:rsidR="00B32728" w:rsidRPr="00ED0774">
        <w:rPr>
          <w:rStyle w:val="affc"/>
          <w:lang w:val="en-US"/>
        </w:rPr>
        <w:instrText>panel</w:instrText>
      </w:r>
      <w:r w:rsidR="00B32728" w:rsidRPr="00ED0774">
        <w:rPr>
          <w:rStyle w:val="affc"/>
        </w:rPr>
        <w:instrText xml:space="preserve"> </w:instrText>
      </w:r>
      <w:r w:rsidR="00B32728" w:rsidRPr="00ED0774">
        <w:rPr>
          <w:rStyle w:val="affc"/>
          <w:lang w:val="en-US"/>
        </w:rPr>
        <w:instrText>to</w:instrText>
      </w:r>
      <w:r w:rsidR="00B32728" w:rsidRPr="00ED0774">
        <w:rPr>
          <w:rStyle w:val="affc"/>
        </w:rPr>
        <w:instrText xml:space="preserve"> </w:instrText>
      </w:r>
      <w:r w:rsidR="00B32728" w:rsidRPr="00ED0774">
        <w:rPr>
          <w:rStyle w:val="affc"/>
          <w:lang w:val="en-US"/>
        </w:rPr>
        <w:instrText>provide</w:instrText>
      </w:r>
      <w:r w:rsidR="00B32728" w:rsidRPr="00ED0774">
        <w:rPr>
          <w:rStyle w:val="affc"/>
        </w:rPr>
        <w:instrText xml:space="preserve"> </w:instrText>
      </w:r>
      <w:r w:rsidR="00B32728" w:rsidRPr="00ED0774">
        <w:rPr>
          <w:rStyle w:val="affc"/>
          <w:lang w:val="en-US"/>
        </w:rPr>
        <w:instrText>updated</w:instrText>
      </w:r>
      <w:r w:rsidR="00B32728" w:rsidRPr="00ED0774">
        <w:rPr>
          <w:rStyle w:val="affc"/>
        </w:rPr>
        <w:instrText xml:space="preserve"> </w:instrText>
      </w:r>
      <w:r w:rsidR="00B32728" w:rsidRPr="00ED0774">
        <w:rPr>
          <w:rStyle w:val="affc"/>
          <w:lang w:val="en-US"/>
        </w:rPr>
        <w:instrText>evidence</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expert</w:instrText>
      </w:r>
      <w:r w:rsidR="00B32728" w:rsidRPr="00ED0774">
        <w:rPr>
          <w:rStyle w:val="affc"/>
        </w:rPr>
        <w:instrText xml:space="preserve"> </w:instrText>
      </w:r>
      <w:r w:rsidR="00B32728" w:rsidRPr="00ED0774">
        <w:rPr>
          <w:rStyle w:val="affc"/>
          <w:lang w:val="en-US"/>
        </w:rPr>
        <w:instrText>opinion</w:instrText>
      </w:r>
      <w:r w:rsidR="00B32728" w:rsidRPr="00ED0774">
        <w:rPr>
          <w:rStyle w:val="affc"/>
        </w:rPr>
        <w:instrText>-</w:instrText>
      </w:r>
      <w:r w:rsidR="00B32728" w:rsidRPr="00ED0774">
        <w:rPr>
          <w:rStyle w:val="affc"/>
          <w:lang w:val="en-US"/>
        </w:rPr>
        <w:instrText>based</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include</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revised</w:instrText>
      </w:r>
      <w:r w:rsidR="00B32728" w:rsidRPr="00ED0774">
        <w:rPr>
          <w:rStyle w:val="affc"/>
        </w:rPr>
        <w:instrText xml:space="preserve"> </w:instrText>
      </w:r>
      <w:r w:rsidR="00B32728" w:rsidRPr="00ED0774">
        <w:rPr>
          <w:rStyle w:val="affc"/>
          <w:lang w:val="en-US"/>
        </w:rPr>
        <w:instrText>version</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the</w:instrText>
      </w:r>
      <w:r w:rsidR="00B32728" w:rsidRPr="00ED0774">
        <w:rPr>
          <w:rStyle w:val="affc"/>
        </w:rPr>
        <w:instrText xml:space="preserve">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genetic</w:instrText>
      </w:r>
      <w:r w:rsidR="00B32728" w:rsidRPr="00ED0774">
        <w:rPr>
          <w:rStyle w:val="affc"/>
        </w:rPr>
        <w:instrText xml:space="preserve"> </w:instrText>
      </w:r>
      <w:r w:rsidR="00B32728" w:rsidRPr="00ED0774">
        <w:rPr>
          <w:rStyle w:val="affc"/>
          <w:lang w:val="en-US"/>
        </w:rPr>
        <w:instrText>categories</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proposal</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 xml:space="preserve"> </w:instrText>
      </w:r>
      <w:r w:rsidR="00B32728" w:rsidRPr="00ED0774">
        <w:rPr>
          <w:rStyle w:val="affc"/>
          <w:lang w:val="en-US"/>
        </w:rPr>
        <w:instrText>response</w:instrText>
      </w:r>
      <w:r w:rsidR="00B32728" w:rsidRPr="00ED0774">
        <w:rPr>
          <w:rStyle w:val="affc"/>
        </w:rPr>
        <w:instrText xml:space="preserve"> </w:instrText>
      </w:r>
      <w:r w:rsidR="00B32728" w:rsidRPr="00ED0774">
        <w:rPr>
          <w:rStyle w:val="affc"/>
          <w:lang w:val="en-US"/>
        </w:rPr>
        <w:instrText>category</w:instrText>
      </w:r>
      <w:r w:rsidR="00B32728" w:rsidRPr="00ED0774">
        <w:rPr>
          <w:rStyle w:val="affc"/>
        </w:rPr>
        <w:instrText xml:space="preserve"> </w:instrText>
      </w:r>
      <w:r w:rsidR="00B32728" w:rsidRPr="00ED0774">
        <w:rPr>
          <w:rStyle w:val="affc"/>
          <w:lang w:val="en-US"/>
        </w:rPr>
        <w:instrText>based</w:instrText>
      </w:r>
      <w:r w:rsidR="00B32728" w:rsidRPr="00ED0774">
        <w:rPr>
          <w:rStyle w:val="affc"/>
        </w:rPr>
        <w:instrText xml:space="preserve"> </w:instrText>
      </w:r>
      <w:r w:rsidR="00B32728" w:rsidRPr="00ED0774">
        <w:rPr>
          <w:rStyle w:val="affc"/>
          <w:lang w:val="en-US"/>
        </w:rPr>
        <w:instrText>on</w:instrText>
      </w:r>
      <w:r w:rsidR="00B32728" w:rsidRPr="00ED0774">
        <w:rPr>
          <w:rStyle w:val="affc"/>
        </w:rPr>
        <w:instrText xml:space="preserve"> </w:instrText>
      </w:r>
      <w:r w:rsidR="00B32728" w:rsidRPr="00ED0774">
        <w:rPr>
          <w:rStyle w:val="affc"/>
          <w:lang w:val="en-US"/>
        </w:rPr>
        <w:instrText>MRD</w:instrText>
      </w:r>
      <w:r w:rsidR="00B32728" w:rsidRPr="00ED0774">
        <w:rPr>
          <w:rStyle w:val="affc"/>
        </w:rPr>
        <w:instrText xml:space="preserve"> </w:instrText>
      </w:r>
      <w:r w:rsidR="00B32728" w:rsidRPr="00ED0774">
        <w:rPr>
          <w:rStyle w:val="affc"/>
          <w:lang w:val="en-US"/>
        </w:rPr>
        <w:instrText>statu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criteria</w:instrText>
      </w:r>
      <w:r w:rsidR="00B32728" w:rsidRPr="00ED0774">
        <w:rPr>
          <w:rStyle w:val="affc"/>
        </w:rPr>
        <w:instrText xml:space="preserve"> </w:instrText>
      </w:r>
      <w:r w:rsidR="00B32728" w:rsidRPr="00ED0774">
        <w:rPr>
          <w:rStyle w:val="affc"/>
          <w:lang w:val="en-US"/>
        </w:rPr>
        <w:instrText>for</w:instrText>
      </w:r>
      <w:r w:rsidR="00B32728" w:rsidRPr="00ED0774">
        <w:rPr>
          <w:rStyle w:val="affc"/>
        </w:rPr>
        <w:instrText xml:space="preserve"> </w:instrText>
      </w:r>
      <w:r w:rsidR="00B32728" w:rsidRPr="00ED0774">
        <w:rPr>
          <w:rStyle w:val="affc"/>
          <w:lang w:val="en-US"/>
        </w:rPr>
        <w:instrText>progressive</w:instrText>
      </w:r>
      <w:r w:rsidR="00B32728" w:rsidRPr="00ED0774">
        <w:rPr>
          <w:rStyle w:val="affc"/>
        </w:rPr>
        <w:instrText xml:space="preserve"> </w:instrText>
      </w:r>
      <w:r w:rsidR="00B32728" w:rsidRPr="00ED0774">
        <w:rPr>
          <w:rStyle w:val="affc"/>
          <w:lang w:val="en-US"/>
        </w:rPr>
        <w:instrText>disease</w:instrText>
      </w:r>
      <w:r w:rsidR="00B32728" w:rsidRPr="00ED0774">
        <w:rPr>
          <w:rStyle w:val="affc"/>
        </w:rPr>
        <w:instrText>.","</w:instrText>
      </w:r>
      <w:r w:rsidR="00B32728" w:rsidRPr="00ED0774">
        <w:rPr>
          <w:rStyle w:val="affc"/>
          <w:lang w:val="en-US"/>
        </w:rPr>
        <w:instrText>author</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D</w:instrText>
      </w:r>
      <w:r w:rsidR="00B32728" w:rsidRPr="00ED0774">
        <w:rPr>
          <w:rStyle w:val="affc"/>
        </w:rPr>
        <w:instrText>ö</w:instrText>
      </w:r>
      <w:r w:rsidR="00B32728" w:rsidRPr="00ED0774">
        <w:rPr>
          <w:rStyle w:val="affc"/>
          <w:lang w:val="en-US"/>
        </w:rPr>
        <w:instrText>hn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artmut</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Estey</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Elihu</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Grimwad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David</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Amadori</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Sergio</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Appelbaum</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Frederick</w:instrText>
      </w:r>
      <w:r w:rsidR="00B32728" w:rsidRPr="00ED0774">
        <w:rPr>
          <w:rStyle w:val="affc"/>
        </w:rPr>
        <w:instrText xml:space="preserve"> </w:instrText>
      </w:r>
      <w:r w:rsidR="00B32728" w:rsidRPr="00ED0774">
        <w:rPr>
          <w:rStyle w:val="affc"/>
          <w:lang w:val="en-US"/>
        </w:rPr>
        <w:instrText>R</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B</w:instrText>
      </w:r>
      <w:r w:rsidR="00B32728" w:rsidRPr="00ED0774">
        <w:rPr>
          <w:rStyle w:val="affc"/>
        </w:rPr>
        <w:instrText>ü</w:instrText>
      </w:r>
      <w:r w:rsidR="00B32728" w:rsidRPr="00ED0774">
        <w:rPr>
          <w:rStyle w:val="affc"/>
          <w:lang w:val="en-US"/>
        </w:rPr>
        <w:instrText>chn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Thomas</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Dombret</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erv</w:instrText>
      </w:r>
      <w:r w:rsidR="00B32728" w:rsidRPr="00ED0774">
        <w:rPr>
          <w:rStyle w:val="affc"/>
        </w:rPr>
        <w:instrText>é","</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Ebert</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Benjamin</w:instrText>
      </w:r>
      <w:r w:rsidR="00B32728" w:rsidRPr="00ED0774">
        <w:rPr>
          <w:rStyle w:val="affc"/>
        </w:rPr>
        <w:instrText xml:space="preserve"> </w:instrText>
      </w:r>
      <w:r w:rsidR="00B32728" w:rsidRPr="00ED0774">
        <w:rPr>
          <w:rStyle w:val="affc"/>
          <w:lang w:val="en-US"/>
        </w:rPr>
        <w:instrText>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Fenaux</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Pierre</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arso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Richard</w:instrText>
      </w:r>
      <w:r w:rsidR="00B32728" w:rsidRPr="00ED0774">
        <w:rPr>
          <w:rStyle w:val="affc"/>
        </w:rPr>
        <w:instrText xml:space="preserve"> </w:instrText>
      </w:r>
      <w:r w:rsidR="00B32728" w:rsidRPr="00ED0774">
        <w:rPr>
          <w:rStyle w:val="affc"/>
          <w:lang w:val="en-US"/>
        </w:rPr>
        <w:instrText>A</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evin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Ross</w:instrText>
      </w:r>
      <w:r w:rsidR="00B32728" w:rsidRPr="00ED0774">
        <w:rPr>
          <w:rStyle w:val="affc"/>
        </w:rPr>
        <w:instrText xml:space="preserve"> </w:instrText>
      </w:r>
      <w:r w:rsidR="00B32728" w:rsidRPr="00ED0774">
        <w:rPr>
          <w:rStyle w:val="affc"/>
          <w:lang w:val="en-US"/>
        </w:rPr>
        <w:instrText>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o</w:instrText>
      </w:r>
      <w:r w:rsidR="00B32728" w:rsidRPr="00ED0774">
        <w:rPr>
          <w:rStyle w:val="affc"/>
        </w:rPr>
        <w:instrText>-</w:instrText>
      </w:r>
      <w:r w:rsidR="00B32728" w:rsidRPr="00ED0774">
        <w:rPr>
          <w:rStyle w:val="affc"/>
          <w:lang w:val="en-US"/>
        </w:rPr>
        <w:instrText>Coco</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Francesco</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Nao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Tomoki</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Niederwieser</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Dietger</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Ossenkoppele</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Gert</w:instrText>
      </w:r>
      <w:r w:rsidR="00B32728" w:rsidRPr="00ED0774">
        <w:rPr>
          <w:rStyle w:val="affc"/>
        </w:rPr>
        <w:instrText xml:space="preserve"> </w:instrText>
      </w:r>
      <w:r w:rsidR="00B32728" w:rsidRPr="00ED0774">
        <w:rPr>
          <w:rStyle w:val="affc"/>
          <w:lang w:val="en-US"/>
        </w:rPr>
        <w:instrText>J</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Sanz</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Miguel</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Sierra</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Jorge</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Tallma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Martin</w:instrText>
      </w:r>
      <w:r w:rsidR="00B32728" w:rsidRPr="00ED0774">
        <w:rPr>
          <w:rStyle w:val="affc"/>
        </w:rPr>
        <w:instrText xml:space="preserve"> </w:instrText>
      </w:r>
      <w:r w:rsidR="00B32728" w:rsidRPr="00ED0774">
        <w:rPr>
          <w:rStyle w:val="affc"/>
          <w:lang w:val="en-US"/>
        </w:rPr>
        <w:instrText>S</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Tien</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Hwei</w:instrText>
      </w:r>
      <w:r w:rsidR="00B32728" w:rsidRPr="00ED0774">
        <w:rPr>
          <w:rStyle w:val="affc"/>
        </w:rPr>
        <w:instrText xml:space="preserve"> </w:instrText>
      </w:r>
      <w:r w:rsidR="00B32728" w:rsidRPr="00ED0774">
        <w:rPr>
          <w:rStyle w:val="affc"/>
          <w:lang w:val="en-US"/>
        </w:rPr>
        <w:instrText>Fang</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Wei</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Andrew</w:instrText>
      </w:r>
      <w:r w:rsidR="00B32728" w:rsidRPr="00ED0774">
        <w:rPr>
          <w:rStyle w:val="affc"/>
        </w:rPr>
        <w:instrText xml:space="preserve"> </w:instrText>
      </w:r>
      <w:r w:rsidR="00B32728" w:rsidRPr="00ED0774">
        <w:rPr>
          <w:rStyle w:val="affc"/>
          <w:lang w:val="en-US"/>
        </w:rPr>
        <w:instrText>H</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L</w:instrText>
      </w:r>
      <w:r w:rsidR="00B32728" w:rsidRPr="00ED0774">
        <w:rPr>
          <w:rStyle w:val="affc"/>
        </w:rPr>
        <w:instrText>ö</w:instrText>
      </w:r>
      <w:r w:rsidR="00B32728" w:rsidRPr="00ED0774">
        <w:rPr>
          <w:rStyle w:val="affc"/>
          <w:lang w:val="en-US"/>
        </w:rPr>
        <w:instrText>wenberg</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Bob</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family</w:instrText>
      </w:r>
      <w:r w:rsidR="00B32728" w:rsidRPr="00ED0774">
        <w:rPr>
          <w:rStyle w:val="affc"/>
        </w:rPr>
        <w:instrText>":"</w:instrText>
      </w:r>
      <w:r w:rsidR="00B32728" w:rsidRPr="00ED0774">
        <w:rPr>
          <w:rStyle w:val="affc"/>
          <w:lang w:val="en-US"/>
        </w:rPr>
        <w:instrText>Bloomfield</w:instrText>
      </w:r>
      <w:r w:rsidR="00B32728" w:rsidRPr="00ED0774">
        <w:rPr>
          <w:rStyle w:val="affc"/>
        </w:rPr>
        <w:instrText>","</w:instrText>
      </w:r>
      <w:r w:rsidR="00B32728" w:rsidRPr="00ED0774">
        <w:rPr>
          <w:rStyle w:val="affc"/>
          <w:lang w:val="en-US"/>
        </w:rPr>
        <w:instrText>given</w:instrText>
      </w:r>
      <w:r w:rsidR="00B32728" w:rsidRPr="00ED0774">
        <w:rPr>
          <w:rStyle w:val="affc"/>
        </w:rPr>
        <w:instrText>":"</w:instrText>
      </w:r>
      <w:r w:rsidR="00B32728" w:rsidRPr="00ED0774">
        <w:rPr>
          <w:rStyle w:val="affc"/>
          <w:lang w:val="en-US"/>
        </w:rPr>
        <w:instrText>Clara</w:instrText>
      </w:r>
      <w:r w:rsidR="00B32728" w:rsidRPr="00ED0774">
        <w:rPr>
          <w:rStyle w:val="affc"/>
        </w:rPr>
        <w:instrText xml:space="preserve"> </w:instrText>
      </w:r>
      <w:r w:rsidR="00B32728" w:rsidRPr="00ED0774">
        <w:rPr>
          <w:rStyle w:val="affc"/>
          <w:lang w:val="en-US"/>
        </w:rPr>
        <w:instrText>D</w:instrText>
      </w:r>
      <w:r w:rsidR="00B32728" w:rsidRPr="00ED0774">
        <w:rPr>
          <w:rStyle w:val="affc"/>
        </w:rPr>
        <w:instrText>.","</w:instrText>
      </w:r>
      <w:r w:rsidR="00B32728" w:rsidRPr="00ED0774">
        <w:rPr>
          <w:rStyle w:val="affc"/>
          <w:lang w:val="en-US"/>
        </w:rPr>
        <w:instrText>non</w:instrText>
      </w:r>
      <w:r w:rsidR="00B32728" w:rsidRPr="00ED0774">
        <w:rPr>
          <w:rStyle w:val="affc"/>
        </w:rPr>
        <w:instrText>-</w:instrText>
      </w:r>
      <w:r w:rsidR="00B32728" w:rsidRPr="00ED0774">
        <w:rPr>
          <w:rStyle w:val="affc"/>
          <w:lang w:val="en-US"/>
        </w:rPr>
        <w:instrText>dropping</w:instrText>
      </w:r>
      <w:r w:rsidR="00B32728" w:rsidRPr="00ED0774">
        <w:rPr>
          <w:rStyle w:val="affc"/>
        </w:rPr>
        <w:instrText>-</w:instrText>
      </w:r>
      <w:r w:rsidR="00B32728" w:rsidRPr="00ED0774">
        <w:rPr>
          <w:rStyle w:val="affc"/>
          <w:lang w:val="en-US"/>
        </w:rPr>
        <w:instrText>particle</w:instrText>
      </w:r>
      <w:r w:rsidR="00B32728" w:rsidRPr="00ED0774">
        <w:rPr>
          <w:rStyle w:val="affc"/>
        </w:rPr>
        <w:instrText>":"","</w:instrText>
      </w:r>
      <w:r w:rsidR="00B32728" w:rsidRPr="00ED0774">
        <w:rPr>
          <w:rStyle w:val="affc"/>
          <w:lang w:val="en-US"/>
        </w:rPr>
        <w:instrText>parse</w:instrText>
      </w:r>
      <w:r w:rsidR="00B32728" w:rsidRPr="00ED0774">
        <w:rPr>
          <w:rStyle w:val="affc"/>
        </w:rPr>
        <w:instrText>-</w:instrText>
      </w:r>
      <w:r w:rsidR="00B32728" w:rsidRPr="00ED0774">
        <w:rPr>
          <w:rStyle w:val="affc"/>
          <w:lang w:val="en-US"/>
        </w:rPr>
        <w:instrText>names</w:instrText>
      </w:r>
      <w:r w:rsidR="00B32728" w:rsidRPr="00ED0774">
        <w:rPr>
          <w:rStyle w:val="affc"/>
        </w:rPr>
        <w:instrText>":</w:instrText>
      </w:r>
      <w:r w:rsidR="00B32728" w:rsidRPr="00ED0774">
        <w:rPr>
          <w:rStyle w:val="affc"/>
          <w:lang w:val="en-US"/>
        </w:rPr>
        <w:instrText>false</w:instrText>
      </w:r>
      <w:r w:rsidR="00B32728" w:rsidRPr="00ED0774">
        <w:rPr>
          <w:rStyle w:val="affc"/>
        </w:rPr>
        <w:instrText>,"</w:instrText>
      </w:r>
      <w:r w:rsidR="00B32728" w:rsidRPr="00ED0774">
        <w:rPr>
          <w:rStyle w:val="affc"/>
          <w:lang w:val="en-US"/>
        </w:rPr>
        <w:instrText>suffix</w:instrText>
      </w:r>
      <w:r w:rsidR="00B32728" w:rsidRPr="00ED0774">
        <w:rPr>
          <w:rStyle w:val="affc"/>
        </w:rPr>
        <w:instrText>":""}],"</w:instrText>
      </w:r>
      <w:r w:rsidR="00B32728" w:rsidRPr="00ED0774">
        <w:rPr>
          <w:rStyle w:val="affc"/>
          <w:lang w:val="en-US"/>
        </w:rPr>
        <w:instrText>container</w:instrText>
      </w:r>
      <w:r w:rsidR="00B32728" w:rsidRPr="00ED0774">
        <w:rPr>
          <w:rStyle w:val="affc"/>
        </w:rPr>
        <w:instrText>-</w:instrText>
      </w:r>
      <w:r w:rsidR="00B32728" w:rsidRPr="00ED0774">
        <w:rPr>
          <w:rStyle w:val="affc"/>
          <w:lang w:val="en-US"/>
        </w:rPr>
        <w:instrText>title</w:instrText>
      </w:r>
      <w:r w:rsidR="00B32728" w:rsidRPr="00ED0774">
        <w:rPr>
          <w:rStyle w:val="affc"/>
        </w:rPr>
        <w:instrText>":"</w:instrText>
      </w:r>
      <w:r w:rsidR="00B32728" w:rsidRPr="00ED0774">
        <w:rPr>
          <w:rStyle w:val="affc"/>
          <w:lang w:val="en-US"/>
        </w:rPr>
        <w:instrText>Blood</w:instrText>
      </w:r>
      <w:r w:rsidR="00B32728" w:rsidRPr="00ED0774">
        <w:rPr>
          <w:rStyle w:val="affc"/>
        </w:rPr>
        <w:instrText>","</w:instrText>
      </w:r>
      <w:r w:rsidR="00B32728" w:rsidRPr="00ED0774">
        <w:rPr>
          <w:rStyle w:val="affc"/>
          <w:lang w:val="en-US"/>
        </w:rPr>
        <w:instrText>id</w:instrText>
      </w:r>
      <w:r w:rsidR="00B32728" w:rsidRPr="00ED0774">
        <w:rPr>
          <w:rStyle w:val="affc"/>
        </w:rPr>
        <w:instrText>":"</w:instrText>
      </w:r>
      <w:r w:rsidR="00B32728" w:rsidRPr="00ED0774">
        <w:rPr>
          <w:rStyle w:val="affc"/>
          <w:lang w:val="en-US"/>
        </w:rPr>
        <w:instrText>ITEM</w:instrText>
      </w:r>
      <w:r w:rsidR="00B32728" w:rsidRPr="00ED0774">
        <w:rPr>
          <w:rStyle w:val="affc"/>
        </w:rPr>
        <w:instrText>-1","</w:instrText>
      </w:r>
      <w:r w:rsidR="00B32728" w:rsidRPr="00ED0774">
        <w:rPr>
          <w:rStyle w:val="affc"/>
          <w:lang w:val="en-US"/>
        </w:rPr>
        <w:instrText>issue</w:instrText>
      </w:r>
      <w:r w:rsidR="00B32728" w:rsidRPr="00ED0774">
        <w:rPr>
          <w:rStyle w:val="affc"/>
        </w:rPr>
        <w:instrText>":"4","</w:instrText>
      </w:r>
      <w:r w:rsidR="00B32728" w:rsidRPr="00ED0774">
        <w:rPr>
          <w:rStyle w:val="affc"/>
          <w:lang w:val="en-US"/>
        </w:rPr>
        <w:instrText>issued</w:instrText>
      </w:r>
      <w:r w:rsidR="00B32728" w:rsidRPr="00ED0774">
        <w:rPr>
          <w:rStyle w:val="affc"/>
        </w:rPr>
        <w:instrText>":{"</w:instrText>
      </w:r>
      <w:r w:rsidR="00B32728" w:rsidRPr="00ED0774">
        <w:rPr>
          <w:rStyle w:val="affc"/>
          <w:lang w:val="en-US"/>
        </w:rPr>
        <w:instrText>date</w:instrText>
      </w:r>
      <w:r w:rsidR="00B32728" w:rsidRPr="00ED0774">
        <w:rPr>
          <w:rStyle w:val="affc"/>
        </w:rPr>
        <w:instrText>-</w:instrText>
      </w:r>
      <w:r w:rsidR="00B32728" w:rsidRPr="00ED0774">
        <w:rPr>
          <w:rStyle w:val="affc"/>
          <w:lang w:val="en-US"/>
        </w:rPr>
        <w:instrText>parts</w:instrText>
      </w:r>
      <w:r w:rsidR="00B32728" w:rsidRPr="00ED0774">
        <w:rPr>
          <w:rStyle w:val="affc"/>
        </w:rPr>
        <w:instrText>":[["2017"]]},"</w:instrText>
      </w:r>
      <w:r w:rsidR="00B32728" w:rsidRPr="00ED0774">
        <w:rPr>
          <w:rStyle w:val="affc"/>
          <w:lang w:val="en-US"/>
        </w:rPr>
        <w:instrText>page</w:instrText>
      </w:r>
      <w:r w:rsidR="00B32728" w:rsidRPr="00ED0774">
        <w:rPr>
          <w:rStyle w:val="affc"/>
        </w:rPr>
        <w:instrText>":"424-447","</w:instrText>
      </w:r>
      <w:r w:rsidR="00B32728" w:rsidRPr="00ED0774">
        <w:rPr>
          <w:rStyle w:val="affc"/>
          <w:lang w:val="en-US"/>
        </w:rPr>
        <w:instrText>title</w:instrText>
      </w:r>
      <w:r w:rsidR="00B32728" w:rsidRPr="00ED0774">
        <w:rPr>
          <w:rStyle w:val="affc"/>
        </w:rPr>
        <w:instrText>":"</w:instrText>
      </w:r>
      <w:r w:rsidR="00B32728" w:rsidRPr="00ED0774">
        <w:rPr>
          <w:rStyle w:val="affc"/>
          <w:lang w:val="en-US"/>
        </w:rPr>
        <w:instrText>Diagnosis</w:instrText>
      </w:r>
      <w:r w:rsidR="00B32728" w:rsidRPr="00ED0774">
        <w:rPr>
          <w:rStyle w:val="affc"/>
        </w:rPr>
        <w:instrText xml:space="preserve"> </w:instrText>
      </w:r>
      <w:r w:rsidR="00B32728" w:rsidRPr="00ED0774">
        <w:rPr>
          <w:rStyle w:val="affc"/>
          <w:lang w:val="en-US"/>
        </w:rPr>
        <w:instrText>and</w:instrText>
      </w:r>
      <w:r w:rsidR="00B32728" w:rsidRPr="00ED0774">
        <w:rPr>
          <w:rStyle w:val="affc"/>
        </w:rPr>
        <w:instrText xml:space="preserve"> </w:instrText>
      </w:r>
      <w:r w:rsidR="00B32728" w:rsidRPr="00ED0774">
        <w:rPr>
          <w:rStyle w:val="affc"/>
          <w:lang w:val="en-US"/>
        </w:rPr>
        <w:instrText>management</w:instrText>
      </w:r>
      <w:r w:rsidR="00B32728" w:rsidRPr="00ED0774">
        <w:rPr>
          <w:rStyle w:val="affc"/>
        </w:rPr>
        <w:instrText xml:space="preserve"> </w:instrText>
      </w:r>
      <w:r w:rsidR="00B32728" w:rsidRPr="00ED0774">
        <w:rPr>
          <w:rStyle w:val="affc"/>
          <w:lang w:val="en-US"/>
        </w:rPr>
        <w:instrText>of</w:instrText>
      </w:r>
      <w:r w:rsidR="00B32728" w:rsidRPr="00ED0774">
        <w:rPr>
          <w:rStyle w:val="affc"/>
        </w:rPr>
        <w:instrText xml:space="preserve"> </w:instrText>
      </w:r>
      <w:r w:rsidR="00B32728" w:rsidRPr="00ED0774">
        <w:rPr>
          <w:rStyle w:val="affc"/>
          <w:lang w:val="en-US"/>
        </w:rPr>
        <w:instrText>AML</w:instrText>
      </w:r>
      <w:r w:rsidR="00B32728" w:rsidRPr="00ED0774">
        <w:rPr>
          <w:rStyle w:val="affc"/>
        </w:rPr>
        <w:instrText xml:space="preserve"> </w:instrText>
      </w:r>
      <w:r w:rsidR="00B32728" w:rsidRPr="00ED0774">
        <w:rPr>
          <w:rStyle w:val="affc"/>
          <w:lang w:val="en-US"/>
        </w:rPr>
        <w:instrText>in</w:instrText>
      </w:r>
      <w:r w:rsidR="00B32728" w:rsidRPr="00ED0774">
        <w:rPr>
          <w:rStyle w:val="affc"/>
        </w:rPr>
        <w:instrText xml:space="preserve"> </w:instrText>
      </w:r>
      <w:r w:rsidR="00B32728" w:rsidRPr="00ED0774">
        <w:rPr>
          <w:rStyle w:val="affc"/>
          <w:lang w:val="en-US"/>
        </w:rPr>
        <w:instrText>adults</w:instrText>
      </w:r>
      <w:r w:rsidR="00B32728" w:rsidRPr="00ED0774">
        <w:rPr>
          <w:rStyle w:val="affc"/>
        </w:rPr>
        <w:instrText xml:space="preserve">: 2017 </w:instrText>
      </w:r>
      <w:r w:rsidR="00B32728" w:rsidRPr="00ED0774">
        <w:rPr>
          <w:rStyle w:val="affc"/>
          <w:lang w:val="en-US"/>
        </w:rPr>
        <w:instrText>ELN</w:instrText>
      </w:r>
      <w:r w:rsidR="00B32728" w:rsidRPr="00ED0774">
        <w:rPr>
          <w:rStyle w:val="affc"/>
        </w:rPr>
        <w:instrText xml:space="preserve"> </w:instrText>
      </w:r>
      <w:r w:rsidR="00B32728" w:rsidRPr="00ED0774">
        <w:rPr>
          <w:rStyle w:val="affc"/>
          <w:lang w:val="en-US"/>
        </w:rPr>
        <w:instrText>recommendations</w:instrText>
      </w:r>
      <w:r w:rsidR="00B32728" w:rsidRPr="00ED0774">
        <w:rPr>
          <w:rStyle w:val="affc"/>
        </w:rPr>
        <w:instrText xml:space="preserve"> </w:instrText>
      </w:r>
      <w:r w:rsidR="00B32728" w:rsidRPr="00ED0774">
        <w:rPr>
          <w:rStyle w:val="affc"/>
          <w:lang w:val="en-US"/>
        </w:rPr>
        <w:instrText>from</w:instrText>
      </w:r>
      <w:r w:rsidR="00B32728" w:rsidRPr="00ED0774">
        <w:rPr>
          <w:rStyle w:val="affc"/>
        </w:rPr>
        <w:instrText xml:space="preserve"> </w:instrText>
      </w:r>
      <w:r w:rsidR="00B32728" w:rsidRPr="00ED0774">
        <w:rPr>
          <w:rStyle w:val="affc"/>
          <w:lang w:val="en-US"/>
        </w:rPr>
        <w:instrText>an</w:instrText>
      </w:r>
      <w:r w:rsidR="00B32728" w:rsidRPr="00ED0774">
        <w:rPr>
          <w:rStyle w:val="affc"/>
        </w:rPr>
        <w:instrText xml:space="preserve"> </w:instrText>
      </w:r>
      <w:r w:rsidR="00B32728" w:rsidRPr="00ED0774">
        <w:rPr>
          <w:rStyle w:val="affc"/>
          <w:lang w:val="en-US"/>
        </w:rPr>
        <w:instrText>international</w:instrText>
      </w:r>
      <w:r w:rsidR="00B32728" w:rsidRPr="00ED0774">
        <w:rPr>
          <w:rStyle w:val="affc"/>
        </w:rPr>
        <w:instrText xml:space="preserve"> </w:instrText>
      </w:r>
      <w:r w:rsidR="00B32728" w:rsidRPr="00ED0774">
        <w:rPr>
          <w:rStyle w:val="affc"/>
          <w:lang w:val="en-US"/>
        </w:rPr>
        <w:instrText>expert</w:instrText>
      </w:r>
      <w:r w:rsidR="00B32728" w:rsidRPr="00ED0774">
        <w:rPr>
          <w:rStyle w:val="affc"/>
        </w:rPr>
        <w:instrText xml:space="preserve"> </w:instrText>
      </w:r>
      <w:r w:rsidR="00B32728" w:rsidRPr="00ED0774">
        <w:rPr>
          <w:rStyle w:val="affc"/>
          <w:lang w:val="en-US"/>
        </w:rPr>
        <w:instrText>panel</w:instrText>
      </w:r>
      <w:r w:rsidR="00B32728" w:rsidRPr="00ED0774">
        <w:rPr>
          <w:rStyle w:val="affc"/>
        </w:rPr>
        <w:instrText>","</w:instrText>
      </w:r>
      <w:r w:rsidR="00B32728" w:rsidRPr="00ED0774">
        <w:rPr>
          <w:rStyle w:val="affc"/>
          <w:lang w:val="en-US"/>
        </w:rPr>
        <w:instrText>type</w:instrText>
      </w:r>
      <w:r w:rsidR="00B32728" w:rsidRPr="00ED0774">
        <w:rPr>
          <w:rStyle w:val="affc"/>
        </w:rPr>
        <w:instrText>":"</w:instrText>
      </w:r>
      <w:r w:rsidR="00B32728" w:rsidRPr="00ED0774">
        <w:rPr>
          <w:rStyle w:val="affc"/>
          <w:lang w:val="en-US"/>
        </w:rPr>
        <w:instrText>article</w:instrText>
      </w:r>
      <w:r w:rsidR="00B32728" w:rsidRPr="00ED0774">
        <w:rPr>
          <w:rStyle w:val="affc"/>
        </w:rPr>
        <w:instrText>","</w:instrText>
      </w:r>
      <w:r w:rsidR="00B32728" w:rsidRPr="00ED0774">
        <w:rPr>
          <w:rStyle w:val="affc"/>
          <w:lang w:val="en-US"/>
        </w:rPr>
        <w:instrText>volume</w:instrText>
      </w:r>
      <w:r w:rsidR="00B32728" w:rsidRPr="00ED0774">
        <w:rPr>
          <w:rStyle w:val="affc"/>
        </w:rPr>
        <w:instrText>":"129"},"</w:instrText>
      </w:r>
      <w:r w:rsidR="00B32728" w:rsidRPr="00ED0774">
        <w:rPr>
          <w:rStyle w:val="affc"/>
          <w:lang w:val="en-US"/>
        </w:rPr>
        <w:instrText>uris</w:instrText>
      </w:r>
      <w:r w:rsidR="00B32728" w:rsidRPr="00ED0774">
        <w:rPr>
          <w:rStyle w:val="affc"/>
        </w:rPr>
        <w:instrText>":["</w:instrText>
      </w:r>
      <w:r w:rsidR="00B32728" w:rsidRPr="00ED0774">
        <w:rPr>
          <w:rStyle w:val="affc"/>
          <w:lang w:val="en-US"/>
        </w:rPr>
        <w:instrText>http</w:instrText>
      </w:r>
      <w:r w:rsidR="00B32728" w:rsidRPr="00ED0774">
        <w:rPr>
          <w:rStyle w:val="affc"/>
        </w:rPr>
        <w:instrText>://</w:instrText>
      </w:r>
      <w:r w:rsidR="00B32728" w:rsidRPr="00ED0774">
        <w:rPr>
          <w:rStyle w:val="affc"/>
          <w:lang w:val="en-US"/>
        </w:rPr>
        <w:instrText>www</w:instrText>
      </w:r>
      <w:r w:rsidR="00B32728" w:rsidRPr="00ED0774">
        <w:rPr>
          <w:rStyle w:val="affc"/>
        </w:rPr>
        <w:instrText>.</w:instrText>
      </w:r>
      <w:r w:rsidR="00B32728" w:rsidRPr="00ED0774">
        <w:rPr>
          <w:rStyle w:val="affc"/>
          <w:lang w:val="en-US"/>
        </w:rPr>
        <w:instrText>mendeley</w:instrText>
      </w:r>
      <w:r w:rsidR="00B32728" w:rsidRPr="00ED0774">
        <w:rPr>
          <w:rStyle w:val="affc"/>
        </w:rPr>
        <w:instrText>.</w:instrText>
      </w:r>
      <w:r w:rsidR="00B32728" w:rsidRPr="00ED0774">
        <w:rPr>
          <w:rStyle w:val="affc"/>
          <w:lang w:val="en-US"/>
        </w:rPr>
        <w:instrText>com</w:instrText>
      </w:r>
      <w:r w:rsidR="00B32728" w:rsidRPr="00ED0774">
        <w:rPr>
          <w:rStyle w:val="affc"/>
        </w:rPr>
        <w:instrText>/</w:instrText>
      </w:r>
      <w:r w:rsidR="00B32728" w:rsidRPr="00ED0774">
        <w:rPr>
          <w:rStyle w:val="affc"/>
          <w:lang w:val="en-US"/>
        </w:rPr>
        <w:instrText>documents</w:instrText>
      </w:r>
      <w:r w:rsidR="00B32728" w:rsidRPr="00ED0774">
        <w:rPr>
          <w:rStyle w:val="affc"/>
        </w:rPr>
        <w:instrText>/?</w:instrText>
      </w:r>
      <w:r w:rsidR="00B32728" w:rsidRPr="00ED0774">
        <w:rPr>
          <w:rStyle w:val="affc"/>
          <w:lang w:val="en-US"/>
        </w:rPr>
        <w:instrText>uuid</w:instrText>
      </w:r>
      <w:r w:rsidR="00B32728" w:rsidRPr="00ED0774">
        <w:rPr>
          <w:rStyle w:val="affc"/>
        </w:rPr>
        <w:instrText>=</w:instrText>
      </w:r>
      <w:r w:rsidR="00B32728" w:rsidRPr="00ED0774">
        <w:rPr>
          <w:rStyle w:val="affc"/>
          <w:lang w:val="en-US"/>
        </w:rPr>
        <w:instrText>fc</w:instrText>
      </w:r>
      <w:r w:rsidR="00B32728" w:rsidRPr="00ED0774">
        <w:rPr>
          <w:rStyle w:val="affc"/>
        </w:rPr>
        <w:instrText>834</w:instrText>
      </w:r>
      <w:r w:rsidR="00B32728" w:rsidRPr="00ED0774">
        <w:rPr>
          <w:rStyle w:val="affc"/>
          <w:lang w:val="en-US"/>
        </w:rPr>
        <w:instrText>f</w:instrText>
      </w:r>
      <w:r w:rsidR="00B32728" w:rsidRPr="00ED0774">
        <w:rPr>
          <w:rStyle w:val="affc"/>
        </w:rPr>
        <w:instrText>0</w:instrText>
      </w:r>
      <w:r w:rsidR="00B32728" w:rsidRPr="00ED0774">
        <w:rPr>
          <w:rStyle w:val="affc"/>
          <w:lang w:val="en-US"/>
        </w:rPr>
        <w:instrText>c</w:instrText>
      </w:r>
      <w:r w:rsidR="00B32728" w:rsidRPr="00ED0774">
        <w:rPr>
          <w:rStyle w:val="affc"/>
        </w:rPr>
        <w:instrText>-60</w:instrText>
      </w:r>
      <w:r w:rsidR="00B32728" w:rsidRPr="00ED0774">
        <w:rPr>
          <w:rStyle w:val="affc"/>
          <w:lang w:val="en-US"/>
        </w:rPr>
        <w:instrText>f</w:instrText>
      </w:r>
      <w:r w:rsidR="00B32728" w:rsidRPr="00ED0774">
        <w:rPr>
          <w:rStyle w:val="affc"/>
        </w:rPr>
        <w:instrText>3-3893-</w:instrText>
      </w:r>
      <w:r w:rsidR="00B32728" w:rsidRPr="00ED0774">
        <w:rPr>
          <w:rStyle w:val="affc"/>
          <w:lang w:val="en-US"/>
        </w:rPr>
        <w:instrText>ac</w:instrText>
      </w:r>
      <w:r w:rsidR="00B32728" w:rsidRPr="00ED0774">
        <w:rPr>
          <w:rStyle w:val="affc"/>
        </w:rPr>
        <w:instrText>79-</w:instrText>
      </w:r>
      <w:r w:rsidR="00B32728" w:rsidRPr="00ED0774">
        <w:rPr>
          <w:rStyle w:val="affc"/>
          <w:lang w:val="en-US"/>
        </w:rPr>
        <w:instrText>ba</w:instrText>
      </w:r>
      <w:r w:rsidR="00B32728" w:rsidRPr="00ED0774">
        <w:rPr>
          <w:rStyle w:val="affc"/>
        </w:rPr>
        <w:instrText>1</w:instrText>
      </w:r>
      <w:r w:rsidR="00B32728" w:rsidRPr="00ED0774">
        <w:rPr>
          <w:rStyle w:val="affc"/>
          <w:lang w:val="en-US"/>
        </w:rPr>
        <w:instrText>b</w:instrText>
      </w:r>
      <w:r w:rsidR="00B32728" w:rsidRPr="00ED0774">
        <w:rPr>
          <w:rStyle w:val="affc"/>
        </w:rPr>
        <w:instrText>4</w:instrText>
      </w:r>
      <w:r w:rsidR="00B32728" w:rsidRPr="00ED0774">
        <w:rPr>
          <w:rStyle w:val="affc"/>
          <w:lang w:val="en-US"/>
        </w:rPr>
        <w:instrText>ec</w:instrText>
      </w:r>
      <w:r w:rsidR="00B32728" w:rsidRPr="00ED0774">
        <w:rPr>
          <w:rStyle w:val="affc"/>
        </w:rPr>
        <w:instrText>8</w:instrText>
      </w:r>
      <w:r w:rsidR="00B32728" w:rsidRPr="00ED0774">
        <w:rPr>
          <w:rStyle w:val="affc"/>
          <w:lang w:val="en-US"/>
        </w:rPr>
        <w:instrText>fa</w:instrText>
      </w:r>
      <w:r w:rsidR="00B32728" w:rsidRPr="00ED0774">
        <w:rPr>
          <w:rStyle w:val="affc"/>
        </w:rPr>
        <w:instrText>14"]}],"</w:instrText>
      </w:r>
      <w:r w:rsidR="00B32728" w:rsidRPr="00ED0774">
        <w:rPr>
          <w:rStyle w:val="affc"/>
          <w:lang w:val="en-US"/>
        </w:rPr>
        <w:instrText>mendeley</w:instrText>
      </w:r>
      <w:r w:rsidR="00B32728" w:rsidRPr="00ED0774">
        <w:rPr>
          <w:rStyle w:val="affc"/>
        </w:rPr>
        <w:instrText>":{"</w:instrText>
      </w:r>
      <w:r w:rsidR="00B32728" w:rsidRPr="00ED0774">
        <w:rPr>
          <w:rStyle w:val="affc"/>
          <w:lang w:val="en-US"/>
        </w:rPr>
        <w:instrText>formattedCitation</w:instrText>
      </w:r>
      <w:r w:rsidR="00B32728" w:rsidRPr="00ED0774">
        <w:rPr>
          <w:rStyle w:val="affc"/>
        </w:rPr>
        <w:instrText>":"[7]","</w:instrText>
      </w:r>
      <w:r w:rsidR="00B32728" w:rsidRPr="00ED0774">
        <w:rPr>
          <w:rStyle w:val="affc"/>
          <w:lang w:val="en-US"/>
        </w:rPr>
        <w:instrText>plainTextFormattedCitation</w:instrText>
      </w:r>
      <w:r w:rsidR="00B32728" w:rsidRPr="00ED0774">
        <w:rPr>
          <w:rStyle w:val="affc"/>
        </w:rPr>
        <w:instrText>":"[7]","</w:instrText>
      </w:r>
      <w:r w:rsidR="00B32728" w:rsidRPr="00ED0774">
        <w:rPr>
          <w:rStyle w:val="affc"/>
          <w:lang w:val="en-US"/>
        </w:rPr>
        <w:instrText>previouslyFormattedCitation</w:instrText>
      </w:r>
      <w:r w:rsidR="00B32728" w:rsidRPr="00ED0774">
        <w:rPr>
          <w:rStyle w:val="affc"/>
        </w:rPr>
        <w:instrText>":"[7]"},"</w:instrText>
      </w:r>
      <w:r w:rsidR="00B32728" w:rsidRPr="00ED0774">
        <w:rPr>
          <w:rStyle w:val="affc"/>
          <w:lang w:val="en-US"/>
        </w:rPr>
        <w:instrText>properties</w:instrText>
      </w:r>
      <w:r w:rsidR="00B32728" w:rsidRPr="00ED0774">
        <w:rPr>
          <w:rStyle w:val="affc"/>
        </w:rPr>
        <w:instrText>":{"</w:instrText>
      </w:r>
      <w:r w:rsidR="00B32728" w:rsidRPr="00ED0774">
        <w:rPr>
          <w:rStyle w:val="affc"/>
          <w:lang w:val="en-US"/>
        </w:rPr>
        <w:instrText>noteIndex</w:instrText>
      </w:r>
      <w:r w:rsidR="00B32728" w:rsidRPr="00ED0774">
        <w:rPr>
          <w:rStyle w:val="affc"/>
        </w:rPr>
        <w:instrText>":0},"</w:instrText>
      </w:r>
      <w:r w:rsidR="00B32728" w:rsidRPr="00ED0774">
        <w:rPr>
          <w:rStyle w:val="affc"/>
          <w:lang w:val="en-US"/>
        </w:rPr>
        <w:instrText>schema</w:instrText>
      </w:r>
      <w:r w:rsidR="00B32728" w:rsidRPr="00ED0774">
        <w:rPr>
          <w:rStyle w:val="affc"/>
        </w:rPr>
        <w:instrText>":"</w:instrText>
      </w:r>
      <w:r w:rsidR="00B32728" w:rsidRPr="00ED0774">
        <w:rPr>
          <w:rStyle w:val="affc"/>
          <w:lang w:val="en-US"/>
        </w:rPr>
        <w:instrText>https</w:instrText>
      </w:r>
      <w:r w:rsidR="00B32728" w:rsidRPr="00ED0774">
        <w:rPr>
          <w:rStyle w:val="affc"/>
        </w:rPr>
        <w:instrText>://</w:instrText>
      </w:r>
      <w:r w:rsidR="00B32728" w:rsidRPr="00ED0774">
        <w:rPr>
          <w:rStyle w:val="affc"/>
          <w:lang w:val="en-US"/>
        </w:rPr>
        <w:instrText>github</w:instrText>
      </w:r>
      <w:r w:rsidR="00B32728" w:rsidRPr="00ED0774">
        <w:rPr>
          <w:rStyle w:val="affc"/>
        </w:rPr>
        <w:instrText>.</w:instrText>
      </w:r>
      <w:r w:rsidR="00B32728" w:rsidRPr="00ED0774">
        <w:rPr>
          <w:rStyle w:val="affc"/>
          <w:lang w:val="en-US"/>
        </w:rPr>
        <w:instrText>com</w:instrText>
      </w:r>
      <w:r w:rsidR="00B32728" w:rsidRPr="00ED0774">
        <w:rPr>
          <w:rStyle w:val="affc"/>
        </w:rPr>
        <w:instrText>/</w:instrText>
      </w:r>
      <w:r w:rsidR="00B32728" w:rsidRPr="00ED0774">
        <w:rPr>
          <w:rStyle w:val="affc"/>
          <w:lang w:val="en-US"/>
        </w:rPr>
        <w:instrText>citation</w:instrText>
      </w:r>
      <w:r w:rsidR="00B32728" w:rsidRPr="00ED0774">
        <w:rPr>
          <w:rStyle w:val="affc"/>
        </w:rPr>
        <w:instrText>-</w:instrText>
      </w:r>
      <w:r w:rsidR="00B32728" w:rsidRPr="00ED0774">
        <w:rPr>
          <w:rStyle w:val="affc"/>
          <w:lang w:val="en-US"/>
        </w:rPr>
        <w:instrText>style</w:instrText>
      </w:r>
      <w:r w:rsidR="00B32728" w:rsidRPr="00ED0774">
        <w:rPr>
          <w:rStyle w:val="affc"/>
        </w:rPr>
        <w:instrText>-</w:instrText>
      </w:r>
      <w:r w:rsidR="00B32728" w:rsidRPr="00ED0774">
        <w:rPr>
          <w:rStyle w:val="affc"/>
          <w:lang w:val="en-US"/>
        </w:rPr>
        <w:instrText>language</w:instrText>
      </w:r>
      <w:r w:rsidR="00B32728" w:rsidRPr="00ED0774">
        <w:rPr>
          <w:rStyle w:val="affc"/>
        </w:rPr>
        <w:instrText>/</w:instrText>
      </w:r>
      <w:r w:rsidR="00B32728" w:rsidRPr="00ED0774">
        <w:rPr>
          <w:rStyle w:val="affc"/>
          <w:lang w:val="en-US"/>
        </w:rPr>
        <w:instrText>schema</w:instrText>
      </w:r>
      <w:r w:rsidR="00B32728" w:rsidRPr="00ED0774">
        <w:rPr>
          <w:rStyle w:val="affc"/>
        </w:rPr>
        <w:instrText>/</w:instrText>
      </w:r>
      <w:r w:rsidR="00B32728" w:rsidRPr="00ED0774">
        <w:rPr>
          <w:rStyle w:val="affc"/>
          <w:lang w:val="en-US"/>
        </w:rPr>
        <w:instrText>raw</w:instrText>
      </w:r>
      <w:r w:rsidR="00B32728" w:rsidRPr="00ED0774">
        <w:rPr>
          <w:rStyle w:val="affc"/>
        </w:rPr>
        <w:instrText>/</w:instrText>
      </w:r>
      <w:r w:rsidR="00B32728" w:rsidRPr="00ED0774">
        <w:rPr>
          <w:rStyle w:val="affc"/>
          <w:lang w:val="en-US"/>
        </w:rPr>
        <w:instrText>master</w:instrText>
      </w:r>
      <w:r w:rsidR="00B32728" w:rsidRPr="00ED0774">
        <w:rPr>
          <w:rStyle w:val="affc"/>
        </w:rPr>
        <w:instrText>/</w:instrText>
      </w:r>
      <w:r w:rsidR="00B32728" w:rsidRPr="00ED0774">
        <w:rPr>
          <w:rStyle w:val="affc"/>
          <w:lang w:val="en-US"/>
        </w:rPr>
        <w:instrText>csl</w:instrText>
      </w:r>
      <w:r w:rsidR="00B32728" w:rsidRPr="00ED0774">
        <w:rPr>
          <w:rStyle w:val="affc"/>
        </w:rPr>
        <w:instrText>-</w:instrText>
      </w:r>
      <w:r w:rsidR="00B32728" w:rsidRPr="00ED0774">
        <w:rPr>
          <w:rStyle w:val="affc"/>
          <w:lang w:val="en-US"/>
        </w:rPr>
        <w:instrText>citation</w:instrText>
      </w:r>
      <w:r w:rsidR="00B32728" w:rsidRPr="00ED0774">
        <w:rPr>
          <w:rStyle w:val="affc"/>
        </w:rPr>
        <w:instrText>.</w:instrText>
      </w:r>
      <w:r w:rsidR="00B32728" w:rsidRPr="00ED0774">
        <w:rPr>
          <w:rStyle w:val="affc"/>
          <w:lang w:val="en-US"/>
        </w:rPr>
        <w:instrText>json</w:instrText>
      </w:r>
      <w:r w:rsidR="00B32728" w:rsidRPr="00ED0774">
        <w:rPr>
          <w:rStyle w:val="affc"/>
        </w:rPr>
        <w:instrText>"}</w:instrText>
      </w:r>
      <w:r w:rsidR="004C74BF" w:rsidRPr="00ED0774">
        <w:rPr>
          <w:rStyle w:val="affc"/>
          <w:lang w:val="en-US"/>
        </w:rPr>
        <w:fldChar w:fldCharType="separate"/>
      </w:r>
      <w:r w:rsidR="00B32728" w:rsidRPr="00ED0774">
        <w:rPr>
          <w:rStyle w:val="affc"/>
          <w:noProof/>
        </w:rPr>
        <w:t>[7]</w:t>
      </w:r>
      <w:r w:rsidR="004C74BF" w:rsidRPr="00ED0774">
        <w:rPr>
          <w:rStyle w:val="affc"/>
          <w:lang w:val="en-US"/>
        </w:rPr>
        <w:fldChar w:fldCharType="end"/>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десятка</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США</w:t>
      </w:r>
      <w:r w:rsidR="00926681" w:rsidRPr="00ED0774">
        <w:rPr>
          <w:rStyle w:val="affc"/>
        </w:rPr>
        <w:t xml:space="preserve"> </w:t>
      </w:r>
      <w:r w:rsidRPr="00ED0774">
        <w:rPr>
          <w:rStyle w:val="affc"/>
        </w:rPr>
        <w:t>разрабатываются</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остоянно</w:t>
      </w:r>
      <w:r w:rsidR="00926681" w:rsidRPr="00ED0774">
        <w:rPr>
          <w:rStyle w:val="affc"/>
        </w:rPr>
        <w:t xml:space="preserve"> </w:t>
      </w:r>
      <w:r w:rsidRPr="00ED0774">
        <w:rPr>
          <w:rStyle w:val="affc"/>
        </w:rPr>
        <w:t>обновляются</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так</w:t>
      </w:r>
      <w:r w:rsidR="00926681" w:rsidRPr="00ED0774">
        <w:rPr>
          <w:rStyle w:val="affc"/>
        </w:rPr>
        <w:t xml:space="preserve"> </w:t>
      </w:r>
      <w:r w:rsidRPr="00ED0774">
        <w:rPr>
          <w:rStyle w:val="affc"/>
        </w:rPr>
        <w:t>называемой</w:t>
      </w:r>
      <w:r w:rsidR="00926681" w:rsidRPr="00ED0774">
        <w:rPr>
          <w:rStyle w:val="affc"/>
        </w:rPr>
        <w:t xml:space="preserve"> </w:t>
      </w:r>
      <w:r w:rsidRPr="00ED0774">
        <w:rPr>
          <w:rStyle w:val="affc"/>
        </w:rPr>
        <w:t>Национальной</w:t>
      </w:r>
      <w:r w:rsidR="00926681" w:rsidRPr="00ED0774">
        <w:rPr>
          <w:rStyle w:val="affc"/>
        </w:rPr>
        <w:t xml:space="preserve"> </w:t>
      </w:r>
      <w:r w:rsidRPr="00ED0774">
        <w:rPr>
          <w:rStyle w:val="affc"/>
        </w:rPr>
        <w:t>общественной</w:t>
      </w:r>
      <w:r w:rsidR="00926681" w:rsidRPr="00ED0774">
        <w:rPr>
          <w:rStyle w:val="affc"/>
        </w:rPr>
        <w:t xml:space="preserve"> </w:t>
      </w:r>
      <w:r w:rsidRPr="00ED0774">
        <w:rPr>
          <w:rStyle w:val="affc"/>
        </w:rPr>
        <w:t>противораковой</w:t>
      </w:r>
      <w:r w:rsidR="00926681" w:rsidRPr="00ED0774">
        <w:rPr>
          <w:rStyle w:val="affc"/>
        </w:rPr>
        <w:t xml:space="preserve"> </w:t>
      </w:r>
      <w:r w:rsidRPr="00ED0774">
        <w:rPr>
          <w:rStyle w:val="affc"/>
        </w:rPr>
        <w:t>сети</w:t>
      </w:r>
      <w:r w:rsidR="00926681" w:rsidRPr="00ED0774">
        <w:rPr>
          <w:rStyle w:val="affc"/>
        </w:rPr>
        <w:t xml:space="preserve"> </w:t>
      </w:r>
      <w:r w:rsidRPr="00ED0774">
        <w:rPr>
          <w:rStyle w:val="affc"/>
        </w:rPr>
        <w:t>(NCCN)</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4C74BF" w:rsidRPr="00ED0774">
        <w:rPr>
          <w:rStyle w:val="affc"/>
        </w:rPr>
        <w:fldChar w:fldCharType="separate"/>
      </w:r>
      <w:r w:rsidR="00B32728" w:rsidRPr="00ED0774">
        <w:rPr>
          <w:rStyle w:val="affc"/>
          <w:noProof/>
        </w:rPr>
        <w:t>[8]</w:t>
      </w:r>
      <w:r w:rsidR="004C74BF" w:rsidRPr="00ED0774">
        <w:rPr>
          <w:rStyle w:val="affc"/>
        </w:rPr>
        <w:fldChar w:fldCharType="end"/>
      </w:r>
      <w:r w:rsidRPr="00ED0774">
        <w:rPr>
          <w:rStyle w:val="affc"/>
        </w:rPr>
        <w:t>.</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оследние</w:t>
      </w:r>
      <w:r w:rsidR="00926681" w:rsidRPr="00ED0774">
        <w:rPr>
          <w:rStyle w:val="affc"/>
        </w:rPr>
        <w:t xml:space="preserve"> </w:t>
      </w:r>
      <w:r w:rsidRPr="00ED0774">
        <w:rPr>
          <w:rStyle w:val="affc"/>
        </w:rPr>
        <w:t>годы</w:t>
      </w:r>
      <w:r w:rsidR="00926681" w:rsidRPr="00ED0774">
        <w:rPr>
          <w:rStyle w:val="affc"/>
        </w:rPr>
        <w:t xml:space="preserve"> </w:t>
      </w:r>
      <w:r w:rsidRPr="00ED0774">
        <w:rPr>
          <w:rStyle w:val="affc"/>
        </w:rPr>
        <w:t>был</w:t>
      </w:r>
      <w:r w:rsidR="00926681" w:rsidRPr="00ED0774">
        <w:rPr>
          <w:rStyle w:val="affc"/>
        </w:rPr>
        <w:t xml:space="preserve"> </w:t>
      </w:r>
      <w:r w:rsidRPr="00ED0774">
        <w:rPr>
          <w:rStyle w:val="affc"/>
        </w:rPr>
        <w:t>достигнут</w:t>
      </w:r>
      <w:r w:rsidR="00926681" w:rsidRPr="00ED0774">
        <w:rPr>
          <w:rStyle w:val="affc"/>
        </w:rPr>
        <w:t xml:space="preserve"> </w:t>
      </w:r>
      <w:r w:rsidRPr="00ED0774">
        <w:rPr>
          <w:rStyle w:val="affc"/>
        </w:rPr>
        <w:t>значительный</w:t>
      </w:r>
      <w:r w:rsidR="00926681" w:rsidRPr="00ED0774">
        <w:rPr>
          <w:rStyle w:val="affc"/>
        </w:rPr>
        <w:t xml:space="preserve"> </w:t>
      </w:r>
      <w:r w:rsidRPr="00ED0774">
        <w:rPr>
          <w:rStyle w:val="affc"/>
        </w:rPr>
        <w:t>прогресс</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понимании</w:t>
      </w:r>
      <w:r w:rsidR="00926681" w:rsidRPr="00ED0774">
        <w:rPr>
          <w:rStyle w:val="affc"/>
        </w:rPr>
        <w:t xml:space="preserve"> </w:t>
      </w:r>
      <w:r w:rsidRPr="00ED0774">
        <w:rPr>
          <w:rStyle w:val="affc"/>
        </w:rPr>
        <w:t>молекулярно-генетическо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эпигенетической</w:t>
      </w:r>
      <w:r w:rsidR="00926681" w:rsidRPr="00ED0774">
        <w:rPr>
          <w:rStyle w:val="affc"/>
        </w:rPr>
        <w:t xml:space="preserve"> </w:t>
      </w:r>
      <w:r w:rsidRPr="00ED0774">
        <w:rPr>
          <w:rStyle w:val="affc"/>
        </w:rPr>
        <w:t>основы</w:t>
      </w:r>
      <w:r w:rsidR="00926681" w:rsidRPr="00ED0774">
        <w:rPr>
          <w:rStyle w:val="affc"/>
        </w:rPr>
        <w:t xml:space="preserve"> </w:t>
      </w:r>
      <w:r w:rsidRPr="00ED0774">
        <w:rPr>
          <w:rStyle w:val="affc"/>
        </w:rPr>
        <w:t>развит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что</w:t>
      </w:r>
      <w:r w:rsidR="00926681" w:rsidRPr="00ED0774">
        <w:rPr>
          <w:rStyle w:val="affc"/>
        </w:rPr>
        <w:t xml:space="preserve"> </w:t>
      </w:r>
      <w:r w:rsidRPr="00ED0774">
        <w:rPr>
          <w:rStyle w:val="affc"/>
        </w:rPr>
        <w:t>позволило</w:t>
      </w:r>
      <w:r w:rsidR="00926681" w:rsidRPr="00ED0774">
        <w:rPr>
          <w:rStyle w:val="affc"/>
        </w:rPr>
        <w:t xml:space="preserve"> </w:t>
      </w:r>
      <w:r w:rsidRPr="00ED0774">
        <w:rPr>
          <w:rStyle w:val="affc"/>
        </w:rPr>
        <w:t>определить</w:t>
      </w:r>
      <w:r w:rsidR="00926681" w:rsidRPr="00ED0774">
        <w:rPr>
          <w:rStyle w:val="affc"/>
        </w:rPr>
        <w:t xml:space="preserve"> </w:t>
      </w:r>
      <w:r w:rsidRPr="00ED0774">
        <w:rPr>
          <w:rStyle w:val="affc"/>
        </w:rPr>
        <w:t>новые</w:t>
      </w:r>
      <w:r w:rsidR="00926681" w:rsidRPr="00ED0774">
        <w:rPr>
          <w:rStyle w:val="affc"/>
        </w:rPr>
        <w:t xml:space="preserve"> </w:t>
      </w:r>
      <w:r w:rsidRPr="00ED0774">
        <w:rPr>
          <w:rStyle w:val="affc"/>
        </w:rPr>
        <w:t>диагностически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прогностические</w:t>
      </w:r>
      <w:r w:rsidR="00926681" w:rsidRPr="00ED0774">
        <w:rPr>
          <w:rStyle w:val="affc"/>
        </w:rPr>
        <w:t xml:space="preserve"> </w:t>
      </w:r>
      <w:r w:rsidRPr="00ED0774">
        <w:rPr>
          <w:rStyle w:val="affc"/>
        </w:rPr>
        <w:t>маркеры</w:t>
      </w:r>
      <w:r w:rsidR="00926681" w:rsidRPr="00ED0774">
        <w:rPr>
          <w:rStyle w:val="affc"/>
        </w:rPr>
        <w:t xml:space="preserve"> </w:t>
      </w:r>
      <w:r w:rsidRPr="00ED0774">
        <w:rPr>
          <w:rStyle w:val="affc"/>
        </w:rPr>
        <w:t>заболева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классификации</w:t>
      </w:r>
      <w:r w:rsidR="00926681" w:rsidRPr="00ED0774">
        <w:rPr>
          <w:rStyle w:val="affc"/>
        </w:rPr>
        <w:t xml:space="preserve"> </w:t>
      </w:r>
      <w:r w:rsidRPr="00ED0774">
        <w:rPr>
          <w:rStyle w:val="affc"/>
        </w:rPr>
        <w:t>ВОЗ</w:t>
      </w:r>
      <w:r w:rsidR="00926681" w:rsidRPr="00ED0774">
        <w:rPr>
          <w:rStyle w:val="affc"/>
        </w:rPr>
        <w:t xml:space="preserve"> </w:t>
      </w:r>
      <w:r w:rsidRPr="00ED0774">
        <w:rPr>
          <w:rStyle w:val="affc"/>
        </w:rPr>
        <w:t>(20</w:t>
      </w:r>
      <w:r w:rsidR="001D1DF1" w:rsidRPr="00ED0774">
        <w:rPr>
          <w:rStyle w:val="affc"/>
        </w:rPr>
        <w:t>16</w:t>
      </w:r>
      <w:r w:rsidRPr="00ED0774">
        <w:rPr>
          <w:rStyle w:val="affc"/>
        </w:rPr>
        <w:t>)</w:t>
      </w:r>
      <w:r w:rsidR="00926681" w:rsidRPr="00ED0774">
        <w:rPr>
          <w:rStyle w:val="affc"/>
        </w:rPr>
        <w:t xml:space="preserve"> </w:t>
      </w:r>
      <w:r w:rsidRPr="00ED0774">
        <w:rPr>
          <w:rStyle w:val="affc"/>
        </w:rPr>
        <w:t>учтены</w:t>
      </w:r>
      <w:r w:rsidR="00926681" w:rsidRPr="00ED0774">
        <w:rPr>
          <w:rStyle w:val="affc"/>
        </w:rPr>
        <w:t xml:space="preserve"> </w:t>
      </w:r>
      <w:r w:rsidRPr="00ED0774">
        <w:rPr>
          <w:rStyle w:val="affc"/>
        </w:rPr>
        <w:t>генетические</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молекулярные</w:t>
      </w:r>
      <w:r w:rsidR="00926681" w:rsidRPr="00ED0774">
        <w:rPr>
          <w:rStyle w:val="affc"/>
        </w:rPr>
        <w:t xml:space="preserve"> </w:t>
      </w:r>
      <w:r w:rsidRPr="00ED0774">
        <w:rPr>
          <w:rStyle w:val="affc"/>
        </w:rPr>
        <w:t>варианты</w:t>
      </w:r>
      <w:r w:rsidR="00926681" w:rsidRPr="00ED0774">
        <w:rPr>
          <w:rStyle w:val="affc"/>
        </w:rPr>
        <w:t xml:space="preserve"> </w:t>
      </w:r>
      <w:r w:rsidRPr="00ED0774">
        <w:rPr>
          <w:rStyle w:val="affc"/>
        </w:rPr>
        <w:t>ОМЛ</w:t>
      </w:r>
      <w:r w:rsidR="00926681" w:rsidRPr="00ED0774">
        <w:rPr>
          <w:rStyle w:val="affc"/>
        </w:rPr>
        <w:t xml:space="preserve"> </w:t>
      </w:r>
      <w:r w:rsidR="004C74BF" w:rsidRPr="00ED0774">
        <w:rPr>
          <w:rStyle w:val="affc"/>
        </w:rPr>
        <w:fldChar w:fldCharType="begin" w:fldLock="1"/>
      </w:r>
      <w:r w:rsidR="00B32728" w:rsidRPr="00ED0774">
        <w:rPr>
          <w:rStyle w:val="affc"/>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4]","plainTextFormattedCitation":"[4]","previouslyFormattedCitation":"[4]"},"properties":{"noteIndex":0},"schema":"https://github.com/citation-style-language/schema/raw/master/csl-citation.json"}</w:instrText>
      </w:r>
      <w:r w:rsidR="004C74BF" w:rsidRPr="00ED0774">
        <w:rPr>
          <w:rStyle w:val="affc"/>
        </w:rPr>
        <w:fldChar w:fldCharType="separate"/>
      </w:r>
      <w:r w:rsidR="00907AA0" w:rsidRPr="00ED0774">
        <w:rPr>
          <w:rStyle w:val="affc"/>
          <w:noProof/>
        </w:rPr>
        <w:t>[4]</w:t>
      </w:r>
      <w:r w:rsidR="004C74BF" w:rsidRPr="00ED0774">
        <w:rPr>
          <w:rStyle w:val="affc"/>
        </w:rPr>
        <w:fldChar w:fldCharType="end"/>
      </w:r>
      <w:r w:rsidRPr="00ED0774">
        <w:rPr>
          <w:rStyle w:val="affc"/>
        </w:rPr>
        <w:t>.</w:t>
      </w:r>
      <w:r w:rsidR="00926681" w:rsidRPr="00ED0774">
        <w:rPr>
          <w:rStyle w:val="affc"/>
        </w:rPr>
        <w:t xml:space="preserve"> </w:t>
      </w:r>
      <w:r w:rsidRPr="00ED0774">
        <w:rPr>
          <w:rStyle w:val="affc"/>
        </w:rPr>
        <w:t>Изданы</w:t>
      </w:r>
      <w:r w:rsidR="00926681" w:rsidRPr="00ED0774">
        <w:rPr>
          <w:rStyle w:val="affc"/>
        </w:rPr>
        <w:t xml:space="preserve"> </w:t>
      </w:r>
      <w:r w:rsidRPr="00ED0774">
        <w:rPr>
          <w:rStyle w:val="affc"/>
        </w:rPr>
        <w:t>Европейские</w:t>
      </w:r>
      <w:r w:rsidR="00926681" w:rsidRPr="00ED0774">
        <w:rPr>
          <w:rStyle w:val="affc"/>
        </w:rPr>
        <w:t xml:space="preserve"> </w:t>
      </w:r>
      <w:r w:rsidRPr="00ED0774">
        <w:rPr>
          <w:rStyle w:val="affc"/>
        </w:rPr>
        <w:t>рекомендации</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оптимальной</w:t>
      </w:r>
      <w:r w:rsidR="00926681" w:rsidRPr="00ED0774">
        <w:rPr>
          <w:rStyle w:val="affc"/>
        </w:rPr>
        <w:t xml:space="preserve"> </w:t>
      </w:r>
      <w:r w:rsidRPr="00ED0774">
        <w:rPr>
          <w:rStyle w:val="affc"/>
        </w:rPr>
        <w:t>интеграции</w:t>
      </w:r>
      <w:r w:rsidR="00926681" w:rsidRPr="00ED0774">
        <w:rPr>
          <w:rStyle w:val="affc"/>
        </w:rPr>
        <w:t xml:space="preserve"> </w:t>
      </w:r>
      <w:r w:rsidR="005544B7" w:rsidRPr="00ED0774">
        <w:rPr>
          <w:rStyle w:val="affc"/>
        </w:rPr>
        <w:t xml:space="preserve">аллогенной ТКМ (алло-ТКМ) </w:t>
      </w:r>
      <w:r w:rsidRPr="00ED0774">
        <w:rPr>
          <w:rStyle w:val="affc"/>
        </w:rPr>
        <w:t>в</w:t>
      </w:r>
      <w:r w:rsidR="00926681" w:rsidRPr="00ED0774">
        <w:rPr>
          <w:rStyle w:val="affc"/>
        </w:rPr>
        <w:t xml:space="preserve"> </w:t>
      </w:r>
      <w:r w:rsidRPr="00ED0774">
        <w:rPr>
          <w:rStyle w:val="affc"/>
        </w:rPr>
        <w:t>программную</w:t>
      </w:r>
      <w:r w:rsidR="00926681" w:rsidRPr="00ED0774">
        <w:rPr>
          <w:rStyle w:val="affc"/>
        </w:rPr>
        <w:t xml:space="preserve"> </w:t>
      </w:r>
      <w:r w:rsidRPr="00ED0774">
        <w:rPr>
          <w:rStyle w:val="affc"/>
        </w:rPr>
        <w:t>терапию</w:t>
      </w:r>
      <w:r w:rsidR="00926681" w:rsidRPr="00ED0774">
        <w:rPr>
          <w:rStyle w:val="affc"/>
        </w:rPr>
        <w:t xml:space="preserve"> </w:t>
      </w:r>
      <w:r w:rsidRPr="00ED0774">
        <w:rPr>
          <w:rStyle w:val="affc"/>
        </w:rPr>
        <w:t>ОМЛ</w:t>
      </w:r>
      <w:r w:rsidR="00926681" w:rsidRPr="00ED0774">
        <w:rPr>
          <w:rStyle w:val="affc"/>
          <w:lang w:val="en-US"/>
        </w:rPr>
        <w:t xml:space="preserve"> </w:t>
      </w:r>
      <w:r w:rsidR="004C74BF" w:rsidRPr="00ED0774">
        <w:rPr>
          <w:rStyle w:val="affc"/>
          <w:lang w:val="en-US"/>
        </w:rPr>
        <w:fldChar w:fldCharType="begin" w:fldLock="1"/>
      </w:r>
      <w:r w:rsidR="000E616A">
        <w:rPr>
          <w:rStyle w:val="affc"/>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Rowe</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Jacob</w:instrText>
      </w:r>
      <w:r w:rsidR="000E616A" w:rsidRPr="00F83FEB">
        <w:rPr>
          <w:rStyle w:val="affc"/>
        </w:rPr>
        <w:instrText xml:space="preserve"> </w:instrText>
      </w:r>
      <w:r w:rsidR="000E616A">
        <w:rPr>
          <w:rStyle w:val="affc"/>
          <w:lang w:val="en-US"/>
        </w:rPr>
        <w:instrText>M</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Russell</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Nigel</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Mohty</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Mohamad</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L</w:instrText>
      </w:r>
      <w:r w:rsidR="000E616A" w:rsidRPr="00F83FEB">
        <w:rPr>
          <w:rStyle w:val="affc"/>
        </w:rPr>
        <w:instrText>ö</w:instrText>
      </w:r>
      <w:r w:rsidR="000E616A">
        <w:rPr>
          <w:rStyle w:val="affc"/>
          <w:lang w:val="en-US"/>
        </w:rPr>
        <w:instrText>wenberg</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Bob</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Soci</w:instrText>
      </w:r>
      <w:r w:rsidR="000E616A" w:rsidRPr="00F83FEB">
        <w:rPr>
          <w:rStyle w:val="affc"/>
        </w:rPr>
        <w:instrText>é","</w:instrText>
      </w:r>
      <w:r w:rsidR="000E616A">
        <w:rPr>
          <w:rStyle w:val="affc"/>
          <w:lang w:val="en-US"/>
        </w:rPr>
        <w:instrText>given</w:instrText>
      </w:r>
      <w:r w:rsidR="000E616A" w:rsidRPr="00F83FEB">
        <w:rPr>
          <w:rStyle w:val="affc"/>
        </w:rPr>
        <w:instrText>":"</w:instrText>
      </w:r>
      <w:r w:rsidR="000E616A">
        <w:rPr>
          <w:rStyle w:val="affc"/>
          <w:lang w:val="en-US"/>
        </w:rPr>
        <w:instrText>Gerard</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Niederwieser</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Dietger</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family</w:instrText>
      </w:r>
      <w:r w:rsidR="000E616A" w:rsidRPr="00F83FEB">
        <w:rPr>
          <w:rStyle w:val="affc"/>
        </w:rPr>
        <w:instrText>":"</w:instrText>
      </w:r>
      <w:r w:rsidR="000E616A">
        <w:rPr>
          <w:rStyle w:val="affc"/>
          <w:lang w:val="en-US"/>
        </w:rPr>
        <w:instrText>Ossenkoppele</w:instrText>
      </w:r>
      <w:r w:rsidR="000E616A" w:rsidRPr="00F83FEB">
        <w:rPr>
          <w:rStyle w:val="affc"/>
        </w:rPr>
        <w:instrText>","</w:instrText>
      </w:r>
      <w:r w:rsidR="000E616A">
        <w:rPr>
          <w:rStyle w:val="affc"/>
          <w:lang w:val="en-US"/>
        </w:rPr>
        <w:instrText>given</w:instrText>
      </w:r>
      <w:r w:rsidR="000E616A" w:rsidRPr="00F83FEB">
        <w:rPr>
          <w:rStyle w:val="affc"/>
        </w:rPr>
        <w:instrText>":"</w:instrText>
      </w:r>
      <w:r w:rsidR="000E616A">
        <w:rPr>
          <w:rStyle w:val="affc"/>
          <w:lang w:val="en-US"/>
        </w:rPr>
        <w:instrText>Gert</w:instrText>
      </w:r>
      <w:r w:rsidR="000E616A" w:rsidRPr="00F83FEB">
        <w:rPr>
          <w:rStyle w:val="affc"/>
        </w:rPr>
        <w:instrText xml:space="preserve"> </w:instrText>
      </w:r>
      <w:r w:rsidR="000E616A">
        <w:rPr>
          <w:rStyle w:val="affc"/>
          <w:lang w:val="en-US"/>
        </w:rPr>
        <w:instrText>J</w:instrText>
      </w:r>
      <w:r w:rsidR="000E616A" w:rsidRPr="00F83FEB">
        <w:rPr>
          <w:rStyle w:val="affc"/>
        </w:rPr>
        <w:instrText>.","</w:instrText>
      </w:r>
      <w:r w:rsidR="000E616A">
        <w:rPr>
          <w:rStyle w:val="affc"/>
          <w:lang w:val="en-US"/>
        </w:rPr>
        <w:instrText>non</w:instrText>
      </w:r>
      <w:r w:rsidR="000E616A" w:rsidRPr="00F83FEB">
        <w:rPr>
          <w:rStyle w:val="affc"/>
        </w:rPr>
        <w:instrText>-</w:instrText>
      </w:r>
      <w:r w:rsidR="000E616A">
        <w:rPr>
          <w:rStyle w:val="affc"/>
          <w:lang w:val="en-US"/>
        </w:rPr>
        <w:instrText>dropping</w:instrText>
      </w:r>
      <w:r w:rsidR="000E616A" w:rsidRPr="00F83FEB">
        <w:rPr>
          <w:rStyle w:val="affc"/>
        </w:rPr>
        <w:instrText>-</w:instrText>
      </w:r>
      <w:r w:rsidR="000E616A">
        <w:rPr>
          <w:rStyle w:val="affc"/>
          <w:lang w:val="en-US"/>
        </w:rPr>
        <w:instrText>particle</w:instrText>
      </w:r>
      <w:r w:rsidR="000E616A" w:rsidRPr="00F83FEB">
        <w:rPr>
          <w:rStyle w:val="affc"/>
        </w:rPr>
        <w:instrText>":"","</w:instrText>
      </w:r>
      <w:r w:rsidR="000E616A">
        <w:rPr>
          <w:rStyle w:val="affc"/>
          <w:lang w:val="en-US"/>
        </w:rPr>
        <w:instrText>parse</w:instrText>
      </w:r>
      <w:r w:rsidR="000E616A" w:rsidRPr="00F83FEB">
        <w:rPr>
          <w:rStyle w:val="affc"/>
        </w:rPr>
        <w:instrText>-</w:instrText>
      </w:r>
      <w:r w:rsidR="000E616A">
        <w:rPr>
          <w:rStyle w:val="affc"/>
          <w:lang w:val="en-US"/>
        </w:rPr>
        <w:instrText>names</w:instrText>
      </w:r>
      <w:r w:rsidR="000E616A" w:rsidRPr="00F83FEB">
        <w:rPr>
          <w:rStyle w:val="affc"/>
        </w:rPr>
        <w:instrText>":</w:instrText>
      </w:r>
      <w:r w:rsidR="000E616A">
        <w:rPr>
          <w:rStyle w:val="affc"/>
          <w:lang w:val="en-US"/>
        </w:rPr>
        <w:instrText>false</w:instrText>
      </w:r>
      <w:r w:rsidR="000E616A" w:rsidRPr="00F83FEB">
        <w:rPr>
          <w:rStyle w:val="affc"/>
        </w:rPr>
        <w:instrText>,"</w:instrText>
      </w:r>
      <w:r w:rsidR="000E616A">
        <w:rPr>
          <w:rStyle w:val="affc"/>
          <w:lang w:val="en-US"/>
        </w:rPr>
        <w:instrText>suffix</w:instrText>
      </w:r>
      <w:r w:rsidR="000E616A" w:rsidRPr="00F83FEB">
        <w:rPr>
          <w:rStyle w:val="affc"/>
        </w:rPr>
        <w:instrText>":""}],"</w:instrText>
      </w:r>
      <w:r w:rsidR="000E616A">
        <w:rPr>
          <w:rStyle w:val="affc"/>
          <w:lang w:val="en-US"/>
        </w:rPr>
        <w:instrText>container</w:instrText>
      </w:r>
      <w:r w:rsidR="000E616A" w:rsidRPr="00F83FEB">
        <w:rPr>
          <w:rStyle w:val="affc"/>
        </w:rPr>
        <w:instrText>-</w:instrText>
      </w:r>
      <w:r w:rsidR="000E616A">
        <w:rPr>
          <w:rStyle w:val="affc"/>
          <w:lang w:val="en-US"/>
        </w:rPr>
        <w:instrText>title</w:instrText>
      </w:r>
      <w:r w:rsidR="000E616A" w:rsidRPr="00F83FEB">
        <w:rPr>
          <w:rStyle w:val="affc"/>
        </w:rPr>
        <w:instrText>":"</w:instrText>
      </w:r>
      <w:r w:rsidR="000E616A">
        <w:rPr>
          <w:rStyle w:val="affc"/>
          <w:lang w:val="en-US"/>
        </w:rPr>
        <w:instrText>Nature</w:instrText>
      </w:r>
      <w:r w:rsidR="000E616A" w:rsidRPr="00F83FEB">
        <w:rPr>
          <w:rStyle w:val="affc"/>
        </w:rPr>
        <w:instrText xml:space="preserve"> </w:instrText>
      </w:r>
      <w:r w:rsidR="000E616A">
        <w:rPr>
          <w:rStyle w:val="affc"/>
          <w:lang w:val="en-US"/>
        </w:rPr>
        <w:instrText>Reviews</w:instrText>
      </w:r>
      <w:r w:rsidR="000E616A" w:rsidRPr="00F83FEB">
        <w:rPr>
          <w:rStyle w:val="affc"/>
        </w:rPr>
        <w:instrText xml:space="preserve"> </w:instrText>
      </w:r>
      <w:r w:rsidR="000E616A">
        <w:rPr>
          <w:rStyle w:val="affc"/>
          <w:lang w:val="en-US"/>
        </w:rPr>
        <w:instrText>Clinical</w:instrText>
      </w:r>
      <w:r w:rsidR="000E616A" w:rsidRPr="00F83FEB">
        <w:rPr>
          <w:rStyle w:val="affc"/>
        </w:rPr>
        <w:instrText xml:space="preserve"> </w:instrText>
      </w:r>
      <w:r w:rsidR="000E616A">
        <w:rPr>
          <w:rStyle w:val="affc"/>
          <w:lang w:val="en-US"/>
        </w:rPr>
        <w:instrText>Oncology</w:instrText>
      </w:r>
      <w:r w:rsidR="000E616A" w:rsidRPr="00F83FEB">
        <w:rPr>
          <w:rStyle w:val="affc"/>
        </w:rPr>
        <w:instrText>","</w:instrText>
      </w:r>
      <w:r w:rsidR="000E616A">
        <w:rPr>
          <w:rStyle w:val="affc"/>
          <w:lang w:val="en-US"/>
        </w:rPr>
        <w:instrText>id</w:instrText>
      </w:r>
      <w:r w:rsidR="000E616A" w:rsidRPr="00F83FEB">
        <w:rPr>
          <w:rStyle w:val="affc"/>
        </w:rPr>
        <w:instrText>":"</w:instrText>
      </w:r>
      <w:r w:rsidR="000E616A">
        <w:rPr>
          <w:rStyle w:val="affc"/>
          <w:lang w:val="en-US"/>
        </w:rPr>
        <w:instrText>ITEM</w:instrText>
      </w:r>
      <w:r w:rsidR="000E616A" w:rsidRPr="00F83FEB">
        <w:rPr>
          <w:rStyle w:val="affc"/>
        </w:rPr>
        <w:instrText>-1","</w:instrText>
      </w:r>
      <w:r w:rsidR="000E616A">
        <w:rPr>
          <w:rStyle w:val="affc"/>
          <w:lang w:val="en-US"/>
        </w:rPr>
        <w:instrText>issue</w:instrText>
      </w:r>
      <w:r w:rsidR="000E616A" w:rsidRPr="00F83FEB">
        <w:rPr>
          <w:rStyle w:val="affc"/>
        </w:rPr>
        <w:instrText>":"10","</w:instrText>
      </w:r>
      <w:r w:rsidR="000E616A">
        <w:rPr>
          <w:rStyle w:val="affc"/>
          <w:lang w:val="en-US"/>
        </w:rPr>
        <w:instrText>issued</w:instrText>
      </w:r>
      <w:r w:rsidR="000E616A" w:rsidRPr="00F83FEB">
        <w:rPr>
          <w:rStyle w:val="affc"/>
        </w:rPr>
        <w:instrText>":{"</w:instrText>
      </w:r>
      <w:r w:rsidR="000E616A">
        <w:rPr>
          <w:rStyle w:val="affc"/>
          <w:lang w:val="en-US"/>
        </w:rPr>
        <w:instrText>date</w:instrText>
      </w:r>
      <w:r w:rsidR="000E616A" w:rsidRPr="00F83FEB">
        <w:rPr>
          <w:rStyle w:val="affc"/>
        </w:rPr>
        <w:instrText>-</w:instrText>
      </w:r>
      <w:r w:rsidR="000E616A">
        <w:rPr>
          <w:rStyle w:val="affc"/>
          <w:lang w:val="en-US"/>
        </w:rPr>
        <w:instrText>parts</w:instrText>
      </w:r>
      <w:r w:rsidR="000E616A" w:rsidRPr="00F83FEB">
        <w:rPr>
          <w:rStyle w:val="affc"/>
        </w:rPr>
        <w:instrText>":[["2012"]]},"</w:instrText>
      </w:r>
      <w:r w:rsidR="000E616A">
        <w:rPr>
          <w:rStyle w:val="affc"/>
          <w:lang w:val="en-US"/>
        </w:rPr>
        <w:instrText>page</w:instrText>
      </w:r>
      <w:r w:rsidR="000E616A" w:rsidRPr="00F83FEB">
        <w:rPr>
          <w:rStyle w:val="affc"/>
        </w:rPr>
        <w:instrText>":"579-590","</w:instrText>
      </w:r>
      <w:r w:rsidR="000E616A">
        <w:rPr>
          <w:rStyle w:val="affc"/>
          <w:lang w:val="en-US"/>
        </w:rPr>
        <w:instrText>title</w:instrText>
      </w:r>
      <w:r w:rsidR="000E616A" w:rsidRPr="00F83FEB">
        <w:rPr>
          <w:rStyle w:val="affc"/>
        </w:rPr>
        <w:instrText>":"</w:instrText>
      </w:r>
      <w:r w:rsidR="000E616A">
        <w:rPr>
          <w:rStyle w:val="affc"/>
          <w:lang w:val="en-US"/>
        </w:rPr>
        <w:instrText>The</w:instrText>
      </w:r>
      <w:r w:rsidR="000E616A" w:rsidRPr="00F83FEB">
        <w:rPr>
          <w:rStyle w:val="affc"/>
        </w:rPr>
        <w:instrText xml:space="preserve"> </w:instrText>
      </w:r>
      <w:r w:rsidR="000E616A">
        <w:rPr>
          <w:rStyle w:val="affc"/>
          <w:lang w:val="en-US"/>
        </w:rPr>
        <w:instrText>European</w:instrText>
      </w:r>
      <w:r w:rsidR="000E616A" w:rsidRPr="00F83FEB">
        <w:rPr>
          <w:rStyle w:val="affc"/>
        </w:rPr>
        <w:instrText xml:space="preserve"> </w:instrText>
      </w:r>
      <w:r w:rsidR="000E616A">
        <w:rPr>
          <w:rStyle w:val="affc"/>
          <w:lang w:val="en-US"/>
        </w:rPr>
        <w:instrText>LeukemiaNet</w:instrText>
      </w:r>
      <w:r w:rsidR="000E616A" w:rsidRPr="00F83FEB">
        <w:rPr>
          <w:rStyle w:val="affc"/>
        </w:rPr>
        <w:instrText xml:space="preserve"> </w:instrText>
      </w:r>
      <w:r w:rsidR="000E616A">
        <w:rPr>
          <w:rStyle w:val="affc"/>
          <w:lang w:val="en-US"/>
        </w:rPr>
        <w:instrText>AML</w:instrText>
      </w:r>
      <w:r w:rsidR="000E616A" w:rsidRPr="00F83FEB">
        <w:rPr>
          <w:rStyle w:val="affc"/>
        </w:rPr>
        <w:instrText xml:space="preserve"> </w:instrText>
      </w:r>
      <w:r w:rsidR="000E616A">
        <w:rPr>
          <w:rStyle w:val="affc"/>
          <w:lang w:val="en-US"/>
        </w:rPr>
        <w:instrText>Working</w:instrText>
      </w:r>
      <w:r w:rsidR="000E616A" w:rsidRPr="00F83FEB">
        <w:rPr>
          <w:rStyle w:val="affc"/>
        </w:rPr>
        <w:instrText xml:space="preserve"> </w:instrText>
      </w:r>
      <w:r w:rsidR="000E616A">
        <w:rPr>
          <w:rStyle w:val="affc"/>
          <w:lang w:val="en-US"/>
        </w:rPr>
        <w:instrText>Party</w:instrText>
      </w:r>
      <w:r w:rsidR="000E616A" w:rsidRPr="00F83FEB">
        <w:rPr>
          <w:rStyle w:val="affc"/>
        </w:rPr>
        <w:instrText xml:space="preserve"> </w:instrText>
      </w:r>
      <w:r w:rsidR="000E616A">
        <w:rPr>
          <w:rStyle w:val="affc"/>
          <w:lang w:val="en-US"/>
        </w:rPr>
        <w:instrText>consensus</w:instrText>
      </w:r>
      <w:r w:rsidR="000E616A" w:rsidRPr="00F83FEB">
        <w:rPr>
          <w:rStyle w:val="affc"/>
        </w:rPr>
        <w:instrText xml:space="preserve"> </w:instrText>
      </w:r>
      <w:r w:rsidR="000E616A">
        <w:rPr>
          <w:rStyle w:val="affc"/>
          <w:lang w:val="en-US"/>
        </w:rPr>
        <w:instrText>statement</w:instrText>
      </w:r>
      <w:r w:rsidR="000E616A" w:rsidRPr="00F83FEB">
        <w:rPr>
          <w:rStyle w:val="affc"/>
        </w:rPr>
        <w:instrText xml:space="preserve"> </w:instrText>
      </w:r>
      <w:r w:rsidR="000E616A">
        <w:rPr>
          <w:rStyle w:val="affc"/>
          <w:lang w:val="en-US"/>
        </w:rPr>
        <w:instrText>on</w:instrText>
      </w:r>
      <w:r w:rsidR="000E616A" w:rsidRPr="00F83FEB">
        <w:rPr>
          <w:rStyle w:val="affc"/>
        </w:rPr>
        <w:instrText xml:space="preserve"> </w:instrText>
      </w:r>
      <w:r w:rsidR="000E616A">
        <w:rPr>
          <w:rStyle w:val="affc"/>
          <w:lang w:val="en-US"/>
        </w:rPr>
        <w:instrText>allogeneic</w:instrText>
      </w:r>
      <w:r w:rsidR="000E616A" w:rsidRPr="00F83FEB">
        <w:rPr>
          <w:rStyle w:val="affc"/>
        </w:rPr>
        <w:instrText xml:space="preserve"> </w:instrText>
      </w:r>
      <w:r w:rsidR="000E616A">
        <w:rPr>
          <w:rStyle w:val="affc"/>
          <w:lang w:val="en-US"/>
        </w:rPr>
        <w:instrText>HSCT</w:instrText>
      </w:r>
      <w:r w:rsidR="000E616A" w:rsidRPr="00F83FEB">
        <w:rPr>
          <w:rStyle w:val="affc"/>
        </w:rPr>
        <w:instrText xml:space="preserve"> </w:instrText>
      </w:r>
      <w:r w:rsidR="000E616A">
        <w:rPr>
          <w:rStyle w:val="affc"/>
          <w:lang w:val="en-US"/>
        </w:rPr>
        <w:instrText>for</w:instrText>
      </w:r>
      <w:r w:rsidR="000E616A" w:rsidRPr="00F83FEB">
        <w:rPr>
          <w:rStyle w:val="affc"/>
        </w:rPr>
        <w:instrText xml:space="preserve"> </w:instrText>
      </w:r>
      <w:r w:rsidR="000E616A">
        <w:rPr>
          <w:rStyle w:val="affc"/>
          <w:lang w:val="en-US"/>
        </w:rPr>
        <w:instrText>patients</w:instrText>
      </w:r>
      <w:r w:rsidR="000E616A" w:rsidRPr="00F83FEB">
        <w:rPr>
          <w:rStyle w:val="affc"/>
        </w:rPr>
        <w:instrText xml:space="preserve"> </w:instrText>
      </w:r>
      <w:r w:rsidR="000E616A">
        <w:rPr>
          <w:rStyle w:val="affc"/>
          <w:lang w:val="en-US"/>
        </w:rPr>
        <w:instrText>with</w:instrText>
      </w:r>
      <w:r w:rsidR="000E616A" w:rsidRPr="00F83FEB">
        <w:rPr>
          <w:rStyle w:val="affc"/>
        </w:rPr>
        <w:instrText xml:space="preserve"> </w:instrText>
      </w:r>
      <w:r w:rsidR="000E616A">
        <w:rPr>
          <w:rStyle w:val="affc"/>
          <w:lang w:val="en-US"/>
        </w:rPr>
        <w:instrText>AML</w:instrText>
      </w:r>
      <w:r w:rsidR="000E616A" w:rsidRPr="00F83FEB">
        <w:rPr>
          <w:rStyle w:val="affc"/>
        </w:rPr>
        <w:instrText xml:space="preserve"> </w:instrText>
      </w:r>
      <w:r w:rsidR="000E616A">
        <w:rPr>
          <w:rStyle w:val="affc"/>
          <w:lang w:val="en-US"/>
        </w:rPr>
        <w:instrText>in</w:instrText>
      </w:r>
      <w:r w:rsidR="000E616A" w:rsidRPr="00F83FEB">
        <w:rPr>
          <w:rStyle w:val="affc"/>
        </w:rPr>
        <w:instrText xml:space="preserve"> </w:instrText>
      </w:r>
      <w:r w:rsidR="000E616A">
        <w:rPr>
          <w:rStyle w:val="affc"/>
          <w:lang w:val="en-US"/>
        </w:rPr>
        <w:instrText>remission</w:instrText>
      </w:r>
      <w:r w:rsidR="000E616A" w:rsidRPr="00F83FEB">
        <w:rPr>
          <w:rStyle w:val="affc"/>
        </w:rPr>
        <w:instrText xml:space="preserve">: </w:instrText>
      </w:r>
      <w:r w:rsidR="000E616A">
        <w:rPr>
          <w:rStyle w:val="affc"/>
          <w:lang w:val="en-US"/>
        </w:rPr>
        <w:instrText>An</w:instrText>
      </w:r>
      <w:r w:rsidR="000E616A" w:rsidRPr="00F83FEB">
        <w:rPr>
          <w:rStyle w:val="affc"/>
        </w:rPr>
        <w:instrText xml:space="preserve"> </w:instrText>
      </w:r>
      <w:r w:rsidR="000E616A">
        <w:rPr>
          <w:rStyle w:val="affc"/>
          <w:lang w:val="en-US"/>
        </w:rPr>
        <w:instrText>integrated</w:instrText>
      </w:r>
      <w:r w:rsidR="000E616A" w:rsidRPr="00F83FEB">
        <w:rPr>
          <w:rStyle w:val="affc"/>
        </w:rPr>
        <w:instrText>-</w:instrText>
      </w:r>
      <w:r w:rsidR="000E616A">
        <w:rPr>
          <w:rStyle w:val="affc"/>
          <w:lang w:val="en-US"/>
        </w:rPr>
        <w:instrText>risk</w:instrText>
      </w:r>
      <w:r w:rsidR="000E616A" w:rsidRPr="00F83FEB">
        <w:rPr>
          <w:rStyle w:val="affc"/>
        </w:rPr>
        <w:instrText xml:space="preserve"> </w:instrText>
      </w:r>
      <w:r w:rsidR="000E616A">
        <w:rPr>
          <w:rStyle w:val="affc"/>
          <w:lang w:val="en-US"/>
        </w:rPr>
        <w:instrText>adapted</w:instrText>
      </w:r>
      <w:r w:rsidR="000E616A" w:rsidRPr="00F83FEB">
        <w:rPr>
          <w:rStyle w:val="affc"/>
        </w:rPr>
        <w:instrText xml:space="preserve"> </w:instrText>
      </w:r>
      <w:r w:rsidR="000E616A">
        <w:rPr>
          <w:rStyle w:val="affc"/>
          <w:lang w:val="en-US"/>
        </w:rPr>
        <w:instrText>approach</w:instrText>
      </w:r>
      <w:r w:rsidR="000E616A" w:rsidRPr="00F83FEB">
        <w:rPr>
          <w:rStyle w:val="affc"/>
        </w:rPr>
        <w:instrText>","</w:instrText>
      </w:r>
      <w:r w:rsidR="000E616A">
        <w:rPr>
          <w:rStyle w:val="affc"/>
          <w:lang w:val="en-US"/>
        </w:rPr>
        <w:instrText>type</w:instrText>
      </w:r>
      <w:r w:rsidR="000E616A" w:rsidRPr="00F83FEB">
        <w:rPr>
          <w:rStyle w:val="affc"/>
        </w:rPr>
        <w:instrText>":"</w:instrText>
      </w:r>
      <w:r w:rsidR="000E616A">
        <w:rPr>
          <w:rStyle w:val="affc"/>
          <w:lang w:val="en-US"/>
        </w:rPr>
        <w:instrText>article</w:instrText>
      </w:r>
      <w:r w:rsidR="000E616A" w:rsidRPr="00F83FEB">
        <w:rPr>
          <w:rStyle w:val="affc"/>
        </w:rPr>
        <w:instrText>","</w:instrText>
      </w:r>
      <w:r w:rsidR="000E616A">
        <w:rPr>
          <w:rStyle w:val="affc"/>
          <w:lang w:val="en-US"/>
        </w:rPr>
        <w:instrText>volume</w:instrText>
      </w:r>
      <w:r w:rsidR="000E616A" w:rsidRPr="00F83FEB">
        <w:rPr>
          <w:rStyle w:val="affc"/>
        </w:rPr>
        <w:instrText>":"9"},"</w:instrText>
      </w:r>
      <w:r w:rsidR="000E616A">
        <w:rPr>
          <w:rStyle w:val="affc"/>
          <w:lang w:val="en-US"/>
        </w:rPr>
        <w:instrText>uris</w:instrText>
      </w:r>
      <w:r w:rsidR="000E616A" w:rsidRPr="00F83FEB">
        <w:rPr>
          <w:rStyle w:val="affc"/>
        </w:rPr>
        <w:instrText>":["</w:instrText>
      </w:r>
      <w:r w:rsidR="000E616A">
        <w:rPr>
          <w:rStyle w:val="affc"/>
          <w:lang w:val="en-US"/>
        </w:rPr>
        <w:instrText>http</w:instrText>
      </w:r>
      <w:r w:rsidR="000E616A" w:rsidRPr="00F83FEB">
        <w:rPr>
          <w:rStyle w:val="affc"/>
        </w:rPr>
        <w:instrText>://</w:instrText>
      </w:r>
      <w:r w:rsidR="000E616A">
        <w:rPr>
          <w:rStyle w:val="affc"/>
          <w:lang w:val="en-US"/>
        </w:rPr>
        <w:instrText>www</w:instrText>
      </w:r>
      <w:r w:rsidR="000E616A" w:rsidRPr="00F83FEB">
        <w:rPr>
          <w:rStyle w:val="affc"/>
        </w:rPr>
        <w:instrText>.</w:instrText>
      </w:r>
      <w:r w:rsidR="000E616A">
        <w:rPr>
          <w:rStyle w:val="affc"/>
          <w:lang w:val="en-US"/>
        </w:rPr>
        <w:instrText>mendeley</w:instrText>
      </w:r>
      <w:r w:rsidR="000E616A" w:rsidRPr="00F83FEB">
        <w:rPr>
          <w:rStyle w:val="affc"/>
        </w:rPr>
        <w:instrText>.</w:instrText>
      </w:r>
      <w:r w:rsidR="000E616A">
        <w:rPr>
          <w:rStyle w:val="affc"/>
          <w:lang w:val="en-US"/>
        </w:rPr>
        <w:instrText>com</w:instrText>
      </w:r>
      <w:r w:rsidR="000E616A" w:rsidRPr="00F83FEB">
        <w:rPr>
          <w:rStyle w:val="affc"/>
        </w:rPr>
        <w:instrText>/</w:instrText>
      </w:r>
      <w:r w:rsidR="000E616A">
        <w:rPr>
          <w:rStyle w:val="affc"/>
          <w:lang w:val="en-US"/>
        </w:rPr>
        <w:instrText>documents</w:instrText>
      </w:r>
      <w:r w:rsidR="000E616A" w:rsidRPr="00F83FEB">
        <w:rPr>
          <w:rStyle w:val="affc"/>
        </w:rPr>
        <w:instrText>/?</w:instrText>
      </w:r>
      <w:r w:rsidR="000E616A">
        <w:rPr>
          <w:rStyle w:val="affc"/>
          <w:lang w:val="en-US"/>
        </w:rPr>
        <w:instrText>uuid</w:instrText>
      </w:r>
      <w:r w:rsidR="000E616A" w:rsidRPr="00F83FEB">
        <w:rPr>
          <w:rStyle w:val="affc"/>
        </w:rPr>
        <w:instrText>=</w:instrText>
      </w:r>
      <w:r w:rsidR="000E616A">
        <w:rPr>
          <w:rStyle w:val="affc"/>
          <w:lang w:val="en-US"/>
        </w:rPr>
        <w:instrText>ef</w:instrText>
      </w:r>
      <w:r w:rsidR="000E616A" w:rsidRPr="00F83FEB">
        <w:rPr>
          <w:rStyle w:val="affc"/>
        </w:rPr>
        <w:instrText>994</w:instrText>
      </w:r>
      <w:r w:rsidR="000E616A">
        <w:rPr>
          <w:rStyle w:val="affc"/>
          <w:lang w:val="en-US"/>
        </w:rPr>
        <w:instrText>b</w:instrText>
      </w:r>
      <w:r w:rsidR="000E616A" w:rsidRPr="00F83FEB">
        <w:rPr>
          <w:rStyle w:val="affc"/>
        </w:rPr>
        <w:instrText>06-9135-3070-</w:instrText>
      </w:r>
      <w:r w:rsidR="000E616A">
        <w:rPr>
          <w:rStyle w:val="affc"/>
          <w:lang w:val="en-US"/>
        </w:rPr>
        <w:instrText>b</w:instrText>
      </w:r>
      <w:r w:rsidR="000E616A" w:rsidRPr="00F83FEB">
        <w:rPr>
          <w:rStyle w:val="affc"/>
        </w:rPr>
        <w:instrText>630-</w:instrText>
      </w:r>
      <w:r w:rsidR="000E616A">
        <w:rPr>
          <w:rStyle w:val="affc"/>
          <w:lang w:val="en-US"/>
        </w:rPr>
        <w:instrText>d</w:instrText>
      </w:r>
      <w:r w:rsidR="000E616A" w:rsidRPr="00F83FEB">
        <w:rPr>
          <w:rStyle w:val="affc"/>
        </w:rPr>
        <w:instrText>2</w:instrText>
      </w:r>
      <w:r w:rsidR="000E616A">
        <w:rPr>
          <w:rStyle w:val="affc"/>
          <w:lang w:val="en-US"/>
        </w:rPr>
        <w:instrText>e</w:instrText>
      </w:r>
      <w:r w:rsidR="000E616A" w:rsidRPr="00F83FEB">
        <w:rPr>
          <w:rStyle w:val="affc"/>
        </w:rPr>
        <w:instrText>16</w:instrText>
      </w:r>
      <w:r w:rsidR="000E616A">
        <w:rPr>
          <w:rStyle w:val="affc"/>
          <w:lang w:val="en-US"/>
        </w:rPr>
        <w:instrText>b</w:instrText>
      </w:r>
      <w:r w:rsidR="000E616A" w:rsidRPr="00F83FEB">
        <w:rPr>
          <w:rStyle w:val="affc"/>
        </w:rPr>
        <w:instrText>285099"]}],"</w:instrText>
      </w:r>
      <w:r w:rsidR="000E616A">
        <w:rPr>
          <w:rStyle w:val="affc"/>
          <w:lang w:val="en-US"/>
        </w:rPr>
        <w:instrText>mendeley</w:instrText>
      </w:r>
      <w:r w:rsidR="000E616A" w:rsidRPr="00F83FEB">
        <w:rPr>
          <w:rStyle w:val="affc"/>
        </w:rPr>
        <w:instrText>":{"</w:instrText>
      </w:r>
      <w:r w:rsidR="000E616A">
        <w:rPr>
          <w:rStyle w:val="affc"/>
          <w:lang w:val="en-US"/>
        </w:rPr>
        <w:instrText>formattedCitation</w:instrText>
      </w:r>
      <w:r w:rsidR="000E616A" w:rsidRPr="00F83FEB">
        <w:rPr>
          <w:rStyle w:val="affc"/>
        </w:rPr>
        <w:instrText>":"[45]","</w:instrText>
      </w:r>
      <w:r w:rsidR="000E616A">
        <w:rPr>
          <w:rStyle w:val="affc"/>
          <w:lang w:val="en-US"/>
        </w:rPr>
        <w:instrText>plainTextFormattedCitation</w:instrText>
      </w:r>
      <w:r w:rsidR="000E616A" w:rsidRPr="00F83FEB">
        <w:rPr>
          <w:rStyle w:val="affc"/>
        </w:rPr>
        <w:instrText>":"[45]","</w:instrText>
      </w:r>
      <w:r w:rsidR="000E616A">
        <w:rPr>
          <w:rStyle w:val="affc"/>
          <w:lang w:val="en-US"/>
        </w:rPr>
        <w:instrText>previouslyFormattedCitation</w:instrText>
      </w:r>
      <w:r w:rsidR="000E616A" w:rsidRPr="00F83FEB">
        <w:rPr>
          <w:rStyle w:val="affc"/>
        </w:rPr>
        <w:instrText>":"[45]"},"</w:instrText>
      </w:r>
      <w:r w:rsidR="000E616A">
        <w:rPr>
          <w:rStyle w:val="affc"/>
          <w:lang w:val="en-US"/>
        </w:rPr>
        <w:instrText>properties</w:instrText>
      </w:r>
      <w:r w:rsidR="000E616A" w:rsidRPr="00F83FEB">
        <w:rPr>
          <w:rStyle w:val="affc"/>
        </w:rPr>
        <w:instrText>":{"</w:instrText>
      </w:r>
      <w:r w:rsidR="000E616A">
        <w:rPr>
          <w:rStyle w:val="affc"/>
          <w:lang w:val="en-US"/>
        </w:rPr>
        <w:instrText>noteIndex</w:instrText>
      </w:r>
      <w:r w:rsidR="000E616A" w:rsidRPr="00F83FEB">
        <w:rPr>
          <w:rStyle w:val="affc"/>
        </w:rPr>
        <w:instrText>":0},"</w:instrText>
      </w:r>
      <w:r w:rsidR="000E616A">
        <w:rPr>
          <w:rStyle w:val="affc"/>
          <w:lang w:val="en-US"/>
        </w:rPr>
        <w:instrText>schema</w:instrText>
      </w:r>
      <w:r w:rsidR="000E616A" w:rsidRPr="00F83FEB">
        <w:rPr>
          <w:rStyle w:val="affc"/>
        </w:rPr>
        <w:instrText>":"</w:instrText>
      </w:r>
      <w:r w:rsidR="000E616A">
        <w:rPr>
          <w:rStyle w:val="affc"/>
          <w:lang w:val="en-US"/>
        </w:rPr>
        <w:instrText>https</w:instrText>
      </w:r>
      <w:r w:rsidR="000E616A" w:rsidRPr="00F83FEB">
        <w:rPr>
          <w:rStyle w:val="affc"/>
        </w:rPr>
        <w:instrText>://</w:instrText>
      </w:r>
      <w:r w:rsidR="000E616A">
        <w:rPr>
          <w:rStyle w:val="affc"/>
          <w:lang w:val="en-US"/>
        </w:rPr>
        <w:instrText>github</w:instrText>
      </w:r>
      <w:r w:rsidR="000E616A" w:rsidRPr="00F83FEB">
        <w:rPr>
          <w:rStyle w:val="affc"/>
        </w:rPr>
        <w:instrText>.</w:instrText>
      </w:r>
      <w:r w:rsidR="000E616A">
        <w:rPr>
          <w:rStyle w:val="affc"/>
          <w:lang w:val="en-US"/>
        </w:rPr>
        <w:instrText>com</w:instrText>
      </w:r>
      <w:r w:rsidR="000E616A" w:rsidRPr="00F83FEB">
        <w:rPr>
          <w:rStyle w:val="affc"/>
        </w:rPr>
        <w:instrText>/</w:instrText>
      </w:r>
      <w:r w:rsidR="000E616A">
        <w:rPr>
          <w:rStyle w:val="affc"/>
          <w:lang w:val="en-US"/>
        </w:rPr>
        <w:instrText>citation</w:instrText>
      </w:r>
      <w:r w:rsidR="000E616A" w:rsidRPr="00F83FEB">
        <w:rPr>
          <w:rStyle w:val="affc"/>
        </w:rPr>
        <w:instrText>-</w:instrText>
      </w:r>
      <w:r w:rsidR="000E616A">
        <w:rPr>
          <w:rStyle w:val="affc"/>
          <w:lang w:val="en-US"/>
        </w:rPr>
        <w:instrText>style</w:instrText>
      </w:r>
      <w:r w:rsidR="000E616A" w:rsidRPr="00F83FEB">
        <w:rPr>
          <w:rStyle w:val="affc"/>
        </w:rPr>
        <w:instrText>-</w:instrText>
      </w:r>
      <w:r w:rsidR="000E616A">
        <w:rPr>
          <w:rStyle w:val="affc"/>
          <w:lang w:val="en-US"/>
        </w:rPr>
        <w:instrText>language</w:instrText>
      </w:r>
      <w:r w:rsidR="000E616A" w:rsidRPr="00F83FEB">
        <w:rPr>
          <w:rStyle w:val="affc"/>
        </w:rPr>
        <w:instrText>/</w:instrText>
      </w:r>
      <w:r w:rsidR="000E616A">
        <w:rPr>
          <w:rStyle w:val="affc"/>
          <w:lang w:val="en-US"/>
        </w:rPr>
        <w:instrText>schema</w:instrText>
      </w:r>
      <w:r w:rsidR="000E616A" w:rsidRPr="00F83FEB">
        <w:rPr>
          <w:rStyle w:val="affc"/>
        </w:rPr>
        <w:instrText>/</w:instrText>
      </w:r>
      <w:r w:rsidR="000E616A">
        <w:rPr>
          <w:rStyle w:val="affc"/>
          <w:lang w:val="en-US"/>
        </w:rPr>
        <w:instrText>raw</w:instrText>
      </w:r>
      <w:r w:rsidR="000E616A" w:rsidRPr="00F83FEB">
        <w:rPr>
          <w:rStyle w:val="affc"/>
        </w:rPr>
        <w:instrText>/</w:instrText>
      </w:r>
      <w:r w:rsidR="000E616A">
        <w:rPr>
          <w:rStyle w:val="affc"/>
          <w:lang w:val="en-US"/>
        </w:rPr>
        <w:instrText>master</w:instrText>
      </w:r>
      <w:r w:rsidR="000E616A" w:rsidRPr="00F83FEB">
        <w:rPr>
          <w:rStyle w:val="affc"/>
        </w:rPr>
        <w:instrText>/</w:instrText>
      </w:r>
      <w:r w:rsidR="000E616A">
        <w:rPr>
          <w:rStyle w:val="affc"/>
          <w:lang w:val="en-US"/>
        </w:rPr>
        <w:instrText>csl</w:instrText>
      </w:r>
      <w:r w:rsidR="000E616A" w:rsidRPr="00F83FEB">
        <w:rPr>
          <w:rStyle w:val="affc"/>
        </w:rPr>
        <w:instrText>-</w:instrText>
      </w:r>
      <w:r w:rsidR="000E616A">
        <w:rPr>
          <w:rStyle w:val="affc"/>
          <w:lang w:val="en-US"/>
        </w:rPr>
        <w:instrText>citation</w:instrText>
      </w:r>
      <w:r w:rsidR="000E616A" w:rsidRPr="00F83FEB">
        <w:rPr>
          <w:rStyle w:val="affc"/>
        </w:rPr>
        <w:instrText>.</w:instrText>
      </w:r>
      <w:r w:rsidR="000E616A">
        <w:rPr>
          <w:rStyle w:val="affc"/>
          <w:lang w:val="en-US"/>
        </w:rPr>
        <w:instrText>json</w:instrText>
      </w:r>
      <w:r w:rsidR="000E616A" w:rsidRPr="00F83FEB">
        <w:rPr>
          <w:rStyle w:val="affc"/>
        </w:rPr>
        <w:instrText>"}</w:instrText>
      </w:r>
      <w:r w:rsidR="004C74BF" w:rsidRPr="00ED0774">
        <w:rPr>
          <w:rStyle w:val="affc"/>
          <w:lang w:val="en-US"/>
        </w:rPr>
        <w:fldChar w:fldCharType="separate"/>
      </w:r>
      <w:r w:rsidR="000E616A" w:rsidRPr="000E616A">
        <w:rPr>
          <w:rStyle w:val="affc"/>
          <w:i w:val="0"/>
          <w:noProof/>
        </w:rPr>
        <w:t>[45]</w:t>
      </w:r>
      <w:r w:rsidR="004C74BF" w:rsidRPr="00ED0774">
        <w:rPr>
          <w:rStyle w:val="affc"/>
          <w:lang w:val="en-US"/>
        </w:rPr>
        <w:fldChar w:fldCharType="end"/>
      </w:r>
      <w:r w:rsidRPr="00ED0774">
        <w:rPr>
          <w:rStyle w:val="affc"/>
        </w:rPr>
        <w:t>.</w:t>
      </w:r>
    </w:p>
    <w:p w14:paraId="541D1BF1" w14:textId="66FE934E" w:rsidR="008866EE" w:rsidRPr="00ED0774" w:rsidRDefault="008866EE" w:rsidP="00705E68">
      <w:pPr>
        <w:pStyle w:val="afd"/>
        <w:spacing w:beforeAutospacing="0" w:afterAutospacing="0" w:line="360" w:lineRule="auto"/>
        <w:ind w:firstLine="709"/>
        <w:contextualSpacing/>
        <w:divId w:val="488638550"/>
        <w:rPr>
          <w:i/>
        </w:rPr>
      </w:pPr>
      <w:r w:rsidRPr="00ED0774">
        <w:rPr>
          <w:i/>
          <w:iCs/>
        </w:rPr>
        <w:t>При</w:t>
      </w:r>
      <w:r w:rsidR="00926681" w:rsidRPr="00ED0774">
        <w:rPr>
          <w:i/>
          <w:iCs/>
        </w:rPr>
        <w:t xml:space="preserve"> </w:t>
      </w:r>
      <w:r w:rsidRPr="00ED0774">
        <w:rPr>
          <w:i/>
          <w:iCs/>
        </w:rPr>
        <w:t>всех</w:t>
      </w:r>
      <w:r w:rsidR="00926681" w:rsidRPr="00ED0774">
        <w:rPr>
          <w:i/>
          <w:iCs/>
        </w:rPr>
        <w:t xml:space="preserve"> </w:t>
      </w:r>
      <w:r w:rsidR="00AC0E8E" w:rsidRPr="00ED0774">
        <w:rPr>
          <w:i/>
        </w:rPr>
        <w:t>ОЛ</w:t>
      </w:r>
      <w:r w:rsidR="00AC0E8E" w:rsidRPr="00ED0774">
        <w:rPr>
          <w:i/>
          <w:iCs/>
        </w:rPr>
        <w:t xml:space="preserve"> </w:t>
      </w:r>
      <w:r w:rsidRPr="00ED0774">
        <w:rPr>
          <w:i/>
          <w:iCs/>
        </w:rPr>
        <w:t>существует</w:t>
      </w:r>
      <w:r w:rsidR="00926681" w:rsidRPr="00ED0774">
        <w:rPr>
          <w:i/>
          <w:iCs/>
        </w:rPr>
        <w:t xml:space="preserve"> </w:t>
      </w:r>
      <w:r w:rsidRPr="00ED0774">
        <w:rPr>
          <w:i/>
          <w:iCs/>
        </w:rPr>
        <w:t>несколько</w:t>
      </w:r>
      <w:r w:rsidR="00926681" w:rsidRPr="00ED0774">
        <w:rPr>
          <w:i/>
          <w:iCs/>
        </w:rPr>
        <w:t xml:space="preserve"> </w:t>
      </w:r>
      <w:r w:rsidRPr="00ED0774">
        <w:rPr>
          <w:i/>
          <w:iCs/>
        </w:rPr>
        <w:t>основных</w:t>
      </w:r>
      <w:r w:rsidR="00926681" w:rsidRPr="00ED0774">
        <w:rPr>
          <w:i/>
          <w:iCs/>
        </w:rPr>
        <w:t xml:space="preserve"> </w:t>
      </w:r>
      <w:r w:rsidRPr="00ED0774">
        <w:rPr>
          <w:i/>
          <w:iCs/>
        </w:rPr>
        <w:t>этапов</w:t>
      </w:r>
      <w:r w:rsidR="00926681" w:rsidRPr="00ED0774">
        <w:rPr>
          <w:i/>
          <w:iCs/>
        </w:rPr>
        <w:t xml:space="preserve"> </w:t>
      </w:r>
      <w:r w:rsidRPr="00ED0774">
        <w:rPr>
          <w:i/>
          <w:iCs/>
        </w:rPr>
        <w:t>терапии</w:t>
      </w:r>
      <w:r w:rsidR="00926681" w:rsidRPr="00ED0774">
        <w:rPr>
          <w:i/>
          <w:iCs/>
        </w:rPr>
        <w:t xml:space="preserve"> </w:t>
      </w:r>
      <w:r w:rsidR="0092314A" w:rsidRPr="00ED0774">
        <w:rPr>
          <w:i/>
          <w:iCs/>
        </w:rPr>
        <w:t>–</w:t>
      </w:r>
      <w:r w:rsidR="00926681" w:rsidRPr="00ED0774">
        <w:rPr>
          <w:i/>
          <w:iCs/>
        </w:rPr>
        <w:t xml:space="preserve"> </w:t>
      </w:r>
      <w:r w:rsidRPr="00ED0774">
        <w:rPr>
          <w:i/>
          <w:iCs/>
        </w:rPr>
        <w:t>индукция</w:t>
      </w:r>
      <w:r w:rsidR="00926681" w:rsidRPr="00ED0774">
        <w:rPr>
          <w:i/>
          <w:iCs/>
        </w:rPr>
        <w:t xml:space="preserve"> </w:t>
      </w:r>
      <w:r w:rsidRPr="00ED0774">
        <w:rPr>
          <w:i/>
          <w:iCs/>
        </w:rPr>
        <w:t>ремиссии,</w:t>
      </w:r>
      <w:r w:rsidR="00926681" w:rsidRPr="00ED0774">
        <w:rPr>
          <w:i/>
          <w:iCs/>
        </w:rPr>
        <w:t xml:space="preserve"> </w:t>
      </w:r>
      <w:r w:rsidRPr="00ED0774">
        <w:rPr>
          <w:i/>
          <w:iCs/>
        </w:rPr>
        <w:t>консолидация,</w:t>
      </w:r>
      <w:r w:rsidR="00926681" w:rsidRPr="00ED0774">
        <w:rPr>
          <w:i/>
          <w:iCs/>
        </w:rPr>
        <w:t xml:space="preserve"> </w:t>
      </w:r>
      <w:r w:rsidRPr="00ED0774">
        <w:rPr>
          <w:i/>
          <w:iCs/>
        </w:rPr>
        <w:t>поддерживающая</w:t>
      </w:r>
      <w:r w:rsidR="00926681" w:rsidRPr="00ED0774">
        <w:rPr>
          <w:i/>
          <w:iCs/>
        </w:rPr>
        <w:t xml:space="preserve"> </w:t>
      </w:r>
      <w:r w:rsidRPr="00ED0774">
        <w:rPr>
          <w:i/>
          <w:iCs/>
        </w:rPr>
        <w:t>терапия</w:t>
      </w:r>
      <w:r w:rsidR="00926681" w:rsidRPr="00ED0774">
        <w:rPr>
          <w:i/>
          <w:iCs/>
        </w:rPr>
        <w:t xml:space="preserve"> </w:t>
      </w:r>
      <w:r w:rsidR="00184F26" w:rsidRPr="00ED0774">
        <w:rPr>
          <w:rStyle w:val="affc"/>
        </w:rPr>
        <w:t>(см.</w:t>
      </w:r>
      <w:r w:rsidR="00926681" w:rsidRPr="00ED0774">
        <w:rPr>
          <w:rStyle w:val="affc"/>
        </w:rPr>
        <w:t xml:space="preserve"> </w:t>
      </w:r>
      <w:r w:rsidR="00184F26"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184F26" w:rsidRPr="00ED0774">
        <w:rPr>
          <w:rStyle w:val="affc"/>
        </w:rPr>
        <w:t>)</w:t>
      </w:r>
      <w:r w:rsidR="00926681" w:rsidRPr="00ED0774">
        <w:rPr>
          <w:rStyle w:val="affc"/>
        </w:rPr>
        <w:t xml:space="preserve"> </w:t>
      </w:r>
      <w:r w:rsidRPr="00ED0774">
        <w:rPr>
          <w:i/>
          <w:iCs/>
        </w:rPr>
        <w:t>и</w:t>
      </w:r>
      <w:r w:rsidR="00926681" w:rsidRPr="00ED0774">
        <w:rPr>
          <w:i/>
          <w:iCs/>
        </w:rPr>
        <w:t xml:space="preserve"> </w:t>
      </w:r>
      <w:r w:rsidRPr="00ED0774">
        <w:rPr>
          <w:i/>
          <w:iCs/>
        </w:rPr>
        <w:t>профилактика</w:t>
      </w:r>
      <w:r w:rsidR="00926681" w:rsidRPr="00ED0774">
        <w:rPr>
          <w:i/>
          <w:iCs/>
        </w:rPr>
        <w:t xml:space="preserve"> </w:t>
      </w:r>
      <w:r w:rsidRPr="00ED0774">
        <w:rPr>
          <w:i/>
          <w:iCs/>
        </w:rPr>
        <w:t>нейролейкемии</w:t>
      </w:r>
      <w:r w:rsidR="00926681" w:rsidRPr="00ED0774">
        <w:rPr>
          <w:i/>
          <w:iCs/>
        </w:rPr>
        <w:t xml:space="preserve"> </w:t>
      </w:r>
      <w:r w:rsidRPr="00ED0774">
        <w:rPr>
          <w:i/>
          <w:iCs/>
        </w:rPr>
        <w:t>для</w:t>
      </w:r>
      <w:r w:rsidR="00926681" w:rsidRPr="00ED0774">
        <w:rPr>
          <w:i/>
          <w:iCs/>
        </w:rPr>
        <w:t xml:space="preserve"> </w:t>
      </w:r>
      <w:r w:rsidRPr="00ED0774">
        <w:rPr>
          <w:i/>
          <w:iCs/>
        </w:rPr>
        <w:t>некоторых</w:t>
      </w:r>
      <w:r w:rsidR="00926681" w:rsidRPr="00ED0774">
        <w:rPr>
          <w:i/>
          <w:iCs/>
        </w:rPr>
        <w:t xml:space="preserve"> </w:t>
      </w:r>
      <w:r w:rsidRPr="00ED0774">
        <w:rPr>
          <w:i/>
          <w:iCs/>
        </w:rPr>
        <w:t>вариантов</w:t>
      </w:r>
      <w:r w:rsidR="00926681" w:rsidRPr="00ED0774">
        <w:rPr>
          <w:i/>
          <w:iCs/>
        </w:rPr>
        <w:t xml:space="preserve"> </w:t>
      </w:r>
      <w:r w:rsidR="00AC0E8E" w:rsidRPr="00ED0774">
        <w:rPr>
          <w:i/>
        </w:rPr>
        <w:t xml:space="preserve">ОЛ </w:t>
      </w:r>
      <w:r w:rsidR="004C74BF" w:rsidRPr="00ED0774">
        <w:rPr>
          <w:i/>
          <w:iCs/>
          <w:lang w:val="en-US"/>
        </w:rPr>
        <w:fldChar w:fldCharType="begin" w:fldLock="1"/>
      </w:r>
      <w:r w:rsidR="00B32728" w:rsidRPr="00ED0774">
        <w:rPr>
          <w:i/>
          <w:iCs/>
          <w:lang w:val="en-US"/>
        </w:rPr>
        <w:instrText>ADDIN</w:instrText>
      </w:r>
      <w:r w:rsidR="00B32728" w:rsidRPr="00ED0774">
        <w:rPr>
          <w:i/>
          <w:iCs/>
        </w:rPr>
        <w:instrText xml:space="preserve"> </w:instrText>
      </w:r>
      <w:r w:rsidR="00B32728" w:rsidRPr="00ED0774">
        <w:rPr>
          <w:i/>
          <w:iCs/>
          <w:lang w:val="en-US"/>
        </w:rPr>
        <w:instrText>CSL</w:instrText>
      </w:r>
      <w:r w:rsidR="00B32728" w:rsidRPr="00ED0774">
        <w:rPr>
          <w:i/>
          <w:iCs/>
        </w:rPr>
        <w:instrText>_</w:instrText>
      </w:r>
      <w:r w:rsidR="00B32728" w:rsidRPr="00ED0774">
        <w:rPr>
          <w:i/>
          <w:iCs/>
          <w:lang w:val="en-US"/>
        </w:rPr>
        <w:instrText>CITATION</w:instrText>
      </w:r>
      <w:r w:rsidR="00B32728" w:rsidRPr="00ED0774">
        <w:rPr>
          <w:i/>
          <w:iCs/>
        </w:rPr>
        <w:instrText xml:space="preserve"> {"</w:instrText>
      </w:r>
      <w:r w:rsidR="00B32728" w:rsidRPr="00ED0774">
        <w:rPr>
          <w:i/>
          <w:iCs/>
          <w:lang w:val="en-US"/>
        </w:rPr>
        <w:instrText>citationItems</w:instrText>
      </w:r>
      <w:r w:rsidR="00B32728" w:rsidRPr="00ED0774">
        <w:rPr>
          <w:i/>
          <w:iCs/>
        </w:rPr>
        <w:instrText>":[{"</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1","</w:instrText>
      </w:r>
      <w:r w:rsidR="00B32728" w:rsidRPr="00ED0774">
        <w:rPr>
          <w:i/>
          <w:iCs/>
          <w:lang w:val="en-US"/>
        </w:rPr>
        <w:instrText>itemData</w:instrText>
      </w:r>
      <w:r w:rsidR="00B32728" w:rsidRPr="00ED0774">
        <w:rPr>
          <w:i/>
          <w:iCs/>
        </w:rPr>
        <w:instrText>":{"</w:instrText>
      </w:r>
      <w:r w:rsidR="00B32728" w:rsidRPr="00ED0774">
        <w:rPr>
          <w:i/>
          <w:iCs/>
          <w:lang w:val="en-US"/>
        </w:rPr>
        <w:instrText>author</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авченко","</w:instrText>
      </w:r>
      <w:r w:rsidR="00B32728" w:rsidRPr="00ED0774">
        <w:rPr>
          <w:i/>
          <w:iCs/>
          <w:lang w:val="en-US"/>
        </w:rPr>
        <w:instrText>given</w:instrText>
      </w:r>
      <w:r w:rsidR="00B32728" w:rsidRPr="00ED0774">
        <w:rPr>
          <w:i/>
          <w:iCs/>
        </w:rPr>
        <w:instrText>":"Валерий Григорь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Паровичникова","</w:instrText>
      </w:r>
      <w:r w:rsidR="00B32728" w:rsidRPr="00ED0774">
        <w:rPr>
          <w:i/>
          <w:iCs/>
          <w:lang w:val="en-US"/>
        </w:rPr>
        <w:instrText>given</w:instrText>
      </w:r>
      <w:r w:rsidR="00B32728" w:rsidRPr="00ED0774">
        <w:rPr>
          <w:i/>
          <w:iCs/>
        </w:rPr>
        <w:instrText>":"Елена Николае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container</w:instrText>
      </w:r>
      <w:r w:rsidR="00B32728" w:rsidRPr="00ED0774">
        <w:rPr>
          <w:i/>
          <w:iCs/>
        </w:rPr>
        <w:instrText>-</w:instrText>
      </w:r>
      <w:r w:rsidR="00B32728" w:rsidRPr="00ED0774">
        <w:rPr>
          <w:i/>
          <w:iCs/>
          <w:lang w:val="en-US"/>
        </w:rPr>
        <w:instrText>title</w:instrText>
      </w:r>
      <w:r w:rsidR="00B32728" w:rsidRPr="00ED0774">
        <w:rPr>
          <w:i/>
          <w:iCs/>
        </w:rPr>
        <w:instrText>":"Клиническая онкогематология: руководство для врачей. Под ред. Волковой М.А.. 2-е изд., перераб. и доп.","</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1","</w:instrText>
      </w:r>
      <w:r w:rsidR="00B32728" w:rsidRPr="00ED0774">
        <w:rPr>
          <w:i/>
          <w:iCs/>
          <w:lang w:val="en-US"/>
        </w:rPr>
        <w:instrText>issued</w:instrText>
      </w:r>
      <w:r w:rsidR="00B32728" w:rsidRPr="00ED0774">
        <w:rPr>
          <w:i/>
          <w:iCs/>
        </w:rPr>
        <w:instrText>":{"</w:instrText>
      </w:r>
      <w:r w:rsidR="00B32728" w:rsidRPr="00ED0774">
        <w:rPr>
          <w:i/>
          <w:iCs/>
          <w:lang w:val="en-US"/>
        </w:rPr>
        <w:instrText>date</w:instrText>
      </w:r>
      <w:r w:rsidR="00B32728" w:rsidRPr="00ED0774">
        <w:rPr>
          <w:i/>
          <w:iCs/>
        </w:rPr>
        <w:instrText>-</w:instrText>
      </w:r>
      <w:r w:rsidR="00B32728" w:rsidRPr="00ED0774">
        <w:rPr>
          <w:i/>
          <w:iCs/>
          <w:lang w:val="en-US"/>
        </w:rPr>
        <w:instrText>parts</w:instrText>
      </w:r>
      <w:r w:rsidR="00B32728" w:rsidRPr="00ED0774">
        <w:rPr>
          <w:i/>
          <w:iCs/>
        </w:rPr>
        <w:instrText>":[["2007"]]},"</w:instrText>
      </w:r>
      <w:r w:rsidR="00B32728" w:rsidRPr="00ED0774">
        <w:rPr>
          <w:i/>
          <w:iCs/>
          <w:lang w:val="en-US"/>
        </w:rPr>
        <w:instrText>page</w:instrText>
      </w:r>
      <w:r w:rsidR="00B32728" w:rsidRPr="00ED0774">
        <w:rPr>
          <w:i/>
          <w:iCs/>
        </w:rPr>
        <w:instrText>":"409-502","</w:instrText>
      </w:r>
      <w:r w:rsidR="00B32728" w:rsidRPr="00ED0774">
        <w:rPr>
          <w:i/>
          <w:iCs/>
          <w:lang w:val="en-US"/>
        </w:rPr>
        <w:instrText>title</w:instrText>
      </w:r>
      <w:r w:rsidR="00B32728" w:rsidRPr="00ED0774">
        <w:rPr>
          <w:i/>
          <w:iCs/>
        </w:rPr>
        <w:instrText>":"Острые лейкозы","</w:instrText>
      </w:r>
      <w:r w:rsidR="00B32728" w:rsidRPr="00ED0774">
        <w:rPr>
          <w:i/>
          <w:iCs/>
          <w:lang w:val="en-US"/>
        </w:rPr>
        <w:instrText>type</w:instrText>
      </w:r>
      <w:r w:rsidR="00B32728" w:rsidRPr="00ED0774">
        <w:rPr>
          <w:i/>
          <w:iCs/>
        </w:rPr>
        <w:instrText>":"</w:instrText>
      </w:r>
      <w:r w:rsidR="00B32728" w:rsidRPr="00ED0774">
        <w:rPr>
          <w:i/>
          <w:iCs/>
          <w:lang w:val="en-US"/>
        </w:rPr>
        <w:instrText>chapter</w:instrText>
      </w:r>
      <w:r w:rsidR="00B32728" w:rsidRPr="00ED0774">
        <w:rPr>
          <w:i/>
          <w:iCs/>
        </w:rPr>
        <w:instrText>"},"</w:instrText>
      </w:r>
      <w:r w:rsidR="00B32728" w:rsidRPr="00ED0774">
        <w:rPr>
          <w:i/>
          <w:iCs/>
          <w:lang w:val="en-US"/>
        </w:rPr>
        <w:instrText>uris</w:instrText>
      </w:r>
      <w:r w:rsidR="00B32728" w:rsidRPr="00ED0774">
        <w:rPr>
          <w:i/>
          <w:iCs/>
        </w:rPr>
        <w:instrText>":["</w:instrText>
      </w:r>
      <w:r w:rsidR="00B32728" w:rsidRPr="00ED0774">
        <w:rPr>
          <w:i/>
          <w:iCs/>
          <w:lang w:val="en-US"/>
        </w:rPr>
        <w:instrText>http</w:instrText>
      </w:r>
      <w:r w:rsidR="00B32728" w:rsidRPr="00ED0774">
        <w:rPr>
          <w:i/>
          <w:iCs/>
        </w:rPr>
        <w:instrText>://</w:instrText>
      </w:r>
      <w:r w:rsidR="00B32728" w:rsidRPr="00ED0774">
        <w:rPr>
          <w:i/>
          <w:iCs/>
          <w:lang w:val="en-US"/>
        </w:rPr>
        <w:instrText>www</w:instrText>
      </w:r>
      <w:r w:rsidR="00B32728" w:rsidRPr="00ED0774">
        <w:rPr>
          <w:i/>
          <w:iCs/>
        </w:rPr>
        <w:instrText>.</w:instrText>
      </w:r>
      <w:r w:rsidR="00B32728" w:rsidRPr="00ED0774">
        <w:rPr>
          <w:i/>
          <w:iCs/>
          <w:lang w:val="en-US"/>
        </w:rPr>
        <w:instrText>mendeley</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documents</w:instrText>
      </w:r>
      <w:r w:rsidR="00B32728" w:rsidRPr="00ED0774">
        <w:rPr>
          <w:i/>
          <w:iCs/>
        </w:rPr>
        <w:instrText>/?</w:instrText>
      </w:r>
      <w:r w:rsidR="00B32728" w:rsidRPr="00ED0774">
        <w:rPr>
          <w:i/>
          <w:iCs/>
          <w:lang w:val="en-US"/>
        </w:rPr>
        <w:instrText>uuid</w:instrText>
      </w:r>
      <w:r w:rsidR="00B32728" w:rsidRPr="00ED0774">
        <w:rPr>
          <w:i/>
          <w:iCs/>
        </w:rPr>
        <w:instrText>=08</w:instrText>
      </w:r>
      <w:r w:rsidR="00B32728" w:rsidRPr="00ED0774">
        <w:rPr>
          <w:i/>
          <w:iCs/>
          <w:lang w:val="en-US"/>
        </w:rPr>
        <w:instrText>f</w:instrText>
      </w:r>
      <w:r w:rsidR="00B32728" w:rsidRPr="00ED0774">
        <w:rPr>
          <w:i/>
          <w:iCs/>
        </w:rPr>
        <w:instrText>85</w:instrText>
      </w:r>
      <w:r w:rsidR="00B32728" w:rsidRPr="00ED0774">
        <w:rPr>
          <w:i/>
          <w:iCs/>
          <w:lang w:val="en-US"/>
        </w:rPr>
        <w:instrText>f</w:instrText>
      </w:r>
      <w:r w:rsidR="00B32728" w:rsidRPr="00ED0774">
        <w:rPr>
          <w:i/>
          <w:iCs/>
        </w:rPr>
        <w:instrText>58-</w:instrText>
      </w:r>
      <w:r w:rsidR="00B32728" w:rsidRPr="00ED0774">
        <w:rPr>
          <w:i/>
          <w:iCs/>
          <w:lang w:val="en-US"/>
        </w:rPr>
        <w:instrText>ddaa</w:instrText>
      </w:r>
      <w:r w:rsidR="00B32728" w:rsidRPr="00ED0774">
        <w:rPr>
          <w:i/>
          <w:iCs/>
        </w:rPr>
        <w:instrText>-48</w:instrText>
      </w:r>
      <w:r w:rsidR="00B32728" w:rsidRPr="00ED0774">
        <w:rPr>
          <w:i/>
          <w:iCs/>
          <w:lang w:val="en-US"/>
        </w:rPr>
        <w:instrText>eb</w:instrText>
      </w:r>
      <w:r w:rsidR="00B32728" w:rsidRPr="00ED0774">
        <w:rPr>
          <w:i/>
          <w:iCs/>
        </w:rPr>
        <w:instrText>-</w:instrText>
      </w:r>
      <w:r w:rsidR="00B32728" w:rsidRPr="00ED0774">
        <w:rPr>
          <w:i/>
          <w:iCs/>
          <w:lang w:val="en-US"/>
        </w:rPr>
        <w:instrText>b</w:instrText>
      </w:r>
      <w:r w:rsidR="00B32728" w:rsidRPr="00ED0774">
        <w:rPr>
          <w:i/>
          <w:iCs/>
        </w:rPr>
        <w:instrText>937-65</w:instrText>
      </w:r>
      <w:r w:rsidR="00B32728" w:rsidRPr="00ED0774">
        <w:rPr>
          <w:i/>
          <w:iCs/>
          <w:lang w:val="en-US"/>
        </w:rPr>
        <w:instrText>d</w:instrText>
      </w:r>
      <w:r w:rsidR="00B32728" w:rsidRPr="00ED0774">
        <w:rPr>
          <w:i/>
          <w:iCs/>
        </w:rPr>
        <w:instrText>15</w:instrText>
      </w:r>
      <w:r w:rsidR="00B32728" w:rsidRPr="00ED0774">
        <w:rPr>
          <w:i/>
          <w:iCs/>
          <w:lang w:val="en-US"/>
        </w:rPr>
        <w:instrText>d</w:instrText>
      </w:r>
      <w:r w:rsidR="00B32728" w:rsidRPr="00ED0774">
        <w:rPr>
          <w:i/>
          <w:iCs/>
        </w:rPr>
        <w:instrText>14</w:instrText>
      </w:r>
      <w:r w:rsidR="00B32728" w:rsidRPr="00ED0774">
        <w:rPr>
          <w:i/>
          <w:iCs/>
          <w:lang w:val="en-US"/>
        </w:rPr>
        <w:instrText>b</w:instrText>
      </w:r>
      <w:r w:rsidR="00B32728" w:rsidRPr="00ED0774">
        <w:rPr>
          <w:i/>
          <w:iCs/>
        </w:rPr>
        <w:instrText>213"]},{"</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2","</w:instrText>
      </w:r>
      <w:r w:rsidR="00B32728" w:rsidRPr="00ED0774">
        <w:rPr>
          <w:i/>
          <w:iCs/>
          <w:lang w:val="en-US"/>
        </w:rPr>
        <w:instrText>itemData</w:instrText>
      </w:r>
      <w:r w:rsidR="00B32728" w:rsidRPr="00ED0774">
        <w:rPr>
          <w:i/>
          <w:iCs/>
        </w:rPr>
        <w:instrText>":{"</w:instrText>
      </w:r>
      <w:r w:rsidR="00B32728" w:rsidRPr="00ED0774">
        <w:rPr>
          <w:i/>
          <w:iCs/>
          <w:lang w:val="en-US"/>
        </w:rPr>
        <w:instrText>author</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Паровичникова","</w:instrText>
      </w:r>
      <w:r w:rsidR="00B32728" w:rsidRPr="00ED0774">
        <w:rPr>
          <w:i/>
          <w:iCs/>
          <w:lang w:val="en-US"/>
        </w:rPr>
        <w:instrText>given</w:instrText>
      </w:r>
      <w:r w:rsidR="00B32728" w:rsidRPr="00ED0774">
        <w:rPr>
          <w:i/>
          <w:iCs/>
        </w:rPr>
        <w:instrText>":"Елена Николае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Клясова","</w:instrText>
      </w:r>
      <w:r w:rsidR="00B32728" w:rsidRPr="00ED0774">
        <w:rPr>
          <w:i/>
          <w:iCs/>
          <w:lang w:val="en-US"/>
        </w:rPr>
        <w:instrText>given</w:instrText>
      </w:r>
      <w:r w:rsidR="00B32728" w:rsidRPr="00ED0774">
        <w:rPr>
          <w:i/>
          <w:iCs/>
        </w:rPr>
        <w:instrText>":"Галина Александровна","</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околов","</w:instrText>
      </w:r>
      <w:r w:rsidR="00B32728" w:rsidRPr="00ED0774">
        <w:rPr>
          <w:i/>
          <w:iCs/>
          <w:lang w:val="en-US"/>
        </w:rPr>
        <w:instrText>given</w:instrText>
      </w:r>
      <w:r w:rsidR="00B32728" w:rsidRPr="00ED0774">
        <w:rPr>
          <w:i/>
          <w:iCs/>
        </w:rPr>
        <w:instrText>":"Андрей Никола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Куликов","</w:instrText>
      </w:r>
      <w:r w:rsidR="00B32728" w:rsidRPr="00ED0774">
        <w:rPr>
          <w:i/>
          <w:iCs/>
          <w:lang w:val="en-US"/>
        </w:rPr>
        <w:instrText>given</w:instrText>
      </w:r>
      <w:r w:rsidR="00B32728" w:rsidRPr="00ED0774">
        <w:rPr>
          <w:i/>
          <w:iCs/>
        </w:rPr>
        <w:instrText>":"Сергей Михайло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family</w:instrText>
      </w:r>
      <w:r w:rsidR="00B32728" w:rsidRPr="00ED0774">
        <w:rPr>
          <w:i/>
          <w:iCs/>
        </w:rPr>
        <w:instrText>":"Савченко","</w:instrText>
      </w:r>
      <w:r w:rsidR="00B32728" w:rsidRPr="00ED0774">
        <w:rPr>
          <w:i/>
          <w:iCs/>
          <w:lang w:val="en-US"/>
        </w:rPr>
        <w:instrText>given</w:instrText>
      </w:r>
      <w:r w:rsidR="00B32728" w:rsidRPr="00ED0774">
        <w:rPr>
          <w:i/>
          <w:iCs/>
        </w:rPr>
        <w:instrText>":"Валерий Григорьевич","</w:instrText>
      </w:r>
      <w:r w:rsidR="00B32728" w:rsidRPr="00ED0774">
        <w:rPr>
          <w:i/>
          <w:iCs/>
          <w:lang w:val="en-US"/>
        </w:rPr>
        <w:instrText>non</w:instrText>
      </w:r>
      <w:r w:rsidR="00B32728" w:rsidRPr="00ED0774">
        <w:rPr>
          <w:i/>
          <w:iCs/>
        </w:rPr>
        <w:instrText>-</w:instrText>
      </w:r>
      <w:r w:rsidR="00B32728" w:rsidRPr="00ED0774">
        <w:rPr>
          <w:i/>
          <w:iCs/>
          <w:lang w:val="en-US"/>
        </w:rPr>
        <w:instrText>dropping</w:instrText>
      </w:r>
      <w:r w:rsidR="00B32728" w:rsidRPr="00ED0774">
        <w:rPr>
          <w:i/>
          <w:iCs/>
        </w:rPr>
        <w:instrText>-</w:instrText>
      </w:r>
      <w:r w:rsidR="00B32728" w:rsidRPr="00ED0774">
        <w:rPr>
          <w:i/>
          <w:iCs/>
          <w:lang w:val="en-US"/>
        </w:rPr>
        <w:instrText>particle</w:instrText>
      </w:r>
      <w:r w:rsidR="00B32728" w:rsidRPr="00ED0774">
        <w:rPr>
          <w:i/>
          <w:iCs/>
        </w:rPr>
        <w:instrText>":"","</w:instrText>
      </w:r>
      <w:r w:rsidR="00B32728" w:rsidRPr="00ED0774">
        <w:rPr>
          <w:i/>
          <w:iCs/>
          <w:lang w:val="en-US"/>
        </w:rPr>
        <w:instrText>parse</w:instrText>
      </w:r>
      <w:r w:rsidR="00B32728" w:rsidRPr="00ED0774">
        <w:rPr>
          <w:i/>
          <w:iCs/>
        </w:rPr>
        <w:instrText>-</w:instrText>
      </w:r>
      <w:r w:rsidR="00B32728" w:rsidRPr="00ED0774">
        <w:rPr>
          <w:i/>
          <w:iCs/>
          <w:lang w:val="en-US"/>
        </w:rPr>
        <w:instrText>names</w:instrText>
      </w:r>
      <w:r w:rsidR="00B32728" w:rsidRPr="00ED0774">
        <w:rPr>
          <w:i/>
          <w:iCs/>
        </w:rPr>
        <w:instrText>":</w:instrText>
      </w:r>
      <w:r w:rsidR="00B32728" w:rsidRPr="00ED0774">
        <w:rPr>
          <w:i/>
          <w:iCs/>
          <w:lang w:val="en-US"/>
        </w:rPr>
        <w:instrText>false</w:instrText>
      </w:r>
      <w:r w:rsidR="00B32728" w:rsidRPr="00ED0774">
        <w:rPr>
          <w:i/>
          <w:iCs/>
        </w:rPr>
        <w:instrText>,"</w:instrText>
      </w:r>
      <w:r w:rsidR="00B32728" w:rsidRPr="00ED0774">
        <w:rPr>
          <w:i/>
          <w:iCs/>
          <w:lang w:val="en-US"/>
        </w:rPr>
        <w:instrText>suffix</w:instrText>
      </w:r>
      <w:r w:rsidR="00B32728" w:rsidRPr="00ED0774">
        <w:rPr>
          <w:i/>
          <w:iCs/>
        </w:rPr>
        <w:instrText>":""}],"</w:instrText>
      </w:r>
      <w:r w:rsidR="00B32728" w:rsidRPr="00ED0774">
        <w:rPr>
          <w:i/>
          <w:iCs/>
          <w:lang w:val="en-US"/>
        </w:rPr>
        <w:instrText>container</w:instrText>
      </w:r>
      <w:r w:rsidR="00B32728" w:rsidRPr="00ED0774">
        <w:rPr>
          <w:i/>
          <w:iCs/>
        </w:rPr>
        <w:instrText>-</w:instrText>
      </w:r>
      <w:r w:rsidR="00B32728" w:rsidRPr="00ED0774">
        <w:rPr>
          <w:i/>
          <w:iCs/>
          <w:lang w:val="en-US"/>
        </w:rPr>
        <w:instrText>title</w:instrText>
      </w:r>
      <w:r w:rsidR="00B32728" w:rsidRPr="00ED0774">
        <w:rPr>
          <w:i/>
          <w:iCs/>
        </w:rPr>
        <w:instrText>":"Программное лечение заболеваний крови, под ред. Савченко В.Г.","</w:instrText>
      </w:r>
      <w:r w:rsidR="00B32728" w:rsidRPr="00ED0774">
        <w:rPr>
          <w:i/>
          <w:iCs/>
          <w:lang w:val="en-US"/>
        </w:rPr>
        <w:instrText>id</w:instrText>
      </w:r>
      <w:r w:rsidR="00B32728" w:rsidRPr="00ED0774">
        <w:rPr>
          <w:i/>
          <w:iCs/>
        </w:rPr>
        <w:instrText>":"</w:instrText>
      </w:r>
      <w:r w:rsidR="00B32728" w:rsidRPr="00ED0774">
        <w:rPr>
          <w:i/>
          <w:iCs/>
          <w:lang w:val="en-US"/>
        </w:rPr>
        <w:instrText>ITEM</w:instrText>
      </w:r>
      <w:r w:rsidR="00B32728" w:rsidRPr="00ED0774">
        <w:rPr>
          <w:i/>
          <w:iCs/>
        </w:rPr>
        <w:instrText>-2","</w:instrText>
      </w:r>
      <w:r w:rsidR="00B32728" w:rsidRPr="00ED0774">
        <w:rPr>
          <w:i/>
          <w:iCs/>
          <w:lang w:val="en-US"/>
        </w:rPr>
        <w:instrText>issued</w:instrText>
      </w:r>
      <w:r w:rsidR="00B32728" w:rsidRPr="00ED0774">
        <w:rPr>
          <w:i/>
          <w:iCs/>
        </w:rPr>
        <w:instrText>":{"</w:instrText>
      </w:r>
      <w:r w:rsidR="00B32728" w:rsidRPr="00ED0774">
        <w:rPr>
          <w:i/>
          <w:iCs/>
          <w:lang w:val="en-US"/>
        </w:rPr>
        <w:instrText>date</w:instrText>
      </w:r>
      <w:r w:rsidR="00B32728" w:rsidRPr="00ED0774">
        <w:rPr>
          <w:i/>
          <w:iCs/>
        </w:rPr>
        <w:instrText>-</w:instrText>
      </w:r>
      <w:r w:rsidR="00B32728" w:rsidRPr="00ED0774">
        <w:rPr>
          <w:i/>
          <w:iCs/>
          <w:lang w:val="en-US"/>
        </w:rPr>
        <w:instrText>parts</w:instrText>
      </w:r>
      <w:r w:rsidR="00B32728" w:rsidRPr="00ED0774">
        <w:rPr>
          <w:i/>
          <w:iCs/>
        </w:rPr>
        <w:instrText>":[["2012"]]},"</w:instrText>
      </w:r>
      <w:r w:rsidR="00B32728" w:rsidRPr="00ED0774">
        <w:rPr>
          <w:i/>
          <w:iCs/>
          <w:lang w:val="en-US"/>
        </w:rPr>
        <w:instrText>page</w:instrText>
      </w:r>
      <w:r w:rsidR="00B32728" w:rsidRPr="00ED0774">
        <w:rPr>
          <w:i/>
          <w:iCs/>
        </w:rPr>
        <w:instrText>":"153-207","</w:instrText>
      </w:r>
      <w:r w:rsidR="00B32728" w:rsidRPr="00ED0774">
        <w:rPr>
          <w:i/>
          <w:iCs/>
          <w:lang w:val="en-US"/>
        </w:rPr>
        <w:instrText>publisher</w:instrText>
      </w:r>
      <w:r w:rsidR="00B32728" w:rsidRPr="00ED0774">
        <w:rPr>
          <w:i/>
          <w:iCs/>
        </w:rPr>
        <w:instrText>":"М.: Практика","</w:instrText>
      </w:r>
      <w:r w:rsidR="00B32728" w:rsidRPr="00ED0774">
        <w:rPr>
          <w:i/>
          <w:iCs/>
          <w:lang w:val="en-US"/>
        </w:rPr>
        <w:instrText>title</w:instrText>
      </w:r>
      <w:r w:rsidR="00B32728" w:rsidRPr="00ED0774">
        <w:rPr>
          <w:i/>
          <w:iCs/>
        </w:rPr>
        <w:instrText>":"Клинический протокол ОМЛ-01.10 по лечению острых миелоидных лейкозов взрослых","</w:instrText>
      </w:r>
      <w:r w:rsidR="00B32728" w:rsidRPr="00ED0774">
        <w:rPr>
          <w:i/>
          <w:iCs/>
          <w:lang w:val="en-US"/>
        </w:rPr>
        <w:instrText>type</w:instrText>
      </w:r>
      <w:r w:rsidR="00B32728" w:rsidRPr="00ED0774">
        <w:rPr>
          <w:i/>
          <w:iCs/>
        </w:rPr>
        <w:instrText>":"</w:instrText>
      </w:r>
      <w:r w:rsidR="00B32728" w:rsidRPr="00ED0774">
        <w:rPr>
          <w:i/>
          <w:iCs/>
          <w:lang w:val="en-US"/>
        </w:rPr>
        <w:instrText>chapter</w:instrText>
      </w:r>
      <w:r w:rsidR="00B32728" w:rsidRPr="00ED0774">
        <w:rPr>
          <w:i/>
          <w:iCs/>
        </w:rPr>
        <w:instrText>"},"</w:instrText>
      </w:r>
      <w:r w:rsidR="00B32728" w:rsidRPr="00ED0774">
        <w:rPr>
          <w:i/>
          <w:iCs/>
          <w:lang w:val="en-US"/>
        </w:rPr>
        <w:instrText>uris</w:instrText>
      </w:r>
      <w:r w:rsidR="00B32728" w:rsidRPr="00ED0774">
        <w:rPr>
          <w:i/>
          <w:iCs/>
        </w:rPr>
        <w:instrText>":["</w:instrText>
      </w:r>
      <w:r w:rsidR="00B32728" w:rsidRPr="00ED0774">
        <w:rPr>
          <w:i/>
          <w:iCs/>
          <w:lang w:val="en-US"/>
        </w:rPr>
        <w:instrText>http</w:instrText>
      </w:r>
      <w:r w:rsidR="00B32728" w:rsidRPr="00ED0774">
        <w:rPr>
          <w:i/>
          <w:iCs/>
        </w:rPr>
        <w:instrText>://</w:instrText>
      </w:r>
      <w:r w:rsidR="00B32728" w:rsidRPr="00ED0774">
        <w:rPr>
          <w:i/>
          <w:iCs/>
          <w:lang w:val="en-US"/>
        </w:rPr>
        <w:instrText>www</w:instrText>
      </w:r>
      <w:r w:rsidR="00B32728" w:rsidRPr="00ED0774">
        <w:rPr>
          <w:i/>
          <w:iCs/>
        </w:rPr>
        <w:instrText>.</w:instrText>
      </w:r>
      <w:r w:rsidR="00B32728" w:rsidRPr="00ED0774">
        <w:rPr>
          <w:i/>
          <w:iCs/>
          <w:lang w:val="en-US"/>
        </w:rPr>
        <w:instrText>mendeley</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documents</w:instrText>
      </w:r>
      <w:r w:rsidR="00B32728" w:rsidRPr="00ED0774">
        <w:rPr>
          <w:i/>
          <w:iCs/>
        </w:rPr>
        <w:instrText>/?</w:instrText>
      </w:r>
      <w:r w:rsidR="00B32728" w:rsidRPr="00ED0774">
        <w:rPr>
          <w:i/>
          <w:iCs/>
          <w:lang w:val="en-US"/>
        </w:rPr>
        <w:instrText>uuid</w:instrText>
      </w:r>
      <w:r w:rsidR="00B32728" w:rsidRPr="00ED0774">
        <w:rPr>
          <w:i/>
          <w:iCs/>
        </w:rPr>
        <w:instrText>=81</w:instrText>
      </w:r>
      <w:r w:rsidR="00B32728" w:rsidRPr="00ED0774">
        <w:rPr>
          <w:i/>
          <w:iCs/>
          <w:lang w:val="en-US"/>
        </w:rPr>
        <w:instrText>c</w:instrText>
      </w:r>
      <w:r w:rsidR="00B32728" w:rsidRPr="00ED0774">
        <w:rPr>
          <w:i/>
          <w:iCs/>
        </w:rPr>
        <w:instrText>7691</w:instrText>
      </w:r>
      <w:r w:rsidR="00B32728" w:rsidRPr="00ED0774">
        <w:rPr>
          <w:i/>
          <w:iCs/>
          <w:lang w:val="en-US"/>
        </w:rPr>
        <w:instrText>b</w:instrText>
      </w:r>
      <w:r w:rsidR="00B32728" w:rsidRPr="00ED0774">
        <w:rPr>
          <w:i/>
          <w:iCs/>
        </w:rPr>
        <w:instrText>-</w:instrText>
      </w:r>
      <w:r w:rsidR="00B32728" w:rsidRPr="00ED0774">
        <w:rPr>
          <w:i/>
          <w:iCs/>
          <w:lang w:val="en-US"/>
        </w:rPr>
        <w:instrText>d</w:instrText>
      </w:r>
      <w:r w:rsidR="00B32728" w:rsidRPr="00ED0774">
        <w:rPr>
          <w:i/>
          <w:iCs/>
        </w:rPr>
        <w:instrText>5</w:instrText>
      </w:r>
      <w:r w:rsidR="00B32728" w:rsidRPr="00ED0774">
        <w:rPr>
          <w:i/>
          <w:iCs/>
          <w:lang w:val="en-US"/>
        </w:rPr>
        <w:instrText>c</w:instrText>
      </w:r>
      <w:r w:rsidR="00B32728" w:rsidRPr="00ED0774">
        <w:rPr>
          <w:i/>
          <w:iCs/>
        </w:rPr>
        <w:instrText>9-4</w:instrText>
      </w:r>
      <w:r w:rsidR="00B32728" w:rsidRPr="00ED0774">
        <w:rPr>
          <w:i/>
          <w:iCs/>
          <w:lang w:val="en-US"/>
        </w:rPr>
        <w:instrText>b</w:instrText>
      </w:r>
      <w:r w:rsidR="00B32728" w:rsidRPr="00ED0774">
        <w:rPr>
          <w:i/>
          <w:iCs/>
        </w:rPr>
        <w:instrText>81-9</w:instrText>
      </w:r>
      <w:r w:rsidR="00B32728" w:rsidRPr="00ED0774">
        <w:rPr>
          <w:i/>
          <w:iCs/>
          <w:lang w:val="en-US"/>
        </w:rPr>
        <w:instrText>f</w:instrText>
      </w:r>
      <w:r w:rsidR="00B32728" w:rsidRPr="00ED0774">
        <w:rPr>
          <w:i/>
          <w:iCs/>
        </w:rPr>
        <w:instrText>25-</w:instrText>
      </w:r>
      <w:r w:rsidR="00B32728" w:rsidRPr="00ED0774">
        <w:rPr>
          <w:i/>
          <w:iCs/>
          <w:lang w:val="en-US"/>
        </w:rPr>
        <w:instrText>df</w:instrText>
      </w:r>
      <w:r w:rsidR="00B32728" w:rsidRPr="00ED0774">
        <w:rPr>
          <w:i/>
          <w:iCs/>
        </w:rPr>
        <w:instrText>51</w:instrText>
      </w:r>
      <w:r w:rsidR="00B32728" w:rsidRPr="00ED0774">
        <w:rPr>
          <w:i/>
          <w:iCs/>
          <w:lang w:val="en-US"/>
        </w:rPr>
        <w:instrText>ff</w:instrText>
      </w:r>
      <w:r w:rsidR="00B32728" w:rsidRPr="00ED0774">
        <w:rPr>
          <w:i/>
          <w:iCs/>
        </w:rPr>
        <w:instrText>050106"]}],"</w:instrText>
      </w:r>
      <w:r w:rsidR="00B32728" w:rsidRPr="00ED0774">
        <w:rPr>
          <w:i/>
          <w:iCs/>
          <w:lang w:val="en-US"/>
        </w:rPr>
        <w:instrText>mendeley</w:instrText>
      </w:r>
      <w:r w:rsidR="00B32728" w:rsidRPr="00ED0774">
        <w:rPr>
          <w:i/>
          <w:iCs/>
        </w:rPr>
        <w:instrText>":{"</w:instrText>
      </w:r>
      <w:r w:rsidR="00B32728" w:rsidRPr="00ED0774">
        <w:rPr>
          <w:i/>
          <w:iCs/>
          <w:lang w:val="en-US"/>
        </w:rPr>
        <w:instrText>formattedCitation</w:instrText>
      </w:r>
      <w:r w:rsidR="00B32728" w:rsidRPr="00ED0774">
        <w:rPr>
          <w:i/>
          <w:iCs/>
        </w:rPr>
        <w:instrText>":"[1,2]","</w:instrText>
      </w:r>
      <w:r w:rsidR="00B32728" w:rsidRPr="00ED0774">
        <w:rPr>
          <w:i/>
          <w:iCs/>
          <w:lang w:val="en-US"/>
        </w:rPr>
        <w:instrText>plainTextFormattedCitation</w:instrText>
      </w:r>
      <w:r w:rsidR="00B32728" w:rsidRPr="00ED0774">
        <w:rPr>
          <w:i/>
          <w:iCs/>
        </w:rPr>
        <w:instrText>":"[1,2]","</w:instrText>
      </w:r>
      <w:r w:rsidR="00B32728" w:rsidRPr="00ED0774">
        <w:rPr>
          <w:i/>
          <w:iCs/>
          <w:lang w:val="en-US"/>
        </w:rPr>
        <w:instrText>previouslyFormattedCitation</w:instrText>
      </w:r>
      <w:r w:rsidR="00B32728" w:rsidRPr="00ED0774">
        <w:rPr>
          <w:i/>
          <w:iCs/>
        </w:rPr>
        <w:instrText>":"[1,2]"},"</w:instrText>
      </w:r>
      <w:r w:rsidR="00B32728" w:rsidRPr="00ED0774">
        <w:rPr>
          <w:i/>
          <w:iCs/>
          <w:lang w:val="en-US"/>
        </w:rPr>
        <w:instrText>properties</w:instrText>
      </w:r>
      <w:r w:rsidR="00B32728" w:rsidRPr="00ED0774">
        <w:rPr>
          <w:i/>
          <w:iCs/>
        </w:rPr>
        <w:instrText>":{"</w:instrText>
      </w:r>
      <w:r w:rsidR="00B32728" w:rsidRPr="00ED0774">
        <w:rPr>
          <w:i/>
          <w:iCs/>
          <w:lang w:val="en-US"/>
        </w:rPr>
        <w:instrText>noteIndex</w:instrText>
      </w:r>
      <w:r w:rsidR="00B32728" w:rsidRPr="00ED0774">
        <w:rPr>
          <w:i/>
          <w:iCs/>
        </w:rPr>
        <w:instrText>":0},"</w:instrText>
      </w:r>
      <w:r w:rsidR="00B32728" w:rsidRPr="00ED0774">
        <w:rPr>
          <w:i/>
          <w:iCs/>
          <w:lang w:val="en-US"/>
        </w:rPr>
        <w:instrText>schema</w:instrText>
      </w:r>
      <w:r w:rsidR="00B32728" w:rsidRPr="00ED0774">
        <w:rPr>
          <w:i/>
          <w:iCs/>
        </w:rPr>
        <w:instrText>":"</w:instrText>
      </w:r>
      <w:r w:rsidR="00B32728" w:rsidRPr="00ED0774">
        <w:rPr>
          <w:i/>
          <w:iCs/>
          <w:lang w:val="en-US"/>
        </w:rPr>
        <w:instrText>https</w:instrText>
      </w:r>
      <w:r w:rsidR="00B32728" w:rsidRPr="00ED0774">
        <w:rPr>
          <w:i/>
          <w:iCs/>
        </w:rPr>
        <w:instrText>://</w:instrText>
      </w:r>
      <w:r w:rsidR="00B32728" w:rsidRPr="00ED0774">
        <w:rPr>
          <w:i/>
          <w:iCs/>
          <w:lang w:val="en-US"/>
        </w:rPr>
        <w:instrText>github</w:instrText>
      </w:r>
      <w:r w:rsidR="00B32728" w:rsidRPr="00ED0774">
        <w:rPr>
          <w:i/>
          <w:iCs/>
        </w:rPr>
        <w:instrText>.</w:instrText>
      </w:r>
      <w:r w:rsidR="00B32728" w:rsidRPr="00ED0774">
        <w:rPr>
          <w:i/>
          <w:iCs/>
          <w:lang w:val="en-US"/>
        </w:rPr>
        <w:instrText>com</w:instrText>
      </w:r>
      <w:r w:rsidR="00B32728" w:rsidRPr="00ED0774">
        <w:rPr>
          <w:i/>
          <w:iCs/>
        </w:rPr>
        <w:instrText>/</w:instrText>
      </w:r>
      <w:r w:rsidR="00B32728" w:rsidRPr="00ED0774">
        <w:rPr>
          <w:i/>
          <w:iCs/>
          <w:lang w:val="en-US"/>
        </w:rPr>
        <w:instrText>citation</w:instrText>
      </w:r>
      <w:r w:rsidR="00B32728" w:rsidRPr="00ED0774">
        <w:rPr>
          <w:i/>
          <w:iCs/>
        </w:rPr>
        <w:instrText>-</w:instrText>
      </w:r>
      <w:r w:rsidR="00B32728" w:rsidRPr="00ED0774">
        <w:rPr>
          <w:i/>
          <w:iCs/>
          <w:lang w:val="en-US"/>
        </w:rPr>
        <w:instrText>style</w:instrText>
      </w:r>
      <w:r w:rsidR="00B32728" w:rsidRPr="00ED0774">
        <w:rPr>
          <w:i/>
          <w:iCs/>
        </w:rPr>
        <w:instrText>-</w:instrText>
      </w:r>
      <w:r w:rsidR="00B32728" w:rsidRPr="00ED0774">
        <w:rPr>
          <w:i/>
          <w:iCs/>
          <w:lang w:val="en-US"/>
        </w:rPr>
        <w:instrText>language</w:instrText>
      </w:r>
      <w:r w:rsidR="00B32728" w:rsidRPr="00ED0774">
        <w:rPr>
          <w:i/>
          <w:iCs/>
        </w:rPr>
        <w:instrText>/</w:instrText>
      </w:r>
      <w:r w:rsidR="00B32728" w:rsidRPr="00ED0774">
        <w:rPr>
          <w:i/>
          <w:iCs/>
          <w:lang w:val="en-US"/>
        </w:rPr>
        <w:instrText>schema</w:instrText>
      </w:r>
      <w:r w:rsidR="00B32728" w:rsidRPr="00ED0774">
        <w:rPr>
          <w:i/>
          <w:iCs/>
        </w:rPr>
        <w:instrText>/</w:instrText>
      </w:r>
      <w:r w:rsidR="00B32728" w:rsidRPr="00ED0774">
        <w:rPr>
          <w:i/>
          <w:iCs/>
          <w:lang w:val="en-US"/>
        </w:rPr>
        <w:instrText>raw</w:instrText>
      </w:r>
      <w:r w:rsidR="00B32728" w:rsidRPr="00ED0774">
        <w:rPr>
          <w:i/>
          <w:iCs/>
        </w:rPr>
        <w:instrText>/</w:instrText>
      </w:r>
      <w:r w:rsidR="00B32728" w:rsidRPr="00ED0774">
        <w:rPr>
          <w:i/>
          <w:iCs/>
          <w:lang w:val="en-US"/>
        </w:rPr>
        <w:instrText>master</w:instrText>
      </w:r>
      <w:r w:rsidR="00B32728" w:rsidRPr="00ED0774">
        <w:rPr>
          <w:i/>
          <w:iCs/>
        </w:rPr>
        <w:instrText>/</w:instrText>
      </w:r>
      <w:r w:rsidR="00B32728" w:rsidRPr="00ED0774">
        <w:rPr>
          <w:i/>
          <w:iCs/>
          <w:lang w:val="en-US"/>
        </w:rPr>
        <w:instrText>csl</w:instrText>
      </w:r>
      <w:r w:rsidR="00B32728" w:rsidRPr="00ED0774">
        <w:rPr>
          <w:i/>
          <w:iCs/>
        </w:rPr>
        <w:instrText>-</w:instrText>
      </w:r>
      <w:r w:rsidR="00B32728" w:rsidRPr="00ED0774">
        <w:rPr>
          <w:i/>
          <w:iCs/>
          <w:lang w:val="en-US"/>
        </w:rPr>
        <w:instrText>citation</w:instrText>
      </w:r>
      <w:r w:rsidR="00B32728" w:rsidRPr="00ED0774">
        <w:rPr>
          <w:i/>
          <w:iCs/>
        </w:rPr>
        <w:instrText>.</w:instrText>
      </w:r>
      <w:r w:rsidR="00B32728" w:rsidRPr="00ED0774">
        <w:rPr>
          <w:i/>
          <w:iCs/>
          <w:lang w:val="en-US"/>
        </w:rPr>
        <w:instrText>json</w:instrText>
      </w:r>
      <w:r w:rsidR="00B32728" w:rsidRPr="00ED0774">
        <w:rPr>
          <w:i/>
          <w:iCs/>
        </w:rPr>
        <w:instrText>"}</w:instrText>
      </w:r>
      <w:r w:rsidR="004C74BF" w:rsidRPr="00ED0774">
        <w:rPr>
          <w:i/>
          <w:iCs/>
          <w:lang w:val="en-US"/>
        </w:rPr>
        <w:fldChar w:fldCharType="separate"/>
      </w:r>
      <w:r w:rsidR="00B32728" w:rsidRPr="00ED0774">
        <w:rPr>
          <w:i/>
          <w:iCs/>
          <w:noProof/>
        </w:rPr>
        <w:t>[1,2]</w:t>
      </w:r>
      <w:r w:rsidR="004C74BF" w:rsidRPr="00ED0774">
        <w:rPr>
          <w:i/>
          <w:iCs/>
          <w:lang w:val="en-US"/>
        </w:rPr>
        <w:fldChar w:fldCharType="end"/>
      </w:r>
      <w:r w:rsidRPr="00ED0774">
        <w:rPr>
          <w:i/>
        </w:rPr>
        <w:t>.</w:t>
      </w:r>
      <w:r w:rsidR="00926681" w:rsidRPr="00ED0774">
        <w:rPr>
          <w:i/>
        </w:rPr>
        <w:t xml:space="preserve"> </w:t>
      </w:r>
      <w:r w:rsidRPr="00ED0774">
        <w:rPr>
          <w:i/>
          <w:iCs/>
        </w:rPr>
        <w:t>Период</w:t>
      </w:r>
      <w:r w:rsidR="00926681" w:rsidRPr="00ED0774">
        <w:rPr>
          <w:i/>
          <w:iCs/>
        </w:rPr>
        <w:t xml:space="preserve"> </w:t>
      </w:r>
      <w:r w:rsidRPr="00ED0774">
        <w:rPr>
          <w:i/>
          <w:iCs/>
        </w:rPr>
        <w:t>начального</w:t>
      </w:r>
      <w:r w:rsidR="00926681" w:rsidRPr="00ED0774">
        <w:rPr>
          <w:i/>
          <w:iCs/>
        </w:rPr>
        <w:t xml:space="preserve"> </w:t>
      </w:r>
      <w:r w:rsidRPr="00ED0774">
        <w:rPr>
          <w:i/>
          <w:iCs/>
        </w:rPr>
        <w:t>лечения,</w:t>
      </w:r>
      <w:r w:rsidR="00926681" w:rsidRPr="00ED0774">
        <w:rPr>
          <w:i/>
          <w:iCs/>
        </w:rPr>
        <w:t xml:space="preserve"> </w:t>
      </w:r>
      <w:r w:rsidRPr="00ED0774">
        <w:rPr>
          <w:i/>
          <w:iCs/>
        </w:rPr>
        <w:t>целью</w:t>
      </w:r>
      <w:r w:rsidR="00926681" w:rsidRPr="00ED0774">
        <w:rPr>
          <w:i/>
          <w:iCs/>
        </w:rPr>
        <w:t xml:space="preserve"> </w:t>
      </w:r>
      <w:r w:rsidRPr="00ED0774">
        <w:rPr>
          <w:i/>
          <w:iCs/>
        </w:rPr>
        <w:t>которого</w:t>
      </w:r>
      <w:r w:rsidR="00926681" w:rsidRPr="00ED0774">
        <w:rPr>
          <w:i/>
          <w:iCs/>
        </w:rPr>
        <w:t xml:space="preserve"> </w:t>
      </w:r>
      <w:r w:rsidRPr="00ED0774">
        <w:rPr>
          <w:i/>
          <w:iCs/>
        </w:rPr>
        <w:t>явля</w:t>
      </w:r>
      <w:r w:rsidR="0092314A" w:rsidRPr="00ED0774">
        <w:rPr>
          <w:i/>
          <w:iCs/>
        </w:rPr>
        <w:t>ю</w:t>
      </w:r>
      <w:r w:rsidRPr="00ED0774">
        <w:rPr>
          <w:i/>
          <w:iCs/>
        </w:rPr>
        <w:t>тся</w:t>
      </w:r>
      <w:r w:rsidR="00926681" w:rsidRPr="00ED0774">
        <w:rPr>
          <w:i/>
          <w:iCs/>
        </w:rPr>
        <w:t xml:space="preserve"> </w:t>
      </w:r>
      <w:r w:rsidRPr="00ED0774">
        <w:rPr>
          <w:i/>
          <w:iCs/>
        </w:rPr>
        <w:t>максимально</w:t>
      </w:r>
      <w:r w:rsidR="00926681" w:rsidRPr="00ED0774">
        <w:rPr>
          <w:i/>
          <w:iCs/>
        </w:rPr>
        <w:t xml:space="preserve"> </w:t>
      </w:r>
      <w:r w:rsidRPr="00ED0774">
        <w:rPr>
          <w:i/>
          <w:iCs/>
        </w:rPr>
        <w:t>быстрое</w:t>
      </w:r>
      <w:r w:rsidR="00926681" w:rsidRPr="00ED0774">
        <w:rPr>
          <w:i/>
          <w:iCs/>
        </w:rPr>
        <w:t xml:space="preserve"> </w:t>
      </w:r>
      <w:r w:rsidRPr="00ED0774">
        <w:rPr>
          <w:i/>
          <w:iCs/>
        </w:rPr>
        <w:t>и</w:t>
      </w:r>
      <w:r w:rsidR="00926681" w:rsidRPr="00ED0774">
        <w:rPr>
          <w:i/>
          <w:iCs/>
        </w:rPr>
        <w:t xml:space="preserve"> </w:t>
      </w:r>
      <w:r w:rsidRPr="00ED0774">
        <w:rPr>
          <w:i/>
          <w:iCs/>
        </w:rPr>
        <w:t>существенное</w:t>
      </w:r>
      <w:r w:rsidR="00926681" w:rsidRPr="00ED0774">
        <w:rPr>
          <w:i/>
          <w:iCs/>
        </w:rPr>
        <w:t xml:space="preserve"> </w:t>
      </w:r>
      <w:r w:rsidRPr="00ED0774">
        <w:rPr>
          <w:i/>
          <w:iCs/>
        </w:rPr>
        <w:t>сокращение</w:t>
      </w:r>
      <w:r w:rsidR="00926681" w:rsidRPr="00ED0774">
        <w:rPr>
          <w:i/>
          <w:iCs/>
        </w:rPr>
        <w:t xml:space="preserve"> </w:t>
      </w:r>
      <w:r w:rsidRPr="00ED0774">
        <w:rPr>
          <w:i/>
          <w:iCs/>
        </w:rPr>
        <w:t>опухолевой</w:t>
      </w:r>
      <w:r w:rsidR="00926681" w:rsidRPr="00ED0774">
        <w:rPr>
          <w:i/>
          <w:iCs/>
        </w:rPr>
        <w:t xml:space="preserve"> </w:t>
      </w:r>
      <w:r w:rsidRPr="00ED0774">
        <w:rPr>
          <w:i/>
          <w:iCs/>
        </w:rPr>
        <w:t>массы</w:t>
      </w:r>
      <w:r w:rsidR="00926681" w:rsidRPr="00ED0774">
        <w:rPr>
          <w:i/>
          <w:iCs/>
        </w:rPr>
        <w:t xml:space="preserve"> </w:t>
      </w:r>
      <w:r w:rsidRPr="00ED0774">
        <w:rPr>
          <w:i/>
          <w:iCs/>
        </w:rPr>
        <w:t>и</w:t>
      </w:r>
      <w:r w:rsidR="00926681" w:rsidRPr="00ED0774">
        <w:rPr>
          <w:i/>
          <w:iCs/>
        </w:rPr>
        <w:t xml:space="preserve"> </w:t>
      </w:r>
      <w:r w:rsidRPr="00ED0774">
        <w:rPr>
          <w:i/>
          <w:iCs/>
        </w:rPr>
        <w:t>достижение</w:t>
      </w:r>
      <w:r w:rsidR="00926681" w:rsidRPr="00ED0774">
        <w:rPr>
          <w:i/>
          <w:iCs/>
        </w:rPr>
        <w:t xml:space="preserve"> </w:t>
      </w:r>
      <w:r w:rsidR="00823ADE" w:rsidRPr="00ED0774">
        <w:rPr>
          <w:i/>
          <w:iCs/>
        </w:rPr>
        <w:t>ПР</w:t>
      </w:r>
      <w:r w:rsidRPr="00ED0774">
        <w:rPr>
          <w:i/>
          <w:iCs/>
        </w:rPr>
        <w:t>,</w:t>
      </w:r>
      <w:r w:rsidR="00926681" w:rsidRPr="00ED0774">
        <w:rPr>
          <w:i/>
          <w:iCs/>
        </w:rPr>
        <w:t xml:space="preserve"> </w:t>
      </w:r>
      <w:r w:rsidRPr="00ED0774">
        <w:rPr>
          <w:i/>
          <w:iCs/>
        </w:rPr>
        <w:t>называется</w:t>
      </w:r>
      <w:r w:rsidR="00926681" w:rsidRPr="00ED0774">
        <w:rPr>
          <w:i/>
          <w:iCs/>
        </w:rPr>
        <w:t xml:space="preserve"> </w:t>
      </w:r>
      <w:r w:rsidRPr="00ED0774">
        <w:rPr>
          <w:i/>
          <w:iCs/>
        </w:rPr>
        <w:t>периодом</w:t>
      </w:r>
      <w:r w:rsidR="00926681" w:rsidRPr="00ED0774">
        <w:rPr>
          <w:i/>
          <w:iCs/>
        </w:rPr>
        <w:t xml:space="preserve"> </w:t>
      </w:r>
      <w:r w:rsidRPr="00ED0774">
        <w:rPr>
          <w:b/>
          <w:i/>
          <w:iCs/>
        </w:rPr>
        <w:t>индукции</w:t>
      </w:r>
      <w:r w:rsidR="00926681" w:rsidRPr="00ED0774">
        <w:rPr>
          <w:b/>
          <w:i/>
          <w:iCs/>
        </w:rPr>
        <w:t xml:space="preserve"> </w:t>
      </w:r>
      <w:r w:rsidRPr="00ED0774">
        <w:rPr>
          <w:b/>
          <w:i/>
          <w:iCs/>
        </w:rPr>
        <w:t>ремиссии</w:t>
      </w:r>
      <w:r w:rsidR="00926681" w:rsidRPr="00ED0774">
        <w:rPr>
          <w:i/>
          <w:iCs/>
        </w:rPr>
        <w:t xml:space="preserve"> </w:t>
      </w:r>
      <w:r w:rsidRPr="00ED0774">
        <w:rPr>
          <w:i/>
          <w:iCs/>
        </w:rPr>
        <w:t>(обычно</w:t>
      </w:r>
      <w:r w:rsidR="00926681" w:rsidRPr="00ED0774">
        <w:rPr>
          <w:i/>
          <w:iCs/>
        </w:rPr>
        <w:t xml:space="preserve"> </w:t>
      </w:r>
      <w:r w:rsidRPr="00ED0774">
        <w:rPr>
          <w:i/>
          <w:iCs/>
        </w:rPr>
        <w:t>1</w:t>
      </w:r>
      <w:r w:rsidR="0092314A" w:rsidRPr="00ED0774">
        <w:rPr>
          <w:i/>
          <w:iCs/>
        </w:rPr>
        <w:t>–</w:t>
      </w:r>
      <w:r w:rsidRPr="00ED0774">
        <w:rPr>
          <w:i/>
          <w:iCs/>
        </w:rPr>
        <w:t>2</w:t>
      </w:r>
      <w:r w:rsidR="00926681" w:rsidRPr="00ED0774">
        <w:rPr>
          <w:i/>
          <w:iCs/>
        </w:rPr>
        <w:t xml:space="preserve"> </w:t>
      </w:r>
      <w:r w:rsidRPr="00ED0774">
        <w:rPr>
          <w:i/>
          <w:iCs/>
        </w:rPr>
        <w:t>курса).</w:t>
      </w:r>
      <w:r w:rsidR="00926681" w:rsidRPr="00ED0774">
        <w:rPr>
          <w:i/>
          <w:iCs/>
        </w:rPr>
        <w:t xml:space="preserve"> </w:t>
      </w:r>
      <w:r w:rsidRPr="00ED0774">
        <w:rPr>
          <w:i/>
          <w:iCs/>
        </w:rPr>
        <w:t>Именно</w:t>
      </w:r>
      <w:r w:rsidR="00926681" w:rsidRPr="00ED0774">
        <w:rPr>
          <w:i/>
          <w:iCs/>
        </w:rPr>
        <w:t xml:space="preserve"> </w:t>
      </w:r>
      <w:r w:rsidRPr="00ED0774">
        <w:rPr>
          <w:i/>
          <w:iCs/>
        </w:rPr>
        <w:t>в</w:t>
      </w:r>
      <w:r w:rsidR="00926681" w:rsidRPr="00ED0774">
        <w:rPr>
          <w:i/>
          <w:iCs/>
        </w:rPr>
        <w:t xml:space="preserve"> </w:t>
      </w:r>
      <w:r w:rsidRPr="00ED0774">
        <w:rPr>
          <w:i/>
          <w:iCs/>
        </w:rPr>
        <w:t>этот</w:t>
      </w:r>
      <w:r w:rsidR="00926681" w:rsidRPr="00ED0774">
        <w:rPr>
          <w:i/>
          <w:iCs/>
        </w:rPr>
        <w:t xml:space="preserve"> </w:t>
      </w:r>
      <w:r w:rsidRPr="00ED0774">
        <w:rPr>
          <w:i/>
          <w:iCs/>
        </w:rPr>
        <w:t>период</w:t>
      </w:r>
      <w:r w:rsidR="00926681" w:rsidRPr="00ED0774">
        <w:rPr>
          <w:i/>
          <w:iCs/>
        </w:rPr>
        <w:t xml:space="preserve"> </w:t>
      </w:r>
      <w:r w:rsidRPr="00ED0774">
        <w:rPr>
          <w:i/>
          <w:iCs/>
        </w:rPr>
        <w:t>на</w:t>
      </w:r>
      <w:r w:rsidR="00926681" w:rsidRPr="00ED0774">
        <w:rPr>
          <w:i/>
          <w:iCs/>
        </w:rPr>
        <w:t xml:space="preserve"> </w:t>
      </w:r>
      <w:r w:rsidRPr="00ED0774">
        <w:rPr>
          <w:i/>
          <w:iCs/>
        </w:rPr>
        <w:t>фоне</w:t>
      </w:r>
      <w:r w:rsidR="00926681" w:rsidRPr="00ED0774">
        <w:rPr>
          <w:i/>
          <w:iCs/>
        </w:rPr>
        <w:t xml:space="preserve"> </w:t>
      </w:r>
      <w:r w:rsidRPr="00ED0774">
        <w:rPr>
          <w:i/>
          <w:iCs/>
        </w:rPr>
        <w:t>применения</w:t>
      </w:r>
      <w:r w:rsidR="00926681" w:rsidRPr="00ED0774">
        <w:rPr>
          <w:i/>
          <w:iCs/>
        </w:rPr>
        <w:t xml:space="preserve"> </w:t>
      </w:r>
      <w:r w:rsidRPr="00ED0774">
        <w:rPr>
          <w:i/>
          <w:iCs/>
        </w:rPr>
        <w:t>цитостатических</w:t>
      </w:r>
      <w:r w:rsidR="00926681" w:rsidRPr="00ED0774">
        <w:rPr>
          <w:i/>
          <w:iCs/>
        </w:rPr>
        <w:t xml:space="preserve"> </w:t>
      </w:r>
      <w:r w:rsidRPr="00ED0774">
        <w:rPr>
          <w:i/>
          <w:iCs/>
        </w:rPr>
        <w:t>средств</w:t>
      </w:r>
      <w:r w:rsidR="00926681" w:rsidRPr="00ED0774">
        <w:rPr>
          <w:i/>
          <w:iCs/>
        </w:rPr>
        <w:t xml:space="preserve"> </w:t>
      </w:r>
      <w:r w:rsidRPr="00ED0774">
        <w:rPr>
          <w:i/>
          <w:iCs/>
        </w:rPr>
        <w:t>количество</w:t>
      </w:r>
      <w:r w:rsidR="00926681" w:rsidRPr="00ED0774">
        <w:rPr>
          <w:i/>
          <w:iCs/>
        </w:rPr>
        <w:t xml:space="preserve"> </w:t>
      </w:r>
      <w:r w:rsidRPr="00ED0774">
        <w:rPr>
          <w:i/>
          <w:iCs/>
        </w:rPr>
        <w:t>лейкемических</w:t>
      </w:r>
      <w:r w:rsidR="00926681" w:rsidRPr="00ED0774">
        <w:rPr>
          <w:i/>
          <w:iCs/>
        </w:rPr>
        <w:t xml:space="preserve"> </w:t>
      </w:r>
      <w:r w:rsidRPr="00ED0774">
        <w:rPr>
          <w:i/>
          <w:iCs/>
        </w:rPr>
        <w:t>клеток</w:t>
      </w:r>
      <w:r w:rsidR="00926681" w:rsidRPr="00ED0774">
        <w:rPr>
          <w:i/>
          <w:iCs/>
        </w:rPr>
        <w:t xml:space="preserve"> </w:t>
      </w:r>
      <w:r w:rsidRPr="00ED0774">
        <w:rPr>
          <w:i/>
          <w:iCs/>
        </w:rPr>
        <w:t>в</w:t>
      </w:r>
      <w:r w:rsidR="00926681" w:rsidRPr="00ED0774">
        <w:rPr>
          <w:i/>
          <w:iCs/>
        </w:rPr>
        <w:t xml:space="preserve"> </w:t>
      </w:r>
      <w:r w:rsidRPr="00ED0774">
        <w:rPr>
          <w:i/>
          <w:iCs/>
        </w:rPr>
        <w:t>костном</w:t>
      </w:r>
      <w:r w:rsidR="00926681" w:rsidRPr="00ED0774">
        <w:rPr>
          <w:i/>
          <w:iCs/>
        </w:rPr>
        <w:t xml:space="preserve"> </w:t>
      </w:r>
      <w:r w:rsidRPr="00ED0774">
        <w:rPr>
          <w:i/>
          <w:iCs/>
        </w:rPr>
        <w:t>мозге</w:t>
      </w:r>
      <w:r w:rsidR="00926681" w:rsidRPr="00ED0774">
        <w:rPr>
          <w:i/>
          <w:iCs/>
        </w:rPr>
        <w:t xml:space="preserve"> </w:t>
      </w:r>
      <w:r w:rsidRPr="00ED0774">
        <w:rPr>
          <w:i/>
          <w:iCs/>
        </w:rPr>
        <w:t>уменьшается</w:t>
      </w:r>
      <w:r w:rsidR="00926681" w:rsidRPr="00ED0774">
        <w:rPr>
          <w:i/>
          <w:iCs/>
        </w:rPr>
        <w:t xml:space="preserve"> </w:t>
      </w:r>
      <w:r w:rsidRPr="00ED0774">
        <w:rPr>
          <w:i/>
          <w:iCs/>
        </w:rPr>
        <w:t>примерно</w:t>
      </w:r>
      <w:r w:rsidR="00926681" w:rsidRPr="00ED0774">
        <w:rPr>
          <w:i/>
          <w:iCs/>
        </w:rPr>
        <w:t xml:space="preserve"> </w:t>
      </w:r>
      <w:r w:rsidRPr="00ED0774">
        <w:rPr>
          <w:i/>
          <w:iCs/>
        </w:rPr>
        <w:t>в</w:t>
      </w:r>
      <w:r w:rsidR="00926681" w:rsidRPr="00ED0774">
        <w:rPr>
          <w:i/>
          <w:iCs/>
        </w:rPr>
        <w:t xml:space="preserve"> </w:t>
      </w:r>
      <w:r w:rsidRPr="00ED0774">
        <w:rPr>
          <w:i/>
          <w:iCs/>
        </w:rPr>
        <w:t>100</w:t>
      </w:r>
      <w:r w:rsidR="00926681" w:rsidRPr="00ED0774">
        <w:rPr>
          <w:i/>
          <w:iCs/>
        </w:rPr>
        <w:t xml:space="preserve"> </w:t>
      </w:r>
      <w:r w:rsidRPr="00ED0774">
        <w:rPr>
          <w:i/>
          <w:iCs/>
        </w:rPr>
        <w:t>раз,</w:t>
      </w:r>
      <w:r w:rsidR="00926681" w:rsidRPr="00ED0774">
        <w:rPr>
          <w:i/>
          <w:iCs/>
        </w:rPr>
        <w:t xml:space="preserve"> </w:t>
      </w:r>
      <w:r w:rsidRPr="00ED0774">
        <w:rPr>
          <w:i/>
          <w:iCs/>
        </w:rPr>
        <w:t>т.</w:t>
      </w:r>
      <w:r w:rsidR="00926681" w:rsidRPr="00ED0774">
        <w:rPr>
          <w:i/>
          <w:iCs/>
        </w:rPr>
        <w:t xml:space="preserve"> </w:t>
      </w:r>
      <w:r w:rsidRPr="00ED0774">
        <w:rPr>
          <w:i/>
          <w:iCs/>
        </w:rPr>
        <w:t>е.</w:t>
      </w:r>
      <w:r w:rsidR="00926681" w:rsidRPr="00ED0774">
        <w:rPr>
          <w:i/>
          <w:iCs/>
        </w:rPr>
        <w:t xml:space="preserve"> </w:t>
      </w:r>
      <w:r w:rsidRPr="00ED0774">
        <w:rPr>
          <w:i/>
          <w:iCs/>
        </w:rPr>
        <w:t>в</w:t>
      </w:r>
      <w:r w:rsidR="00926681" w:rsidRPr="00ED0774">
        <w:rPr>
          <w:i/>
          <w:iCs/>
        </w:rPr>
        <w:t xml:space="preserve"> </w:t>
      </w:r>
      <w:r w:rsidRPr="00ED0774">
        <w:rPr>
          <w:i/>
          <w:iCs/>
        </w:rPr>
        <w:t>момент</w:t>
      </w:r>
      <w:r w:rsidR="00926681" w:rsidRPr="00ED0774">
        <w:rPr>
          <w:i/>
          <w:iCs/>
        </w:rPr>
        <w:t xml:space="preserve"> </w:t>
      </w:r>
      <w:r w:rsidRPr="00ED0774">
        <w:rPr>
          <w:i/>
          <w:iCs/>
        </w:rPr>
        <w:t>констатации</w:t>
      </w:r>
      <w:r w:rsidR="00926681" w:rsidRPr="00ED0774">
        <w:rPr>
          <w:i/>
          <w:iCs/>
        </w:rPr>
        <w:t xml:space="preserve"> </w:t>
      </w:r>
      <w:r w:rsidR="000D3192" w:rsidRPr="00ED0774">
        <w:rPr>
          <w:i/>
          <w:iCs/>
        </w:rPr>
        <w:t>ПР</w:t>
      </w:r>
      <w:r w:rsidR="00926681" w:rsidRPr="00ED0774">
        <w:rPr>
          <w:i/>
          <w:iCs/>
        </w:rPr>
        <w:t xml:space="preserve"> </w:t>
      </w:r>
      <w:r w:rsidRPr="00ED0774">
        <w:rPr>
          <w:i/>
          <w:iCs/>
        </w:rPr>
        <w:t>в</w:t>
      </w:r>
      <w:r w:rsidR="00926681" w:rsidRPr="00ED0774">
        <w:rPr>
          <w:i/>
          <w:iCs/>
        </w:rPr>
        <w:t xml:space="preserve"> </w:t>
      </w:r>
      <w:r w:rsidRPr="00ED0774">
        <w:rPr>
          <w:i/>
          <w:iCs/>
        </w:rPr>
        <w:t>костном</w:t>
      </w:r>
      <w:r w:rsidR="00926681" w:rsidRPr="00ED0774">
        <w:rPr>
          <w:i/>
          <w:iCs/>
        </w:rPr>
        <w:t xml:space="preserve"> </w:t>
      </w:r>
      <w:r w:rsidRPr="00ED0774">
        <w:rPr>
          <w:i/>
          <w:iCs/>
        </w:rPr>
        <w:t>мозге</w:t>
      </w:r>
      <w:r w:rsidR="00926681" w:rsidRPr="00ED0774">
        <w:rPr>
          <w:i/>
          <w:iCs/>
        </w:rPr>
        <w:t xml:space="preserve"> </w:t>
      </w:r>
      <w:r w:rsidRPr="00ED0774">
        <w:rPr>
          <w:i/>
          <w:iCs/>
        </w:rPr>
        <w:t>морфологически</w:t>
      </w:r>
      <w:r w:rsidR="00926681" w:rsidRPr="00ED0774">
        <w:rPr>
          <w:i/>
          <w:iCs/>
        </w:rPr>
        <w:t xml:space="preserve"> </w:t>
      </w:r>
      <w:r w:rsidRPr="00ED0774">
        <w:rPr>
          <w:i/>
          <w:iCs/>
        </w:rPr>
        <w:t>определяется</w:t>
      </w:r>
      <w:r w:rsidR="00926681" w:rsidRPr="00ED0774">
        <w:rPr>
          <w:i/>
          <w:iCs/>
        </w:rPr>
        <w:t xml:space="preserve"> </w:t>
      </w:r>
      <w:r w:rsidRPr="00ED0774">
        <w:rPr>
          <w:i/>
          <w:iCs/>
        </w:rPr>
        <w:t>менее</w:t>
      </w:r>
      <w:r w:rsidR="00926681" w:rsidRPr="00ED0774">
        <w:rPr>
          <w:i/>
          <w:iCs/>
        </w:rPr>
        <w:t xml:space="preserve"> </w:t>
      </w:r>
      <w:r w:rsidRPr="00ED0774">
        <w:rPr>
          <w:i/>
          <w:iCs/>
        </w:rPr>
        <w:t>5</w:t>
      </w:r>
      <w:r w:rsidR="00926681" w:rsidRPr="00ED0774">
        <w:rPr>
          <w:i/>
          <w:iCs/>
        </w:rPr>
        <w:t xml:space="preserve"> </w:t>
      </w:r>
      <w:r w:rsidRPr="00ED0774">
        <w:rPr>
          <w:i/>
          <w:iCs/>
        </w:rPr>
        <w:t>%</w:t>
      </w:r>
      <w:r w:rsidR="00926681" w:rsidRPr="00ED0774">
        <w:rPr>
          <w:i/>
          <w:iCs/>
        </w:rPr>
        <w:t xml:space="preserve"> </w:t>
      </w:r>
      <w:r w:rsidRPr="00ED0774">
        <w:rPr>
          <w:i/>
          <w:iCs/>
        </w:rPr>
        <w:t>опухолевых</w:t>
      </w:r>
      <w:r w:rsidR="00926681" w:rsidRPr="00ED0774">
        <w:rPr>
          <w:i/>
          <w:iCs/>
        </w:rPr>
        <w:t xml:space="preserve"> </w:t>
      </w:r>
      <w:r w:rsidRPr="00ED0774">
        <w:rPr>
          <w:i/>
          <w:iCs/>
        </w:rPr>
        <w:t>клеток.</w:t>
      </w:r>
      <w:r w:rsidR="00926681" w:rsidRPr="00ED0774">
        <w:rPr>
          <w:i/>
        </w:rPr>
        <w:t xml:space="preserve"> </w:t>
      </w:r>
      <w:r w:rsidR="00184F26" w:rsidRPr="00ED0774">
        <w:rPr>
          <w:rStyle w:val="affc"/>
        </w:rPr>
        <w:t>После</w:t>
      </w:r>
      <w:r w:rsidR="00926681" w:rsidRPr="00ED0774">
        <w:rPr>
          <w:rStyle w:val="affc"/>
        </w:rPr>
        <w:t xml:space="preserve"> </w:t>
      </w:r>
      <w:r w:rsidR="00184F26" w:rsidRPr="00ED0774">
        <w:rPr>
          <w:rStyle w:val="affc"/>
        </w:rPr>
        <w:t>стандартной</w:t>
      </w:r>
      <w:r w:rsidR="00926681" w:rsidRPr="00ED0774">
        <w:rPr>
          <w:rStyle w:val="affc"/>
        </w:rPr>
        <w:t xml:space="preserve"> </w:t>
      </w:r>
      <w:r w:rsidR="00184F26" w:rsidRPr="00ED0774">
        <w:rPr>
          <w:rStyle w:val="affc"/>
        </w:rPr>
        <w:t>индукционной</w:t>
      </w:r>
      <w:r w:rsidR="00926681" w:rsidRPr="00ED0774">
        <w:rPr>
          <w:rStyle w:val="affc"/>
        </w:rPr>
        <w:t xml:space="preserve"> </w:t>
      </w:r>
      <w:r w:rsidR="00184F26" w:rsidRPr="00ED0774">
        <w:rPr>
          <w:rStyle w:val="affc"/>
        </w:rPr>
        <w:t>терапии</w:t>
      </w:r>
      <w:r w:rsidR="00926681" w:rsidRPr="00ED0774">
        <w:rPr>
          <w:rStyle w:val="affc"/>
        </w:rPr>
        <w:t xml:space="preserve"> </w:t>
      </w:r>
      <w:r w:rsidR="0092314A" w:rsidRPr="00ED0774">
        <w:rPr>
          <w:rStyle w:val="affc"/>
        </w:rPr>
        <w:t>«</w:t>
      </w:r>
      <w:r w:rsidR="00184F26" w:rsidRPr="00ED0774">
        <w:rPr>
          <w:rStyle w:val="affc"/>
        </w:rPr>
        <w:t>7</w:t>
      </w:r>
      <w:r w:rsidR="00926681" w:rsidRPr="00ED0774">
        <w:rPr>
          <w:rStyle w:val="affc"/>
        </w:rPr>
        <w:t xml:space="preserve"> </w:t>
      </w:r>
      <w:r w:rsidR="00184F26" w:rsidRPr="00ED0774">
        <w:rPr>
          <w:rStyle w:val="affc"/>
        </w:rPr>
        <w:t>+</w:t>
      </w:r>
      <w:r w:rsidR="00926681" w:rsidRPr="00ED0774">
        <w:rPr>
          <w:rStyle w:val="affc"/>
        </w:rPr>
        <w:t xml:space="preserve"> </w:t>
      </w:r>
      <w:r w:rsidR="00184F26" w:rsidRPr="00ED0774">
        <w:rPr>
          <w:rStyle w:val="affc"/>
        </w:rPr>
        <w:t>3</w:t>
      </w:r>
      <w:r w:rsidR="0092314A" w:rsidRPr="00ED0774">
        <w:rPr>
          <w:rStyle w:val="affc"/>
        </w:rPr>
        <w:t>»</w:t>
      </w:r>
      <w:r w:rsidR="00926681" w:rsidRPr="00ED0774">
        <w:rPr>
          <w:rStyle w:val="affc"/>
        </w:rPr>
        <w:t xml:space="preserve"> </w:t>
      </w:r>
      <w:r w:rsidR="00184F26" w:rsidRPr="00ED0774">
        <w:rPr>
          <w:rStyle w:val="affc"/>
        </w:rPr>
        <w:t>или</w:t>
      </w:r>
      <w:r w:rsidR="00926681" w:rsidRPr="00ED0774">
        <w:rPr>
          <w:rStyle w:val="affc"/>
        </w:rPr>
        <w:t xml:space="preserve"> </w:t>
      </w:r>
      <w:r w:rsidR="00184F26" w:rsidRPr="00ED0774">
        <w:rPr>
          <w:rStyle w:val="affc"/>
        </w:rPr>
        <w:t>терапии</w:t>
      </w:r>
      <w:r w:rsidR="00926681" w:rsidRPr="00ED0774">
        <w:rPr>
          <w:rStyle w:val="affc"/>
        </w:rPr>
        <w:t xml:space="preserve"> </w:t>
      </w:r>
      <w:r w:rsidR="00184F26" w:rsidRPr="00ED0774">
        <w:rPr>
          <w:rStyle w:val="affc"/>
        </w:rPr>
        <w:t>аналогичной</w:t>
      </w:r>
      <w:r w:rsidR="00926681" w:rsidRPr="00ED0774">
        <w:rPr>
          <w:rStyle w:val="affc"/>
        </w:rPr>
        <w:t xml:space="preserve"> </w:t>
      </w:r>
      <w:r w:rsidR="00184F26" w:rsidRPr="00ED0774">
        <w:rPr>
          <w:rStyle w:val="affc"/>
        </w:rPr>
        <w:t>интенсивности</w:t>
      </w:r>
      <w:r w:rsidR="00926681" w:rsidRPr="00ED0774">
        <w:rPr>
          <w:rStyle w:val="affc"/>
        </w:rPr>
        <w:t xml:space="preserve"> </w:t>
      </w:r>
      <w:r w:rsidR="00184F26" w:rsidRPr="00ED0774">
        <w:rPr>
          <w:rStyle w:val="affc"/>
        </w:rPr>
        <w:t>оценка</w:t>
      </w:r>
      <w:r w:rsidR="00926681" w:rsidRPr="00ED0774">
        <w:rPr>
          <w:rStyle w:val="affc"/>
        </w:rPr>
        <w:t xml:space="preserve"> </w:t>
      </w:r>
      <w:r w:rsidR="00184F26" w:rsidRPr="00ED0774">
        <w:rPr>
          <w:rStyle w:val="affc"/>
        </w:rPr>
        <w:t>ответа</w:t>
      </w:r>
      <w:r w:rsidR="00926681" w:rsidRPr="00ED0774">
        <w:rPr>
          <w:rStyle w:val="affc"/>
        </w:rPr>
        <w:t xml:space="preserve"> </w:t>
      </w:r>
      <w:r w:rsidR="00184F26" w:rsidRPr="00ED0774">
        <w:rPr>
          <w:rStyle w:val="affc"/>
        </w:rPr>
        <w:t>обычно</w:t>
      </w:r>
      <w:r w:rsidR="00926681" w:rsidRPr="00ED0774">
        <w:rPr>
          <w:rStyle w:val="affc"/>
        </w:rPr>
        <w:t xml:space="preserve"> </w:t>
      </w:r>
      <w:r w:rsidR="00184F26" w:rsidRPr="00ED0774">
        <w:rPr>
          <w:rStyle w:val="affc"/>
        </w:rPr>
        <w:t>осуществляется</w:t>
      </w:r>
      <w:r w:rsidR="00926681" w:rsidRPr="00ED0774">
        <w:rPr>
          <w:rStyle w:val="affc"/>
        </w:rPr>
        <w:t xml:space="preserve"> </w:t>
      </w:r>
      <w:r w:rsidR="00184F26" w:rsidRPr="00ED0774">
        <w:rPr>
          <w:rStyle w:val="affc"/>
        </w:rPr>
        <w:t>на</w:t>
      </w:r>
      <w:r w:rsidR="00926681" w:rsidRPr="00ED0774">
        <w:rPr>
          <w:rStyle w:val="affc"/>
        </w:rPr>
        <w:t xml:space="preserve"> </w:t>
      </w:r>
      <w:r w:rsidR="00184F26" w:rsidRPr="00ED0774">
        <w:rPr>
          <w:rStyle w:val="affc"/>
        </w:rPr>
        <w:t>21</w:t>
      </w:r>
      <w:r w:rsidR="0092314A" w:rsidRPr="00ED0774">
        <w:rPr>
          <w:rStyle w:val="affc"/>
        </w:rPr>
        <w:t>–</w:t>
      </w:r>
      <w:r w:rsidR="00184F26" w:rsidRPr="00ED0774">
        <w:rPr>
          <w:rStyle w:val="affc"/>
        </w:rPr>
        <w:t>28-й</w:t>
      </w:r>
      <w:r w:rsidR="00926681" w:rsidRPr="00ED0774">
        <w:rPr>
          <w:rStyle w:val="affc"/>
        </w:rPr>
        <w:t xml:space="preserve"> </w:t>
      </w:r>
      <w:r w:rsidR="00184F26" w:rsidRPr="00ED0774">
        <w:rPr>
          <w:rStyle w:val="affc"/>
        </w:rPr>
        <w:t>день</w:t>
      </w:r>
      <w:r w:rsidR="00926681" w:rsidRPr="00ED0774">
        <w:rPr>
          <w:rStyle w:val="affc"/>
        </w:rPr>
        <w:t xml:space="preserve"> </w:t>
      </w:r>
      <w:r w:rsidR="00184F26" w:rsidRPr="00ED0774">
        <w:rPr>
          <w:rStyle w:val="affc"/>
        </w:rPr>
        <w:t>после</w:t>
      </w:r>
      <w:r w:rsidR="00926681" w:rsidRPr="00ED0774">
        <w:rPr>
          <w:rStyle w:val="affc"/>
        </w:rPr>
        <w:t xml:space="preserve"> </w:t>
      </w:r>
      <w:r w:rsidR="00184F26" w:rsidRPr="00ED0774">
        <w:rPr>
          <w:rStyle w:val="affc"/>
        </w:rPr>
        <w:t>начала</w:t>
      </w:r>
      <w:r w:rsidR="00926681" w:rsidRPr="00ED0774">
        <w:rPr>
          <w:rStyle w:val="affc"/>
        </w:rPr>
        <w:t xml:space="preserve"> </w:t>
      </w:r>
      <w:r w:rsidR="00184F26" w:rsidRPr="00ED0774">
        <w:rPr>
          <w:rStyle w:val="affc"/>
        </w:rPr>
        <w:t>терапии</w:t>
      </w:r>
      <w:r w:rsidR="00926681" w:rsidRPr="00ED0774">
        <w:rPr>
          <w:rStyle w:val="affc"/>
        </w:rPr>
        <w:t xml:space="preserve"> </w:t>
      </w:r>
      <w:r w:rsidR="00184F26" w:rsidRPr="00ED0774">
        <w:rPr>
          <w:rStyle w:val="affc"/>
        </w:rPr>
        <w:t>либо</w:t>
      </w:r>
      <w:r w:rsidR="00926681" w:rsidRPr="00ED0774">
        <w:rPr>
          <w:rStyle w:val="affc"/>
        </w:rPr>
        <w:t xml:space="preserve"> </w:t>
      </w:r>
      <w:r w:rsidR="00184F26" w:rsidRPr="00ED0774">
        <w:rPr>
          <w:rStyle w:val="affc"/>
        </w:rPr>
        <w:t>на</w:t>
      </w:r>
      <w:r w:rsidR="00926681" w:rsidRPr="00ED0774">
        <w:rPr>
          <w:rStyle w:val="affc"/>
        </w:rPr>
        <w:t xml:space="preserve"> </w:t>
      </w:r>
      <w:r w:rsidR="00184F26" w:rsidRPr="00ED0774">
        <w:rPr>
          <w:rStyle w:val="affc"/>
        </w:rPr>
        <w:t>момент</w:t>
      </w:r>
      <w:r w:rsidR="00926681" w:rsidRPr="00ED0774">
        <w:rPr>
          <w:rStyle w:val="affc"/>
        </w:rPr>
        <w:t xml:space="preserve"> </w:t>
      </w:r>
      <w:r w:rsidR="00184F26" w:rsidRPr="00ED0774">
        <w:rPr>
          <w:rStyle w:val="affc"/>
        </w:rPr>
        <w:t>восстановления</w:t>
      </w:r>
      <w:r w:rsidR="00926681" w:rsidRPr="00ED0774">
        <w:rPr>
          <w:rStyle w:val="affc"/>
        </w:rPr>
        <w:t xml:space="preserve"> </w:t>
      </w:r>
      <w:r w:rsidR="00184F26" w:rsidRPr="00ED0774">
        <w:rPr>
          <w:rStyle w:val="affc"/>
        </w:rPr>
        <w:t>показателей</w:t>
      </w:r>
      <w:r w:rsidR="00926681" w:rsidRPr="00ED0774">
        <w:rPr>
          <w:rStyle w:val="affc"/>
        </w:rPr>
        <w:t xml:space="preserve"> </w:t>
      </w:r>
      <w:r w:rsidR="00184F26" w:rsidRPr="00ED0774">
        <w:rPr>
          <w:rStyle w:val="affc"/>
        </w:rPr>
        <w:t>периферической</w:t>
      </w:r>
      <w:r w:rsidR="00926681" w:rsidRPr="00ED0774">
        <w:rPr>
          <w:rStyle w:val="affc"/>
        </w:rPr>
        <w:t xml:space="preserve"> </w:t>
      </w:r>
      <w:r w:rsidR="00184F26" w:rsidRPr="00ED0774">
        <w:rPr>
          <w:rStyle w:val="affc"/>
        </w:rPr>
        <w:t>крови.</w:t>
      </w:r>
      <w:r w:rsidR="00926681" w:rsidRPr="00ED0774">
        <w:rPr>
          <w:rStyle w:val="affc"/>
        </w:rPr>
        <w:t xml:space="preserve"> </w:t>
      </w:r>
      <w:r w:rsidR="00184F26" w:rsidRPr="00ED0774">
        <w:rPr>
          <w:rStyle w:val="affc"/>
        </w:rPr>
        <w:t>Время</w:t>
      </w:r>
      <w:r w:rsidR="00926681" w:rsidRPr="00ED0774">
        <w:rPr>
          <w:rStyle w:val="affc"/>
        </w:rPr>
        <w:t xml:space="preserve"> </w:t>
      </w:r>
      <w:r w:rsidR="00184F26" w:rsidRPr="00ED0774">
        <w:rPr>
          <w:rStyle w:val="affc"/>
        </w:rPr>
        <w:t>может</w:t>
      </w:r>
      <w:r w:rsidR="00926681" w:rsidRPr="00ED0774">
        <w:rPr>
          <w:rStyle w:val="affc"/>
        </w:rPr>
        <w:t xml:space="preserve"> </w:t>
      </w:r>
      <w:r w:rsidR="00184F26" w:rsidRPr="00ED0774">
        <w:rPr>
          <w:rStyle w:val="affc"/>
        </w:rPr>
        <w:t>варьировать</w:t>
      </w:r>
      <w:r w:rsidR="00926681" w:rsidRPr="00ED0774">
        <w:rPr>
          <w:rStyle w:val="affc"/>
        </w:rPr>
        <w:t xml:space="preserve"> </w:t>
      </w:r>
      <w:r w:rsidR="00184F26" w:rsidRPr="00ED0774">
        <w:rPr>
          <w:rStyle w:val="affc"/>
        </w:rPr>
        <w:t>в</w:t>
      </w:r>
      <w:r w:rsidR="00926681" w:rsidRPr="00ED0774">
        <w:rPr>
          <w:rStyle w:val="affc"/>
        </w:rPr>
        <w:t xml:space="preserve"> </w:t>
      </w:r>
      <w:r w:rsidR="00184F26" w:rsidRPr="00ED0774">
        <w:rPr>
          <w:rStyle w:val="affc"/>
        </w:rPr>
        <w:t>зависимости</w:t>
      </w:r>
      <w:r w:rsidR="00926681" w:rsidRPr="00ED0774">
        <w:rPr>
          <w:rStyle w:val="affc"/>
        </w:rPr>
        <w:t xml:space="preserve"> </w:t>
      </w:r>
      <w:r w:rsidR="00184F26" w:rsidRPr="00ED0774">
        <w:rPr>
          <w:rStyle w:val="affc"/>
        </w:rPr>
        <w:t>от</w:t>
      </w:r>
      <w:r w:rsidR="00926681" w:rsidRPr="00ED0774">
        <w:rPr>
          <w:rStyle w:val="affc"/>
        </w:rPr>
        <w:t xml:space="preserve"> </w:t>
      </w:r>
      <w:r w:rsidR="00184F26" w:rsidRPr="00ED0774">
        <w:rPr>
          <w:rStyle w:val="affc"/>
        </w:rPr>
        <w:t>протоколов.</w:t>
      </w:r>
      <w:r w:rsidR="00926681" w:rsidRPr="00ED0774">
        <w:rPr>
          <w:rStyle w:val="affc"/>
        </w:rPr>
        <w:t xml:space="preserve"> </w:t>
      </w:r>
      <w:r w:rsidR="00184F26" w:rsidRPr="00ED0774">
        <w:rPr>
          <w:rStyle w:val="affc"/>
        </w:rPr>
        <w:t>Если</w:t>
      </w:r>
      <w:r w:rsidR="00926681" w:rsidRPr="00ED0774">
        <w:rPr>
          <w:rStyle w:val="affc"/>
        </w:rPr>
        <w:t xml:space="preserve"> </w:t>
      </w:r>
      <w:r w:rsidR="000D3192" w:rsidRPr="00ED0774">
        <w:rPr>
          <w:rStyle w:val="affc"/>
        </w:rPr>
        <w:t>ПР</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2</w:t>
      </w:r>
      <w:r w:rsidR="00926681" w:rsidRPr="00ED0774">
        <w:rPr>
          <w:rStyle w:val="affc"/>
        </w:rPr>
        <w:t xml:space="preserve"> </w:t>
      </w:r>
      <w:r w:rsidR="00184F26" w:rsidRPr="00ED0774">
        <w:rPr>
          <w:rStyle w:val="affc"/>
        </w:rPr>
        <w:t>курсов</w:t>
      </w:r>
      <w:r w:rsidR="00926681" w:rsidRPr="00ED0774">
        <w:rPr>
          <w:rStyle w:val="affc"/>
        </w:rPr>
        <w:t xml:space="preserve"> </w:t>
      </w:r>
      <w:r w:rsidR="00184F26" w:rsidRPr="00ED0774">
        <w:rPr>
          <w:rStyle w:val="affc"/>
        </w:rPr>
        <w:t>индукции</w:t>
      </w:r>
      <w:r w:rsidR="00926681" w:rsidRPr="00ED0774">
        <w:rPr>
          <w:rStyle w:val="affc"/>
        </w:rPr>
        <w:t xml:space="preserve"> </w:t>
      </w:r>
      <w:r w:rsidR="00184F26" w:rsidRPr="00ED0774">
        <w:rPr>
          <w:rStyle w:val="affc"/>
        </w:rPr>
        <w:t>не</w:t>
      </w:r>
      <w:r w:rsidR="00926681" w:rsidRPr="00ED0774">
        <w:rPr>
          <w:rStyle w:val="affc"/>
        </w:rPr>
        <w:t xml:space="preserve"> </w:t>
      </w:r>
      <w:r w:rsidR="00184F26" w:rsidRPr="00ED0774">
        <w:rPr>
          <w:rStyle w:val="affc"/>
        </w:rPr>
        <w:t>достигнута,</w:t>
      </w:r>
      <w:r w:rsidR="00926681" w:rsidRPr="00ED0774">
        <w:rPr>
          <w:rStyle w:val="affc"/>
        </w:rPr>
        <w:t xml:space="preserve"> </w:t>
      </w:r>
      <w:r w:rsidR="00184F26" w:rsidRPr="00ED0774">
        <w:rPr>
          <w:rStyle w:val="affc"/>
        </w:rPr>
        <w:t>констатируется</w:t>
      </w:r>
      <w:r w:rsidR="00926681" w:rsidRPr="00ED0774">
        <w:rPr>
          <w:rStyle w:val="affc"/>
        </w:rPr>
        <w:t xml:space="preserve"> </w:t>
      </w:r>
      <w:r w:rsidR="00184F26" w:rsidRPr="00ED0774">
        <w:rPr>
          <w:rStyle w:val="affc"/>
        </w:rPr>
        <w:t>первичная</w:t>
      </w:r>
      <w:r w:rsidR="00926681" w:rsidRPr="00ED0774">
        <w:rPr>
          <w:rStyle w:val="affc"/>
        </w:rPr>
        <w:t xml:space="preserve"> </w:t>
      </w:r>
      <w:r w:rsidR="00184F26" w:rsidRPr="00ED0774">
        <w:rPr>
          <w:rStyle w:val="affc"/>
        </w:rPr>
        <w:t>резистентность,</w:t>
      </w:r>
      <w:r w:rsidR="00926681" w:rsidRPr="00ED0774">
        <w:rPr>
          <w:rStyle w:val="affc"/>
        </w:rPr>
        <w:t xml:space="preserve"> </w:t>
      </w:r>
      <w:r w:rsidR="00184F26" w:rsidRPr="00ED0774">
        <w:rPr>
          <w:rStyle w:val="affc"/>
        </w:rPr>
        <w:t>и</w:t>
      </w:r>
      <w:r w:rsidR="00926681" w:rsidRPr="00ED0774">
        <w:rPr>
          <w:rStyle w:val="affc"/>
        </w:rPr>
        <w:t xml:space="preserve"> </w:t>
      </w:r>
      <w:r w:rsidR="00BB4286" w:rsidRPr="00ED0774">
        <w:rPr>
          <w:rStyle w:val="affc"/>
        </w:rPr>
        <w:t>пациентам</w:t>
      </w:r>
      <w:r w:rsidR="00926681" w:rsidRPr="00ED0774">
        <w:rPr>
          <w:rStyle w:val="affc"/>
        </w:rPr>
        <w:t xml:space="preserve"> </w:t>
      </w:r>
      <w:r w:rsidR="00184F26" w:rsidRPr="00ED0774">
        <w:rPr>
          <w:rStyle w:val="affc"/>
        </w:rPr>
        <w:t>проводят</w:t>
      </w:r>
      <w:r w:rsidR="00926681" w:rsidRPr="00ED0774">
        <w:rPr>
          <w:rStyle w:val="affc"/>
        </w:rPr>
        <w:t xml:space="preserve"> </w:t>
      </w:r>
      <w:r w:rsidR="00184F26" w:rsidRPr="00ED0774">
        <w:rPr>
          <w:rStyle w:val="affc"/>
        </w:rPr>
        <w:t>терапию</w:t>
      </w:r>
      <w:r w:rsidR="00926681" w:rsidRPr="00ED0774">
        <w:rPr>
          <w:rStyle w:val="affc"/>
        </w:rPr>
        <w:t xml:space="preserve"> </w:t>
      </w:r>
      <w:r w:rsidR="00184F26" w:rsidRPr="00ED0774">
        <w:rPr>
          <w:rStyle w:val="affc"/>
        </w:rPr>
        <w:t>по</w:t>
      </w:r>
      <w:r w:rsidR="00926681" w:rsidRPr="00ED0774">
        <w:rPr>
          <w:rStyle w:val="affc"/>
        </w:rPr>
        <w:t xml:space="preserve"> </w:t>
      </w:r>
      <w:r w:rsidR="00184F26" w:rsidRPr="00ED0774">
        <w:rPr>
          <w:rStyle w:val="affc"/>
        </w:rPr>
        <w:t>программам</w:t>
      </w:r>
      <w:r w:rsidR="00926681" w:rsidRPr="00ED0774">
        <w:rPr>
          <w:rStyle w:val="affc"/>
        </w:rPr>
        <w:t xml:space="preserve"> </w:t>
      </w:r>
      <w:r w:rsidR="00184F26" w:rsidRPr="00ED0774">
        <w:rPr>
          <w:rStyle w:val="affc"/>
        </w:rPr>
        <w:t>лечения</w:t>
      </w:r>
      <w:r w:rsidR="00926681" w:rsidRPr="00ED0774">
        <w:rPr>
          <w:rStyle w:val="affc"/>
        </w:rPr>
        <w:t xml:space="preserve"> </w:t>
      </w:r>
      <w:r w:rsidR="00184F26" w:rsidRPr="00ED0774">
        <w:rPr>
          <w:rStyle w:val="affc"/>
        </w:rPr>
        <w:t>рефрактерных</w:t>
      </w:r>
      <w:r w:rsidR="00926681" w:rsidRPr="00ED0774">
        <w:rPr>
          <w:rStyle w:val="affc"/>
        </w:rPr>
        <w:t xml:space="preserve"> </w:t>
      </w:r>
      <w:r w:rsidR="00184F26" w:rsidRPr="00ED0774">
        <w:rPr>
          <w:rStyle w:val="affc"/>
        </w:rPr>
        <w:t>форм</w:t>
      </w:r>
      <w:r w:rsidR="00926681" w:rsidRPr="00ED0774">
        <w:rPr>
          <w:rStyle w:val="affc"/>
        </w:rPr>
        <w:t xml:space="preserve"> </w:t>
      </w:r>
      <w:r w:rsidR="00184F26" w:rsidRPr="00ED0774">
        <w:rPr>
          <w:rStyle w:val="affc"/>
        </w:rPr>
        <w:t>лейкемии.</w:t>
      </w:r>
      <w:r w:rsidR="00926681" w:rsidRPr="00ED0774">
        <w:rPr>
          <w:rStyle w:val="affc"/>
        </w:rPr>
        <w:t xml:space="preserve"> </w:t>
      </w:r>
      <w:r w:rsidR="00184F26" w:rsidRPr="00ED0774">
        <w:rPr>
          <w:rStyle w:val="affc"/>
        </w:rPr>
        <w:t>Сразу</w:t>
      </w:r>
      <w:r w:rsidR="00926681" w:rsidRPr="00ED0774">
        <w:rPr>
          <w:rStyle w:val="affc"/>
        </w:rPr>
        <w:t xml:space="preserve"> </w:t>
      </w:r>
      <w:r w:rsidR="00184F26" w:rsidRPr="00ED0774">
        <w:rPr>
          <w:rStyle w:val="affc"/>
        </w:rPr>
        <w:t>же</w:t>
      </w:r>
      <w:r w:rsidR="00926681" w:rsidRPr="00ED0774">
        <w:rPr>
          <w:rStyle w:val="affc"/>
        </w:rPr>
        <w:t xml:space="preserve"> </w:t>
      </w:r>
      <w:r w:rsidR="00184F26" w:rsidRPr="00ED0774">
        <w:rPr>
          <w:rStyle w:val="affc"/>
        </w:rPr>
        <w:t>необходимо</w:t>
      </w:r>
      <w:r w:rsidR="00926681" w:rsidRPr="00ED0774">
        <w:rPr>
          <w:rStyle w:val="affc"/>
        </w:rPr>
        <w:t xml:space="preserve"> </w:t>
      </w:r>
      <w:r w:rsidR="00184F26" w:rsidRPr="00ED0774">
        <w:rPr>
          <w:rStyle w:val="affc"/>
        </w:rPr>
        <w:t>подчеркнуть,</w:t>
      </w:r>
      <w:r w:rsidR="00926681" w:rsidRPr="00ED0774">
        <w:rPr>
          <w:rStyle w:val="affc"/>
        </w:rPr>
        <w:t xml:space="preserve"> </w:t>
      </w:r>
      <w:r w:rsidR="00184F26" w:rsidRPr="00ED0774">
        <w:rPr>
          <w:rStyle w:val="affc"/>
        </w:rPr>
        <w:t>что</w:t>
      </w:r>
      <w:r w:rsidR="00926681" w:rsidRPr="00ED0774">
        <w:rPr>
          <w:rStyle w:val="affc"/>
        </w:rPr>
        <w:t xml:space="preserve"> </w:t>
      </w:r>
      <w:r w:rsidR="00184F26" w:rsidRPr="00ED0774">
        <w:rPr>
          <w:rStyle w:val="affc"/>
        </w:rPr>
        <w:t>недостижение</w:t>
      </w:r>
      <w:r w:rsidR="00926681" w:rsidRPr="00ED0774">
        <w:rPr>
          <w:rStyle w:val="affc"/>
        </w:rPr>
        <w:t xml:space="preserve"> </w:t>
      </w:r>
      <w:r w:rsidR="000D3192" w:rsidRPr="00ED0774">
        <w:rPr>
          <w:rStyle w:val="affc"/>
        </w:rPr>
        <w:t>ПР</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1-</w:t>
      </w:r>
      <w:r w:rsidR="00184F26" w:rsidRPr="00ED0774">
        <w:rPr>
          <w:rStyle w:val="affc"/>
        </w:rPr>
        <w:t>го</w:t>
      </w:r>
      <w:r w:rsidR="00926681" w:rsidRPr="00ED0774">
        <w:rPr>
          <w:rStyle w:val="affc"/>
        </w:rPr>
        <w:t xml:space="preserve"> </w:t>
      </w:r>
      <w:r w:rsidR="00184F26" w:rsidRPr="00ED0774">
        <w:rPr>
          <w:rStyle w:val="affc"/>
        </w:rPr>
        <w:t>индукционного</w:t>
      </w:r>
      <w:r w:rsidR="00926681" w:rsidRPr="00ED0774">
        <w:rPr>
          <w:rStyle w:val="affc"/>
        </w:rPr>
        <w:t xml:space="preserve"> </w:t>
      </w:r>
      <w:r w:rsidR="00184F26" w:rsidRPr="00ED0774">
        <w:rPr>
          <w:rStyle w:val="affc"/>
        </w:rPr>
        <w:t>курса</w:t>
      </w:r>
      <w:r w:rsidR="00926681" w:rsidRPr="00ED0774">
        <w:rPr>
          <w:rStyle w:val="affc"/>
        </w:rPr>
        <w:t xml:space="preserve"> </w:t>
      </w:r>
      <w:r w:rsidR="00184F26" w:rsidRPr="00ED0774">
        <w:rPr>
          <w:rStyle w:val="affc"/>
        </w:rPr>
        <w:t>является</w:t>
      </w:r>
      <w:r w:rsidR="00926681" w:rsidRPr="00ED0774">
        <w:rPr>
          <w:rStyle w:val="affc"/>
        </w:rPr>
        <w:t xml:space="preserve"> </w:t>
      </w:r>
      <w:r w:rsidR="00184F26" w:rsidRPr="00ED0774">
        <w:rPr>
          <w:rStyle w:val="affc"/>
        </w:rPr>
        <w:t>достоверным</w:t>
      </w:r>
      <w:r w:rsidR="00926681" w:rsidRPr="00ED0774">
        <w:rPr>
          <w:rStyle w:val="affc"/>
        </w:rPr>
        <w:t xml:space="preserve"> </w:t>
      </w:r>
      <w:r w:rsidR="00184F26" w:rsidRPr="00ED0774">
        <w:rPr>
          <w:rStyle w:val="affc"/>
        </w:rPr>
        <w:t>фактором</w:t>
      </w:r>
      <w:r w:rsidR="00926681" w:rsidRPr="00ED0774">
        <w:rPr>
          <w:rStyle w:val="affc"/>
        </w:rPr>
        <w:t xml:space="preserve"> </w:t>
      </w:r>
      <w:r w:rsidR="00184F26" w:rsidRPr="00ED0774">
        <w:rPr>
          <w:rStyle w:val="affc"/>
        </w:rPr>
        <w:t>плохого</w:t>
      </w:r>
      <w:r w:rsidR="00926681" w:rsidRPr="00ED0774">
        <w:rPr>
          <w:rStyle w:val="affc"/>
        </w:rPr>
        <w:t xml:space="preserve"> </w:t>
      </w:r>
      <w:r w:rsidR="00184F26" w:rsidRPr="00ED0774">
        <w:rPr>
          <w:rStyle w:val="affc"/>
        </w:rPr>
        <w:t>долгосрочного</w:t>
      </w:r>
      <w:r w:rsidR="00926681" w:rsidRPr="00ED0774">
        <w:rPr>
          <w:rStyle w:val="affc"/>
        </w:rPr>
        <w:t xml:space="preserve"> </w:t>
      </w:r>
      <w:r w:rsidR="00184F26" w:rsidRPr="00ED0774">
        <w:rPr>
          <w:rStyle w:val="affc"/>
        </w:rPr>
        <w:t>прогноза</w:t>
      </w:r>
      <w:r w:rsidR="00926681" w:rsidRPr="00ED0774">
        <w:rPr>
          <w:rStyle w:val="affc"/>
        </w:rPr>
        <w:t xml:space="preserve"> </w:t>
      </w:r>
      <w:r w:rsidR="00184F26" w:rsidRPr="00ED0774">
        <w:rPr>
          <w:rStyle w:val="affc"/>
        </w:rPr>
        <w:t>ОМЛ,</w:t>
      </w:r>
      <w:r w:rsidR="00926681" w:rsidRPr="00ED0774">
        <w:rPr>
          <w:rStyle w:val="affc"/>
        </w:rPr>
        <w:t xml:space="preserve"> </w:t>
      </w:r>
      <w:r w:rsidR="00184F26" w:rsidRPr="00ED0774">
        <w:rPr>
          <w:rStyle w:val="affc"/>
        </w:rPr>
        <w:t>поэтому</w:t>
      </w:r>
      <w:r w:rsidR="00926681" w:rsidRPr="00ED0774">
        <w:rPr>
          <w:rStyle w:val="affc"/>
        </w:rPr>
        <w:t xml:space="preserve"> </w:t>
      </w:r>
      <w:r w:rsidR="00184F26" w:rsidRPr="00ED0774">
        <w:rPr>
          <w:rStyle w:val="affc"/>
        </w:rPr>
        <w:t>уже</w:t>
      </w:r>
      <w:r w:rsidR="00926681" w:rsidRPr="00ED0774">
        <w:rPr>
          <w:rStyle w:val="affc"/>
        </w:rPr>
        <w:t xml:space="preserve"> </w:t>
      </w:r>
      <w:r w:rsidR="00184F26" w:rsidRPr="00ED0774">
        <w:rPr>
          <w:rStyle w:val="affc"/>
        </w:rPr>
        <w:t>сразу</w:t>
      </w:r>
      <w:r w:rsidR="00926681" w:rsidRPr="00ED0774">
        <w:rPr>
          <w:rStyle w:val="affc"/>
        </w:rPr>
        <w:t xml:space="preserve"> </w:t>
      </w:r>
      <w:r w:rsidR="00184F26" w:rsidRPr="00ED0774">
        <w:rPr>
          <w:rStyle w:val="affc"/>
        </w:rPr>
        <w:t>после</w:t>
      </w:r>
      <w:r w:rsidR="00926681" w:rsidRPr="00ED0774">
        <w:rPr>
          <w:rStyle w:val="affc"/>
        </w:rPr>
        <w:t xml:space="preserve"> </w:t>
      </w:r>
      <w:r w:rsidR="0092314A" w:rsidRPr="00ED0774">
        <w:rPr>
          <w:rStyle w:val="affc"/>
        </w:rPr>
        <w:t>1-</w:t>
      </w:r>
      <w:r w:rsidR="00184F26" w:rsidRPr="00ED0774">
        <w:rPr>
          <w:rStyle w:val="affc"/>
        </w:rPr>
        <w:t>го</w:t>
      </w:r>
      <w:r w:rsidR="00926681" w:rsidRPr="00ED0774">
        <w:rPr>
          <w:rStyle w:val="affc"/>
        </w:rPr>
        <w:t xml:space="preserve"> </w:t>
      </w:r>
      <w:r w:rsidR="00184F26" w:rsidRPr="00ED0774">
        <w:rPr>
          <w:rStyle w:val="affc"/>
        </w:rPr>
        <w:t>курса</w:t>
      </w:r>
      <w:r w:rsidR="00926681" w:rsidRPr="00ED0774">
        <w:rPr>
          <w:rStyle w:val="affc"/>
        </w:rPr>
        <w:t xml:space="preserve"> </w:t>
      </w:r>
      <w:r w:rsidR="00184F26" w:rsidRPr="00ED0774">
        <w:rPr>
          <w:rStyle w:val="affc"/>
        </w:rPr>
        <w:t>(при</w:t>
      </w:r>
      <w:r w:rsidR="00926681" w:rsidRPr="00ED0774">
        <w:rPr>
          <w:rStyle w:val="affc"/>
        </w:rPr>
        <w:t xml:space="preserve"> </w:t>
      </w:r>
      <w:r w:rsidR="00184F26" w:rsidRPr="00ED0774">
        <w:rPr>
          <w:rStyle w:val="affc"/>
        </w:rPr>
        <w:t>условии</w:t>
      </w:r>
      <w:r w:rsidR="00926681" w:rsidRPr="00ED0774">
        <w:rPr>
          <w:rStyle w:val="affc"/>
        </w:rPr>
        <w:t xml:space="preserve"> </w:t>
      </w:r>
      <w:r w:rsidR="00184F26" w:rsidRPr="00ED0774">
        <w:rPr>
          <w:rStyle w:val="affc"/>
        </w:rPr>
        <w:t>адекватности</w:t>
      </w:r>
      <w:r w:rsidR="00926681" w:rsidRPr="00ED0774">
        <w:rPr>
          <w:rStyle w:val="affc"/>
        </w:rPr>
        <w:t xml:space="preserve"> </w:t>
      </w:r>
      <w:r w:rsidR="00184F26" w:rsidRPr="00ED0774">
        <w:rPr>
          <w:rStyle w:val="affc"/>
        </w:rPr>
        <w:t>доз</w:t>
      </w:r>
      <w:r w:rsidR="00926681" w:rsidRPr="00ED0774">
        <w:rPr>
          <w:rStyle w:val="affc"/>
        </w:rPr>
        <w:t xml:space="preserve"> </w:t>
      </w:r>
      <w:r w:rsidR="00184F26" w:rsidRPr="00ED0774">
        <w:rPr>
          <w:rStyle w:val="affc"/>
        </w:rPr>
        <w:t>и</w:t>
      </w:r>
      <w:r w:rsidR="00926681" w:rsidRPr="00ED0774">
        <w:rPr>
          <w:rStyle w:val="affc"/>
        </w:rPr>
        <w:t xml:space="preserve"> </w:t>
      </w:r>
      <w:r w:rsidR="00184F26" w:rsidRPr="00ED0774">
        <w:rPr>
          <w:rStyle w:val="affc"/>
        </w:rPr>
        <w:t>длительности</w:t>
      </w:r>
      <w:r w:rsidR="00926681" w:rsidRPr="00ED0774">
        <w:rPr>
          <w:rStyle w:val="affc"/>
        </w:rPr>
        <w:t xml:space="preserve"> </w:t>
      </w:r>
      <w:r w:rsidR="00184F26" w:rsidRPr="00ED0774">
        <w:rPr>
          <w:rStyle w:val="affc"/>
        </w:rPr>
        <w:t>цитостатического</w:t>
      </w:r>
      <w:r w:rsidR="00926681" w:rsidRPr="00ED0774">
        <w:rPr>
          <w:rStyle w:val="affc"/>
        </w:rPr>
        <w:t xml:space="preserve"> </w:t>
      </w:r>
      <w:r w:rsidR="00184F26" w:rsidRPr="00ED0774">
        <w:rPr>
          <w:rStyle w:val="affc"/>
        </w:rPr>
        <w:t>воздействия)</w:t>
      </w:r>
      <w:r w:rsidR="00926681" w:rsidRPr="00ED0774">
        <w:rPr>
          <w:rStyle w:val="affc"/>
        </w:rPr>
        <w:t xml:space="preserve"> </w:t>
      </w:r>
      <w:r w:rsidR="000F60CA" w:rsidRPr="00ED0774">
        <w:rPr>
          <w:rStyle w:val="affc"/>
        </w:rPr>
        <w:t>пациенты</w:t>
      </w:r>
      <w:r w:rsidR="00926681" w:rsidRPr="00ED0774">
        <w:rPr>
          <w:rStyle w:val="affc"/>
        </w:rPr>
        <w:t xml:space="preserve"> </w:t>
      </w:r>
      <w:r w:rsidR="00184F26" w:rsidRPr="00ED0774">
        <w:rPr>
          <w:rStyle w:val="affc"/>
        </w:rPr>
        <w:t>должны</w:t>
      </w:r>
      <w:r w:rsidR="00926681" w:rsidRPr="00ED0774">
        <w:rPr>
          <w:rStyle w:val="affc"/>
        </w:rPr>
        <w:t xml:space="preserve"> </w:t>
      </w:r>
      <w:r w:rsidR="00184F26" w:rsidRPr="00ED0774">
        <w:rPr>
          <w:rStyle w:val="affc"/>
        </w:rPr>
        <w:t>рассматриваться</w:t>
      </w:r>
      <w:r w:rsidR="00926681" w:rsidRPr="00ED0774">
        <w:rPr>
          <w:rStyle w:val="affc"/>
        </w:rPr>
        <w:t xml:space="preserve"> </w:t>
      </w:r>
      <w:r w:rsidR="00184F26" w:rsidRPr="00ED0774">
        <w:rPr>
          <w:rStyle w:val="affc"/>
        </w:rPr>
        <w:t>в</w:t>
      </w:r>
      <w:r w:rsidR="00926681" w:rsidRPr="00ED0774">
        <w:rPr>
          <w:rStyle w:val="affc"/>
        </w:rPr>
        <w:t xml:space="preserve"> </w:t>
      </w:r>
      <w:r w:rsidR="00184F26" w:rsidRPr="00ED0774">
        <w:rPr>
          <w:rStyle w:val="affc"/>
        </w:rPr>
        <w:t>качестве</w:t>
      </w:r>
      <w:r w:rsidR="00926681" w:rsidRPr="00ED0774">
        <w:rPr>
          <w:rStyle w:val="affc"/>
        </w:rPr>
        <w:t xml:space="preserve"> </w:t>
      </w:r>
      <w:r w:rsidR="00184F26" w:rsidRPr="00ED0774">
        <w:rPr>
          <w:rStyle w:val="affc"/>
        </w:rPr>
        <w:t>потенциальных</w:t>
      </w:r>
      <w:r w:rsidR="00926681" w:rsidRPr="00ED0774">
        <w:rPr>
          <w:rStyle w:val="affc"/>
        </w:rPr>
        <w:t xml:space="preserve"> </w:t>
      </w:r>
      <w:r w:rsidR="00184F26" w:rsidRPr="00ED0774">
        <w:rPr>
          <w:rStyle w:val="affc"/>
        </w:rPr>
        <w:t>кандидатов</w:t>
      </w:r>
      <w:r w:rsidR="00926681" w:rsidRPr="00ED0774">
        <w:rPr>
          <w:rStyle w:val="affc"/>
        </w:rPr>
        <w:t xml:space="preserve"> </w:t>
      </w:r>
      <w:r w:rsidR="00184F26" w:rsidRPr="00ED0774">
        <w:rPr>
          <w:rStyle w:val="affc"/>
        </w:rPr>
        <w:t>для</w:t>
      </w:r>
      <w:r w:rsidR="00926681" w:rsidRPr="00ED0774">
        <w:rPr>
          <w:rStyle w:val="affc"/>
        </w:rPr>
        <w:t xml:space="preserve"> </w:t>
      </w:r>
      <w:r w:rsidR="00184F26" w:rsidRPr="00ED0774">
        <w:rPr>
          <w:rStyle w:val="affc"/>
        </w:rPr>
        <w:t>выполнения</w:t>
      </w:r>
      <w:r w:rsidR="00926681" w:rsidRPr="00ED0774">
        <w:rPr>
          <w:rStyle w:val="affc"/>
        </w:rPr>
        <w:t xml:space="preserve"> </w:t>
      </w:r>
      <w:r w:rsidR="005C79C0" w:rsidRPr="00ED0774">
        <w:rPr>
          <w:rStyle w:val="affc"/>
        </w:rPr>
        <w:t>алло-ТКМ</w:t>
      </w:r>
      <w:r w:rsidR="00926681" w:rsidRPr="00ED0774">
        <w:rPr>
          <w:rStyle w:val="affc"/>
        </w:rPr>
        <w:t xml:space="preserve"> </w:t>
      </w:r>
      <w:r w:rsidR="00B92FFD" w:rsidRPr="00ED0774">
        <w:rPr>
          <w:rStyle w:val="affc"/>
        </w:rPr>
        <w:fldChar w:fldCharType="begin" w:fldLock="1"/>
      </w:r>
      <w:r w:rsidR="000E616A">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3","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1,2,45]","plainTextFormattedCitation":"[1,2,45]","previouslyFormattedCitation":"[1,2,45]"},"properties":{"noteIndex":0},"schema":"https://github.com/citation-style-language/schema/raw/master/csl-citation.json"}</w:instrText>
      </w:r>
      <w:r w:rsidR="00B92FFD" w:rsidRPr="00ED0774">
        <w:rPr>
          <w:rStyle w:val="affc"/>
        </w:rPr>
        <w:fldChar w:fldCharType="separate"/>
      </w:r>
      <w:r w:rsidR="000E616A" w:rsidRPr="000E616A">
        <w:rPr>
          <w:rStyle w:val="affc"/>
          <w:i w:val="0"/>
          <w:noProof/>
        </w:rPr>
        <w:t>[1,2,45]</w:t>
      </w:r>
      <w:r w:rsidR="00B92FFD" w:rsidRPr="00ED0774">
        <w:rPr>
          <w:rStyle w:val="affc"/>
        </w:rPr>
        <w:fldChar w:fldCharType="end"/>
      </w:r>
      <w:r w:rsidR="00B92FFD" w:rsidRPr="00ED0774">
        <w:rPr>
          <w:rStyle w:val="affc"/>
        </w:rPr>
        <w:t>.</w:t>
      </w:r>
    </w:p>
    <w:p w14:paraId="7BC5CA48" w14:textId="77777777" w:rsidR="008866EE" w:rsidRPr="00ED0774" w:rsidRDefault="008866EE" w:rsidP="00705E68">
      <w:pPr>
        <w:ind w:firstLine="567"/>
        <w:divId w:val="488638550"/>
        <w:rPr>
          <w:i/>
          <w:iCs/>
        </w:rPr>
      </w:pPr>
      <w:r w:rsidRPr="00ED0774">
        <w:rPr>
          <w:i/>
          <w:iCs/>
        </w:rPr>
        <w:t>Вторым</w:t>
      </w:r>
      <w:r w:rsidR="00926681" w:rsidRPr="00ED0774">
        <w:rPr>
          <w:i/>
          <w:iCs/>
        </w:rPr>
        <w:t xml:space="preserve"> </w:t>
      </w:r>
      <w:r w:rsidRPr="00ED0774">
        <w:rPr>
          <w:i/>
          <w:iCs/>
        </w:rPr>
        <w:t>этапом</w:t>
      </w:r>
      <w:r w:rsidR="00926681" w:rsidRPr="00ED0774">
        <w:rPr>
          <w:i/>
          <w:iCs/>
        </w:rPr>
        <w:t xml:space="preserve"> </w:t>
      </w:r>
      <w:r w:rsidRPr="00ED0774">
        <w:rPr>
          <w:i/>
          <w:iCs/>
        </w:rPr>
        <w:t>терапии</w:t>
      </w:r>
      <w:r w:rsidR="00926681" w:rsidRPr="00ED0774">
        <w:rPr>
          <w:i/>
          <w:iCs/>
        </w:rPr>
        <w:t xml:space="preserve"> </w:t>
      </w:r>
      <w:r w:rsidR="00AC0E8E" w:rsidRPr="00ED0774">
        <w:rPr>
          <w:i/>
        </w:rPr>
        <w:t>ОЛ</w:t>
      </w:r>
      <w:r w:rsidR="00AC0E8E" w:rsidRPr="00ED0774">
        <w:rPr>
          <w:i/>
          <w:iCs/>
        </w:rPr>
        <w:t xml:space="preserve"> </w:t>
      </w:r>
      <w:r w:rsidRPr="00ED0774">
        <w:rPr>
          <w:i/>
          <w:iCs/>
        </w:rPr>
        <w:t>является</w:t>
      </w:r>
      <w:r w:rsidR="00926681" w:rsidRPr="00ED0774">
        <w:rPr>
          <w:i/>
          <w:iCs/>
        </w:rPr>
        <w:t xml:space="preserve"> </w:t>
      </w:r>
      <w:r w:rsidRPr="00ED0774">
        <w:rPr>
          <w:b/>
          <w:bCs/>
          <w:i/>
          <w:iCs/>
        </w:rPr>
        <w:t>консолидация</w:t>
      </w:r>
      <w:r w:rsidR="00926681" w:rsidRPr="00ED0774">
        <w:rPr>
          <w:i/>
          <w:iCs/>
        </w:rPr>
        <w:t xml:space="preserve"> </w:t>
      </w:r>
      <w:r w:rsidRPr="00ED0774">
        <w:rPr>
          <w:i/>
          <w:iCs/>
        </w:rPr>
        <w:t>ремиссии</w:t>
      </w:r>
      <w:r w:rsidR="00926681" w:rsidRPr="00ED0774">
        <w:rPr>
          <w:i/>
          <w:iCs/>
        </w:rPr>
        <w:t xml:space="preserve"> </w:t>
      </w:r>
      <w:r w:rsidRPr="00ED0774">
        <w:rPr>
          <w:i/>
          <w:iCs/>
        </w:rPr>
        <w:t>(закрепление</w:t>
      </w:r>
      <w:r w:rsidR="00926681" w:rsidRPr="00ED0774">
        <w:rPr>
          <w:i/>
          <w:iCs/>
        </w:rPr>
        <w:t xml:space="preserve"> </w:t>
      </w:r>
      <w:r w:rsidRPr="00ED0774">
        <w:rPr>
          <w:i/>
          <w:iCs/>
        </w:rPr>
        <w:t>достигнутого</w:t>
      </w:r>
      <w:r w:rsidR="00926681" w:rsidRPr="00ED0774">
        <w:rPr>
          <w:i/>
          <w:iCs/>
        </w:rPr>
        <w:t xml:space="preserve"> </w:t>
      </w:r>
      <w:r w:rsidRPr="00ED0774">
        <w:rPr>
          <w:i/>
          <w:iCs/>
        </w:rPr>
        <w:t>противоопухолевого</w:t>
      </w:r>
      <w:r w:rsidR="00926681" w:rsidRPr="00ED0774">
        <w:rPr>
          <w:i/>
          <w:iCs/>
        </w:rPr>
        <w:t xml:space="preserve"> </w:t>
      </w:r>
      <w:r w:rsidRPr="00ED0774">
        <w:rPr>
          <w:i/>
          <w:iCs/>
        </w:rPr>
        <w:t>эффекта).</w:t>
      </w:r>
      <w:r w:rsidR="00926681" w:rsidRPr="00ED0774">
        <w:rPr>
          <w:i/>
          <w:iCs/>
        </w:rPr>
        <w:t xml:space="preserve"> </w:t>
      </w:r>
      <w:r w:rsidRPr="00ED0774">
        <w:rPr>
          <w:i/>
          <w:iCs/>
        </w:rPr>
        <w:t>В</w:t>
      </w:r>
      <w:r w:rsidR="00926681" w:rsidRPr="00ED0774">
        <w:rPr>
          <w:i/>
          <w:iCs/>
        </w:rPr>
        <w:t xml:space="preserve"> </w:t>
      </w:r>
      <w:r w:rsidRPr="00ED0774">
        <w:rPr>
          <w:i/>
          <w:iCs/>
        </w:rPr>
        <w:t>настоящее</w:t>
      </w:r>
      <w:r w:rsidR="00926681" w:rsidRPr="00ED0774">
        <w:rPr>
          <w:i/>
          <w:iCs/>
        </w:rPr>
        <w:t xml:space="preserve"> </w:t>
      </w:r>
      <w:r w:rsidRPr="00ED0774">
        <w:rPr>
          <w:i/>
          <w:iCs/>
        </w:rPr>
        <w:t>время</w:t>
      </w:r>
      <w:r w:rsidR="00926681" w:rsidRPr="00ED0774">
        <w:rPr>
          <w:i/>
          <w:iCs/>
        </w:rPr>
        <w:t xml:space="preserve"> </w:t>
      </w:r>
      <w:r w:rsidRPr="00ED0774">
        <w:rPr>
          <w:i/>
          <w:iCs/>
        </w:rPr>
        <w:t>в</w:t>
      </w:r>
      <w:r w:rsidR="00926681" w:rsidRPr="00ED0774">
        <w:rPr>
          <w:i/>
          <w:iCs/>
        </w:rPr>
        <w:t xml:space="preserve"> </w:t>
      </w:r>
      <w:r w:rsidRPr="00ED0774">
        <w:rPr>
          <w:i/>
          <w:iCs/>
        </w:rPr>
        <w:t>большинстве</w:t>
      </w:r>
      <w:r w:rsidR="00926681" w:rsidRPr="00ED0774">
        <w:rPr>
          <w:i/>
          <w:iCs/>
        </w:rPr>
        <w:t xml:space="preserve"> </w:t>
      </w:r>
      <w:r w:rsidRPr="00ED0774">
        <w:rPr>
          <w:i/>
          <w:iCs/>
        </w:rPr>
        <w:t>случаев</w:t>
      </w:r>
      <w:r w:rsidR="00926681" w:rsidRPr="00ED0774">
        <w:rPr>
          <w:i/>
          <w:iCs/>
        </w:rPr>
        <w:t xml:space="preserve"> </w:t>
      </w:r>
      <w:r w:rsidRPr="00ED0774">
        <w:rPr>
          <w:i/>
          <w:iCs/>
        </w:rPr>
        <w:t>консолидация</w:t>
      </w:r>
      <w:r w:rsidR="00926681" w:rsidRPr="00ED0774">
        <w:rPr>
          <w:i/>
          <w:iCs/>
        </w:rPr>
        <w:t xml:space="preserve"> </w:t>
      </w:r>
      <w:r w:rsidR="0092314A" w:rsidRPr="00ED0774">
        <w:rPr>
          <w:i/>
          <w:iCs/>
        </w:rPr>
        <w:t>–</w:t>
      </w:r>
      <w:r w:rsidR="00926681" w:rsidRPr="00ED0774">
        <w:rPr>
          <w:i/>
          <w:iCs/>
        </w:rPr>
        <w:t xml:space="preserve"> </w:t>
      </w:r>
      <w:r w:rsidRPr="00ED0774">
        <w:rPr>
          <w:i/>
          <w:iCs/>
        </w:rPr>
        <w:t>наиболее</w:t>
      </w:r>
      <w:r w:rsidR="00926681" w:rsidRPr="00ED0774">
        <w:rPr>
          <w:i/>
          <w:iCs/>
        </w:rPr>
        <w:t xml:space="preserve"> </w:t>
      </w:r>
      <w:r w:rsidRPr="00ED0774">
        <w:rPr>
          <w:i/>
          <w:iCs/>
        </w:rPr>
        <w:t>агрессивны</w:t>
      </w:r>
      <w:r w:rsidR="0092314A" w:rsidRPr="00ED0774">
        <w:rPr>
          <w:i/>
          <w:iCs/>
        </w:rPr>
        <w:t>й</w:t>
      </w:r>
      <w:r w:rsidR="00926681" w:rsidRPr="00ED0774">
        <w:rPr>
          <w:i/>
          <w:iCs/>
        </w:rPr>
        <w:t xml:space="preserve"> </w:t>
      </w:r>
      <w:r w:rsidRPr="00ED0774">
        <w:rPr>
          <w:i/>
          <w:iCs/>
        </w:rPr>
        <w:t>и</w:t>
      </w:r>
      <w:r w:rsidR="00926681" w:rsidRPr="00ED0774">
        <w:rPr>
          <w:i/>
          <w:iCs/>
        </w:rPr>
        <w:t xml:space="preserve"> </w:t>
      </w:r>
      <w:r w:rsidRPr="00ED0774">
        <w:rPr>
          <w:i/>
          <w:iCs/>
        </w:rPr>
        <w:t>высокодозны</w:t>
      </w:r>
      <w:r w:rsidR="0092314A" w:rsidRPr="00ED0774">
        <w:rPr>
          <w:i/>
          <w:iCs/>
        </w:rPr>
        <w:t>й</w:t>
      </w:r>
      <w:r w:rsidR="00926681" w:rsidRPr="00ED0774">
        <w:rPr>
          <w:i/>
          <w:iCs/>
        </w:rPr>
        <w:t xml:space="preserve"> </w:t>
      </w:r>
      <w:r w:rsidRPr="00ED0774">
        <w:rPr>
          <w:i/>
          <w:iCs/>
        </w:rPr>
        <w:t>этап</w:t>
      </w:r>
      <w:r w:rsidR="00926681" w:rsidRPr="00ED0774">
        <w:rPr>
          <w:i/>
          <w:iCs/>
        </w:rPr>
        <w:t xml:space="preserve"> </w:t>
      </w:r>
      <w:r w:rsidRPr="00ED0774">
        <w:rPr>
          <w:i/>
          <w:iCs/>
        </w:rPr>
        <w:t>при</w:t>
      </w:r>
      <w:r w:rsidR="00926681" w:rsidRPr="00ED0774">
        <w:rPr>
          <w:i/>
          <w:iCs/>
        </w:rPr>
        <w:t xml:space="preserve"> </w:t>
      </w:r>
      <w:r w:rsidRPr="00ED0774">
        <w:rPr>
          <w:i/>
          <w:iCs/>
        </w:rPr>
        <w:t>лечении</w:t>
      </w:r>
      <w:r w:rsidR="00926681" w:rsidRPr="00ED0774">
        <w:rPr>
          <w:i/>
          <w:iCs/>
        </w:rPr>
        <w:t xml:space="preserve"> </w:t>
      </w:r>
      <w:r w:rsidR="00AC0E8E" w:rsidRPr="00ED0774">
        <w:rPr>
          <w:i/>
        </w:rPr>
        <w:t>ОЛ</w:t>
      </w:r>
      <w:r w:rsidRPr="00ED0774">
        <w:rPr>
          <w:i/>
          <w:iCs/>
        </w:rPr>
        <w:t>.</w:t>
      </w:r>
      <w:r w:rsidR="00926681" w:rsidRPr="00ED0774">
        <w:rPr>
          <w:i/>
          <w:iCs/>
        </w:rPr>
        <w:t xml:space="preserve"> </w:t>
      </w:r>
      <w:r w:rsidRPr="00ED0774">
        <w:rPr>
          <w:i/>
          <w:iCs/>
        </w:rPr>
        <w:t>Задачей</w:t>
      </w:r>
      <w:r w:rsidR="00926681" w:rsidRPr="00ED0774">
        <w:rPr>
          <w:i/>
          <w:iCs/>
        </w:rPr>
        <w:t xml:space="preserve"> </w:t>
      </w:r>
      <w:r w:rsidRPr="00ED0774">
        <w:rPr>
          <w:i/>
          <w:iCs/>
        </w:rPr>
        <w:t>этого</w:t>
      </w:r>
      <w:r w:rsidR="00926681" w:rsidRPr="00ED0774">
        <w:rPr>
          <w:i/>
          <w:iCs/>
        </w:rPr>
        <w:t xml:space="preserve"> </w:t>
      </w:r>
      <w:r w:rsidRPr="00ED0774">
        <w:rPr>
          <w:i/>
          <w:iCs/>
        </w:rPr>
        <w:t>периода</w:t>
      </w:r>
      <w:r w:rsidR="00926681" w:rsidRPr="00ED0774">
        <w:rPr>
          <w:i/>
          <w:iCs/>
        </w:rPr>
        <w:t xml:space="preserve"> </w:t>
      </w:r>
      <w:r w:rsidRPr="00ED0774">
        <w:rPr>
          <w:i/>
          <w:iCs/>
        </w:rPr>
        <w:t>является</w:t>
      </w:r>
      <w:r w:rsidR="00926681" w:rsidRPr="00ED0774">
        <w:rPr>
          <w:i/>
          <w:iCs/>
        </w:rPr>
        <w:t xml:space="preserve"> </w:t>
      </w:r>
      <w:r w:rsidRPr="00ED0774">
        <w:rPr>
          <w:i/>
          <w:iCs/>
        </w:rPr>
        <w:t>по</w:t>
      </w:r>
      <w:r w:rsidR="00926681" w:rsidRPr="00ED0774">
        <w:rPr>
          <w:i/>
          <w:iCs/>
        </w:rPr>
        <w:t xml:space="preserve"> </w:t>
      </w:r>
      <w:r w:rsidRPr="00ED0774">
        <w:rPr>
          <w:i/>
          <w:iCs/>
        </w:rPr>
        <w:t>возможности</w:t>
      </w:r>
      <w:r w:rsidR="00926681" w:rsidRPr="00ED0774">
        <w:rPr>
          <w:i/>
          <w:iCs/>
        </w:rPr>
        <w:t xml:space="preserve"> </w:t>
      </w:r>
      <w:r w:rsidRPr="00ED0774">
        <w:rPr>
          <w:i/>
          <w:iCs/>
        </w:rPr>
        <w:t>еще</w:t>
      </w:r>
      <w:r w:rsidR="00926681" w:rsidRPr="00ED0774">
        <w:rPr>
          <w:i/>
          <w:iCs/>
        </w:rPr>
        <w:t xml:space="preserve"> </w:t>
      </w:r>
      <w:r w:rsidRPr="00ED0774">
        <w:rPr>
          <w:i/>
          <w:iCs/>
        </w:rPr>
        <w:t>большее</w:t>
      </w:r>
      <w:r w:rsidR="00926681" w:rsidRPr="00ED0774">
        <w:rPr>
          <w:i/>
          <w:iCs/>
        </w:rPr>
        <w:t xml:space="preserve"> </w:t>
      </w:r>
      <w:r w:rsidRPr="00ED0774">
        <w:rPr>
          <w:i/>
          <w:iCs/>
        </w:rPr>
        <w:t>уменьшение</w:t>
      </w:r>
      <w:r w:rsidR="00926681" w:rsidRPr="00ED0774">
        <w:rPr>
          <w:i/>
          <w:iCs/>
        </w:rPr>
        <w:t xml:space="preserve"> </w:t>
      </w:r>
      <w:r w:rsidRPr="00ED0774">
        <w:rPr>
          <w:i/>
          <w:iCs/>
        </w:rPr>
        <w:t>числа</w:t>
      </w:r>
      <w:r w:rsidR="00926681" w:rsidRPr="00ED0774">
        <w:rPr>
          <w:i/>
          <w:iCs/>
        </w:rPr>
        <w:t xml:space="preserve"> </w:t>
      </w:r>
      <w:r w:rsidRPr="00ED0774">
        <w:rPr>
          <w:i/>
          <w:iCs/>
        </w:rPr>
        <w:t>остающихся</w:t>
      </w:r>
      <w:r w:rsidR="00926681" w:rsidRPr="00ED0774">
        <w:rPr>
          <w:i/>
          <w:iCs/>
        </w:rPr>
        <w:t xml:space="preserve"> </w:t>
      </w:r>
      <w:r w:rsidRPr="00ED0774">
        <w:rPr>
          <w:i/>
          <w:iCs/>
        </w:rPr>
        <w:t>после</w:t>
      </w:r>
      <w:r w:rsidR="00926681" w:rsidRPr="00ED0774">
        <w:rPr>
          <w:i/>
          <w:iCs/>
        </w:rPr>
        <w:t xml:space="preserve"> </w:t>
      </w:r>
      <w:r w:rsidRPr="00ED0774">
        <w:rPr>
          <w:i/>
          <w:iCs/>
        </w:rPr>
        <w:lastRenderedPageBreak/>
        <w:t>индукции</w:t>
      </w:r>
      <w:r w:rsidR="00926681" w:rsidRPr="00ED0774">
        <w:rPr>
          <w:i/>
          <w:iCs/>
        </w:rPr>
        <w:t xml:space="preserve"> </w:t>
      </w:r>
      <w:r w:rsidRPr="00ED0774">
        <w:rPr>
          <w:i/>
          <w:iCs/>
        </w:rPr>
        <w:t>лейкемических</w:t>
      </w:r>
      <w:r w:rsidR="00926681" w:rsidRPr="00ED0774">
        <w:rPr>
          <w:i/>
          <w:iCs/>
        </w:rPr>
        <w:t xml:space="preserve"> </w:t>
      </w:r>
      <w:r w:rsidRPr="00ED0774">
        <w:rPr>
          <w:i/>
          <w:iCs/>
        </w:rPr>
        <w:t>клеток.</w:t>
      </w:r>
      <w:r w:rsidR="00926681" w:rsidRPr="00ED0774">
        <w:rPr>
          <w:i/>
          <w:iCs/>
        </w:rPr>
        <w:t xml:space="preserve"> </w:t>
      </w:r>
      <w:r w:rsidRPr="00ED0774">
        <w:rPr>
          <w:i/>
          <w:iCs/>
        </w:rPr>
        <w:t>После</w:t>
      </w:r>
      <w:r w:rsidR="00926681" w:rsidRPr="00ED0774">
        <w:rPr>
          <w:i/>
          <w:iCs/>
        </w:rPr>
        <w:t xml:space="preserve"> </w:t>
      </w:r>
      <w:r w:rsidRPr="00ED0774">
        <w:rPr>
          <w:i/>
          <w:iCs/>
        </w:rPr>
        <w:t>консолидации</w:t>
      </w:r>
      <w:r w:rsidR="00926681" w:rsidRPr="00ED0774">
        <w:rPr>
          <w:i/>
          <w:iCs/>
        </w:rPr>
        <w:t xml:space="preserve"> </w:t>
      </w:r>
      <w:r w:rsidRPr="00ED0774">
        <w:rPr>
          <w:i/>
          <w:iCs/>
        </w:rPr>
        <w:t>(обычно</w:t>
      </w:r>
      <w:r w:rsidR="00926681" w:rsidRPr="00ED0774">
        <w:rPr>
          <w:i/>
          <w:iCs/>
        </w:rPr>
        <w:t xml:space="preserve"> </w:t>
      </w:r>
      <w:r w:rsidRPr="00ED0774">
        <w:rPr>
          <w:i/>
          <w:iCs/>
        </w:rPr>
        <w:t>1</w:t>
      </w:r>
      <w:r w:rsidR="0092314A" w:rsidRPr="00ED0774">
        <w:rPr>
          <w:i/>
          <w:iCs/>
        </w:rPr>
        <w:t>–</w:t>
      </w:r>
      <w:r w:rsidRPr="00ED0774">
        <w:rPr>
          <w:i/>
          <w:iCs/>
        </w:rPr>
        <w:t>2</w:t>
      </w:r>
      <w:r w:rsidR="00926681" w:rsidRPr="00ED0774">
        <w:rPr>
          <w:i/>
          <w:iCs/>
        </w:rPr>
        <w:t xml:space="preserve"> </w:t>
      </w:r>
      <w:r w:rsidRPr="00ED0774">
        <w:rPr>
          <w:i/>
          <w:iCs/>
        </w:rPr>
        <w:t>курса)</w:t>
      </w:r>
      <w:r w:rsidR="00926681" w:rsidRPr="00ED0774">
        <w:rPr>
          <w:i/>
          <w:iCs/>
        </w:rPr>
        <w:t xml:space="preserve"> </w:t>
      </w:r>
      <w:r w:rsidRPr="00ED0774">
        <w:rPr>
          <w:i/>
          <w:iCs/>
        </w:rPr>
        <w:t>следует</w:t>
      </w:r>
      <w:r w:rsidR="00926681" w:rsidRPr="00ED0774">
        <w:rPr>
          <w:i/>
          <w:iCs/>
        </w:rPr>
        <w:t xml:space="preserve"> </w:t>
      </w:r>
      <w:r w:rsidRPr="00ED0774">
        <w:rPr>
          <w:i/>
          <w:iCs/>
        </w:rPr>
        <w:t>период</w:t>
      </w:r>
      <w:r w:rsidR="00926681" w:rsidRPr="00ED0774">
        <w:rPr>
          <w:i/>
          <w:iCs/>
        </w:rPr>
        <w:t xml:space="preserve"> </w:t>
      </w:r>
      <w:r w:rsidRPr="00ED0774">
        <w:rPr>
          <w:b/>
          <w:bCs/>
          <w:i/>
          <w:iCs/>
        </w:rPr>
        <w:t>противорецидивного</w:t>
      </w:r>
      <w:r w:rsidR="00926681" w:rsidRPr="00ED0774">
        <w:rPr>
          <w:i/>
          <w:iCs/>
        </w:rPr>
        <w:t xml:space="preserve"> </w:t>
      </w:r>
      <w:r w:rsidRPr="00ED0774">
        <w:rPr>
          <w:i/>
          <w:iCs/>
        </w:rPr>
        <w:t>или</w:t>
      </w:r>
      <w:r w:rsidR="00926681" w:rsidRPr="00ED0774">
        <w:rPr>
          <w:i/>
          <w:iCs/>
        </w:rPr>
        <w:t xml:space="preserve"> </w:t>
      </w:r>
      <w:r w:rsidRPr="00ED0774">
        <w:rPr>
          <w:b/>
          <w:bCs/>
          <w:i/>
          <w:iCs/>
        </w:rPr>
        <w:t>поддерживающего</w:t>
      </w:r>
      <w:r w:rsidR="00926681" w:rsidRPr="00ED0774">
        <w:rPr>
          <w:b/>
          <w:bCs/>
          <w:i/>
          <w:iCs/>
        </w:rPr>
        <w:t xml:space="preserve"> </w:t>
      </w:r>
      <w:r w:rsidRPr="00ED0774">
        <w:rPr>
          <w:b/>
          <w:bCs/>
          <w:i/>
          <w:iCs/>
        </w:rPr>
        <w:t>лечения</w:t>
      </w:r>
      <w:r w:rsidRPr="00ED0774">
        <w:rPr>
          <w:i/>
          <w:iCs/>
        </w:rPr>
        <w:t>.</w:t>
      </w:r>
      <w:r w:rsidR="00926681" w:rsidRPr="00ED0774">
        <w:rPr>
          <w:i/>
          <w:iCs/>
        </w:rPr>
        <w:t xml:space="preserve"> </w:t>
      </w:r>
      <w:r w:rsidRPr="00ED0774">
        <w:rPr>
          <w:i/>
          <w:iCs/>
        </w:rPr>
        <w:t>При</w:t>
      </w:r>
      <w:r w:rsidR="00926681" w:rsidRPr="00ED0774">
        <w:rPr>
          <w:i/>
          <w:iCs/>
        </w:rPr>
        <w:t xml:space="preserve"> </w:t>
      </w:r>
      <w:r w:rsidRPr="00ED0774">
        <w:rPr>
          <w:i/>
          <w:iCs/>
        </w:rPr>
        <w:t>разных</w:t>
      </w:r>
      <w:r w:rsidR="00926681" w:rsidRPr="00ED0774">
        <w:rPr>
          <w:i/>
          <w:iCs/>
        </w:rPr>
        <w:t xml:space="preserve"> </w:t>
      </w:r>
      <w:r w:rsidRPr="00ED0774">
        <w:rPr>
          <w:i/>
          <w:iCs/>
        </w:rPr>
        <w:t>вариантах</w:t>
      </w:r>
      <w:r w:rsidR="00926681" w:rsidRPr="00ED0774">
        <w:rPr>
          <w:i/>
          <w:iCs/>
        </w:rPr>
        <w:t xml:space="preserve"> </w:t>
      </w:r>
      <w:r w:rsidR="00AC0E8E" w:rsidRPr="00ED0774">
        <w:rPr>
          <w:i/>
        </w:rPr>
        <w:t>ОЛ</w:t>
      </w:r>
      <w:r w:rsidR="00AC0E8E" w:rsidRPr="00ED0774">
        <w:rPr>
          <w:i/>
          <w:iCs/>
        </w:rPr>
        <w:t xml:space="preserve"> </w:t>
      </w:r>
      <w:r w:rsidRPr="00ED0774">
        <w:rPr>
          <w:i/>
          <w:iCs/>
        </w:rPr>
        <w:t>длительность</w:t>
      </w:r>
      <w:r w:rsidR="0092314A" w:rsidRPr="00ED0774">
        <w:rPr>
          <w:i/>
          <w:iCs/>
        </w:rPr>
        <w:t>,</w:t>
      </w:r>
      <w:r w:rsidR="00926681" w:rsidRPr="00ED0774">
        <w:rPr>
          <w:i/>
          <w:iCs/>
        </w:rPr>
        <w:t xml:space="preserve"> </w:t>
      </w:r>
      <w:r w:rsidRPr="00ED0774">
        <w:rPr>
          <w:i/>
          <w:iCs/>
        </w:rPr>
        <w:t>интенсивность</w:t>
      </w:r>
      <w:r w:rsidR="00926681" w:rsidRPr="00ED0774">
        <w:rPr>
          <w:i/>
          <w:iCs/>
        </w:rPr>
        <w:t xml:space="preserve"> </w:t>
      </w:r>
      <w:r w:rsidR="00CE2B28" w:rsidRPr="00ED0774">
        <w:rPr>
          <w:i/>
          <w:iCs/>
        </w:rPr>
        <w:t>и</w:t>
      </w:r>
      <w:r w:rsidR="00926681" w:rsidRPr="00ED0774">
        <w:rPr>
          <w:i/>
          <w:iCs/>
        </w:rPr>
        <w:t xml:space="preserve"> </w:t>
      </w:r>
      <w:r w:rsidR="00CE2B28" w:rsidRPr="00ED0774">
        <w:rPr>
          <w:i/>
          <w:iCs/>
        </w:rPr>
        <w:t>состав</w:t>
      </w:r>
      <w:r w:rsidR="00926681" w:rsidRPr="00ED0774">
        <w:rPr>
          <w:i/>
          <w:iCs/>
        </w:rPr>
        <w:t xml:space="preserve"> </w:t>
      </w:r>
      <w:r w:rsidRPr="00ED0774">
        <w:rPr>
          <w:i/>
          <w:iCs/>
        </w:rPr>
        <w:t>поддерживающей</w:t>
      </w:r>
      <w:r w:rsidR="00926681" w:rsidRPr="00ED0774">
        <w:rPr>
          <w:i/>
          <w:iCs/>
        </w:rPr>
        <w:t xml:space="preserve"> </w:t>
      </w:r>
      <w:r w:rsidRPr="00ED0774">
        <w:rPr>
          <w:i/>
          <w:iCs/>
        </w:rPr>
        <w:t>терапии</w:t>
      </w:r>
      <w:r w:rsidR="00926681" w:rsidRPr="00ED0774">
        <w:rPr>
          <w:i/>
          <w:iCs/>
        </w:rPr>
        <w:t xml:space="preserve"> </w:t>
      </w:r>
      <w:r w:rsidRPr="00ED0774">
        <w:rPr>
          <w:i/>
          <w:iCs/>
        </w:rPr>
        <w:t>различны,</w:t>
      </w:r>
      <w:r w:rsidR="00926681" w:rsidRPr="00ED0774">
        <w:rPr>
          <w:i/>
          <w:iCs/>
        </w:rPr>
        <w:t xml:space="preserve"> </w:t>
      </w:r>
      <w:r w:rsidRPr="00ED0774">
        <w:rPr>
          <w:i/>
          <w:iCs/>
        </w:rPr>
        <w:t>но</w:t>
      </w:r>
      <w:r w:rsidR="00926681" w:rsidRPr="00ED0774">
        <w:rPr>
          <w:i/>
          <w:iCs/>
        </w:rPr>
        <w:t xml:space="preserve"> </w:t>
      </w:r>
      <w:r w:rsidRPr="00ED0774">
        <w:rPr>
          <w:i/>
          <w:iCs/>
        </w:rPr>
        <w:t>принцип</w:t>
      </w:r>
      <w:r w:rsidR="00926681" w:rsidRPr="00ED0774">
        <w:rPr>
          <w:i/>
          <w:iCs/>
        </w:rPr>
        <w:t xml:space="preserve"> </w:t>
      </w:r>
      <w:r w:rsidRPr="00ED0774">
        <w:rPr>
          <w:i/>
          <w:iCs/>
        </w:rPr>
        <w:t>ее</w:t>
      </w:r>
      <w:r w:rsidR="00926681" w:rsidRPr="00ED0774">
        <w:rPr>
          <w:i/>
          <w:iCs/>
        </w:rPr>
        <w:t xml:space="preserve"> </w:t>
      </w:r>
      <w:r w:rsidRPr="00ED0774">
        <w:rPr>
          <w:i/>
          <w:iCs/>
        </w:rPr>
        <w:t>одинаков</w:t>
      </w:r>
      <w:r w:rsidR="00926681" w:rsidRPr="00ED0774">
        <w:rPr>
          <w:i/>
          <w:iCs/>
        </w:rPr>
        <w:t xml:space="preserve"> </w:t>
      </w:r>
      <w:r w:rsidRPr="00ED0774">
        <w:rPr>
          <w:i/>
          <w:iCs/>
        </w:rPr>
        <w:t>для</w:t>
      </w:r>
      <w:r w:rsidR="00926681" w:rsidRPr="00ED0774">
        <w:rPr>
          <w:i/>
          <w:iCs/>
        </w:rPr>
        <w:t xml:space="preserve"> </w:t>
      </w:r>
      <w:r w:rsidRPr="00ED0774">
        <w:rPr>
          <w:i/>
          <w:iCs/>
        </w:rPr>
        <w:t>всех</w:t>
      </w:r>
      <w:r w:rsidR="00926681" w:rsidRPr="00ED0774">
        <w:rPr>
          <w:i/>
          <w:iCs/>
        </w:rPr>
        <w:t xml:space="preserve"> </w:t>
      </w:r>
      <w:r w:rsidRPr="00ED0774">
        <w:rPr>
          <w:i/>
          <w:iCs/>
        </w:rPr>
        <w:t>видов</w:t>
      </w:r>
      <w:r w:rsidR="00926681" w:rsidRPr="00ED0774">
        <w:rPr>
          <w:i/>
          <w:iCs/>
        </w:rPr>
        <w:t xml:space="preserve"> </w:t>
      </w:r>
      <w:r w:rsidR="00AC0E8E" w:rsidRPr="00ED0774">
        <w:rPr>
          <w:i/>
        </w:rPr>
        <w:t>ОЛ</w:t>
      </w:r>
      <w:r w:rsidR="00AC0E8E" w:rsidRPr="00ED0774">
        <w:rPr>
          <w:i/>
          <w:iCs/>
        </w:rPr>
        <w:t xml:space="preserve"> </w:t>
      </w:r>
      <w:r w:rsidR="007842DF" w:rsidRPr="00ED0774">
        <w:rPr>
          <w:i/>
          <w:iCs/>
        </w:rPr>
        <w:t>–</w:t>
      </w:r>
      <w:r w:rsidR="00926681" w:rsidRPr="00ED0774">
        <w:rPr>
          <w:i/>
          <w:iCs/>
        </w:rPr>
        <w:t xml:space="preserve"> </w:t>
      </w:r>
      <w:r w:rsidRPr="00ED0774">
        <w:rPr>
          <w:i/>
          <w:iCs/>
        </w:rPr>
        <w:t>продолжение</w:t>
      </w:r>
      <w:r w:rsidR="00926681" w:rsidRPr="00ED0774">
        <w:rPr>
          <w:i/>
          <w:iCs/>
        </w:rPr>
        <w:t xml:space="preserve"> </w:t>
      </w:r>
      <w:r w:rsidRPr="00ED0774">
        <w:rPr>
          <w:i/>
          <w:iCs/>
        </w:rPr>
        <w:t>цитостатического</w:t>
      </w:r>
      <w:r w:rsidR="00926681" w:rsidRPr="00ED0774">
        <w:rPr>
          <w:i/>
          <w:iCs/>
        </w:rPr>
        <w:t xml:space="preserve"> </w:t>
      </w:r>
      <w:r w:rsidR="00CE2B28" w:rsidRPr="00ED0774">
        <w:rPr>
          <w:i/>
          <w:iCs/>
        </w:rPr>
        <w:t>или</w:t>
      </w:r>
      <w:r w:rsidR="00926681" w:rsidRPr="00ED0774">
        <w:rPr>
          <w:i/>
          <w:iCs/>
        </w:rPr>
        <w:t xml:space="preserve"> </w:t>
      </w:r>
      <w:r w:rsidR="00CE2B28" w:rsidRPr="00ED0774">
        <w:rPr>
          <w:i/>
          <w:iCs/>
        </w:rPr>
        <w:t>тагетного</w:t>
      </w:r>
      <w:r w:rsidR="00926681" w:rsidRPr="00ED0774">
        <w:rPr>
          <w:i/>
          <w:iCs/>
        </w:rPr>
        <w:t xml:space="preserve"> </w:t>
      </w:r>
      <w:r w:rsidRPr="00ED0774">
        <w:rPr>
          <w:i/>
          <w:iCs/>
        </w:rPr>
        <w:t>воздействия</w:t>
      </w:r>
      <w:r w:rsidR="00926681" w:rsidRPr="00ED0774">
        <w:rPr>
          <w:i/>
          <w:iCs/>
        </w:rPr>
        <w:t xml:space="preserve"> </w:t>
      </w:r>
      <w:r w:rsidRPr="00ED0774">
        <w:rPr>
          <w:i/>
          <w:iCs/>
        </w:rPr>
        <w:t>на</w:t>
      </w:r>
      <w:r w:rsidR="00926681" w:rsidRPr="00ED0774">
        <w:rPr>
          <w:i/>
          <w:iCs/>
        </w:rPr>
        <w:t xml:space="preserve"> </w:t>
      </w:r>
      <w:r w:rsidRPr="00ED0774">
        <w:rPr>
          <w:i/>
          <w:iCs/>
        </w:rPr>
        <w:t>возможно</w:t>
      </w:r>
      <w:r w:rsidR="00926681" w:rsidRPr="00ED0774">
        <w:rPr>
          <w:i/>
          <w:iCs/>
        </w:rPr>
        <w:t xml:space="preserve"> </w:t>
      </w:r>
      <w:r w:rsidRPr="00ED0774">
        <w:rPr>
          <w:i/>
          <w:iCs/>
        </w:rPr>
        <w:t>остающийся</w:t>
      </w:r>
      <w:r w:rsidR="00926681" w:rsidRPr="00ED0774">
        <w:rPr>
          <w:i/>
          <w:iCs/>
        </w:rPr>
        <w:t xml:space="preserve"> </w:t>
      </w:r>
      <w:r w:rsidRPr="00ED0774">
        <w:rPr>
          <w:i/>
          <w:iCs/>
        </w:rPr>
        <w:t>опухолевый</w:t>
      </w:r>
      <w:r w:rsidR="00926681" w:rsidRPr="00ED0774">
        <w:rPr>
          <w:i/>
          <w:iCs/>
        </w:rPr>
        <w:t xml:space="preserve"> </w:t>
      </w:r>
      <w:r w:rsidRPr="00ED0774">
        <w:rPr>
          <w:i/>
          <w:iCs/>
        </w:rPr>
        <w:t>клон.</w:t>
      </w:r>
      <w:r w:rsidR="00926681" w:rsidRPr="00ED0774">
        <w:rPr>
          <w:i/>
          <w:iCs/>
        </w:rPr>
        <w:t xml:space="preserve"> </w:t>
      </w:r>
    </w:p>
    <w:p w14:paraId="6DEE3546" w14:textId="35827557" w:rsidR="008866EE" w:rsidRPr="00ED0774" w:rsidRDefault="008866EE" w:rsidP="00705E68">
      <w:pPr>
        <w:pStyle w:val="af6"/>
        <w:spacing w:after="0" w:line="360" w:lineRule="auto"/>
        <w:ind w:firstLine="567"/>
        <w:divId w:val="488638550"/>
        <w:rPr>
          <w:rFonts w:cs="Times New Roman"/>
          <w:i/>
          <w:iCs/>
          <w:szCs w:val="24"/>
        </w:rPr>
      </w:pPr>
      <w:r w:rsidRPr="00ED0774">
        <w:rPr>
          <w:rFonts w:cs="Times New Roman"/>
          <w:i/>
          <w:iCs/>
          <w:szCs w:val="24"/>
        </w:rPr>
        <w:t>Принципиальным</w:t>
      </w:r>
      <w:r w:rsidR="00926681" w:rsidRPr="00ED0774">
        <w:rPr>
          <w:rFonts w:cs="Times New Roman"/>
          <w:i/>
          <w:iCs/>
          <w:szCs w:val="24"/>
        </w:rPr>
        <w:t xml:space="preserve"> </w:t>
      </w:r>
      <w:r w:rsidRPr="00ED0774">
        <w:rPr>
          <w:rFonts w:cs="Times New Roman"/>
          <w:i/>
          <w:iCs/>
          <w:szCs w:val="24"/>
        </w:rPr>
        <w:t>этапом</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лечении</w:t>
      </w:r>
      <w:r w:rsidR="00926681" w:rsidRPr="00ED0774">
        <w:rPr>
          <w:rFonts w:cs="Times New Roman"/>
          <w:i/>
          <w:iCs/>
          <w:szCs w:val="24"/>
        </w:rPr>
        <w:t xml:space="preserve"> </w:t>
      </w:r>
      <w:r w:rsidRPr="00ED0774">
        <w:rPr>
          <w:rFonts w:cs="Times New Roman"/>
          <w:i/>
          <w:iCs/>
          <w:szCs w:val="24"/>
        </w:rPr>
        <w:t>некоторых</w:t>
      </w:r>
      <w:r w:rsidR="00926681" w:rsidRPr="00ED0774">
        <w:rPr>
          <w:rFonts w:cs="Times New Roman"/>
          <w:i/>
          <w:iCs/>
          <w:szCs w:val="24"/>
        </w:rPr>
        <w:t xml:space="preserve"> </w:t>
      </w:r>
      <w:r w:rsidRPr="00ED0774">
        <w:rPr>
          <w:rFonts w:cs="Times New Roman"/>
          <w:i/>
          <w:iCs/>
          <w:szCs w:val="24"/>
        </w:rPr>
        <w:t>вариантов</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промиелоцитарных</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лейкоцитозом</w:t>
      </w:r>
      <w:r w:rsidR="00926681" w:rsidRPr="00ED0774">
        <w:rPr>
          <w:rFonts w:cs="Times New Roman"/>
          <w:i/>
          <w:iCs/>
          <w:szCs w:val="24"/>
        </w:rPr>
        <w:t xml:space="preserve"> </w:t>
      </w:r>
      <w:r w:rsidR="002C1ECE" w:rsidRPr="00ED0774">
        <w:rPr>
          <w:rFonts w:cs="Times New Roman"/>
          <w:i/>
          <w:iCs/>
          <w:szCs w:val="24"/>
        </w:rPr>
        <w:t>&gt;</w:t>
      </w:r>
      <w:r w:rsidRPr="00ED0774">
        <w:rPr>
          <w:rFonts w:cs="Times New Roman"/>
          <w:i/>
          <w:iCs/>
          <w:szCs w:val="24"/>
        </w:rPr>
        <w:t>1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миеломоно-</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монобластных,</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экстрамедуллярными</w:t>
      </w:r>
      <w:r w:rsidR="00926681" w:rsidRPr="00ED0774">
        <w:rPr>
          <w:rFonts w:cs="Times New Roman"/>
          <w:i/>
          <w:iCs/>
          <w:szCs w:val="24"/>
        </w:rPr>
        <w:t xml:space="preserve"> </w:t>
      </w:r>
      <w:r w:rsidRPr="00ED0774">
        <w:rPr>
          <w:rFonts w:cs="Times New Roman"/>
          <w:i/>
          <w:iCs/>
          <w:szCs w:val="24"/>
        </w:rPr>
        <w:t>поражениями,</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инициальным</w:t>
      </w:r>
      <w:r w:rsidR="00926681" w:rsidRPr="00ED0774">
        <w:rPr>
          <w:rFonts w:cs="Times New Roman"/>
          <w:i/>
          <w:iCs/>
          <w:szCs w:val="24"/>
        </w:rPr>
        <w:t xml:space="preserve"> </w:t>
      </w:r>
      <w:r w:rsidRPr="00ED0774">
        <w:rPr>
          <w:rFonts w:cs="Times New Roman"/>
          <w:i/>
          <w:iCs/>
          <w:szCs w:val="24"/>
        </w:rPr>
        <w:t>лейкоцитозом</w:t>
      </w:r>
      <w:r w:rsidR="00926681" w:rsidRPr="00ED0774">
        <w:rPr>
          <w:rFonts w:cs="Times New Roman"/>
          <w:i/>
          <w:iCs/>
          <w:szCs w:val="24"/>
        </w:rPr>
        <w:t xml:space="preserve"> </w:t>
      </w:r>
      <w:r w:rsidRPr="00ED0774">
        <w:rPr>
          <w:rFonts w:cs="Times New Roman"/>
          <w:i/>
          <w:iCs/>
          <w:szCs w:val="24"/>
        </w:rPr>
        <w:t>3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более)</w:t>
      </w:r>
      <w:r w:rsidR="00926681" w:rsidRPr="00ED0774">
        <w:rPr>
          <w:rFonts w:cs="Times New Roman"/>
          <w:i/>
          <w:iCs/>
          <w:szCs w:val="24"/>
        </w:rPr>
        <w:t xml:space="preserve"> </w:t>
      </w:r>
      <w:r w:rsidRPr="00ED0774">
        <w:rPr>
          <w:rFonts w:cs="Times New Roman"/>
          <w:i/>
          <w:iCs/>
          <w:szCs w:val="24"/>
        </w:rPr>
        <w:t>явля</w:t>
      </w:r>
      <w:r w:rsidR="002C1ECE" w:rsidRPr="00ED0774">
        <w:rPr>
          <w:rFonts w:cs="Times New Roman"/>
          <w:i/>
          <w:iCs/>
          <w:szCs w:val="24"/>
        </w:rPr>
        <w:t>е</w:t>
      </w:r>
      <w:r w:rsidRPr="00ED0774">
        <w:rPr>
          <w:rFonts w:cs="Times New Roman"/>
          <w:i/>
          <w:iCs/>
          <w:szCs w:val="24"/>
        </w:rPr>
        <w:t>тся</w:t>
      </w:r>
      <w:r w:rsidR="00926681" w:rsidRPr="00ED0774">
        <w:rPr>
          <w:rFonts w:cs="Times New Roman"/>
          <w:i/>
          <w:iCs/>
          <w:szCs w:val="24"/>
        </w:rPr>
        <w:t xml:space="preserve"> </w:t>
      </w:r>
      <w:r w:rsidRPr="00ED0774">
        <w:rPr>
          <w:rFonts w:cs="Times New Roman"/>
          <w:b/>
          <w:bCs/>
          <w:i/>
          <w:iCs/>
          <w:szCs w:val="24"/>
        </w:rPr>
        <w:t>профилактика</w:t>
      </w:r>
      <w:r w:rsidR="00926681" w:rsidRPr="00ED0774">
        <w:rPr>
          <w:rFonts w:cs="Times New Roman"/>
          <w:i/>
          <w:iCs/>
          <w:szCs w:val="24"/>
        </w:rPr>
        <w:t xml:space="preserve"> </w:t>
      </w:r>
      <w:r w:rsidRPr="00ED0774">
        <w:rPr>
          <w:rFonts w:cs="Times New Roman"/>
          <w:i/>
          <w:iCs/>
          <w:szCs w:val="24"/>
        </w:rPr>
        <w:t>или</w:t>
      </w:r>
      <w:r w:rsidR="000D3192"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необходимости</w:t>
      </w:r>
      <w:r w:rsidR="000D3192" w:rsidRPr="00ED0774">
        <w:rPr>
          <w:rFonts w:cs="Times New Roman"/>
          <w:i/>
          <w:iCs/>
          <w:szCs w:val="24"/>
        </w:rPr>
        <w:t>,</w:t>
      </w:r>
      <w:r w:rsidR="00926681" w:rsidRPr="00ED0774">
        <w:rPr>
          <w:rFonts w:cs="Times New Roman"/>
          <w:i/>
          <w:iCs/>
          <w:szCs w:val="24"/>
        </w:rPr>
        <w:t xml:space="preserve"> </w:t>
      </w:r>
      <w:r w:rsidRPr="00ED0774">
        <w:rPr>
          <w:rFonts w:cs="Times New Roman"/>
          <w:b/>
          <w:bCs/>
          <w:i/>
          <w:iCs/>
          <w:szCs w:val="24"/>
        </w:rPr>
        <w:t>лечение</w:t>
      </w:r>
      <w:r w:rsidR="00926681" w:rsidRPr="00ED0774">
        <w:rPr>
          <w:rFonts w:cs="Times New Roman"/>
          <w:i/>
          <w:iCs/>
          <w:szCs w:val="24"/>
        </w:rPr>
        <w:t xml:space="preserve"> </w:t>
      </w:r>
      <w:r w:rsidRPr="00ED0774">
        <w:rPr>
          <w:rFonts w:cs="Times New Roman"/>
          <w:b/>
          <w:i/>
          <w:iCs/>
          <w:szCs w:val="24"/>
        </w:rPr>
        <w:t>нейролейкемии</w:t>
      </w:r>
      <w:r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Этот</w:t>
      </w:r>
      <w:r w:rsidR="00926681" w:rsidRPr="00ED0774">
        <w:rPr>
          <w:rFonts w:cs="Times New Roman"/>
          <w:i/>
          <w:iCs/>
          <w:szCs w:val="24"/>
        </w:rPr>
        <w:t xml:space="preserve"> </w:t>
      </w:r>
      <w:r w:rsidRPr="00ED0774">
        <w:rPr>
          <w:rFonts w:cs="Times New Roman"/>
          <w:i/>
          <w:iCs/>
          <w:szCs w:val="24"/>
        </w:rPr>
        <w:t>этап</w:t>
      </w:r>
      <w:r w:rsidR="00926681" w:rsidRPr="00ED0774">
        <w:rPr>
          <w:rFonts w:cs="Times New Roman"/>
          <w:i/>
          <w:iCs/>
          <w:szCs w:val="24"/>
        </w:rPr>
        <w:t xml:space="preserve"> </w:t>
      </w:r>
      <w:r w:rsidRPr="00ED0774">
        <w:rPr>
          <w:rFonts w:cs="Times New Roman"/>
          <w:i/>
          <w:iCs/>
          <w:szCs w:val="24"/>
        </w:rPr>
        <w:t>распределяется</w:t>
      </w:r>
      <w:r w:rsidR="00926681" w:rsidRPr="00ED0774">
        <w:rPr>
          <w:rFonts w:cs="Times New Roman"/>
          <w:i/>
          <w:iCs/>
          <w:szCs w:val="24"/>
        </w:rPr>
        <w:t xml:space="preserve"> </w:t>
      </w:r>
      <w:r w:rsidRPr="00ED0774">
        <w:rPr>
          <w:rFonts w:cs="Times New Roman"/>
          <w:i/>
          <w:iCs/>
          <w:szCs w:val="24"/>
        </w:rPr>
        <w:t>на</w:t>
      </w:r>
      <w:r w:rsidR="00926681" w:rsidRPr="00ED0774">
        <w:rPr>
          <w:rFonts w:cs="Times New Roman"/>
          <w:i/>
          <w:iCs/>
          <w:szCs w:val="24"/>
        </w:rPr>
        <w:t xml:space="preserve"> </w:t>
      </w:r>
      <w:r w:rsidRPr="00ED0774">
        <w:rPr>
          <w:rFonts w:cs="Times New Roman"/>
          <w:i/>
          <w:iCs/>
          <w:szCs w:val="24"/>
        </w:rPr>
        <w:t>все</w:t>
      </w:r>
      <w:r w:rsidR="00926681" w:rsidRPr="00ED0774">
        <w:rPr>
          <w:rFonts w:cs="Times New Roman"/>
          <w:i/>
          <w:iCs/>
          <w:szCs w:val="24"/>
        </w:rPr>
        <w:t xml:space="preserve"> </w:t>
      </w:r>
      <w:r w:rsidRPr="00ED0774">
        <w:rPr>
          <w:rFonts w:cs="Times New Roman"/>
          <w:i/>
          <w:iCs/>
          <w:szCs w:val="24"/>
        </w:rPr>
        <w:t>периоды</w:t>
      </w:r>
      <w:r w:rsidR="00926681" w:rsidRPr="00ED0774">
        <w:rPr>
          <w:rFonts w:cs="Times New Roman"/>
          <w:i/>
          <w:iCs/>
          <w:szCs w:val="24"/>
        </w:rPr>
        <w:t xml:space="preserve"> </w:t>
      </w:r>
      <w:r w:rsidRPr="00ED0774">
        <w:rPr>
          <w:rFonts w:cs="Times New Roman"/>
          <w:i/>
          <w:iCs/>
          <w:szCs w:val="24"/>
        </w:rPr>
        <w:t>программного</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002C1ECE"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индукцию</w:t>
      </w:r>
      <w:r w:rsidR="00926681" w:rsidRPr="00ED0774">
        <w:rPr>
          <w:rFonts w:cs="Times New Roman"/>
          <w:i/>
          <w:iCs/>
          <w:szCs w:val="24"/>
        </w:rPr>
        <w:t xml:space="preserve"> </w:t>
      </w:r>
      <w:r w:rsidRPr="00ED0774">
        <w:rPr>
          <w:rFonts w:cs="Times New Roman"/>
          <w:i/>
          <w:iCs/>
          <w:szCs w:val="24"/>
        </w:rPr>
        <w:t>ремиссии,</w:t>
      </w:r>
      <w:r w:rsidR="00926681" w:rsidRPr="00ED0774">
        <w:rPr>
          <w:rFonts w:cs="Times New Roman"/>
          <w:i/>
          <w:iCs/>
          <w:szCs w:val="24"/>
        </w:rPr>
        <w:t xml:space="preserve"> </w:t>
      </w:r>
      <w:r w:rsidRPr="00ED0774">
        <w:rPr>
          <w:rFonts w:cs="Times New Roman"/>
          <w:i/>
          <w:iCs/>
          <w:szCs w:val="24"/>
        </w:rPr>
        <w:t>консолидацию</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поддерживающее</w:t>
      </w:r>
      <w:r w:rsidR="00926681" w:rsidRPr="00ED0774">
        <w:rPr>
          <w:rFonts w:cs="Times New Roman"/>
          <w:i/>
          <w:iCs/>
          <w:szCs w:val="24"/>
        </w:rPr>
        <w:t xml:space="preserve"> </w:t>
      </w:r>
      <w:r w:rsidRPr="00ED0774">
        <w:rPr>
          <w:rFonts w:cs="Times New Roman"/>
          <w:i/>
          <w:iCs/>
          <w:szCs w:val="24"/>
        </w:rPr>
        <w:t>лечение.</w:t>
      </w:r>
      <w:r w:rsidR="00926681" w:rsidRPr="00ED0774">
        <w:rPr>
          <w:rFonts w:cs="Times New Roman"/>
          <w:i/>
          <w:iCs/>
          <w:szCs w:val="24"/>
        </w:rPr>
        <w:t xml:space="preserve"> </w:t>
      </w:r>
      <w:r w:rsidRPr="00ED0774">
        <w:rPr>
          <w:rFonts w:cs="Times New Roman"/>
          <w:i/>
          <w:iCs/>
          <w:szCs w:val="24"/>
        </w:rPr>
        <w:t>Обычно</w:t>
      </w:r>
      <w:r w:rsidR="00926681" w:rsidRPr="00ED0774">
        <w:rPr>
          <w:rFonts w:cs="Times New Roman"/>
          <w:i/>
          <w:iCs/>
          <w:szCs w:val="24"/>
        </w:rPr>
        <w:t xml:space="preserve"> </w:t>
      </w:r>
      <w:r w:rsidRPr="00ED0774">
        <w:rPr>
          <w:rFonts w:cs="Times New Roman"/>
          <w:i/>
          <w:iCs/>
          <w:szCs w:val="24"/>
        </w:rPr>
        <w:t>профилактику</w:t>
      </w:r>
      <w:r w:rsidR="00926681" w:rsidRPr="00ED0774">
        <w:rPr>
          <w:rFonts w:cs="Times New Roman"/>
          <w:i/>
          <w:iCs/>
          <w:szCs w:val="24"/>
        </w:rPr>
        <w:t xml:space="preserve"> </w:t>
      </w:r>
      <w:r w:rsidRPr="00ED0774">
        <w:rPr>
          <w:rFonts w:cs="Times New Roman"/>
          <w:i/>
          <w:iCs/>
          <w:szCs w:val="24"/>
        </w:rPr>
        <w:t>нейролейкемии</w:t>
      </w:r>
      <w:r w:rsidR="00926681" w:rsidRPr="00ED0774">
        <w:rPr>
          <w:rFonts w:cs="Times New Roman"/>
          <w:i/>
          <w:iCs/>
          <w:szCs w:val="24"/>
        </w:rPr>
        <w:t xml:space="preserve"> </w:t>
      </w:r>
      <w:r w:rsidRPr="00ED0774">
        <w:rPr>
          <w:rFonts w:cs="Times New Roman"/>
          <w:i/>
          <w:iCs/>
          <w:szCs w:val="24"/>
        </w:rPr>
        <w:t>(основной</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002C1ECE"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5</w:t>
      </w:r>
      <w:r w:rsidR="00926681" w:rsidRPr="00ED0774">
        <w:rPr>
          <w:rFonts w:cs="Times New Roman"/>
          <w:i/>
          <w:iCs/>
          <w:szCs w:val="24"/>
        </w:rPr>
        <w:t xml:space="preserve"> </w:t>
      </w:r>
      <w:r w:rsidRPr="00ED0774">
        <w:rPr>
          <w:rFonts w:cs="Times New Roman"/>
          <w:i/>
          <w:iCs/>
          <w:szCs w:val="24"/>
        </w:rPr>
        <w:t>интратекальных</w:t>
      </w:r>
      <w:r w:rsidR="00926681" w:rsidRPr="00ED0774">
        <w:rPr>
          <w:rFonts w:cs="Times New Roman"/>
          <w:i/>
          <w:iCs/>
          <w:szCs w:val="24"/>
        </w:rPr>
        <w:t xml:space="preserve"> </w:t>
      </w:r>
      <w:r w:rsidRPr="00ED0774">
        <w:rPr>
          <w:rFonts w:cs="Times New Roman"/>
          <w:i/>
          <w:iCs/>
          <w:szCs w:val="24"/>
        </w:rPr>
        <w:t>введений)</w:t>
      </w:r>
      <w:r w:rsidR="00926681" w:rsidRPr="00ED0774">
        <w:rPr>
          <w:rFonts w:cs="Times New Roman"/>
          <w:i/>
          <w:iCs/>
          <w:szCs w:val="24"/>
        </w:rPr>
        <w:t xml:space="preserve"> </w:t>
      </w:r>
      <w:r w:rsidRPr="00ED0774">
        <w:rPr>
          <w:rFonts w:cs="Times New Roman"/>
          <w:i/>
          <w:iCs/>
          <w:szCs w:val="24"/>
        </w:rPr>
        <w:t>проводят</w:t>
      </w:r>
      <w:r w:rsidR="00926681" w:rsidRPr="00ED0774">
        <w:rPr>
          <w:rFonts w:cs="Times New Roman"/>
          <w:i/>
          <w:iCs/>
          <w:szCs w:val="24"/>
        </w:rPr>
        <w:t xml:space="preserve"> </w:t>
      </w:r>
      <w:r w:rsidRPr="00ED0774">
        <w:rPr>
          <w:rFonts w:cs="Times New Roman"/>
          <w:i/>
          <w:iCs/>
          <w:szCs w:val="24"/>
        </w:rPr>
        <w:t>за</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Pr="00ED0774">
        <w:rPr>
          <w:rFonts w:cs="Times New Roman"/>
          <w:i/>
          <w:iCs/>
          <w:szCs w:val="24"/>
        </w:rPr>
        <w:t>первых</w:t>
      </w:r>
      <w:r w:rsidR="00926681" w:rsidRPr="00ED0774">
        <w:rPr>
          <w:rFonts w:cs="Times New Roman"/>
          <w:i/>
          <w:iCs/>
          <w:szCs w:val="24"/>
        </w:rPr>
        <w:t xml:space="preserve"> </w:t>
      </w:r>
      <w:r w:rsidRPr="00ED0774">
        <w:rPr>
          <w:rFonts w:cs="Times New Roman"/>
          <w:i/>
          <w:iCs/>
          <w:szCs w:val="24"/>
        </w:rPr>
        <w:t>3</w:t>
      </w:r>
      <w:r w:rsidR="00926681" w:rsidRPr="00ED0774">
        <w:rPr>
          <w:rFonts w:cs="Times New Roman"/>
          <w:i/>
          <w:iCs/>
          <w:szCs w:val="24"/>
        </w:rPr>
        <w:t xml:space="preserve"> </w:t>
      </w:r>
      <w:r w:rsidRPr="00ED0774">
        <w:rPr>
          <w:rFonts w:cs="Times New Roman"/>
          <w:i/>
          <w:iCs/>
          <w:szCs w:val="24"/>
        </w:rPr>
        <w:t>курсов</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Pr="00ED0774">
        <w:rPr>
          <w:rFonts w:cs="Times New Roman"/>
          <w:i/>
          <w:iCs/>
          <w:szCs w:val="24"/>
        </w:rPr>
        <w:t>а</w:t>
      </w:r>
      <w:r w:rsidR="00926681" w:rsidRPr="00ED0774">
        <w:rPr>
          <w:rFonts w:cs="Times New Roman"/>
          <w:i/>
          <w:iCs/>
          <w:szCs w:val="24"/>
        </w:rPr>
        <w:t xml:space="preserve"> </w:t>
      </w:r>
      <w:r w:rsidRPr="00ED0774">
        <w:rPr>
          <w:rFonts w:cs="Times New Roman"/>
          <w:i/>
          <w:iCs/>
          <w:szCs w:val="24"/>
        </w:rPr>
        <w:t>затем</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течение</w:t>
      </w:r>
      <w:r w:rsidR="00926681" w:rsidRPr="00ED0774">
        <w:rPr>
          <w:rFonts w:cs="Times New Roman"/>
          <w:i/>
          <w:iCs/>
          <w:szCs w:val="24"/>
        </w:rPr>
        <w:t xml:space="preserve"> </w:t>
      </w:r>
      <w:r w:rsidRPr="00ED0774">
        <w:rPr>
          <w:rFonts w:cs="Times New Roman"/>
          <w:i/>
          <w:iCs/>
          <w:szCs w:val="24"/>
        </w:rPr>
        <w:t>1</w:t>
      </w:r>
      <w:r w:rsidR="00926681" w:rsidRPr="00ED0774">
        <w:rPr>
          <w:rFonts w:cs="Times New Roman"/>
          <w:i/>
          <w:iCs/>
          <w:szCs w:val="24"/>
        </w:rPr>
        <w:t xml:space="preserve"> </w:t>
      </w:r>
      <w:r w:rsidRPr="00ED0774">
        <w:rPr>
          <w:rFonts w:cs="Times New Roman"/>
          <w:i/>
          <w:iCs/>
          <w:szCs w:val="24"/>
        </w:rPr>
        <w:t>года</w:t>
      </w:r>
      <w:r w:rsidR="00926681" w:rsidRPr="00ED0774">
        <w:rPr>
          <w:rFonts w:cs="Times New Roman"/>
          <w:i/>
          <w:iCs/>
          <w:szCs w:val="24"/>
        </w:rPr>
        <w:t xml:space="preserve"> </w:t>
      </w:r>
      <w:r w:rsidRPr="00ED0774">
        <w:rPr>
          <w:rFonts w:cs="Times New Roman"/>
          <w:i/>
          <w:iCs/>
          <w:szCs w:val="24"/>
        </w:rPr>
        <w:t>поддерживающего</w:t>
      </w:r>
      <w:r w:rsidR="00926681" w:rsidRPr="00ED0774">
        <w:rPr>
          <w:rFonts w:cs="Times New Roman"/>
          <w:i/>
          <w:iCs/>
          <w:szCs w:val="24"/>
        </w:rPr>
        <w:t xml:space="preserve"> </w:t>
      </w:r>
      <w:r w:rsidRPr="00ED0774">
        <w:rPr>
          <w:rFonts w:cs="Times New Roman"/>
          <w:i/>
          <w:iCs/>
          <w:szCs w:val="24"/>
        </w:rPr>
        <w:t>лечения</w:t>
      </w:r>
      <w:r w:rsidR="00926681" w:rsidRPr="00ED0774">
        <w:rPr>
          <w:rFonts w:cs="Times New Roman"/>
          <w:i/>
          <w:iCs/>
          <w:szCs w:val="24"/>
        </w:rPr>
        <w:t xml:space="preserve"> </w:t>
      </w:r>
      <w:r w:rsidRPr="00ED0774">
        <w:rPr>
          <w:rFonts w:cs="Times New Roman"/>
          <w:i/>
          <w:iCs/>
          <w:szCs w:val="24"/>
        </w:rPr>
        <w:t>выполняются</w:t>
      </w:r>
      <w:r w:rsidR="00926681" w:rsidRPr="00ED0774">
        <w:rPr>
          <w:rFonts w:cs="Times New Roman"/>
          <w:i/>
          <w:iCs/>
          <w:szCs w:val="24"/>
        </w:rPr>
        <w:t xml:space="preserve"> </w:t>
      </w:r>
      <w:r w:rsidRPr="00ED0774">
        <w:rPr>
          <w:rFonts w:cs="Times New Roman"/>
          <w:i/>
          <w:iCs/>
          <w:szCs w:val="24"/>
        </w:rPr>
        <w:t>пункции</w:t>
      </w:r>
      <w:r w:rsidR="00926681" w:rsidRPr="00ED0774">
        <w:rPr>
          <w:rFonts w:cs="Times New Roman"/>
          <w:i/>
          <w:iCs/>
          <w:szCs w:val="24"/>
        </w:rPr>
        <w:t xml:space="preserve"> </w:t>
      </w:r>
      <w:r w:rsidRPr="00ED0774">
        <w:rPr>
          <w:rFonts w:cs="Times New Roman"/>
          <w:i/>
          <w:iCs/>
          <w:szCs w:val="24"/>
        </w:rPr>
        <w:t>с</w:t>
      </w:r>
      <w:r w:rsidR="00926681" w:rsidRPr="00ED0774">
        <w:rPr>
          <w:rFonts w:cs="Times New Roman"/>
          <w:i/>
          <w:iCs/>
          <w:szCs w:val="24"/>
        </w:rPr>
        <w:t xml:space="preserve"> </w:t>
      </w:r>
      <w:r w:rsidRPr="00ED0774">
        <w:rPr>
          <w:rFonts w:cs="Times New Roman"/>
          <w:i/>
          <w:iCs/>
          <w:szCs w:val="24"/>
        </w:rPr>
        <w:t>частотой</w:t>
      </w:r>
      <w:r w:rsidR="00926681" w:rsidRPr="00ED0774">
        <w:rPr>
          <w:rFonts w:cs="Times New Roman"/>
          <w:i/>
          <w:iCs/>
          <w:szCs w:val="24"/>
        </w:rPr>
        <w:t xml:space="preserve"> </w:t>
      </w:r>
      <w:r w:rsidRPr="00ED0774">
        <w:rPr>
          <w:rFonts w:cs="Times New Roman"/>
          <w:i/>
          <w:iCs/>
          <w:szCs w:val="24"/>
        </w:rPr>
        <w:t>1</w:t>
      </w:r>
      <w:r w:rsidR="00926681" w:rsidRPr="00ED0774">
        <w:rPr>
          <w:rFonts w:cs="Times New Roman"/>
          <w:i/>
          <w:iCs/>
          <w:szCs w:val="24"/>
        </w:rPr>
        <w:t xml:space="preserve"> </w:t>
      </w:r>
      <w:r w:rsidRPr="00ED0774">
        <w:rPr>
          <w:rFonts w:cs="Times New Roman"/>
          <w:i/>
          <w:iCs/>
          <w:szCs w:val="24"/>
        </w:rPr>
        <w:t>раз</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3</w:t>
      </w:r>
      <w:r w:rsidR="00926681" w:rsidRPr="00ED0774">
        <w:rPr>
          <w:rFonts w:cs="Times New Roman"/>
          <w:i/>
          <w:iCs/>
          <w:szCs w:val="24"/>
        </w:rPr>
        <w:t xml:space="preserve"> </w:t>
      </w:r>
      <w:r w:rsidR="005E7775" w:rsidRPr="00ED0774">
        <w:rPr>
          <w:rFonts w:cs="Times New Roman"/>
          <w:i/>
          <w:iCs/>
          <w:szCs w:val="24"/>
        </w:rPr>
        <w:t>месяца</w:t>
      </w:r>
      <w:r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Диагностическую</w:t>
      </w:r>
      <w:r w:rsidR="00926681" w:rsidRPr="00ED0774">
        <w:rPr>
          <w:rFonts w:cs="Times New Roman"/>
          <w:i/>
          <w:iCs/>
          <w:szCs w:val="24"/>
        </w:rPr>
        <w:t xml:space="preserve"> </w:t>
      </w:r>
      <w:r w:rsidRPr="00ED0774">
        <w:rPr>
          <w:rFonts w:cs="Times New Roman"/>
          <w:i/>
          <w:iCs/>
          <w:szCs w:val="24"/>
        </w:rPr>
        <w:t>пункцию</w:t>
      </w:r>
      <w:r w:rsidR="00926681" w:rsidRPr="00ED0774">
        <w:rPr>
          <w:rFonts w:cs="Times New Roman"/>
          <w:i/>
          <w:iCs/>
          <w:szCs w:val="24"/>
        </w:rPr>
        <w:t xml:space="preserve"> </w:t>
      </w:r>
      <w:r w:rsidRPr="00ED0774">
        <w:rPr>
          <w:rFonts w:cs="Times New Roman"/>
          <w:i/>
          <w:iCs/>
          <w:szCs w:val="24"/>
        </w:rPr>
        <w:t>и</w:t>
      </w:r>
      <w:r w:rsidR="00926681" w:rsidRPr="00ED0774">
        <w:rPr>
          <w:rFonts w:cs="Times New Roman"/>
          <w:i/>
          <w:iCs/>
          <w:szCs w:val="24"/>
        </w:rPr>
        <w:t xml:space="preserve"> </w:t>
      </w:r>
      <w:r w:rsidRPr="00ED0774">
        <w:rPr>
          <w:rFonts w:cs="Times New Roman"/>
          <w:i/>
          <w:iCs/>
          <w:szCs w:val="24"/>
        </w:rPr>
        <w:t>профилактику</w:t>
      </w:r>
      <w:r w:rsidR="00926681" w:rsidRPr="00ED0774">
        <w:rPr>
          <w:rFonts w:cs="Times New Roman"/>
          <w:i/>
          <w:iCs/>
          <w:szCs w:val="24"/>
        </w:rPr>
        <w:t xml:space="preserve"> </w:t>
      </w:r>
      <w:r w:rsidRPr="00ED0774">
        <w:rPr>
          <w:rFonts w:cs="Times New Roman"/>
          <w:i/>
          <w:iCs/>
          <w:szCs w:val="24"/>
        </w:rPr>
        <w:t>нейролейкемии</w:t>
      </w:r>
      <w:r w:rsidR="00926681" w:rsidRPr="00ED0774">
        <w:rPr>
          <w:rFonts w:cs="Times New Roman"/>
          <w:i/>
          <w:iCs/>
          <w:szCs w:val="24"/>
        </w:rPr>
        <w:t xml:space="preserve"> </w:t>
      </w:r>
      <w:r w:rsidRPr="00ED0774">
        <w:rPr>
          <w:rFonts w:cs="Times New Roman"/>
          <w:i/>
          <w:iCs/>
          <w:szCs w:val="24"/>
        </w:rPr>
        <w:t>рекомендуется</w:t>
      </w:r>
      <w:r w:rsidR="00926681" w:rsidRPr="00ED0774">
        <w:rPr>
          <w:rFonts w:cs="Times New Roman"/>
          <w:i/>
          <w:iCs/>
          <w:szCs w:val="24"/>
        </w:rPr>
        <w:t xml:space="preserve"> </w:t>
      </w:r>
      <w:r w:rsidRPr="00ED0774">
        <w:rPr>
          <w:rFonts w:cs="Times New Roman"/>
          <w:i/>
          <w:iCs/>
          <w:szCs w:val="24"/>
        </w:rPr>
        <w:t>начинать</w:t>
      </w:r>
      <w:r w:rsidR="00926681" w:rsidRPr="00ED0774">
        <w:rPr>
          <w:rFonts w:cs="Times New Roman"/>
          <w:i/>
          <w:iCs/>
          <w:szCs w:val="24"/>
        </w:rPr>
        <w:t xml:space="preserve"> </w:t>
      </w:r>
      <w:r w:rsidR="000D3192"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тромбоцитах</w:t>
      </w:r>
      <w:r w:rsidR="00926681" w:rsidRPr="00ED0774">
        <w:rPr>
          <w:rFonts w:cs="Times New Roman"/>
          <w:i/>
          <w:iCs/>
          <w:szCs w:val="24"/>
        </w:rPr>
        <w:t xml:space="preserve"> </w:t>
      </w:r>
      <w:r w:rsidR="002C1ECE" w:rsidRPr="00ED0774">
        <w:rPr>
          <w:rFonts w:cs="Times New Roman"/>
          <w:i/>
          <w:iCs/>
          <w:szCs w:val="24"/>
        </w:rPr>
        <w:t>&gt;</w:t>
      </w:r>
      <w:r w:rsidRPr="00ED0774">
        <w:rPr>
          <w:rFonts w:cs="Times New Roman"/>
          <w:i/>
          <w:iCs/>
          <w:szCs w:val="24"/>
        </w:rPr>
        <w:t>30</w:t>
      </w:r>
      <w:r w:rsidR="002C1ECE" w:rsidRPr="00ED0774">
        <w:rPr>
          <w:rFonts w:cs="Times New Roman"/>
          <w:i/>
          <w:iCs/>
          <w:szCs w:val="24"/>
        </w:rPr>
        <w:t>–</w:t>
      </w:r>
      <w:r w:rsidRPr="00ED0774">
        <w:rPr>
          <w:rFonts w:cs="Times New Roman"/>
          <w:i/>
          <w:iCs/>
          <w:szCs w:val="24"/>
        </w:rPr>
        <w:t>40</w:t>
      </w:r>
      <w:r w:rsidR="00926681" w:rsidRPr="00ED0774">
        <w:rPr>
          <w:rFonts w:cs="Times New Roman"/>
          <w:i/>
          <w:iCs/>
          <w:szCs w:val="24"/>
        </w:rPr>
        <w:t xml:space="preserve"> </w:t>
      </w:r>
      <w:r w:rsidR="002C1ECE" w:rsidRPr="00ED0774">
        <w:rPr>
          <w:rFonts w:cs="Times New Roman"/>
          <w:i/>
          <w:iCs/>
          <w:szCs w:val="24"/>
        </w:rPr>
        <w:sym w:font="Symbol" w:char="F0B4"/>
      </w:r>
      <w:r w:rsidR="00926681" w:rsidRPr="00ED0774">
        <w:rPr>
          <w:rFonts w:cs="Times New Roman"/>
          <w:i/>
          <w:iCs/>
          <w:szCs w:val="24"/>
        </w:rPr>
        <w:t xml:space="preserve"> </w:t>
      </w:r>
      <w:r w:rsidRPr="00ED0774">
        <w:rPr>
          <w:rFonts w:cs="Times New Roman"/>
          <w:i/>
          <w:iCs/>
          <w:szCs w:val="24"/>
        </w:rPr>
        <w:t>10</w:t>
      </w:r>
      <w:r w:rsidRPr="00ED0774">
        <w:rPr>
          <w:rFonts w:cs="Times New Roman"/>
          <w:i/>
          <w:iCs/>
          <w:szCs w:val="24"/>
          <w:vertAlign w:val="superscript"/>
        </w:rPr>
        <w:t>9</w:t>
      </w:r>
      <w:r w:rsidRPr="00ED0774">
        <w:rPr>
          <w:rFonts w:cs="Times New Roman"/>
          <w:i/>
          <w:iCs/>
          <w:szCs w:val="24"/>
        </w:rPr>
        <w:t>/л,</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купировании</w:t>
      </w:r>
      <w:r w:rsidR="00926681" w:rsidRPr="00ED0774">
        <w:rPr>
          <w:rFonts w:cs="Times New Roman"/>
          <w:i/>
          <w:iCs/>
          <w:szCs w:val="24"/>
        </w:rPr>
        <w:t xml:space="preserve"> </w:t>
      </w:r>
      <w:r w:rsidRPr="00ED0774">
        <w:rPr>
          <w:rFonts w:cs="Times New Roman"/>
          <w:i/>
          <w:iCs/>
          <w:szCs w:val="24"/>
        </w:rPr>
        <w:t>коагуляционных</w:t>
      </w:r>
      <w:r w:rsidR="00926681" w:rsidRPr="00ED0774">
        <w:rPr>
          <w:rFonts w:cs="Times New Roman"/>
          <w:i/>
          <w:iCs/>
          <w:szCs w:val="24"/>
        </w:rPr>
        <w:t xml:space="preserve"> </w:t>
      </w:r>
      <w:r w:rsidRPr="00ED0774">
        <w:rPr>
          <w:rFonts w:cs="Times New Roman"/>
          <w:i/>
          <w:iCs/>
          <w:szCs w:val="24"/>
        </w:rPr>
        <w:t>нарушени</w:t>
      </w:r>
      <w:r w:rsidR="00184F26" w:rsidRPr="00ED0774">
        <w:rPr>
          <w:rFonts w:cs="Times New Roman"/>
          <w:i/>
          <w:iCs/>
          <w:szCs w:val="24"/>
        </w:rPr>
        <w:t>й</w:t>
      </w:r>
      <w:r w:rsidRPr="00ED0774">
        <w:rPr>
          <w:rFonts w:cs="Times New Roman"/>
          <w:i/>
          <w:iCs/>
          <w:szCs w:val="24"/>
        </w:rPr>
        <w:t>.</w:t>
      </w:r>
      <w:r w:rsidR="00926681" w:rsidRPr="00ED0774">
        <w:rPr>
          <w:rFonts w:cs="Times New Roman"/>
          <w:i/>
          <w:iCs/>
          <w:szCs w:val="24"/>
        </w:rPr>
        <w:t xml:space="preserve"> </w:t>
      </w:r>
      <w:r w:rsidR="006209CC" w:rsidRPr="00ED0774">
        <w:rPr>
          <w:rFonts w:cs="Times New Roman"/>
          <w:i/>
          <w:iCs/>
          <w:szCs w:val="24"/>
        </w:rPr>
        <w:t>Профилактика</w:t>
      </w:r>
      <w:r w:rsidR="00926681" w:rsidRPr="00ED0774">
        <w:rPr>
          <w:rFonts w:cs="Times New Roman"/>
          <w:i/>
          <w:iCs/>
          <w:szCs w:val="24"/>
        </w:rPr>
        <w:t xml:space="preserve"> </w:t>
      </w:r>
      <w:r w:rsidR="006209CC" w:rsidRPr="00ED0774">
        <w:rPr>
          <w:rFonts w:cs="Times New Roman"/>
          <w:i/>
          <w:iCs/>
          <w:szCs w:val="24"/>
        </w:rPr>
        <w:t>нейролейкемии</w:t>
      </w:r>
      <w:r w:rsidR="00926681" w:rsidRPr="00ED0774">
        <w:rPr>
          <w:rFonts w:cs="Times New Roman"/>
          <w:i/>
          <w:iCs/>
          <w:szCs w:val="24"/>
        </w:rPr>
        <w:t xml:space="preserve"> </w:t>
      </w:r>
      <w:r w:rsidR="006209CC" w:rsidRPr="00ED0774">
        <w:rPr>
          <w:rFonts w:cs="Times New Roman"/>
          <w:i/>
          <w:iCs/>
          <w:szCs w:val="24"/>
        </w:rPr>
        <w:t>обязательна</w:t>
      </w:r>
      <w:r w:rsidR="00926681" w:rsidRPr="00ED0774">
        <w:rPr>
          <w:rFonts w:cs="Times New Roman"/>
          <w:i/>
          <w:iCs/>
          <w:szCs w:val="24"/>
        </w:rPr>
        <w:t xml:space="preserve"> </w:t>
      </w:r>
      <w:r w:rsidR="006209CC" w:rsidRPr="00ED0774">
        <w:rPr>
          <w:rFonts w:cs="Times New Roman"/>
          <w:i/>
          <w:iCs/>
          <w:szCs w:val="24"/>
        </w:rPr>
        <w:t>для</w:t>
      </w:r>
      <w:r w:rsidR="00926681" w:rsidRPr="00ED0774">
        <w:rPr>
          <w:rFonts w:cs="Times New Roman"/>
          <w:i/>
          <w:iCs/>
          <w:szCs w:val="24"/>
        </w:rPr>
        <w:t xml:space="preserve"> </w:t>
      </w:r>
      <w:r w:rsidR="006209CC" w:rsidRPr="00ED0774">
        <w:rPr>
          <w:rFonts w:cs="Times New Roman"/>
          <w:i/>
          <w:iCs/>
          <w:szCs w:val="24"/>
        </w:rPr>
        <w:t>всех</w:t>
      </w:r>
      <w:r w:rsidR="00926681" w:rsidRPr="00ED0774">
        <w:rPr>
          <w:rFonts w:cs="Times New Roman"/>
          <w:i/>
          <w:iCs/>
          <w:szCs w:val="24"/>
        </w:rPr>
        <w:t xml:space="preserve"> </w:t>
      </w:r>
      <w:r w:rsidR="004000B3" w:rsidRPr="00ED0774">
        <w:rPr>
          <w:rFonts w:cs="Times New Roman"/>
          <w:i/>
          <w:iCs/>
          <w:szCs w:val="24"/>
        </w:rPr>
        <w:t>пациентов</w:t>
      </w:r>
      <w:r w:rsidR="00926681" w:rsidRPr="00ED0774">
        <w:rPr>
          <w:rFonts w:cs="Times New Roman"/>
          <w:i/>
          <w:iCs/>
          <w:szCs w:val="24"/>
        </w:rPr>
        <w:t xml:space="preserve"> </w:t>
      </w:r>
      <w:r w:rsidR="006209CC" w:rsidRPr="00ED0774">
        <w:rPr>
          <w:rFonts w:cs="Times New Roman"/>
          <w:i/>
          <w:iCs/>
          <w:szCs w:val="24"/>
        </w:rPr>
        <w:t>с</w:t>
      </w:r>
      <w:r w:rsidR="00926681" w:rsidRPr="00ED0774">
        <w:rPr>
          <w:rFonts w:cs="Times New Roman"/>
          <w:i/>
          <w:iCs/>
          <w:szCs w:val="24"/>
        </w:rPr>
        <w:t xml:space="preserve"> </w:t>
      </w:r>
      <w:r w:rsidR="006209CC" w:rsidRPr="00ED0774">
        <w:rPr>
          <w:rFonts w:cs="Times New Roman"/>
          <w:i/>
          <w:iCs/>
          <w:szCs w:val="24"/>
        </w:rPr>
        <w:t>экстрамедуллярными</w:t>
      </w:r>
      <w:r w:rsidR="00926681" w:rsidRPr="00ED0774">
        <w:rPr>
          <w:rFonts w:cs="Times New Roman"/>
          <w:i/>
          <w:iCs/>
          <w:szCs w:val="24"/>
        </w:rPr>
        <w:t xml:space="preserve"> </w:t>
      </w:r>
      <w:r w:rsidR="006209CC" w:rsidRPr="00ED0774">
        <w:rPr>
          <w:rFonts w:cs="Times New Roman"/>
          <w:i/>
          <w:iCs/>
          <w:szCs w:val="24"/>
        </w:rPr>
        <w:t>поражени</w:t>
      </w:r>
      <w:r w:rsidR="00A9497B" w:rsidRPr="00ED0774">
        <w:rPr>
          <w:rFonts w:cs="Times New Roman"/>
          <w:i/>
          <w:iCs/>
          <w:szCs w:val="24"/>
        </w:rPr>
        <w:t>ями</w:t>
      </w:r>
      <w:r w:rsidR="00926681" w:rsidRPr="00ED0774">
        <w:rPr>
          <w:rFonts w:cs="Times New Roman"/>
          <w:i/>
          <w:iCs/>
          <w:szCs w:val="24"/>
        </w:rPr>
        <w:t xml:space="preserve"> </w:t>
      </w:r>
      <w:r w:rsidR="006209CC" w:rsidRPr="00ED0774">
        <w:rPr>
          <w:rFonts w:cs="Times New Roman"/>
          <w:i/>
          <w:iCs/>
          <w:szCs w:val="24"/>
        </w:rPr>
        <w:t>(кожа,</w:t>
      </w:r>
      <w:r w:rsidR="00926681" w:rsidRPr="00ED0774">
        <w:rPr>
          <w:rFonts w:cs="Times New Roman"/>
          <w:i/>
          <w:iCs/>
          <w:szCs w:val="24"/>
        </w:rPr>
        <w:t xml:space="preserve"> </w:t>
      </w:r>
      <w:r w:rsidR="006209CC" w:rsidRPr="00ED0774">
        <w:rPr>
          <w:rFonts w:cs="Times New Roman"/>
          <w:i/>
          <w:iCs/>
          <w:szCs w:val="24"/>
        </w:rPr>
        <w:t>мышцы,</w:t>
      </w:r>
      <w:r w:rsidR="00926681" w:rsidRPr="00ED0774">
        <w:rPr>
          <w:rFonts w:cs="Times New Roman"/>
          <w:i/>
          <w:iCs/>
          <w:szCs w:val="24"/>
        </w:rPr>
        <w:t xml:space="preserve"> </w:t>
      </w:r>
      <w:r w:rsidR="006209CC" w:rsidRPr="00ED0774">
        <w:rPr>
          <w:rFonts w:cs="Times New Roman"/>
          <w:i/>
          <w:iCs/>
          <w:szCs w:val="24"/>
        </w:rPr>
        <w:t>яичники,</w:t>
      </w:r>
      <w:r w:rsidR="00926681" w:rsidRPr="00ED0774">
        <w:rPr>
          <w:rFonts w:cs="Times New Roman"/>
          <w:i/>
          <w:iCs/>
          <w:szCs w:val="24"/>
        </w:rPr>
        <w:t xml:space="preserve"> </w:t>
      </w:r>
      <w:r w:rsidR="006209CC" w:rsidRPr="00ED0774">
        <w:rPr>
          <w:rFonts w:cs="Times New Roman"/>
          <w:i/>
          <w:iCs/>
          <w:szCs w:val="24"/>
        </w:rPr>
        <w:t>кости</w:t>
      </w:r>
      <w:r w:rsidR="00926681" w:rsidRPr="00ED0774">
        <w:rPr>
          <w:rFonts w:cs="Times New Roman"/>
          <w:i/>
          <w:iCs/>
          <w:szCs w:val="24"/>
        </w:rPr>
        <w:t xml:space="preserve"> </w:t>
      </w:r>
      <w:r w:rsidR="006209CC" w:rsidRPr="00ED0774">
        <w:rPr>
          <w:rFonts w:cs="Times New Roman"/>
          <w:i/>
          <w:iCs/>
          <w:szCs w:val="24"/>
        </w:rPr>
        <w:t>и</w:t>
      </w:r>
      <w:r w:rsidR="00926681" w:rsidRPr="00ED0774">
        <w:rPr>
          <w:rFonts w:cs="Times New Roman"/>
          <w:i/>
          <w:iCs/>
          <w:szCs w:val="24"/>
        </w:rPr>
        <w:t xml:space="preserve"> </w:t>
      </w:r>
      <w:r w:rsidR="006209CC" w:rsidRPr="00ED0774">
        <w:rPr>
          <w:rFonts w:cs="Times New Roman"/>
          <w:i/>
          <w:iCs/>
          <w:szCs w:val="24"/>
        </w:rPr>
        <w:t>др</w:t>
      </w:r>
      <w:r w:rsidR="002C1ECE" w:rsidRPr="00ED0774">
        <w:rPr>
          <w:rFonts w:cs="Times New Roman"/>
          <w:i/>
          <w:iCs/>
          <w:szCs w:val="24"/>
        </w:rPr>
        <w:t>.</w:t>
      </w:r>
      <w:r w:rsidR="006209CC" w:rsidRPr="00ED0774">
        <w:rPr>
          <w:rFonts w:cs="Times New Roman"/>
          <w:i/>
          <w:iCs/>
          <w:szCs w:val="24"/>
        </w:rPr>
        <w:t>)</w:t>
      </w:r>
      <w:r w:rsidR="008355E2" w:rsidRPr="00ED0774">
        <w:rPr>
          <w:rFonts w:cs="Times New Roman"/>
          <w:i/>
          <w:iCs/>
          <w:szCs w:val="24"/>
        </w:rPr>
        <w:t>.</w:t>
      </w:r>
      <w:r w:rsidR="00926681" w:rsidRPr="00ED0774">
        <w:rPr>
          <w:rFonts w:cs="Times New Roman"/>
          <w:i/>
          <w:iCs/>
          <w:szCs w:val="24"/>
        </w:rPr>
        <w:t xml:space="preserve"> </w:t>
      </w:r>
    </w:p>
    <w:p w14:paraId="667EA7DA" w14:textId="78ED8C73" w:rsidR="00B92FFD" w:rsidRPr="00ED0774" w:rsidRDefault="008866EE" w:rsidP="00705E68">
      <w:pPr>
        <w:pStyle w:val="af6"/>
        <w:spacing w:after="0" w:line="360" w:lineRule="auto"/>
        <w:ind w:firstLine="567"/>
        <w:divId w:val="488638550"/>
        <w:rPr>
          <w:rStyle w:val="affc"/>
          <w:rFonts w:cs="Times New Roman"/>
          <w:szCs w:val="24"/>
        </w:rPr>
      </w:pPr>
      <w:r w:rsidRPr="00ED0774">
        <w:rPr>
          <w:rFonts w:cs="Times New Roman"/>
          <w:bCs/>
          <w:i/>
          <w:iCs/>
          <w:szCs w:val="24"/>
        </w:rPr>
        <w:t>Для</w:t>
      </w:r>
      <w:r w:rsidR="00926681" w:rsidRPr="00ED0774">
        <w:rPr>
          <w:rFonts w:cs="Times New Roman"/>
          <w:bCs/>
          <w:i/>
          <w:iCs/>
          <w:szCs w:val="24"/>
        </w:rPr>
        <w:t xml:space="preserve"> </w:t>
      </w:r>
      <w:r w:rsidRPr="00ED0774">
        <w:rPr>
          <w:rFonts w:cs="Times New Roman"/>
          <w:bCs/>
          <w:i/>
          <w:iCs/>
          <w:szCs w:val="24"/>
        </w:rPr>
        <w:t>многих</w:t>
      </w:r>
      <w:r w:rsidR="00926681" w:rsidRPr="00ED0774">
        <w:rPr>
          <w:rFonts w:cs="Times New Roman"/>
          <w:bCs/>
          <w:i/>
          <w:iCs/>
          <w:szCs w:val="24"/>
        </w:rPr>
        <w:t xml:space="preserve"> </w:t>
      </w:r>
      <w:r w:rsidR="00C0487D" w:rsidRPr="00ED0774">
        <w:rPr>
          <w:rFonts w:cs="Times New Roman"/>
          <w:bCs/>
          <w:i/>
          <w:iCs/>
          <w:szCs w:val="24"/>
        </w:rPr>
        <w:t>пациентов</w:t>
      </w:r>
      <w:r w:rsidR="00926681" w:rsidRPr="00ED0774">
        <w:rPr>
          <w:rFonts w:cs="Times New Roman"/>
          <w:bCs/>
          <w:i/>
          <w:iCs/>
          <w:szCs w:val="24"/>
        </w:rPr>
        <w:t xml:space="preserve"> </w:t>
      </w:r>
      <w:r w:rsidR="00CF797B" w:rsidRPr="00ED0774">
        <w:rPr>
          <w:rFonts w:cs="Times New Roman"/>
          <w:bCs/>
          <w:i/>
          <w:iCs/>
          <w:szCs w:val="24"/>
        </w:rPr>
        <w:t>с</w:t>
      </w:r>
      <w:r w:rsidR="00926681" w:rsidRPr="00ED0774">
        <w:rPr>
          <w:rFonts w:cs="Times New Roman"/>
          <w:bCs/>
          <w:i/>
          <w:iCs/>
          <w:szCs w:val="24"/>
        </w:rPr>
        <w:t xml:space="preserve"> </w:t>
      </w:r>
      <w:r w:rsidRPr="00ED0774">
        <w:rPr>
          <w:rFonts w:cs="Times New Roman"/>
          <w:bCs/>
          <w:i/>
          <w:iCs/>
          <w:szCs w:val="24"/>
        </w:rPr>
        <w:t>ОМЛ</w:t>
      </w:r>
      <w:r w:rsidR="00926681" w:rsidRPr="00ED0774">
        <w:rPr>
          <w:rFonts w:cs="Times New Roman"/>
          <w:bCs/>
          <w:i/>
          <w:iCs/>
          <w:szCs w:val="24"/>
        </w:rPr>
        <w:t xml:space="preserve"> </w:t>
      </w:r>
      <w:r w:rsidRPr="00ED0774">
        <w:rPr>
          <w:rFonts w:cs="Times New Roman"/>
          <w:bCs/>
          <w:i/>
          <w:iCs/>
          <w:szCs w:val="24"/>
        </w:rPr>
        <w:t>ключевым</w:t>
      </w:r>
      <w:r w:rsidR="00926681" w:rsidRPr="00ED0774">
        <w:rPr>
          <w:rFonts w:cs="Times New Roman"/>
          <w:bCs/>
          <w:i/>
          <w:iCs/>
          <w:szCs w:val="24"/>
        </w:rPr>
        <w:t xml:space="preserve"> </w:t>
      </w:r>
      <w:r w:rsidRPr="00ED0774">
        <w:rPr>
          <w:rFonts w:cs="Times New Roman"/>
          <w:bCs/>
          <w:i/>
          <w:iCs/>
          <w:szCs w:val="24"/>
        </w:rPr>
        <w:t>этапом</w:t>
      </w:r>
      <w:r w:rsidR="00926681" w:rsidRPr="00ED0774">
        <w:rPr>
          <w:rFonts w:cs="Times New Roman"/>
          <w:bCs/>
          <w:i/>
          <w:iCs/>
          <w:szCs w:val="24"/>
        </w:rPr>
        <w:t xml:space="preserve"> </w:t>
      </w:r>
      <w:r w:rsidRPr="00ED0774">
        <w:rPr>
          <w:rFonts w:cs="Times New Roman"/>
          <w:bCs/>
          <w:i/>
          <w:iCs/>
          <w:szCs w:val="24"/>
        </w:rPr>
        <w:t>лечения</w:t>
      </w:r>
      <w:r w:rsidR="00926681" w:rsidRPr="00ED0774">
        <w:rPr>
          <w:rFonts w:cs="Times New Roman"/>
          <w:bCs/>
          <w:i/>
          <w:iCs/>
          <w:szCs w:val="24"/>
        </w:rPr>
        <w:t xml:space="preserve"> </w:t>
      </w:r>
      <w:r w:rsidRPr="00ED0774">
        <w:rPr>
          <w:rFonts w:cs="Times New Roman"/>
          <w:bCs/>
          <w:i/>
          <w:iCs/>
          <w:szCs w:val="24"/>
        </w:rPr>
        <w:t>является</w:t>
      </w:r>
      <w:r w:rsidR="00926681" w:rsidRPr="00ED0774">
        <w:rPr>
          <w:rFonts w:cs="Times New Roman"/>
          <w:bCs/>
          <w:i/>
          <w:iCs/>
          <w:szCs w:val="24"/>
        </w:rPr>
        <w:t xml:space="preserve"> </w:t>
      </w:r>
      <w:r w:rsidR="00184F26" w:rsidRPr="00ED0774">
        <w:rPr>
          <w:rFonts w:cs="Times New Roman"/>
          <w:b/>
          <w:i/>
          <w:iCs/>
          <w:szCs w:val="24"/>
        </w:rPr>
        <w:t>алло-</w:t>
      </w:r>
      <w:r w:rsidRPr="00ED0774">
        <w:rPr>
          <w:rFonts w:cs="Times New Roman"/>
          <w:b/>
          <w:i/>
          <w:iCs/>
          <w:szCs w:val="24"/>
        </w:rPr>
        <w:t>ТГСК</w:t>
      </w:r>
      <w:r w:rsidR="00CF797B" w:rsidRPr="00ED0774">
        <w:rPr>
          <w:rFonts w:cs="Times New Roman"/>
          <w:b/>
          <w:i/>
          <w:iCs/>
          <w:szCs w:val="24"/>
        </w:rPr>
        <w:t>.</w:t>
      </w:r>
      <w:r w:rsidR="00926681" w:rsidRPr="00ED0774">
        <w:rPr>
          <w:rFonts w:cs="Times New Roman"/>
          <w:i/>
          <w:iCs/>
          <w:szCs w:val="24"/>
        </w:rPr>
        <w:t xml:space="preserve"> </w:t>
      </w:r>
      <w:r w:rsidR="00CF797B" w:rsidRPr="00ED0774">
        <w:rPr>
          <w:rFonts w:cs="Times New Roman"/>
          <w:i/>
          <w:iCs/>
          <w:szCs w:val="24"/>
        </w:rPr>
        <w:t>П</w:t>
      </w:r>
      <w:r w:rsidRPr="00ED0774">
        <w:rPr>
          <w:rFonts w:cs="Times New Roman"/>
          <w:i/>
          <w:iCs/>
          <w:szCs w:val="24"/>
        </w:rPr>
        <w:t>од</w:t>
      </w:r>
      <w:r w:rsidR="00926681" w:rsidRPr="00ED0774">
        <w:rPr>
          <w:rFonts w:cs="Times New Roman"/>
          <w:i/>
          <w:iCs/>
          <w:szCs w:val="24"/>
        </w:rPr>
        <w:t xml:space="preserve"> </w:t>
      </w:r>
      <w:r w:rsidRPr="00ED0774">
        <w:rPr>
          <w:rFonts w:cs="Times New Roman"/>
          <w:i/>
          <w:iCs/>
          <w:szCs w:val="24"/>
        </w:rPr>
        <w:t>этим</w:t>
      </w:r>
      <w:r w:rsidR="00926681" w:rsidRPr="00ED0774">
        <w:rPr>
          <w:rFonts w:cs="Times New Roman"/>
          <w:i/>
          <w:iCs/>
          <w:szCs w:val="24"/>
        </w:rPr>
        <w:t xml:space="preserve"> </w:t>
      </w:r>
      <w:r w:rsidRPr="00ED0774">
        <w:rPr>
          <w:rFonts w:cs="Times New Roman"/>
          <w:i/>
          <w:iCs/>
          <w:szCs w:val="24"/>
        </w:rPr>
        <w:t>термином</w:t>
      </w:r>
      <w:r w:rsidR="00926681" w:rsidRPr="00ED0774">
        <w:rPr>
          <w:rFonts w:cs="Times New Roman"/>
          <w:i/>
          <w:iCs/>
          <w:szCs w:val="24"/>
        </w:rPr>
        <w:t xml:space="preserve"> </w:t>
      </w:r>
      <w:r w:rsidRPr="00ED0774">
        <w:rPr>
          <w:rFonts w:cs="Times New Roman"/>
          <w:i/>
          <w:iCs/>
          <w:szCs w:val="24"/>
        </w:rPr>
        <w:t>объединен</w:t>
      </w:r>
      <w:r w:rsidR="000617CC" w:rsidRPr="00ED0774">
        <w:rPr>
          <w:rFonts w:cs="Times New Roman"/>
          <w:i/>
          <w:iCs/>
          <w:szCs w:val="24"/>
        </w:rPr>
        <w:t>а</w:t>
      </w:r>
      <w:r w:rsidR="00926681" w:rsidRPr="00ED0774">
        <w:rPr>
          <w:rFonts w:cs="Times New Roman"/>
          <w:i/>
          <w:iCs/>
          <w:szCs w:val="24"/>
        </w:rPr>
        <w:t xml:space="preserve"> </w:t>
      </w:r>
      <w:r w:rsidR="005544B7" w:rsidRPr="00ED0774">
        <w:rPr>
          <w:rFonts w:cs="Times New Roman"/>
          <w:i/>
        </w:rPr>
        <w:t>ТГСК</w:t>
      </w:r>
      <w:r w:rsidR="005544B7" w:rsidRPr="00ED0774">
        <w:rPr>
          <w:rFonts w:cs="Times New Roman"/>
          <w:i/>
          <w:iCs/>
          <w:szCs w:val="24"/>
        </w:rPr>
        <w:t xml:space="preserve"> </w:t>
      </w:r>
      <w:r w:rsidRPr="00ED0774">
        <w:rPr>
          <w:rFonts w:cs="Times New Roman"/>
          <w:i/>
          <w:iCs/>
          <w:szCs w:val="24"/>
        </w:rPr>
        <w:t>костного</w:t>
      </w:r>
      <w:r w:rsidR="00926681" w:rsidRPr="00ED0774">
        <w:rPr>
          <w:rFonts w:cs="Times New Roman"/>
          <w:i/>
          <w:iCs/>
          <w:szCs w:val="24"/>
        </w:rPr>
        <w:t xml:space="preserve"> </w:t>
      </w:r>
      <w:r w:rsidRPr="00ED0774">
        <w:rPr>
          <w:rFonts w:cs="Times New Roman"/>
          <w:i/>
          <w:iCs/>
          <w:szCs w:val="24"/>
        </w:rPr>
        <w:t>мозга</w:t>
      </w:r>
      <w:r w:rsidR="004B48B6" w:rsidRPr="00ED0774">
        <w:rPr>
          <w:rFonts w:cs="Times New Roman"/>
          <w:i/>
          <w:iCs/>
          <w:szCs w:val="24"/>
        </w:rPr>
        <w:t>,</w:t>
      </w:r>
      <w:r w:rsidR="00926681" w:rsidRPr="00ED0774">
        <w:rPr>
          <w:rFonts w:cs="Times New Roman"/>
          <w:i/>
          <w:iCs/>
          <w:szCs w:val="24"/>
        </w:rPr>
        <w:t xml:space="preserve"> </w:t>
      </w:r>
      <w:r w:rsidRPr="00ED0774">
        <w:rPr>
          <w:rFonts w:cs="Times New Roman"/>
          <w:i/>
          <w:iCs/>
          <w:szCs w:val="24"/>
        </w:rPr>
        <w:t>периферической</w:t>
      </w:r>
      <w:r w:rsidR="00926681" w:rsidRPr="00ED0774">
        <w:rPr>
          <w:rFonts w:cs="Times New Roman"/>
          <w:i/>
          <w:iCs/>
          <w:szCs w:val="24"/>
        </w:rPr>
        <w:t xml:space="preserve"> </w:t>
      </w:r>
      <w:r w:rsidRPr="00ED0774">
        <w:rPr>
          <w:rFonts w:cs="Times New Roman"/>
          <w:i/>
          <w:iCs/>
          <w:szCs w:val="24"/>
        </w:rPr>
        <w:t>крови,</w:t>
      </w:r>
      <w:r w:rsidR="00926681" w:rsidRPr="00ED0774">
        <w:rPr>
          <w:rFonts w:cs="Times New Roman"/>
          <w:i/>
          <w:iCs/>
          <w:szCs w:val="24"/>
        </w:rPr>
        <w:t xml:space="preserve"> </w:t>
      </w:r>
      <w:r w:rsidRPr="00ED0774">
        <w:rPr>
          <w:rFonts w:cs="Times New Roman"/>
          <w:i/>
          <w:iCs/>
          <w:szCs w:val="24"/>
        </w:rPr>
        <w:t>пуповинной</w:t>
      </w:r>
      <w:r w:rsidR="00926681" w:rsidRPr="00ED0774">
        <w:rPr>
          <w:rFonts w:cs="Times New Roman"/>
          <w:i/>
          <w:iCs/>
          <w:szCs w:val="24"/>
        </w:rPr>
        <w:t xml:space="preserve"> </w:t>
      </w:r>
      <w:r w:rsidRPr="00ED0774">
        <w:rPr>
          <w:rFonts w:cs="Times New Roman"/>
          <w:i/>
          <w:iCs/>
          <w:szCs w:val="24"/>
        </w:rPr>
        <w:t>(плацентарной)</w:t>
      </w:r>
      <w:r w:rsidR="00926681" w:rsidRPr="00ED0774">
        <w:rPr>
          <w:rFonts w:cs="Times New Roman"/>
          <w:i/>
          <w:iCs/>
          <w:szCs w:val="24"/>
        </w:rPr>
        <w:t xml:space="preserve"> </w:t>
      </w:r>
      <w:r w:rsidRPr="00ED0774">
        <w:rPr>
          <w:rFonts w:cs="Times New Roman"/>
          <w:i/>
          <w:iCs/>
          <w:szCs w:val="24"/>
        </w:rPr>
        <w:t>крови.</w:t>
      </w:r>
      <w:r w:rsidR="00926681" w:rsidRPr="00ED0774">
        <w:rPr>
          <w:rFonts w:cs="Times New Roman"/>
          <w:i/>
          <w:iCs/>
          <w:szCs w:val="24"/>
        </w:rPr>
        <w:t xml:space="preserve"> </w:t>
      </w:r>
      <w:r w:rsidRPr="00ED0774">
        <w:rPr>
          <w:rFonts w:cs="Times New Roman"/>
          <w:i/>
          <w:iCs/>
          <w:szCs w:val="24"/>
        </w:rPr>
        <w:t>Этот</w:t>
      </w:r>
      <w:r w:rsidR="00926681" w:rsidRPr="00ED0774">
        <w:rPr>
          <w:rFonts w:cs="Times New Roman"/>
          <w:i/>
          <w:iCs/>
          <w:szCs w:val="24"/>
        </w:rPr>
        <w:t xml:space="preserve"> </w:t>
      </w:r>
      <w:r w:rsidRPr="00ED0774">
        <w:rPr>
          <w:rFonts w:cs="Times New Roman"/>
          <w:i/>
          <w:iCs/>
          <w:szCs w:val="24"/>
        </w:rPr>
        <w:t>этап</w:t>
      </w:r>
      <w:r w:rsidR="00926681" w:rsidRPr="00ED0774">
        <w:rPr>
          <w:rFonts w:cs="Times New Roman"/>
          <w:i/>
          <w:iCs/>
          <w:szCs w:val="24"/>
        </w:rPr>
        <w:t xml:space="preserve"> </w:t>
      </w:r>
      <w:r w:rsidRPr="00ED0774">
        <w:rPr>
          <w:rFonts w:cs="Times New Roman"/>
          <w:i/>
          <w:iCs/>
          <w:szCs w:val="24"/>
        </w:rPr>
        <w:t>обладает</w:t>
      </w:r>
      <w:r w:rsidR="00926681" w:rsidRPr="00ED0774">
        <w:rPr>
          <w:rFonts w:cs="Times New Roman"/>
          <w:i/>
          <w:iCs/>
          <w:szCs w:val="24"/>
        </w:rPr>
        <w:t xml:space="preserve"> </w:t>
      </w:r>
      <w:r w:rsidRPr="00ED0774">
        <w:rPr>
          <w:rFonts w:cs="Times New Roman"/>
          <w:i/>
          <w:iCs/>
          <w:szCs w:val="24"/>
        </w:rPr>
        <w:t>наиболее</w:t>
      </w:r>
      <w:r w:rsidR="00926681" w:rsidRPr="00ED0774">
        <w:rPr>
          <w:rFonts w:cs="Times New Roman"/>
          <w:i/>
          <w:iCs/>
          <w:szCs w:val="24"/>
        </w:rPr>
        <w:t xml:space="preserve"> </w:t>
      </w:r>
      <w:r w:rsidRPr="00ED0774">
        <w:rPr>
          <w:rFonts w:cs="Times New Roman"/>
          <w:i/>
          <w:iCs/>
          <w:szCs w:val="24"/>
        </w:rPr>
        <w:t>высокой</w:t>
      </w:r>
      <w:r w:rsidR="00926681" w:rsidRPr="00ED0774">
        <w:rPr>
          <w:rFonts w:cs="Times New Roman"/>
          <w:i/>
          <w:iCs/>
          <w:szCs w:val="24"/>
        </w:rPr>
        <w:t xml:space="preserve"> </w:t>
      </w:r>
      <w:r w:rsidRPr="00ED0774">
        <w:rPr>
          <w:rFonts w:cs="Times New Roman"/>
          <w:i/>
          <w:iCs/>
          <w:szCs w:val="24"/>
        </w:rPr>
        <w:t>эффективностью</w:t>
      </w:r>
      <w:r w:rsidR="00926681" w:rsidRPr="00ED0774">
        <w:rPr>
          <w:rFonts w:cs="Times New Roman"/>
          <w:i/>
          <w:iCs/>
          <w:szCs w:val="24"/>
        </w:rPr>
        <w:t xml:space="preserve"> </w:t>
      </w:r>
      <w:r w:rsidRPr="00ED0774">
        <w:rPr>
          <w:rFonts w:cs="Times New Roman"/>
          <w:i/>
          <w:iCs/>
          <w:szCs w:val="24"/>
        </w:rPr>
        <w:t>при</w:t>
      </w:r>
      <w:r w:rsidR="00926681" w:rsidRPr="00ED0774">
        <w:rPr>
          <w:rFonts w:cs="Times New Roman"/>
          <w:i/>
          <w:iCs/>
          <w:szCs w:val="24"/>
        </w:rPr>
        <w:t xml:space="preserve"> </w:t>
      </w:r>
      <w:r w:rsidRPr="00ED0774">
        <w:rPr>
          <w:rFonts w:cs="Times New Roman"/>
          <w:i/>
          <w:iCs/>
          <w:szCs w:val="24"/>
        </w:rPr>
        <w:t>выполнении</w:t>
      </w:r>
      <w:r w:rsidR="00926681" w:rsidRPr="00ED0774">
        <w:rPr>
          <w:rFonts w:cs="Times New Roman"/>
          <w:i/>
          <w:iCs/>
          <w:szCs w:val="24"/>
        </w:rPr>
        <w:t xml:space="preserve"> </w:t>
      </w:r>
      <w:r w:rsidRPr="00ED0774">
        <w:rPr>
          <w:rFonts w:cs="Times New Roman"/>
          <w:i/>
          <w:iCs/>
          <w:szCs w:val="24"/>
        </w:rPr>
        <w:t>в</w:t>
      </w:r>
      <w:r w:rsidR="00926681" w:rsidRPr="00ED0774">
        <w:rPr>
          <w:rFonts w:cs="Times New Roman"/>
          <w:i/>
          <w:iCs/>
          <w:szCs w:val="24"/>
        </w:rPr>
        <w:t xml:space="preserve"> </w:t>
      </w:r>
      <w:r w:rsidRPr="00ED0774">
        <w:rPr>
          <w:rFonts w:cs="Times New Roman"/>
          <w:i/>
          <w:iCs/>
          <w:szCs w:val="24"/>
        </w:rPr>
        <w:t>период</w:t>
      </w:r>
      <w:r w:rsidR="00926681" w:rsidRPr="00ED0774">
        <w:rPr>
          <w:rFonts w:cs="Times New Roman"/>
          <w:i/>
          <w:iCs/>
          <w:szCs w:val="24"/>
        </w:rPr>
        <w:t xml:space="preserve"> </w:t>
      </w:r>
      <w:r w:rsidR="00CF797B" w:rsidRPr="00ED0774">
        <w:rPr>
          <w:rFonts w:cs="Times New Roman"/>
          <w:i/>
          <w:iCs/>
          <w:szCs w:val="24"/>
        </w:rPr>
        <w:t>1-</w:t>
      </w:r>
      <w:r w:rsidRPr="00ED0774">
        <w:rPr>
          <w:rFonts w:cs="Times New Roman"/>
          <w:i/>
          <w:iCs/>
          <w:szCs w:val="24"/>
        </w:rPr>
        <w:t>й</w:t>
      </w:r>
      <w:r w:rsidR="00926681" w:rsidRPr="00ED0774">
        <w:rPr>
          <w:rFonts w:cs="Times New Roman"/>
          <w:i/>
          <w:iCs/>
          <w:szCs w:val="24"/>
        </w:rPr>
        <w:t xml:space="preserve"> </w:t>
      </w:r>
      <w:r w:rsidRPr="00ED0774">
        <w:rPr>
          <w:rFonts w:cs="Times New Roman"/>
          <w:i/>
          <w:iCs/>
          <w:szCs w:val="24"/>
        </w:rPr>
        <w:t>(реже</w:t>
      </w:r>
      <w:r w:rsidR="00926681" w:rsidRPr="00ED0774">
        <w:rPr>
          <w:rFonts w:cs="Times New Roman"/>
          <w:i/>
          <w:iCs/>
          <w:szCs w:val="24"/>
        </w:rPr>
        <w:t xml:space="preserve"> </w:t>
      </w:r>
      <w:r w:rsidR="00CF797B" w:rsidRPr="00ED0774">
        <w:rPr>
          <w:rFonts w:cs="Times New Roman"/>
          <w:i/>
          <w:iCs/>
          <w:szCs w:val="24"/>
        </w:rPr>
        <w:t>2-</w:t>
      </w:r>
      <w:r w:rsidRPr="00ED0774">
        <w:rPr>
          <w:rFonts w:cs="Times New Roman"/>
          <w:i/>
          <w:iCs/>
          <w:szCs w:val="24"/>
        </w:rPr>
        <w:t>й)</w:t>
      </w:r>
      <w:r w:rsidR="00926681" w:rsidRPr="00ED0774">
        <w:rPr>
          <w:rFonts w:cs="Times New Roman"/>
          <w:i/>
          <w:iCs/>
          <w:szCs w:val="24"/>
        </w:rPr>
        <w:t xml:space="preserve"> </w:t>
      </w:r>
      <w:r w:rsidR="005C79C0" w:rsidRPr="00ED0774">
        <w:rPr>
          <w:rFonts w:cs="Times New Roman"/>
          <w:i/>
          <w:iCs/>
          <w:szCs w:val="24"/>
        </w:rPr>
        <w:t>ПР</w:t>
      </w:r>
      <w:r w:rsidR="00926681" w:rsidRPr="00ED0774">
        <w:rPr>
          <w:rFonts w:cs="Times New Roman"/>
          <w:i/>
          <w:iCs/>
          <w:szCs w:val="24"/>
        </w:rPr>
        <w:t xml:space="preserve"> </w:t>
      </w:r>
      <w:r w:rsidRPr="00ED0774">
        <w:rPr>
          <w:rFonts w:cs="Times New Roman"/>
          <w:i/>
          <w:iCs/>
          <w:szCs w:val="24"/>
        </w:rPr>
        <w:t>ОМЛ.</w:t>
      </w:r>
      <w:r w:rsidR="00926681" w:rsidRPr="00ED0774">
        <w:rPr>
          <w:rFonts w:cs="Times New Roman"/>
          <w:i/>
          <w:iCs/>
          <w:szCs w:val="24"/>
        </w:rPr>
        <w:t xml:space="preserve"> </w:t>
      </w:r>
      <w:r w:rsidRPr="00ED0774">
        <w:rPr>
          <w:rFonts w:cs="Times New Roman"/>
          <w:i/>
          <w:iCs/>
          <w:szCs w:val="24"/>
        </w:rPr>
        <w:t>Результаты</w:t>
      </w:r>
      <w:r w:rsidR="00926681" w:rsidRPr="00ED0774">
        <w:rPr>
          <w:rFonts w:cs="Times New Roman"/>
          <w:i/>
          <w:iCs/>
          <w:szCs w:val="24"/>
        </w:rPr>
        <w:t xml:space="preserve"> </w:t>
      </w:r>
      <w:r w:rsidRPr="00ED0774">
        <w:rPr>
          <w:rFonts w:cs="Times New Roman"/>
          <w:i/>
          <w:iCs/>
          <w:szCs w:val="24"/>
        </w:rPr>
        <w:t>алло-ТГСК</w:t>
      </w:r>
      <w:r w:rsidR="00926681" w:rsidRPr="00ED0774">
        <w:rPr>
          <w:rFonts w:cs="Times New Roman"/>
          <w:i/>
          <w:iCs/>
          <w:szCs w:val="24"/>
        </w:rPr>
        <w:t xml:space="preserve"> </w:t>
      </w:r>
      <w:r w:rsidRPr="00ED0774">
        <w:rPr>
          <w:rFonts w:cs="Times New Roman"/>
          <w:i/>
          <w:iCs/>
          <w:szCs w:val="24"/>
        </w:rPr>
        <w:t>вне</w:t>
      </w:r>
      <w:r w:rsidR="00926681" w:rsidRPr="00ED0774">
        <w:rPr>
          <w:rFonts w:cs="Times New Roman"/>
          <w:i/>
          <w:iCs/>
          <w:szCs w:val="24"/>
        </w:rPr>
        <w:t xml:space="preserve"> </w:t>
      </w:r>
      <w:r w:rsidRPr="00ED0774">
        <w:rPr>
          <w:rFonts w:cs="Times New Roman"/>
          <w:i/>
          <w:iCs/>
          <w:szCs w:val="24"/>
        </w:rPr>
        <w:t>ПР</w:t>
      </w:r>
      <w:r w:rsidR="00926681" w:rsidRPr="00ED0774">
        <w:rPr>
          <w:rFonts w:cs="Times New Roman"/>
          <w:i/>
          <w:iCs/>
          <w:szCs w:val="24"/>
        </w:rPr>
        <w:t xml:space="preserve"> </w:t>
      </w:r>
      <w:r w:rsidRPr="00ED0774">
        <w:rPr>
          <w:rFonts w:cs="Times New Roman"/>
          <w:i/>
          <w:iCs/>
          <w:szCs w:val="24"/>
        </w:rPr>
        <w:t>крайне</w:t>
      </w:r>
      <w:r w:rsidR="00926681" w:rsidRPr="00ED0774">
        <w:rPr>
          <w:rFonts w:cs="Times New Roman"/>
          <w:i/>
          <w:iCs/>
          <w:szCs w:val="24"/>
        </w:rPr>
        <w:t xml:space="preserve"> </w:t>
      </w:r>
      <w:r w:rsidRPr="00ED0774">
        <w:rPr>
          <w:rFonts w:cs="Times New Roman"/>
          <w:i/>
          <w:iCs/>
          <w:szCs w:val="24"/>
        </w:rPr>
        <w:t>неудовлетворительны.</w:t>
      </w:r>
      <w:r w:rsidR="00926681" w:rsidRPr="00ED0774">
        <w:rPr>
          <w:rFonts w:cs="Times New Roman"/>
          <w:i/>
          <w:iCs/>
          <w:szCs w:val="24"/>
        </w:rPr>
        <w:t xml:space="preserve"> </w:t>
      </w:r>
      <w:r w:rsidR="00D80AC9" w:rsidRPr="00ED0774">
        <w:rPr>
          <w:rStyle w:val="affc"/>
          <w:rFonts w:cs="Times New Roman"/>
          <w:szCs w:val="24"/>
        </w:rPr>
        <w:t>Группа</w:t>
      </w:r>
      <w:r w:rsidR="00926681" w:rsidRPr="00ED0774">
        <w:rPr>
          <w:rStyle w:val="affc"/>
          <w:rFonts w:cs="Times New Roman"/>
          <w:szCs w:val="24"/>
        </w:rPr>
        <w:t xml:space="preserve"> </w:t>
      </w:r>
      <w:r w:rsidR="00CF797B" w:rsidRPr="00ED0774">
        <w:rPr>
          <w:rStyle w:val="affc"/>
          <w:rFonts w:cs="Times New Roman"/>
          <w:szCs w:val="24"/>
        </w:rPr>
        <w:t>российски</w:t>
      </w:r>
      <w:r w:rsidR="00D80AC9" w:rsidRPr="00ED0774">
        <w:rPr>
          <w:rStyle w:val="affc"/>
          <w:rFonts w:cs="Times New Roman"/>
          <w:szCs w:val="24"/>
        </w:rPr>
        <w:t>х</w:t>
      </w:r>
      <w:r w:rsidR="00926681" w:rsidRPr="00ED0774">
        <w:rPr>
          <w:rStyle w:val="affc"/>
          <w:rFonts w:cs="Times New Roman"/>
          <w:szCs w:val="24"/>
        </w:rPr>
        <w:t xml:space="preserve"> </w:t>
      </w:r>
      <w:r w:rsidR="00D80AC9" w:rsidRPr="00ED0774">
        <w:rPr>
          <w:rStyle w:val="affc"/>
          <w:rFonts w:cs="Times New Roman"/>
          <w:szCs w:val="24"/>
        </w:rPr>
        <w:t>экспер</w:t>
      </w:r>
      <w:r w:rsidR="00146B17" w:rsidRPr="00ED0774">
        <w:rPr>
          <w:rStyle w:val="affc"/>
          <w:rFonts w:cs="Times New Roman"/>
          <w:szCs w:val="24"/>
        </w:rPr>
        <w:t>тов</w:t>
      </w:r>
      <w:r w:rsidR="00926681" w:rsidRPr="00ED0774">
        <w:rPr>
          <w:rStyle w:val="affc"/>
          <w:rFonts w:cs="Times New Roman"/>
          <w:szCs w:val="24"/>
        </w:rPr>
        <w:t xml:space="preserve"> </w:t>
      </w:r>
      <w:r w:rsidR="00146B17" w:rsidRPr="00ED0774">
        <w:rPr>
          <w:rStyle w:val="affc"/>
          <w:rFonts w:cs="Times New Roman"/>
          <w:szCs w:val="24"/>
        </w:rPr>
        <w:t>полага</w:t>
      </w:r>
      <w:r w:rsidR="00CF797B" w:rsidRPr="00ED0774">
        <w:rPr>
          <w:rStyle w:val="affc"/>
          <w:rFonts w:cs="Times New Roman"/>
          <w:szCs w:val="24"/>
        </w:rPr>
        <w:t>ю</w:t>
      </w:r>
      <w:r w:rsidR="00146B17" w:rsidRPr="00ED0774">
        <w:rPr>
          <w:rStyle w:val="affc"/>
          <w:rFonts w:cs="Times New Roman"/>
          <w:szCs w:val="24"/>
        </w:rPr>
        <w:t>т,</w:t>
      </w:r>
      <w:r w:rsidR="00926681" w:rsidRPr="00ED0774">
        <w:rPr>
          <w:rStyle w:val="affc"/>
          <w:rFonts w:cs="Times New Roman"/>
          <w:szCs w:val="24"/>
        </w:rPr>
        <w:t xml:space="preserve"> </w:t>
      </w:r>
      <w:r w:rsidR="000D6D63" w:rsidRPr="00ED0774">
        <w:rPr>
          <w:rStyle w:val="affc"/>
          <w:rFonts w:cs="Times New Roman"/>
          <w:szCs w:val="24"/>
        </w:rPr>
        <w:t>что</w:t>
      </w:r>
      <w:r w:rsidR="00926681" w:rsidRPr="00ED0774">
        <w:rPr>
          <w:rStyle w:val="affc"/>
          <w:rFonts w:cs="Times New Roman"/>
          <w:szCs w:val="24"/>
        </w:rPr>
        <w:t xml:space="preserve"> </w:t>
      </w:r>
      <w:r w:rsidR="00146B17" w:rsidRPr="00ED0774">
        <w:rPr>
          <w:rStyle w:val="affc"/>
          <w:rFonts w:cs="Times New Roman"/>
          <w:szCs w:val="24"/>
        </w:rPr>
        <w:t>алло-ТГСК</w:t>
      </w:r>
      <w:r w:rsidR="00926681" w:rsidRPr="00ED0774">
        <w:rPr>
          <w:rStyle w:val="affc"/>
          <w:rFonts w:cs="Times New Roman"/>
          <w:szCs w:val="24"/>
        </w:rPr>
        <w:t xml:space="preserve"> </w:t>
      </w:r>
      <w:r w:rsidR="00D80AC9" w:rsidRPr="00ED0774">
        <w:rPr>
          <w:rStyle w:val="affc"/>
          <w:rFonts w:cs="Times New Roman"/>
          <w:szCs w:val="24"/>
        </w:rPr>
        <w:t>показана</w:t>
      </w:r>
      <w:r w:rsidR="00926681" w:rsidRPr="00ED0774">
        <w:rPr>
          <w:rStyle w:val="affc"/>
          <w:rFonts w:cs="Times New Roman"/>
          <w:szCs w:val="24"/>
        </w:rPr>
        <w:t xml:space="preserve"> </w:t>
      </w:r>
      <w:r w:rsidR="00D80AC9" w:rsidRPr="00ED0774">
        <w:rPr>
          <w:rStyle w:val="affc"/>
          <w:rFonts w:cs="Times New Roman"/>
          <w:szCs w:val="24"/>
        </w:rPr>
        <w:t>всем</w:t>
      </w:r>
      <w:r w:rsidR="00926681" w:rsidRPr="00ED0774">
        <w:rPr>
          <w:rStyle w:val="affc"/>
          <w:rFonts w:cs="Times New Roman"/>
          <w:szCs w:val="24"/>
        </w:rPr>
        <w:t xml:space="preserve"> </w:t>
      </w:r>
      <w:r w:rsidR="00C0487D" w:rsidRPr="00ED0774">
        <w:rPr>
          <w:rStyle w:val="affc"/>
          <w:rFonts w:cs="Times New Roman"/>
          <w:szCs w:val="24"/>
        </w:rPr>
        <w:t>пациентам</w:t>
      </w:r>
      <w:r w:rsidR="00926681" w:rsidRPr="00ED0774">
        <w:rPr>
          <w:rStyle w:val="affc"/>
          <w:rFonts w:cs="Times New Roman"/>
          <w:szCs w:val="24"/>
        </w:rPr>
        <w:t xml:space="preserve"> </w:t>
      </w:r>
      <w:r w:rsidR="00C0487D"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5C79C0" w:rsidRPr="00ED0774">
        <w:rPr>
          <w:rStyle w:val="affc"/>
          <w:rFonts w:cs="Times New Roman"/>
          <w:szCs w:val="24"/>
        </w:rPr>
        <w:t>ПР</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возрасте</w:t>
      </w:r>
      <w:r w:rsidR="00926681" w:rsidRPr="00ED0774">
        <w:rPr>
          <w:rStyle w:val="affc"/>
          <w:rFonts w:cs="Times New Roman"/>
          <w:szCs w:val="24"/>
        </w:rPr>
        <w:t xml:space="preserve"> </w:t>
      </w:r>
      <w:r w:rsidR="00D80AC9" w:rsidRPr="00ED0774">
        <w:rPr>
          <w:rStyle w:val="affc"/>
          <w:rFonts w:cs="Times New Roman"/>
          <w:szCs w:val="24"/>
        </w:rPr>
        <w:t>моложе</w:t>
      </w:r>
      <w:r w:rsidR="00926681" w:rsidRPr="00ED0774">
        <w:rPr>
          <w:rStyle w:val="affc"/>
          <w:rFonts w:cs="Times New Roman"/>
          <w:szCs w:val="24"/>
        </w:rPr>
        <w:t xml:space="preserve"> </w:t>
      </w:r>
      <w:r w:rsidR="00D80AC9" w:rsidRPr="00ED0774">
        <w:rPr>
          <w:rStyle w:val="affc"/>
          <w:rFonts w:cs="Times New Roman"/>
          <w:szCs w:val="24"/>
        </w:rPr>
        <w:t>60</w:t>
      </w:r>
      <w:r w:rsidR="00926681" w:rsidRPr="00ED0774">
        <w:rPr>
          <w:rStyle w:val="affc"/>
          <w:rFonts w:cs="Times New Roman"/>
          <w:szCs w:val="24"/>
        </w:rPr>
        <w:t xml:space="preserve"> </w:t>
      </w:r>
      <w:r w:rsidR="00D80AC9" w:rsidRPr="00ED0774">
        <w:rPr>
          <w:rStyle w:val="affc"/>
          <w:rFonts w:cs="Times New Roman"/>
          <w:szCs w:val="24"/>
        </w:rPr>
        <w:t>лет,</w:t>
      </w:r>
      <w:r w:rsidR="00926681" w:rsidRPr="00ED0774">
        <w:rPr>
          <w:rStyle w:val="affc"/>
          <w:rFonts w:cs="Times New Roman"/>
          <w:szCs w:val="24"/>
        </w:rPr>
        <w:t xml:space="preserve"> </w:t>
      </w:r>
      <w:r w:rsidR="00D80AC9" w:rsidRPr="00ED0774">
        <w:rPr>
          <w:rStyle w:val="affc"/>
          <w:rFonts w:cs="Times New Roman"/>
          <w:szCs w:val="24"/>
        </w:rPr>
        <w:t>ко</w:t>
      </w:r>
      <w:r w:rsidR="00CF797B" w:rsidRPr="00ED0774">
        <w:rPr>
          <w:rStyle w:val="affc"/>
          <w:rFonts w:cs="Times New Roman"/>
          <w:szCs w:val="24"/>
        </w:rPr>
        <w:t>торым</w:t>
      </w:r>
      <w:r w:rsidR="00926681" w:rsidRPr="00ED0774">
        <w:rPr>
          <w:rStyle w:val="affc"/>
          <w:rFonts w:cs="Times New Roman"/>
          <w:szCs w:val="24"/>
        </w:rPr>
        <w:t xml:space="preserve"> </w:t>
      </w:r>
      <w:r w:rsidR="00D80AC9" w:rsidRPr="00ED0774">
        <w:rPr>
          <w:rStyle w:val="affc"/>
          <w:rFonts w:cs="Times New Roman"/>
          <w:szCs w:val="24"/>
        </w:rPr>
        <w:t>не</w:t>
      </w:r>
      <w:r w:rsidR="00926681" w:rsidRPr="00ED0774">
        <w:rPr>
          <w:rStyle w:val="affc"/>
          <w:rFonts w:cs="Times New Roman"/>
          <w:szCs w:val="24"/>
        </w:rPr>
        <w:t xml:space="preserve"> </w:t>
      </w:r>
      <w:r w:rsidR="00D80AC9" w:rsidRPr="00ED0774">
        <w:rPr>
          <w:rStyle w:val="affc"/>
          <w:rFonts w:cs="Times New Roman"/>
          <w:szCs w:val="24"/>
        </w:rPr>
        <w:t>выполнены</w:t>
      </w:r>
      <w:r w:rsidR="00926681" w:rsidRPr="00ED0774">
        <w:rPr>
          <w:rStyle w:val="affc"/>
          <w:rFonts w:cs="Times New Roman"/>
          <w:szCs w:val="24"/>
        </w:rPr>
        <w:t xml:space="preserve"> </w:t>
      </w:r>
      <w:r w:rsidR="00D80AC9" w:rsidRPr="00ED0774">
        <w:rPr>
          <w:rStyle w:val="affc"/>
          <w:rFonts w:cs="Times New Roman"/>
          <w:szCs w:val="24"/>
        </w:rPr>
        <w:t>молекулярно-генетические</w:t>
      </w:r>
      <w:r w:rsidR="00926681" w:rsidRPr="00ED0774">
        <w:rPr>
          <w:rStyle w:val="affc"/>
          <w:rFonts w:cs="Times New Roman"/>
          <w:szCs w:val="24"/>
        </w:rPr>
        <w:t xml:space="preserve"> </w:t>
      </w:r>
      <w:r w:rsidR="00D80AC9" w:rsidRPr="00ED0774">
        <w:rPr>
          <w:rStyle w:val="affc"/>
          <w:rFonts w:cs="Times New Roman"/>
          <w:szCs w:val="24"/>
        </w:rPr>
        <w:t>исследования,</w:t>
      </w:r>
      <w:r w:rsidR="00926681" w:rsidRPr="00ED0774">
        <w:rPr>
          <w:rStyle w:val="affc"/>
          <w:rFonts w:cs="Times New Roman"/>
          <w:szCs w:val="24"/>
        </w:rPr>
        <w:t xml:space="preserve"> </w:t>
      </w:r>
      <w:r w:rsidR="00D80AC9" w:rsidRPr="00ED0774">
        <w:rPr>
          <w:rStyle w:val="affc"/>
          <w:rFonts w:cs="Times New Roman"/>
          <w:szCs w:val="24"/>
        </w:rPr>
        <w:t>естественно,</w:t>
      </w:r>
      <w:r w:rsidR="00926681" w:rsidRPr="00ED0774">
        <w:rPr>
          <w:rStyle w:val="affc"/>
          <w:rFonts w:cs="Times New Roman"/>
          <w:szCs w:val="24"/>
        </w:rPr>
        <w:t xml:space="preserve"> </w:t>
      </w:r>
      <w:r w:rsidR="00D80AC9"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учетом</w:t>
      </w:r>
      <w:r w:rsidR="00926681" w:rsidRPr="00ED0774">
        <w:rPr>
          <w:rStyle w:val="affc"/>
          <w:rFonts w:cs="Times New Roman"/>
          <w:szCs w:val="24"/>
        </w:rPr>
        <w:t xml:space="preserve"> </w:t>
      </w:r>
      <w:r w:rsidR="00D80AC9" w:rsidRPr="00ED0774">
        <w:rPr>
          <w:rStyle w:val="affc"/>
          <w:rFonts w:cs="Times New Roman"/>
          <w:szCs w:val="24"/>
        </w:rPr>
        <w:t>трансплантационных</w:t>
      </w:r>
      <w:r w:rsidR="00926681" w:rsidRPr="00ED0774">
        <w:rPr>
          <w:rStyle w:val="affc"/>
          <w:rFonts w:cs="Times New Roman"/>
          <w:szCs w:val="24"/>
        </w:rPr>
        <w:t xml:space="preserve"> </w:t>
      </w:r>
      <w:r w:rsidR="00D80AC9" w:rsidRPr="00ED0774">
        <w:rPr>
          <w:rStyle w:val="affc"/>
          <w:rFonts w:cs="Times New Roman"/>
          <w:szCs w:val="24"/>
        </w:rPr>
        <w:t>рисков</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коморбидностей.</w:t>
      </w:r>
      <w:r w:rsidR="00926681" w:rsidRPr="00ED0774">
        <w:rPr>
          <w:rStyle w:val="affc"/>
          <w:rFonts w:cs="Times New Roman"/>
          <w:szCs w:val="24"/>
        </w:rPr>
        <w:t xml:space="preserve"> </w:t>
      </w:r>
      <w:r w:rsidR="00D80AC9" w:rsidRPr="00ED0774">
        <w:rPr>
          <w:rStyle w:val="affc"/>
          <w:rFonts w:cs="Times New Roman"/>
          <w:szCs w:val="24"/>
        </w:rPr>
        <w:t>Если</w:t>
      </w:r>
      <w:r w:rsidR="00926681" w:rsidRPr="00ED0774">
        <w:rPr>
          <w:rStyle w:val="affc"/>
          <w:rFonts w:cs="Times New Roman"/>
          <w:szCs w:val="24"/>
        </w:rPr>
        <w:t xml:space="preserve"> </w:t>
      </w:r>
      <w:r w:rsidR="00D80AC9" w:rsidRPr="00ED0774">
        <w:rPr>
          <w:rStyle w:val="affc"/>
          <w:rFonts w:cs="Times New Roman"/>
          <w:szCs w:val="24"/>
        </w:rPr>
        <w:t>цитогенетические</w:t>
      </w:r>
      <w:r w:rsidR="00926681" w:rsidRPr="00ED0774">
        <w:rPr>
          <w:rStyle w:val="affc"/>
          <w:rFonts w:cs="Times New Roman"/>
          <w:szCs w:val="24"/>
        </w:rPr>
        <w:t xml:space="preserve"> </w:t>
      </w:r>
      <w:r w:rsidR="00D80AC9" w:rsidRPr="00ED0774">
        <w:rPr>
          <w:rStyle w:val="affc"/>
          <w:rFonts w:cs="Times New Roman"/>
          <w:szCs w:val="24"/>
        </w:rPr>
        <w:t>и</w:t>
      </w:r>
      <w:r w:rsidR="00926681" w:rsidRPr="00ED0774">
        <w:rPr>
          <w:rStyle w:val="affc"/>
          <w:rFonts w:cs="Times New Roman"/>
          <w:szCs w:val="24"/>
        </w:rPr>
        <w:t xml:space="preserve"> </w:t>
      </w:r>
      <w:r w:rsidR="00D80AC9" w:rsidRPr="00ED0774">
        <w:rPr>
          <w:rStyle w:val="affc"/>
          <w:rFonts w:cs="Times New Roman"/>
          <w:szCs w:val="24"/>
        </w:rPr>
        <w:t>молекулярные</w:t>
      </w:r>
      <w:r w:rsidR="00926681" w:rsidRPr="00ED0774">
        <w:rPr>
          <w:rStyle w:val="affc"/>
          <w:rFonts w:cs="Times New Roman"/>
          <w:szCs w:val="24"/>
        </w:rPr>
        <w:t xml:space="preserve"> </w:t>
      </w:r>
      <w:r w:rsidR="00D80AC9" w:rsidRPr="00ED0774">
        <w:rPr>
          <w:rStyle w:val="affc"/>
          <w:rFonts w:cs="Times New Roman"/>
          <w:szCs w:val="24"/>
        </w:rPr>
        <w:t>исследования</w:t>
      </w:r>
      <w:r w:rsidR="00926681" w:rsidRPr="00ED0774">
        <w:rPr>
          <w:rStyle w:val="affc"/>
          <w:rFonts w:cs="Times New Roman"/>
          <w:szCs w:val="24"/>
        </w:rPr>
        <w:t xml:space="preserve"> </w:t>
      </w:r>
      <w:r w:rsidR="00D80AC9" w:rsidRPr="00ED0774">
        <w:rPr>
          <w:rStyle w:val="affc"/>
          <w:rFonts w:cs="Times New Roman"/>
          <w:szCs w:val="24"/>
        </w:rPr>
        <w:t>были</w:t>
      </w:r>
      <w:r w:rsidR="00926681" w:rsidRPr="00ED0774">
        <w:rPr>
          <w:rStyle w:val="affc"/>
          <w:rFonts w:cs="Times New Roman"/>
          <w:szCs w:val="24"/>
        </w:rPr>
        <w:t xml:space="preserve"> </w:t>
      </w:r>
      <w:r w:rsidR="00D80AC9" w:rsidRPr="00ED0774">
        <w:rPr>
          <w:rStyle w:val="affc"/>
          <w:rFonts w:cs="Times New Roman"/>
          <w:szCs w:val="24"/>
        </w:rPr>
        <w:t>выполнены,</w:t>
      </w:r>
      <w:r w:rsidR="00926681" w:rsidRPr="00ED0774">
        <w:rPr>
          <w:rStyle w:val="affc"/>
          <w:rFonts w:cs="Times New Roman"/>
          <w:szCs w:val="24"/>
        </w:rPr>
        <w:t xml:space="preserve"> </w:t>
      </w:r>
      <w:r w:rsidR="00146B17" w:rsidRPr="00ED0774">
        <w:rPr>
          <w:rStyle w:val="affc"/>
          <w:rFonts w:cs="Times New Roman"/>
          <w:szCs w:val="24"/>
        </w:rPr>
        <w:t>показания</w:t>
      </w:r>
      <w:r w:rsidR="00926681" w:rsidRPr="00ED0774">
        <w:rPr>
          <w:rStyle w:val="affc"/>
          <w:rFonts w:cs="Times New Roman"/>
          <w:szCs w:val="24"/>
        </w:rPr>
        <w:t xml:space="preserve"> </w:t>
      </w:r>
      <w:r w:rsidR="00146B17" w:rsidRPr="00ED0774">
        <w:rPr>
          <w:rStyle w:val="affc"/>
          <w:rFonts w:cs="Times New Roman"/>
          <w:szCs w:val="24"/>
        </w:rPr>
        <w:t>к</w:t>
      </w:r>
      <w:r w:rsidR="00926681" w:rsidRPr="00ED0774">
        <w:rPr>
          <w:rStyle w:val="affc"/>
          <w:rFonts w:cs="Times New Roman"/>
          <w:szCs w:val="24"/>
        </w:rPr>
        <w:t xml:space="preserve"> </w:t>
      </w:r>
      <w:r w:rsidR="00146B17" w:rsidRPr="00ED0774">
        <w:rPr>
          <w:rStyle w:val="affc"/>
          <w:rFonts w:cs="Times New Roman"/>
          <w:szCs w:val="24"/>
        </w:rPr>
        <w:t>выполнению</w:t>
      </w:r>
      <w:r w:rsidR="00926681" w:rsidRPr="00ED0774">
        <w:rPr>
          <w:rStyle w:val="affc"/>
          <w:rFonts w:cs="Times New Roman"/>
          <w:szCs w:val="24"/>
        </w:rPr>
        <w:t xml:space="preserve"> </w:t>
      </w:r>
      <w:r w:rsidR="00146B17" w:rsidRPr="00ED0774">
        <w:rPr>
          <w:rStyle w:val="affc"/>
          <w:rFonts w:cs="Times New Roman"/>
          <w:szCs w:val="24"/>
        </w:rPr>
        <w:t>алло-ТГСК</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823ADE" w:rsidRPr="00ED0774">
        <w:rPr>
          <w:rStyle w:val="affc"/>
          <w:rFonts w:cs="Times New Roman"/>
          <w:szCs w:val="24"/>
        </w:rPr>
        <w:t>ПР</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рассматриваются</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рамках</w:t>
      </w:r>
      <w:r w:rsidR="00926681" w:rsidRPr="00ED0774">
        <w:rPr>
          <w:rStyle w:val="affc"/>
          <w:rFonts w:cs="Times New Roman"/>
          <w:szCs w:val="24"/>
        </w:rPr>
        <w:t xml:space="preserve"> </w:t>
      </w:r>
      <w:r w:rsidR="00D80AC9" w:rsidRPr="00ED0774">
        <w:rPr>
          <w:rStyle w:val="affc"/>
          <w:rFonts w:cs="Times New Roman"/>
          <w:szCs w:val="24"/>
        </w:rPr>
        <w:t>международных</w:t>
      </w:r>
      <w:r w:rsidR="00926681" w:rsidRPr="00ED0774">
        <w:rPr>
          <w:rStyle w:val="affc"/>
          <w:rFonts w:cs="Times New Roman"/>
          <w:szCs w:val="24"/>
        </w:rPr>
        <w:t xml:space="preserve"> </w:t>
      </w:r>
      <w:r w:rsidR="00D80AC9" w:rsidRPr="00ED0774">
        <w:rPr>
          <w:rStyle w:val="affc"/>
          <w:rFonts w:cs="Times New Roman"/>
          <w:szCs w:val="24"/>
        </w:rPr>
        <w:t>критериев</w:t>
      </w:r>
      <w:r w:rsidR="00926681" w:rsidRPr="00ED0774">
        <w:rPr>
          <w:rStyle w:val="affc"/>
          <w:rFonts w:cs="Times New Roman"/>
          <w:szCs w:val="24"/>
        </w:rPr>
        <w:t xml:space="preserve"> </w:t>
      </w:r>
      <w:r w:rsidR="00D80AC9" w:rsidRPr="00ED0774">
        <w:rPr>
          <w:rStyle w:val="affc"/>
          <w:rFonts w:cs="Times New Roman"/>
          <w:szCs w:val="24"/>
        </w:rPr>
        <w:t>(</w:t>
      </w:r>
      <w:r w:rsidR="00007C89" w:rsidRPr="00ED0774">
        <w:rPr>
          <w:rStyle w:val="affb"/>
          <w:rFonts w:cs="Times New Roman"/>
          <w:b w:val="0"/>
          <w:bCs w:val="0"/>
          <w:i/>
          <w:iCs/>
          <w:szCs w:val="24"/>
        </w:rPr>
        <w:t>см.</w:t>
      </w:r>
      <w:r w:rsidR="00926681" w:rsidRPr="00ED0774">
        <w:rPr>
          <w:rStyle w:val="affb"/>
          <w:rFonts w:cs="Times New Roman"/>
          <w:b w:val="0"/>
          <w:bCs w:val="0"/>
          <w:i/>
          <w:iCs/>
          <w:szCs w:val="24"/>
        </w:rPr>
        <w:t xml:space="preserve"> </w:t>
      </w:r>
      <w:r w:rsidR="00007C89" w:rsidRPr="00ED0774">
        <w:rPr>
          <w:rStyle w:val="affb"/>
          <w:rFonts w:cs="Times New Roman"/>
          <w:b w:val="0"/>
          <w:bCs w:val="0"/>
          <w:i/>
          <w:iCs/>
          <w:szCs w:val="24"/>
        </w:rPr>
        <w:t>Приложение</w:t>
      </w:r>
      <w:r w:rsidR="00926681" w:rsidRPr="00ED0774">
        <w:rPr>
          <w:rStyle w:val="affb"/>
          <w:rFonts w:cs="Times New Roman"/>
          <w:b w:val="0"/>
          <w:bCs w:val="0"/>
          <w:i/>
          <w:iCs/>
          <w:szCs w:val="24"/>
        </w:rPr>
        <w:t xml:space="preserve"> </w:t>
      </w:r>
      <w:r w:rsidR="008E0777" w:rsidRPr="00ED0774">
        <w:rPr>
          <w:rStyle w:val="affb"/>
          <w:rFonts w:cs="Times New Roman"/>
          <w:b w:val="0"/>
          <w:bCs w:val="0"/>
          <w:i/>
          <w:iCs/>
          <w:szCs w:val="24"/>
        </w:rPr>
        <w:t>А3.3</w:t>
      </w:r>
      <w:r w:rsidR="00D80AC9" w:rsidRPr="00ED0774">
        <w:rPr>
          <w:rStyle w:val="affc"/>
          <w:rFonts w:cs="Times New Roman"/>
          <w:szCs w:val="24"/>
        </w:rPr>
        <w:t>).</w:t>
      </w:r>
      <w:r w:rsidR="00926681" w:rsidRPr="00ED0774">
        <w:rPr>
          <w:rStyle w:val="affc"/>
          <w:rFonts w:cs="Times New Roman"/>
          <w:szCs w:val="24"/>
        </w:rPr>
        <w:t xml:space="preserve"> </w:t>
      </w:r>
      <w:r w:rsidR="00D80AC9" w:rsidRPr="00ED0774">
        <w:rPr>
          <w:rStyle w:val="affc"/>
          <w:rFonts w:cs="Times New Roman"/>
          <w:szCs w:val="24"/>
        </w:rPr>
        <w:t>Представленная</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007C89" w:rsidRPr="00ED0774">
        <w:rPr>
          <w:rStyle w:val="affb"/>
          <w:rFonts w:cs="Times New Roman"/>
          <w:b w:val="0"/>
          <w:bCs w:val="0"/>
          <w:i/>
          <w:iCs/>
          <w:szCs w:val="24"/>
        </w:rPr>
        <w:t>Приложении</w:t>
      </w:r>
      <w:r w:rsidR="00926681" w:rsidRPr="00ED0774">
        <w:rPr>
          <w:rStyle w:val="affb"/>
          <w:rFonts w:cs="Times New Roman"/>
          <w:b w:val="0"/>
          <w:bCs w:val="0"/>
          <w:i/>
          <w:iCs/>
          <w:szCs w:val="24"/>
        </w:rPr>
        <w:t xml:space="preserve"> </w:t>
      </w:r>
      <w:r w:rsidR="008E0777" w:rsidRPr="00ED0774">
        <w:rPr>
          <w:rStyle w:val="affb"/>
          <w:rFonts w:cs="Times New Roman"/>
          <w:b w:val="0"/>
          <w:bCs w:val="0"/>
          <w:i/>
          <w:iCs/>
          <w:szCs w:val="24"/>
        </w:rPr>
        <w:t>Г</w:t>
      </w:r>
      <w:r w:rsidR="001C22F4" w:rsidRPr="00ED0774">
        <w:rPr>
          <w:rStyle w:val="affb"/>
          <w:rFonts w:cs="Times New Roman"/>
          <w:b w:val="0"/>
          <w:bCs w:val="0"/>
          <w:i/>
          <w:iCs/>
          <w:szCs w:val="24"/>
        </w:rPr>
        <w:t>4</w:t>
      </w:r>
      <w:r w:rsidR="00926681" w:rsidRPr="00ED0774">
        <w:rPr>
          <w:rStyle w:val="affc"/>
          <w:rFonts w:cs="Times New Roman"/>
          <w:szCs w:val="24"/>
        </w:rPr>
        <w:t xml:space="preserve"> </w:t>
      </w:r>
      <w:r w:rsidR="00D80AC9" w:rsidRPr="00ED0774">
        <w:rPr>
          <w:rStyle w:val="affc"/>
          <w:rFonts w:cs="Times New Roman"/>
          <w:szCs w:val="24"/>
        </w:rPr>
        <w:t>информация</w:t>
      </w:r>
      <w:r w:rsidR="00926681" w:rsidRPr="00ED0774">
        <w:rPr>
          <w:rStyle w:val="affc"/>
          <w:rFonts w:cs="Times New Roman"/>
          <w:szCs w:val="24"/>
        </w:rPr>
        <w:t xml:space="preserve"> </w:t>
      </w:r>
      <w:r w:rsidR="00D80AC9" w:rsidRPr="00ED0774">
        <w:rPr>
          <w:rStyle w:val="affc"/>
          <w:rFonts w:cs="Times New Roman"/>
          <w:szCs w:val="24"/>
        </w:rPr>
        <w:t>может</w:t>
      </w:r>
      <w:r w:rsidR="00926681" w:rsidRPr="00ED0774">
        <w:rPr>
          <w:rStyle w:val="affc"/>
          <w:rFonts w:cs="Times New Roman"/>
          <w:szCs w:val="24"/>
        </w:rPr>
        <w:t xml:space="preserve"> </w:t>
      </w:r>
      <w:r w:rsidR="00D80AC9" w:rsidRPr="00ED0774">
        <w:rPr>
          <w:rStyle w:val="affc"/>
          <w:rFonts w:cs="Times New Roman"/>
          <w:szCs w:val="24"/>
        </w:rPr>
        <w:t>служить</w:t>
      </w:r>
      <w:r w:rsidR="00926681" w:rsidRPr="00ED0774">
        <w:rPr>
          <w:rStyle w:val="affc"/>
          <w:rFonts w:cs="Times New Roman"/>
          <w:szCs w:val="24"/>
        </w:rPr>
        <w:t xml:space="preserve"> </w:t>
      </w:r>
      <w:r w:rsidR="005C79C0" w:rsidRPr="00ED0774">
        <w:rPr>
          <w:rStyle w:val="affc"/>
          <w:rFonts w:cs="Times New Roman"/>
          <w:szCs w:val="24"/>
        </w:rPr>
        <w:t>руководством</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D80AC9" w:rsidRPr="00ED0774">
        <w:rPr>
          <w:rStyle w:val="affc"/>
          <w:rFonts w:cs="Times New Roman"/>
          <w:szCs w:val="24"/>
        </w:rPr>
        <w:t>п</w:t>
      </w:r>
      <w:r w:rsidR="00146B17" w:rsidRPr="00ED0774">
        <w:rPr>
          <w:rStyle w:val="affc"/>
          <w:rFonts w:cs="Times New Roman"/>
          <w:szCs w:val="24"/>
        </w:rPr>
        <w:t>ринятии</w:t>
      </w:r>
      <w:r w:rsidR="00926681" w:rsidRPr="00ED0774">
        <w:rPr>
          <w:rStyle w:val="affc"/>
          <w:rFonts w:cs="Times New Roman"/>
          <w:szCs w:val="24"/>
        </w:rPr>
        <w:t xml:space="preserve"> </w:t>
      </w:r>
      <w:r w:rsidR="00146B17" w:rsidRPr="00ED0774">
        <w:rPr>
          <w:rStyle w:val="affc"/>
          <w:rFonts w:cs="Times New Roman"/>
          <w:szCs w:val="24"/>
        </w:rPr>
        <w:t>решения</w:t>
      </w:r>
      <w:r w:rsidR="00926681" w:rsidRPr="00ED0774">
        <w:rPr>
          <w:rStyle w:val="affc"/>
          <w:rFonts w:cs="Times New Roman"/>
          <w:szCs w:val="24"/>
        </w:rPr>
        <w:t xml:space="preserve"> </w:t>
      </w:r>
      <w:r w:rsidR="00146B17" w:rsidRPr="00ED0774">
        <w:rPr>
          <w:rStyle w:val="affc"/>
          <w:rFonts w:cs="Times New Roman"/>
          <w:szCs w:val="24"/>
        </w:rPr>
        <w:t>о</w:t>
      </w:r>
      <w:r w:rsidR="00926681" w:rsidRPr="00ED0774">
        <w:rPr>
          <w:rStyle w:val="affc"/>
          <w:rFonts w:cs="Times New Roman"/>
          <w:szCs w:val="24"/>
        </w:rPr>
        <w:t xml:space="preserve"> </w:t>
      </w:r>
      <w:r w:rsidR="00146B17" w:rsidRPr="00ED0774">
        <w:rPr>
          <w:rStyle w:val="affc"/>
          <w:rFonts w:cs="Times New Roman"/>
          <w:szCs w:val="24"/>
        </w:rPr>
        <w:t>выполнении</w:t>
      </w:r>
      <w:r w:rsidR="00926681" w:rsidRPr="00ED0774">
        <w:rPr>
          <w:rStyle w:val="affc"/>
          <w:rFonts w:cs="Times New Roman"/>
          <w:szCs w:val="24"/>
        </w:rPr>
        <w:t xml:space="preserve"> </w:t>
      </w:r>
      <w:r w:rsidR="00146B17" w:rsidRPr="00ED0774">
        <w:rPr>
          <w:rStyle w:val="affc"/>
          <w:rFonts w:cs="Times New Roman"/>
          <w:szCs w:val="24"/>
        </w:rPr>
        <w:t>ТГСК</w:t>
      </w:r>
      <w:r w:rsidR="00926681" w:rsidRPr="00ED0774">
        <w:rPr>
          <w:rStyle w:val="affc"/>
          <w:rFonts w:cs="Times New Roman"/>
          <w:szCs w:val="24"/>
        </w:rPr>
        <w:t xml:space="preserve"> </w:t>
      </w:r>
      <w:r w:rsidR="00D80AC9" w:rsidRPr="00ED0774">
        <w:rPr>
          <w:rStyle w:val="affc"/>
          <w:rFonts w:cs="Times New Roman"/>
          <w:szCs w:val="24"/>
        </w:rPr>
        <w:t>у</w:t>
      </w:r>
      <w:r w:rsidR="00926681" w:rsidRPr="00ED0774">
        <w:rPr>
          <w:rStyle w:val="affc"/>
          <w:rFonts w:cs="Times New Roman"/>
          <w:szCs w:val="24"/>
        </w:rPr>
        <w:t xml:space="preserve"> </w:t>
      </w:r>
      <w:r w:rsidR="00BB4286" w:rsidRPr="00ED0774">
        <w:rPr>
          <w:rStyle w:val="affc"/>
          <w:rFonts w:cs="Times New Roman"/>
          <w:szCs w:val="24"/>
        </w:rPr>
        <w:t>пациента</w:t>
      </w:r>
      <w:r w:rsidR="00926681" w:rsidRPr="00ED0774">
        <w:rPr>
          <w:rStyle w:val="affc"/>
          <w:rFonts w:cs="Times New Roman"/>
          <w:szCs w:val="24"/>
        </w:rPr>
        <w:t xml:space="preserve"> </w:t>
      </w:r>
      <w:r w:rsidR="00CF797B" w:rsidRPr="00ED0774">
        <w:rPr>
          <w:rStyle w:val="affc"/>
          <w:rFonts w:cs="Times New Roman"/>
          <w:szCs w:val="24"/>
        </w:rPr>
        <w:t>с</w:t>
      </w:r>
      <w:r w:rsidR="00926681" w:rsidRPr="00ED0774">
        <w:rPr>
          <w:rStyle w:val="affc"/>
          <w:rFonts w:cs="Times New Roman"/>
          <w:szCs w:val="24"/>
        </w:rPr>
        <w:t xml:space="preserve"> </w:t>
      </w:r>
      <w:r w:rsidR="00D80AC9" w:rsidRPr="00ED0774">
        <w:rPr>
          <w:rStyle w:val="affc"/>
          <w:rFonts w:cs="Times New Roman"/>
          <w:szCs w:val="24"/>
        </w:rPr>
        <w:t>ОМЛ</w:t>
      </w:r>
      <w:r w:rsidR="00926681" w:rsidRPr="00ED0774">
        <w:rPr>
          <w:rStyle w:val="affc"/>
          <w:rFonts w:cs="Times New Roman"/>
          <w:szCs w:val="24"/>
        </w:rPr>
        <w:t xml:space="preserve"> </w:t>
      </w:r>
      <w:r w:rsidR="00D80AC9" w:rsidRPr="00ED0774">
        <w:rPr>
          <w:rStyle w:val="affc"/>
          <w:rFonts w:cs="Times New Roman"/>
          <w:szCs w:val="24"/>
        </w:rPr>
        <w:t>в</w:t>
      </w:r>
      <w:r w:rsidR="00926681" w:rsidRPr="00ED0774">
        <w:rPr>
          <w:rStyle w:val="affc"/>
          <w:rFonts w:cs="Times New Roman"/>
          <w:szCs w:val="24"/>
        </w:rPr>
        <w:t xml:space="preserve"> </w:t>
      </w:r>
      <w:r w:rsidR="00CF797B" w:rsidRPr="00ED0774">
        <w:rPr>
          <w:rStyle w:val="affc"/>
          <w:rFonts w:cs="Times New Roman"/>
          <w:szCs w:val="24"/>
        </w:rPr>
        <w:t>1-</w:t>
      </w:r>
      <w:r w:rsidR="00D80AC9" w:rsidRPr="00ED0774">
        <w:rPr>
          <w:rStyle w:val="affc"/>
          <w:rFonts w:cs="Times New Roman"/>
          <w:szCs w:val="24"/>
        </w:rPr>
        <w:t>й</w:t>
      </w:r>
      <w:r w:rsidR="00926681" w:rsidRPr="00ED0774">
        <w:rPr>
          <w:rStyle w:val="affc"/>
          <w:rFonts w:cs="Times New Roman"/>
          <w:szCs w:val="24"/>
        </w:rPr>
        <w:t xml:space="preserve"> </w:t>
      </w:r>
      <w:r w:rsidR="005C79C0" w:rsidRPr="00ED0774">
        <w:rPr>
          <w:rStyle w:val="affc"/>
          <w:rFonts w:cs="Times New Roman"/>
          <w:szCs w:val="24"/>
        </w:rPr>
        <w:t>ПР</w:t>
      </w:r>
      <w:r w:rsidR="00D80AC9" w:rsidRPr="00ED0774">
        <w:rPr>
          <w:rStyle w:val="affc"/>
          <w:rFonts w:cs="Times New Roman"/>
          <w:szCs w:val="24"/>
        </w:rPr>
        <w:t>.</w:t>
      </w:r>
      <w:r w:rsidR="00926681" w:rsidRPr="00ED0774">
        <w:rPr>
          <w:rStyle w:val="affc"/>
          <w:rFonts w:cs="Times New Roman"/>
          <w:szCs w:val="24"/>
        </w:rPr>
        <w:t xml:space="preserve"> </w:t>
      </w:r>
      <w:r w:rsidR="00D80AC9" w:rsidRPr="00ED0774">
        <w:rPr>
          <w:rStyle w:val="affc"/>
          <w:rFonts w:cs="Times New Roman"/>
          <w:szCs w:val="24"/>
        </w:rPr>
        <w:t>Если</w:t>
      </w:r>
      <w:r w:rsidR="00926681" w:rsidRPr="00ED0774">
        <w:rPr>
          <w:rStyle w:val="affc"/>
          <w:rFonts w:cs="Times New Roman"/>
          <w:szCs w:val="24"/>
        </w:rPr>
        <w:t xml:space="preserve"> </w:t>
      </w:r>
      <w:r w:rsidR="00D80AC9" w:rsidRPr="00ED0774">
        <w:rPr>
          <w:rStyle w:val="affc"/>
          <w:rFonts w:cs="Times New Roman"/>
          <w:szCs w:val="24"/>
        </w:rPr>
        <w:t>риск</w:t>
      </w:r>
      <w:r w:rsidR="00926681" w:rsidRPr="00ED0774">
        <w:rPr>
          <w:rStyle w:val="affc"/>
          <w:rFonts w:cs="Times New Roman"/>
          <w:szCs w:val="24"/>
        </w:rPr>
        <w:t xml:space="preserve"> </w:t>
      </w:r>
      <w:r w:rsidR="00D80AC9" w:rsidRPr="00ED0774">
        <w:rPr>
          <w:rStyle w:val="affc"/>
          <w:rFonts w:cs="Times New Roman"/>
          <w:szCs w:val="24"/>
        </w:rPr>
        <w:t>развития</w:t>
      </w:r>
      <w:r w:rsidR="00926681" w:rsidRPr="00ED0774">
        <w:rPr>
          <w:rStyle w:val="affc"/>
          <w:rFonts w:cs="Times New Roman"/>
          <w:szCs w:val="24"/>
        </w:rPr>
        <w:t xml:space="preserve"> </w:t>
      </w:r>
      <w:r w:rsidR="00D80AC9" w:rsidRPr="00ED0774">
        <w:rPr>
          <w:rStyle w:val="affc"/>
          <w:rFonts w:cs="Times New Roman"/>
          <w:szCs w:val="24"/>
        </w:rPr>
        <w:t>рецидива</w:t>
      </w:r>
      <w:r w:rsidR="00926681" w:rsidRPr="00ED0774">
        <w:rPr>
          <w:rStyle w:val="affc"/>
          <w:rFonts w:cs="Times New Roman"/>
          <w:szCs w:val="24"/>
        </w:rPr>
        <w:t xml:space="preserve"> </w:t>
      </w:r>
      <w:r w:rsidR="00D80AC9" w:rsidRPr="00ED0774">
        <w:rPr>
          <w:rStyle w:val="affc"/>
          <w:rFonts w:cs="Times New Roman"/>
          <w:szCs w:val="24"/>
        </w:rPr>
        <w:t>превышает</w:t>
      </w:r>
      <w:r w:rsidR="00926681" w:rsidRPr="00ED0774">
        <w:rPr>
          <w:rStyle w:val="affc"/>
          <w:rFonts w:cs="Times New Roman"/>
          <w:szCs w:val="24"/>
        </w:rPr>
        <w:t xml:space="preserve"> </w:t>
      </w:r>
      <w:r w:rsidR="00D80AC9" w:rsidRPr="00ED0774">
        <w:rPr>
          <w:rStyle w:val="affc"/>
          <w:rFonts w:cs="Times New Roman"/>
          <w:szCs w:val="24"/>
        </w:rPr>
        <w:t>на</w:t>
      </w:r>
      <w:r w:rsidR="00926681" w:rsidRPr="00ED0774">
        <w:rPr>
          <w:rStyle w:val="affc"/>
          <w:rFonts w:cs="Times New Roman"/>
          <w:szCs w:val="24"/>
        </w:rPr>
        <w:t xml:space="preserve"> </w:t>
      </w:r>
      <w:r w:rsidR="00D80AC9" w:rsidRPr="00ED0774">
        <w:rPr>
          <w:rStyle w:val="affc"/>
          <w:rFonts w:cs="Times New Roman"/>
          <w:szCs w:val="24"/>
        </w:rPr>
        <w:t>ХТ</w:t>
      </w:r>
      <w:r w:rsidR="00926681" w:rsidRPr="00ED0774">
        <w:rPr>
          <w:rStyle w:val="affc"/>
          <w:rFonts w:cs="Times New Roman"/>
          <w:szCs w:val="24"/>
        </w:rPr>
        <w:t xml:space="preserve"> </w:t>
      </w:r>
      <w:r w:rsidR="00D80AC9" w:rsidRPr="00ED0774">
        <w:rPr>
          <w:rStyle w:val="affc"/>
          <w:rFonts w:cs="Times New Roman"/>
          <w:szCs w:val="24"/>
        </w:rPr>
        <w:t>инте</w:t>
      </w:r>
      <w:r w:rsidR="00146B17" w:rsidRPr="00ED0774">
        <w:rPr>
          <w:rStyle w:val="affc"/>
          <w:rFonts w:cs="Times New Roman"/>
          <w:szCs w:val="24"/>
        </w:rPr>
        <w:t>грированные</w:t>
      </w:r>
      <w:r w:rsidR="00926681" w:rsidRPr="00ED0774">
        <w:rPr>
          <w:rStyle w:val="affc"/>
          <w:rFonts w:cs="Times New Roman"/>
          <w:szCs w:val="24"/>
        </w:rPr>
        <w:t xml:space="preserve"> </w:t>
      </w:r>
      <w:r w:rsidR="00146B17" w:rsidRPr="00ED0774">
        <w:rPr>
          <w:rStyle w:val="affc"/>
          <w:rFonts w:cs="Times New Roman"/>
          <w:szCs w:val="24"/>
        </w:rPr>
        <w:t>риски</w:t>
      </w:r>
      <w:r w:rsidR="00926681" w:rsidRPr="00ED0774">
        <w:rPr>
          <w:rStyle w:val="affc"/>
          <w:rFonts w:cs="Times New Roman"/>
          <w:szCs w:val="24"/>
        </w:rPr>
        <w:t xml:space="preserve"> </w:t>
      </w:r>
      <w:r w:rsidR="00146B17" w:rsidRPr="00ED0774">
        <w:rPr>
          <w:rStyle w:val="affc"/>
          <w:rFonts w:cs="Times New Roman"/>
          <w:szCs w:val="24"/>
        </w:rPr>
        <w:t>после</w:t>
      </w:r>
      <w:r w:rsidR="00926681" w:rsidRPr="00ED0774">
        <w:rPr>
          <w:rStyle w:val="affc"/>
          <w:rFonts w:cs="Times New Roman"/>
          <w:szCs w:val="24"/>
        </w:rPr>
        <w:t xml:space="preserve"> </w:t>
      </w:r>
      <w:r w:rsidR="00146B17" w:rsidRPr="00ED0774">
        <w:rPr>
          <w:rStyle w:val="affc"/>
          <w:rFonts w:cs="Times New Roman"/>
          <w:szCs w:val="24"/>
        </w:rPr>
        <w:t>алло-ТГСК</w:t>
      </w:r>
      <w:r w:rsidR="00D80AC9" w:rsidRPr="00ED0774">
        <w:rPr>
          <w:rStyle w:val="affc"/>
          <w:rFonts w:cs="Times New Roman"/>
          <w:szCs w:val="24"/>
        </w:rPr>
        <w:t>,</w:t>
      </w:r>
      <w:r w:rsidR="00926681" w:rsidRPr="00ED0774">
        <w:rPr>
          <w:rStyle w:val="affc"/>
          <w:rFonts w:cs="Times New Roman"/>
          <w:szCs w:val="24"/>
        </w:rPr>
        <w:t xml:space="preserve"> </w:t>
      </w:r>
      <w:r w:rsidR="00146B17" w:rsidRPr="00ED0774">
        <w:rPr>
          <w:rStyle w:val="affc"/>
          <w:rFonts w:cs="Times New Roman"/>
          <w:szCs w:val="24"/>
        </w:rPr>
        <w:t>решение</w:t>
      </w:r>
      <w:r w:rsidR="00926681" w:rsidRPr="00ED0774">
        <w:rPr>
          <w:rStyle w:val="affc"/>
          <w:rFonts w:cs="Times New Roman"/>
          <w:szCs w:val="24"/>
        </w:rPr>
        <w:t xml:space="preserve"> </w:t>
      </w:r>
      <w:r w:rsidR="00146B17" w:rsidRPr="00ED0774">
        <w:rPr>
          <w:rStyle w:val="affc"/>
          <w:rFonts w:cs="Times New Roman"/>
          <w:szCs w:val="24"/>
        </w:rPr>
        <w:t>принимается</w:t>
      </w:r>
      <w:r w:rsidR="00926681" w:rsidRPr="00ED0774">
        <w:rPr>
          <w:rStyle w:val="affc"/>
          <w:rFonts w:cs="Times New Roman"/>
          <w:szCs w:val="24"/>
        </w:rPr>
        <w:t xml:space="preserve"> </w:t>
      </w:r>
      <w:r w:rsidR="00146B17" w:rsidRPr="00ED0774">
        <w:rPr>
          <w:rStyle w:val="affc"/>
          <w:rFonts w:cs="Times New Roman"/>
          <w:szCs w:val="24"/>
        </w:rPr>
        <w:t>в</w:t>
      </w:r>
      <w:r w:rsidR="00926681" w:rsidRPr="00ED0774">
        <w:rPr>
          <w:rStyle w:val="affc"/>
          <w:rFonts w:cs="Times New Roman"/>
          <w:szCs w:val="24"/>
        </w:rPr>
        <w:t xml:space="preserve"> </w:t>
      </w:r>
      <w:r w:rsidR="00146B17" w:rsidRPr="00ED0774">
        <w:rPr>
          <w:rStyle w:val="affc"/>
          <w:rFonts w:cs="Times New Roman"/>
          <w:szCs w:val="24"/>
        </w:rPr>
        <w:t>пользу</w:t>
      </w:r>
      <w:r w:rsidR="00926681" w:rsidRPr="00ED0774">
        <w:rPr>
          <w:rStyle w:val="affc"/>
          <w:rFonts w:cs="Times New Roman"/>
          <w:szCs w:val="24"/>
        </w:rPr>
        <w:t xml:space="preserve"> </w:t>
      </w:r>
      <w:r w:rsidR="00146B17" w:rsidRPr="00ED0774">
        <w:rPr>
          <w:rStyle w:val="affc"/>
          <w:rFonts w:cs="Times New Roman"/>
          <w:szCs w:val="24"/>
        </w:rPr>
        <w:t>ТГСК</w:t>
      </w:r>
      <w:r w:rsidR="00926681" w:rsidRPr="00ED0774">
        <w:rPr>
          <w:rStyle w:val="affc"/>
          <w:rFonts w:cs="Times New Roman"/>
          <w:szCs w:val="24"/>
        </w:rPr>
        <w:t xml:space="preserve"> </w:t>
      </w:r>
      <w:r w:rsidR="00B92FFD" w:rsidRPr="00ED0774">
        <w:rPr>
          <w:rStyle w:val="affc"/>
          <w:rFonts w:cs="Times New Roman"/>
          <w:szCs w:val="24"/>
        </w:rPr>
        <w:fldChar w:fldCharType="begin" w:fldLock="1"/>
      </w:r>
      <w:r w:rsidR="000E616A">
        <w:rPr>
          <w:rStyle w:val="affc"/>
          <w:rFonts w:cs="Times New Roman"/>
          <w:szCs w:val="24"/>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5]","plainTextFormattedCitation":"[45]","previouslyFormattedCitation":"[45]"},"properties":{"noteIndex":0},"schema":"https://github.com/citation-style-language/schema/raw/master/csl-citation.json"}</w:instrText>
      </w:r>
      <w:r w:rsidR="00B92FFD" w:rsidRPr="00ED0774">
        <w:rPr>
          <w:rStyle w:val="affc"/>
          <w:rFonts w:cs="Times New Roman"/>
          <w:szCs w:val="24"/>
        </w:rPr>
        <w:fldChar w:fldCharType="separate"/>
      </w:r>
      <w:r w:rsidR="000E616A" w:rsidRPr="000E616A">
        <w:rPr>
          <w:rStyle w:val="affc"/>
          <w:rFonts w:cs="Times New Roman"/>
          <w:i w:val="0"/>
          <w:noProof/>
          <w:szCs w:val="24"/>
        </w:rPr>
        <w:t>[45]</w:t>
      </w:r>
      <w:r w:rsidR="00B92FFD" w:rsidRPr="00ED0774">
        <w:rPr>
          <w:rStyle w:val="affc"/>
          <w:rFonts w:cs="Times New Roman"/>
          <w:szCs w:val="24"/>
        </w:rPr>
        <w:fldChar w:fldCharType="end"/>
      </w:r>
      <w:r w:rsidR="00D80AC9" w:rsidRPr="00ED0774">
        <w:rPr>
          <w:rStyle w:val="affc"/>
          <w:rFonts w:cs="Times New Roman"/>
          <w:szCs w:val="24"/>
        </w:rPr>
        <w:t>.</w:t>
      </w:r>
    </w:p>
    <w:p w14:paraId="23FA45EA" w14:textId="77777777" w:rsidR="006E5861" w:rsidRPr="00ED0774" w:rsidRDefault="00D80AC9" w:rsidP="00705E68">
      <w:pPr>
        <w:pStyle w:val="af6"/>
        <w:spacing w:after="0" w:line="360" w:lineRule="auto"/>
        <w:ind w:firstLine="567"/>
        <w:divId w:val="488638550"/>
        <w:rPr>
          <w:rStyle w:val="affc"/>
          <w:rFonts w:cs="Times New Roman"/>
          <w:szCs w:val="24"/>
        </w:rPr>
      </w:pPr>
      <w:r w:rsidRPr="00ED0774">
        <w:rPr>
          <w:rStyle w:val="affc"/>
          <w:rFonts w:cs="Times New Roman"/>
          <w:szCs w:val="24"/>
        </w:rPr>
        <w:t>Принципы</w:t>
      </w:r>
      <w:r w:rsidR="00926681" w:rsidRPr="00ED0774">
        <w:rPr>
          <w:rStyle w:val="affc"/>
          <w:rFonts w:cs="Times New Roman"/>
          <w:szCs w:val="24"/>
        </w:rPr>
        <w:t xml:space="preserve"> </w:t>
      </w:r>
      <w:r w:rsidRPr="00ED0774">
        <w:rPr>
          <w:rStyle w:val="affc"/>
          <w:rFonts w:cs="Times New Roman"/>
          <w:szCs w:val="24"/>
        </w:rPr>
        <w:t>лечения</w:t>
      </w:r>
      <w:r w:rsidR="00926681" w:rsidRPr="00ED0774">
        <w:rPr>
          <w:rStyle w:val="affc"/>
          <w:rFonts w:cs="Times New Roman"/>
          <w:szCs w:val="24"/>
        </w:rPr>
        <w:t xml:space="preserve"> </w:t>
      </w:r>
      <w:r w:rsidRPr="00ED0774">
        <w:rPr>
          <w:rStyle w:val="affc"/>
          <w:rFonts w:cs="Times New Roman"/>
          <w:szCs w:val="24"/>
        </w:rPr>
        <w:t>ОМЛ</w:t>
      </w:r>
      <w:r w:rsidR="00926681" w:rsidRPr="00ED0774">
        <w:rPr>
          <w:rStyle w:val="affc"/>
          <w:rFonts w:cs="Times New Roman"/>
          <w:szCs w:val="24"/>
        </w:rPr>
        <w:t xml:space="preserve"> </w:t>
      </w:r>
      <w:r w:rsidRPr="00ED0774">
        <w:rPr>
          <w:rStyle w:val="affc"/>
          <w:rFonts w:cs="Times New Roman"/>
          <w:szCs w:val="24"/>
        </w:rPr>
        <w:t>и</w:t>
      </w:r>
      <w:r w:rsidR="00926681" w:rsidRPr="00ED0774">
        <w:rPr>
          <w:rStyle w:val="affc"/>
          <w:rFonts w:cs="Times New Roman"/>
          <w:szCs w:val="24"/>
        </w:rPr>
        <w:t xml:space="preserve"> </w:t>
      </w:r>
      <w:r w:rsidRPr="00ED0774">
        <w:rPr>
          <w:rStyle w:val="affc"/>
          <w:rFonts w:cs="Times New Roman"/>
          <w:szCs w:val="24"/>
        </w:rPr>
        <w:t>протоколы</w:t>
      </w:r>
      <w:r w:rsidR="00926681" w:rsidRPr="00ED0774">
        <w:rPr>
          <w:rStyle w:val="affc"/>
          <w:rFonts w:cs="Times New Roman"/>
          <w:szCs w:val="24"/>
        </w:rPr>
        <w:t xml:space="preserve"> </w:t>
      </w:r>
      <w:r w:rsidRPr="00ED0774">
        <w:rPr>
          <w:rStyle w:val="affc"/>
          <w:rFonts w:cs="Times New Roman"/>
          <w:szCs w:val="24"/>
        </w:rPr>
        <w:t>определяются</w:t>
      </w:r>
      <w:r w:rsidR="00926681" w:rsidRPr="00ED0774">
        <w:rPr>
          <w:rStyle w:val="affc"/>
          <w:rFonts w:cs="Times New Roman"/>
          <w:szCs w:val="24"/>
        </w:rPr>
        <w:t xml:space="preserve"> </w:t>
      </w:r>
      <w:r w:rsidRPr="00ED0774">
        <w:rPr>
          <w:rStyle w:val="affc"/>
          <w:rFonts w:cs="Times New Roman"/>
          <w:szCs w:val="24"/>
        </w:rPr>
        <w:t>возрастом</w:t>
      </w:r>
      <w:r w:rsidR="00926681" w:rsidRPr="00ED0774">
        <w:rPr>
          <w:rStyle w:val="affc"/>
          <w:rFonts w:cs="Times New Roman"/>
          <w:szCs w:val="24"/>
        </w:rPr>
        <w:t xml:space="preserve"> </w:t>
      </w:r>
      <w:r w:rsidR="00BB4286" w:rsidRPr="00ED0774">
        <w:rPr>
          <w:rStyle w:val="affc"/>
          <w:rFonts w:cs="Times New Roman"/>
          <w:szCs w:val="24"/>
        </w:rPr>
        <w:t>пациента</w:t>
      </w:r>
      <w:r w:rsidRPr="00ED0774">
        <w:rPr>
          <w:rStyle w:val="affc"/>
          <w:rFonts w:cs="Times New Roman"/>
          <w:szCs w:val="24"/>
        </w:rPr>
        <w:t>.</w:t>
      </w:r>
    </w:p>
    <w:p w14:paraId="5358F52D" w14:textId="77777777" w:rsidR="00101ED7" w:rsidRPr="00ED0774" w:rsidRDefault="00101ED7" w:rsidP="00705E68">
      <w:pPr>
        <w:pStyle w:val="af6"/>
        <w:spacing w:after="0" w:line="360" w:lineRule="auto"/>
        <w:ind w:firstLine="567"/>
        <w:divId w:val="488638550"/>
        <w:rPr>
          <w:rFonts w:cs="Times New Roman"/>
          <w:szCs w:val="24"/>
        </w:rPr>
      </w:pPr>
    </w:p>
    <w:p w14:paraId="16C2B104" w14:textId="77777777" w:rsidR="006E5861" w:rsidRPr="00ED0774" w:rsidRDefault="00C346AD" w:rsidP="00705E68">
      <w:pPr>
        <w:pStyle w:val="2"/>
        <w:spacing w:before="0"/>
        <w:contextualSpacing/>
        <w:divId w:val="488638550"/>
        <w:rPr>
          <w:rFonts w:eastAsia="Times New Roman"/>
        </w:rPr>
      </w:pPr>
      <w:bookmarkStart w:id="50" w:name="_Toc26787563"/>
      <w:bookmarkStart w:id="51" w:name="_Toc24472002"/>
      <w:bookmarkStart w:id="52" w:name="_Toc64624774"/>
      <w:r w:rsidRPr="00ED0774">
        <w:rPr>
          <w:rStyle w:val="affb"/>
          <w:rFonts w:eastAsia="Times New Roman"/>
          <w:b/>
          <w:bCs w:val="0"/>
        </w:rPr>
        <w:t>3.1</w:t>
      </w:r>
      <w:r w:rsidR="00101ED7" w:rsidRPr="00ED0774">
        <w:rPr>
          <w:rStyle w:val="affb"/>
          <w:rFonts w:eastAsia="Times New Roman"/>
          <w:b/>
          <w:bCs w:val="0"/>
          <w:lang w:val="ru-RU"/>
        </w:rPr>
        <w:t>.</w:t>
      </w:r>
      <w:r w:rsidR="00926681" w:rsidRPr="00ED0774">
        <w:rPr>
          <w:rStyle w:val="affb"/>
          <w:rFonts w:eastAsia="Times New Roman"/>
          <w:b/>
          <w:bCs w:val="0"/>
        </w:rPr>
        <w:t xml:space="preserve"> </w:t>
      </w:r>
      <w:r w:rsidR="00D80AC9" w:rsidRPr="00ED0774">
        <w:rPr>
          <w:rStyle w:val="affb"/>
          <w:rFonts w:eastAsia="Times New Roman"/>
          <w:b/>
          <w:bCs w:val="0"/>
        </w:rPr>
        <w:t>Лечение</w:t>
      </w:r>
      <w:r w:rsidR="00926681" w:rsidRPr="00ED0774">
        <w:rPr>
          <w:rStyle w:val="affb"/>
          <w:rFonts w:eastAsia="Times New Roman"/>
          <w:b/>
          <w:bCs w:val="0"/>
        </w:rPr>
        <w:t xml:space="preserve"> </w:t>
      </w:r>
      <w:r w:rsidR="00C0487D" w:rsidRPr="00ED0774">
        <w:rPr>
          <w:rStyle w:val="affb"/>
          <w:rFonts w:eastAsia="Times New Roman"/>
          <w:b/>
          <w:bCs w:val="0"/>
        </w:rPr>
        <w:t>пациентов</w:t>
      </w:r>
      <w:r w:rsidR="00926681" w:rsidRPr="00ED0774">
        <w:rPr>
          <w:rStyle w:val="affb"/>
          <w:rFonts w:eastAsia="Times New Roman"/>
          <w:b/>
          <w:bCs w:val="0"/>
        </w:rPr>
        <w:t xml:space="preserve"> </w:t>
      </w:r>
      <w:r w:rsidR="000617CC" w:rsidRPr="00ED0774">
        <w:rPr>
          <w:rStyle w:val="affb"/>
          <w:rFonts w:eastAsia="Times New Roman"/>
          <w:b/>
          <w:bCs w:val="0"/>
          <w:lang w:val="ru-RU"/>
        </w:rPr>
        <w:t>с</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острым</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миелоидным</w:t>
      </w:r>
      <w:r w:rsidR="00926681" w:rsidRPr="00ED0774">
        <w:rPr>
          <w:rStyle w:val="affb"/>
          <w:rFonts w:eastAsia="Times New Roman"/>
          <w:b/>
          <w:bCs w:val="0"/>
          <w:lang w:val="ru-RU"/>
        </w:rPr>
        <w:t xml:space="preserve"> </w:t>
      </w:r>
      <w:r w:rsidR="000617CC" w:rsidRPr="00ED0774">
        <w:rPr>
          <w:rStyle w:val="affb"/>
          <w:rFonts w:eastAsia="Times New Roman"/>
          <w:b/>
          <w:bCs w:val="0"/>
          <w:lang w:val="ru-RU"/>
        </w:rPr>
        <w:t>лейкозом</w:t>
      </w:r>
      <w:r w:rsidR="00926681" w:rsidRPr="00ED0774">
        <w:rPr>
          <w:rStyle w:val="affb"/>
          <w:rFonts w:eastAsia="Times New Roman"/>
          <w:b/>
          <w:bCs w:val="0"/>
        </w:rPr>
        <w:t xml:space="preserve"> </w:t>
      </w:r>
      <w:r w:rsidR="00D80AC9" w:rsidRPr="00ED0774">
        <w:rPr>
          <w:rStyle w:val="affb"/>
          <w:rFonts w:eastAsia="Times New Roman"/>
          <w:b/>
          <w:bCs w:val="0"/>
        </w:rPr>
        <w:t>в</w:t>
      </w:r>
      <w:r w:rsidR="00926681" w:rsidRPr="00ED0774">
        <w:rPr>
          <w:rStyle w:val="affb"/>
          <w:rFonts w:eastAsia="Times New Roman"/>
          <w:b/>
          <w:bCs w:val="0"/>
        </w:rPr>
        <w:t xml:space="preserve"> </w:t>
      </w:r>
      <w:r w:rsidR="00D80AC9" w:rsidRPr="00ED0774">
        <w:rPr>
          <w:rStyle w:val="affb"/>
          <w:rFonts w:eastAsia="Times New Roman"/>
          <w:b/>
          <w:bCs w:val="0"/>
        </w:rPr>
        <w:t>возрасте</w:t>
      </w:r>
      <w:r w:rsidR="00926681" w:rsidRPr="00ED0774">
        <w:rPr>
          <w:rStyle w:val="affb"/>
          <w:rFonts w:eastAsia="Times New Roman"/>
          <w:b/>
          <w:bCs w:val="0"/>
        </w:rPr>
        <w:t xml:space="preserve"> </w:t>
      </w:r>
      <w:r w:rsidR="00D80AC9" w:rsidRPr="00ED0774">
        <w:rPr>
          <w:rStyle w:val="affb"/>
          <w:rFonts w:eastAsia="Times New Roman"/>
          <w:b/>
          <w:bCs w:val="0"/>
        </w:rPr>
        <w:t>18</w:t>
      </w:r>
      <w:r w:rsidR="00101ED7" w:rsidRPr="00ED0774">
        <w:rPr>
          <w:rStyle w:val="affb"/>
          <w:rFonts w:eastAsia="Times New Roman"/>
          <w:b/>
          <w:bCs w:val="0"/>
          <w:lang w:val="ru-RU"/>
        </w:rPr>
        <w:t>–</w:t>
      </w:r>
      <w:r w:rsidR="00D80AC9" w:rsidRPr="00ED0774">
        <w:rPr>
          <w:rStyle w:val="affb"/>
          <w:rFonts w:eastAsia="Times New Roman"/>
          <w:b/>
          <w:bCs w:val="0"/>
        </w:rPr>
        <w:t>60</w:t>
      </w:r>
      <w:r w:rsidR="00926681" w:rsidRPr="00ED0774">
        <w:rPr>
          <w:rStyle w:val="affb"/>
          <w:rFonts w:eastAsia="Times New Roman"/>
          <w:b/>
          <w:bCs w:val="0"/>
        </w:rPr>
        <w:t xml:space="preserve"> </w:t>
      </w:r>
      <w:r w:rsidR="00D80AC9" w:rsidRPr="00ED0774">
        <w:rPr>
          <w:rStyle w:val="affb"/>
          <w:rFonts w:eastAsia="Times New Roman"/>
          <w:b/>
          <w:bCs w:val="0"/>
        </w:rPr>
        <w:t>лет</w:t>
      </w:r>
      <w:bookmarkEnd w:id="50"/>
      <w:bookmarkEnd w:id="51"/>
      <w:bookmarkEnd w:id="52"/>
    </w:p>
    <w:p w14:paraId="460DAEFC" w14:textId="1E520B09" w:rsidR="00194833" w:rsidRPr="00ED0774" w:rsidRDefault="005C29FD" w:rsidP="005931CC">
      <w:pPr>
        <w:pStyle w:val="10"/>
        <w:divId w:val="488638550"/>
      </w:pPr>
      <w:r w:rsidRPr="00ED0774">
        <w:rPr>
          <w:rStyle w:val="affb"/>
        </w:rPr>
        <w:lastRenderedPageBreak/>
        <w:t>Рекомендуется</w:t>
      </w:r>
      <w:r w:rsidR="00926681" w:rsidRPr="00ED0774">
        <w:rPr>
          <w:rStyle w:val="affb"/>
        </w:rPr>
        <w:t xml:space="preserve"> </w:t>
      </w:r>
      <w:r w:rsidRPr="00ED0774">
        <w:rPr>
          <w:iCs/>
        </w:rPr>
        <w:t>индукционную</w:t>
      </w:r>
      <w:r w:rsidR="00926681" w:rsidRPr="00ED0774">
        <w:rPr>
          <w:iCs/>
        </w:rPr>
        <w:t xml:space="preserve"> </w:t>
      </w:r>
      <w:r w:rsidRPr="00ED0774">
        <w:rPr>
          <w:iCs/>
        </w:rPr>
        <w:t>терапию</w:t>
      </w:r>
      <w:r w:rsidR="00926681" w:rsidRPr="00ED0774">
        <w:rPr>
          <w:iCs/>
        </w:rPr>
        <w:t xml:space="preserve"> </w:t>
      </w:r>
      <w:r w:rsidRPr="00ED0774">
        <w:rPr>
          <w:iCs/>
        </w:rPr>
        <w:t>ОМЛ</w:t>
      </w:r>
      <w:r w:rsidR="00926681" w:rsidRPr="00ED0774">
        <w:rPr>
          <w:iCs/>
        </w:rPr>
        <w:t xml:space="preserve"> </w:t>
      </w:r>
      <w:r w:rsidRPr="00ED0774">
        <w:rPr>
          <w:iCs/>
        </w:rPr>
        <w:t>начинать</w:t>
      </w:r>
      <w:r w:rsidR="00926681" w:rsidRPr="00ED0774">
        <w:rPr>
          <w:iCs/>
        </w:rPr>
        <w:t xml:space="preserve"> </w:t>
      </w:r>
      <w:r w:rsidRPr="00ED0774">
        <w:rPr>
          <w:iCs/>
        </w:rPr>
        <w:t>сразу</w:t>
      </w:r>
      <w:r w:rsidR="00926681" w:rsidRPr="00ED0774">
        <w:rPr>
          <w:iCs/>
        </w:rPr>
        <w:t xml:space="preserve"> </w:t>
      </w:r>
      <w:r w:rsidRPr="00ED0774">
        <w:rPr>
          <w:iCs/>
        </w:rPr>
        <w:t>после</w:t>
      </w:r>
      <w:r w:rsidR="00926681" w:rsidRPr="00ED0774">
        <w:rPr>
          <w:iCs/>
        </w:rPr>
        <w:t xml:space="preserve"> </w:t>
      </w:r>
      <w:r w:rsidRPr="00ED0774">
        <w:rPr>
          <w:iCs/>
        </w:rPr>
        <w:t>того,</w:t>
      </w:r>
      <w:r w:rsidR="00926681" w:rsidRPr="00ED0774">
        <w:rPr>
          <w:iCs/>
        </w:rPr>
        <w:t xml:space="preserve"> </w:t>
      </w:r>
      <w:r w:rsidRPr="00ED0774">
        <w:rPr>
          <w:iCs/>
        </w:rPr>
        <w:t>как</w:t>
      </w:r>
      <w:r w:rsidR="00926681" w:rsidRPr="00ED0774">
        <w:rPr>
          <w:iCs/>
        </w:rPr>
        <w:t xml:space="preserve"> </w:t>
      </w:r>
      <w:r w:rsidR="007E3944" w:rsidRPr="00ED0774">
        <w:rPr>
          <w:iCs/>
        </w:rPr>
        <w:t>будут</w:t>
      </w:r>
      <w:r w:rsidR="00926681" w:rsidRPr="00ED0774">
        <w:rPr>
          <w:iCs/>
        </w:rPr>
        <w:t xml:space="preserve"> </w:t>
      </w:r>
      <w:r w:rsidR="007E3944" w:rsidRPr="00ED0774">
        <w:rPr>
          <w:iCs/>
        </w:rPr>
        <w:t>завершены</w:t>
      </w:r>
      <w:r w:rsidR="00926681" w:rsidRPr="00ED0774">
        <w:rPr>
          <w:iCs/>
        </w:rPr>
        <w:t xml:space="preserve"> </w:t>
      </w:r>
      <w:r w:rsidRPr="00ED0774">
        <w:rPr>
          <w:iCs/>
        </w:rPr>
        <w:t>все</w:t>
      </w:r>
      <w:r w:rsidR="00926681" w:rsidRPr="00ED0774">
        <w:rPr>
          <w:iCs/>
        </w:rPr>
        <w:t xml:space="preserve"> </w:t>
      </w:r>
      <w:r w:rsidRPr="00ED0774">
        <w:rPr>
          <w:iCs/>
        </w:rPr>
        <w:t>диагностические</w:t>
      </w:r>
      <w:r w:rsidR="00926681" w:rsidRPr="00ED0774">
        <w:rPr>
          <w:iCs/>
        </w:rPr>
        <w:t xml:space="preserve"> </w:t>
      </w:r>
      <w:r w:rsidRPr="00ED0774">
        <w:rPr>
          <w:iCs/>
        </w:rPr>
        <w:t>мероприятия.</w:t>
      </w:r>
      <w:r w:rsidR="00926681" w:rsidRPr="00ED0774">
        <w:rPr>
          <w:iCs/>
        </w:rPr>
        <w:t xml:space="preserve"> </w:t>
      </w:r>
      <w:r w:rsidRPr="00ED0774">
        <w:rPr>
          <w:iCs/>
        </w:rPr>
        <w:t>Допустимо</w:t>
      </w:r>
      <w:r w:rsidR="00926681" w:rsidRPr="00ED0774">
        <w:rPr>
          <w:iCs/>
        </w:rPr>
        <w:t xml:space="preserve"> </w:t>
      </w:r>
      <w:r w:rsidRPr="00ED0774">
        <w:rPr>
          <w:iCs/>
        </w:rPr>
        <w:t>отложить</w:t>
      </w:r>
      <w:r w:rsidR="00926681" w:rsidRPr="00ED0774">
        <w:rPr>
          <w:iCs/>
        </w:rPr>
        <w:t xml:space="preserve"> </w:t>
      </w:r>
      <w:r w:rsidRPr="00ED0774">
        <w:rPr>
          <w:iCs/>
        </w:rPr>
        <w:t>начало</w:t>
      </w:r>
      <w:r w:rsidR="00926681" w:rsidRPr="00ED0774">
        <w:rPr>
          <w:iCs/>
        </w:rPr>
        <w:t xml:space="preserve"> </w:t>
      </w:r>
      <w:r w:rsidRPr="00ED0774">
        <w:rPr>
          <w:iCs/>
        </w:rPr>
        <w:t>ХТ</w:t>
      </w:r>
      <w:r w:rsidR="00926681" w:rsidRPr="00ED0774">
        <w:rPr>
          <w:iCs/>
        </w:rPr>
        <w:t xml:space="preserve"> </w:t>
      </w:r>
      <w:r w:rsidRPr="00ED0774">
        <w:rPr>
          <w:iCs/>
        </w:rPr>
        <w:t>до</w:t>
      </w:r>
      <w:r w:rsidR="00926681" w:rsidRPr="00ED0774">
        <w:rPr>
          <w:iCs/>
        </w:rPr>
        <w:t xml:space="preserve"> </w:t>
      </w:r>
      <w:r w:rsidRPr="00ED0774">
        <w:rPr>
          <w:iCs/>
        </w:rPr>
        <w:t>получени</w:t>
      </w:r>
      <w:r w:rsidR="00B36ACB" w:rsidRPr="00ED0774">
        <w:rPr>
          <w:iCs/>
        </w:rPr>
        <w:t>я</w:t>
      </w:r>
      <w:r w:rsidR="00926681" w:rsidRPr="00ED0774">
        <w:rPr>
          <w:iCs/>
        </w:rPr>
        <w:t xml:space="preserve"> </w:t>
      </w:r>
      <w:r w:rsidR="00B36ACB" w:rsidRPr="00ED0774">
        <w:rPr>
          <w:iCs/>
        </w:rPr>
        <w:t>результатов</w:t>
      </w:r>
      <w:r w:rsidR="00926681" w:rsidRPr="00ED0774">
        <w:rPr>
          <w:iCs/>
        </w:rPr>
        <w:t xml:space="preserve"> </w:t>
      </w:r>
      <w:r w:rsidR="00B36ACB" w:rsidRPr="00ED0774">
        <w:rPr>
          <w:iCs/>
        </w:rPr>
        <w:t>всех</w:t>
      </w:r>
      <w:r w:rsidR="00926681" w:rsidRPr="00ED0774">
        <w:rPr>
          <w:iCs/>
        </w:rPr>
        <w:t xml:space="preserve"> </w:t>
      </w:r>
      <w:r w:rsidR="00B36ACB" w:rsidRPr="00ED0774">
        <w:rPr>
          <w:iCs/>
        </w:rPr>
        <w:t>лабораторных</w:t>
      </w:r>
      <w:r w:rsidR="00926681" w:rsidRPr="00ED0774">
        <w:rPr>
          <w:iCs/>
        </w:rPr>
        <w:t xml:space="preserve"> </w:t>
      </w:r>
      <w:r w:rsidR="000617CC" w:rsidRPr="00ED0774">
        <w:rPr>
          <w:iCs/>
        </w:rPr>
        <w:t>исследований</w:t>
      </w:r>
      <w:r w:rsidR="00B36ACB" w:rsidRPr="00ED0774">
        <w:rPr>
          <w:iCs/>
        </w:rPr>
        <w:t>,</w:t>
      </w:r>
      <w:r w:rsidR="00926681" w:rsidRPr="00ED0774">
        <w:rPr>
          <w:iCs/>
        </w:rPr>
        <w:t xml:space="preserve"> </w:t>
      </w:r>
      <w:r w:rsidRPr="00ED0774">
        <w:rPr>
          <w:iCs/>
        </w:rPr>
        <w:t>что</w:t>
      </w:r>
      <w:r w:rsidR="00926681" w:rsidRPr="00ED0774">
        <w:rPr>
          <w:iCs/>
        </w:rPr>
        <w:t xml:space="preserve"> </w:t>
      </w:r>
      <w:r w:rsidRPr="00ED0774">
        <w:rPr>
          <w:iCs/>
        </w:rPr>
        <w:t>позволит</w:t>
      </w:r>
      <w:r w:rsidR="00926681" w:rsidRPr="00ED0774">
        <w:rPr>
          <w:iCs/>
        </w:rPr>
        <w:t xml:space="preserve"> </w:t>
      </w:r>
      <w:r w:rsidRPr="00ED0774">
        <w:rPr>
          <w:iCs/>
        </w:rPr>
        <w:t>более</w:t>
      </w:r>
      <w:r w:rsidR="00926681" w:rsidRPr="00ED0774">
        <w:rPr>
          <w:iCs/>
        </w:rPr>
        <w:t xml:space="preserve"> </w:t>
      </w:r>
      <w:r w:rsidRPr="00ED0774">
        <w:rPr>
          <w:iCs/>
        </w:rPr>
        <w:t>детально</w:t>
      </w:r>
      <w:r w:rsidR="00926681" w:rsidRPr="00ED0774">
        <w:rPr>
          <w:iCs/>
        </w:rPr>
        <w:t xml:space="preserve"> </w:t>
      </w:r>
      <w:r w:rsidRPr="00ED0774">
        <w:rPr>
          <w:iCs/>
        </w:rPr>
        <w:t>характеризовать</w:t>
      </w:r>
      <w:r w:rsidR="00926681" w:rsidRPr="00ED0774">
        <w:rPr>
          <w:iCs/>
        </w:rPr>
        <w:t xml:space="preserve"> </w:t>
      </w:r>
      <w:r w:rsidRPr="00ED0774">
        <w:rPr>
          <w:iCs/>
        </w:rPr>
        <w:t>заболевани</w:t>
      </w:r>
      <w:r w:rsidR="000617CC" w:rsidRPr="00ED0774">
        <w:rPr>
          <w:iCs/>
        </w:rPr>
        <w:t>е</w:t>
      </w:r>
      <w:r w:rsidR="00926681" w:rsidRPr="00ED0774">
        <w:rPr>
          <w:iCs/>
        </w:rPr>
        <w:t xml:space="preserve"> </w:t>
      </w:r>
      <w:r w:rsidRPr="00ED0774">
        <w:rPr>
          <w:iCs/>
        </w:rPr>
        <w:t>и</w:t>
      </w:r>
      <w:r w:rsidR="00926681" w:rsidRPr="00ED0774">
        <w:rPr>
          <w:iCs/>
        </w:rPr>
        <w:t xml:space="preserve"> </w:t>
      </w:r>
      <w:r w:rsidRPr="00ED0774">
        <w:rPr>
          <w:iCs/>
        </w:rPr>
        <w:t>определить</w:t>
      </w:r>
      <w:r w:rsidR="00926681" w:rsidRPr="00ED0774">
        <w:rPr>
          <w:iCs/>
        </w:rPr>
        <w:t xml:space="preserve"> </w:t>
      </w:r>
      <w:r w:rsidRPr="00ED0774">
        <w:rPr>
          <w:iCs/>
        </w:rPr>
        <w:t>правильную</w:t>
      </w:r>
      <w:r w:rsidR="00926681" w:rsidRPr="00ED0774">
        <w:rPr>
          <w:iCs/>
        </w:rPr>
        <w:t xml:space="preserve"> </w:t>
      </w:r>
      <w:r w:rsidRPr="00ED0774">
        <w:rPr>
          <w:iCs/>
        </w:rPr>
        <w:t>тактику</w:t>
      </w:r>
      <w:r w:rsidR="00926681" w:rsidRPr="00ED0774">
        <w:rPr>
          <w:iCs/>
        </w:rPr>
        <w:t xml:space="preserve"> </w:t>
      </w:r>
      <w:r w:rsidRPr="00ED0774">
        <w:rPr>
          <w:iCs/>
        </w:rPr>
        <w:t>терапии</w:t>
      </w:r>
      <w:r w:rsidR="00926681" w:rsidRPr="00ED0774">
        <w:rPr>
          <w:iCs/>
        </w:rPr>
        <w:t xml:space="preserve"> </w:t>
      </w:r>
      <w:r w:rsidR="00B92FFD" w:rsidRPr="00ED0774">
        <w:rPr>
          <w:iCs/>
        </w:rPr>
        <w:fldChar w:fldCharType="begin" w:fldLock="1"/>
      </w:r>
      <w:r w:rsidR="000E616A">
        <w:rPr>
          <w:iCs/>
        </w:rPr>
        <w:instrText>ADDIN CSL_CITATION {"citationItems":[{"id":"ITEM-1","itemData":{"DOI":"10.1182/blood-2012-09-454553","ISSN":"1528-0020","PMID":"23365464","abstract":"In acute myeloid leukemia (AML), new strategies assess the potential benefit of genetically targeted therapy at diagnosis. This implies waiting for laboratory tests and therefore a delay in initiation of chemotherapy. We studied the impact of time from diagnosis to treatment (TDT) on overall survival, early death, and response rate in a retrospective series of 599 newly diagnosed AML patients treated by induction chemotherapy between 2000 and 2009. The effect of TDT was assessed using multivariate analysis. TDT was analyzed as a continuous variable using a specific polynomial function to model the shape and form of the relationship. The median TDT was 8 days (interquartile range, 4-16) and was significantly longer in patients with a white blood cell count (WBC) &lt;50 Giga per liter (G/L) (P &lt; .0001) and in older patients (P = .0004). In multivariate analysis, TDT had no impact on overall survival (P = .4095) compared with age &gt;60 years, secondary AML, WBC &gt;50 G/L, European LeukemiaNet risk groups, and Eastern Cooperative Oncology Group performance status. Furthermore, TDT was not associated with response rate and early death. Thus, waiting a short period of time for laboratory tests to characterize leukemias better and design adapted therapeutic strategies at diagnosis seems possible.","author":[{"dropping-particle":"","family":"Bertoli","given":"Sarah","non-dropping-particle":"","parse-names":false,"suffix":""},{"dropping-particle":"","family":"Bérard","given":"Emilie","non-dropping-particle":"","parse-names":false,"suffix":""},{"dropping-particle":"","family":"Huguet","given":"Françoise","non-dropping-particle":"","parse-names":false,"suffix":""},{"dropping-particle":"","family":"Huynh","given":"Anne","non-dropping-particle":"","parse-names":false,"suffix":""},{"dropping-particle":"","family":"Tavitian","given":"Suzanne","non-dropping-particle":"","parse-names":false,"suffix":""},{"dropping-particle":"","family":"Vergez","given":"François","non-dropping-particle":"","parse-names":false,"suffix":""},{"dropping-particle":"","family":"Dobbelstein","given":"Sophie","non-dropping-particle":"","parse-names":false,"suffix":""},{"dropping-particle":"","family":"Dastugue","given":"Nicole","non-dropping-particle":"","parse-names":false,"suffix":""},{"dropping-particle":"","family":"Mansat-De Mas","given":"Véronique","non-dropping-particle":"","parse-names":false,"suffix":""},{"dropping-particle":"","family":"Delabesse","given":"Eric","non-dropping-particle":"","parse-names":false,"suffix":""},{"dropping-particle":"","family":"Duchayne","given":"Eliane","non-dropping-particle":"","parse-names":false,"suffix":""},{"dropping-particle":"","family":"Demur","given":"Cécile","non-dropping-particle":"","parse-names":false,"suffix":""},{"dropping-particle":"","family":"Sarry","given":"Audrey","non-dropping-particle":"","parse-names":false,"suffix":""},{"dropping-particle":"","family":"Lauwers-Cances","given":"Valérie","non-dropping-particle":"","parse-names":false,"suffix":""},{"dropping-particle":"","family":"Laurent","given":"Guy","non-dropping-particle":"","parse-names":false,"suffix":""},{"dropping-particle":"","family":"Attal","given":"Michel","non-dropping-particle":"","parse-names":false,"suffix":""},{"dropping-particle":"","family":"Récher","given":"Christian","non-dropping-particle":"","parse-names":false,"suffix":""}],"container-title":"Blood","id":"ITEM-1","issue":"14","issued":{"date-parts":[["2013","4","4"]]},"page":"2618-26","title":"Time from diagnosis to intensive chemotherapy initiation does not adversely impact the outcome of patients with acute myeloid leukemia.","type":"article-journal","volume":"121"},"uris":["http://www.mendeley.com/documents/?uuid=0384a709-5b97-35e9-bdae-32484e275563"]},{"id":"ITEM-2","itemData":{"DOI":"10.1182/blood-2008-05-157065","ISSN":"00064971","PMID":"18827183","abstract":"Acute myeloid leukemia (AML) is considered an oncologic emergency. Delaying induction chemotherapy until molecular testing results return, may benefit some patients but harm others. We examined the effect of time from AML diagnosis to treatment (TDT) on complete remission (CR) and overall survival (OS), using patient characteristics available at diagnosis. Regression models were applied to older (≥ 60 years) and younger (&lt; 60 years) adults, controlling for age, baseline white blood cell count, secondary AML (sAML), and performance status. Median patient age was 60 years (range, 17-87 years), TDT 4 days (range, 1-78 days), and 45% had sAML. Cytogenetic risk distribution was: favorable, 8%; intermediate, 66%; unfavorable, 26%. CR rate was 67% and median OS was 68 weeks in patients younger than 60 years; 55% and 33 weeks in older patients, respectively. In univariate and multivariate analyses, longer TDT was associated with worse CR and OS in younger (univariate: P &lt; .001 in both; multivariate: P &lt; .001 and P = .001, respectively), but not older patients (univariate: P = .45, P = .19; multivariate: P = .63, P = .30, respectively). Results did not change with inclusion of cytogenetic data or in risk group subsets. AML therapy should be initiated immediately in younger patients. Delaying treatment does not seem harmful in older patients, allowing individualized approaches. © 2009 by The American Society of Hematology.","author":[{"dropping-particle":"","family":"Sekeres","given":"Mikkael A.","non-dropping-particle":"","parse-names":false,"suffix":""},{"dropping-particle":"","family":"Elson","given":"Paul","non-dropping-particle":"","parse-names":false,"suffix":""},{"dropping-particle":"","family":"Kalaycio","given":"Matt E.","non-dropping-particle":"","parse-names":false,"suffix":""},{"dropping-particle":"","family":"Advani","given":"Anjali S.","non-dropping-particle":"","parse-names":false,"suffix":""},{"dropping-particle":"","family":"Copelan","given":"Edward A.","non-dropping-particle":"","parse-names":false,"suffix":""},{"dropping-particle":"","family":"Faderl","given":"Stefan","non-dropping-particle":"","parse-names":false,"suffix":""},{"dropping-particle":"","family":"Kantarjian","given":"Hagop M.","non-dropping-particle":"","parse-names":false,"suffix":""},{"dropping-particle":"","family":"Estey","given":"Elihu","non-dropping-particle":"","parse-names":false,"suffix":""}],"container-title":"Blood","id":"ITEM-2","issue":"1","issued":{"date-parts":[["2009","1","1"]]},"page":"28-36","title":"Time from diagnosis to treatment initiation predicts survival in younger, but not older, acute myeloid leukemia patients","type":"article-journal","volume":"113"},"uris":["http://www.mendeley.com/documents/?uuid=41a98344-c364-37c5-bbae-0da9ad7cdf13"]}],"mendeley":{"formattedCitation":"[46,47]","plainTextFormattedCitation":"[46,47]","previouslyFormattedCitation":"[46,47]"},"properties":{"noteIndex":0},"schema":"https://github.com/citation-style-language/schema/raw/master/csl-citation.json"}</w:instrText>
      </w:r>
      <w:r w:rsidR="00B92FFD" w:rsidRPr="00ED0774">
        <w:rPr>
          <w:iCs/>
        </w:rPr>
        <w:fldChar w:fldCharType="separate"/>
      </w:r>
      <w:r w:rsidR="000E616A" w:rsidRPr="000E616A">
        <w:rPr>
          <w:iCs/>
          <w:noProof/>
        </w:rPr>
        <w:t>[46,47]</w:t>
      </w:r>
      <w:r w:rsidR="00B92FFD" w:rsidRPr="00ED0774">
        <w:rPr>
          <w:iCs/>
        </w:rPr>
        <w:fldChar w:fldCharType="end"/>
      </w:r>
      <w:r w:rsidR="00B92FFD" w:rsidRPr="00ED0774">
        <w:t>.</w:t>
      </w:r>
    </w:p>
    <w:p w14:paraId="15FECCCC" w14:textId="608CD4BA" w:rsidR="005C29F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C42A2" w:rsidRPr="00ED0774">
        <w:rPr>
          <w:rStyle w:val="affb"/>
          <w:lang w:val="en-US"/>
        </w:rPr>
        <w:t>B</w:t>
      </w:r>
      <w:r w:rsidR="00926681" w:rsidRPr="00ED0774">
        <w:rPr>
          <w:rStyle w:val="affb"/>
        </w:rPr>
        <w:t xml:space="preserve"> </w:t>
      </w:r>
      <w:r w:rsidR="005C29FD" w:rsidRPr="00ED0774">
        <w:rPr>
          <w:rStyle w:val="affb"/>
        </w:rPr>
        <w:t>(уровень</w:t>
      </w:r>
      <w:r w:rsidR="00926681" w:rsidRPr="00ED0774">
        <w:rPr>
          <w:rStyle w:val="affb"/>
        </w:rPr>
        <w:t xml:space="preserve"> </w:t>
      </w:r>
      <w:r w:rsidR="005C29FD" w:rsidRPr="00ED0774">
        <w:rPr>
          <w:rStyle w:val="affb"/>
        </w:rPr>
        <w:t>достоверности</w:t>
      </w:r>
      <w:r w:rsidR="00926681" w:rsidRPr="00ED0774">
        <w:rPr>
          <w:rStyle w:val="affb"/>
        </w:rPr>
        <w:t xml:space="preserve"> </w:t>
      </w:r>
      <w:r w:rsidR="005C29FD" w:rsidRPr="00ED0774">
        <w:rPr>
          <w:rStyle w:val="affb"/>
        </w:rPr>
        <w:t>доказательств</w:t>
      </w:r>
      <w:r w:rsidR="00926681" w:rsidRPr="00ED0774">
        <w:rPr>
          <w:rStyle w:val="affb"/>
        </w:rPr>
        <w:t xml:space="preserve"> </w:t>
      </w:r>
      <w:r w:rsidR="00E61EE5" w:rsidRPr="00ED0774">
        <w:rPr>
          <w:rStyle w:val="affb"/>
        </w:rPr>
        <w:t>–</w:t>
      </w:r>
      <w:r w:rsidR="00926681" w:rsidRPr="00ED0774">
        <w:rPr>
          <w:rStyle w:val="affb"/>
        </w:rPr>
        <w:t xml:space="preserve"> </w:t>
      </w:r>
      <w:r w:rsidR="006C42A2" w:rsidRPr="00ED0774">
        <w:rPr>
          <w:rStyle w:val="affb"/>
        </w:rPr>
        <w:t>3</w:t>
      </w:r>
      <w:r w:rsidR="00EF505B" w:rsidRPr="00ED0774">
        <w:rPr>
          <w:rStyle w:val="affb"/>
        </w:rPr>
        <w:t>)</w:t>
      </w:r>
    </w:p>
    <w:p w14:paraId="6B035A04" w14:textId="77777777" w:rsidR="0080502A" w:rsidRPr="00ED0774" w:rsidRDefault="00101ED7" w:rsidP="00705E68">
      <w:pPr>
        <w:pStyle w:val="afd"/>
        <w:spacing w:beforeAutospacing="0" w:afterAutospacing="0" w:line="360" w:lineRule="auto"/>
        <w:ind w:firstLine="709"/>
        <w:contextualSpacing/>
        <w:divId w:val="488638550"/>
        <w:rPr>
          <w:rStyle w:val="affb"/>
          <w:b w:val="0"/>
          <w:bCs w:val="0"/>
          <w:i/>
          <w:iCs/>
        </w:rPr>
      </w:pPr>
      <w:r w:rsidRPr="00ED0774">
        <w:rPr>
          <w:rStyle w:val="affb"/>
        </w:rPr>
        <w:t>Комментарий</w:t>
      </w:r>
      <w:r w:rsidRPr="00ED0774">
        <w:rPr>
          <w:rStyle w:val="affb"/>
          <w:i/>
        </w:rPr>
        <w:t>:</w:t>
      </w:r>
      <w:r w:rsidR="00926681" w:rsidRPr="00ED0774">
        <w:rPr>
          <w:rStyle w:val="affb"/>
          <w:i/>
          <w:iCs/>
        </w:rPr>
        <w:t xml:space="preserve"> </w:t>
      </w:r>
      <w:r w:rsidR="009248F4" w:rsidRPr="00ED0774">
        <w:rPr>
          <w:rStyle w:val="affb"/>
          <w:b w:val="0"/>
          <w:bCs w:val="0"/>
          <w:i/>
          <w:iCs/>
        </w:rPr>
        <w:t>о</w:t>
      </w:r>
      <w:r w:rsidR="005C29FD" w:rsidRPr="00ED0774">
        <w:rPr>
          <w:rStyle w:val="affb"/>
          <w:b w:val="0"/>
          <w:bCs w:val="0"/>
          <w:i/>
          <w:iCs/>
        </w:rPr>
        <w:t>тсрочка</w:t>
      </w:r>
      <w:r w:rsidR="00926681" w:rsidRPr="00ED0774">
        <w:rPr>
          <w:rStyle w:val="affb"/>
          <w:b w:val="0"/>
          <w:bCs w:val="0"/>
          <w:i/>
          <w:iCs/>
        </w:rPr>
        <w:t xml:space="preserve"> </w:t>
      </w:r>
      <w:r w:rsidR="005C29FD" w:rsidRPr="00ED0774">
        <w:rPr>
          <w:rStyle w:val="affb"/>
          <w:b w:val="0"/>
          <w:bCs w:val="0"/>
          <w:i/>
          <w:iCs/>
        </w:rPr>
        <w:t>начала</w:t>
      </w:r>
      <w:r w:rsidR="00926681" w:rsidRPr="00ED0774">
        <w:rPr>
          <w:rStyle w:val="affb"/>
          <w:b w:val="0"/>
          <w:bCs w:val="0"/>
          <w:i/>
          <w:iCs/>
        </w:rPr>
        <w:t xml:space="preserve"> </w:t>
      </w:r>
      <w:r w:rsidR="005C29FD" w:rsidRPr="00ED0774">
        <w:rPr>
          <w:rStyle w:val="affb"/>
          <w:b w:val="0"/>
          <w:bCs w:val="0"/>
          <w:i/>
          <w:iCs/>
        </w:rPr>
        <w:t>терапии</w:t>
      </w:r>
      <w:r w:rsidR="00926681" w:rsidRPr="00ED0774">
        <w:rPr>
          <w:rStyle w:val="affb"/>
          <w:b w:val="0"/>
          <w:bCs w:val="0"/>
          <w:i/>
          <w:iCs/>
        </w:rPr>
        <w:t xml:space="preserve"> </w:t>
      </w:r>
      <w:r w:rsidR="005C29FD" w:rsidRPr="00ED0774">
        <w:rPr>
          <w:rStyle w:val="affb"/>
          <w:b w:val="0"/>
          <w:bCs w:val="0"/>
          <w:i/>
          <w:iCs/>
        </w:rPr>
        <w:t>на</w:t>
      </w:r>
      <w:r w:rsidR="00926681" w:rsidRPr="00ED0774">
        <w:rPr>
          <w:rStyle w:val="affb"/>
          <w:b w:val="0"/>
          <w:bCs w:val="0"/>
          <w:i/>
          <w:iCs/>
        </w:rPr>
        <w:t xml:space="preserve"> </w:t>
      </w:r>
      <w:r w:rsidR="005C29FD" w:rsidRPr="00ED0774">
        <w:rPr>
          <w:rStyle w:val="affb"/>
          <w:b w:val="0"/>
          <w:bCs w:val="0"/>
          <w:i/>
          <w:iCs/>
        </w:rPr>
        <w:t>короткий</w:t>
      </w:r>
      <w:r w:rsidR="00926681" w:rsidRPr="00ED0774">
        <w:rPr>
          <w:rStyle w:val="affb"/>
          <w:b w:val="0"/>
          <w:bCs w:val="0"/>
          <w:i/>
          <w:iCs/>
        </w:rPr>
        <w:t xml:space="preserve"> </w:t>
      </w:r>
      <w:r w:rsidR="005C29FD" w:rsidRPr="00ED0774">
        <w:rPr>
          <w:rStyle w:val="affb"/>
          <w:b w:val="0"/>
          <w:bCs w:val="0"/>
          <w:i/>
          <w:iCs/>
        </w:rPr>
        <w:t>период</w:t>
      </w:r>
      <w:r w:rsidR="00926681" w:rsidRPr="00ED0774">
        <w:rPr>
          <w:rStyle w:val="affb"/>
          <w:b w:val="0"/>
          <w:bCs w:val="0"/>
          <w:i/>
          <w:iCs/>
        </w:rPr>
        <w:t xml:space="preserve"> </w:t>
      </w:r>
      <w:r w:rsidR="005C29FD" w:rsidRPr="00ED0774">
        <w:rPr>
          <w:rStyle w:val="affb"/>
          <w:b w:val="0"/>
          <w:bCs w:val="0"/>
          <w:i/>
          <w:iCs/>
        </w:rPr>
        <w:t>(5</w:t>
      </w:r>
      <w:r w:rsidR="009248F4" w:rsidRPr="00ED0774">
        <w:rPr>
          <w:rStyle w:val="affb"/>
          <w:b w:val="0"/>
          <w:bCs w:val="0"/>
          <w:i/>
          <w:iCs/>
        </w:rPr>
        <w:t>–</w:t>
      </w:r>
      <w:r w:rsidR="005C29FD" w:rsidRPr="00ED0774">
        <w:rPr>
          <w:rStyle w:val="affb"/>
          <w:b w:val="0"/>
          <w:bCs w:val="0"/>
          <w:i/>
          <w:iCs/>
        </w:rPr>
        <w:t>7</w:t>
      </w:r>
      <w:r w:rsidR="00926681" w:rsidRPr="00ED0774">
        <w:rPr>
          <w:rStyle w:val="affb"/>
          <w:b w:val="0"/>
          <w:bCs w:val="0"/>
          <w:i/>
          <w:iCs/>
        </w:rPr>
        <w:t xml:space="preserve"> </w:t>
      </w:r>
      <w:r w:rsidR="005C29FD" w:rsidRPr="00ED0774">
        <w:rPr>
          <w:rStyle w:val="affb"/>
          <w:b w:val="0"/>
          <w:bCs w:val="0"/>
          <w:i/>
          <w:iCs/>
        </w:rPr>
        <w:t>дней)</w:t>
      </w:r>
      <w:r w:rsidR="00926681" w:rsidRPr="00ED0774">
        <w:rPr>
          <w:rStyle w:val="affb"/>
          <w:b w:val="0"/>
          <w:bCs w:val="0"/>
          <w:i/>
          <w:iCs/>
        </w:rPr>
        <w:t xml:space="preserve"> </w:t>
      </w:r>
      <w:r w:rsidR="005C29FD" w:rsidRPr="00ED0774">
        <w:rPr>
          <w:rStyle w:val="affb"/>
          <w:b w:val="0"/>
          <w:bCs w:val="0"/>
          <w:i/>
          <w:iCs/>
        </w:rPr>
        <w:t>от</w:t>
      </w:r>
      <w:r w:rsidR="00926681" w:rsidRPr="00ED0774">
        <w:rPr>
          <w:rStyle w:val="affb"/>
          <w:b w:val="0"/>
          <w:bCs w:val="0"/>
          <w:i/>
          <w:iCs/>
        </w:rPr>
        <w:t xml:space="preserve"> </w:t>
      </w:r>
      <w:r w:rsidR="005C29FD" w:rsidRPr="00ED0774">
        <w:rPr>
          <w:rStyle w:val="affb"/>
          <w:b w:val="0"/>
          <w:bCs w:val="0"/>
          <w:i/>
          <w:iCs/>
        </w:rPr>
        <w:t>начала</w:t>
      </w:r>
      <w:r w:rsidR="00926681" w:rsidRPr="00ED0774">
        <w:rPr>
          <w:rStyle w:val="affb"/>
          <w:b w:val="0"/>
          <w:bCs w:val="0"/>
          <w:i/>
          <w:iCs/>
        </w:rPr>
        <w:t xml:space="preserve"> </w:t>
      </w:r>
      <w:r w:rsidR="00B36ACB" w:rsidRPr="00ED0774">
        <w:rPr>
          <w:rStyle w:val="affb"/>
          <w:b w:val="0"/>
          <w:bCs w:val="0"/>
          <w:i/>
          <w:iCs/>
        </w:rPr>
        <w:t>диагностики</w:t>
      </w:r>
      <w:r w:rsidR="00926681" w:rsidRPr="00ED0774">
        <w:rPr>
          <w:rStyle w:val="affb"/>
          <w:b w:val="0"/>
          <w:bCs w:val="0"/>
          <w:i/>
          <w:iCs/>
        </w:rPr>
        <w:t xml:space="preserve"> </w:t>
      </w:r>
      <w:r w:rsidR="005C29FD" w:rsidRPr="00ED0774">
        <w:rPr>
          <w:rStyle w:val="affb"/>
          <w:b w:val="0"/>
          <w:bCs w:val="0"/>
          <w:i/>
          <w:iCs/>
        </w:rPr>
        <w:t>заболевания</w:t>
      </w:r>
      <w:r w:rsidR="00926681" w:rsidRPr="00ED0774">
        <w:rPr>
          <w:rStyle w:val="affb"/>
          <w:b w:val="0"/>
          <w:bCs w:val="0"/>
          <w:i/>
          <w:iCs/>
        </w:rPr>
        <w:t xml:space="preserve"> </w:t>
      </w:r>
      <w:r w:rsidR="005C29FD" w:rsidRPr="00ED0774">
        <w:rPr>
          <w:rStyle w:val="affb"/>
          <w:b w:val="0"/>
          <w:bCs w:val="0"/>
          <w:i/>
          <w:iCs/>
        </w:rPr>
        <w:t>не</w:t>
      </w:r>
      <w:r w:rsidR="00926681" w:rsidRPr="00ED0774">
        <w:rPr>
          <w:rStyle w:val="affb"/>
          <w:b w:val="0"/>
          <w:bCs w:val="0"/>
          <w:i/>
          <w:iCs/>
        </w:rPr>
        <w:t xml:space="preserve"> </w:t>
      </w:r>
      <w:r w:rsidR="005C29FD" w:rsidRPr="00ED0774">
        <w:rPr>
          <w:rStyle w:val="affb"/>
          <w:b w:val="0"/>
          <w:bCs w:val="0"/>
          <w:i/>
          <w:iCs/>
        </w:rPr>
        <w:t>влияет</w:t>
      </w:r>
      <w:r w:rsidR="00926681" w:rsidRPr="00ED0774">
        <w:rPr>
          <w:rStyle w:val="affb"/>
          <w:b w:val="0"/>
          <w:bCs w:val="0"/>
          <w:i/>
          <w:iCs/>
        </w:rPr>
        <w:t xml:space="preserve"> </w:t>
      </w:r>
      <w:r w:rsidR="005C29FD" w:rsidRPr="00ED0774">
        <w:rPr>
          <w:rStyle w:val="affb"/>
          <w:b w:val="0"/>
          <w:bCs w:val="0"/>
          <w:i/>
          <w:iCs/>
        </w:rPr>
        <w:t>на</w:t>
      </w:r>
      <w:r w:rsidR="00926681" w:rsidRPr="00ED0774">
        <w:rPr>
          <w:rStyle w:val="affb"/>
          <w:b w:val="0"/>
          <w:bCs w:val="0"/>
          <w:i/>
          <w:iCs/>
        </w:rPr>
        <w:t xml:space="preserve"> </w:t>
      </w:r>
      <w:r w:rsidR="005C29FD" w:rsidRPr="00ED0774">
        <w:rPr>
          <w:rStyle w:val="affb"/>
          <w:b w:val="0"/>
          <w:bCs w:val="0"/>
          <w:i/>
          <w:iCs/>
        </w:rPr>
        <w:t>эффективность</w:t>
      </w:r>
      <w:r w:rsidR="00926681" w:rsidRPr="00ED0774">
        <w:rPr>
          <w:rStyle w:val="affb"/>
          <w:b w:val="0"/>
          <w:bCs w:val="0"/>
          <w:i/>
          <w:iCs/>
        </w:rPr>
        <w:t xml:space="preserve"> </w:t>
      </w:r>
      <w:r w:rsidR="005C29FD" w:rsidRPr="00ED0774">
        <w:rPr>
          <w:rStyle w:val="affb"/>
          <w:b w:val="0"/>
          <w:bCs w:val="0"/>
          <w:i/>
          <w:iCs/>
        </w:rPr>
        <w:t>терапии,</w:t>
      </w:r>
      <w:r w:rsidR="00926681" w:rsidRPr="00ED0774">
        <w:rPr>
          <w:rStyle w:val="affb"/>
          <w:b w:val="0"/>
          <w:bCs w:val="0"/>
          <w:i/>
          <w:iCs/>
        </w:rPr>
        <w:t xml:space="preserve"> </w:t>
      </w:r>
      <w:r w:rsidR="005C29FD" w:rsidRPr="00ED0774">
        <w:rPr>
          <w:rStyle w:val="affb"/>
          <w:b w:val="0"/>
          <w:bCs w:val="0"/>
          <w:i/>
          <w:iCs/>
        </w:rPr>
        <w:t>показатели</w:t>
      </w:r>
      <w:r w:rsidR="00926681" w:rsidRPr="00ED0774">
        <w:rPr>
          <w:rStyle w:val="affb"/>
          <w:b w:val="0"/>
          <w:bCs w:val="0"/>
          <w:i/>
          <w:iCs/>
        </w:rPr>
        <w:t xml:space="preserve"> </w:t>
      </w:r>
      <w:r w:rsidR="005C29FD" w:rsidRPr="00ED0774">
        <w:rPr>
          <w:rStyle w:val="affb"/>
          <w:b w:val="0"/>
          <w:bCs w:val="0"/>
          <w:i/>
          <w:iCs/>
        </w:rPr>
        <w:t>ранней</w:t>
      </w:r>
      <w:r w:rsidR="00926681" w:rsidRPr="00ED0774">
        <w:rPr>
          <w:rStyle w:val="affb"/>
          <w:b w:val="0"/>
          <w:bCs w:val="0"/>
          <w:i/>
          <w:iCs/>
        </w:rPr>
        <w:t xml:space="preserve"> </w:t>
      </w:r>
      <w:r w:rsidR="0080502A" w:rsidRPr="00ED0774">
        <w:rPr>
          <w:rStyle w:val="affb"/>
          <w:b w:val="0"/>
          <w:bCs w:val="0"/>
          <w:i/>
          <w:iCs/>
        </w:rPr>
        <w:t>летальности,</w:t>
      </w:r>
      <w:r w:rsidR="00926681" w:rsidRPr="00ED0774">
        <w:rPr>
          <w:rStyle w:val="affb"/>
          <w:b w:val="0"/>
          <w:bCs w:val="0"/>
          <w:i/>
          <w:iCs/>
        </w:rPr>
        <w:t xml:space="preserve"> </w:t>
      </w:r>
      <w:r w:rsidR="0080502A" w:rsidRPr="00ED0774">
        <w:rPr>
          <w:rStyle w:val="affb"/>
          <w:b w:val="0"/>
          <w:bCs w:val="0"/>
          <w:i/>
          <w:iCs/>
        </w:rPr>
        <w:t>а</w:t>
      </w:r>
      <w:r w:rsidR="00926681" w:rsidRPr="00ED0774">
        <w:rPr>
          <w:rStyle w:val="affb"/>
          <w:b w:val="0"/>
          <w:bCs w:val="0"/>
          <w:i/>
          <w:iCs/>
        </w:rPr>
        <w:t xml:space="preserve"> </w:t>
      </w:r>
      <w:r w:rsidR="0080502A" w:rsidRPr="00ED0774">
        <w:rPr>
          <w:rStyle w:val="affb"/>
          <w:b w:val="0"/>
          <w:bCs w:val="0"/>
          <w:i/>
          <w:iCs/>
        </w:rPr>
        <w:t>также</w:t>
      </w:r>
      <w:r w:rsidR="00926681" w:rsidRPr="00ED0774">
        <w:rPr>
          <w:rStyle w:val="affb"/>
          <w:b w:val="0"/>
          <w:bCs w:val="0"/>
          <w:i/>
          <w:iCs/>
        </w:rPr>
        <w:t xml:space="preserve"> </w:t>
      </w:r>
      <w:r w:rsidR="0080502A" w:rsidRPr="00ED0774">
        <w:rPr>
          <w:rStyle w:val="affb"/>
          <w:b w:val="0"/>
          <w:bCs w:val="0"/>
          <w:i/>
          <w:iCs/>
        </w:rPr>
        <w:t>отдаленные</w:t>
      </w:r>
      <w:r w:rsidR="00926681" w:rsidRPr="00ED0774">
        <w:rPr>
          <w:rStyle w:val="affb"/>
          <w:b w:val="0"/>
          <w:bCs w:val="0"/>
          <w:i/>
          <w:iCs/>
        </w:rPr>
        <w:t xml:space="preserve"> </w:t>
      </w:r>
      <w:r w:rsidR="0080502A" w:rsidRPr="00ED0774">
        <w:rPr>
          <w:rStyle w:val="affb"/>
          <w:b w:val="0"/>
          <w:bCs w:val="0"/>
          <w:i/>
          <w:iCs/>
        </w:rPr>
        <w:t>результаты</w:t>
      </w:r>
      <w:r w:rsidR="00926681" w:rsidRPr="00ED0774">
        <w:rPr>
          <w:rStyle w:val="affb"/>
          <w:b w:val="0"/>
          <w:bCs w:val="0"/>
          <w:i/>
          <w:iCs/>
        </w:rPr>
        <w:t xml:space="preserve"> </w:t>
      </w:r>
      <w:r w:rsidR="0080502A" w:rsidRPr="00ED0774">
        <w:rPr>
          <w:rStyle w:val="affb"/>
          <w:b w:val="0"/>
          <w:bCs w:val="0"/>
          <w:i/>
          <w:iCs/>
        </w:rPr>
        <w:t>терапии</w:t>
      </w:r>
      <w:r w:rsidR="00926681" w:rsidRPr="00ED0774">
        <w:rPr>
          <w:rStyle w:val="affb"/>
          <w:b w:val="0"/>
          <w:bCs w:val="0"/>
          <w:i/>
          <w:iCs/>
        </w:rPr>
        <w:t xml:space="preserve"> </w:t>
      </w:r>
      <w:r w:rsidR="0080502A" w:rsidRPr="00ED0774">
        <w:rPr>
          <w:rStyle w:val="affb"/>
          <w:b w:val="0"/>
          <w:bCs w:val="0"/>
          <w:i/>
          <w:iCs/>
        </w:rPr>
        <w:t>ОМЛ.</w:t>
      </w:r>
    </w:p>
    <w:p w14:paraId="7AA13639" w14:textId="77777777" w:rsidR="007406F7" w:rsidRPr="00ED0774" w:rsidRDefault="007406F7" w:rsidP="005931CC">
      <w:pPr>
        <w:pStyle w:val="10"/>
        <w:divId w:val="488638550"/>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rPr>
          <w:rStyle w:val="affb"/>
          <w:b w:val="0"/>
        </w:rPr>
        <w:t>пациентам</w:t>
      </w:r>
      <w:r w:rsidR="00926681" w:rsidRPr="00ED0774">
        <w:rPr>
          <w:rStyle w:val="affb"/>
          <w:b w:val="0"/>
        </w:rPr>
        <w:t xml:space="preserve"> </w:t>
      </w:r>
      <w:r w:rsidRPr="00ED0774">
        <w:rPr>
          <w:rStyle w:val="affb"/>
          <w:b w:val="0"/>
        </w:rPr>
        <w:t>с</w:t>
      </w:r>
      <w:r w:rsidR="00926681" w:rsidRPr="00ED0774">
        <w:rPr>
          <w:rStyle w:val="affb"/>
          <w:b w:val="0"/>
        </w:rPr>
        <w:t xml:space="preserve"> </w:t>
      </w:r>
      <w:r w:rsidRPr="00ED0774">
        <w:rPr>
          <w:rStyle w:val="affb"/>
          <w:b w:val="0"/>
        </w:rPr>
        <w:t>ОМЛ</w:t>
      </w:r>
      <w:r w:rsidR="00926681" w:rsidRPr="00ED0774">
        <w:rPr>
          <w:rStyle w:val="affb"/>
        </w:rPr>
        <w:t xml:space="preserve"> </w:t>
      </w:r>
      <w:r w:rsidRPr="00ED0774">
        <w:t>начинать</w:t>
      </w:r>
      <w:r w:rsidR="00926681" w:rsidRPr="00ED0774">
        <w:t xml:space="preserve"> </w:t>
      </w:r>
      <w:r w:rsidRPr="00ED0774">
        <w:t>немедленно</w:t>
      </w:r>
      <w:r w:rsidR="00926681" w:rsidRPr="00ED0774">
        <w:t xml:space="preserve"> </w:t>
      </w:r>
      <w:r w:rsidRPr="00ED0774">
        <w:t>проведение</w:t>
      </w:r>
      <w:r w:rsidR="00926681" w:rsidRPr="00ED0774">
        <w:t xml:space="preserve"> </w:t>
      </w:r>
      <w:r w:rsidRPr="00ED0774">
        <w:t>цитостатической</w:t>
      </w:r>
      <w:r w:rsidR="00926681" w:rsidRPr="00ED0774">
        <w:t xml:space="preserve"> </w:t>
      </w:r>
      <w:r w:rsidRPr="00ED0774">
        <w:t>терапии</w:t>
      </w:r>
      <w:r w:rsidR="007842DF" w:rsidRPr="00ED0774">
        <w:t>,</w:t>
      </w:r>
      <w:r w:rsidR="00926681" w:rsidRPr="00ED0774">
        <w:t xml:space="preserve"> </w:t>
      </w:r>
      <w:r w:rsidR="005C79C0" w:rsidRPr="00ED0774">
        <w:t>если</w:t>
      </w:r>
      <w:r w:rsidR="00926681" w:rsidRPr="00ED0774">
        <w:t xml:space="preserve"> </w:t>
      </w:r>
      <w:r w:rsidR="005C79C0" w:rsidRPr="00ED0774">
        <w:t>у</w:t>
      </w:r>
      <w:r w:rsidR="00926681" w:rsidRPr="00ED0774">
        <w:t xml:space="preserve"> </w:t>
      </w:r>
      <w:r w:rsidR="00BB4286" w:rsidRPr="00ED0774">
        <w:t>пациента</w:t>
      </w:r>
      <w:r w:rsidR="00926681" w:rsidRPr="00ED0774">
        <w:t xml:space="preserve"> </w:t>
      </w:r>
      <w:r w:rsidR="005C79C0" w:rsidRPr="00ED0774">
        <w:t>имеется</w:t>
      </w:r>
      <w:r w:rsidRPr="00ED0774">
        <w:t>:</w:t>
      </w:r>
    </w:p>
    <w:p w14:paraId="15AA22C5" w14:textId="44F4AAF0" w:rsidR="007C1883" w:rsidRPr="00ED0774" w:rsidRDefault="007406F7" w:rsidP="00275537">
      <w:pPr>
        <w:pStyle w:val="afd"/>
        <w:numPr>
          <w:ilvl w:val="0"/>
          <w:numId w:val="18"/>
        </w:numPr>
        <w:spacing w:beforeAutospacing="0" w:afterAutospacing="0" w:line="360" w:lineRule="auto"/>
        <w:ind w:firstLine="709"/>
        <w:contextualSpacing/>
        <w:divId w:val="488638550"/>
      </w:pPr>
      <w:r w:rsidRPr="00ED0774">
        <w:t>тяжелая</w:t>
      </w:r>
      <w:r w:rsidR="00926681" w:rsidRPr="00ED0774">
        <w:t xml:space="preserve"> </w:t>
      </w:r>
      <w:r w:rsidRPr="00ED0774">
        <w:t>застойная</w:t>
      </w:r>
      <w:r w:rsidR="00926681" w:rsidRPr="00ED0774">
        <w:t xml:space="preserve"> </w:t>
      </w:r>
      <w:r w:rsidRPr="00ED0774">
        <w:t>сердечная</w:t>
      </w:r>
      <w:r w:rsidR="00926681" w:rsidRPr="00ED0774">
        <w:t xml:space="preserve"> </w:t>
      </w:r>
      <w:r w:rsidRPr="00ED0774">
        <w:t>недостаточность</w:t>
      </w:r>
      <w:r w:rsidR="00926681" w:rsidRPr="00ED0774">
        <w:t xml:space="preserve"> </w:t>
      </w:r>
      <w:r w:rsidRPr="00ED0774">
        <w:t>(фракция</w:t>
      </w:r>
      <w:r w:rsidR="00926681" w:rsidRPr="00ED0774">
        <w:t xml:space="preserve"> </w:t>
      </w:r>
      <w:r w:rsidRPr="00ED0774">
        <w:t>выброса</w:t>
      </w:r>
      <w:r w:rsidR="00926681" w:rsidRPr="00ED0774">
        <w:t xml:space="preserve"> </w:t>
      </w:r>
      <w:r w:rsidRPr="00ED0774">
        <w:t>менее</w:t>
      </w:r>
      <w:r w:rsidR="00926681" w:rsidRPr="00ED0774">
        <w:t xml:space="preserve"> </w:t>
      </w:r>
      <w:r w:rsidRPr="00ED0774">
        <w:t>50</w:t>
      </w:r>
      <w:r w:rsidR="00926681" w:rsidRPr="00ED0774">
        <w:t xml:space="preserve"> </w:t>
      </w:r>
      <w:r w:rsidRPr="00ED0774">
        <w:t>%),</w:t>
      </w:r>
      <w:r w:rsidR="00926681" w:rsidRPr="00ED0774">
        <w:t xml:space="preserve"> </w:t>
      </w:r>
      <w:r w:rsidRPr="00ED0774">
        <w:t>нестабильная</w:t>
      </w:r>
      <w:r w:rsidR="00926681" w:rsidRPr="00ED0774">
        <w:t xml:space="preserve"> </w:t>
      </w:r>
      <w:r w:rsidRPr="00ED0774">
        <w:t>стенокардия,</w:t>
      </w:r>
      <w:r w:rsidR="00926681" w:rsidRPr="00ED0774">
        <w:t xml:space="preserve"> </w:t>
      </w:r>
      <w:r w:rsidRPr="00ED0774">
        <w:t>грубые</w:t>
      </w:r>
      <w:r w:rsidR="00926681" w:rsidRPr="00ED0774">
        <w:t xml:space="preserve"> </w:t>
      </w:r>
      <w:r w:rsidRPr="00ED0774">
        <w:t>нарушения</w:t>
      </w:r>
      <w:r w:rsidR="00926681" w:rsidRPr="00ED0774">
        <w:t xml:space="preserve"> </w:t>
      </w:r>
      <w:r w:rsidRPr="00ED0774">
        <w:t>ритма</w:t>
      </w:r>
      <w:r w:rsidR="00926681" w:rsidRPr="00ED0774">
        <w:t xml:space="preserve"> </w:t>
      </w:r>
      <w:r w:rsidRPr="00ED0774">
        <w:t>и</w:t>
      </w:r>
      <w:r w:rsidR="00926681" w:rsidRPr="00ED0774">
        <w:t xml:space="preserve"> </w:t>
      </w:r>
      <w:r w:rsidRPr="00ED0774">
        <w:t>проводимости</w:t>
      </w:r>
      <w:r w:rsidR="00926681" w:rsidRPr="00ED0774">
        <w:t xml:space="preserve"> </w:t>
      </w:r>
      <w:r w:rsidRPr="00ED0774">
        <w:t>с</w:t>
      </w:r>
      <w:r w:rsidR="00926681" w:rsidRPr="00ED0774">
        <w:t xml:space="preserve"> </w:t>
      </w:r>
      <w:r w:rsidRPr="00ED0774">
        <w:t>нестабильностью</w:t>
      </w:r>
      <w:r w:rsidR="00926681" w:rsidRPr="00ED0774">
        <w:t xml:space="preserve"> </w:t>
      </w:r>
      <w:r w:rsidRPr="00ED0774">
        <w:t>гемодинамики,</w:t>
      </w:r>
      <w:r w:rsidR="00926681" w:rsidRPr="00ED0774">
        <w:t xml:space="preserve"> </w:t>
      </w:r>
      <w:r w:rsidRPr="00ED0774">
        <w:t>острый</w:t>
      </w:r>
      <w:r w:rsidR="00926681" w:rsidRPr="00ED0774">
        <w:t xml:space="preserve"> </w:t>
      </w:r>
      <w:r w:rsidRPr="00ED0774">
        <w:t>инфаркт</w:t>
      </w:r>
      <w:r w:rsidR="00926681" w:rsidRPr="00ED0774">
        <w:t xml:space="preserve"> </w:t>
      </w:r>
      <w:r w:rsidRPr="00ED0774">
        <w:t>миокарда</w:t>
      </w:r>
      <w:r w:rsidR="00926681" w:rsidRPr="00ED0774">
        <w:t xml:space="preserve"> </w:t>
      </w:r>
      <w:r w:rsidRPr="00ED0774">
        <w:t>(анамнез</w:t>
      </w:r>
      <w:r w:rsidR="00926681" w:rsidRPr="00ED0774">
        <w:t xml:space="preserve"> </w:t>
      </w:r>
      <w:r w:rsidRPr="00ED0774">
        <w:t>менее</w:t>
      </w:r>
      <w:r w:rsidR="00926681" w:rsidRPr="00ED0774">
        <w:t xml:space="preserve"> </w:t>
      </w:r>
      <w:r w:rsidRPr="00ED0774">
        <w:t>1</w:t>
      </w:r>
      <w:r w:rsidR="00926681" w:rsidRPr="00ED0774">
        <w:t xml:space="preserve"> </w:t>
      </w:r>
      <w:r w:rsidR="005E7775" w:rsidRPr="00ED0774">
        <w:t>месяца</w:t>
      </w:r>
      <w:r w:rsidRPr="00ED0774">
        <w:t>);</w:t>
      </w:r>
    </w:p>
    <w:p w14:paraId="3B048EFF"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почечная</w:t>
      </w:r>
      <w:r w:rsidR="00926681" w:rsidRPr="00ED0774">
        <w:t xml:space="preserve"> </w:t>
      </w:r>
      <w:r w:rsidRPr="00ED0774">
        <w:t>недостаточность</w:t>
      </w:r>
      <w:r w:rsidR="00926681" w:rsidRPr="00ED0774">
        <w:t xml:space="preserve"> </w:t>
      </w:r>
      <w:r w:rsidRPr="00ED0774">
        <w:t>(показатель</w:t>
      </w:r>
      <w:r w:rsidR="00926681" w:rsidRPr="00ED0774">
        <w:t xml:space="preserve"> </w:t>
      </w:r>
      <w:r w:rsidRPr="00ED0774">
        <w:t>сывороточного</w:t>
      </w:r>
      <w:r w:rsidR="00926681" w:rsidRPr="00ED0774">
        <w:t xml:space="preserve"> </w:t>
      </w:r>
      <w:r w:rsidRPr="00ED0774">
        <w:t>креатинина</w:t>
      </w:r>
      <w:r w:rsidR="00926681" w:rsidRPr="00ED0774">
        <w:t xml:space="preserve"> </w:t>
      </w:r>
      <w:r w:rsidR="0026130C" w:rsidRPr="00ED0774">
        <w:t>&gt;</w:t>
      </w:r>
      <w:r w:rsidRPr="00ED0774">
        <w:t>0,2</w:t>
      </w:r>
      <w:r w:rsidR="00926681" w:rsidRPr="00ED0774">
        <w:t xml:space="preserve"> </w:t>
      </w:r>
      <w:r w:rsidRPr="00ED0774">
        <w:t>ммоль/л</w:t>
      </w:r>
      <w:r w:rsidR="00926681" w:rsidRPr="00ED0774">
        <w:t xml:space="preserve"> </w:t>
      </w:r>
      <w:r w:rsidRPr="00ED0774">
        <w:t>(или</w:t>
      </w:r>
      <w:r w:rsidR="00926681" w:rsidRPr="00ED0774">
        <w:t xml:space="preserve"> </w:t>
      </w:r>
      <w:r w:rsidR="0026130C" w:rsidRPr="00ED0774">
        <w:t>&gt;</w:t>
      </w:r>
      <w:r w:rsidRPr="00ED0774">
        <w:t>200</w:t>
      </w:r>
      <w:r w:rsidR="00926681" w:rsidRPr="00ED0774">
        <w:t xml:space="preserve"> </w:t>
      </w:r>
      <w:r w:rsidRPr="00ED0774">
        <w:t>мг/мкл)</w:t>
      </w:r>
      <w:r w:rsidR="0026130C" w:rsidRPr="00ED0774">
        <w:t>,</w:t>
      </w:r>
      <w:r w:rsidR="00926681" w:rsidRPr="00ED0774">
        <w:t xml:space="preserve"> </w:t>
      </w:r>
      <w:r w:rsidRPr="00ED0774">
        <w:t>за</w:t>
      </w:r>
      <w:r w:rsidR="00926681" w:rsidRPr="00ED0774">
        <w:t xml:space="preserve"> </w:t>
      </w:r>
      <w:r w:rsidRPr="00ED0774">
        <w:t>исключением</w:t>
      </w:r>
      <w:r w:rsidR="00926681" w:rsidRPr="00ED0774">
        <w:t xml:space="preserve"> </w:t>
      </w:r>
      <w:r w:rsidRPr="00ED0774">
        <w:t>случаев,</w:t>
      </w:r>
      <w:r w:rsidR="00926681" w:rsidRPr="00ED0774">
        <w:t xml:space="preserve"> </w:t>
      </w:r>
      <w:r w:rsidRPr="00ED0774">
        <w:t>обусловленных</w:t>
      </w:r>
      <w:r w:rsidR="00926681" w:rsidRPr="00ED0774">
        <w:t xml:space="preserve"> </w:t>
      </w:r>
      <w:r w:rsidRPr="00ED0774">
        <w:t>лейкемической</w:t>
      </w:r>
      <w:r w:rsidR="00926681" w:rsidRPr="00ED0774">
        <w:t xml:space="preserve"> </w:t>
      </w:r>
      <w:r w:rsidRPr="00ED0774">
        <w:t>инфильтрацией</w:t>
      </w:r>
      <w:r w:rsidR="00926681" w:rsidRPr="00ED0774">
        <w:t xml:space="preserve"> </w:t>
      </w:r>
      <w:r w:rsidRPr="00ED0774">
        <w:t>почек);</w:t>
      </w:r>
    </w:p>
    <w:p w14:paraId="38EEA5A7"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печеночная</w:t>
      </w:r>
      <w:r w:rsidR="00926681" w:rsidRPr="00ED0774">
        <w:t xml:space="preserve"> </w:t>
      </w:r>
      <w:r w:rsidRPr="00ED0774">
        <w:t>недостаточность</w:t>
      </w:r>
      <w:r w:rsidR="00926681" w:rsidRPr="00ED0774">
        <w:t xml:space="preserve"> </w:t>
      </w:r>
      <w:r w:rsidRPr="00ED0774">
        <w:t>(за</w:t>
      </w:r>
      <w:r w:rsidR="00926681" w:rsidRPr="00ED0774">
        <w:t xml:space="preserve"> </w:t>
      </w:r>
      <w:r w:rsidRPr="00ED0774">
        <w:t>исключением</w:t>
      </w:r>
      <w:r w:rsidR="00926681" w:rsidRPr="00ED0774">
        <w:t xml:space="preserve"> </w:t>
      </w:r>
      <w:r w:rsidRPr="00ED0774">
        <w:t>случаев,</w:t>
      </w:r>
      <w:r w:rsidR="00926681" w:rsidRPr="00ED0774">
        <w:t xml:space="preserve"> </w:t>
      </w:r>
      <w:r w:rsidRPr="00ED0774">
        <w:t>обусловленных</w:t>
      </w:r>
      <w:r w:rsidR="00926681" w:rsidRPr="00ED0774">
        <w:t xml:space="preserve"> </w:t>
      </w:r>
      <w:r w:rsidRPr="00ED0774">
        <w:t>лейкемической</w:t>
      </w:r>
      <w:r w:rsidR="00926681" w:rsidRPr="00ED0774">
        <w:t xml:space="preserve"> </w:t>
      </w:r>
      <w:r w:rsidRPr="00ED0774">
        <w:t>инфильтрацией</w:t>
      </w:r>
      <w:r w:rsidR="00926681" w:rsidRPr="00ED0774">
        <w:t xml:space="preserve"> </w:t>
      </w:r>
      <w:r w:rsidRPr="00ED0774">
        <w:t>органа),</w:t>
      </w:r>
      <w:r w:rsidR="00926681" w:rsidRPr="00ED0774">
        <w:t xml:space="preserve"> </w:t>
      </w:r>
      <w:r w:rsidRPr="00ED0774">
        <w:t>острый</w:t>
      </w:r>
      <w:r w:rsidR="00926681" w:rsidRPr="00ED0774">
        <w:t xml:space="preserve"> </w:t>
      </w:r>
      <w:r w:rsidRPr="00ED0774">
        <w:t>вирусный</w:t>
      </w:r>
      <w:r w:rsidR="00926681" w:rsidRPr="00ED0774">
        <w:t xml:space="preserve"> </w:t>
      </w:r>
      <w:r w:rsidRPr="00ED0774">
        <w:t>гепатит</w:t>
      </w:r>
      <w:r w:rsidR="00926681" w:rsidRPr="00ED0774">
        <w:t xml:space="preserve"> </w:t>
      </w:r>
      <w:r w:rsidRPr="00ED0774">
        <w:t>В</w:t>
      </w:r>
      <w:r w:rsidR="00926681" w:rsidRPr="00ED0774">
        <w:t xml:space="preserve"> </w:t>
      </w:r>
      <w:r w:rsidRPr="00ED0774">
        <w:t>или</w:t>
      </w:r>
      <w:r w:rsidR="00926681" w:rsidRPr="00ED0774">
        <w:t xml:space="preserve"> </w:t>
      </w:r>
      <w:r w:rsidRPr="00ED0774">
        <w:t>С;</w:t>
      </w:r>
    </w:p>
    <w:p w14:paraId="3655C96A" w14:textId="77777777" w:rsidR="0026130C" w:rsidRPr="00ED0774" w:rsidRDefault="007406F7" w:rsidP="00275537">
      <w:pPr>
        <w:pStyle w:val="afd"/>
        <w:numPr>
          <w:ilvl w:val="0"/>
          <w:numId w:val="18"/>
        </w:numPr>
        <w:spacing w:beforeAutospacing="0" w:afterAutospacing="0" w:line="360" w:lineRule="auto"/>
        <w:ind w:firstLine="709"/>
        <w:contextualSpacing/>
        <w:divId w:val="488638550"/>
      </w:pPr>
      <w:r w:rsidRPr="00ED0774">
        <w:t>тяжелая</w:t>
      </w:r>
      <w:r w:rsidR="00926681" w:rsidRPr="00ED0774">
        <w:t xml:space="preserve"> </w:t>
      </w:r>
      <w:r w:rsidRPr="00ED0774">
        <w:t>пневмония</w:t>
      </w:r>
      <w:r w:rsidR="00926681" w:rsidRPr="00ED0774">
        <w:t xml:space="preserve"> </w:t>
      </w:r>
      <w:r w:rsidRPr="00ED0774">
        <w:t>(дыхательная</w:t>
      </w:r>
      <w:r w:rsidR="00926681" w:rsidRPr="00ED0774">
        <w:t xml:space="preserve"> </w:t>
      </w:r>
      <w:r w:rsidRPr="00ED0774">
        <w:t>недостаточность</w:t>
      </w:r>
      <w:r w:rsidR="00926681" w:rsidRPr="00ED0774">
        <w:t xml:space="preserve"> </w:t>
      </w:r>
      <w:r w:rsidR="007842DF" w:rsidRPr="00ED0774">
        <w:t>–</w:t>
      </w:r>
      <w:r w:rsidR="00926681" w:rsidRPr="00ED0774">
        <w:t xml:space="preserve"> </w:t>
      </w:r>
      <w:r w:rsidRPr="00ED0774">
        <w:t>одышка</w:t>
      </w:r>
      <w:r w:rsidR="00926681" w:rsidRPr="00ED0774">
        <w:t xml:space="preserve"> </w:t>
      </w:r>
      <w:r w:rsidR="00A43ACC" w:rsidRPr="00ED0774">
        <w:t>&gt;</w:t>
      </w:r>
      <w:r w:rsidRPr="00ED0774">
        <w:t>30</w:t>
      </w:r>
      <w:r w:rsidR="00926681" w:rsidRPr="00ED0774">
        <w:t xml:space="preserve"> </w:t>
      </w:r>
      <w:r w:rsidRPr="00ED0774">
        <w:t>дыхательных</w:t>
      </w:r>
      <w:r w:rsidR="00926681" w:rsidRPr="00ED0774">
        <w:t xml:space="preserve"> </w:t>
      </w:r>
      <w:r w:rsidRPr="00ED0774">
        <w:t>движений</w:t>
      </w:r>
      <w:r w:rsidR="00926681" w:rsidRPr="00ED0774">
        <w:t xml:space="preserve"> </w:t>
      </w:r>
      <w:r w:rsidRPr="00ED0774">
        <w:t>в</w:t>
      </w:r>
      <w:r w:rsidR="00926681" w:rsidRPr="00ED0774">
        <w:t xml:space="preserve"> </w:t>
      </w:r>
      <w:r w:rsidRPr="00ED0774">
        <w:t>мин</w:t>
      </w:r>
      <w:r w:rsidR="0026130C" w:rsidRPr="00ED0774">
        <w:t>уту</w:t>
      </w:r>
      <w:r w:rsidRPr="00ED0774">
        <w:t>,</w:t>
      </w:r>
      <w:r w:rsidR="00926681" w:rsidRPr="00ED0774">
        <w:t xml:space="preserve"> </w:t>
      </w:r>
      <w:r w:rsidRPr="00ED0774">
        <w:t>артериальная</w:t>
      </w:r>
      <w:r w:rsidR="00926681" w:rsidRPr="00ED0774">
        <w:t xml:space="preserve"> </w:t>
      </w:r>
      <w:r w:rsidRPr="00ED0774">
        <w:t>гипоксемия</w:t>
      </w:r>
      <w:r w:rsidR="00926681" w:rsidRPr="00ED0774">
        <w:t xml:space="preserve"> </w:t>
      </w:r>
      <w:r w:rsidR="0026130C" w:rsidRPr="00ED0774">
        <w:t>&lt;</w:t>
      </w:r>
      <w:r w:rsidRPr="00ED0774">
        <w:t>80</w:t>
      </w:r>
      <w:r w:rsidR="00926681" w:rsidRPr="00ED0774">
        <w:t xml:space="preserve"> </w:t>
      </w:r>
      <w:r w:rsidR="005C79C0" w:rsidRPr="00ED0774">
        <w:t>мм</w:t>
      </w:r>
      <w:r w:rsidR="00926681" w:rsidRPr="00ED0774">
        <w:t xml:space="preserve"> </w:t>
      </w:r>
      <w:r w:rsidR="005C79C0" w:rsidRPr="00ED0774">
        <w:t>рт</w:t>
      </w:r>
      <w:r w:rsidR="0026130C" w:rsidRPr="00ED0774">
        <w:t>.</w:t>
      </w:r>
      <w:r w:rsidR="00926681" w:rsidRPr="00ED0774">
        <w:t xml:space="preserve"> </w:t>
      </w:r>
      <w:r w:rsidR="005C79C0" w:rsidRPr="00ED0774">
        <w:t>ст</w:t>
      </w:r>
      <w:r w:rsidR="0026130C" w:rsidRPr="00ED0774">
        <w:t>.</w:t>
      </w:r>
      <w:r w:rsidRPr="00ED0774">
        <w:t>,</w:t>
      </w:r>
      <w:r w:rsidR="00926681" w:rsidRPr="00ED0774">
        <w:t xml:space="preserve"> </w:t>
      </w:r>
      <w:r w:rsidRPr="00ED0774">
        <w:t>при</w:t>
      </w:r>
      <w:r w:rsidR="00926681" w:rsidRPr="00ED0774">
        <w:t xml:space="preserve"> </w:t>
      </w:r>
      <w:r w:rsidRPr="00ED0774">
        <w:t>этом</w:t>
      </w:r>
      <w:r w:rsidR="00926681" w:rsidRPr="00ED0774">
        <w:t xml:space="preserve"> </w:t>
      </w:r>
      <w:r w:rsidRPr="00ED0774">
        <w:t>следует</w:t>
      </w:r>
      <w:r w:rsidR="00926681" w:rsidRPr="00ED0774">
        <w:t xml:space="preserve"> </w:t>
      </w:r>
      <w:r w:rsidRPr="00ED0774">
        <w:t>иметь</w:t>
      </w:r>
      <w:r w:rsidR="00926681" w:rsidRPr="00ED0774">
        <w:t xml:space="preserve"> </w:t>
      </w:r>
      <w:r w:rsidRPr="00ED0774">
        <w:t>в</w:t>
      </w:r>
      <w:r w:rsidR="00926681" w:rsidRPr="00ED0774">
        <w:t xml:space="preserve"> </w:t>
      </w:r>
      <w:r w:rsidRPr="00ED0774">
        <w:t>виду,</w:t>
      </w:r>
      <w:r w:rsidR="00926681" w:rsidRPr="00ED0774">
        <w:t xml:space="preserve"> </w:t>
      </w:r>
      <w:r w:rsidRPr="00ED0774">
        <w:t>что</w:t>
      </w:r>
      <w:r w:rsidR="000D6D63" w:rsidRPr="00ED0774">
        <w:t>,</w:t>
      </w:r>
      <w:r w:rsidR="00926681" w:rsidRPr="00ED0774">
        <w:t xml:space="preserve"> </w:t>
      </w:r>
      <w:r w:rsidRPr="00ED0774">
        <w:t>если</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2</w:t>
      </w:r>
      <w:r w:rsidR="0026130C" w:rsidRPr="00ED0774">
        <w:t>–</w:t>
      </w:r>
      <w:r w:rsidRPr="00ED0774">
        <w:t>3</w:t>
      </w:r>
      <w:r w:rsidR="00926681" w:rsidRPr="00ED0774">
        <w:t xml:space="preserve"> </w:t>
      </w:r>
      <w:r w:rsidRPr="00ED0774">
        <w:t>дней</w:t>
      </w:r>
      <w:r w:rsidR="00926681" w:rsidRPr="00ED0774">
        <w:t xml:space="preserve"> </w:t>
      </w:r>
      <w:r w:rsidRPr="00ED0774">
        <w:t>не</w:t>
      </w:r>
      <w:r w:rsidR="00926681" w:rsidRPr="00ED0774">
        <w:t xml:space="preserve"> </w:t>
      </w:r>
      <w:r w:rsidRPr="00ED0774">
        <w:t>удается</w:t>
      </w:r>
      <w:r w:rsidR="00926681" w:rsidRPr="00ED0774">
        <w:t xml:space="preserve"> </w:t>
      </w:r>
      <w:r w:rsidRPr="00ED0774">
        <w:t>стабилизировать</w:t>
      </w:r>
      <w:r w:rsidR="00926681" w:rsidRPr="00ED0774">
        <w:t xml:space="preserve"> </w:t>
      </w:r>
      <w:r w:rsidRPr="00ED0774">
        <w:t>состояние</w:t>
      </w:r>
      <w:r w:rsidR="00926681" w:rsidRPr="00ED0774">
        <w:t xml:space="preserve"> </w:t>
      </w:r>
      <w:r w:rsidR="00BB4286" w:rsidRPr="00ED0774">
        <w:t>пациента</w:t>
      </w:r>
      <w:r w:rsidRPr="00ED0774">
        <w:t>,</w:t>
      </w:r>
      <w:r w:rsidR="00926681" w:rsidRPr="00ED0774">
        <w:t xml:space="preserve"> </w:t>
      </w:r>
      <w:r w:rsidRPr="00ED0774">
        <w:t>курс</w:t>
      </w:r>
      <w:r w:rsidR="00926681" w:rsidRPr="00ED0774">
        <w:t xml:space="preserve"> </w:t>
      </w:r>
      <w:r w:rsidRPr="00ED0774">
        <w:t>ХТ</w:t>
      </w:r>
      <w:r w:rsidR="00926681" w:rsidRPr="00ED0774">
        <w:t xml:space="preserve"> </w:t>
      </w:r>
      <w:r w:rsidRPr="00ED0774">
        <w:t>должен</w:t>
      </w:r>
      <w:r w:rsidR="00926681" w:rsidRPr="00ED0774">
        <w:t xml:space="preserve"> </w:t>
      </w:r>
      <w:r w:rsidRPr="00ED0774">
        <w:t>быть</w:t>
      </w:r>
      <w:r w:rsidR="00926681" w:rsidRPr="00ED0774">
        <w:t xml:space="preserve"> </w:t>
      </w:r>
      <w:r w:rsidRPr="00ED0774">
        <w:t>начат,</w:t>
      </w:r>
      <w:r w:rsidR="00926681" w:rsidRPr="00ED0774">
        <w:t xml:space="preserve"> </w:t>
      </w:r>
      <w:r w:rsidRPr="00ED0774">
        <w:t>поскольку</w:t>
      </w:r>
      <w:r w:rsidR="00926681" w:rsidRPr="00ED0774">
        <w:t xml:space="preserve"> </w:t>
      </w:r>
      <w:r w:rsidRPr="00ED0774">
        <w:t>нередко</w:t>
      </w:r>
      <w:r w:rsidR="00926681" w:rsidRPr="00ED0774">
        <w:t xml:space="preserve"> </w:t>
      </w:r>
      <w:r w:rsidRPr="00ED0774">
        <w:t>диагностируется</w:t>
      </w:r>
      <w:r w:rsidR="00926681" w:rsidRPr="00ED0774">
        <w:t xml:space="preserve"> </w:t>
      </w:r>
      <w:r w:rsidRPr="00ED0774">
        <w:t>исходное</w:t>
      </w:r>
      <w:r w:rsidR="00926681" w:rsidRPr="00ED0774">
        <w:t xml:space="preserve"> </w:t>
      </w:r>
      <w:r w:rsidRPr="00ED0774">
        <w:t>поражение</w:t>
      </w:r>
      <w:r w:rsidR="00926681" w:rsidRPr="00ED0774">
        <w:t xml:space="preserve"> </w:t>
      </w:r>
      <w:r w:rsidRPr="00ED0774">
        <w:t>легочной</w:t>
      </w:r>
      <w:r w:rsidR="00926681" w:rsidRPr="00ED0774">
        <w:t xml:space="preserve"> </w:t>
      </w:r>
      <w:r w:rsidRPr="00ED0774">
        <w:t>ткани</w:t>
      </w:r>
      <w:r w:rsidR="00926681" w:rsidRPr="00ED0774">
        <w:t xml:space="preserve"> </w:t>
      </w:r>
      <w:r w:rsidRPr="00ED0774">
        <w:t>лейкемическими</w:t>
      </w:r>
      <w:r w:rsidR="00926681" w:rsidRPr="00ED0774">
        <w:t xml:space="preserve"> </w:t>
      </w:r>
      <w:r w:rsidRPr="00ED0774">
        <w:t>клетками,</w:t>
      </w:r>
      <w:r w:rsidR="00926681" w:rsidRPr="00ED0774">
        <w:t xml:space="preserve"> </w:t>
      </w:r>
      <w:r w:rsidRPr="00ED0774">
        <w:t>и</w:t>
      </w:r>
      <w:r w:rsidR="00926681" w:rsidRPr="00ED0774">
        <w:t xml:space="preserve"> </w:t>
      </w:r>
      <w:r w:rsidRPr="00ED0774">
        <w:t>без</w:t>
      </w:r>
      <w:r w:rsidR="00926681" w:rsidRPr="00ED0774">
        <w:t xml:space="preserve"> </w:t>
      </w:r>
      <w:r w:rsidRPr="00ED0774">
        <w:t>специфической</w:t>
      </w:r>
      <w:r w:rsidR="00926681" w:rsidRPr="00ED0774">
        <w:t xml:space="preserve"> </w:t>
      </w:r>
      <w:r w:rsidRPr="00ED0774">
        <w:t>терапии</w:t>
      </w:r>
      <w:r w:rsidR="00926681" w:rsidRPr="00ED0774">
        <w:t xml:space="preserve"> </w:t>
      </w:r>
      <w:r w:rsidRPr="00ED0774">
        <w:t>шансы</w:t>
      </w:r>
      <w:r w:rsidR="00926681" w:rsidRPr="00ED0774">
        <w:t xml:space="preserve"> </w:t>
      </w:r>
      <w:r w:rsidRPr="00ED0774">
        <w:t>на</w:t>
      </w:r>
      <w:r w:rsidR="00926681" w:rsidRPr="00ED0774">
        <w:t xml:space="preserve"> </w:t>
      </w:r>
      <w:r w:rsidRPr="00ED0774">
        <w:t>излечение</w:t>
      </w:r>
      <w:r w:rsidR="00926681" w:rsidRPr="00ED0774">
        <w:t xml:space="preserve"> </w:t>
      </w:r>
      <w:r w:rsidRPr="00ED0774">
        <w:t>пневмонии</w:t>
      </w:r>
      <w:r w:rsidR="00926681" w:rsidRPr="00ED0774">
        <w:t xml:space="preserve"> </w:t>
      </w:r>
      <w:r w:rsidRPr="00ED0774">
        <w:t>чрезвычайно</w:t>
      </w:r>
      <w:r w:rsidR="00926681" w:rsidRPr="00ED0774">
        <w:t xml:space="preserve"> </w:t>
      </w:r>
      <w:r w:rsidRPr="00ED0774">
        <w:t>малы);</w:t>
      </w:r>
    </w:p>
    <w:p w14:paraId="141CC7DE"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сепсис</w:t>
      </w:r>
      <w:r w:rsidR="00926681" w:rsidRPr="00ED0774">
        <w:t xml:space="preserve"> </w:t>
      </w:r>
      <w:r w:rsidRPr="00ED0774">
        <w:t>(при</w:t>
      </w:r>
      <w:r w:rsidR="00926681" w:rsidRPr="00ED0774">
        <w:t xml:space="preserve"> </w:t>
      </w:r>
      <w:r w:rsidRPr="00ED0774">
        <w:t>нестабильности</w:t>
      </w:r>
      <w:r w:rsidR="00926681" w:rsidRPr="00ED0774">
        <w:t xml:space="preserve"> </w:t>
      </w:r>
      <w:r w:rsidRPr="00ED0774">
        <w:t>гемодинамик</w:t>
      </w:r>
      <w:r w:rsidR="00B565C3" w:rsidRPr="00ED0774">
        <w:t>и</w:t>
      </w:r>
      <w:r w:rsidRPr="00ED0774">
        <w:t>);</w:t>
      </w:r>
      <w:r w:rsidR="00926681" w:rsidRPr="00ED0774">
        <w:t xml:space="preserve"> </w:t>
      </w:r>
      <w:r w:rsidRPr="00ED0774">
        <w:t>только</w:t>
      </w:r>
      <w:r w:rsidR="00926681" w:rsidRPr="00ED0774">
        <w:t xml:space="preserve"> </w:t>
      </w:r>
      <w:r w:rsidRPr="00ED0774">
        <w:t>высокая</w:t>
      </w:r>
      <w:r w:rsidR="00926681" w:rsidRPr="00ED0774">
        <w:t xml:space="preserve"> </w:t>
      </w:r>
      <w:r w:rsidRPr="00ED0774">
        <w:t>лихорадка</w:t>
      </w:r>
      <w:r w:rsidR="00926681" w:rsidRPr="00ED0774">
        <w:t xml:space="preserve"> </w:t>
      </w:r>
      <w:r w:rsidRPr="00ED0774">
        <w:t>без</w:t>
      </w:r>
      <w:r w:rsidR="00926681" w:rsidRPr="00ED0774">
        <w:t xml:space="preserve"> </w:t>
      </w:r>
      <w:r w:rsidRPr="00ED0774">
        <w:t>характерных</w:t>
      </w:r>
      <w:r w:rsidR="00926681" w:rsidRPr="00ED0774">
        <w:t xml:space="preserve"> </w:t>
      </w:r>
      <w:r w:rsidRPr="00ED0774">
        <w:t>признаков</w:t>
      </w:r>
      <w:r w:rsidR="00926681" w:rsidRPr="00ED0774">
        <w:t xml:space="preserve"> </w:t>
      </w:r>
      <w:r w:rsidRPr="00ED0774">
        <w:t>сепсиса</w:t>
      </w:r>
      <w:r w:rsidR="00926681" w:rsidRPr="00ED0774">
        <w:t xml:space="preserve"> </w:t>
      </w:r>
      <w:r w:rsidRPr="00ED0774">
        <w:t>не</w:t>
      </w:r>
      <w:r w:rsidR="00926681" w:rsidRPr="00ED0774">
        <w:t xml:space="preserve"> </w:t>
      </w:r>
      <w:r w:rsidRPr="00ED0774">
        <w:t>может</w:t>
      </w:r>
      <w:r w:rsidR="00926681" w:rsidRPr="00ED0774">
        <w:t xml:space="preserve"> </w:t>
      </w:r>
      <w:r w:rsidRPr="00ED0774">
        <w:t>служить</w:t>
      </w:r>
      <w:r w:rsidR="00926681" w:rsidRPr="00ED0774">
        <w:t xml:space="preserve"> </w:t>
      </w:r>
      <w:r w:rsidRPr="00ED0774">
        <w:t>поводом</w:t>
      </w:r>
      <w:r w:rsidR="00926681" w:rsidRPr="00ED0774">
        <w:t xml:space="preserve"> </w:t>
      </w:r>
      <w:r w:rsidRPr="00ED0774">
        <w:t>к</w:t>
      </w:r>
      <w:r w:rsidR="00926681" w:rsidRPr="00ED0774">
        <w:t xml:space="preserve"> </w:t>
      </w:r>
      <w:r w:rsidRPr="00ED0774">
        <w:t>отсрочке</w:t>
      </w:r>
      <w:r w:rsidR="00926681" w:rsidRPr="00ED0774">
        <w:t xml:space="preserve"> </w:t>
      </w:r>
      <w:r w:rsidRPr="00ED0774">
        <w:t>ХТ;</w:t>
      </w:r>
    </w:p>
    <w:p w14:paraId="2F2C59C1"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угрожающие</w:t>
      </w:r>
      <w:r w:rsidR="00926681" w:rsidRPr="00ED0774">
        <w:t xml:space="preserve"> </w:t>
      </w:r>
      <w:r w:rsidRPr="00ED0774">
        <w:t>жизни</w:t>
      </w:r>
      <w:r w:rsidR="00926681" w:rsidRPr="00ED0774">
        <w:t xml:space="preserve"> </w:t>
      </w:r>
      <w:r w:rsidRPr="00ED0774">
        <w:t>кровотечения</w:t>
      </w:r>
      <w:r w:rsidR="00926681" w:rsidRPr="00ED0774">
        <w:t xml:space="preserve"> </w:t>
      </w:r>
      <w:r w:rsidRPr="00ED0774">
        <w:t>(желудочно-кишечный</w:t>
      </w:r>
      <w:r w:rsidR="00926681" w:rsidRPr="00ED0774">
        <w:t xml:space="preserve"> </w:t>
      </w:r>
      <w:r w:rsidRPr="00ED0774">
        <w:t>тракт,</w:t>
      </w:r>
      <w:r w:rsidR="00926681" w:rsidRPr="00ED0774">
        <w:t xml:space="preserve"> </w:t>
      </w:r>
      <w:r w:rsidRPr="00ED0774">
        <w:t>профузное</w:t>
      </w:r>
      <w:r w:rsidR="00926681" w:rsidRPr="00ED0774">
        <w:t xml:space="preserve"> </w:t>
      </w:r>
      <w:r w:rsidRPr="00ED0774">
        <w:t>маточное,</w:t>
      </w:r>
      <w:r w:rsidR="00926681" w:rsidRPr="00ED0774">
        <w:t xml:space="preserve"> </w:t>
      </w:r>
      <w:r w:rsidRPr="00ED0774">
        <w:t>кровоизлияние</w:t>
      </w:r>
      <w:r w:rsidR="00926681" w:rsidRPr="00ED0774">
        <w:t xml:space="preserve"> </w:t>
      </w:r>
      <w:r w:rsidRPr="00ED0774">
        <w:t>в</w:t>
      </w:r>
      <w:r w:rsidR="00926681" w:rsidRPr="00ED0774">
        <w:t xml:space="preserve"> </w:t>
      </w:r>
      <w:r w:rsidRPr="00ED0774">
        <w:t>головной</w:t>
      </w:r>
      <w:r w:rsidR="00926681" w:rsidRPr="00ED0774">
        <w:t xml:space="preserve"> </w:t>
      </w:r>
      <w:r w:rsidRPr="00ED0774">
        <w:t>мозг);</w:t>
      </w:r>
    </w:p>
    <w:p w14:paraId="537C0D3D"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lastRenderedPageBreak/>
        <w:t>тяжелые</w:t>
      </w:r>
      <w:r w:rsidR="00926681" w:rsidRPr="00ED0774">
        <w:t xml:space="preserve"> </w:t>
      </w:r>
      <w:r w:rsidRPr="00ED0774">
        <w:t>психические</w:t>
      </w:r>
      <w:r w:rsidR="00926681" w:rsidRPr="00ED0774">
        <w:t xml:space="preserve"> </w:t>
      </w:r>
      <w:r w:rsidRPr="00ED0774">
        <w:t>нарушения</w:t>
      </w:r>
      <w:r w:rsidR="00926681" w:rsidRPr="00ED0774">
        <w:t xml:space="preserve"> </w:t>
      </w:r>
      <w:r w:rsidRPr="00ED0774">
        <w:t>(бред,</w:t>
      </w:r>
      <w:r w:rsidR="00926681" w:rsidRPr="00ED0774">
        <w:t xml:space="preserve"> </w:t>
      </w:r>
      <w:r w:rsidRPr="00ED0774">
        <w:t>тяжелый</w:t>
      </w:r>
      <w:r w:rsidR="00926681" w:rsidRPr="00ED0774">
        <w:t xml:space="preserve"> </w:t>
      </w:r>
      <w:r w:rsidRPr="00ED0774">
        <w:t>депрессивный</w:t>
      </w:r>
      <w:r w:rsidR="00926681" w:rsidRPr="00ED0774">
        <w:t xml:space="preserve"> </w:t>
      </w:r>
      <w:r w:rsidRPr="00ED0774">
        <w:t>синдром</w:t>
      </w:r>
      <w:r w:rsidR="00926681" w:rsidRPr="00ED0774">
        <w:t xml:space="preserve"> </w:t>
      </w:r>
      <w:r w:rsidRPr="00ED0774">
        <w:t>и</w:t>
      </w:r>
      <w:r w:rsidR="00926681" w:rsidRPr="00ED0774">
        <w:t xml:space="preserve"> </w:t>
      </w:r>
      <w:r w:rsidRPr="00ED0774">
        <w:t>другие</w:t>
      </w:r>
      <w:r w:rsidR="00926681" w:rsidRPr="00ED0774">
        <w:t xml:space="preserve"> </w:t>
      </w:r>
      <w:r w:rsidRPr="00ED0774">
        <w:t>проявления</w:t>
      </w:r>
      <w:r w:rsidR="00926681" w:rsidRPr="00ED0774">
        <w:t xml:space="preserve"> </w:t>
      </w:r>
      <w:r w:rsidRPr="00ED0774">
        <w:t>продуктивной</w:t>
      </w:r>
      <w:r w:rsidR="00926681" w:rsidRPr="00ED0774">
        <w:t xml:space="preserve"> </w:t>
      </w:r>
      <w:r w:rsidRPr="00ED0774">
        <w:t>симптоматики);</w:t>
      </w:r>
    </w:p>
    <w:p w14:paraId="5914CBFA"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физическая</w:t>
      </w:r>
      <w:r w:rsidR="00926681" w:rsidRPr="00ED0774">
        <w:t xml:space="preserve"> </w:t>
      </w:r>
      <w:r w:rsidRPr="00ED0774">
        <w:t>несостоятельность,</w:t>
      </w:r>
      <w:r w:rsidR="00926681" w:rsidRPr="00ED0774">
        <w:t xml:space="preserve"> </w:t>
      </w:r>
      <w:r w:rsidRPr="00ED0774">
        <w:t>требующая</w:t>
      </w:r>
      <w:r w:rsidR="00926681" w:rsidRPr="00ED0774">
        <w:t xml:space="preserve"> </w:t>
      </w:r>
      <w:r w:rsidRPr="00ED0774">
        <w:t>постоянного</w:t>
      </w:r>
      <w:r w:rsidR="00926681" w:rsidRPr="00ED0774">
        <w:t xml:space="preserve"> </w:t>
      </w:r>
      <w:r w:rsidRPr="00ED0774">
        <w:t>ухода,</w:t>
      </w:r>
      <w:r w:rsidR="00926681" w:rsidRPr="00ED0774">
        <w:t xml:space="preserve"> </w:t>
      </w:r>
      <w:r w:rsidRPr="00ED0774">
        <w:t>кахексия</w:t>
      </w:r>
      <w:r w:rsidR="00926681" w:rsidRPr="00ED0774">
        <w:t xml:space="preserve"> </w:t>
      </w:r>
      <w:r w:rsidRPr="00ED0774">
        <w:t>(показатель</w:t>
      </w:r>
      <w:r w:rsidR="00926681" w:rsidRPr="00ED0774">
        <w:t xml:space="preserve"> </w:t>
      </w:r>
      <w:r w:rsidRPr="00ED0774">
        <w:t>общего</w:t>
      </w:r>
      <w:r w:rsidR="00926681" w:rsidRPr="00ED0774">
        <w:t xml:space="preserve"> </w:t>
      </w:r>
      <w:r w:rsidRPr="00ED0774">
        <w:t>белка</w:t>
      </w:r>
      <w:r w:rsidR="00926681" w:rsidRPr="00ED0774">
        <w:t xml:space="preserve"> </w:t>
      </w:r>
      <w:r w:rsidR="00A43ACC" w:rsidRPr="00ED0774">
        <w:t>&lt;</w:t>
      </w:r>
      <w:r w:rsidRPr="00ED0774">
        <w:t>35</w:t>
      </w:r>
      <w:r w:rsidR="00926681" w:rsidRPr="00ED0774">
        <w:t xml:space="preserve"> </w:t>
      </w:r>
      <w:r w:rsidRPr="00ED0774">
        <w:t>г/л);</w:t>
      </w:r>
    </w:p>
    <w:p w14:paraId="0DE22877" w14:textId="77777777" w:rsidR="00A43ACC" w:rsidRPr="00ED0774" w:rsidRDefault="007406F7" w:rsidP="00275537">
      <w:pPr>
        <w:pStyle w:val="afd"/>
        <w:numPr>
          <w:ilvl w:val="0"/>
          <w:numId w:val="18"/>
        </w:numPr>
        <w:spacing w:beforeAutospacing="0" w:afterAutospacing="0" w:line="360" w:lineRule="auto"/>
        <w:ind w:firstLine="709"/>
        <w:contextualSpacing/>
        <w:divId w:val="488638550"/>
      </w:pPr>
      <w:r w:rsidRPr="00ED0774">
        <w:t>декомпенсированный</w:t>
      </w:r>
      <w:r w:rsidR="00926681" w:rsidRPr="00ED0774">
        <w:t xml:space="preserve"> </w:t>
      </w:r>
      <w:r w:rsidRPr="00ED0774">
        <w:t>сахарный</w:t>
      </w:r>
      <w:r w:rsidR="00926681" w:rsidRPr="00ED0774">
        <w:t xml:space="preserve"> </w:t>
      </w:r>
      <w:r w:rsidRPr="00ED0774">
        <w:t>диабет</w:t>
      </w:r>
      <w:r w:rsidR="00926681" w:rsidRPr="00ED0774">
        <w:t xml:space="preserve"> </w:t>
      </w:r>
      <w:r w:rsidRPr="00ED0774">
        <w:t>(</w:t>
      </w:r>
      <w:r w:rsidR="00A43ACC" w:rsidRPr="00ED0774">
        <w:t>уровень</w:t>
      </w:r>
      <w:r w:rsidR="00926681" w:rsidRPr="00ED0774">
        <w:t xml:space="preserve"> </w:t>
      </w:r>
      <w:r w:rsidR="00A51A18" w:rsidRPr="00ED0774">
        <w:t>глюкоз</w:t>
      </w:r>
      <w:r w:rsidR="00A43ACC" w:rsidRPr="00ED0774">
        <w:t>ы</w:t>
      </w:r>
      <w:r w:rsidR="00926681" w:rsidRPr="00ED0774">
        <w:t xml:space="preserve"> </w:t>
      </w:r>
      <w:r w:rsidRPr="00ED0774">
        <w:t>крови</w:t>
      </w:r>
      <w:r w:rsidR="00926681" w:rsidRPr="00ED0774">
        <w:t xml:space="preserve"> </w:t>
      </w:r>
      <w:r w:rsidR="00A43ACC" w:rsidRPr="00ED0774">
        <w:t>&gt;</w:t>
      </w:r>
      <w:r w:rsidRPr="00ED0774">
        <w:t>15</w:t>
      </w:r>
      <w:r w:rsidR="00926681" w:rsidRPr="00ED0774">
        <w:t xml:space="preserve"> </w:t>
      </w:r>
      <w:r w:rsidRPr="00ED0774">
        <w:t>ммоль/л);</w:t>
      </w:r>
    </w:p>
    <w:p w14:paraId="38370D43" w14:textId="77777777" w:rsidR="007406F7" w:rsidRPr="00ED0774" w:rsidRDefault="007406F7" w:rsidP="00275537">
      <w:pPr>
        <w:pStyle w:val="afd"/>
        <w:numPr>
          <w:ilvl w:val="0"/>
          <w:numId w:val="18"/>
        </w:numPr>
        <w:spacing w:beforeAutospacing="0" w:afterAutospacing="0" w:line="360" w:lineRule="auto"/>
        <w:ind w:firstLine="709"/>
        <w:contextualSpacing/>
        <w:divId w:val="488638550"/>
      </w:pPr>
      <w:r w:rsidRPr="00ED0774">
        <w:t>неконтролируемое</w:t>
      </w:r>
      <w:r w:rsidR="00926681" w:rsidRPr="00ED0774">
        <w:t xml:space="preserve"> </w:t>
      </w:r>
      <w:r w:rsidRPr="00ED0774">
        <w:t>течение</w:t>
      </w:r>
      <w:r w:rsidR="00926681" w:rsidRPr="00ED0774">
        <w:t xml:space="preserve"> </w:t>
      </w:r>
      <w:r w:rsidRPr="00ED0774">
        <w:t>сопутствующего</w:t>
      </w:r>
      <w:r w:rsidR="00926681" w:rsidRPr="00ED0774">
        <w:t xml:space="preserve"> </w:t>
      </w:r>
      <w:r w:rsidRPr="00ED0774">
        <w:t>онкологического</w:t>
      </w:r>
      <w:r w:rsidR="00926681" w:rsidRPr="00ED0774">
        <w:t xml:space="preserve"> </w:t>
      </w:r>
      <w:r w:rsidRPr="00ED0774">
        <w:t>заболевания</w:t>
      </w:r>
      <w:r w:rsidR="00926681" w:rsidRPr="00ED0774">
        <w:t xml:space="preserve"> </w:t>
      </w:r>
      <w:r w:rsidR="00BF0E68"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BF0E68" w:rsidRPr="00ED0774">
        <w:fldChar w:fldCharType="separate"/>
      </w:r>
      <w:r w:rsidR="00907AA0" w:rsidRPr="00ED0774">
        <w:rPr>
          <w:noProof/>
        </w:rPr>
        <w:t>[1]</w:t>
      </w:r>
      <w:r w:rsidR="00BF0E68" w:rsidRPr="00ED0774">
        <w:fldChar w:fldCharType="end"/>
      </w:r>
      <w:r w:rsidRPr="00ED0774">
        <w:t>.</w:t>
      </w:r>
    </w:p>
    <w:p w14:paraId="33048760" w14:textId="760E5594" w:rsidR="007406F7" w:rsidRPr="00ED0774" w:rsidRDefault="00101ED7" w:rsidP="00AE27D0">
      <w:pPr>
        <w:pStyle w:val="afd"/>
        <w:spacing w:beforeAutospacing="0" w:afterAutospacing="0" w:line="360" w:lineRule="auto"/>
        <w:ind w:firstLine="709"/>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406F7" w:rsidRPr="00ED0774">
        <w:rPr>
          <w:rStyle w:val="affb"/>
        </w:rPr>
        <w:t>С</w:t>
      </w:r>
      <w:r w:rsidR="00926681" w:rsidRPr="00ED0774">
        <w:rPr>
          <w:rStyle w:val="affb"/>
        </w:rPr>
        <w:t xml:space="preserve"> </w:t>
      </w:r>
      <w:r w:rsidR="007406F7" w:rsidRPr="00ED0774">
        <w:rPr>
          <w:rStyle w:val="affb"/>
        </w:rPr>
        <w:t>(уровень</w:t>
      </w:r>
      <w:r w:rsidR="00926681" w:rsidRPr="00ED0774">
        <w:rPr>
          <w:rStyle w:val="affb"/>
        </w:rPr>
        <w:t xml:space="preserve"> </w:t>
      </w:r>
      <w:r w:rsidR="007406F7" w:rsidRPr="00ED0774">
        <w:rPr>
          <w:rStyle w:val="affb"/>
        </w:rPr>
        <w:t>д</w:t>
      </w:r>
      <w:r w:rsidR="00EF505B" w:rsidRPr="00ED0774">
        <w:rPr>
          <w:rStyle w:val="affb"/>
        </w:rPr>
        <w:t>остоверности</w:t>
      </w:r>
      <w:r w:rsidR="00926681" w:rsidRPr="00ED0774">
        <w:rPr>
          <w:rStyle w:val="affb"/>
        </w:rPr>
        <w:t xml:space="preserve"> </w:t>
      </w:r>
      <w:r w:rsidR="00EF505B" w:rsidRPr="00ED0774">
        <w:rPr>
          <w:rStyle w:val="affb"/>
        </w:rPr>
        <w:t>доказательств</w:t>
      </w:r>
      <w:r w:rsidR="00926681" w:rsidRPr="00ED0774">
        <w:rPr>
          <w:rStyle w:val="affb"/>
        </w:rPr>
        <w:t xml:space="preserve"> </w:t>
      </w:r>
      <w:r w:rsidR="00EF505B" w:rsidRPr="00ED0774">
        <w:rPr>
          <w:rStyle w:val="affb"/>
        </w:rPr>
        <w:t>–</w:t>
      </w:r>
      <w:r w:rsidR="00926681" w:rsidRPr="00ED0774">
        <w:rPr>
          <w:rStyle w:val="affb"/>
        </w:rPr>
        <w:t xml:space="preserve"> </w:t>
      </w:r>
      <w:r w:rsidR="00EF505B" w:rsidRPr="00ED0774">
        <w:rPr>
          <w:rStyle w:val="affb"/>
        </w:rPr>
        <w:t>5)</w:t>
      </w:r>
    </w:p>
    <w:p w14:paraId="4FCA4504" w14:textId="18C88467" w:rsidR="007406F7"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t xml:space="preserve"> </w:t>
      </w:r>
      <w:r w:rsidR="007406F7" w:rsidRPr="00ED0774">
        <w:rPr>
          <w:rStyle w:val="affc"/>
        </w:rPr>
        <w:t>если</w:t>
      </w:r>
      <w:r w:rsidR="00926681" w:rsidRPr="00ED0774">
        <w:rPr>
          <w:rStyle w:val="affc"/>
        </w:rPr>
        <w:t xml:space="preserve"> </w:t>
      </w:r>
      <w:r w:rsidR="007406F7" w:rsidRPr="00ED0774">
        <w:rPr>
          <w:rStyle w:val="affc"/>
        </w:rPr>
        <w:t>на</w:t>
      </w:r>
      <w:r w:rsidR="00926681" w:rsidRPr="00ED0774">
        <w:rPr>
          <w:rStyle w:val="affc"/>
        </w:rPr>
        <w:t xml:space="preserve"> </w:t>
      </w:r>
      <w:r w:rsidR="007406F7" w:rsidRPr="00ED0774">
        <w:rPr>
          <w:rStyle w:val="affc"/>
        </w:rPr>
        <w:t>момент</w:t>
      </w:r>
      <w:r w:rsidR="00926681" w:rsidRPr="00ED0774">
        <w:rPr>
          <w:rStyle w:val="affc"/>
        </w:rPr>
        <w:t xml:space="preserve"> </w:t>
      </w:r>
      <w:r w:rsidR="007406F7" w:rsidRPr="00ED0774">
        <w:rPr>
          <w:rStyle w:val="affc"/>
        </w:rPr>
        <w:t>поступления</w:t>
      </w:r>
      <w:r w:rsidR="00926681" w:rsidRPr="00ED0774">
        <w:rPr>
          <w:rStyle w:val="affc"/>
        </w:rPr>
        <w:t xml:space="preserve"> </w:t>
      </w:r>
      <w:r w:rsidR="007406F7" w:rsidRPr="00ED0774">
        <w:rPr>
          <w:rStyle w:val="affc"/>
        </w:rPr>
        <w:t>у</w:t>
      </w:r>
      <w:r w:rsidR="00926681" w:rsidRPr="00ED0774">
        <w:rPr>
          <w:rStyle w:val="affc"/>
        </w:rPr>
        <w:t xml:space="preserve"> </w:t>
      </w:r>
      <w:r w:rsidR="00BB4286" w:rsidRPr="00ED0774">
        <w:rPr>
          <w:rStyle w:val="affc"/>
        </w:rPr>
        <w:t>пациента</w:t>
      </w:r>
      <w:r w:rsidR="00926681" w:rsidRPr="00ED0774">
        <w:rPr>
          <w:rStyle w:val="affc"/>
        </w:rPr>
        <w:t xml:space="preserve"> </w:t>
      </w:r>
      <w:r w:rsidR="007406F7" w:rsidRPr="00ED0774">
        <w:rPr>
          <w:rStyle w:val="affc"/>
        </w:rPr>
        <w:t>было</w:t>
      </w:r>
      <w:r w:rsidR="00926681" w:rsidRPr="00ED0774">
        <w:rPr>
          <w:rStyle w:val="affc"/>
        </w:rPr>
        <w:t xml:space="preserve"> </w:t>
      </w:r>
      <w:r w:rsidR="007406F7" w:rsidRPr="00ED0774">
        <w:rPr>
          <w:rStyle w:val="affc"/>
        </w:rPr>
        <w:t>одно</w:t>
      </w:r>
      <w:r w:rsidR="00926681" w:rsidRPr="00ED0774">
        <w:rPr>
          <w:rStyle w:val="affc"/>
        </w:rPr>
        <w:t xml:space="preserve"> </w:t>
      </w:r>
      <w:r w:rsidR="007406F7" w:rsidRPr="00ED0774">
        <w:rPr>
          <w:rStyle w:val="affc"/>
        </w:rPr>
        <w:t>из</w:t>
      </w:r>
      <w:r w:rsidR="00926681" w:rsidRPr="00ED0774">
        <w:rPr>
          <w:rStyle w:val="affc"/>
        </w:rPr>
        <w:t xml:space="preserve"> </w:t>
      </w:r>
      <w:r w:rsidR="007406F7" w:rsidRPr="00ED0774">
        <w:rPr>
          <w:rStyle w:val="affc"/>
        </w:rPr>
        <w:t>вышеуказанных</w:t>
      </w:r>
      <w:r w:rsidR="00926681" w:rsidRPr="00ED0774">
        <w:rPr>
          <w:rStyle w:val="affc"/>
        </w:rPr>
        <w:t xml:space="preserve"> </w:t>
      </w:r>
      <w:r w:rsidR="007406F7" w:rsidRPr="00ED0774">
        <w:rPr>
          <w:rStyle w:val="affc"/>
        </w:rPr>
        <w:t>состояний,</w:t>
      </w:r>
      <w:r w:rsidR="00926681" w:rsidRPr="00ED0774">
        <w:rPr>
          <w:rStyle w:val="affc"/>
        </w:rPr>
        <w:t xml:space="preserve"> </w:t>
      </w:r>
      <w:r w:rsidR="007406F7" w:rsidRPr="00ED0774">
        <w:rPr>
          <w:rStyle w:val="affc"/>
        </w:rPr>
        <w:t>но</w:t>
      </w:r>
      <w:r w:rsidR="00926681" w:rsidRPr="00ED0774">
        <w:rPr>
          <w:rStyle w:val="affc"/>
        </w:rPr>
        <w:t xml:space="preserve"> </w:t>
      </w:r>
      <w:r w:rsidR="007406F7" w:rsidRPr="00ED0774">
        <w:rPr>
          <w:rStyle w:val="affc"/>
        </w:rPr>
        <w:t>его</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результате</w:t>
      </w:r>
      <w:r w:rsidR="00926681" w:rsidRPr="00ED0774">
        <w:rPr>
          <w:rStyle w:val="affc"/>
        </w:rPr>
        <w:t xml:space="preserve"> </w:t>
      </w:r>
      <w:r w:rsidR="007406F7" w:rsidRPr="00ED0774">
        <w:rPr>
          <w:rStyle w:val="affc"/>
        </w:rPr>
        <w:t>интенсивного</w:t>
      </w:r>
      <w:r w:rsidR="00926681" w:rsidRPr="00ED0774">
        <w:rPr>
          <w:rStyle w:val="affc"/>
        </w:rPr>
        <w:t xml:space="preserve"> </w:t>
      </w:r>
      <w:r w:rsidR="007406F7" w:rsidRPr="00ED0774">
        <w:rPr>
          <w:rStyle w:val="affc"/>
        </w:rPr>
        <w:t>симптоматического</w:t>
      </w:r>
      <w:r w:rsidR="00926681" w:rsidRPr="00ED0774">
        <w:rPr>
          <w:rStyle w:val="affc"/>
        </w:rPr>
        <w:t xml:space="preserve"> </w:t>
      </w:r>
      <w:r w:rsidR="007406F7" w:rsidRPr="00ED0774">
        <w:rPr>
          <w:rStyle w:val="affc"/>
        </w:rPr>
        <w:t>лечения</w:t>
      </w:r>
      <w:r w:rsidR="00926681" w:rsidRPr="00ED0774">
        <w:rPr>
          <w:rStyle w:val="affc"/>
        </w:rPr>
        <w:t xml:space="preserve"> </w:t>
      </w:r>
      <w:r w:rsidR="007406F7" w:rsidRPr="00ED0774">
        <w:rPr>
          <w:rStyle w:val="affc"/>
        </w:rPr>
        <w:t>уда</w:t>
      </w:r>
      <w:r w:rsidR="00B54CCB" w:rsidRPr="00ED0774">
        <w:rPr>
          <w:rStyle w:val="affc"/>
        </w:rPr>
        <w:t>ется</w:t>
      </w:r>
      <w:r w:rsidR="00926681" w:rsidRPr="00ED0774">
        <w:rPr>
          <w:rStyle w:val="affc"/>
        </w:rPr>
        <w:t xml:space="preserve"> </w:t>
      </w:r>
      <w:r w:rsidR="007406F7" w:rsidRPr="00ED0774">
        <w:rPr>
          <w:rStyle w:val="affc"/>
        </w:rPr>
        <w:t>купировать</w:t>
      </w:r>
      <w:r w:rsidR="00926681" w:rsidRPr="00ED0774">
        <w:rPr>
          <w:rStyle w:val="affc"/>
        </w:rPr>
        <w:t xml:space="preserve"> </w:t>
      </w:r>
      <w:r w:rsidR="007406F7" w:rsidRPr="00ED0774">
        <w:rPr>
          <w:rStyle w:val="affc"/>
        </w:rPr>
        <w:t>или</w:t>
      </w:r>
      <w:r w:rsidR="00926681" w:rsidRPr="00ED0774">
        <w:rPr>
          <w:rStyle w:val="affc"/>
        </w:rPr>
        <w:t xml:space="preserve"> </w:t>
      </w:r>
      <w:r w:rsidR="00B54CCB" w:rsidRPr="00ED0774">
        <w:rPr>
          <w:rStyle w:val="affc"/>
        </w:rPr>
        <w:t>контролировать</w:t>
      </w:r>
      <w:r w:rsidR="007406F7" w:rsidRPr="00ED0774">
        <w:rPr>
          <w:rStyle w:val="affc"/>
        </w:rPr>
        <w:t>,</w:t>
      </w:r>
      <w:r w:rsidR="00926681" w:rsidRPr="00ED0774">
        <w:rPr>
          <w:rStyle w:val="affc"/>
        </w:rPr>
        <w:t xml:space="preserve"> </w:t>
      </w:r>
      <w:r w:rsidR="007406F7" w:rsidRPr="00ED0774">
        <w:rPr>
          <w:rStyle w:val="affc"/>
        </w:rPr>
        <w:t>то</w:t>
      </w:r>
      <w:r w:rsidR="00926681" w:rsidRPr="00ED0774">
        <w:rPr>
          <w:rStyle w:val="affc"/>
        </w:rPr>
        <w:t xml:space="preserve"> </w:t>
      </w:r>
      <w:r w:rsidR="000F60CA" w:rsidRPr="00ED0774">
        <w:rPr>
          <w:rStyle w:val="affc"/>
        </w:rPr>
        <w:t>пациенту</w:t>
      </w:r>
      <w:r w:rsidR="00926681" w:rsidRPr="00ED0774">
        <w:rPr>
          <w:rStyle w:val="affc"/>
        </w:rPr>
        <w:t xml:space="preserve"> </w:t>
      </w:r>
      <w:r w:rsidR="007406F7" w:rsidRPr="00ED0774">
        <w:rPr>
          <w:rStyle w:val="affc"/>
        </w:rPr>
        <w:t>по</w:t>
      </w:r>
      <w:r w:rsidR="00926681" w:rsidRPr="00ED0774">
        <w:rPr>
          <w:rStyle w:val="affc"/>
        </w:rPr>
        <w:t xml:space="preserve"> </w:t>
      </w:r>
      <w:r w:rsidR="007406F7" w:rsidRPr="00ED0774">
        <w:rPr>
          <w:rStyle w:val="affc"/>
        </w:rPr>
        <w:t>истечении</w:t>
      </w:r>
      <w:r w:rsidR="00926681" w:rsidRPr="00ED0774">
        <w:rPr>
          <w:rStyle w:val="affc"/>
        </w:rPr>
        <w:t xml:space="preserve"> </w:t>
      </w:r>
      <w:r w:rsidR="007406F7" w:rsidRPr="00ED0774">
        <w:rPr>
          <w:rStyle w:val="affc"/>
        </w:rPr>
        <w:t>3</w:t>
      </w:r>
      <w:r w:rsidR="00A43ACC" w:rsidRPr="00ED0774">
        <w:rPr>
          <w:rStyle w:val="affc"/>
        </w:rPr>
        <w:t>–</w:t>
      </w:r>
      <w:r w:rsidR="007406F7" w:rsidRPr="00ED0774">
        <w:rPr>
          <w:rStyle w:val="affc"/>
        </w:rPr>
        <w:t>7</w:t>
      </w:r>
      <w:r w:rsidR="00926681" w:rsidRPr="00ED0774">
        <w:rPr>
          <w:rStyle w:val="affc"/>
        </w:rPr>
        <w:t xml:space="preserve"> </w:t>
      </w:r>
      <w:r w:rsidR="007406F7" w:rsidRPr="00ED0774">
        <w:rPr>
          <w:rStyle w:val="affc"/>
        </w:rPr>
        <w:t>дней</w:t>
      </w:r>
      <w:r w:rsidR="00926681" w:rsidRPr="00ED0774">
        <w:rPr>
          <w:rStyle w:val="affc"/>
        </w:rPr>
        <w:t xml:space="preserve"> </w:t>
      </w:r>
      <w:r w:rsidR="007406F7" w:rsidRPr="00ED0774">
        <w:rPr>
          <w:rStyle w:val="affc"/>
        </w:rPr>
        <w:t>может</w:t>
      </w:r>
      <w:r w:rsidR="00926681" w:rsidRPr="00ED0774">
        <w:rPr>
          <w:rStyle w:val="affc"/>
        </w:rPr>
        <w:t xml:space="preserve"> </w:t>
      </w:r>
      <w:r w:rsidR="007406F7" w:rsidRPr="00ED0774">
        <w:rPr>
          <w:rStyle w:val="affc"/>
        </w:rPr>
        <w:t>быть</w:t>
      </w:r>
      <w:r w:rsidR="00926681" w:rsidRPr="00ED0774">
        <w:rPr>
          <w:rStyle w:val="affc"/>
        </w:rPr>
        <w:t xml:space="preserve"> </w:t>
      </w:r>
      <w:r w:rsidR="007406F7" w:rsidRPr="00ED0774">
        <w:rPr>
          <w:rStyle w:val="affc"/>
        </w:rPr>
        <w:t>начата</w:t>
      </w:r>
      <w:r w:rsidR="00926681" w:rsidRPr="00ED0774">
        <w:rPr>
          <w:rStyle w:val="affc"/>
        </w:rPr>
        <w:t xml:space="preserve"> </w:t>
      </w:r>
      <w:r w:rsidR="007406F7" w:rsidRPr="00ED0774">
        <w:rPr>
          <w:rStyle w:val="affc"/>
        </w:rPr>
        <w:t>цитостатическая</w:t>
      </w:r>
      <w:r w:rsidR="00926681" w:rsidRPr="00ED0774">
        <w:rPr>
          <w:rStyle w:val="affc"/>
        </w:rPr>
        <w:t xml:space="preserve"> </w:t>
      </w:r>
      <w:r w:rsidR="007406F7" w:rsidRPr="00ED0774">
        <w:rPr>
          <w:rStyle w:val="affc"/>
        </w:rPr>
        <w:t>ХТ.</w:t>
      </w:r>
      <w:r w:rsidR="00926681" w:rsidRPr="00ED0774">
        <w:rPr>
          <w:rStyle w:val="affc"/>
        </w:rPr>
        <w:t xml:space="preserve"> </w:t>
      </w:r>
      <w:r w:rsidR="007406F7" w:rsidRPr="00ED0774">
        <w:rPr>
          <w:rStyle w:val="affc"/>
        </w:rPr>
        <w:t>Если</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ходе</w:t>
      </w:r>
      <w:r w:rsidR="00926681" w:rsidRPr="00ED0774">
        <w:rPr>
          <w:rStyle w:val="affc"/>
        </w:rPr>
        <w:t xml:space="preserve"> </w:t>
      </w:r>
      <w:r w:rsidR="007406F7" w:rsidRPr="00ED0774">
        <w:rPr>
          <w:rStyle w:val="affc"/>
        </w:rPr>
        <w:t>симптоматического</w:t>
      </w:r>
      <w:r w:rsidR="00926681" w:rsidRPr="00ED0774">
        <w:rPr>
          <w:rStyle w:val="affc"/>
        </w:rPr>
        <w:t xml:space="preserve"> </w:t>
      </w:r>
      <w:r w:rsidR="007406F7" w:rsidRPr="00ED0774">
        <w:rPr>
          <w:rStyle w:val="affc"/>
        </w:rPr>
        <w:t>лечения</w:t>
      </w:r>
      <w:r w:rsidR="00926681" w:rsidRPr="00ED0774">
        <w:rPr>
          <w:rStyle w:val="affc"/>
        </w:rPr>
        <w:t xml:space="preserve"> </w:t>
      </w:r>
      <w:r w:rsidR="007406F7" w:rsidRPr="00ED0774">
        <w:rPr>
          <w:rStyle w:val="affc"/>
        </w:rPr>
        <w:t>сопутствующей</w:t>
      </w:r>
      <w:r w:rsidR="00926681" w:rsidRPr="00ED0774">
        <w:rPr>
          <w:rStyle w:val="affc"/>
        </w:rPr>
        <w:t xml:space="preserve"> </w:t>
      </w:r>
      <w:r w:rsidR="007406F7" w:rsidRPr="00ED0774">
        <w:rPr>
          <w:rStyle w:val="affc"/>
        </w:rPr>
        <w:t>патологии</w:t>
      </w:r>
      <w:r w:rsidR="00926681" w:rsidRPr="00ED0774">
        <w:rPr>
          <w:rStyle w:val="affc"/>
        </w:rPr>
        <w:t xml:space="preserve"> </w:t>
      </w:r>
      <w:r w:rsidR="007406F7" w:rsidRPr="00ED0774">
        <w:rPr>
          <w:rStyle w:val="affc"/>
        </w:rPr>
        <w:t>отмечается</w:t>
      </w:r>
      <w:r w:rsidR="00926681" w:rsidRPr="00ED0774">
        <w:rPr>
          <w:rStyle w:val="affc"/>
        </w:rPr>
        <w:t xml:space="preserve"> </w:t>
      </w:r>
      <w:r w:rsidR="00B54CCB" w:rsidRPr="00ED0774">
        <w:rPr>
          <w:rStyle w:val="affc"/>
        </w:rPr>
        <w:t>прогрессирование</w:t>
      </w:r>
      <w:r w:rsidR="00926681" w:rsidRPr="00ED0774">
        <w:rPr>
          <w:rStyle w:val="affc"/>
        </w:rPr>
        <w:t xml:space="preserve"> </w:t>
      </w:r>
      <w:r w:rsidR="00B54CCB" w:rsidRPr="00ED0774">
        <w:rPr>
          <w:rStyle w:val="affc"/>
        </w:rPr>
        <w:t>ОМЛ</w:t>
      </w:r>
      <w:r w:rsidR="00926681" w:rsidRPr="00ED0774">
        <w:rPr>
          <w:rStyle w:val="affc"/>
        </w:rPr>
        <w:t xml:space="preserve"> </w:t>
      </w:r>
      <w:r w:rsidR="00B54CCB" w:rsidRPr="00ED0774">
        <w:rPr>
          <w:rStyle w:val="affc"/>
        </w:rPr>
        <w:t>в</w:t>
      </w:r>
      <w:r w:rsidR="00926681" w:rsidRPr="00ED0774">
        <w:rPr>
          <w:rStyle w:val="affc"/>
        </w:rPr>
        <w:t xml:space="preserve"> </w:t>
      </w:r>
      <w:r w:rsidR="00B54CCB" w:rsidRPr="00ED0774">
        <w:rPr>
          <w:rStyle w:val="affc"/>
        </w:rPr>
        <w:t>виде</w:t>
      </w:r>
      <w:r w:rsidR="00926681" w:rsidRPr="00ED0774">
        <w:rPr>
          <w:rStyle w:val="affc"/>
        </w:rPr>
        <w:t xml:space="preserve"> </w:t>
      </w:r>
      <w:r w:rsidR="007406F7" w:rsidRPr="00ED0774">
        <w:rPr>
          <w:rStyle w:val="affc"/>
        </w:rPr>
        <w:t>увеличение</w:t>
      </w:r>
      <w:r w:rsidR="00926681" w:rsidRPr="00ED0774">
        <w:rPr>
          <w:rStyle w:val="affc"/>
        </w:rPr>
        <w:t xml:space="preserve"> </w:t>
      </w:r>
      <w:r w:rsidR="007406F7" w:rsidRPr="00ED0774">
        <w:rPr>
          <w:rStyle w:val="affc"/>
        </w:rPr>
        <w:t>числа</w:t>
      </w:r>
      <w:r w:rsidR="00926681" w:rsidRPr="00ED0774">
        <w:rPr>
          <w:rStyle w:val="affc"/>
        </w:rPr>
        <w:t xml:space="preserve"> </w:t>
      </w:r>
      <w:r w:rsidR="007406F7" w:rsidRPr="00ED0774">
        <w:rPr>
          <w:rStyle w:val="affc"/>
        </w:rPr>
        <w:t>лейкоцитов,</w:t>
      </w:r>
      <w:r w:rsidR="00926681" w:rsidRPr="00ED0774">
        <w:rPr>
          <w:rStyle w:val="affc"/>
        </w:rPr>
        <w:t xml:space="preserve"> </w:t>
      </w:r>
      <w:r w:rsidR="007406F7" w:rsidRPr="00ED0774">
        <w:rPr>
          <w:rStyle w:val="affc"/>
        </w:rPr>
        <w:t>процентного</w:t>
      </w:r>
      <w:r w:rsidR="00926681" w:rsidRPr="00ED0774">
        <w:rPr>
          <w:rStyle w:val="affc"/>
        </w:rPr>
        <w:t xml:space="preserve"> </w:t>
      </w:r>
      <w:r w:rsidR="007406F7" w:rsidRPr="00ED0774">
        <w:rPr>
          <w:rStyle w:val="affc"/>
        </w:rPr>
        <w:t>содержания</w:t>
      </w:r>
      <w:r w:rsidR="00926681" w:rsidRPr="00ED0774">
        <w:rPr>
          <w:rStyle w:val="affc"/>
        </w:rPr>
        <w:t xml:space="preserve"> </w:t>
      </w:r>
      <w:r w:rsidR="007406F7" w:rsidRPr="00ED0774">
        <w:rPr>
          <w:rStyle w:val="affc"/>
        </w:rPr>
        <w:t>бластных</w:t>
      </w:r>
      <w:r w:rsidR="00926681" w:rsidRPr="00ED0774">
        <w:rPr>
          <w:rStyle w:val="affc"/>
        </w:rPr>
        <w:t xml:space="preserve"> </w:t>
      </w:r>
      <w:r w:rsidR="007406F7" w:rsidRPr="00ED0774">
        <w:rPr>
          <w:rStyle w:val="affc"/>
        </w:rPr>
        <w:t>клеток</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периферической</w:t>
      </w:r>
      <w:r w:rsidR="00926681" w:rsidRPr="00ED0774">
        <w:rPr>
          <w:rStyle w:val="affc"/>
        </w:rPr>
        <w:t xml:space="preserve"> </w:t>
      </w:r>
      <w:r w:rsidR="007406F7" w:rsidRPr="00ED0774">
        <w:rPr>
          <w:rStyle w:val="affc"/>
        </w:rPr>
        <w:t>крови</w:t>
      </w:r>
      <w:r w:rsidR="00926681" w:rsidRPr="00ED0774">
        <w:rPr>
          <w:rStyle w:val="affc"/>
        </w:rPr>
        <w:t xml:space="preserve"> </w:t>
      </w:r>
      <w:r w:rsidR="007406F7" w:rsidRPr="00ED0774">
        <w:rPr>
          <w:rStyle w:val="affc"/>
        </w:rPr>
        <w:t>или</w:t>
      </w:r>
      <w:r w:rsidR="00926681" w:rsidRPr="00ED0774">
        <w:rPr>
          <w:rStyle w:val="affc"/>
        </w:rPr>
        <w:t xml:space="preserve"> </w:t>
      </w:r>
      <w:r w:rsidR="007406F7" w:rsidRPr="00ED0774">
        <w:rPr>
          <w:rStyle w:val="affc"/>
        </w:rPr>
        <w:t>исходно</w:t>
      </w:r>
      <w:r w:rsidR="00926681" w:rsidRPr="00ED0774">
        <w:rPr>
          <w:rStyle w:val="affc"/>
        </w:rPr>
        <w:t xml:space="preserve"> </w:t>
      </w:r>
      <w:r w:rsidR="007406F7" w:rsidRPr="00ED0774">
        <w:rPr>
          <w:rStyle w:val="affc"/>
        </w:rPr>
        <w:t>уровень</w:t>
      </w:r>
      <w:r w:rsidR="00926681" w:rsidRPr="00ED0774">
        <w:rPr>
          <w:rStyle w:val="affc"/>
        </w:rPr>
        <w:t xml:space="preserve"> </w:t>
      </w:r>
      <w:r w:rsidR="007406F7" w:rsidRPr="00ED0774">
        <w:rPr>
          <w:rStyle w:val="affc"/>
        </w:rPr>
        <w:t>лейкоцитов</w:t>
      </w:r>
      <w:r w:rsidR="00926681" w:rsidRPr="00ED0774">
        <w:rPr>
          <w:rStyle w:val="affc"/>
        </w:rPr>
        <w:t xml:space="preserve"> </w:t>
      </w:r>
      <w:r w:rsidR="007406F7" w:rsidRPr="00ED0774">
        <w:rPr>
          <w:rStyle w:val="affc"/>
        </w:rPr>
        <w:t>составляет</w:t>
      </w:r>
      <w:r w:rsidR="00926681" w:rsidRPr="00ED0774">
        <w:rPr>
          <w:rStyle w:val="affc"/>
        </w:rPr>
        <w:t xml:space="preserve"> </w:t>
      </w:r>
      <w:r w:rsidR="007406F7" w:rsidRPr="00ED0774">
        <w:rPr>
          <w:rStyle w:val="affc"/>
        </w:rPr>
        <w:t>100</w:t>
      </w:r>
      <w:r w:rsidR="00926681" w:rsidRPr="00ED0774">
        <w:rPr>
          <w:rStyle w:val="affc"/>
        </w:rPr>
        <w:t xml:space="preserve"> </w:t>
      </w:r>
      <w:r w:rsidR="00A43ACC" w:rsidRPr="00ED0774">
        <w:rPr>
          <w:rStyle w:val="affc"/>
        </w:rPr>
        <w:sym w:font="Symbol" w:char="F0B4"/>
      </w:r>
      <w:r w:rsidR="00926681" w:rsidRPr="00ED0774">
        <w:rPr>
          <w:rStyle w:val="affc"/>
        </w:rPr>
        <w:t xml:space="preserve"> </w:t>
      </w:r>
      <w:r w:rsidR="007406F7" w:rsidRPr="00ED0774">
        <w:rPr>
          <w:rStyle w:val="affc"/>
        </w:rPr>
        <w:t>10</w:t>
      </w:r>
      <w:r w:rsidR="007406F7" w:rsidRPr="00ED0774">
        <w:rPr>
          <w:rStyle w:val="affc"/>
          <w:vertAlign w:val="superscript"/>
        </w:rPr>
        <w:t>9</w:t>
      </w:r>
      <w:r w:rsidR="007406F7" w:rsidRPr="00ED0774">
        <w:rPr>
          <w:rStyle w:val="affc"/>
        </w:rPr>
        <w:t>/л</w:t>
      </w:r>
      <w:r w:rsidR="00926681" w:rsidRPr="00ED0774">
        <w:rPr>
          <w:rStyle w:val="affc"/>
        </w:rPr>
        <w:t xml:space="preserve"> </w:t>
      </w:r>
      <w:r w:rsidR="007406F7" w:rsidRPr="00ED0774">
        <w:rPr>
          <w:rStyle w:val="affc"/>
        </w:rPr>
        <w:t>и</w:t>
      </w:r>
      <w:r w:rsidR="00926681" w:rsidRPr="00ED0774">
        <w:rPr>
          <w:rStyle w:val="affc"/>
        </w:rPr>
        <w:t xml:space="preserve"> </w:t>
      </w:r>
      <w:r w:rsidR="007406F7" w:rsidRPr="00ED0774">
        <w:rPr>
          <w:rStyle w:val="affc"/>
        </w:rPr>
        <w:t>более,</w:t>
      </w:r>
      <w:r w:rsidR="00926681" w:rsidRPr="00ED0774">
        <w:rPr>
          <w:rStyle w:val="affc"/>
        </w:rPr>
        <w:t xml:space="preserve"> </w:t>
      </w:r>
      <w:r w:rsidR="007406F7" w:rsidRPr="00ED0774">
        <w:rPr>
          <w:rStyle w:val="affc"/>
        </w:rPr>
        <w:t>целесообразно</w:t>
      </w:r>
      <w:r w:rsidR="00926681" w:rsidRPr="00ED0774">
        <w:rPr>
          <w:rStyle w:val="affc"/>
        </w:rPr>
        <w:t xml:space="preserve"> </w:t>
      </w:r>
      <w:r w:rsidR="007406F7" w:rsidRPr="00ED0774">
        <w:rPr>
          <w:rStyle w:val="affc"/>
        </w:rPr>
        <w:t>к</w:t>
      </w:r>
      <w:r w:rsidR="00926681" w:rsidRPr="00ED0774">
        <w:rPr>
          <w:rStyle w:val="affc"/>
        </w:rPr>
        <w:t xml:space="preserve"> </w:t>
      </w:r>
      <w:r w:rsidR="007406F7" w:rsidRPr="00ED0774">
        <w:rPr>
          <w:rStyle w:val="affc"/>
        </w:rPr>
        <w:t>терапии</w:t>
      </w:r>
      <w:r w:rsidR="00926681" w:rsidRPr="00ED0774">
        <w:rPr>
          <w:rStyle w:val="affc"/>
        </w:rPr>
        <w:t xml:space="preserve"> </w:t>
      </w:r>
      <w:r w:rsidR="007406F7" w:rsidRPr="00ED0774">
        <w:rPr>
          <w:rStyle w:val="affc"/>
        </w:rPr>
        <w:t>осложнений</w:t>
      </w:r>
      <w:r w:rsidR="00926681" w:rsidRPr="00ED0774">
        <w:rPr>
          <w:rStyle w:val="affc"/>
        </w:rPr>
        <w:t xml:space="preserve"> </w:t>
      </w:r>
      <w:r w:rsidR="007406F7" w:rsidRPr="00ED0774">
        <w:rPr>
          <w:rStyle w:val="affc"/>
        </w:rPr>
        <w:t>добавить</w:t>
      </w:r>
      <w:r w:rsidR="00926681" w:rsidRPr="00ED0774">
        <w:rPr>
          <w:rStyle w:val="affc"/>
        </w:rPr>
        <w:t xml:space="preserve"> </w:t>
      </w:r>
      <w:r w:rsidR="00D57147" w:rsidRPr="00ED0774">
        <w:rPr>
          <w:rStyle w:val="affc"/>
        </w:rPr>
        <w:t>#</w:t>
      </w:r>
      <w:r w:rsidR="007406F7" w:rsidRPr="00ED0774">
        <w:rPr>
          <w:i/>
        </w:rPr>
        <w:t>гидроксикарбамид</w:t>
      </w:r>
      <w:r w:rsidR="007406F7" w:rsidRPr="00ED0774">
        <w:rPr>
          <w:rStyle w:val="affc"/>
          <w:i w:val="0"/>
        </w:rPr>
        <w:t>**</w:t>
      </w:r>
      <w:r w:rsidR="00926681" w:rsidRPr="00ED0774">
        <w:rPr>
          <w:rStyle w:val="af"/>
          <w:rFonts w:eastAsia="Calibri"/>
          <w:i/>
          <w:sz w:val="24"/>
          <w:szCs w:val="24"/>
          <w:lang w:eastAsia="en-US"/>
        </w:rPr>
        <w:t xml:space="preserve"> </w:t>
      </w:r>
      <w:r w:rsidR="007406F7" w:rsidRPr="00ED0774">
        <w:rPr>
          <w:rStyle w:val="af"/>
          <w:rFonts w:eastAsia="Calibri"/>
          <w:i/>
          <w:sz w:val="24"/>
          <w:szCs w:val="24"/>
          <w:lang w:eastAsia="en-US"/>
        </w:rPr>
        <w:t>в</w:t>
      </w:r>
      <w:r w:rsidR="00926681" w:rsidRPr="00ED0774">
        <w:rPr>
          <w:rStyle w:val="affc"/>
        </w:rPr>
        <w:t xml:space="preserve"> </w:t>
      </w:r>
      <w:r w:rsidR="007406F7" w:rsidRPr="00ED0774">
        <w:rPr>
          <w:rStyle w:val="affc"/>
        </w:rPr>
        <w:t>дозе</w:t>
      </w:r>
      <w:r w:rsidR="00926681" w:rsidRPr="00ED0774">
        <w:rPr>
          <w:rStyle w:val="affc"/>
        </w:rPr>
        <w:t xml:space="preserve"> </w:t>
      </w:r>
      <w:r w:rsidR="007406F7" w:rsidRPr="00ED0774">
        <w:rPr>
          <w:rStyle w:val="affc"/>
        </w:rPr>
        <w:t>100</w:t>
      </w:r>
      <w:r w:rsidR="00926681" w:rsidRPr="00ED0774">
        <w:rPr>
          <w:rStyle w:val="affc"/>
        </w:rPr>
        <w:t xml:space="preserve"> </w:t>
      </w:r>
      <w:r w:rsidR="007406F7" w:rsidRPr="00ED0774">
        <w:rPr>
          <w:rStyle w:val="affc"/>
        </w:rPr>
        <w:t>мг/кг</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день</w:t>
      </w:r>
      <w:r w:rsidR="005931CC" w:rsidRPr="00ED0774">
        <w:rPr>
          <w:rStyle w:val="affc"/>
        </w:rPr>
        <w:t xml:space="preserve"> </w:t>
      </w:r>
      <w:r w:rsidR="005931CC" w:rsidRPr="00ED0774">
        <w:rPr>
          <w:rStyle w:val="affc"/>
        </w:rPr>
        <w:fldChar w:fldCharType="begin" w:fldLock="1"/>
      </w:r>
      <w:r w:rsidR="000E616A">
        <w:rPr>
          <w:rStyle w:val="affc"/>
        </w:rPr>
        <w:instrText>ADDIN CSL_CITATION {"citationItems":[{"id":"ITEM-1","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1","issue":"8","issued":{"date-parts":[["2003","8","1"]]},"page":"476-480","title":"High-dose hydroxyurea in the treatment of poor-risk myeloid leukemias","type":"article-journal","volume":"82"},"uris":["http://www.mendeley.com/documents/?uuid=5f77b2b2-c99a-3c35-9374-1744f6f8a146"]}],"mendeley":{"formattedCitation":"[48]","plainTextFormattedCitation":"[48]","previouslyFormattedCitation":"[48]"},"properties":{"noteIndex":0},"schema":"https://github.com/citation-style-language/schema/raw/master/csl-citation.json"}</w:instrText>
      </w:r>
      <w:r w:rsidR="005931CC" w:rsidRPr="00ED0774">
        <w:rPr>
          <w:rStyle w:val="affc"/>
        </w:rPr>
        <w:fldChar w:fldCharType="separate"/>
      </w:r>
      <w:r w:rsidR="000E616A" w:rsidRPr="000E616A">
        <w:rPr>
          <w:rStyle w:val="affc"/>
          <w:i w:val="0"/>
          <w:noProof/>
        </w:rPr>
        <w:t>[48]</w:t>
      </w:r>
      <w:r w:rsidR="005931CC" w:rsidRPr="00ED0774">
        <w:rPr>
          <w:rStyle w:val="affc"/>
        </w:rPr>
        <w:fldChar w:fldCharType="end"/>
      </w:r>
      <w:r w:rsidR="00926681" w:rsidRPr="00ED0774">
        <w:rPr>
          <w:rStyle w:val="affc"/>
        </w:rPr>
        <w:t xml:space="preserve"> </w:t>
      </w:r>
      <w:r w:rsidR="00B54CCB" w:rsidRPr="00ED0774">
        <w:rPr>
          <w:rStyle w:val="affc"/>
        </w:rPr>
        <w:t>и/или</w:t>
      </w:r>
      <w:r w:rsidR="00926681" w:rsidRPr="00ED0774">
        <w:rPr>
          <w:rStyle w:val="affc"/>
        </w:rPr>
        <w:t xml:space="preserve"> </w:t>
      </w:r>
      <w:r w:rsidR="00B54CCB" w:rsidRPr="00ED0774">
        <w:rPr>
          <w:rStyle w:val="affc"/>
        </w:rPr>
        <w:t>лейкоцитаферезы</w:t>
      </w:r>
      <w:r w:rsidR="00926681" w:rsidRPr="00ED0774">
        <w:rPr>
          <w:rStyle w:val="affc"/>
        </w:rPr>
        <w:t xml:space="preserve"> </w:t>
      </w:r>
      <w:r w:rsidR="007406F7" w:rsidRPr="00ED0774">
        <w:rPr>
          <w:rStyle w:val="affc"/>
        </w:rPr>
        <w:t>и</w:t>
      </w:r>
      <w:r w:rsidR="009D2879" w:rsidRPr="00ED0774">
        <w:rPr>
          <w:rStyle w:val="affc"/>
        </w:rPr>
        <w:t>,</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случае</w:t>
      </w:r>
      <w:r w:rsidR="00926681" w:rsidRPr="00ED0774">
        <w:rPr>
          <w:rStyle w:val="affc"/>
        </w:rPr>
        <w:t xml:space="preserve"> </w:t>
      </w:r>
      <w:r w:rsidR="007406F7" w:rsidRPr="00ED0774">
        <w:rPr>
          <w:rStyle w:val="affc"/>
        </w:rPr>
        <w:t>необходимости</w:t>
      </w:r>
      <w:r w:rsidR="009D2879" w:rsidRPr="00ED0774">
        <w:rPr>
          <w:rStyle w:val="affc"/>
        </w:rPr>
        <w:t>,</w:t>
      </w:r>
      <w:r w:rsidR="00926681" w:rsidRPr="00ED0774">
        <w:rPr>
          <w:rStyle w:val="affc"/>
        </w:rPr>
        <w:t xml:space="preserve"> </w:t>
      </w:r>
      <w:r w:rsidR="007406F7" w:rsidRPr="00ED0774">
        <w:rPr>
          <w:rStyle w:val="affc"/>
        </w:rPr>
        <w:t>для</w:t>
      </w:r>
      <w:r w:rsidR="00926681" w:rsidRPr="00ED0774">
        <w:rPr>
          <w:rStyle w:val="affc"/>
        </w:rPr>
        <w:t xml:space="preserve"> </w:t>
      </w:r>
      <w:r w:rsidR="007406F7" w:rsidRPr="00ED0774">
        <w:rPr>
          <w:rStyle w:val="affc"/>
        </w:rPr>
        <w:t>профилактики</w:t>
      </w:r>
      <w:r w:rsidR="00926681" w:rsidRPr="00ED0774">
        <w:rPr>
          <w:rStyle w:val="affc"/>
        </w:rPr>
        <w:t xml:space="preserve"> </w:t>
      </w:r>
      <w:r w:rsidR="007406F7" w:rsidRPr="00ED0774">
        <w:rPr>
          <w:rStyle w:val="affc"/>
        </w:rPr>
        <w:t>тумор-лизис</w:t>
      </w:r>
      <w:r w:rsidR="00A43ACC" w:rsidRPr="00ED0774">
        <w:rPr>
          <w:rStyle w:val="affc"/>
        </w:rPr>
        <w:t>-</w:t>
      </w:r>
      <w:r w:rsidR="007406F7" w:rsidRPr="00ED0774">
        <w:rPr>
          <w:rStyle w:val="affc"/>
        </w:rPr>
        <w:t>синдрома</w:t>
      </w:r>
      <w:r w:rsidR="00926681" w:rsidRPr="00ED0774">
        <w:rPr>
          <w:rStyle w:val="affc"/>
        </w:rPr>
        <w:t xml:space="preserve"> </w:t>
      </w:r>
      <w:r w:rsidR="007406F7" w:rsidRPr="00ED0774">
        <w:rPr>
          <w:rStyle w:val="affc"/>
        </w:rPr>
        <w:t>выполнить</w:t>
      </w:r>
      <w:r w:rsidR="00926681" w:rsidRPr="00ED0774">
        <w:rPr>
          <w:rStyle w:val="affc"/>
        </w:rPr>
        <w:t xml:space="preserve"> </w:t>
      </w:r>
      <w:r w:rsidR="007406F7" w:rsidRPr="00ED0774">
        <w:rPr>
          <w:rStyle w:val="affc"/>
        </w:rPr>
        <w:t>плазмаферез.</w:t>
      </w:r>
      <w:r w:rsidR="00926681" w:rsidRPr="00ED0774">
        <w:rPr>
          <w:rStyle w:val="affc"/>
        </w:rPr>
        <w:t xml:space="preserve"> </w:t>
      </w:r>
      <w:r w:rsidR="007406F7" w:rsidRPr="00ED0774">
        <w:rPr>
          <w:rStyle w:val="affc"/>
        </w:rPr>
        <w:t>Если</w:t>
      </w:r>
      <w:r w:rsidR="00926681" w:rsidRPr="00ED0774">
        <w:rPr>
          <w:rStyle w:val="affc"/>
        </w:rPr>
        <w:t xml:space="preserve"> </w:t>
      </w:r>
      <w:r w:rsidR="007406F7" w:rsidRPr="00ED0774">
        <w:rPr>
          <w:rStyle w:val="affc"/>
        </w:rPr>
        <w:t>состояние</w:t>
      </w:r>
      <w:r w:rsidR="00926681" w:rsidRPr="00ED0774">
        <w:rPr>
          <w:rStyle w:val="affc"/>
        </w:rPr>
        <w:t xml:space="preserve"> </w:t>
      </w:r>
      <w:r w:rsidR="00BB4286" w:rsidRPr="00ED0774">
        <w:rPr>
          <w:rStyle w:val="affc"/>
        </w:rPr>
        <w:t>пациента</w:t>
      </w:r>
      <w:r w:rsidR="00926681" w:rsidRPr="00ED0774">
        <w:rPr>
          <w:rStyle w:val="affc"/>
        </w:rPr>
        <w:t xml:space="preserve"> </w:t>
      </w:r>
      <w:r w:rsidR="007406F7" w:rsidRPr="00ED0774">
        <w:rPr>
          <w:rStyle w:val="affc"/>
        </w:rPr>
        <w:t>вследствие</w:t>
      </w:r>
      <w:r w:rsidR="00926681" w:rsidRPr="00ED0774">
        <w:rPr>
          <w:rStyle w:val="affc"/>
        </w:rPr>
        <w:t xml:space="preserve"> </w:t>
      </w:r>
      <w:r w:rsidR="007406F7" w:rsidRPr="00ED0774">
        <w:rPr>
          <w:rStyle w:val="affc"/>
        </w:rPr>
        <w:t>крайне</w:t>
      </w:r>
      <w:r w:rsidR="00926681" w:rsidRPr="00ED0774">
        <w:rPr>
          <w:rStyle w:val="affc"/>
        </w:rPr>
        <w:t xml:space="preserve"> </w:t>
      </w:r>
      <w:r w:rsidR="007406F7" w:rsidRPr="00ED0774">
        <w:rPr>
          <w:rStyle w:val="affc"/>
        </w:rPr>
        <w:t>тяжелых</w:t>
      </w:r>
      <w:r w:rsidR="00926681" w:rsidRPr="00ED0774">
        <w:rPr>
          <w:rStyle w:val="affc"/>
        </w:rPr>
        <w:t xml:space="preserve"> </w:t>
      </w:r>
      <w:r w:rsidR="007406F7" w:rsidRPr="00ED0774">
        <w:rPr>
          <w:rStyle w:val="affc"/>
        </w:rPr>
        <w:t>осложнений,</w:t>
      </w:r>
      <w:r w:rsidR="00926681" w:rsidRPr="00ED0774">
        <w:rPr>
          <w:rStyle w:val="affc"/>
        </w:rPr>
        <w:t xml:space="preserve"> </w:t>
      </w:r>
      <w:r w:rsidR="007406F7" w:rsidRPr="00ED0774">
        <w:rPr>
          <w:rStyle w:val="affc"/>
        </w:rPr>
        <w:t>связанных</w:t>
      </w:r>
      <w:r w:rsidR="00926681" w:rsidRPr="00ED0774">
        <w:rPr>
          <w:rStyle w:val="affc"/>
        </w:rPr>
        <w:t xml:space="preserve"> </w:t>
      </w:r>
      <w:r w:rsidR="007406F7" w:rsidRPr="00ED0774">
        <w:rPr>
          <w:rStyle w:val="affc"/>
        </w:rPr>
        <w:t>с</w:t>
      </w:r>
      <w:r w:rsidR="00926681" w:rsidRPr="00ED0774">
        <w:rPr>
          <w:rStyle w:val="affc"/>
        </w:rPr>
        <w:t xml:space="preserve"> </w:t>
      </w:r>
      <w:r w:rsidR="007406F7" w:rsidRPr="00ED0774">
        <w:rPr>
          <w:rStyle w:val="affc"/>
        </w:rPr>
        <w:t>заболеванием,</w:t>
      </w:r>
      <w:r w:rsidR="00926681" w:rsidRPr="00ED0774">
        <w:rPr>
          <w:rStyle w:val="affc"/>
        </w:rPr>
        <w:t xml:space="preserve"> </w:t>
      </w:r>
      <w:r w:rsidR="007406F7" w:rsidRPr="00ED0774">
        <w:rPr>
          <w:rStyle w:val="affc"/>
        </w:rPr>
        <w:t>или</w:t>
      </w:r>
      <w:r w:rsidR="00926681" w:rsidRPr="00ED0774">
        <w:rPr>
          <w:rStyle w:val="affc"/>
        </w:rPr>
        <w:t xml:space="preserve"> </w:t>
      </w:r>
      <w:r w:rsidR="007406F7" w:rsidRPr="00ED0774">
        <w:rPr>
          <w:rStyle w:val="affc"/>
        </w:rPr>
        <w:t>вследствие</w:t>
      </w:r>
      <w:r w:rsidR="00926681" w:rsidRPr="00ED0774">
        <w:rPr>
          <w:rStyle w:val="affc"/>
        </w:rPr>
        <w:t xml:space="preserve"> </w:t>
      </w:r>
      <w:r w:rsidR="007406F7" w:rsidRPr="00ED0774">
        <w:rPr>
          <w:rStyle w:val="affc"/>
        </w:rPr>
        <w:t>тяжелой</w:t>
      </w:r>
      <w:r w:rsidR="00926681" w:rsidRPr="00ED0774">
        <w:rPr>
          <w:rStyle w:val="affc"/>
        </w:rPr>
        <w:t xml:space="preserve"> </w:t>
      </w:r>
      <w:r w:rsidR="007406F7" w:rsidRPr="00ED0774">
        <w:rPr>
          <w:rStyle w:val="affc"/>
        </w:rPr>
        <w:t>сопутствующей</w:t>
      </w:r>
      <w:r w:rsidR="00926681" w:rsidRPr="00ED0774">
        <w:rPr>
          <w:rStyle w:val="affc"/>
        </w:rPr>
        <w:t xml:space="preserve"> </w:t>
      </w:r>
      <w:r w:rsidR="007406F7" w:rsidRPr="00ED0774">
        <w:rPr>
          <w:rStyle w:val="affc"/>
        </w:rPr>
        <w:t>патологии</w:t>
      </w:r>
      <w:r w:rsidR="00926681" w:rsidRPr="00ED0774">
        <w:rPr>
          <w:rStyle w:val="affc"/>
        </w:rPr>
        <w:t xml:space="preserve"> </w:t>
      </w:r>
      <w:r w:rsidR="007406F7" w:rsidRPr="00ED0774">
        <w:rPr>
          <w:rStyle w:val="affc"/>
        </w:rPr>
        <w:t>не</w:t>
      </w:r>
      <w:r w:rsidR="00926681" w:rsidRPr="00ED0774">
        <w:rPr>
          <w:rStyle w:val="affc"/>
        </w:rPr>
        <w:t xml:space="preserve"> </w:t>
      </w:r>
      <w:r w:rsidR="007406F7" w:rsidRPr="00ED0774">
        <w:rPr>
          <w:rStyle w:val="affc"/>
        </w:rPr>
        <w:t>удается</w:t>
      </w:r>
      <w:r w:rsidR="00926681" w:rsidRPr="00ED0774">
        <w:rPr>
          <w:rStyle w:val="affc"/>
        </w:rPr>
        <w:t xml:space="preserve"> </w:t>
      </w:r>
      <w:r w:rsidR="007406F7" w:rsidRPr="00ED0774">
        <w:rPr>
          <w:rStyle w:val="affc"/>
        </w:rPr>
        <w:t>стабилизировать</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течение</w:t>
      </w:r>
      <w:r w:rsidR="00926681" w:rsidRPr="00ED0774">
        <w:rPr>
          <w:rStyle w:val="affc"/>
        </w:rPr>
        <w:t xml:space="preserve"> </w:t>
      </w:r>
      <w:r w:rsidR="007406F7" w:rsidRPr="00ED0774">
        <w:rPr>
          <w:rStyle w:val="affc"/>
        </w:rPr>
        <w:t>максимум</w:t>
      </w:r>
      <w:r w:rsidR="00926681" w:rsidRPr="00ED0774">
        <w:rPr>
          <w:rStyle w:val="affc"/>
        </w:rPr>
        <w:t xml:space="preserve"> </w:t>
      </w:r>
      <w:r w:rsidR="007406F7" w:rsidRPr="00ED0774">
        <w:rPr>
          <w:rStyle w:val="affc"/>
        </w:rPr>
        <w:t>7</w:t>
      </w:r>
      <w:r w:rsidR="00926681" w:rsidRPr="00ED0774">
        <w:rPr>
          <w:rStyle w:val="affc"/>
        </w:rPr>
        <w:t xml:space="preserve"> </w:t>
      </w:r>
      <w:r w:rsidR="007406F7" w:rsidRPr="00ED0774">
        <w:rPr>
          <w:rStyle w:val="affc"/>
        </w:rPr>
        <w:t>дней,</w:t>
      </w:r>
      <w:r w:rsidR="00926681" w:rsidRPr="00ED0774">
        <w:rPr>
          <w:rStyle w:val="affc"/>
        </w:rPr>
        <w:t xml:space="preserve"> </w:t>
      </w:r>
      <w:r w:rsidR="007406F7" w:rsidRPr="00ED0774">
        <w:rPr>
          <w:rStyle w:val="affc"/>
        </w:rPr>
        <w:t>допускается</w:t>
      </w:r>
      <w:r w:rsidR="00926681" w:rsidRPr="00ED0774">
        <w:rPr>
          <w:rStyle w:val="affc"/>
        </w:rPr>
        <w:t xml:space="preserve"> </w:t>
      </w:r>
      <w:r w:rsidR="007406F7" w:rsidRPr="00ED0774">
        <w:rPr>
          <w:rStyle w:val="affc"/>
        </w:rPr>
        <w:t>рассмотреть</w:t>
      </w:r>
      <w:r w:rsidR="00926681" w:rsidRPr="00ED0774">
        <w:rPr>
          <w:rStyle w:val="affc"/>
        </w:rPr>
        <w:t xml:space="preserve"> </w:t>
      </w:r>
      <w:r w:rsidR="007406F7" w:rsidRPr="00ED0774">
        <w:rPr>
          <w:rStyle w:val="affc"/>
        </w:rPr>
        <w:t>вопрос</w:t>
      </w:r>
      <w:r w:rsidR="00926681" w:rsidRPr="00ED0774">
        <w:rPr>
          <w:rStyle w:val="affc"/>
        </w:rPr>
        <w:t xml:space="preserve"> </w:t>
      </w:r>
      <w:r w:rsidR="007406F7" w:rsidRPr="00ED0774">
        <w:rPr>
          <w:rStyle w:val="affc"/>
        </w:rPr>
        <w:t>о</w:t>
      </w:r>
      <w:r w:rsidR="00926681" w:rsidRPr="00ED0774">
        <w:rPr>
          <w:rStyle w:val="affc"/>
        </w:rPr>
        <w:t xml:space="preserve"> </w:t>
      </w:r>
      <w:r w:rsidR="007406F7" w:rsidRPr="00ED0774">
        <w:rPr>
          <w:rStyle w:val="affc"/>
        </w:rPr>
        <w:t>паллиативном</w:t>
      </w:r>
      <w:r w:rsidR="00926681" w:rsidRPr="00ED0774">
        <w:rPr>
          <w:rStyle w:val="affc"/>
        </w:rPr>
        <w:t xml:space="preserve"> </w:t>
      </w:r>
      <w:r w:rsidR="007406F7" w:rsidRPr="00ED0774">
        <w:rPr>
          <w:rStyle w:val="affc"/>
        </w:rPr>
        <w:t>цитостатическом</w:t>
      </w:r>
      <w:r w:rsidR="00926681" w:rsidRPr="00ED0774">
        <w:rPr>
          <w:rStyle w:val="affc"/>
        </w:rPr>
        <w:t xml:space="preserve"> </w:t>
      </w:r>
      <w:r w:rsidR="007406F7" w:rsidRPr="00ED0774">
        <w:rPr>
          <w:rStyle w:val="affc"/>
        </w:rPr>
        <w:t>воздействии</w:t>
      </w:r>
      <w:r w:rsidR="00926681" w:rsidRPr="00ED0774">
        <w:rPr>
          <w:rStyle w:val="affc"/>
        </w:rPr>
        <w:t xml:space="preserve"> </w:t>
      </w:r>
      <w:r w:rsidR="007406F7" w:rsidRPr="00ED0774">
        <w:rPr>
          <w:rStyle w:val="affc"/>
        </w:rPr>
        <w:t>(например,</w:t>
      </w:r>
      <w:r w:rsidR="00926681" w:rsidRPr="00ED0774">
        <w:rPr>
          <w:rStyle w:val="affc"/>
        </w:rPr>
        <w:t xml:space="preserve"> </w:t>
      </w:r>
      <w:r w:rsidR="007406F7" w:rsidRPr="00ED0774">
        <w:rPr>
          <w:rStyle w:val="affc"/>
        </w:rPr>
        <w:t>цитарабин**</w:t>
      </w:r>
      <w:r w:rsidR="00926681" w:rsidRPr="00ED0774">
        <w:rPr>
          <w:rStyle w:val="affc"/>
        </w:rPr>
        <w:t xml:space="preserve"> </w:t>
      </w:r>
      <w:r w:rsidR="007406F7" w:rsidRPr="00ED0774">
        <w:rPr>
          <w:rStyle w:val="affc"/>
        </w:rPr>
        <w:t>в</w:t>
      </w:r>
      <w:r w:rsidR="00926681" w:rsidRPr="00ED0774">
        <w:rPr>
          <w:rStyle w:val="affc"/>
        </w:rPr>
        <w:t xml:space="preserve"> </w:t>
      </w:r>
      <w:r w:rsidR="007406F7" w:rsidRPr="00ED0774">
        <w:rPr>
          <w:rStyle w:val="affc"/>
        </w:rPr>
        <w:t>малых</w:t>
      </w:r>
      <w:r w:rsidR="00926681" w:rsidRPr="00ED0774">
        <w:rPr>
          <w:rStyle w:val="affc"/>
        </w:rPr>
        <w:t xml:space="preserve"> </w:t>
      </w:r>
      <w:r w:rsidR="007406F7" w:rsidRPr="00ED0774">
        <w:rPr>
          <w:rStyle w:val="affc"/>
        </w:rPr>
        <w:t>дозах).</w:t>
      </w:r>
      <w:r w:rsidR="00926681" w:rsidRPr="00ED0774">
        <w:rPr>
          <w:rStyle w:val="affc"/>
        </w:rPr>
        <w:t xml:space="preserve"> </w:t>
      </w:r>
    </w:p>
    <w:p w14:paraId="1DC68DCF" w14:textId="6E158152" w:rsidR="00194833" w:rsidRPr="00ED0774" w:rsidRDefault="0080502A" w:rsidP="005931CC">
      <w:pPr>
        <w:pStyle w:val="10"/>
        <w:divId w:val="488638550"/>
        <w:rPr>
          <w:lang w:val="en-US"/>
        </w:rPr>
      </w:pPr>
      <w:r w:rsidRPr="00ED0774">
        <w:rPr>
          <w:rStyle w:val="affb"/>
        </w:rPr>
        <w:t>Рекомендуется</w:t>
      </w:r>
      <w:r w:rsidR="00926681" w:rsidRPr="00ED0774">
        <w:rPr>
          <w:rStyle w:val="affb"/>
        </w:rPr>
        <w:t xml:space="preserve"> </w:t>
      </w:r>
      <w:r w:rsidRPr="00ED0774">
        <w:rPr>
          <w:rStyle w:val="affb"/>
          <w:b w:val="0"/>
        </w:rPr>
        <w:t>всем</w:t>
      </w:r>
      <w:r w:rsidR="00926681" w:rsidRPr="00ED0774">
        <w:rPr>
          <w:rStyle w:val="affb"/>
          <w:b w:val="0"/>
        </w:rPr>
        <w:t xml:space="preserve"> </w:t>
      </w:r>
      <w:r w:rsidR="00BB4286" w:rsidRPr="00ED0774">
        <w:rPr>
          <w:rStyle w:val="affb"/>
          <w:b w:val="0"/>
        </w:rPr>
        <w:t>пациентам</w:t>
      </w:r>
      <w:r w:rsidRPr="00ED0774">
        <w:rPr>
          <w:rStyle w:val="affb"/>
          <w:b w:val="0"/>
        </w:rPr>
        <w:t>,</w:t>
      </w:r>
      <w:r w:rsidR="00926681" w:rsidRPr="00ED0774">
        <w:t xml:space="preserve"> </w:t>
      </w:r>
      <w:r w:rsidRPr="00ED0774">
        <w:t>которым</w:t>
      </w:r>
      <w:r w:rsidR="00926681" w:rsidRPr="00ED0774">
        <w:t xml:space="preserve"> </w:t>
      </w:r>
      <w:r w:rsidRPr="00ED0774">
        <w:t>возможно</w:t>
      </w:r>
      <w:r w:rsidR="00926681" w:rsidRPr="00ED0774">
        <w:t xml:space="preserve"> </w:t>
      </w:r>
      <w:r w:rsidRPr="00ED0774">
        <w:t>проведение</w:t>
      </w:r>
      <w:r w:rsidR="00926681" w:rsidRPr="00ED0774">
        <w:t xml:space="preserve"> </w:t>
      </w:r>
      <w:r w:rsidRPr="00ED0774">
        <w:t>интенсивной</w:t>
      </w:r>
      <w:r w:rsidR="00926681" w:rsidRPr="00ED0774">
        <w:t xml:space="preserve"> </w:t>
      </w:r>
      <w:r w:rsidRPr="00ED0774">
        <w:t>ХТ,</w:t>
      </w:r>
      <w:r w:rsidR="00926681" w:rsidRPr="00ED0774">
        <w:t xml:space="preserve"> </w:t>
      </w:r>
      <w:r w:rsidRPr="00ED0774">
        <w:t>выполнение</w:t>
      </w:r>
      <w:r w:rsidR="00926681" w:rsidRPr="00ED0774">
        <w:t xml:space="preserve"> </w:t>
      </w:r>
      <w:r w:rsidR="00A43ACC" w:rsidRPr="00ED0774">
        <w:t>1-</w:t>
      </w:r>
      <w:r w:rsidRPr="00ED0774">
        <w:t>го</w:t>
      </w:r>
      <w:r w:rsidR="00926681" w:rsidRPr="00ED0774">
        <w:t xml:space="preserve"> </w:t>
      </w:r>
      <w:r w:rsidRPr="00ED0774">
        <w:t>курса</w:t>
      </w:r>
      <w:r w:rsidR="00926681" w:rsidRPr="00ED0774">
        <w:t xml:space="preserve"> </w:t>
      </w:r>
      <w:r w:rsidRPr="00ED0774">
        <w:t>индукции</w:t>
      </w:r>
      <w:r w:rsidR="00926681" w:rsidRPr="00ED0774">
        <w:t xml:space="preserve"> </w:t>
      </w:r>
      <w:r w:rsidRPr="00ED0774">
        <w:t>по</w:t>
      </w:r>
      <w:r w:rsidR="00926681" w:rsidRPr="00ED0774">
        <w:t xml:space="preserve"> </w:t>
      </w:r>
      <w:r w:rsidRPr="00ED0774">
        <w:t>схеме</w:t>
      </w:r>
      <w:r w:rsidR="00926681" w:rsidRPr="00ED0774">
        <w:t xml:space="preserve"> </w:t>
      </w:r>
      <w:r w:rsidR="00A43ACC" w:rsidRPr="00ED0774">
        <w:t>«</w:t>
      </w:r>
      <w:r w:rsidRPr="00ED0774">
        <w:t>7</w:t>
      </w:r>
      <w:r w:rsidR="00926681" w:rsidRPr="00ED0774">
        <w:t xml:space="preserve"> </w:t>
      </w:r>
      <w:r w:rsidRPr="00ED0774">
        <w:t>+</w:t>
      </w:r>
      <w:r w:rsidR="00926681" w:rsidRPr="00ED0774">
        <w:t xml:space="preserve"> </w:t>
      </w:r>
      <w:r w:rsidRPr="00ED0774">
        <w:t>3</w:t>
      </w:r>
      <w:r w:rsidR="00A43ACC" w:rsidRPr="00ED0774">
        <w:t>»</w:t>
      </w:r>
      <w:r w:rsidR="00926681" w:rsidRPr="00ED0774">
        <w:t xml:space="preserve"> </w:t>
      </w:r>
      <w:r w:rsidRPr="00ED0774">
        <w:t>(</w:t>
      </w:r>
      <w:r w:rsidRPr="00ED0774">
        <w:rPr>
          <w:bCs/>
        </w:rPr>
        <w:t>Приложение</w:t>
      </w:r>
      <w:r w:rsidR="00926681" w:rsidRPr="00ED0774">
        <w:rPr>
          <w:bCs/>
        </w:rPr>
        <w:t xml:space="preserve"> </w:t>
      </w:r>
      <w:r w:rsidR="008E0777" w:rsidRPr="00ED0774">
        <w:rPr>
          <w:bCs/>
        </w:rPr>
        <w:t>А3.2</w:t>
      </w:r>
      <w:r w:rsidRPr="00ED0774">
        <w:t>)</w:t>
      </w:r>
      <w:r w:rsidR="00926681" w:rsidRPr="00ED0774">
        <w:t xml:space="preserve"> </w:t>
      </w:r>
      <w:r w:rsidR="00E0771A" w:rsidRPr="00ED0774">
        <w:fldChar w:fldCharType="begin" w:fldLock="1"/>
      </w:r>
      <w:r w:rsidR="000E616A">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id":"ITEM-2","itemData":{"DOI":"10.1371/journal.pone.0060699","ISSN":"19326203","abstract":"Background:To determine whether the use of idarubicin+cytarabine (IA) is more effective than the use of daunorubicin+cytarabine (DA) as induction chemotherapy for patients with newly diagnosed acute myeloid leukaemia.Methods:A computer-based search was performed. Randomised trials comparing IA with DA as induction therapy for newly diagnosed AML were included in this meta-analysis. The primary outcome of interest for our analysis was survival (disease-free survival, event-free survival and overall survival); the secondary endpoint was complete remission.Results:Ten trials with 4,060 patients were eligible for this meta-analysis. Our pooled results suggest that IA is associated with a significant advantage in CR (RR = 1·23; 95% CI = 1·07-1·41, p = 0.004), EFS (HR = 0·64; 95% CI = 0·45-0·91, p = 0.013), and OS (HR = 0·88; 95% CI = 0·81-0·95, p = 0.02) but not in DFS (HR = 0·90; 95% CI = 0·80-1·00, p = 0.06). In the subgroup analysis, age had a significant interaction with OS and CR benefits.Conclusion:Our analysis indicated that IA could improve the duration of overall survival compared to DA as induction therapy for young patients with newly diagnosed AML. Further study is needed to determine whether IA can produce clinical benefits in selected genetic or molecular subgroups of young AML patients. © 2013 Wang et al.","author":[{"dropping-particle":"","family":"Wang","given":"Jing","non-dropping-particle":"","parse-names":false,"suffix":""},{"dropping-particle":"","family":"Yang","given":"Yong Gong","non-dropping-particle":"","parse-names":false,"suffix":""},{"dropping-particle":"","family":"Zhou","given":"Min","non-dropping-particle":"","parse-names":false,"suffix":""},{"dropping-particle":"","family":"Xu","given":"Jing Yan","non-dropping-particle":"","parse-names":false,"suffix":""},{"dropping-particle":"","family":"Zhang","given":"Qi Guo","non-dropping-particle":"","parse-names":false,"suffix":""},{"dropping-particle":"","family":"Zhou","given":"Rong Fu","non-dropping-particle":"","parse-names":false,"suffix":""},{"dropping-particle":"","family":"Chen","given":"Bing","non-dropping-particle":"","parse-names":false,"suffix":""},{"dropping-particle":"","family":"Ouyang","given":"Jian","non-dropping-particle":"","parse-names":false,"suffix":""}],"container-title":"PLoS ONE","id":"ITEM-2","issue":"4","issued":{"date-parts":[["2013"]]},"page":"e60699","title":"Meta-Analysis of Randomised Clinical Trials Comparing Idarubicin + Cytarabine with Daunorubicin + Cytarabine as the Induction Chemotherapy in Patients with Newly Diagnosed Acute Myeloid Leukaemia","type":"article-journal","volume":"8"},"uris":["http://www.mendeley.com/documents/?uuid=ecd3597e-33b2-3efb-aa24-bfc995c027af"]}],"mendeley":{"formattedCitation":"[49,50]","plainTextFormattedCitation":"[49,50]","previouslyFormattedCitation":"[49,50]"},"properties":{"noteIndex":0},"schema":"https://github.com/citation-style-language/schema/raw/master/csl-citation.json"}</w:instrText>
      </w:r>
      <w:r w:rsidR="00E0771A" w:rsidRPr="00ED0774">
        <w:fldChar w:fldCharType="separate"/>
      </w:r>
      <w:r w:rsidR="000E616A" w:rsidRPr="000E616A">
        <w:rPr>
          <w:noProof/>
        </w:rPr>
        <w:t>[49,50]</w:t>
      </w:r>
      <w:r w:rsidR="00E0771A" w:rsidRPr="00ED0774">
        <w:fldChar w:fldCharType="end"/>
      </w:r>
      <w:r w:rsidR="00A43ACC" w:rsidRPr="00ED0774">
        <w:t>.</w:t>
      </w:r>
      <w:r w:rsidR="00A11EED" w:rsidRPr="00ED0774">
        <w:t xml:space="preserve"> </w:t>
      </w:r>
    </w:p>
    <w:p w14:paraId="2C764DD7" w14:textId="2590676A" w:rsidR="005931CC" w:rsidRPr="00ED0774" w:rsidRDefault="00101ED7" w:rsidP="005931CC">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0771A" w:rsidRPr="00ED0774">
        <w:rPr>
          <w:rStyle w:val="affb"/>
          <w:lang w:val="en-US"/>
        </w:rPr>
        <w:t>A</w:t>
      </w:r>
      <w:r w:rsidR="00926681" w:rsidRPr="00ED0774">
        <w:rPr>
          <w:rStyle w:val="affb"/>
        </w:rPr>
        <w:t xml:space="preserve"> </w:t>
      </w:r>
      <w:r w:rsidR="0080502A" w:rsidRPr="00ED0774">
        <w:rPr>
          <w:rStyle w:val="affb"/>
        </w:rPr>
        <w:t>(уровень</w:t>
      </w:r>
      <w:r w:rsidR="00926681" w:rsidRPr="00ED0774">
        <w:rPr>
          <w:rStyle w:val="affb"/>
        </w:rPr>
        <w:t xml:space="preserve"> </w:t>
      </w:r>
      <w:r w:rsidR="0080502A" w:rsidRPr="00ED0774">
        <w:rPr>
          <w:rStyle w:val="affb"/>
        </w:rPr>
        <w:t>достоверности</w:t>
      </w:r>
      <w:r w:rsidR="00926681" w:rsidRPr="00ED0774">
        <w:rPr>
          <w:rStyle w:val="affb"/>
        </w:rPr>
        <w:t xml:space="preserve"> </w:t>
      </w:r>
      <w:r w:rsidR="0080502A" w:rsidRPr="00ED0774">
        <w:rPr>
          <w:rStyle w:val="affb"/>
        </w:rPr>
        <w:t>доказательств</w:t>
      </w:r>
      <w:r w:rsidR="00926681" w:rsidRPr="00ED0774">
        <w:rPr>
          <w:rStyle w:val="affb"/>
        </w:rPr>
        <w:t xml:space="preserve"> </w:t>
      </w:r>
      <w:r w:rsidR="0080502A" w:rsidRPr="00ED0774">
        <w:rPr>
          <w:rStyle w:val="affb"/>
        </w:rPr>
        <w:t>–</w:t>
      </w:r>
      <w:r w:rsidR="00926681" w:rsidRPr="00ED0774">
        <w:rPr>
          <w:rStyle w:val="affb"/>
        </w:rPr>
        <w:t xml:space="preserve"> </w:t>
      </w:r>
      <w:r w:rsidR="00E0771A" w:rsidRPr="00ED0774">
        <w:rPr>
          <w:rStyle w:val="affb"/>
        </w:rPr>
        <w:t>1</w:t>
      </w:r>
      <w:r w:rsidR="00C07FBE" w:rsidRPr="00ED0774">
        <w:rPr>
          <w:rStyle w:val="affb"/>
        </w:rPr>
        <w:t>)</w:t>
      </w:r>
      <w:r w:rsidR="00A11EED" w:rsidRPr="00ED0774">
        <w:rPr>
          <w:rStyle w:val="affb"/>
        </w:rPr>
        <w:t>.</w:t>
      </w:r>
    </w:p>
    <w:p w14:paraId="264152E0" w14:textId="3C783FD4" w:rsidR="00527351" w:rsidRPr="00ED0774" w:rsidRDefault="00101ED7" w:rsidP="00705E68">
      <w:pPr>
        <w:pStyle w:val="afd"/>
        <w:spacing w:beforeAutospacing="0" w:afterAutospacing="0" w:line="360" w:lineRule="auto"/>
        <w:ind w:firstLine="709"/>
        <w:contextualSpacing/>
        <w:divId w:val="488638550"/>
        <w:rPr>
          <w:i/>
          <w:iCs/>
        </w:rPr>
      </w:pPr>
      <w:r w:rsidRPr="00ED0774">
        <w:rPr>
          <w:rStyle w:val="affb"/>
        </w:rPr>
        <w:t>Комментарий</w:t>
      </w:r>
      <w:r w:rsidRPr="00ED0774">
        <w:rPr>
          <w:rStyle w:val="affb"/>
          <w:i/>
        </w:rPr>
        <w:t>:</w:t>
      </w:r>
      <w:r w:rsidR="00926681" w:rsidRPr="00ED0774">
        <w:rPr>
          <w:rStyle w:val="affb"/>
          <w:i/>
          <w:iCs/>
        </w:rPr>
        <w:t xml:space="preserve"> </w:t>
      </w:r>
      <w:r w:rsidR="0080502A" w:rsidRPr="00ED0774">
        <w:rPr>
          <w:rStyle w:val="affc"/>
        </w:rPr>
        <w:t>7-дневное</w:t>
      </w:r>
      <w:r w:rsidR="00926681" w:rsidRPr="00ED0774">
        <w:rPr>
          <w:rStyle w:val="affc"/>
        </w:rPr>
        <w:t xml:space="preserve"> </w:t>
      </w:r>
      <w:r w:rsidR="0080502A" w:rsidRPr="00ED0774">
        <w:rPr>
          <w:rStyle w:val="affc"/>
        </w:rPr>
        <w:t>введение</w:t>
      </w:r>
      <w:r w:rsidR="00926681" w:rsidRPr="00ED0774">
        <w:rPr>
          <w:rStyle w:val="affc"/>
        </w:rPr>
        <w:t xml:space="preserve"> </w:t>
      </w:r>
      <w:r w:rsidR="0080502A" w:rsidRPr="00ED0774">
        <w:rPr>
          <w:rStyle w:val="affc"/>
        </w:rPr>
        <w:t>цитарабина**</w:t>
      </w:r>
      <w:r w:rsidR="00926681" w:rsidRPr="00ED0774">
        <w:rPr>
          <w:rStyle w:val="affc"/>
        </w:rPr>
        <w:t xml:space="preserve"> </w:t>
      </w:r>
      <w:r w:rsidR="0080502A" w:rsidRPr="00ED0774">
        <w:rPr>
          <w:rStyle w:val="affc"/>
        </w:rPr>
        <w:t>может</w:t>
      </w:r>
      <w:r w:rsidR="00926681" w:rsidRPr="00ED0774">
        <w:rPr>
          <w:rStyle w:val="affc"/>
        </w:rPr>
        <w:t xml:space="preserve"> </w:t>
      </w:r>
      <w:r w:rsidR="0080502A" w:rsidRPr="00ED0774">
        <w:rPr>
          <w:rStyle w:val="affc"/>
        </w:rPr>
        <w:t>быть</w:t>
      </w:r>
      <w:r w:rsidR="00926681" w:rsidRPr="00ED0774">
        <w:rPr>
          <w:rStyle w:val="affc"/>
        </w:rPr>
        <w:t xml:space="preserve"> </w:t>
      </w:r>
      <w:r w:rsidR="0080502A" w:rsidRPr="00ED0774">
        <w:rPr>
          <w:rStyle w:val="affc"/>
        </w:rPr>
        <w:t>выполнено</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100</w:t>
      </w:r>
      <w:r w:rsidR="00A43ACC" w:rsidRPr="00ED0774">
        <w:rPr>
          <w:rStyle w:val="affc"/>
        </w:rPr>
        <w:t>–</w:t>
      </w:r>
      <w:r w:rsidR="0080502A" w:rsidRPr="00ED0774">
        <w:rPr>
          <w:rStyle w:val="affc"/>
        </w:rPr>
        <w:t>2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926681" w:rsidRPr="00ED0774">
        <w:rPr>
          <w:rStyle w:val="affc"/>
        </w:rPr>
        <w:t xml:space="preserve"> </w:t>
      </w:r>
      <w:r w:rsidR="0080502A" w:rsidRPr="00ED0774">
        <w:rPr>
          <w:rStyle w:val="affc"/>
        </w:rPr>
        <w:t>либо</w:t>
      </w:r>
      <w:r w:rsidR="00926681" w:rsidRPr="00ED0774">
        <w:rPr>
          <w:rStyle w:val="affc"/>
        </w:rPr>
        <w:t xml:space="preserve"> </w:t>
      </w:r>
      <w:r w:rsidR="0080502A" w:rsidRPr="00ED0774">
        <w:rPr>
          <w:rStyle w:val="affc"/>
        </w:rPr>
        <w:t>2</w:t>
      </w:r>
      <w:r w:rsidR="00926681" w:rsidRPr="00ED0774">
        <w:rPr>
          <w:rStyle w:val="affc"/>
        </w:rPr>
        <w:t xml:space="preserve"> </w:t>
      </w:r>
      <w:r w:rsidR="0080502A" w:rsidRPr="00ED0774">
        <w:rPr>
          <w:rStyle w:val="affc"/>
        </w:rPr>
        <w:t>раз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сутки</w:t>
      </w:r>
      <w:r w:rsidR="00926681" w:rsidRPr="00ED0774">
        <w:rPr>
          <w:rStyle w:val="affc"/>
        </w:rPr>
        <w:t xml:space="preserve"> </w:t>
      </w:r>
      <w:r w:rsidR="0080502A" w:rsidRPr="00ED0774">
        <w:rPr>
          <w:rStyle w:val="affc"/>
        </w:rPr>
        <w:t>(по</w:t>
      </w:r>
      <w:r w:rsidR="00926681" w:rsidRPr="00ED0774">
        <w:rPr>
          <w:rStyle w:val="affc"/>
        </w:rPr>
        <w:t xml:space="preserve"> </w:t>
      </w:r>
      <w:r w:rsidR="0080502A" w:rsidRPr="00ED0774">
        <w:rPr>
          <w:rStyle w:val="affc"/>
        </w:rPr>
        <w:t>1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как</w:t>
      </w:r>
      <w:r w:rsidR="00926681" w:rsidRPr="00ED0774">
        <w:rPr>
          <w:rStyle w:val="affc"/>
        </w:rPr>
        <w:t xml:space="preserve"> </w:t>
      </w:r>
      <w:r w:rsidR="0080502A" w:rsidRPr="00ED0774">
        <w:rPr>
          <w:rStyle w:val="affc"/>
        </w:rPr>
        <w:t>короткая</w:t>
      </w:r>
      <w:r w:rsidR="00926681" w:rsidRPr="00ED0774">
        <w:rPr>
          <w:rStyle w:val="affc"/>
        </w:rPr>
        <w:t xml:space="preserve"> </w:t>
      </w:r>
      <w:r w:rsidR="0080502A" w:rsidRPr="00ED0774">
        <w:rPr>
          <w:rStyle w:val="affc"/>
        </w:rPr>
        <w:t>инфузия,</w:t>
      </w:r>
      <w:r w:rsidR="00926681" w:rsidRPr="00ED0774">
        <w:rPr>
          <w:rStyle w:val="affc"/>
        </w:rPr>
        <w:t xml:space="preserve"> </w:t>
      </w:r>
      <w:r w:rsidR="0080502A" w:rsidRPr="00ED0774">
        <w:rPr>
          <w:rStyle w:val="affc"/>
        </w:rPr>
        <w:t>либо</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виде</w:t>
      </w:r>
      <w:r w:rsidR="00926681" w:rsidRPr="00ED0774">
        <w:rPr>
          <w:rStyle w:val="affc"/>
        </w:rPr>
        <w:t xml:space="preserve"> </w:t>
      </w:r>
      <w:r w:rsidR="0080502A" w:rsidRPr="00ED0774">
        <w:rPr>
          <w:rStyle w:val="affc"/>
        </w:rPr>
        <w:t>непрерывной</w:t>
      </w:r>
      <w:r w:rsidR="00926681" w:rsidRPr="00ED0774">
        <w:rPr>
          <w:rStyle w:val="affc"/>
        </w:rPr>
        <w:t xml:space="preserve"> </w:t>
      </w:r>
      <w:r w:rsidR="005544B7" w:rsidRPr="00ED0774">
        <w:rPr>
          <w:rStyle w:val="affc"/>
        </w:rPr>
        <w:t>внутривенной (</w:t>
      </w:r>
      <w:r w:rsidR="0080502A" w:rsidRPr="00ED0774">
        <w:rPr>
          <w:rStyle w:val="affc"/>
        </w:rPr>
        <w:t>в/в</w:t>
      </w:r>
      <w:r w:rsidR="005544B7" w:rsidRPr="00ED0774">
        <w:rPr>
          <w:rStyle w:val="affc"/>
        </w:rPr>
        <w:t>)</w:t>
      </w:r>
      <w:r w:rsidR="00926681" w:rsidRPr="00ED0774">
        <w:rPr>
          <w:rStyle w:val="affc"/>
        </w:rPr>
        <w:t xml:space="preserve"> </w:t>
      </w:r>
      <w:r w:rsidR="0080502A" w:rsidRPr="00ED0774">
        <w:rPr>
          <w:rStyle w:val="affc"/>
        </w:rPr>
        <w:t>инфузии</w:t>
      </w:r>
      <w:r w:rsidR="00926681" w:rsidRPr="00ED0774">
        <w:rPr>
          <w:rStyle w:val="affc"/>
        </w:rPr>
        <w:t xml:space="preserve"> </w:t>
      </w:r>
      <w:r w:rsidR="0080502A" w:rsidRPr="00ED0774">
        <w:rPr>
          <w:rStyle w:val="affc"/>
        </w:rPr>
        <w:t>(20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сочетании</w:t>
      </w:r>
      <w:r w:rsidR="00926681" w:rsidRPr="00ED0774">
        <w:rPr>
          <w:rStyle w:val="affc"/>
        </w:rPr>
        <w:t xml:space="preserve"> </w:t>
      </w:r>
      <w:r w:rsidR="0080502A" w:rsidRPr="00ED0774">
        <w:rPr>
          <w:rStyle w:val="affc"/>
        </w:rPr>
        <w:t>с</w:t>
      </w:r>
      <w:r w:rsidR="00926681" w:rsidRPr="00ED0774">
        <w:rPr>
          <w:rStyle w:val="affc"/>
        </w:rPr>
        <w:t xml:space="preserve"> </w:t>
      </w:r>
      <w:r w:rsidR="0080502A" w:rsidRPr="00ED0774">
        <w:rPr>
          <w:rStyle w:val="affc"/>
        </w:rPr>
        <w:t>3-дневным</w:t>
      </w:r>
      <w:r w:rsidR="00926681" w:rsidRPr="00ED0774">
        <w:rPr>
          <w:rStyle w:val="affc"/>
        </w:rPr>
        <w:t xml:space="preserve"> </w:t>
      </w:r>
      <w:r w:rsidR="0080502A" w:rsidRPr="00ED0774">
        <w:rPr>
          <w:rStyle w:val="affc"/>
        </w:rPr>
        <w:t>введением</w:t>
      </w:r>
      <w:r w:rsidR="00926681" w:rsidRPr="00ED0774">
        <w:rPr>
          <w:rStyle w:val="affc"/>
        </w:rPr>
        <w:t xml:space="preserve"> </w:t>
      </w:r>
      <w:r w:rsidR="0080502A" w:rsidRPr="00ED0774">
        <w:rPr>
          <w:rStyle w:val="affc"/>
        </w:rPr>
        <w:t>антрациклинов</w:t>
      </w:r>
      <w:r w:rsidR="00926681" w:rsidRPr="00ED0774">
        <w:rPr>
          <w:rStyle w:val="affc"/>
        </w:rPr>
        <w:t xml:space="preserve"> </w:t>
      </w:r>
      <w:r w:rsidR="0023770F" w:rsidRPr="00ED0774">
        <w:rPr>
          <w:rStyle w:val="affc"/>
        </w:rPr>
        <w:t>в</w:t>
      </w:r>
      <w:r w:rsidR="00926681" w:rsidRPr="00ED0774">
        <w:rPr>
          <w:rStyle w:val="affc"/>
        </w:rPr>
        <w:t xml:space="preserve"> </w:t>
      </w:r>
      <w:r w:rsidR="0023770F" w:rsidRPr="00ED0774">
        <w:rPr>
          <w:rStyle w:val="affc"/>
        </w:rPr>
        <w:t>виде</w:t>
      </w:r>
      <w:r w:rsidR="00926681" w:rsidRPr="00ED0774">
        <w:rPr>
          <w:rStyle w:val="affc"/>
        </w:rPr>
        <w:t xml:space="preserve"> </w:t>
      </w:r>
      <w:r w:rsidR="0023770F" w:rsidRPr="00ED0774">
        <w:rPr>
          <w:rStyle w:val="affc"/>
        </w:rPr>
        <w:t>короткой</w:t>
      </w:r>
      <w:r w:rsidR="00926681" w:rsidRPr="00ED0774">
        <w:rPr>
          <w:rStyle w:val="affc"/>
        </w:rPr>
        <w:t xml:space="preserve"> </w:t>
      </w:r>
      <w:r w:rsidR="0023770F" w:rsidRPr="00ED0774">
        <w:rPr>
          <w:rStyle w:val="affc"/>
        </w:rPr>
        <w:t>инфузии</w:t>
      </w:r>
      <w:r w:rsidR="00926681" w:rsidRPr="00ED0774">
        <w:rPr>
          <w:rStyle w:val="affc"/>
        </w:rPr>
        <w:t xml:space="preserve"> </w:t>
      </w:r>
      <w:r w:rsidR="0080502A" w:rsidRPr="00ED0774">
        <w:rPr>
          <w:rStyle w:val="affc"/>
        </w:rPr>
        <w:t>(даунорубицин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как</w:t>
      </w:r>
      <w:r w:rsidR="00926681" w:rsidRPr="00ED0774">
        <w:rPr>
          <w:rStyle w:val="affc"/>
        </w:rPr>
        <w:t xml:space="preserve"> </w:t>
      </w:r>
      <w:r w:rsidR="0080502A" w:rsidRPr="00ED0774">
        <w:rPr>
          <w:rStyle w:val="affc"/>
        </w:rPr>
        <w:t>минимум</w:t>
      </w:r>
      <w:r w:rsidR="00926681" w:rsidRPr="00ED0774">
        <w:rPr>
          <w:rStyle w:val="affc"/>
        </w:rPr>
        <w:t xml:space="preserve"> </w:t>
      </w:r>
      <w:r w:rsidR="0080502A" w:rsidRPr="00ED0774">
        <w:rPr>
          <w:rStyle w:val="affc"/>
        </w:rPr>
        <w:t>6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идарубицина**</w:t>
      </w:r>
      <w:r w:rsidR="00926681" w:rsidRPr="00ED0774">
        <w:rPr>
          <w:rStyle w:val="affc"/>
        </w:rPr>
        <w:t xml:space="preserve"> </w:t>
      </w:r>
      <w:r w:rsidR="0080502A" w:rsidRPr="00ED0774">
        <w:rPr>
          <w:rStyle w:val="affc"/>
        </w:rPr>
        <w:t>в</w:t>
      </w:r>
      <w:r w:rsidR="00926681" w:rsidRPr="00ED0774">
        <w:rPr>
          <w:rStyle w:val="affc"/>
        </w:rPr>
        <w:t xml:space="preserve"> </w:t>
      </w:r>
      <w:r w:rsidR="0080502A" w:rsidRPr="00ED0774">
        <w:rPr>
          <w:rStyle w:val="affc"/>
        </w:rPr>
        <w:t>дозе</w:t>
      </w:r>
      <w:r w:rsidR="00926681" w:rsidRPr="00ED0774">
        <w:rPr>
          <w:rStyle w:val="affc"/>
        </w:rPr>
        <w:t xml:space="preserve"> </w:t>
      </w:r>
      <w:r w:rsidR="0080502A" w:rsidRPr="00ED0774">
        <w:rPr>
          <w:rStyle w:val="affc"/>
        </w:rPr>
        <w:t>12</w:t>
      </w:r>
      <w:r w:rsidR="00926681" w:rsidRPr="00ED0774">
        <w:rPr>
          <w:rStyle w:val="affc"/>
        </w:rPr>
        <w:t xml:space="preserve"> </w:t>
      </w:r>
      <w:r w:rsidR="0080502A" w:rsidRPr="00ED0774">
        <w:rPr>
          <w:rStyle w:val="affc"/>
        </w:rPr>
        <w:t>мг/м</w:t>
      </w:r>
      <w:r w:rsidR="0080502A" w:rsidRPr="00ED0774">
        <w:rPr>
          <w:rStyle w:val="affc"/>
          <w:vertAlign w:val="superscript"/>
        </w:rPr>
        <w:t>2</w:t>
      </w:r>
      <w:r w:rsidR="007A493A" w:rsidRPr="00ED0774">
        <w:rPr>
          <w:rStyle w:val="affc"/>
        </w:rPr>
        <w:t>,</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митоксантрона**</w:t>
      </w:r>
      <w:r w:rsidR="00926681" w:rsidRPr="00ED0774">
        <w:rPr>
          <w:rStyle w:val="affc"/>
        </w:rPr>
        <w:t xml:space="preserve"> </w:t>
      </w:r>
      <w:r w:rsidR="007A493A" w:rsidRPr="00ED0774">
        <w:rPr>
          <w:rStyle w:val="affc"/>
        </w:rPr>
        <w:t>в</w:t>
      </w:r>
      <w:r w:rsidR="00926681" w:rsidRPr="00ED0774">
        <w:rPr>
          <w:rStyle w:val="affc"/>
        </w:rPr>
        <w:t xml:space="preserve"> </w:t>
      </w:r>
      <w:r w:rsidR="007A493A" w:rsidRPr="00ED0774">
        <w:rPr>
          <w:rStyle w:val="affc"/>
        </w:rPr>
        <w:t>дозе</w:t>
      </w:r>
      <w:r w:rsidR="00926681" w:rsidRPr="00ED0774">
        <w:rPr>
          <w:rStyle w:val="affc"/>
        </w:rPr>
        <w:t xml:space="preserve"> </w:t>
      </w:r>
      <w:r w:rsidR="0080502A" w:rsidRPr="00ED0774">
        <w:rPr>
          <w:rStyle w:val="affc"/>
        </w:rPr>
        <w:t>10</w:t>
      </w:r>
      <w:r w:rsidR="00926681" w:rsidRPr="00ED0774">
        <w:rPr>
          <w:rStyle w:val="affc"/>
        </w:rPr>
        <w:t xml:space="preserve"> </w:t>
      </w:r>
      <w:r w:rsidR="0080502A" w:rsidRPr="00ED0774">
        <w:rPr>
          <w:rStyle w:val="affc"/>
        </w:rPr>
        <w:t>мг/м</w:t>
      </w:r>
      <w:r w:rsidR="0080502A" w:rsidRPr="00ED0774">
        <w:rPr>
          <w:rStyle w:val="affc"/>
          <w:vertAlign w:val="superscript"/>
        </w:rPr>
        <w:t>2</w:t>
      </w:r>
      <w:r w:rsidR="0080502A" w:rsidRPr="00ED0774">
        <w:rPr>
          <w:rStyle w:val="affc"/>
        </w:rPr>
        <w:t>).</w:t>
      </w:r>
      <w:r w:rsidR="00926681" w:rsidRPr="00ED0774">
        <w:rPr>
          <w:rStyle w:val="affc"/>
        </w:rPr>
        <w:t xml:space="preserve"> </w:t>
      </w:r>
      <w:r w:rsidR="0080502A" w:rsidRPr="00ED0774">
        <w:rPr>
          <w:rStyle w:val="affc"/>
        </w:rPr>
        <w:t>Выбор</w:t>
      </w:r>
      <w:r w:rsidR="00926681" w:rsidRPr="00ED0774">
        <w:rPr>
          <w:rStyle w:val="affc"/>
        </w:rPr>
        <w:t xml:space="preserve"> </w:t>
      </w:r>
      <w:r w:rsidR="0080502A" w:rsidRPr="00ED0774">
        <w:rPr>
          <w:rStyle w:val="affc"/>
        </w:rPr>
        <w:t>конкретного</w:t>
      </w:r>
      <w:r w:rsidR="00926681" w:rsidRPr="00ED0774">
        <w:rPr>
          <w:rStyle w:val="affc"/>
        </w:rPr>
        <w:t xml:space="preserve"> </w:t>
      </w:r>
      <w:r w:rsidR="0080502A" w:rsidRPr="00ED0774">
        <w:rPr>
          <w:rStyle w:val="affc"/>
        </w:rPr>
        <w:lastRenderedPageBreak/>
        <w:t>антрациклинового</w:t>
      </w:r>
      <w:r w:rsidR="00926681" w:rsidRPr="00ED0774">
        <w:rPr>
          <w:rStyle w:val="affc"/>
        </w:rPr>
        <w:t xml:space="preserve"> </w:t>
      </w:r>
      <w:r w:rsidR="0080502A" w:rsidRPr="00ED0774">
        <w:rPr>
          <w:rStyle w:val="affc"/>
        </w:rPr>
        <w:t>антибиотика</w:t>
      </w:r>
      <w:r w:rsidR="00926681" w:rsidRPr="00ED0774">
        <w:rPr>
          <w:rStyle w:val="affc"/>
        </w:rPr>
        <w:t xml:space="preserve"> </w:t>
      </w:r>
      <w:r w:rsidR="0080502A" w:rsidRPr="00ED0774">
        <w:rPr>
          <w:rStyle w:val="affc"/>
        </w:rPr>
        <w:t>(даунорубицин**,</w:t>
      </w:r>
      <w:r w:rsidR="00926681" w:rsidRPr="00ED0774">
        <w:rPr>
          <w:rStyle w:val="affc"/>
        </w:rPr>
        <w:t xml:space="preserve"> </w:t>
      </w:r>
      <w:r w:rsidR="0080502A" w:rsidRPr="00ED0774">
        <w:rPr>
          <w:rStyle w:val="affc"/>
        </w:rPr>
        <w:t>идарубицин**</w:t>
      </w:r>
      <w:r w:rsidR="00926681" w:rsidRPr="00ED0774">
        <w:rPr>
          <w:rStyle w:val="affc"/>
        </w:rPr>
        <w:t xml:space="preserve"> </w:t>
      </w:r>
      <w:r w:rsidR="0080502A" w:rsidRPr="00ED0774">
        <w:rPr>
          <w:rStyle w:val="affc"/>
        </w:rPr>
        <w:t>или</w:t>
      </w:r>
      <w:r w:rsidR="00926681" w:rsidRPr="00ED0774">
        <w:rPr>
          <w:rStyle w:val="affc"/>
        </w:rPr>
        <w:t xml:space="preserve"> </w:t>
      </w:r>
      <w:r w:rsidR="0080502A" w:rsidRPr="00ED0774">
        <w:rPr>
          <w:rStyle w:val="affc"/>
        </w:rPr>
        <w:t>митоксантрон**)</w:t>
      </w:r>
      <w:r w:rsidR="00926681" w:rsidRPr="00ED0774">
        <w:rPr>
          <w:rStyle w:val="affc"/>
        </w:rPr>
        <w:t xml:space="preserve"> </w:t>
      </w:r>
      <w:r w:rsidR="0080502A" w:rsidRPr="00ED0774">
        <w:rPr>
          <w:rStyle w:val="affc"/>
        </w:rPr>
        <w:t>существенно</w:t>
      </w:r>
      <w:r w:rsidR="00926681" w:rsidRPr="00ED0774">
        <w:rPr>
          <w:rStyle w:val="affc"/>
        </w:rPr>
        <w:t xml:space="preserve"> </w:t>
      </w:r>
      <w:r w:rsidR="0080502A" w:rsidRPr="00ED0774">
        <w:rPr>
          <w:rStyle w:val="affc"/>
        </w:rPr>
        <w:t>не</w:t>
      </w:r>
      <w:r w:rsidR="00926681" w:rsidRPr="00ED0774">
        <w:rPr>
          <w:rStyle w:val="affc"/>
        </w:rPr>
        <w:t xml:space="preserve"> </w:t>
      </w:r>
      <w:r w:rsidR="0080502A" w:rsidRPr="00ED0774">
        <w:rPr>
          <w:rStyle w:val="affc"/>
        </w:rPr>
        <w:t>влияет</w:t>
      </w:r>
      <w:r w:rsidR="00926681" w:rsidRPr="00ED0774">
        <w:rPr>
          <w:rStyle w:val="affc"/>
        </w:rPr>
        <w:t xml:space="preserve"> </w:t>
      </w:r>
      <w:r w:rsidR="0080502A" w:rsidRPr="00ED0774">
        <w:rPr>
          <w:rStyle w:val="affc"/>
        </w:rPr>
        <w:t>на</w:t>
      </w:r>
      <w:r w:rsidR="00926681" w:rsidRPr="00ED0774">
        <w:rPr>
          <w:rStyle w:val="affc"/>
        </w:rPr>
        <w:t xml:space="preserve"> </w:t>
      </w:r>
      <w:r w:rsidR="0080502A" w:rsidRPr="00ED0774">
        <w:rPr>
          <w:rStyle w:val="affc"/>
        </w:rPr>
        <w:t>конечные</w:t>
      </w:r>
      <w:r w:rsidR="00926681" w:rsidRPr="00ED0774">
        <w:rPr>
          <w:rStyle w:val="affc"/>
        </w:rPr>
        <w:t xml:space="preserve"> </w:t>
      </w:r>
      <w:r w:rsidR="0080502A" w:rsidRPr="00ED0774">
        <w:rPr>
          <w:rStyle w:val="affc"/>
        </w:rPr>
        <w:t>результаты</w:t>
      </w:r>
      <w:r w:rsidR="00926681" w:rsidRPr="00ED0774">
        <w:rPr>
          <w:rStyle w:val="affc"/>
        </w:rPr>
        <w:t xml:space="preserve"> </w:t>
      </w:r>
      <w:r w:rsidR="00E0771A" w:rsidRPr="00ED0774">
        <w:rPr>
          <w:rStyle w:val="affc"/>
        </w:rPr>
        <w:fldChar w:fldCharType="begin" w:fldLock="1"/>
      </w:r>
      <w:r w:rsidR="000E616A">
        <w:rPr>
          <w:rStyle w:val="affc"/>
        </w:rPr>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mendeley":{"formattedCitation":"[49]","plainTextFormattedCitation":"[49]","previouslyFormattedCitation":"[49]"},"properties":{"noteIndex":0},"schema":"https://github.com/citation-style-language/schema/raw/master/csl-citation.json"}</w:instrText>
      </w:r>
      <w:r w:rsidR="00E0771A" w:rsidRPr="00ED0774">
        <w:rPr>
          <w:rStyle w:val="affc"/>
        </w:rPr>
        <w:fldChar w:fldCharType="separate"/>
      </w:r>
      <w:r w:rsidR="000E616A" w:rsidRPr="000E616A">
        <w:rPr>
          <w:rStyle w:val="affc"/>
          <w:i w:val="0"/>
          <w:noProof/>
        </w:rPr>
        <w:t>[49]</w:t>
      </w:r>
      <w:r w:rsidR="00E0771A" w:rsidRPr="00ED0774">
        <w:rPr>
          <w:rStyle w:val="affc"/>
        </w:rPr>
        <w:fldChar w:fldCharType="end"/>
      </w:r>
      <w:r w:rsidR="0080502A" w:rsidRPr="00ED0774">
        <w:rPr>
          <w:rStyle w:val="affc"/>
        </w:rPr>
        <w:t>.</w:t>
      </w:r>
      <w:r w:rsidR="00926681" w:rsidRPr="00ED0774">
        <w:rPr>
          <w:rStyle w:val="affc"/>
        </w:rPr>
        <w:t xml:space="preserve"> </w:t>
      </w:r>
      <w:r w:rsidR="0080502A" w:rsidRPr="00ED0774">
        <w:rPr>
          <w:i/>
        </w:rPr>
        <w:t>Доксорубицин</w:t>
      </w:r>
      <w:r w:rsidR="007842DF" w:rsidRPr="00ED0774">
        <w:rPr>
          <w:i/>
        </w:rPr>
        <w:t>**</w:t>
      </w:r>
      <w:r w:rsidR="00926681" w:rsidRPr="00ED0774">
        <w:rPr>
          <w:i/>
        </w:rPr>
        <w:t xml:space="preserve"> </w:t>
      </w:r>
      <w:r w:rsidR="0080502A" w:rsidRPr="00ED0774">
        <w:rPr>
          <w:i/>
        </w:rPr>
        <w:t>не</w:t>
      </w:r>
      <w:r w:rsidR="00926681" w:rsidRPr="00ED0774">
        <w:rPr>
          <w:i/>
        </w:rPr>
        <w:t xml:space="preserve"> </w:t>
      </w:r>
      <w:r w:rsidR="0080502A" w:rsidRPr="00ED0774">
        <w:rPr>
          <w:i/>
        </w:rPr>
        <w:t>применяется</w:t>
      </w:r>
      <w:r w:rsidR="00926681" w:rsidRPr="00ED0774">
        <w:rPr>
          <w:i/>
        </w:rPr>
        <w:t xml:space="preserve"> </w:t>
      </w:r>
      <w:r w:rsidR="0080502A" w:rsidRPr="00ED0774">
        <w:rPr>
          <w:i/>
        </w:rPr>
        <w:t>при</w:t>
      </w:r>
      <w:r w:rsidR="00926681" w:rsidRPr="00ED0774">
        <w:rPr>
          <w:i/>
        </w:rPr>
        <w:t xml:space="preserve"> </w:t>
      </w:r>
      <w:r w:rsidR="0080502A" w:rsidRPr="00ED0774">
        <w:rPr>
          <w:i/>
        </w:rPr>
        <w:t>проведении</w:t>
      </w:r>
      <w:r w:rsidR="00926681" w:rsidRPr="00ED0774">
        <w:rPr>
          <w:i/>
        </w:rPr>
        <w:t xml:space="preserve"> </w:t>
      </w:r>
      <w:r w:rsidR="0080502A" w:rsidRPr="00ED0774">
        <w:rPr>
          <w:i/>
        </w:rPr>
        <w:t>курса</w:t>
      </w:r>
      <w:r w:rsidR="00926681" w:rsidRPr="00ED0774">
        <w:rPr>
          <w:i/>
        </w:rPr>
        <w:t xml:space="preserve"> </w:t>
      </w:r>
      <w:r w:rsidR="0080502A" w:rsidRPr="00ED0774">
        <w:rPr>
          <w:i/>
        </w:rPr>
        <w:t>«7</w:t>
      </w:r>
      <w:r w:rsidR="00926681" w:rsidRPr="00ED0774">
        <w:rPr>
          <w:i/>
        </w:rPr>
        <w:t xml:space="preserve"> </w:t>
      </w:r>
      <w:r w:rsidR="0080502A" w:rsidRPr="00ED0774">
        <w:rPr>
          <w:i/>
        </w:rPr>
        <w:t>+</w:t>
      </w:r>
      <w:r w:rsidR="00926681" w:rsidRPr="00ED0774">
        <w:rPr>
          <w:i/>
        </w:rPr>
        <w:t xml:space="preserve"> </w:t>
      </w:r>
      <w:r w:rsidR="0080502A" w:rsidRPr="00ED0774">
        <w:rPr>
          <w:i/>
        </w:rPr>
        <w:t>3»</w:t>
      </w:r>
      <w:r w:rsidR="00926681" w:rsidRPr="00ED0774">
        <w:rPr>
          <w:i/>
        </w:rPr>
        <w:t xml:space="preserve"> </w:t>
      </w:r>
      <w:r w:rsidR="0080502A" w:rsidRPr="00ED0774">
        <w:rPr>
          <w:i/>
        </w:rPr>
        <w:t>в</w:t>
      </w:r>
      <w:r w:rsidR="00926681" w:rsidRPr="00ED0774">
        <w:rPr>
          <w:i/>
        </w:rPr>
        <w:t xml:space="preserve"> </w:t>
      </w:r>
      <w:r w:rsidR="0080502A" w:rsidRPr="00ED0774">
        <w:rPr>
          <w:i/>
        </w:rPr>
        <w:t>индукции</w:t>
      </w:r>
      <w:r w:rsidR="00926681" w:rsidRPr="00ED0774">
        <w:rPr>
          <w:i/>
        </w:rPr>
        <w:t xml:space="preserve"> </w:t>
      </w:r>
      <w:r w:rsidR="0080502A" w:rsidRPr="00ED0774">
        <w:rPr>
          <w:i/>
        </w:rPr>
        <w:t>ремиссии</w:t>
      </w:r>
      <w:r w:rsidR="00926681" w:rsidRPr="00ED0774">
        <w:rPr>
          <w:i/>
        </w:rPr>
        <w:t xml:space="preserve"> </w:t>
      </w:r>
      <w:r w:rsidR="0080502A" w:rsidRPr="00ED0774">
        <w:rPr>
          <w:i/>
        </w:rPr>
        <w:t>ОМЛ</w:t>
      </w:r>
      <w:r w:rsidR="00A9497B" w:rsidRPr="00ED0774">
        <w:rPr>
          <w:i/>
        </w:rPr>
        <w:t>.</w:t>
      </w:r>
      <w:r w:rsidR="00926681" w:rsidRPr="00ED0774">
        <w:rPr>
          <w:i/>
        </w:rPr>
        <w:t xml:space="preserve"> </w:t>
      </w:r>
    </w:p>
    <w:p w14:paraId="4F4B54CA" w14:textId="03B4EEC3" w:rsidR="00194833" w:rsidRPr="00ED0774" w:rsidRDefault="00D80AC9" w:rsidP="005931CC">
      <w:pPr>
        <w:pStyle w:val="10"/>
        <w:divId w:val="488638550"/>
        <w:rPr>
          <w:lang w:val="en-US"/>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t>использовать</w:t>
      </w:r>
      <w:r w:rsidR="00926681" w:rsidRPr="00ED0774">
        <w:t xml:space="preserve"> </w:t>
      </w:r>
      <w:r w:rsidRPr="00ED0774">
        <w:t>цитарабин</w:t>
      </w:r>
      <w:r w:rsidR="00007C89" w:rsidRPr="00ED0774">
        <w:t>**</w:t>
      </w:r>
      <w:r w:rsidR="00926681" w:rsidRPr="00ED0774">
        <w:t xml:space="preserve"> </w:t>
      </w:r>
      <w:r w:rsidRPr="00ED0774">
        <w:t>в</w:t>
      </w:r>
      <w:r w:rsidR="00926681" w:rsidRPr="00ED0774">
        <w:t xml:space="preserve"> </w:t>
      </w:r>
      <w:r w:rsidRPr="00ED0774">
        <w:t>высоких</w:t>
      </w:r>
      <w:r w:rsidR="00926681" w:rsidRPr="00ED0774">
        <w:t xml:space="preserve"> </w:t>
      </w:r>
      <w:r w:rsidRPr="00ED0774">
        <w:t>дозах</w:t>
      </w:r>
      <w:r w:rsidR="00926681" w:rsidRPr="00ED0774">
        <w:t xml:space="preserve"> </w:t>
      </w:r>
      <w:r w:rsidRPr="00ED0774">
        <w:t>в</w:t>
      </w:r>
      <w:r w:rsidR="00926681" w:rsidRPr="00ED0774">
        <w:t xml:space="preserve"> </w:t>
      </w:r>
      <w:r w:rsidRPr="00ED0774">
        <w:t>индукционных</w:t>
      </w:r>
      <w:r w:rsidR="00926681" w:rsidRPr="00ED0774">
        <w:t xml:space="preserve"> </w:t>
      </w:r>
      <w:r w:rsidRPr="00ED0774">
        <w:t>курсах</w:t>
      </w:r>
      <w:r w:rsidR="00926681" w:rsidRPr="00ED0774">
        <w:t xml:space="preserve"> </w:t>
      </w:r>
      <w:r w:rsidRPr="00ED0774">
        <w:t>при</w:t>
      </w:r>
      <w:r w:rsidR="00926681" w:rsidRPr="00ED0774">
        <w:t xml:space="preserve"> </w:t>
      </w:r>
      <w:r w:rsidRPr="00ED0774">
        <w:t>ОМЛ</w:t>
      </w:r>
      <w:r w:rsidR="00926681" w:rsidRPr="00ED0774">
        <w:t xml:space="preserve"> </w:t>
      </w:r>
      <w:r w:rsidR="00CC3251" w:rsidRPr="00ED0774">
        <w:fldChar w:fldCharType="begin" w:fldLock="1"/>
      </w:r>
      <w:r w:rsidR="000E616A">
        <w:instrText>ADDIN CSL_CITATION {"citationItems":[{"id":"ITEM-1","itemData":{"DOI":"10.1182/blood-2015-01-623447","ISSN":"15280020","PMID":"25833957","abstract":"© 2015 by The American Society of Hematology. Modifying induction therapy in acute myeloid leukemia (AML) may improve the remission rate and reduce the risk of relapse, thereby improving survival. Escalation of the daunorubicin dose to 90 mg/m2 has shown benefit for some patient subgroups when compared with a dose of 45 mg/m2, and has been recommended as a standard of care. However, 60 mg/m2 is widely used and has never been directly compared with 90 mg/m2. As part of the UK National Cancer Research Institute (NCRI) AML17 trial, 1206 adults with untreated AML or high-risk myelodysplastic syndrome, mostly younger than 60 years of age, were randomized to a first-induction course of chemotherapy, which delivered either 90 mg/m2 or 60 mg/m2 on days 1, 3, and 5 combined with cytosine arabinoside. All patients then received a second course that included daunorubicin 50 mg/m2 on days 1, 3, and 5. There was no overall difference in complete remission rate (73% vs 75%; odds ratio, 1.07 [0.83-1.39]; P = .6) or in any recognized subgroup. The 60-day mortality was increased in the 90 mg/m2 arm (10% vs 5% (hazard ratio [HR] 1.98 [1.30-3.02]; P = .001), which resulted in no difference in overall 2-year survival (59% vs 60%; HR, 1.16 [0.95-1.43]; P = .15). In an exploratory subgroup analysis, there was no subgroup that showed significant benefit, although there was a significant interaction by FLT3 ITD mutation. This trial is registered at http://www.isrctn.com as #ISRCTN55675535.","author":[{"dropping-particle":"","family":"Burnett","given":"Alan K","non-dropping-particle":"","parse-names":false,"suffix":""},{"dropping-particle":"","family":"Russell","given":"Nigel H","non-dropping-particle":"","parse-names":false,"suffix":""},{"dropping-particle":"","family":"Hills","given":"Robert K","non-dropping-particle":"","parse-names":false,"suffix":""},{"dropping-particle":"","family":"Kell","given":"Jonathan","non-dropping-particle":"","parse-names":false,"suffix":""},{"dropping-particle":"","family":"Cavenagh","given":"Jamie","non-dropping-particle":"","parse-names":false,"suffix":""},{"dropping-particle":"","family":"Kjeldsen","given":"Lars","non-dropping-particle":"","parse-names":false,"suffix":""},{"dropping-particle":"","family":"McMullin","given":"Mary Frances","non-dropping-particle":"","parse-names":false,"suffix":""},{"dropping-particle":"","family":"Cahalin","given":"Paul","non-dropping-particle":"","parse-names":false,"suffix":""},{"dropping-particle":"","family":"Dennis","given":"Mike","non-dropping-particle":"","parse-names":false,"suffix":""},{"dropping-particle":"","family":"Friis","given":"Lone","non-dropping-particle":"","parse-names":false,"suffix":""},{"dropping-particle":"","family":"Thomas","given":"Ian F","non-dropping-particle":"","parse-names":false,"suffix":""},{"dropping-particle":"","family":"Milligan","given":"Don","non-dropping-particle":"","parse-names":false,"suffix":""},{"dropping-particle":"","family":"Clark","given":"Richard E","non-dropping-particle":"","parse-names":false,"suffix":""}],"container-title":"Blood","id":"ITEM-1","issue":"25","issued":{"date-parts":[["2015"]]},"page":"3878-3885","title":"A randomized comparison of daunorubicin 90 mg/m2 vs 60 mg/m2in AML induction: Results from the UK NCRI AML17 trial in 1206 patients","type":"article-journal","volume":"125"},"uris":["http://www.mendeley.com/documents/?uuid=8047992c-726b-3277-a068-5fca37bd6105"]},{"id":"ITEM-2","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2","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51,52]","plainTextFormattedCitation":"[51,52]","previouslyFormattedCitation":"[51,52]"},"properties":{"noteIndex":0},"schema":"https://github.com/citation-style-language/schema/raw/master/csl-citation.json"}</w:instrText>
      </w:r>
      <w:r w:rsidR="00CC3251" w:rsidRPr="00ED0774">
        <w:fldChar w:fldCharType="separate"/>
      </w:r>
      <w:r w:rsidR="000E616A" w:rsidRPr="000E616A">
        <w:rPr>
          <w:noProof/>
        </w:rPr>
        <w:t>[51,52]</w:t>
      </w:r>
      <w:r w:rsidR="00CC3251" w:rsidRPr="00ED0774">
        <w:fldChar w:fldCharType="end"/>
      </w:r>
      <w:r w:rsidR="00CC3251" w:rsidRPr="00ED0774">
        <w:t>.</w:t>
      </w:r>
      <w:r w:rsidR="00A11EED" w:rsidRPr="00ED0774">
        <w:rPr>
          <w:lang w:val="en-US"/>
        </w:rPr>
        <w:t xml:space="preserve"> </w:t>
      </w:r>
    </w:p>
    <w:p w14:paraId="1800B38F" w14:textId="15C9BFF6" w:rsidR="006E5861" w:rsidRPr="00ED0774" w:rsidRDefault="00101ED7" w:rsidP="00DE2785">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C3251" w:rsidRPr="00ED0774">
        <w:rPr>
          <w:rStyle w:val="affb"/>
          <w:lang w:val="en-US"/>
        </w:rPr>
        <w:t>A</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527351" w:rsidRPr="00ED0774">
        <w:rPr>
          <w:rStyle w:val="affb"/>
        </w:rPr>
        <w:t>1</w:t>
      </w:r>
      <w:r w:rsidR="00EF505B" w:rsidRPr="00ED0774">
        <w:rPr>
          <w:rStyle w:val="affb"/>
        </w:rPr>
        <w:t>)</w:t>
      </w:r>
    </w:p>
    <w:p w14:paraId="6DF5372F"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rPr>
        <w:t>Комментарий:</w:t>
      </w:r>
      <w:r w:rsidR="00926681" w:rsidRPr="00ED0774">
        <w:rPr>
          <w:rStyle w:val="affb"/>
          <w:i/>
          <w:iCs/>
        </w:rPr>
        <w:t xml:space="preserve"> </w:t>
      </w:r>
      <w:r w:rsidR="007A493A" w:rsidRPr="00ED0774">
        <w:rPr>
          <w:rStyle w:val="affb"/>
          <w:b w:val="0"/>
          <w:i/>
          <w:iCs/>
        </w:rPr>
        <w:t>с</w:t>
      </w:r>
      <w:r w:rsidR="00926681" w:rsidRPr="00ED0774">
        <w:rPr>
          <w:rStyle w:val="affb"/>
          <w:b w:val="0"/>
          <w:i/>
          <w:iCs/>
        </w:rPr>
        <w:t xml:space="preserve"> </w:t>
      </w:r>
      <w:r w:rsidR="007A493A" w:rsidRPr="00ED0774">
        <w:rPr>
          <w:rStyle w:val="affb"/>
          <w:b w:val="0"/>
          <w:i/>
          <w:iCs/>
        </w:rPr>
        <w:t>учетом</w:t>
      </w:r>
      <w:r w:rsidR="00926681" w:rsidRPr="00ED0774">
        <w:rPr>
          <w:rStyle w:val="affb"/>
          <w:b w:val="0"/>
          <w:i/>
          <w:iCs/>
        </w:rPr>
        <w:t xml:space="preserve"> </w:t>
      </w:r>
      <w:r w:rsidR="00E44C73" w:rsidRPr="00ED0774">
        <w:rPr>
          <w:rStyle w:val="affb"/>
          <w:b w:val="0"/>
          <w:i/>
          <w:iCs/>
        </w:rPr>
        <w:t>отсутстви</w:t>
      </w:r>
      <w:r w:rsidR="007A493A" w:rsidRPr="00ED0774">
        <w:rPr>
          <w:rStyle w:val="affb"/>
          <w:b w:val="0"/>
          <w:i/>
          <w:iCs/>
        </w:rPr>
        <w:t>я</w:t>
      </w:r>
      <w:r w:rsidR="00926681" w:rsidRPr="00ED0774">
        <w:rPr>
          <w:rStyle w:val="affc"/>
        </w:rPr>
        <w:t xml:space="preserve"> </w:t>
      </w:r>
      <w:r w:rsidR="00E44C73" w:rsidRPr="00ED0774">
        <w:rPr>
          <w:rStyle w:val="affc"/>
        </w:rPr>
        <w:t>данных</w:t>
      </w:r>
      <w:r w:rsidR="00926681" w:rsidRPr="00ED0774">
        <w:rPr>
          <w:rStyle w:val="affc"/>
        </w:rPr>
        <w:t xml:space="preserve"> </w:t>
      </w:r>
      <w:r w:rsidR="00E44C73" w:rsidRPr="00ED0774">
        <w:rPr>
          <w:rStyle w:val="affc"/>
        </w:rPr>
        <w:t>о</w:t>
      </w:r>
      <w:r w:rsidR="00926681" w:rsidRPr="00ED0774">
        <w:rPr>
          <w:rStyle w:val="affc"/>
        </w:rPr>
        <w:t xml:space="preserve"> </w:t>
      </w:r>
      <w:r w:rsidR="00E44C73" w:rsidRPr="00ED0774">
        <w:rPr>
          <w:rStyle w:val="affc"/>
        </w:rPr>
        <w:t>повышении</w:t>
      </w:r>
      <w:r w:rsidR="00926681" w:rsidRPr="00ED0774">
        <w:rPr>
          <w:rStyle w:val="affc"/>
        </w:rPr>
        <w:t xml:space="preserve"> </w:t>
      </w:r>
      <w:r w:rsidR="00E44C73" w:rsidRPr="00ED0774">
        <w:rPr>
          <w:rStyle w:val="affc"/>
        </w:rPr>
        <w:t>частоты</w:t>
      </w:r>
      <w:r w:rsidR="00926681" w:rsidRPr="00ED0774">
        <w:rPr>
          <w:rStyle w:val="affc"/>
        </w:rPr>
        <w:t xml:space="preserve"> </w:t>
      </w:r>
      <w:r w:rsidR="00E44C73" w:rsidRPr="00ED0774">
        <w:rPr>
          <w:rStyle w:val="affc"/>
        </w:rPr>
        <w:t>достижения</w:t>
      </w:r>
      <w:r w:rsidR="00926681" w:rsidRPr="00ED0774">
        <w:rPr>
          <w:rStyle w:val="affc"/>
        </w:rPr>
        <w:t xml:space="preserve"> </w:t>
      </w:r>
      <w:r w:rsidR="00E44C73" w:rsidRPr="00ED0774">
        <w:rPr>
          <w:rStyle w:val="affc"/>
        </w:rPr>
        <w:t>ремиссии</w:t>
      </w:r>
      <w:r w:rsidR="00926681" w:rsidRPr="00ED0774">
        <w:rPr>
          <w:rStyle w:val="affc"/>
        </w:rPr>
        <w:t xml:space="preserve"> </w:t>
      </w:r>
      <w:r w:rsidR="00E44C73" w:rsidRPr="00ED0774">
        <w:rPr>
          <w:rStyle w:val="affc"/>
        </w:rPr>
        <w:t>при</w:t>
      </w:r>
      <w:r w:rsidR="00926681" w:rsidRPr="00ED0774">
        <w:rPr>
          <w:rStyle w:val="affc"/>
        </w:rPr>
        <w:t xml:space="preserve"> </w:t>
      </w:r>
      <w:r w:rsidR="00E44C73" w:rsidRPr="00ED0774">
        <w:rPr>
          <w:rStyle w:val="affc"/>
        </w:rPr>
        <w:t>достоверно</w:t>
      </w:r>
      <w:r w:rsidR="00926681" w:rsidRPr="00ED0774">
        <w:rPr>
          <w:rStyle w:val="affc"/>
        </w:rPr>
        <w:t xml:space="preserve"> </w:t>
      </w:r>
      <w:r w:rsidR="00E44C73" w:rsidRPr="00ED0774">
        <w:rPr>
          <w:rStyle w:val="affc"/>
        </w:rPr>
        <w:t>более</w:t>
      </w:r>
      <w:r w:rsidR="00926681" w:rsidRPr="00ED0774">
        <w:rPr>
          <w:rStyle w:val="affc"/>
        </w:rPr>
        <w:t xml:space="preserve"> </w:t>
      </w:r>
      <w:r w:rsidR="00E44C73" w:rsidRPr="00ED0774">
        <w:rPr>
          <w:rStyle w:val="affc"/>
        </w:rPr>
        <w:t>высокой</w:t>
      </w:r>
      <w:r w:rsidR="00926681" w:rsidRPr="00ED0774">
        <w:rPr>
          <w:rStyle w:val="affc"/>
        </w:rPr>
        <w:t xml:space="preserve"> </w:t>
      </w:r>
      <w:r w:rsidR="00E44C73" w:rsidRPr="00ED0774">
        <w:rPr>
          <w:rStyle w:val="affc"/>
        </w:rPr>
        <w:t>токсичности</w:t>
      </w:r>
      <w:r w:rsidR="00926681" w:rsidRPr="00ED0774">
        <w:rPr>
          <w:rStyle w:val="affc"/>
        </w:rPr>
        <w:t xml:space="preserve"> </w:t>
      </w:r>
      <w:r w:rsidR="00E44C73" w:rsidRPr="00ED0774">
        <w:rPr>
          <w:rStyle w:val="affc"/>
        </w:rPr>
        <w:t>лечения.</w:t>
      </w:r>
      <w:r w:rsidR="00926681" w:rsidRPr="00ED0774">
        <w:rPr>
          <w:rStyle w:val="affc"/>
        </w:rPr>
        <w:t xml:space="preserve"> </w:t>
      </w:r>
      <w:r w:rsidR="00E44C73" w:rsidRPr="00ED0774">
        <w:rPr>
          <w:rStyle w:val="affc"/>
        </w:rPr>
        <w:t>Э</w:t>
      </w:r>
      <w:r w:rsidR="00D80AC9" w:rsidRPr="00ED0774">
        <w:rPr>
          <w:rStyle w:val="affc"/>
        </w:rPr>
        <w:t>то</w:t>
      </w:r>
      <w:r w:rsidR="00926681" w:rsidRPr="00ED0774">
        <w:rPr>
          <w:rStyle w:val="affc"/>
        </w:rPr>
        <w:t xml:space="preserve"> </w:t>
      </w:r>
      <w:r w:rsidR="00D80AC9" w:rsidRPr="00ED0774">
        <w:rPr>
          <w:rStyle w:val="affc"/>
        </w:rPr>
        <w:t>возможно</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color w:val="000000"/>
        </w:rPr>
        <w:t>рамках</w:t>
      </w:r>
      <w:r w:rsidR="00926681" w:rsidRPr="00ED0774">
        <w:rPr>
          <w:rStyle w:val="affc"/>
          <w:color w:val="000000"/>
        </w:rPr>
        <w:t xml:space="preserve"> </w:t>
      </w:r>
      <w:r w:rsidR="00D80AC9" w:rsidRPr="00ED0774">
        <w:rPr>
          <w:rStyle w:val="affc"/>
          <w:color w:val="000000"/>
        </w:rPr>
        <w:t>клинических</w:t>
      </w:r>
      <w:r w:rsidR="00926681" w:rsidRPr="00ED0774">
        <w:rPr>
          <w:rStyle w:val="affc"/>
          <w:color w:val="000000"/>
        </w:rPr>
        <w:t xml:space="preserve"> </w:t>
      </w:r>
      <w:r w:rsidR="00D80AC9" w:rsidRPr="00ED0774">
        <w:rPr>
          <w:rStyle w:val="affc"/>
          <w:color w:val="000000"/>
        </w:rPr>
        <w:t>исследований.</w:t>
      </w:r>
    </w:p>
    <w:p w14:paraId="7352F5CA" w14:textId="46606014" w:rsidR="00194833" w:rsidRPr="00ED0774" w:rsidRDefault="00D80AC9" w:rsidP="00794248">
      <w:pPr>
        <w:pStyle w:val="10"/>
        <w:divId w:val="488638550"/>
        <w:rPr>
          <w:lang w:val="en-US"/>
        </w:rPr>
      </w:pPr>
      <w:r w:rsidRPr="00ED0774">
        <w:rPr>
          <w:rStyle w:val="affb"/>
          <w:color w:val="000000"/>
        </w:rPr>
        <w:t>Рекомендуется</w:t>
      </w:r>
      <w:r w:rsidR="00926681" w:rsidRPr="00ED0774">
        <w:rPr>
          <w:rStyle w:val="affb"/>
          <w:color w:val="000000"/>
        </w:rPr>
        <w:t xml:space="preserve"> </w:t>
      </w:r>
      <w:r w:rsidR="00135BAF" w:rsidRPr="00ED0774">
        <w:rPr>
          <w:rStyle w:val="affb"/>
          <w:b w:val="0"/>
          <w:color w:val="000000"/>
        </w:rPr>
        <w:t>всем</w:t>
      </w:r>
      <w:r w:rsidR="00926681" w:rsidRPr="00ED0774">
        <w:rPr>
          <w:rStyle w:val="affb"/>
          <w:b w:val="0"/>
          <w:color w:val="000000"/>
        </w:rPr>
        <w:t xml:space="preserve"> </w:t>
      </w:r>
      <w:r w:rsidR="00007C89" w:rsidRPr="00ED0774">
        <w:rPr>
          <w:rStyle w:val="affb"/>
          <w:b w:val="0"/>
          <w:color w:val="000000"/>
        </w:rPr>
        <w:t>пациентам</w:t>
      </w:r>
      <w:r w:rsidR="00135BAF" w:rsidRPr="00ED0774">
        <w:rPr>
          <w:rStyle w:val="affb"/>
          <w:b w:val="0"/>
          <w:color w:val="000000"/>
        </w:rPr>
        <w:t>,</w:t>
      </w:r>
      <w:r w:rsidR="00926681" w:rsidRPr="00ED0774">
        <w:rPr>
          <w:rStyle w:val="affb"/>
          <w:b w:val="0"/>
          <w:color w:val="000000"/>
        </w:rPr>
        <w:t xml:space="preserve"> </w:t>
      </w:r>
      <w:r w:rsidR="00135BAF" w:rsidRPr="00ED0774">
        <w:rPr>
          <w:rStyle w:val="affb"/>
          <w:b w:val="0"/>
          <w:color w:val="000000"/>
        </w:rPr>
        <w:t>которым</w:t>
      </w:r>
      <w:r w:rsidR="00926681" w:rsidRPr="00ED0774">
        <w:rPr>
          <w:rStyle w:val="affb"/>
          <w:b w:val="0"/>
          <w:color w:val="000000"/>
        </w:rPr>
        <w:t xml:space="preserve"> </w:t>
      </w:r>
      <w:r w:rsidR="00135BAF" w:rsidRPr="00ED0774">
        <w:rPr>
          <w:rStyle w:val="affb"/>
          <w:b w:val="0"/>
          <w:color w:val="000000"/>
        </w:rPr>
        <w:t>возможно</w:t>
      </w:r>
      <w:r w:rsidR="00926681" w:rsidRPr="00ED0774">
        <w:rPr>
          <w:rStyle w:val="affb"/>
          <w:b w:val="0"/>
          <w:color w:val="000000"/>
        </w:rPr>
        <w:t xml:space="preserve"> </w:t>
      </w:r>
      <w:r w:rsidR="00135BAF" w:rsidRPr="00ED0774">
        <w:rPr>
          <w:rStyle w:val="affb"/>
          <w:b w:val="0"/>
          <w:color w:val="000000"/>
        </w:rPr>
        <w:t>проведение</w:t>
      </w:r>
      <w:r w:rsidR="00926681" w:rsidRPr="00ED0774">
        <w:rPr>
          <w:rStyle w:val="affb"/>
          <w:b w:val="0"/>
          <w:color w:val="000000"/>
        </w:rPr>
        <w:t xml:space="preserve"> </w:t>
      </w:r>
      <w:r w:rsidR="00135BAF" w:rsidRPr="00ED0774">
        <w:rPr>
          <w:rStyle w:val="affb"/>
          <w:b w:val="0"/>
          <w:color w:val="000000"/>
        </w:rPr>
        <w:t>интенсивной</w:t>
      </w:r>
      <w:r w:rsidR="00926681" w:rsidRPr="00ED0774">
        <w:rPr>
          <w:rStyle w:val="affb"/>
          <w:b w:val="0"/>
          <w:color w:val="000000"/>
        </w:rPr>
        <w:t xml:space="preserve"> </w:t>
      </w:r>
      <w:r w:rsidR="00135BAF" w:rsidRPr="00ED0774">
        <w:rPr>
          <w:rStyle w:val="affb"/>
          <w:b w:val="0"/>
          <w:color w:val="000000"/>
        </w:rPr>
        <w:t>ХТ,</w:t>
      </w:r>
      <w:r w:rsidR="00926681" w:rsidRPr="00ED0774">
        <w:rPr>
          <w:rStyle w:val="affb"/>
          <w:color w:val="000000"/>
        </w:rPr>
        <w:t xml:space="preserve"> </w:t>
      </w:r>
      <w:r w:rsidR="00135BAF" w:rsidRPr="00ED0774">
        <w:t>выполнение</w:t>
      </w:r>
      <w:r w:rsidR="00926681" w:rsidRPr="00ED0774">
        <w:t xml:space="preserve"> </w:t>
      </w:r>
      <w:r w:rsidRPr="00ED0774">
        <w:t>1</w:t>
      </w:r>
      <w:r w:rsidR="00926681" w:rsidRPr="00ED0774">
        <w:t xml:space="preserve"> </w:t>
      </w:r>
      <w:r w:rsidRPr="00ED0774">
        <w:t>или</w:t>
      </w:r>
      <w:r w:rsidR="00926681" w:rsidRPr="00ED0774">
        <w:t xml:space="preserve"> </w:t>
      </w:r>
      <w:r w:rsidRPr="00ED0774">
        <w:t>2</w:t>
      </w:r>
      <w:r w:rsidR="00926681" w:rsidRPr="00ED0774">
        <w:t xml:space="preserve"> </w:t>
      </w:r>
      <w:r w:rsidRPr="00ED0774">
        <w:t>курсов</w:t>
      </w:r>
      <w:r w:rsidR="00926681" w:rsidRPr="00ED0774">
        <w:t xml:space="preserve"> </w:t>
      </w:r>
      <w:r w:rsidRPr="00ED0774">
        <w:t>ХТ</w:t>
      </w:r>
      <w:r w:rsidR="00926681" w:rsidRPr="00ED0774">
        <w:t xml:space="preserve"> </w:t>
      </w:r>
      <w:r w:rsidR="0096600B" w:rsidRPr="00ED0774">
        <w:t>индукции</w:t>
      </w:r>
      <w:r w:rsidR="00926681" w:rsidRPr="00ED0774">
        <w:t xml:space="preserve"> </w:t>
      </w:r>
      <w:r w:rsidR="0096600B" w:rsidRPr="00ED0774">
        <w:t>ремиссии</w:t>
      </w:r>
      <w:r w:rsidR="00926681" w:rsidRPr="00ED0774">
        <w:t xml:space="preserve"> </w:t>
      </w:r>
      <w:r w:rsidRPr="00ED0774">
        <w:t>(в</w:t>
      </w:r>
      <w:r w:rsidR="00926681" w:rsidRPr="00ED0774">
        <w:t xml:space="preserve"> </w:t>
      </w:r>
      <w:r w:rsidRPr="00ED0774">
        <w:t>зависимости</w:t>
      </w:r>
      <w:r w:rsidR="00926681" w:rsidRPr="00ED0774">
        <w:t xml:space="preserve"> </w:t>
      </w:r>
      <w:r w:rsidRPr="00ED0774">
        <w:t>от</w:t>
      </w:r>
      <w:r w:rsidR="00926681" w:rsidRPr="00ED0774">
        <w:t xml:space="preserve"> </w:t>
      </w:r>
      <w:r w:rsidRPr="00ED0774">
        <w:t>того,</w:t>
      </w:r>
      <w:r w:rsidR="00926681" w:rsidRPr="00ED0774">
        <w:t xml:space="preserve"> </w:t>
      </w:r>
      <w:r w:rsidRPr="00ED0774">
        <w:t>после</w:t>
      </w:r>
      <w:r w:rsidR="00926681" w:rsidRPr="00ED0774">
        <w:t xml:space="preserve"> </w:t>
      </w:r>
      <w:r w:rsidRPr="00ED0774">
        <w:t>какого</w:t>
      </w:r>
      <w:r w:rsidR="00926681" w:rsidRPr="00ED0774">
        <w:t xml:space="preserve"> </w:t>
      </w:r>
      <w:r w:rsidRPr="00ED0774">
        <w:t>курса</w:t>
      </w:r>
      <w:r w:rsidR="00926681" w:rsidRPr="00ED0774">
        <w:t xml:space="preserve"> </w:t>
      </w:r>
      <w:r w:rsidR="007A493A" w:rsidRPr="00ED0774">
        <w:t>–</w:t>
      </w:r>
      <w:r w:rsidR="00926681" w:rsidRPr="00ED0774">
        <w:t xml:space="preserve"> </w:t>
      </w:r>
      <w:r w:rsidRPr="00ED0774">
        <w:t>1-го</w:t>
      </w:r>
      <w:r w:rsidR="00926681" w:rsidRPr="00ED0774">
        <w:t xml:space="preserve"> </w:t>
      </w:r>
      <w:r w:rsidRPr="00ED0774">
        <w:t>или</w:t>
      </w:r>
      <w:r w:rsidR="00926681" w:rsidRPr="00ED0774">
        <w:t xml:space="preserve"> </w:t>
      </w:r>
      <w:r w:rsidRPr="00ED0774">
        <w:t>2-го</w:t>
      </w:r>
      <w:r w:rsidR="00926681" w:rsidRPr="00ED0774">
        <w:t xml:space="preserve"> </w:t>
      </w:r>
      <w:r w:rsidR="007A493A" w:rsidRPr="00ED0774">
        <w:t>–</w:t>
      </w:r>
      <w:r w:rsidR="00926681" w:rsidRPr="00ED0774">
        <w:t xml:space="preserve"> </w:t>
      </w:r>
      <w:r w:rsidRPr="00ED0774">
        <w:t>достигается</w:t>
      </w:r>
      <w:r w:rsidR="00926681" w:rsidRPr="00ED0774">
        <w:t xml:space="preserve"> </w:t>
      </w:r>
      <w:r w:rsidR="007A493A" w:rsidRPr="00ED0774">
        <w:t>ПР</w:t>
      </w:r>
      <w:r w:rsidRPr="00ED0774">
        <w:t>)</w:t>
      </w:r>
      <w:r w:rsidR="00926681" w:rsidRPr="00ED0774">
        <w:t xml:space="preserve"> </w:t>
      </w:r>
      <w:r w:rsidRPr="00ED0774">
        <w:t>и</w:t>
      </w:r>
      <w:r w:rsidR="00926681" w:rsidRPr="00ED0774">
        <w:t xml:space="preserve"> </w:t>
      </w:r>
      <w:r w:rsidR="0080502A" w:rsidRPr="00ED0774">
        <w:t>2</w:t>
      </w:r>
      <w:r w:rsidR="007A493A" w:rsidRPr="00ED0774">
        <w:t>–</w:t>
      </w:r>
      <w:r w:rsidRPr="00ED0774">
        <w:t>3</w:t>
      </w:r>
      <w:r w:rsidR="00926681" w:rsidRPr="00ED0774">
        <w:t xml:space="preserve"> </w:t>
      </w:r>
      <w:r w:rsidRPr="00ED0774">
        <w:t>курс</w:t>
      </w:r>
      <w:r w:rsidR="0080502A" w:rsidRPr="00ED0774">
        <w:t>ов</w:t>
      </w:r>
      <w:r w:rsidR="00926681" w:rsidRPr="00ED0774">
        <w:t xml:space="preserve"> </w:t>
      </w:r>
      <w:r w:rsidRPr="00ED0774">
        <w:t>консолидации</w:t>
      </w:r>
      <w:r w:rsidR="00926681" w:rsidRPr="00ED0774">
        <w:t xml:space="preserve"> </w:t>
      </w:r>
      <w:r w:rsidR="007406F7" w:rsidRPr="00ED0774">
        <w:t>высокими/средними</w:t>
      </w:r>
      <w:r w:rsidR="00926681" w:rsidRPr="00ED0774">
        <w:t xml:space="preserve"> </w:t>
      </w:r>
      <w:r w:rsidR="007406F7" w:rsidRPr="00ED0774">
        <w:t>дозами</w:t>
      </w:r>
      <w:r w:rsidR="00926681" w:rsidRPr="00ED0774">
        <w:t xml:space="preserve"> </w:t>
      </w:r>
      <w:r w:rsidR="007406F7" w:rsidRPr="00ED0774">
        <w:rPr>
          <w:color w:val="000000"/>
        </w:rPr>
        <w:t>цитарабина**</w:t>
      </w:r>
      <w:r w:rsidR="00926681" w:rsidRPr="00ED0774">
        <w:rPr>
          <w:color w:val="000000"/>
        </w:rPr>
        <w:t xml:space="preserve"> </w:t>
      </w:r>
      <w:r w:rsidR="00B54CCB" w:rsidRPr="00ED0774">
        <w:rPr>
          <w:color w:val="000000"/>
        </w:rPr>
        <w:t>в</w:t>
      </w:r>
      <w:r w:rsidR="00926681" w:rsidRPr="00ED0774">
        <w:rPr>
          <w:color w:val="000000"/>
        </w:rPr>
        <w:t xml:space="preserve"> </w:t>
      </w:r>
      <w:r w:rsidR="00B54CCB" w:rsidRPr="00ED0774">
        <w:rPr>
          <w:color w:val="000000"/>
        </w:rPr>
        <w:t>качестве</w:t>
      </w:r>
      <w:r w:rsidR="00926681" w:rsidRPr="00ED0774">
        <w:rPr>
          <w:color w:val="000000"/>
        </w:rPr>
        <w:t xml:space="preserve"> </w:t>
      </w:r>
      <w:r w:rsidR="00B54CCB" w:rsidRPr="00ED0774">
        <w:rPr>
          <w:color w:val="000000"/>
        </w:rPr>
        <w:t>монотерапии</w:t>
      </w:r>
      <w:r w:rsidR="00926681" w:rsidRPr="00ED0774">
        <w:rPr>
          <w:color w:val="000000"/>
        </w:rPr>
        <w:t xml:space="preserve"> </w:t>
      </w:r>
      <w:r w:rsidR="00B54CCB" w:rsidRPr="00ED0774">
        <w:rPr>
          <w:color w:val="000000"/>
        </w:rPr>
        <w:t>или</w:t>
      </w:r>
      <w:r w:rsidR="00926681" w:rsidRPr="00ED0774">
        <w:rPr>
          <w:color w:val="000000"/>
        </w:rPr>
        <w:t xml:space="preserve"> </w:t>
      </w:r>
      <w:r w:rsidR="00B54CCB" w:rsidRPr="00ED0774">
        <w:rPr>
          <w:color w:val="000000"/>
        </w:rPr>
        <w:t>в</w:t>
      </w:r>
      <w:r w:rsidR="00926681" w:rsidRPr="00ED0774">
        <w:rPr>
          <w:color w:val="000000"/>
        </w:rPr>
        <w:t xml:space="preserve"> </w:t>
      </w:r>
      <w:r w:rsidR="00B54CCB" w:rsidRPr="00ED0774">
        <w:rPr>
          <w:color w:val="000000"/>
        </w:rPr>
        <w:t>сочетании</w:t>
      </w:r>
      <w:r w:rsidR="00926681" w:rsidRPr="00ED0774">
        <w:rPr>
          <w:color w:val="000000"/>
        </w:rPr>
        <w:t xml:space="preserve"> </w:t>
      </w:r>
      <w:r w:rsidR="00B54CCB" w:rsidRPr="00ED0774">
        <w:rPr>
          <w:color w:val="000000"/>
        </w:rPr>
        <w:t>с</w:t>
      </w:r>
      <w:r w:rsidR="00926681" w:rsidRPr="00ED0774">
        <w:rPr>
          <w:color w:val="000000"/>
        </w:rPr>
        <w:t xml:space="preserve"> </w:t>
      </w:r>
      <w:r w:rsidR="00B54CCB" w:rsidRPr="00ED0774">
        <w:rPr>
          <w:color w:val="000000"/>
        </w:rPr>
        <w:t>антрациклиновыми</w:t>
      </w:r>
      <w:r w:rsidR="00926681" w:rsidRPr="00ED0774">
        <w:rPr>
          <w:color w:val="000000"/>
        </w:rPr>
        <w:t xml:space="preserve"> </w:t>
      </w:r>
      <w:r w:rsidR="00B54CCB" w:rsidRPr="00ED0774">
        <w:rPr>
          <w:color w:val="000000"/>
        </w:rPr>
        <w:t>антибиотиками</w:t>
      </w:r>
      <w:r w:rsidR="00926681" w:rsidRPr="00ED0774">
        <w:rPr>
          <w:color w:val="000000"/>
        </w:rPr>
        <w:t xml:space="preserve"> </w:t>
      </w:r>
      <w:r w:rsidR="00865D1D" w:rsidRPr="00ED0774">
        <w:rPr>
          <w:color w:val="000000"/>
        </w:rPr>
        <w:t>и/или</w:t>
      </w:r>
      <w:r w:rsidR="00926681" w:rsidRPr="00ED0774">
        <w:rPr>
          <w:color w:val="000000"/>
        </w:rPr>
        <w:t xml:space="preserve"> </w:t>
      </w:r>
      <w:r w:rsidR="00DD6D08" w:rsidRPr="00ED0774">
        <w:rPr>
          <w:color w:val="000000"/>
          <w:lang w:val="ru-RU"/>
        </w:rPr>
        <w:t>#</w:t>
      </w:r>
      <w:r w:rsidR="00B54CCB" w:rsidRPr="00ED0774">
        <w:rPr>
          <w:color w:val="000000"/>
        </w:rPr>
        <w:t>флударабином**</w:t>
      </w:r>
      <w:r w:rsidR="00926681" w:rsidRPr="00ED0774">
        <w:rPr>
          <w:color w:val="000000"/>
        </w:rPr>
        <w:t xml:space="preserve"> </w:t>
      </w:r>
      <w:r w:rsidR="00007C89" w:rsidRPr="00ED0774">
        <w:rPr>
          <w:color w:val="000000"/>
        </w:rPr>
        <w:t>(см.</w:t>
      </w:r>
      <w:r w:rsidR="00926681" w:rsidRPr="00ED0774">
        <w:rPr>
          <w:color w:val="000000"/>
        </w:rPr>
        <w:t xml:space="preserve"> </w:t>
      </w:r>
      <w:r w:rsidR="00007C89" w:rsidRPr="00ED0774">
        <w:rPr>
          <w:color w:val="000000"/>
        </w:rPr>
        <w:t>Приложение</w:t>
      </w:r>
      <w:r w:rsidR="00926681" w:rsidRPr="00ED0774">
        <w:rPr>
          <w:color w:val="000000"/>
        </w:rPr>
        <w:t xml:space="preserve"> </w:t>
      </w:r>
      <w:r w:rsidR="008E0777" w:rsidRPr="00ED0774">
        <w:rPr>
          <w:color w:val="000000"/>
        </w:rPr>
        <w:t>А3.2</w:t>
      </w:r>
      <w:r w:rsidR="009D53B3" w:rsidRPr="00ED0774">
        <w:rPr>
          <w:color w:val="000000"/>
        </w:rPr>
        <w:t>)</w:t>
      </w:r>
      <w:r w:rsidR="00926681" w:rsidRPr="00ED0774">
        <w:rPr>
          <w:color w:val="000000"/>
        </w:rPr>
        <w:t xml:space="preserve"> </w:t>
      </w:r>
      <w:r w:rsidR="00A345F9" w:rsidRPr="00ED0774">
        <w:rPr>
          <w:color w:val="000000"/>
        </w:rPr>
        <w:fldChar w:fldCharType="begin" w:fldLock="1"/>
      </w:r>
      <w:r w:rsidR="000E616A">
        <w:rPr>
          <w:color w:val="000000"/>
        </w:rPr>
        <w:instrText>ADDIN CSL_CITATION {"citationItems":[{"id":"ITEM-1","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1","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52]","plainTextFormattedCitation":"[52]","previouslyFormattedCitation":"[52]"},"properties":{"noteIndex":0},"schema":"https://github.com/citation-style-language/schema/raw/master/csl-citation.json"}</w:instrText>
      </w:r>
      <w:r w:rsidR="00A345F9" w:rsidRPr="00ED0774">
        <w:rPr>
          <w:color w:val="000000"/>
        </w:rPr>
        <w:fldChar w:fldCharType="separate"/>
      </w:r>
      <w:r w:rsidR="000E616A" w:rsidRPr="000E616A">
        <w:rPr>
          <w:noProof/>
          <w:color w:val="000000"/>
        </w:rPr>
        <w:t>[52]</w:t>
      </w:r>
      <w:r w:rsidR="00A345F9" w:rsidRPr="00ED0774">
        <w:rPr>
          <w:color w:val="000000"/>
        </w:rPr>
        <w:fldChar w:fldCharType="end"/>
      </w:r>
      <w:r w:rsidR="00A345F9" w:rsidRPr="00ED0774">
        <w:rPr>
          <w:color w:val="000000"/>
        </w:rPr>
        <w:t>.</w:t>
      </w:r>
      <w:r w:rsidR="00A11EED" w:rsidRPr="00ED0774">
        <w:rPr>
          <w:color w:val="000000"/>
        </w:rPr>
        <w:t xml:space="preserve"> </w:t>
      </w:r>
    </w:p>
    <w:p w14:paraId="6A178963" w14:textId="77D5F26B" w:rsidR="00794248" w:rsidRPr="00ED0774" w:rsidRDefault="00101ED7" w:rsidP="0079424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A345F9" w:rsidRPr="00ED0774">
        <w:rPr>
          <w:rStyle w:val="affb"/>
          <w:lang w:val="en-US"/>
        </w:rPr>
        <w:t>A</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A345F9" w:rsidRPr="00ED0774">
        <w:rPr>
          <w:rStyle w:val="affb"/>
        </w:rPr>
        <w:t>1</w:t>
      </w:r>
      <w:r w:rsidR="00662366" w:rsidRPr="00ED0774">
        <w:rPr>
          <w:rStyle w:val="affb"/>
        </w:rPr>
        <w:t>)</w:t>
      </w:r>
    </w:p>
    <w:p w14:paraId="7B1FC59E" w14:textId="770C954C" w:rsidR="006E5861" w:rsidRPr="00ED0774" w:rsidRDefault="00101ED7" w:rsidP="00705E68">
      <w:pPr>
        <w:pStyle w:val="22"/>
        <w:ind w:left="0" w:firstLine="720"/>
        <w:divId w:val="488638550"/>
        <w:rPr>
          <w:i/>
          <w:szCs w:val="24"/>
        </w:rPr>
      </w:pPr>
      <w:r w:rsidRPr="00ED0774">
        <w:rPr>
          <w:rStyle w:val="affb"/>
          <w:szCs w:val="24"/>
        </w:rPr>
        <w:t>Комментарий:</w:t>
      </w:r>
      <w:r w:rsidR="00926681" w:rsidRPr="00ED0774">
        <w:rPr>
          <w:szCs w:val="24"/>
        </w:rPr>
        <w:t xml:space="preserve"> </w:t>
      </w:r>
      <w:r w:rsidR="007A493A" w:rsidRPr="00ED0774">
        <w:rPr>
          <w:rStyle w:val="affc"/>
          <w:szCs w:val="24"/>
          <w:lang w:val="ru-RU"/>
        </w:rPr>
        <w:t>в</w:t>
      </w:r>
      <w:r w:rsidR="00D80AC9" w:rsidRPr="00ED0774">
        <w:rPr>
          <w:rStyle w:val="affc"/>
          <w:szCs w:val="24"/>
        </w:rPr>
        <w:t>озможные</w:t>
      </w:r>
      <w:r w:rsidR="00926681" w:rsidRPr="00ED0774">
        <w:rPr>
          <w:rStyle w:val="affc"/>
          <w:szCs w:val="24"/>
        </w:rPr>
        <w:t xml:space="preserve"> </w:t>
      </w:r>
      <w:r w:rsidR="00D80AC9" w:rsidRPr="00ED0774">
        <w:rPr>
          <w:rStyle w:val="affc"/>
          <w:szCs w:val="24"/>
        </w:rPr>
        <w:t>варианты</w:t>
      </w:r>
      <w:r w:rsidR="00926681" w:rsidRPr="00ED0774">
        <w:rPr>
          <w:rStyle w:val="affc"/>
          <w:szCs w:val="24"/>
        </w:rPr>
        <w:t xml:space="preserve"> </w:t>
      </w:r>
      <w:r w:rsidR="00D80AC9" w:rsidRPr="00ED0774">
        <w:rPr>
          <w:rStyle w:val="affc"/>
          <w:szCs w:val="24"/>
        </w:rPr>
        <w:t>дозировок</w:t>
      </w:r>
      <w:r w:rsidR="00926681" w:rsidRPr="00ED0774">
        <w:rPr>
          <w:rStyle w:val="affc"/>
          <w:szCs w:val="24"/>
        </w:rPr>
        <w:t xml:space="preserve"> </w:t>
      </w:r>
      <w:r w:rsidR="00D80AC9" w:rsidRPr="00ED0774">
        <w:rPr>
          <w:rStyle w:val="affc"/>
          <w:szCs w:val="24"/>
        </w:rPr>
        <w:t>цитарабина</w:t>
      </w:r>
      <w:r w:rsidR="00007C89" w:rsidRPr="00ED0774">
        <w:rPr>
          <w:rStyle w:val="affc"/>
          <w:szCs w:val="24"/>
        </w:rPr>
        <w:t>**</w:t>
      </w:r>
      <w:r w:rsidR="00926681" w:rsidRPr="00ED0774">
        <w:rPr>
          <w:rStyle w:val="affc"/>
          <w:szCs w:val="24"/>
        </w:rPr>
        <w:t xml:space="preserve"> </w:t>
      </w:r>
      <w:r w:rsidR="009D53B3" w:rsidRPr="00ED0774">
        <w:rPr>
          <w:rStyle w:val="affc"/>
          <w:szCs w:val="24"/>
        </w:rPr>
        <w:t>при</w:t>
      </w:r>
      <w:r w:rsidR="00926681" w:rsidRPr="00ED0774">
        <w:rPr>
          <w:rStyle w:val="affc"/>
          <w:szCs w:val="24"/>
        </w:rPr>
        <w:t xml:space="preserve"> </w:t>
      </w:r>
      <w:r w:rsidR="009D53B3" w:rsidRPr="00ED0774">
        <w:rPr>
          <w:rStyle w:val="affc"/>
          <w:szCs w:val="24"/>
        </w:rPr>
        <w:t>проведении</w:t>
      </w:r>
      <w:r w:rsidR="00926681" w:rsidRPr="00ED0774">
        <w:rPr>
          <w:rStyle w:val="affc"/>
          <w:szCs w:val="24"/>
        </w:rPr>
        <w:t xml:space="preserve"> </w:t>
      </w:r>
      <w:r w:rsidR="009D53B3" w:rsidRPr="00ED0774">
        <w:rPr>
          <w:rStyle w:val="affc"/>
          <w:szCs w:val="24"/>
        </w:rPr>
        <w:t>курсов</w:t>
      </w:r>
      <w:r w:rsidR="00926681" w:rsidRPr="00ED0774">
        <w:rPr>
          <w:rStyle w:val="affc"/>
          <w:szCs w:val="24"/>
        </w:rPr>
        <w:t xml:space="preserve"> </w:t>
      </w:r>
      <w:r w:rsidR="009D53B3" w:rsidRPr="00ED0774">
        <w:rPr>
          <w:rStyle w:val="affc"/>
          <w:szCs w:val="24"/>
        </w:rPr>
        <w:t>консолидации</w:t>
      </w:r>
      <w:r w:rsidR="00926681" w:rsidRPr="00ED0774">
        <w:rPr>
          <w:rStyle w:val="affc"/>
          <w:szCs w:val="24"/>
        </w:rPr>
        <w:t xml:space="preserve"> </w:t>
      </w:r>
      <w:r w:rsidR="009D53B3" w:rsidRPr="00ED0774">
        <w:rPr>
          <w:rStyle w:val="affc"/>
          <w:szCs w:val="24"/>
        </w:rPr>
        <w:t>ремиссии</w:t>
      </w:r>
      <w:r w:rsidR="00926681" w:rsidRPr="00ED0774">
        <w:rPr>
          <w:rStyle w:val="affc"/>
          <w:szCs w:val="24"/>
        </w:rPr>
        <w:t xml:space="preserve"> </w:t>
      </w:r>
      <w:r w:rsidR="007A493A" w:rsidRPr="00ED0774">
        <w:rPr>
          <w:rStyle w:val="affc"/>
          <w:szCs w:val="24"/>
          <w:lang w:val="ru-RU"/>
        </w:rPr>
        <w:t>–</w:t>
      </w:r>
      <w:r w:rsidR="00926681" w:rsidRPr="00ED0774">
        <w:rPr>
          <w:rStyle w:val="affc"/>
          <w:szCs w:val="24"/>
        </w:rPr>
        <w:t xml:space="preserve"> </w:t>
      </w:r>
      <w:r w:rsidR="00D80AC9" w:rsidRPr="00ED0774">
        <w:rPr>
          <w:rStyle w:val="affc"/>
          <w:szCs w:val="24"/>
        </w:rPr>
        <w:t>3</w:t>
      </w:r>
      <w:r w:rsidR="007A493A" w:rsidRPr="00ED0774">
        <w:rPr>
          <w:rStyle w:val="affc"/>
          <w:szCs w:val="24"/>
          <w:lang w:val="ru-RU"/>
        </w:rPr>
        <w:t>;</w:t>
      </w:r>
      <w:r w:rsidR="00926681" w:rsidRPr="00ED0774">
        <w:rPr>
          <w:rStyle w:val="affc"/>
          <w:szCs w:val="24"/>
        </w:rPr>
        <w:t xml:space="preserve"> </w:t>
      </w:r>
      <w:r w:rsidR="00D80AC9" w:rsidRPr="00ED0774">
        <w:rPr>
          <w:rStyle w:val="affc"/>
          <w:szCs w:val="24"/>
        </w:rPr>
        <w:t>1,5</w:t>
      </w:r>
      <w:r w:rsidR="00926681" w:rsidRPr="00ED0774">
        <w:rPr>
          <w:rStyle w:val="affc"/>
          <w:szCs w:val="24"/>
        </w:rPr>
        <w:t xml:space="preserve"> </w:t>
      </w:r>
      <w:r w:rsidR="00D80AC9" w:rsidRPr="00ED0774">
        <w:rPr>
          <w:rStyle w:val="affc"/>
          <w:szCs w:val="24"/>
        </w:rPr>
        <w:t>и</w:t>
      </w:r>
      <w:r w:rsidR="00926681" w:rsidRPr="00ED0774">
        <w:rPr>
          <w:rStyle w:val="affc"/>
          <w:szCs w:val="24"/>
        </w:rPr>
        <w:t xml:space="preserve"> </w:t>
      </w:r>
      <w:r w:rsidR="00D80AC9" w:rsidRPr="00ED0774">
        <w:rPr>
          <w:rStyle w:val="affc"/>
          <w:szCs w:val="24"/>
        </w:rPr>
        <w:t>1</w:t>
      </w:r>
      <w:r w:rsidR="00926681" w:rsidRPr="00ED0774">
        <w:rPr>
          <w:rStyle w:val="affc"/>
          <w:szCs w:val="24"/>
        </w:rPr>
        <w:t xml:space="preserve"> </w:t>
      </w:r>
      <w:r w:rsidR="00D80AC9" w:rsidRPr="00ED0774">
        <w:rPr>
          <w:rStyle w:val="affc"/>
          <w:szCs w:val="24"/>
        </w:rPr>
        <w:t>г/м</w:t>
      </w:r>
      <w:r w:rsidR="00D80AC9" w:rsidRPr="00ED0774">
        <w:rPr>
          <w:rStyle w:val="affc"/>
          <w:szCs w:val="24"/>
          <w:vertAlign w:val="superscript"/>
        </w:rPr>
        <w:t>2</w:t>
      </w:r>
      <w:r w:rsidR="00926681" w:rsidRPr="00ED0774">
        <w:rPr>
          <w:rStyle w:val="affc"/>
          <w:szCs w:val="24"/>
        </w:rPr>
        <w:t xml:space="preserve"> </w:t>
      </w:r>
      <w:r w:rsidR="00D80AC9" w:rsidRPr="00ED0774">
        <w:rPr>
          <w:rStyle w:val="affc"/>
          <w:szCs w:val="24"/>
        </w:rPr>
        <w:t>2</w:t>
      </w:r>
      <w:r w:rsidR="00926681" w:rsidRPr="00ED0774">
        <w:rPr>
          <w:rStyle w:val="affc"/>
          <w:szCs w:val="24"/>
        </w:rPr>
        <w:t xml:space="preserve"> </w:t>
      </w:r>
      <w:r w:rsidR="00D80AC9" w:rsidRPr="00ED0774">
        <w:rPr>
          <w:rStyle w:val="affc"/>
          <w:szCs w:val="24"/>
        </w:rPr>
        <w:t>раза</w:t>
      </w:r>
      <w:r w:rsidR="00926681" w:rsidRPr="00ED0774">
        <w:rPr>
          <w:rStyle w:val="affc"/>
          <w:szCs w:val="24"/>
        </w:rPr>
        <w:t xml:space="preserve"> </w:t>
      </w:r>
      <w:r w:rsidR="00D80AC9" w:rsidRPr="00ED0774">
        <w:rPr>
          <w:rStyle w:val="affc"/>
          <w:szCs w:val="24"/>
        </w:rPr>
        <w:t>в</w:t>
      </w:r>
      <w:r w:rsidR="00926681" w:rsidRPr="00ED0774">
        <w:rPr>
          <w:rStyle w:val="affc"/>
          <w:szCs w:val="24"/>
        </w:rPr>
        <w:t xml:space="preserve"> </w:t>
      </w:r>
      <w:r w:rsidR="00D80AC9" w:rsidRPr="00ED0774">
        <w:rPr>
          <w:rStyle w:val="affc"/>
          <w:szCs w:val="24"/>
        </w:rPr>
        <w:t>день</w:t>
      </w:r>
      <w:r w:rsidR="00926681" w:rsidRPr="00ED0774">
        <w:rPr>
          <w:rStyle w:val="affc"/>
          <w:szCs w:val="24"/>
        </w:rPr>
        <w:t xml:space="preserve"> </w:t>
      </w:r>
      <w:r w:rsidR="007A493A" w:rsidRPr="00ED0774">
        <w:rPr>
          <w:rStyle w:val="affc"/>
          <w:szCs w:val="24"/>
          <w:lang w:val="ru-RU"/>
        </w:rPr>
        <w:t>в</w:t>
      </w:r>
      <w:r w:rsidR="00926681" w:rsidRPr="00ED0774">
        <w:rPr>
          <w:rStyle w:val="affc"/>
          <w:szCs w:val="24"/>
          <w:lang w:val="ru-RU"/>
        </w:rPr>
        <w:t xml:space="preserve"> </w:t>
      </w:r>
      <w:r w:rsidR="00D80AC9" w:rsidRPr="00ED0774">
        <w:rPr>
          <w:rStyle w:val="affc"/>
          <w:szCs w:val="24"/>
        </w:rPr>
        <w:t>1,</w:t>
      </w:r>
      <w:r w:rsidR="00926681" w:rsidRPr="00ED0774">
        <w:rPr>
          <w:rStyle w:val="affc"/>
          <w:szCs w:val="24"/>
        </w:rPr>
        <w:t xml:space="preserve"> </w:t>
      </w:r>
      <w:r w:rsidR="00D80AC9" w:rsidRPr="00ED0774">
        <w:rPr>
          <w:rStyle w:val="affc"/>
          <w:szCs w:val="24"/>
        </w:rPr>
        <w:t>3,</w:t>
      </w:r>
      <w:r w:rsidR="00926681" w:rsidRPr="00ED0774">
        <w:rPr>
          <w:rStyle w:val="affc"/>
          <w:szCs w:val="24"/>
        </w:rPr>
        <w:t xml:space="preserve"> </w:t>
      </w:r>
      <w:r w:rsidR="00D80AC9" w:rsidRPr="00ED0774">
        <w:rPr>
          <w:rStyle w:val="affc"/>
          <w:szCs w:val="24"/>
        </w:rPr>
        <w:t>5</w:t>
      </w:r>
      <w:r w:rsidR="007A493A" w:rsidRPr="00ED0774">
        <w:rPr>
          <w:rStyle w:val="affc"/>
          <w:szCs w:val="24"/>
          <w:lang w:val="ru-RU"/>
        </w:rPr>
        <w:t>-й</w:t>
      </w:r>
      <w:r w:rsidR="00926681" w:rsidRPr="00ED0774">
        <w:rPr>
          <w:rStyle w:val="affc"/>
          <w:szCs w:val="24"/>
        </w:rPr>
        <w:t xml:space="preserve"> </w:t>
      </w:r>
      <w:r w:rsidR="00D80AC9" w:rsidRPr="00ED0774">
        <w:rPr>
          <w:rStyle w:val="affc"/>
          <w:szCs w:val="24"/>
        </w:rPr>
        <w:t>дни</w:t>
      </w:r>
      <w:r w:rsidR="00926681" w:rsidRPr="00ED0774">
        <w:rPr>
          <w:rStyle w:val="affc"/>
          <w:szCs w:val="24"/>
        </w:rPr>
        <w:t xml:space="preserve"> </w:t>
      </w:r>
      <w:r w:rsidR="00D80AC9" w:rsidRPr="00ED0774">
        <w:rPr>
          <w:rStyle w:val="affc"/>
          <w:szCs w:val="24"/>
        </w:rPr>
        <w:t>с</w:t>
      </w:r>
      <w:r w:rsidR="00926681" w:rsidRPr="00ED0774">
        <w:rPr>
          <w:rStyle w:val="affc"/>
          <w:szCs w:val="24"/>
        </w:rPr>
        <w:t xml:space="preserve"> </w:t>
      </w:r>
      <w:r w:rsidR="00D80AC9" w:rsidRPr="00ED0774">
        <w:rPr>
          <w:rStyle w:val="affc"/>
          <w:szCs w:val="24"/>
        </w:rPr>
        <w:t>одинаковой</w:t>
      </w:r>
      <w:r w:rsidR="00926681" w:rsidRPr="00ED0774">
        <w:rPr>
          <w:rStyle w:val="affc"/>
          <w:szCs w:val="24"/>
        </w:rPr>
        <w:t xml:space="preserve"> </w:t>
      </w:r>
      <w:r w:rsidR="00D80AC9" w:rsidRPr="00ED0774">
        <w:rPr>
          <w:rStyle w:val="affc"/>
          <w:szCs w:val="24"/>
        </w:rPr>
        <w:t>эффективностью</w:t>
      </w:r>
      <w:r w:rsidR="00794248" w:rsidRPr="00ED0774">
        <w:rPr>
          <w:rStyle w:val="affc"/>
          <w:szCs w:val="24"/>
          <w:lang w:val="ru-RU"/>
        </w:rPr>
        <w:t xml:space="preserve"> (дозировки 1,5 и 1 г/м</w:t>
      </w:r>
      <w:r w:rsidR="00794248" w:rsidRPr="00ED0774">
        <w:rPr>
          <w:rStyle w:val="affc"/>
          <w:szCs w:val="24"/>
          <w:vertAlign w:val="superscript"/>
          <w:lang w:val="ru-RU"/>
        </w:rPr>
        <w:t>2</w:t>
      </w:r>
      <w:r w:rsidR="00794248" w:rsidRPr="00ED0774">
        <w:rPr>
          <w:rStyle w:val="affc"/>
          <w:szCs w:val="24"/>
          <w:lang w:val="ru-RU"/>
        </w:rPr>
        <w:t xml:space="preserve"> – вне зарегистрированных показаний)</w:t>
      </w:r>
      <w:r w:rsidR="00D80AC9" w:rsidRPr="00ED0774">
        <w:rPr>
          <w:rStyle w:val="affc"/>
          <w:szCs w:val="24"/>
        </w:rPr>
        <w:t>.</w:t>
      </w:r>
      <w:r w:rsidR="00926681" w:rsidRPr="00ED0774">
        <w:rPr>
          <w:szCs w:val="24"/>
        </w:rPr>
        <w:t xml:space="preserve"> </w:t>
      </w:r>
      <w:r w:rsidR="00E37BEF" w:rsidRPr="00ED0774">
        <w:rPr>
          <w:i/>
          <w:szCs w:val="24"/>
        </w:rPr>
        <w:t>В</w:t>
      </w:r>
      <w:r w:rsidR="00926681" w:rsidRPr="00ED0774">
        <w:rPr>
          <w:i/>
          <w:szCs w:val="24"/>
        </w:rPr>
        <w:t xml:space="preserve"> </w:t>
      </w:r>
      <w:r w:rsidR="00E37BEF" w:rsidRPr="00ED0774">
        <w:rPr>
          <w:i/>
          <w:szCs w:val="24"/>
        </w:rPr>
        <w:t>настоящее</w:t>
      </w:r>
      <w:r w:rsidR="00926681" w:rsidRPr="00ED0774">
        <w:rPr>
          <w:i/>
          <w:szCs w:val="24"/>
        </w:rPr>
        <w:t xml:space="preserve"> </w:t>
      </w:r>
      <w:r w:rsidR="00E37BEF" w:rsidRPr="00ED0774">
        <w:rPr>
          <w:i/>
          <w:szCs w:val="24"/>
        </w:rPr>
        <w:t>время</w:t>
      </w:r>
      <w:r w:rsidR="00926681" w:rsidRPr="00ED0774">
        <w:rPr>
          <w:i/>
          <w:szCs w:val="24"/>
        </w:rPr>
        <w:t xml:space="preserve"> </w:t>
      </w:r>
      <w:r w:rsidR="00E37BEF" w:rsidRPr="00ED0774">
        <w:rPr>
          <w:i/>
          <w:szCs w:val="24"/>
        </w:rPr>
        <w:t>существуют</w:t>
      </w:r>
      <w:r w:rsidR="00926681" w:rsidRPr="00ED0774">
        <w:rPr>
          <w:i/>
          <w:szCs w:val="24"/>
        </w:rPr>
        <w:t xml:space="preserve"> </w:t>
      </w:r>
      <w:r w:rsidR="00E37BEF" w:rsidRPr="00ED0774">
        <w:rPr>
          <w:i/>
          <w:szCs w:val="24"/>
        </w:rPr>
        <w:t>некоторые</w:t>
      </w:r>
      <w:r w:rsidR="00926681" w:rsidRPr="00ED0774">
        <w:rPr>
          <w:i/>
          <w:szCs w:val="24"/>
        </w:rPr>
        <w:t xml:space="preserve"> </w:t>
      </w:r>
      <w:r w:rsidR="00E37BEF" w:rsidRPr="00ED0774">
        <w:rPr>
          <w:i/>
          <w:szCs w:val="24"/>
        </w:rPr>
        <w:t>разногласия</w:t>
      </w:r>
      <w:r w:rsidR="00926681" w:rsidRPr="00ED0774">
        <w:rPr>
          <w:i/>
          <w:szCs w:val="24"/>
        </w:rPr>
        <w:t xml:space="preserve"> </w:t>
      </w:r>
      <w:r w:rsidR="00E37BEF" w:rsidRPr="00ED0774">
        <w:rPr>
          <w:i/>
          <w:szCs w:val="24"/>
        </w:rPr>
        <w:t>в</w:t>
      </w:r>
      <w:r w:rsidR="00926681" w:rsidRPr="00ED0774">
        <w:rPr>
          <w:i/>
          <w:szCs w:val="24"/>
        </w:rPr>
        <w:t xml:space="preserve"> </w:t>
      </w:r>
      <w:r w:rsidR="00E37BEF" w:rsidRPr="00ED0774">
        <w:rPr>
          <w:i/>
          <w:szCs w:val="24"/>
        </w:rPr>
        <w:t>рекомендациях</w:t>
      </w:r>
      <w:r w:rsidR="00926681" w:rsidRPr="00ED0774">
        <w:rPr>
          <w:i/>
          <w:szCs w:val="24"/>
        </w:rPr>
        <w:t xml:space="preserve"> </w:t>
      </w:r>
      <w:r w:rsidR="00E37BEF" w:rsidRPr="00ED0774">
        <w:rPr>
          <w:i/>
          <w:szCs w:val="24"/>
        </w:rPr>
        <w:t>дозировок</w:t>
      </w:r>
      <w:r w:rsidR="00926681" w:rsidRPr="00ED0774">
        <w:rPr>
          <w:i/>
          <w:szCs w:val="24"/>
        </w:rPr>
        <w:t xml:space="preserve"> </w:t>
      </w:r>
      <w:r w:rsidR="00E37BEF" w:rsidRPr="00ED0774">
        <w:rPr>
          <w:i/>
          <w:szCs w:val="24"/>
        </w:rPr>
        <w:t>цитарабина</w:t>
      </w:r>
      <w:r w:rsidR="00AF1763" w:rsidRPr="00ED0774">
        <w:rPr>
          <w:rStyle w:val="affc"/>
          <w:szCs w:val="24"/>
        </w:rPr>
        <w:t>**</w:t>
      </w:r>
      <w:r w:rsidR="00926681" w:rsidRPr="00ED0774">
        <w:rPr>
          <w:i/>
          <w:szCs w:val="24"/>
        </w:rPr>
        <w:t xml:space="preserve"> </w:t>
      </w:r>
      <w:r w:rsidR="00E37BEF" w:rsidRPr="00ED0774">
        <w:rPr>
          <w:i/>
          <w:szCs w:val="24"/>
        </w:rPr>
        <w:t>европейскими</w:t>
      </w:r>
      <w:r w:rsidR="00926681" w:rsidRPr="00ED0774">
        <w:rPr>
          <w:i/>
          <w:szCs w:val="24"/>
        </w:rPr>
        <w:t xml:space="preserve"> </w:t>
      </w:r>
      <w:r w:rsidR="00E37BEF" w:rsidRPr="00ED0774">
        <w:rPr>
          <w:i/>
          <w:szCs w:val="24"/>
        </w:rPr>
        <w:t>и</w:t>
      </w:r>
      <w:r w:rsidR="00926681" w:rsidRPr="00ED0774">
        <w:rPr>
          <w:i/>
          <w:szCs w:val="24"/>
        </w:rPr>
        <w:t xml:space="preserve"> </w:t>
      </w:r>
      <w:r w:rsidR="00E37BEF" w:rsidRPr="00ED0774">
        <w:rPr>
          <w:i/>
          <w:szCs w:val="24"/>
        </w:rPr>
        <w:t>американскими</w:t>
      </w:r>
      <w:r w:rsidR="00926681" w:rsidRPr="00ED0774">
        <w:rPr>
          <w:i/>
          <w:szCs w:val="24"/>
        </w:rPr>
        <w:t xml:space="preserve"> </w:t>
      </w:r>
      <w:r w:rsidR="00E37BEF" w:rsidRPr="00ED0774">
        <w:rPr>
          <w:i/>
          <w:szCs w:val="24"/>
        </w:rPr>
        <w:t>исследователями.</w:t>
      </w:r>
      <w:r w:rsidR="00926681" w:rsidRPr="00ED0774">
        <w:rPr>
          <w:i/>
          <w:szCs w:val="24"/>
        </w:rPr>
        <w:t xml:space="preserve"> </w:t>
      </w:r>
      <w:r w:rsidR="00E37BEF" w:rsidRPr="00ED0774">
        <w:rPr>
          <w:i/>
          <w:szCs w:val="24"/>
        </w:rPr>
        <w:t>Европейские</w:t>
      </w:r>
      <w:r w:rsidR="00926681" w:rsidRPr="00ED0774">
        <w:rPr>
          <w:i/>
          <w:szCs w:val="24"/>
        </w:rPr>
        <w:t xml:space="preserve"> </w:t>
      </w:r>
      <w:r w:rsidR="00E37BEF" w:rsidRPr="00ED0774">
        <w:rPr>
          <w:i/>
          <w:szCs w:val="24"/>
        </w:rPr>
        <w:t>исследователи</w:t>
      </w:r>
      <w:r w:rsidR="00926681" w:rsidRPr="00ED0774">
        <w:rPr>
          <w:i/>
          <w:szCs w:val="24"/>
        </w:rPr>
        <w:t xml:space="preserve"> </w:t>
      </w:r>
      <w:r w:rsidR="00E37BEF" w:rsidRPr="00ED0774">
        <w:rPr>
          <w:i/>
          <w:szCs w:val="24"/>
        </w:rPr>
        <w:t>пришли</w:t>
      </w:r>
      <w:r w:rsidR="00926681" w:rsidRPr="00ED0774">
        <w:rPr>
          <w:i/>
          <w:szCs w:val="24"/>
        </w:rPr>
        <w:t xml:space="preserve"> </w:t>
      </w:r>
      <w:r w:rsidR="00E37BEF" w:rsidRPr="00ED0774">
        <w:rPr>
          <w:i/>
          <w:szCs w:val="24"/>
        </w:rPr>
        <w:t>к</w:t>
      </w:r>
      <w:r w:rsidR="00926681" w:rsidRPr="00ED0774">
        <w:rPr>
          <w:i/>
          <w:szCs w:val="24"/>
        </w:rPr>
        <w:t xml:space="preserve"> </w:t>
      </w:r>
      <w:r w:rsidR="00E37BEF" w:rsidRPr="00ED0774">
        <w:rPr>
          <w:i/>
          <w:szCs w:val="24"/>
        </w:rPr>
        <w:t>единому</w:t>
      </w:r>
      <w:r w:rsidR="00926681" w:rsidRPr="00ED0774">
        <w:rPr>
          <w:i/>
          <w:szCs w:val="24"/>
        </w:rPr>
        <w:t xml:space="preserve"> </w:t>
      </w:r>
      <w:r w:rsidR="00E37BEF" w:rsidRPr="00ED0774">
        <w:rPr>
          <w:i/>
          <w:szCs w:val="24"/>
        </w:rPr>
        <w:t>мнению</w:t>
      </w:r>
      <w:r w:rsidR="00926681" w:rsidRPr="00ED0774">
        <w:rPr>
          <w:i/>
          <w:szCs w:val="24"/>
          <w:lang w:val="ru-RU"/>
        </w:rPr>
        <w:t xml:space="preserve"> </w:t>
      </w:r>
      <w:r w:rsidR="007A493A" w:rsidRPr="00ED0774">
        <w:rPr>
          <w:i/>
          <w:szCs w:val="24"/>
          <w:lang w:val="ru-RU"/>
        </w:rPr>
        <w:t>о</w:t>
      </w:r>
      <w:r w:rsidR="00926681" w:rsidRPr="00ED0774">
        <w:rPr>
          <w:i/>
          <w:szCs w:val="24"/>
          <w:lang w:val="ru-RU"/>
        </w:rPr>
        <w:t xml:space="preserve"> </w:t>
      </w:r>
      <w:r w:rsidR="007A493A" w:rsidRPr="00ED0774">
        <w:rPr>
          <w:i/>
          <w:szCs w:val="24"/>
          <w:lang w:val="ru-RU"/>
        </w:rPr>
        <w:t>том</w:t>
      </w:r>
      <w:r w:rsidR="00AF1763" w:rsidRPr="00ED0774">
        <w:rPr>
          <w:i/>
          <w:szCs w:val="24"/>
        </w:rPr>
        <w:t>,</w:t>
      </w:r>
      <w:r w:rsidR="00926681" w:rsidRPr="00ED0774">
        <w:rPr>
          <w:i/>
          <w:szCs w:val="24"/>
        </w:rPr>
        <w:t xml:space="preserve"> </w:t>
      </w:r>
      <w:r w:rsidR="00E37BEF" w:rsidRPr="00ED0774">
        <w:rPr>
          <w:i/>
          <w:szCs w:val="24"/>
        </w:rPr>
        <w:t>что</w:t>
      </w:r>
      <w:r w:rsidR="00926681" w:rsidRPr="00ED0774">
        <w:rPr>
          <w:i/>
          <w:szCs w:val="24"/>
        </w:rPr>
        <w:t xml:space="preserve"> </w:t>
      </w:r>
      <w:r w:rsidR="00E37BEF" w:rsidRPr="00ED0774">
        <w:rPr>
          <w:i/>
          <w:szCs w:val="24"/>
        </w:rPr>
        <w:t>оптимальной</w:t>
      </w:r>
      <w:r w:rsidR="00926681" w:rsidRPr="00ED0774">
        <w:rPr>
          <w:i/>
          <w:szCs w:val="24"/>
        </w:rPr>
        <w:t xml:space="preserve"> </w:t>
      </w:r>
      <w:r w:rsidR="00E37BEF" w:rsidRPr="00ED0774">
        <w:rPr>
          <w:i/>
          <w:szCs w:val="24"/>
        </w:rPr>
        <w:t>дозой</w:t>
      </w:r>
      <w:r w:rsidR="00926681" w:rsidRPr="00ED0774">
        <w:rPr>
          <w:i/>
          <w:szCs w:val="24"/>
        </w:rPr>
        <w:t xml:space="preserve"> </w:t>
      </w:r>
      <w:r w:rsidR="00E37BEF" w:rsidRPr="00ED0774">
        <w:rPr>
          <w:i/>
          <w:szCs w:val="24"/>
        </w:rPr>
        <w:t>цитарабина</w:t>
      </w:r>
      <w:r w:rsidR="00AF1763" w:rsidRPr="00ED0774">
        <w:rPr>
          <w:rStyle w:val="affc"/>
          <w:szCs w:val="24"/>
        </w:rPr>
        <w:t>**</w:t>
      </w:r>
      <w:r w:rsidR="00926681" w:rsidRPr="00ED0774">
        <w:rPr>
          <w:i/>
          <w:szCs w:val="24"/>
        </w:rPr>
        <w:t xml:space="preserve"> </w:t>
      </w:r>
      <w:r w:rsidR="00E37BEF" w:rsidRPr="00ED0774">
        <w:rPr>
          <w:i/>
          <w:szCs w:val="24"/>
        </w:rPr>
        <w:t>в</w:t>
      </w:r>
      <w:r w:rsidR="00926681" w:rsidRPr="00ED0774">
        <w:rPr>
          <w:i/>
          <w:szCs w:val="24"/>
        </w:rPr>
        <w:t xml:space="preserve"> </w:t>
      </w:r>
      <w:r w:rsidR="00E37BEF" w:rsidRPr="00ED0774">
        <w:rPr>
          <w:i/>
          <w:szCs w:val="24"/>
        </w:rPr>
        <w:t>курсах</w:t>
      </w:r>
      <w:r w:rsidR="00926681" w:rsidRPr="00ED0774">
        <w:rPr>
          <w:i/>
          <w:szCs w:val="24"/>
        </w:rPr>
        <w:t xml:space="preserve"> </w:t>
      </w:r>
      <w:r w:rsidR="00E37BEF" w:rsidRPr="00ED0774">
        <w:rPr>
          <w:i/>
          <w:szCs w:val="24"/>
        </w:rPr>
        <w:t>консолидации</w:t>
      </w:r>
      <w:r w:rsidR="00926681" w:rsidRPr="00ED0774">
        <w:rPr>
          <w:i/>
          <w:szCs w:val="24"/>
        </w:rPr>
        <w:t xml:space="preserve"> </w:t>
      </w:r>
      <w:r w:rsidR="00E37BEF" w:rsidRPr="00ED0774">
        <w:rPr>
          <w:i/>
          <w:szCs w:val="24"/>
        </w:rPr>
        <w:t>является</w:t>
      </w:r>
      <w:r w:rsidR="00926681" w:rsidRPr="00ED0774">
        <w:rPr>
          <w:i/>
          <w:szCs w:val="24"/>
        </w:rPr>
        <w:t xml:space="preserve"> </w:t>
      </w:r>
      <w:r w:rsidR="00E37BEF" w:rsidRPr="00ED0774">
        <w:rPr>
          <w:i/>
          <w:szCs w:val="24"/>
        </w:rPr>
        <w:t>1</w:t>
      </w:r>
      <w:r w:rsidR="007A493A" w:rsidRPr="00ED0774">
        <w:rPr>
          <w:i/>
          <w:szCs w:val="24"/>
          <w:lang w:val="ru-RU"/>
        </w:rPr>
        <w:t>–</w:t>
      </w:r>
      <w:r w:rsidR="00E37BEF" w:rsidRPr="00ED0774">
        <w:rPr>
          <w:i/>
          <w:szCs w:val="24"/>
        </w:rPr>
        <w:t>1,5</w:t>
      </w:r>
      <w:r w:rsidR="00926681" w:rsidRPr="00ED0774">
        <w:rPr>
          <w:i/>
          <w:szCs w:val="24"/>
        </w:rPr>
        <w:t xml:space="preserve"> </w:t>
      </w:r>
      <w:r w:rsidR="00E37BEF" w:rsidRPr="00ED0774">
        <w:rPr>
          <w:i/>
          <w:szCs w:val="24"/>
        </w:rPr>
        <w:t>г/м</w:t>
      </w:r>
      <w:r w:rsidR="00E37BEF" w:rsidRPr="00ED0774">
        <w:rPr>
          <w:i/>
          <w:szCs w:val="24"/>
          <w:vertAlign w:val="superscript"/>
        </w:rPr>
        <w:t>2</w:t>
      </w:r>
      <w:r w:rsidR="00926681" w:rsidRPr="00ED0774">
        <w:rPr>
          <w:i/>
          <w:szCs w:val="24"/>
          <w:vertAlign w:val="superscript"/>
        </w:rPr>
        <w:t xml:space="preserve"> </w:t>
      </w:r>
      <w:r w:rsidR="00A345F9" w:rsidRPr="00ED0774">
        <w:rPr>
          <w:i/>
          <w:szCs w:val="24"/>
          <w:vertAlign w:val="superscript"/>
        </w:rPr>
        <w:fldChar w:fldCharType="begin" w:fldLock="1"/>
      </w:r>
      <w:r w:rsidR="00B32728" w:rsidRPr="00ED0774">
        <w:rPr>
          <w:i/>
          <w:szCs w:val="24"/>
          <w:vertAlign w:val="superscript"/>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A345F9" w:rsidRPr="00ED0774">
        <w:rPr>
          <w:i/>
          <w:szCs w:val="24"/>
          <w:vertAlign w:val="superscript"/>
        </w:rPr>
        <w:fldChar w:fldCharType="separate"/>
      </w:r>
      <w:r w:rsidR="00B32728" w:rsidRPr="00ED0774">
        <w:rPr>
          <w:noProof/>
          <w:szCs w:val="24"/>
        </w:rPr>
        <w:t>[7]</w:t>
      </w:r>
      <w:r w:rsidR="00A345F9" w:rsidRPr="00ED0774">
        <w:rPr>
          <w:i/>
          <w:szCs w:val="24"/>
          <w:vertAlign w:val="superscript"/>
        </w:rPr>
        <w:fldChar w:fldCharType="end"/>
      </w:r>
      <w:r w:rsidR="00E37BEF" w:rsidRPr="00ED0774">
        <w:rPr>
          <w:i/>
          <w:szCs w:val="24"/>
        </w:rPr>
        <w:t>,</w:t>
      </w:r>
      <w:r w:rsidR="00926681" w:rsidRPr="00ED0774">
        <w:rPr>
          <w:i/>
          <w:szCs w:val="24"/>
        </w:rPr>
        <w:t xml:space="preserve"> </w:t>
      </w:r>
      <w:r w:rsidR="00E37BEF" w:rsidRPr="00ED0774">
        <w:rPr>
          <w:i/>
          <w:szCs w:val="24"/>
        </w:rPr>
        <w:t>а</w:t>
      </w:r>
      <w:r w:rsidR="00926681" w:rsidRPr="00ED0774">
        <w:rPr>
          <w:i/>
          <w:szCs w:val="24"/>
        </w:rPr>
        <w:t xml:space="preserve"> </w:t>
      </w:r>
      <w:r w:rsidR="00E37BEF" w:rsidRPr="00ED0774">
        <w:rPr>
          <w:i/>
          <w:szCs w:val="24"/>
        </w:rPr>
        <w:t>американские</w:t>
      </w:r>
      <w:r w:rsidR="00926681" w:rsidRPr="00ED0774">
        <w:rPr>
          <w:i/>
          <w:szCs w:val="24"/>
        </w:rPr>
        <w:t xml:space="preserve"> </w:t>
      </w:r>
      <w:r w:rsidR="007A493A" w:rsidRPr="00ED0774">
        <w:rPr>
          <w:i/>
          <w:szCs w:val="24"/>
          <w:lang w:val="ru-RU"/>
        </w:rPr>
        <w:t>исследователи</w:t>
      </w:r>
      <w:r w:rsidR="00926681" w:rsidRPr="00ED0774">
        <w:rPr>
          <w:i/>
          <w:szCs w:val="24"/>
          <w:lang w:val="ru-RU"/>
        </w:rPr>
        <w:t xml:space="preserve"> </w:t>
      </w:r>
      <w:r w:rsidR="00E37BEF" w:rsidRPr="00ED0774">
        <w:rPr>
          <w:i/>
          <w:szCs w:val="24"/>
        </w:rPr>
        <w:t>в</w:t>
      </w:r>
      <w:r w:rsidR="00926681" w:rsidRPr="00ED0774">
        <w:rPr>
          <w:i/>
          <w:szCs w:val="24"/>
        </w:rPr>
        <w:t xml:space="preserve"> </w:t>
      </w:r>
      <w:r w:rsidR="00E37BEF" w:rsidRPr="00ED0774">
        <w:rPr>
          <w:i/>
          <w:szCs w:val="24"/>
        </w:rPr>
        <w:t>рекомендациях</w:t>
      </w:r>
      <w:r w:rsidR="00926681" w:rsidRPr="00ED0774">
        <w:rPr>
          <w:i/>
          <w:szCs w:val="24"/>
        </w:rPr>
        <w:t xml:space="preserve"> </w:t>
      </w:r>
      <w:r w:rsidR="00E37BEF" w:rsidRPr="00ED0774">
        <w:rPr>
          <w:i/>
          <w:szCs w:val="24"/>
          <w:lang w:val="en-US"/>
        </w:rPr>
        <w:t>NCCN</w:t>
      </w:r>
      <w:r w:rsidR="00926681" w:rsidRPr="00ED0774">
        <w:rPr>
          <w:i/>
          <w:szCs w:val="24"/>
        </w:rPr>
        <w:t xml:space="preserve"> </w:t>
      </w:r>
      <w:r w:rsidR="00E37BEF" w:rsidRPr="00ED0774">
        <w:rPr>
          <w:i/>
          <w:szCs w:val="24"/>
        </w:rPr>
        <w:t>оставляют</w:t>
      </w:r>
      <w:r w:rsidR="00926681" w:rsidRPr="00ED0774">
        <w:rPr>
          <w:i/>
          <w:szCs w:val="24"/>
        </w:rPr>
        <w:t xml:space="preserve"> </w:t>
      </w:r>
      <w:r w:rsidR="00E37BEF" w:rsidRPr="00ED0774">
        <w:rPr>
          <w:i/>
          <w:szCs w:val="24"/>
        </w:rPr>
        <w:t>дозу</w:t>
      </w:r>
      <w:r w:rsidR="00926681" w:rsidRPr="00ED0774">
        <w:rPr>
          <w:i/>
          <w:szCs w:val="24"/>
        </w:rPr>
        <w:t xml:space="preserve"> </w:t>
      </w:r>
      <w:r w:rsidR="004A6456" w:rsidRPr="00ED0774">
        <w:rPr>
          <w:i/>
          <w:szCs w:val="24"/>
        </w:rPr>
        <w:t>1,5</w:t>
      </w:r>
      <w:r w:rsidR="007A493A" w:rsidRPr="00ED0774">
        <w:rPr>
          <w:i/>
          <w:szCs w:val="24"/>
          <w:lang w:val="ru-RU"/>
        </w:rPr>
        <w:t>–</w:t>
      </w:r>
      <w:r w:rsidR="00E37BEF" w:rsidRPr="00ED0774">
        <w:rPr>
          <w:i/>
          <w:szCs w:val="24"/>
        </w:rPr>
        <w:t>3</w:t>
      </w:r>
      <w:r w:rsidR="00926681" w:rsidRPr="00ED0774">
        <w:rPr>
          <w:i/>
          <w:szCs w:val="24"/>
        </w:rPr>
        <w:t xml:space="preserve"> </w:t>
      </w:r>
      <w:r w:rsidR="00E37BEF" w:rsidRPr="00ED0774">
        <w:rPr>
          <w:i/>
          <w:szCs w:val="24"/>
        </w:rPr>
        <w:t>г/м</w:t>
      </w:r>
      <w:r w:rsidR="00E37BEF" w:rsidRPr="00ED0774">
        <w:rPr>
          <w:i/>
          <w:szCs w:val="24"/>
          <w:vertAlign w:val="superscript"/>
        </w:rPr>
        <w:t>2</w:t>
      </w:r>
      <w:r w:rsidR="00926681" w:rsidRPr="00ED0774">
        <w:rPr>
          <w:i/>
          <w:szCs w:val="24"/>
          <w:vertAlign w:val="superscript"/>
        </w:rPr>
        <w:t xml:space="preserve"> </w:t>
      </w:r>
      <w:r w:rsidR="00A345F9" w:rsidRPr="00ED0774">
        <w:rPr>
          <w:i/>
          <w:szCs w:val="24"/>
          <w:vertAlign w:val="superscript"/>
          <w:lang w:val="en-US"/>
        </w:rPr>
        <w:fldChar w:fldCharType="begin" w:fldLock="1"/>
      </w:r>
      <w:r w:rsidR="00B32728" w:rsidRPr="00ED0774">
        <w:rPr>
          <w:i/>
          <w:szCs w:val="24"/>
          <w:vertAlign w:val="superscript"/>
          <w:lang w:val="en-US"/>
        </w:rPr>
        <w:instrText>ADDIN</w:instrText>
      </w:r>
      <w:r w:rsidR="00B32728" w:rsidRPr="00ED0774">
        <w:rPr>
          <w:i/>
          <w:szCs w:val="24"/>
          <w:vertAlign w:val="superscript"/>
          <w:lang w:val="ru-RU"/>
        </w:rPr>
        <w:instrText xml:space="preserve"> </w:instrText>
      </w:r>
      <w:r w:rsidR="00B32728" w:rsidRPr="00ED0774">
        <w:rPr>
          <w:i/>
          <w:szCs w:val="24"/>
          <w:vertAlign w:val="superscript"/>
          <w:lang w:val="en-US"/>
        </w:rPr>
        <w:instrText>CSL</w:instrText>
      </w:r>
      <w:r w:rsidR="00B32728" w:rsidRPr="00ED0774">
        <w:rPr>
          <w:i/>
          <w:szCs w:val="24"/>
          <w:vertAlign w:val="superscript"/>
          <w:lang w:val="ru-RU"/>
        </w:rPr>
        <w:instrText>_</w:instrText>
      </w:r>
      <w:r w:rsidR="00B32728" w:rsidRPr="00ED0774">
        <w:rPr>
          <w:i/>
          <w:szCs w:val="24"/>
          <w:vertAlign w:val="superscript"/>
          <w:lang w:val="en-US"/>
        </w:rPr>
        <w:instrText>CITATION</w:instrText>
      </w:r>
      <w:r w:rsidR="00B32728" w:rsidRPr="00ED0774">
        <w:rPr>
          <w:i/>
          <w:szCs w:val="24"/>
          <w:vertAlign w:val="superscript"/>
          <w:lang w:val="ru-RU"/>
        </w:rPr>
        <w:instrText xml:space="preserve"> {"</w:instrText>
      </w:r>
      <w:r w:rsidR="00B32728" w:rsidRPr="00ED0774">
        <w:rPr>
          <w:i/>
          <w:szCs w:val="24"/>
          <w:vertAlign w:val="superscript"/>
          <w:lang w:val="en-US"/>
        </w:rPr>
        <w:instrText>citationItems</w:instrText>
      </w:r>
      <w:r w:rsidR="00B32728" w:rsidRPr="00ED0774">
        <w:rPr>
          <w:i/>
          <w:szCs w:val="24"/>
          <w:vertAlign w:val="superscript"/>
          <w:lang w:val="ru-RU"/>
        </w:rPr>
        <w:instrText>":[{"</w:instrText>
      </w:r>
      <w:r w:rsidR="00B32728" w:rsidRPr="00ED0774">
        <w:rPr>
          <w:i/>
          <w:szCs w:val="24"/>
          <w:vertAlign w:val="superscript"/>
          <w:lang w:val="en-US"/>
        </w:rPr>
        <w:instrText>id</w:instrText>
      </w:r>
      <w:r w:rsidR="00B32728" w:rsidRPr="00ED0774">
        <w:rPr>
          <w:i/>
          <w:szCs w:val="24"/>
          <w:vertAlign w:val="superscript"/>
          <w:lang w:val="ru-RU"/>
        </w:rPr>
        <w:instrText>":"</w:instrText>
      </w:r>
      <w:r w:rsidR="00B32728" w:rsidRPr="00ED0774">
        <w:rPr>
          <w:i/>
          <w:szCs w:val="24"/>
          <w:vertAlign w:val="superscript"/>
          <w:lang w:val="en-US"/>
        </w:rPr>
        <w:instrText>ITEM</w:instrText>
      </w:r>
      <w:r w:rsidR="00B32728" w:rsidRPr="00ED0774">
        <w:rPr>
          <w:i/>
          <w:szCs w:val="24"/>
          <w:vertAlign w:val="superscript"/>
          <w:lang w:val="ru-RU"/>
        </w:rPr>
        <w:instrText>-1","</w:instrText>
      </w:r>
      <w:r w:rsidR="00B32728" w:rsidRPr="00ED0774">
        <w:rPr>
          <w:i/>
          <w:szCs w:val="24"/>
          <w:vertAlign w:val="superscript"/>
          <w:lang w:val="en-US"/>
        </w:rPr>
        <w:instrText>itemData</w:instrText>
      </w:r>
      <w:r w:rsidR="00B32728" w:rsidRPr="00ED0774">
        <w:rPr>
          <w:i/>
          <w:szCs w:val="24"/>
          <w:vertAlign w:val="superscript"/>
          <w:lang w:val="ru-RU"/>
        </w:rPr>
        <w:instrText>":{"</w:instrText>
      </w:r>
      <w:r w:rsidR="00B32728" w:rsidRPr="00ED0774">
        <w:rPr>
          <w:i/>
          <w:szCs w:val="24"/>
          <w:vertAlign w:val="superscript"/>
          <w:lang w:val="en-US"/>
        </w:rPr>
        <w:instrText>URL</w:instrText>
      </w:r>
      <w:r w:rsidR="00B32728" w:rsidRPr="00ED0774">
        <w:rPr>
          <w:i/>
          <w:szCs w:val="24"/>
          <w:vertAlign w:val="superscript"/>
          <w:lang w:val="ru-RU"/>
        </w:rPr>
        <w:instrText>":"</w:instrText>
      </w:r>
      <w:r w:rsidR="00B32728" w:rsidRPr="00ED0774">
        <w:rPr>
          <w:i/>
          <w:szCs w:val="24"/>
          <w:vertAlign w:val="superscript"/>
          <w:lang w:val="en-US"/>
        </w:rPr>
        <w:instrText>https</w:instrText>
      </w:r>
      <w:r w:rsidR="00B32728" w:rsidRPr="00ED0774">
        <w:rPr>
          <w:i/>
          <w:szCs w:val="24"/>
          <w:vertAlign w:val="superscript"/>
          <w:lang w:val="ru-RU"/>
        </w:rPr>
        <w:instrText>://</w:instrText>
      </w:r>
      <w:r w:rsidR="00B32728" w:rsidRPr="00ED0774">
        <w:rPr>
          <w:i/>
          <w:szCs w:val="24"/>
          <w:vertAlign w:val="superscript"/>
          <w:lang w:val="en-US"/>
        </w:rPr>
        <w:instrText>www</w:instrText>
      </w:r>
      <w:r w:rsidR="00B32728" w:rsidRPr="00ED0774">
        <w:rPr>
          <w:i/>
          <w:szCs w:val="24"/>
          <w:vertAlign w:val="superscript"/>
          <w:lang w:val="ru-RU"/>
        </w:rPr>
        <w:instrText>.</w:instrText>
      </w:r>
      <w:r w:rsidR="00B32728" w:rsidRPr="00ED0774">
        <w:rPr>
          <w:i/>
          <w:szCs w:val="24"/>
          <w:vertAlign w:val="superscript"/>
          <w:lang w:val="en-US"/>
        </w:rPr>
        <w:instrText>nccn</w:instrText>
      </w:r>
      <w:r w:rsidR="00B32728" w:rsidRPr="00ED0774">
        <w:rPr>
          <w:i/>
          <w:szCs w:val="24"/>
          <w:vertAlign w:val="superscript"/>
          <w:lang w:val="ru-RU"/>
        </w:rPr>
        <w:instrText>.</w:instrText>
      </w:r>
      <w:r w:rsidR="00B32728" w:rsidRPr="00ED0774">
        <w:rPr>
          <w:i/>
          <w:szCs w:val="24"/>
          <w:vertAlign w:val="superscript"/>
          <w:lang w:val="en-US"/>
        </w:rPr>
        <w:instrText>org</w:instrText>
      </w:r>
      <w:r w:rsidR="00B32728" w:rsidRPr="00ED0774">
        <w:rPr>
          <w:i/>
          <w:szCs w:val="24"/>
          <w:vertAlign w:val="superscript"/>
          <w:lang w:val="ru-RU"/>
        </w:rPr>
        <w:instrText>/</w:instrText>
      </w:r>
      <w:r w:rsidR="00B32728" w:rsidRPr="00ED0774">
        <w:rPr>
          <w:i/>
          <w:szCs w:val="24"/>
          <w:vertAlign w:val="superscript"/>
          <w:lang w:val="en-US"/>
        </w:rPr>
        <w:instrText>professionals</w:instrText>
      </w:r>
      <w:r w:rsidR="00B32728" w:rsidRPr="00ED0774">
        <w:rPr>
          <w:i/>
          <w:szCs w:val="24"/>
          <w:vertAlign w:val="superscript"/>
          <w:lang w:val="ru-RU"/>
        </w:rPr>
        <w:instrText>/</w:instrText>
      </w:r>
      <w:r w:rsidR="00B32728" w:rsidRPr="00ED0774">
        <w:rPr>
          <w:i/>
          <w:szCs w:val="24"/>
          <w:vertAlign w:val="superscript"/>
          <w:lang w:val="en-US"/>
        </w:rPr>
        <w:instrText>physician</w:instrText>
      </w:r>
      <w:r w:rsidR="00B32728" w:rsidRPr="00ED0774">
        <w:rPr>
          <w:i/>
          <w:szCs w:val="24"/>
          <w:vertAlign w:val="superscript"/>
          <w:lang w:val="ru-RU"/>
        </w:rPr>
        <w:instrText>_</w:instrText>
      </w:r>
      <w:r w:rsidR="00B32728" w:rsidRPr="00ED0774">
        <w:rPr>
          <w:i/>
          <w:szCs w:val="24"/>
          <w:vertAlign w:val="superscript"/>
          <w:lang w:val="en-US"/>
        </w:rPr>
        <w:instrText>gls</w:instrText>
      </w:r>
      <w:r w:rsidR="00B32728" w:rsidRPr="00ED0774">
        <w:rPr>
          <w:i/>
          <w:szCs w:val="24"/>
          <w:vertAlign w:val="superscript"/>
          <w:lang w:val="ru-RU"/>
        </w:rPr>
        <w:instrText>/</w:instrText>
      </w:r>
      <w:r w:rsidR="00B32728" w:rsidRPr="00ED0774">
        <w:rPr>
          <w:i/>
          <w:szCs w:val="24"/>
          <w:vertAlign w:val="superscript"/>
          <w:lang w:val="en-US"/>
        </w:rPr>
        <w:instrText>pdf</w:instrText>
      </w:r>
      <w:r w:rsidR="00B32728" w:rsidRPr="00ED0774">
        <w:rPr>
          <w:i/>
          <w:szCs w:val="24"/>
          <w:vertAlign w:val="superscript"/>
          <w:lang w:val="ru-RU"/>
        </w:rPr>
        <w:instrText>/</w:instrText>
      </w:r>
      <w:r w:rsidR="00B32728" w:rsidRPr="00ED0774">
        <w:rPr>
          <w:i/>
          <w:szCs w:val="24"/>
          <w:vertAlign w:val="superscript"/>
          <w:lang w:val="en-US"/>
        </w:rPr>
        <w:instrText>aml</w:instrText>
      </w:r>
      <w:r w:rsidR="00B32728" w:rsidRPr="00ED0774">
        <w:rPr>
          <w:i/>
          <w:szCs w:val="24"/>
          <w:vertAlign w:val="superscript"/>
          <w:lang w:val="ru-RU"/>
        </w:rPr>
        <w:instrText>.</w:instrText>
      </w:r>
      <w:r w:rsidR="00B32728" w:rsidRPr="00ED0774">
        <w:rPr>
          <w:i/>
          <w:szCs w:val="24"/>
          <w:vertAlign w:val="superscript"/>
          <w:lang w:val="en-US"/>
        </w:rPr>
        <w:instrText>pdf</w:instrText>
      </w:r>
      <w:r w:rsidR="00B32728" w:rsidRPr="00ED0774">
        <w:rPr>
          <w:i/>
          <w:szCs w:val="24"/>
          <w:vertAlign w:val="superscript"/>
          <w:lang w:val="ru-RU"/>
        </w:rPr>
        <w:instrText>","</w:instrText>
      </w:r>
      <w:r w:rsidR="00B32728" w:rsidRPr="00ED0774">
        <w:rPr>
          <w:i/>
          <w:szCs w:val="24"/>
          <w:vertAlign w:val="superscript"/>
          <w:lang w:val="en-US"/>
        </w:rPr>
        <w:instrText>id</w:instrText>
      </w:r>
      <w:r w:rsidR="00B32728" w:rsidRPr="00ED0774">
        <w:rPr>
          <w:i/>
          <w:szCs w:val="24"/>
          <w:vertAlign w:val="superscript"/>
          <w:lang w:val="ru-RU"/>
        </w:rPr>
        <w:instrText>":"</w:instrText>
      </w:r>
      <w:r w:rsidR="00B32728" w:rsidRPr="00ED0774">
        <w:rPr>
          <w:i/>
          <w:szCs w:val="24"/>
          <w:vertAlign w:val="superscript"/>
          <w:lang w:val="en-US"/>
        </w:rPr>
        <w:instrText>ITEM</w:instrText>
      </w:r>
      <w:r w:rsidR="00B32728" w:rsidRPr="00ED0774">
        <w:rPr>
          <w:i/>
          <w:szCs w:val="24"/>
          <w:vertAlign w:val="superscript"/>
          <w:lang w:val="ru-RU"/>
        </w:rPr>
        <w:instrText>-1","</w:instrText>
      </w:r>
      <w:r w:rsidR="00B32728" w:rsidRPr="00ED0774">
        <w:rPr>
          <w:i/>
          <w:szCs w:val="24"/>
          <w:vertAlign w:val="superscript"/>
          <w:lang w:val="en-US"/>
        </w:rPr>
        <w:instrText>issued</w:instrText>
      </w:r>
      <w:r w:rsidR="00B32728" w:rsidRPr="00ED0774">
        <w:rPr>
          <w:i/>
          <w:szCs w:val="24"/>
          <w:vertAlign w:val="superscript"/>
          <w:lang w:val="ru-RU"/>
        </w:rPr>
        <w:instrText>":{"</w:instrText>
      </w:r>
      <w:r w:rsidR="00B32728" w:rsidRPr="00ED0774">
        <w:rPr>
          <w:i/>
          <w:szCs w:val="24"/>
          <w:vertAlign w:val="superscript"/>
          <w:lang w:val="en-US"/>
        </w:rPr>
        <w:instrText>date</w:instrText>
      </w:r>
      <w:r w:rsidR="00B32728" w:rsidRPr="00ED0774">
        <w:rPr>
          <w:i/>
          <w:szCs w:val="24"/>
          <w:vertAlign w:val="superscript"/>
          <w:lang w:val="ru-RU"/>
        </w:rPr>
        <w:instrText>-</w:instrText>
      </w:r>
      <w:r w:rsidR="00B32728" w:rsidRPr="00ED0774">
        <w:rPr>
          <w:i/>
          <w:szCs w:val="24"/>
          <w:vertAlign w:val="superscript"/>
          <w:lang w:val="en-US"/>
        </w:rPr>
        <w:instrText>parts</w:instrText>
      </w:r>
      <w:r w:rsidR="00B32728" w:rsidRPr="00ED0774">
        <w:rPr>
          <w:i/>
          <w:szCs w:val="24"/>
          <w:vertAlign w:val="superscript"/>
          <w:lang w:val="ru-RU"/>
        </w:rPr>
        <w:instrText>":[["0"]]},"</w:instrText>
      </w:r>
      <w:r w:rsidR="00B32728" w:rsidRPr="00ED0774">
        <w:rPr>
          <w:i/>
          <w:szCs w:val="24"/>
          <w:vertAlign w:val="superscript"/>
          <w:lang w:val="en-US"/>
        </w:rPr>
        <w:instrText>title</w:instrText>
      </w:r>
      <w:r w:rsidR="00B32728" w:rsidRPr="00ED0774">
        <w:rPr>
          <w:i/>
          <w:szCs w:val="24"/>
          <w:vertAlign w:val="superscript"/>
          <w:lang w:val="ru-RU"/>
        </w:rPr>
        <w:instrText>":"</w:instrText>
      </w:r>
      <w:r w:rsidR="00B32728" w:rsidRPr="00ED0774">
        <w:rPr>
          <w:i/>
          <w:szCs w:val="24"/>
          <w:vertAlign w:val="superscript"/>
          <w:lang w:val="en-US"/>
        </w:rPr>
        <w:instrText>Acute</w:instrText>
      </w:r>
      <w:r w:rsidR="00B32728" w:rsidRPr="00ED0774">
        <w:rPr>
          <w:i/>
          <w:szCs w:val="24"/>
          <w:vertAlign w:val="superscript"/>
          <w:lang w:val="ru-RU"/>
        </w:rPr>
        <w:instrText xml:space="preserve"> </w:instrText>
      </w:r>
      <w:r w:rsidR="00B32728" w:rsidRPr="00ED0774">
        <w:rPr>
          <w:i/>
          <w:szCs w:val="24"/>
          <w:vertAlign w:val="superscript"/>
          <w:lang w:val="en-US"/>
        </w:rPr>
        <w:instrText>Myeloid</w:instrText>
      </w:r>
      <w:r w:rsidR="00B32728" w:rsidRPr="00ED0774">
        <w:rPr>
          <w:i/>
          <w:szCs w:val="24"/>
          <w:vertAlign w:val="superscript"/>
          <w:lang w:val="ru-RU"/>
        </w:rPr>
        <w:instrText xml:space="preserve"> </w:instrText>
      </w:r>
      <w:r w:rsidR="00B32728" w:rsidRPr="00ED0774">
        <w:rPr>
          <w:i/>
          <w:szCs w:val="24"/>
          <w:vertAlign w:val="superscript"/>
          <w:lang w:val="en-US"/>
        </w:rPr>
        <w:instrText>Leukemia</w:instrText>
      </w:r>
      <w:r w:rsidR="00B32728" w:rsidRPr="00ED0774">
        <w:rPr>
          <w:i/>
          <w:szCs w:val="24"/>
          <w:vertAlign w:val="superscript"/>
          <w:lang w:val="ru-RU"/>
        </w:rPr>
        <w:instrText xml:space="preserve">. </w:instrText>
      </w:r>
      <w:r w:rsidR="00B32728" w:rsidRPr="00ED0774">
        <w:rPr>
          <w:i/>
          <w:szCs w:val="24"/>
          <w:vertAlign w:val="superscript"/>
          <w:lang w:val="en-US"/>
        </w:rPr>
        <w:instrText>National</w:instrText>
      </w:r>
      <w:r w:rsidR="00B32728" w:rsidRPr="00ED0774">
        <w:rPr>
          <w:i/>
          <w:szCs w:val="24"/>
          <w:vertAlign w:val="superscript"/>
          <w:lang w:val="ru-RU"/>
        </w:rPr>
        <w:instrText xml:space="preserve"> </w:instrText>
      </w:r>
      <w:r w:rsidR="00B32728" w:rsidRPr="00ED0774">
        <w:rPr>
          <w:i/>
          <w:szCs w:val="24"/>
          <w:vertAlign w:val="superscript"/>
          <w:lang w:val="en-US"/>
        </w:rPr>
        <w:instrText>Comprehensive</w:instrText>
      </w:r>
      <w:r w:rsidR="00B32728" w:rsidRPr="00ED0774">
        <w:rPr>
          <w:i/>
          <w:szCs w:val="24"/>
          <w:vertAlign w:val="superscript"/>
          <w:lang w:val="ru-RU"/>
        </w:rPr>
        <w:instrText xml:space="preserve"> </w:instrText>
      </w:r>
      <w:r w:rsidR="00B32728" w:rsidRPr="00ED0774">
        <w:rPr>
          <w:i/>
          <w:szCs w:val="24"/>
          <w:vertAlign w:val="superscript"/>
          <w:lang w:val="en-US"/>
        </w:rPr>
        <w:instrText>Cancer</w:instrText>
      </w:r>
      <w:r w:rsidR="00B32728" w:rsidRPr="00ED0774">
        <w:rPr>
          <w:i/>
          <w:szCs w:val="24"/>
          <w:vertAlign w:val="superscript"/>
          <w:lang w:val="ru-RU"/>
        </w:rPr>
        <w:instrText xml:space="preserve"> </w:instrText>
      </w:r>
      <w:r w:rsidR="00B32728" w:rsidRPr="00ED0774">
        <w:rPr>
          <w:i/>
          <w:szCs w:val="24"/>
          <w:vertAlign w:val="superscript"/>
          <w:lang w:val="en-US"/>
        </w:rPr>
        <w:instrText>Network</w:instrText>
      </w:r>
      <w:r w:rsidR="00B32728" w:rsidRPr="00ED0774">
        <w:rPr>
          <w:i/>
          <w:szCs w:val="24"/>
          <w:vertAlign w:val="superscript"/>
          <w:lang w:val="ru-RU"/>
        </w:rPr>
        <w:instrText xml:space="preserve"> (</w:instrText>
      </w:r>
      <w:r w:rsidR="00B32728" w:rsidRPr="00ED0774">
        <w:rPr>
          <w:i/>
          <w:szCs w:val="24"/>
          <w:vertAlign w:val="superscript"/>
          <w:lang w:val="en-US"/>
        </w:rPr>
        <w:instrText>NCCN</w:instrText>
      </w:r>
      <w:r w:rsidR="00B32728" w:rsidRPr="00ED0774">
        <w:rPr>
          <w:i/>
          <w:szCs w:val="24"/>
          <w:vertAlign w:val="superscript"/>
          <w:lang w:val="ru-RU"/>
        </w:rPr>
        <w:instrText xml:space="preserve">) </w:instrText>
      </w:r>
      <w:r w:rsidR="00B32728" w:rsidRPr="00ED0774">
        <w:rPr>
          <w:i/>
          <w:szCs w:val="24"/>
          <w:vertAlign w:val="superscript"/>
          <w:lang w:val="en-US"/>
        </w:rPr>
        <w:instrText>Guidelines</w:instrText>
      </w:r>
      <w:r w:rsidR="00B32728" w:rsidRPr="00ED0774">
        <w:rPr>
          <w:i/>
          <w:szCs w:val="24"/>
          <w:vertAlign w:val="superscript"/>
          <w:lang w:val="ru-RU"/>
        </w:rPr>
        <w:instrText>. 2-2020.","</w:instrText>
      </w:r>
      <w:r w:rsidR="00B32728" w:rsidRPr="00ED0774">
        <w:rPr>
          <w:i/>
          <w:szCs w:val="24"/>
          <w:vertAlign w:val="superscript"/>
          <w:lang w:val="en-US"/>
        </w:rPr>
        <w:instrText>type</w:instrText>
      </w:r>
      <w:r w:rsidR="00B32728" w:rsidRPr="00ED0774">
        <w:rPr>
          <w:i/>
          <w:szCs w:val="24"/>
          <w:vertAlign w:val="superscript"/>
          <w:lang w:val="ru-RU"/>
        </w:rPr>
        <w:instrText>":"</w:instrText>
      </w:r>
      <w:r w:rsidR="00B32728" w:rsidRPr="00ED0774">
        <w:rPr>
          <w:i/>
          <w:szCs w:val="24"/>
          <w:vertAlign w:val="superscript"/>
          <w:lang w:val="en-US"/>
        </w:rPr>
        <w:instrText>webpage</w:instrText>
      </w:r>
      <w:r w:rsidR="00B32728" w:rsidRPr="00ED0774">
        <w:rPr>
          <w:i/>
          <w:szCs w:val="24"/>
          <w:vertAlign w:val="superscript"/>
          <w:lang w:val="ru-RU"/>
        </w:rPr>
        <w:instrText>"},"</w:instrText>
      </w:r>
      <w:r w:rsidR="00B32728" w:rsidRPr="00ED0774">
        <w:rPr>
          <w:i/>
          <w:szCs w:val="24"/>
          <w:vertAlign w:val="superscript"/>
          <w:lang w:val="en-US"/>
        </w:rPr>
        <w:instrText>uris</w:instrText>
      </w:r>
      <w:r w:rsidR="00B32728" w:rsidRPr="00ED0774">
        <w:rPr>
          <w:i/>
          <w:szCs w:val="24"/>
          <w:vertAlign w:val="superscript"/>
          <w:lang w:val="ru-RU"/>
        </w:rPr>
        <w:instrText>":["</w:instrText>
      </w:r>
      <w:r w:rsidR="00B32728" w:rsidRPr="00ED0774">
        <w:rPr>
          <w:i/>
          <w:szCs w:val="24"/>
          <w:vertAlign w:val="superscript"/>
          <w:lang w:val="en-US"/>
        </w:rPr>
        <w:instrText>http</w:instrText>
      </w:r>
      <w:r w:rsidR="00B32728" w:rsidRPr="00ED0774">
        <w:rPr>
          <w:i/>
          <w:szCs w:val="24"/>
          <w:vertAlign w:val="superscript"/>
          <w:lang w:val="ru-RU"/>
        </w:rPr>
        <w:instrText>://</w:instrText>
      </w:r>
      <w:r w:rsidR="00B32728" w:rsidRPr="00ED0774">
        <w:rPr>
          <w:i/>
          <w:szCs w:val="24"/>
          <w:vertAlign w:val="superscript"/>
          <w:lang w:val="en-US"/>
        </w:rPr>
        <w:instrText>www</w:instrText>
      </w:r>
      <w:r w:rsidR="00B32728" w:rsidRPr="00ED0774">
        <w:rPr>
          <w:i/>
          <w:szCs w:val="24"/>
          <w:vertAlign w:val="superscript"/>
          <w:lang w:val="ru-RU"/>
        </w:rPr>
        <w:instrText>.</w:instrText>
      </w:r>
      <w:r w:rsidR="00B32728" w:rsidRPr="00ED0774">
        <w:rPr>
          <w:i/>
          <w:szCs w:val="24"/>
          <w:vertAlign w:val="superscript"/>
          <w:lang w:val="en-US"/>
        </w:rPr>
        <w:instrText>mendeley</w:instrText>
      </w:r>
      <w:r w:rsidR="00B32728" w:rsidRPr="00ED0774">
        <w:rPr>
          <w:i/>
          <w:szCs w:val="24"/>
          <w:vertAlign w:val="superscript"/>
          <w:lang w:val="ru-RU"/>
        </w:rPr>
        <w:instrText>.</w:instrText>
      </w:r>
      <w:r w:rsidR="00B32728" w:rsidRPr="00ED0774">
        <w:rPr>
          <w:i/>
          <w:szCs w:val="24"/>
          <w:vertAlign w:val="superscript"/>
          <w:lang w:val="en-US"/>
        </w:rPr>
        <w:instrText>com</w:instrText>
      </w:r>
      <w:r w:rsidR="00B32728" w:rsidRPr="00ED0774">
        <w:rPr>
          <w:i/>
          <w:szCs w:val="24"/>
          <w:vertAlign w:val="superscript"/>
          <w:lang w:val="ru-RU"/>
        </w:rPr>
        <w:instrText>/</w:instrText>
      </w:r>
      <w:r w:rsidR="00B32728" w:rsidRPr="00ED0774">
        <w:rPr>
          <w:i/>
          <w:szCs w:val="24"/>
          <w:vertAlign w:val="superscript"/>
          <w:lang w:val="en-US"/>
        </w:rPr>
        <w:instrText>documents</w:instrText>
      </w:r>
      <w:r w:rsidR="00B32728" w:rsidRPr="00ED0774">
        <w:rPr>
          <w:i/>
          <w:szCs w:val="24"/>
          <w:vertAlign w:val="superscript"/>
          <w:lang w:val="ru-RU"/>
        </w:rPr>
        <w:instrText>/?</w:instrText>
      </w:r>
      <w:r w:rsidR="00B32728" w:rsidRPr="00ED0774">
        <w:rPr>
          <w:i/>
          <w:szCs w:val="24"/>
          <w:vertAlign w:val="superscript"/>
          <w:lang w:val="en-US"/>
        </w:rPr>
        <w:instrText>uuid</w:instrText>
      </w:r>
      <w:r w:rsidR="00B32728" w:rsidRPr="00ED0774">
        <w:rPr>
          <w:i/>
          <w:szCs w:val="24"/>
          <w:vertAlign w:val="superscript"/>
          <w:lang w:val="ru-RU"/>
        </w:rPr>
        <w:instrText>=6</w:instrText>
      </w:r>
      <w:r w:rsidR="00B32728" w:rsidRPr="00ED0774">
        <w:rPr>
          <w:i/>
          <w:szCs w:val="24"/>
          <w:vertAlign w:val="superscript"/>
          <w:lang w:val="en-US"/>
        </w:rPr>
        <w:instrText>d</w:instrText>
      </w:r>
      <w:r w:rsidR="00B32728" w:rsidRPr="00ED0774">
        <w:rPr>
          <w:i/>
          <w:szCs w:val="24"/>
          <w:vertAlign w:val="superscript"/>
          <w:lang w:val="ru-RU"/>
        </w:rPr>
        <w:instrText>3</w:instrText>
      </w:r>
      <w:r w:rsidR="00B32728" w:rsidRPr="00ED0774">
        <w:rPr>
          <w:i/>
          <w:szCs w:val="24"/>
          <w:vertAlign w:val="superscript"/>
          <w:lang w:val="en-US"/>
        </w:rPr>
        <w:instrText>ba</w:instrText>
      </w:r>
      <w:r w:rsidR="00B32728" w:rsidRPr="00ED0774">
        <w:rPr>
          <w:i/>
          <w:szCs w:val="24"/>
          <w:vertAlign w:val="superscript"/>
          <w:lang w:val="ru-RU"/>
        </w:rPr>
        <w:instrText>9</w:instrText>
      </w:r>
      <w:r w:rsidR="00B32728" w:rsidRPr="00ED0774">
        <w:rPr>
          <w:i/>
          <w:szCs w:val="24"/>
          <w:vertAlign w:val="superscript"/>
          <w:lang w:val="en-US"/>
        </w:rPr>
        <w:instrText>d</w:instrText>
      </w:r>
      <w:r w:rsidR="00B32728" w:rsidRPr="00ED0774">
        <w:rPr>
          <w:i/>
          <w:szCs w:val="24"/>
          <w:vertAlign w:val="superscript"/>
          <w:lang w:val="ru-RU"/>
        </w:rPr>
        <w:instrText>4-6191-41</w:instrText>
      </w:r>
      <w:r w:rsidR="00B32728" w:rsidRPr="00ED0774">
        <w:rPr>
          <w:i/>
          <w:szCs w:val="24"/>
          <w:vertAlign w:val="superscript"/>
          <w:lang w:val="en-US"/>
        </w:rPr>
        <w:instrText>ae</w:instrText>
      </w:r>
      <w:r w:rsidR="00B32728" w:rsidRPr="00ED0774">
        <w:rPr>
          <w:i/>
          <w:szCs w:val="24"/>
          <w:vertAlign w:val="superscript"/>
          <w:lang w:val="ru-RU"/>
        </w:rPr>
        <w:instrText>-</w:instrText>
      </w:r>
      <w:r w:rsidR="00B32728" w:rsidRPr="00ED0774">
        <w:rPr>
          <w:i/>
          <w:szCs w:val="24"/>
          <w:vertAlign w:val="superscript"/>
          <w:lang w:val="en-US"/>
        </w:rPr>
        <w:instrText>bf</w:instrText>
      </w:r>
      <w:r w:rsidR="00B32728" w:rsidRPr="00ED0774">
        <w:rPr>
          <w:i/>
          <w:szCs w:val="24"/>
          <w:vertAlign w:val="superscript"/>
          <w:lang w:val="ru-RU"/>
        </w:rPr>
        <w:instrText>5</w:instrText>
      </w:r>
      <w:r w:rsidR="00B32728" w:rsidRPr="00ED0774">
        <w:rPr>
          <w:i/>
          <w:szCs w:val="24"/>
          <w:vertAlign w:val="superscript"/>
          <w:lang w:val="en-US"/>
        </w:rPr>
        <w:instrText>a</w:instrText>
      </w:r>
      <w:r w:rsidR="00B32728" w:rsidRPr="00ED0774">
        <w:rPr>
          <w:i/>
          <w:szCs w:val="24"/>
          <w:vertAlign w:val="superscript"/>
          <w:lang w:val="ru-RU"/>
        </w:rPr>
        <w:instrText>-</w:instrText>
      </w:r>
      <w:r w:rsidR="00B32728" w:rsidRPr="00ED0774">
        <w:rPr>
          <w:i/>
          <w:szCs w:val="24"/>
          <w:vertAlign w:val="superscript"/>
          <w:lang w:val="en-US"/>
        </w:rPr>
        <w:instrText>a</w:instrText>
      </w:r>
      <w:r w:rsidR="00B32728" w:rsidRPr="00ED0774">
        <w:rPr>
          <w:i/>
          <w:szCs w:val="24"/>
          <w:vertAlign w:val="superscript"/>
          <w:lang w:val="ru-RU"/>
        </w:rPr>
        <w:instrText>390</w:instrText>
      </w:r>
      <w:r w:rsidR="00B32728" w:rsidRPr="00ED0774">
        <w:rPr>
          <w:i/>
          <w:szCs w:val="24"/>
          <w:vertAlign w:val="superscript"/>
          <w:lang w:val="en-US"/>
        </w:rPr>
        <w:instrText>dfeb</w:instrText>
      </w:r>
      <w:r w:rsidR="00B32728" w:rsidRPr="00ED0774">
        <w:rPr>
          <w:i/>
          <w:szCs w:val="24"/>
          <w:vertAlign w:val="superscript"/>
          <w:lang w:val="ru-RU"/>
        </w:rPr>
        <w:instrText>99</w:instrText>
      </w:r>
      <w:r w:rsidR="00B32728" w:rsidRPr="00ED0774">
        <w:rPr>
          <w:i/>
          <w:szCs w:val="24"/>
          <w:vertAlign w:val="superscript"/>
          <w:lang w:val="en-US"/>
        </w:rPr>
        <w:instrText>f</w:instrText>
      </w:r>
      <w:r w:rsidR="00B32728" w:rsidRPr="00ED0774">
        <w:rPr>
          <w:i/>
          <w:szCs w:val="24"/>
          <w:vertAlign w:val="superscript"/>
          <w:lang w:val="ru-RU"/>
        </w:rPr>
        <w:instrText>6"]}],"</w:instrText>
      </w:r>
      <w:r w:rsidR="00B32728" w:rsidRPr="00ED0774">
        <w:rPr>
          <w:i/>
          <w:szCs w:val="24"/>
          <w:vertAlign w:val="superscript"/>
          <w:lang w:val="en-US"/>
        </w:rPr>
        <w:instrText>mendeley</w:instrText>
      </w:r>
      <w:r w:rsidR="00B32728" w:rsidRPr="00ED0774">
        <w:rPr>
          <w:i/>
          <w:szCs w:val="24"/>
          <w:vertAlign w:val="superscript"/>
          <w:lang w:val="ru-RU"/>
        </w:rPr>
        <w:instrText>":{"</w:instrText>
      </w:r>
      <w:r w:rsidR="00B32728" w:rsidRPr="00ED0774">
        <w:rPr>
          <w:i/>
          <w:szCs w:val="24"/>
          <w:vertAlign w:val="superscript"/>
          <w:lang w:val="en-US"/>
        </w:rPr>
        <w:instrText>formattedCitation</w:instrText>
      </w:r>
      <w:r w:rsidR="00B32728" w:rsidRPr="00ED0774">
        <w:rPr>
          <w:i/>
          <w:szCs w:val="24"/>
          <w:vertAlign w:val="superscript"/>
          <w:lang w:val="ru-RU"/>
        </w:rPr>
        <w:instrText>":"[8]","</w:instrText>
      </w:r>
      <w:r w:rsidR="00B32728" w:rsidRPr="00ED0774">
        <w:rPr>
          <w:i/>
          <w:szCs w:val="24"/>
          <w:vertAlign w:val="superscript"/>
          <w:lang w:val="en-US"/>
        </w:rPr>
        <w:instrText>plainTextFormattedCitation</w:instrText>
      </w:r>
      <w:r w:rsidR="00B32728" w:rsidRPr="00ED0774">
        <w:rPr>
          <w:i/>
          <w:szCs w:val="24"/>
          <w:vertAlign w:val="superscript"/>
          <w:lang w:val="ru-RU"/>
        </w:rPr>
        <w:instrText>":"[8]","</w:instrText>
      </w:r>
      <w:r w:rsidR="00B32728" w:rsidRPr="00ED0774">
        <w:rPr>
          <w:i/>
          <w:szCs w:val="24"/>
          <w:vertAlign w:val="superscript"/>
          <w:lang w:val="en-US"/>
        </w:rPr>
        <w:instrText>previouslyFormattedCitation</w:instrText>
      </w:r>
      <w:r w:rsidR="00B32728" w:rsidRPr="00ED0774">
        <w:rPr>
          <w:i/>
          <w:szCs w:val="24"/>
          <w:vertAlign w:val="superscript"/>
          <w:lang w:val="ru-RU"/>
        </w:rPr>
        <w:instrText>":"[8]"},"</w:instrText>
      </w:r>
      <w:r w:rsidR="00B32728" w:rsidRPr="00ED0774">
        <w:rPr>
          <w:i/>
          <w:szCs w:val="24"/>
          <w:vertAlign w:val="superscript"/>
          <w:lang w:val="en-US"/>
        </w:rPr>
        <w:instrText>properties</w:instrText>
      </w:r>
      <w:r w:rsidR="00B32728" w:rsidRPr="00ED0774">
        <w:rPr>
          <w:i/>
          <w:szCs w:val="24"/>
          <w:vertAlign w:val="superscript"/>
          <w:lang w:val="ru-RU"/>
        </w:rPr>
        <w:instrText>":{"</w:instrText>
      </w:r>
      <w:r w:rsidR="00B32728" w:rsidRPr="00ED0774">
        <w:rPr>
          <w:i/>
          <w:szCs w:val="24"/>
          <w:vertAlign w:val="superscript"/>
          <w:lang w:val="en-US"/>
        </w:rPr>
        <w:instrText>noteIndex</w:instrText>
      </w:r>
      <w:r w:rsidR="00B32728" w:rsidRPr="00ED0774">
        <w:rPr>
          <w:i/>
          <w:szCs w:val="24"/>
          <w:vertAlign w:val="superscript"/>
          <w:lang w:val="ru-RU"/>
        </w:rPr>
        <w:instrText>":0},"</w:instrText>
      </w:r>
      <w:r w:rsidR="00B32728" w:rsidRPr="00ED0774">
        <w:rPr>
          <w:i/>
          <w:szCs w:val="24"/>
          <w:vertAlign w:val="superscript"/>
          <w:lang w:val="en-US"/>
        </w:rPr>
        <w:instrText>schema</w:instrText>
      </w:r>
      <w:r w:rsidR="00B32728" w:rsidRPr="00ED0774">
        <w:rPr>
          <w:i/>
          <w:szCs w:val="24"/>
          <w:vertAlign w:val="superscript"/>
          <w:lang w:val="ru-RU"/>
        </w:rPr>
        <w:instrText>":"</w:instrText>
      </w:r>
      <w:r w:rsidR="00B32728" w:rsidRPr="00ED0774">
        <w:rPr>
          <w:i/>
          <w:szCs w:val="24"/>
          <w:vertAlign w:val="superscript"/>
          <w:lang w:val="en-US"/>
        </w:rPr>
        <w:instrText>https</w:instrText>
      </w:r>
      <w:r w:rsidR="00B32728" w:rsidRPr="00ED0774">
        <w:rPr>
          <w:i/>
          <w:szCs w:val="24"/>
          <w:vertAlign w:val="superscript"/>
          <w:lang w:val="ru-RU"/>
        </w:rPr>
        <w:instrText>://</w:instrText>
      </w:r>
      <w:r w:rsidR="00B32728" w:rsidRPr="00ED0774">
        <w:rPr>
          <w:i/>
          <w:szCs w:val="24"/>
          <w:vertAlign w:val="superscript"/>
          <w:lang w:val="en-US"/>
        </w:rPr>
        <w:instrText>github</w:instrText>
      </w:r>
      <w:r w:rsidR="00B32728" w:rsidRPr="00ED0774">
        <w:rPr>
          <w:i/>
          <w:szCs w:val="24"/>
          <w:vertAlign w:val="superscript"/>
          <w:lang w:val="ru-RU"/>
        </w:rPr>
        <w:instrText>.</w:instrText>
      </w:r>
      <w:r w:rsidR="00B32728" w:rsidRPr="00ED0774">
        <w:rPr>
          <w:i/>
          <w:szCs w:val="24"/>
          <w:vertAlign w:val="superscript"/>
          <w:lang w:val="en-US"/>
        </w:rPr>
        <w:instrText>com</w:instrText>
      </w:r>
      <w:r w:rsidR="00B32728" w:rsidRPr="00ED0774">
        <w:rPr>
          <w:i/>
          <w:szCs w:val="24"/>
          <w:vertAlign w:val="superscript"/>
          <w:lang w:val="ru-RU"/>
        </w:rPr>
        <w:instrText>/</w:instrText>
      </w:r>
      <w:r w:rsidR="00B32728" w:rsidRPr="00ED0774">
        <w:rPr>
          <w:i/>
          <w:szCs w:val="24"/>
          <w:vertAlign w:val="superscript"/>
          <w:lang w:val="en-US"/>
        </w:rPr>
        <w:instrText>citation</w:instrText>
      </w:r>
      <w:r w:rsidR="00B32728" w:rsidRPr="00ED0774">
        <w:rPr>
          <w:i/>
          <w:szCs w:val="24"/>
          <w:vertAlign w:val="superscript"/>
          <w:lang w:val="ru-RU"/>
        </w:rPr>
        <w:instrText>-</w:instrText>
      </w:r>
      <w:r w:rsidR="00B32728" w:rsidRPr="00ED0774">
        <w:rPr>
          <w:i/>
          <w:szCs w:val="24"/>
          <w:vertAlign w:val="superscript"/>
          <w:lang w:val="en-US"/>
        </w:rPr>
        <w:instrText>style</w:instrText>
      </w:r>
      <w:r w:rsidR="00B32728" w:rsidRPr="00ED0774">
        <w:rPr>
          <w:i/>
          <w:szCs w:val="24"/>
          <w:vertAlign w:val="superscript"/>
          <w:lang w:val="ru-RU"/>
        </w:rPr>
        <w:instrText>-</w:instrText>
      </w:r>
      <w:r w:rsidR="00B32728" w:rsidRPr="00ED0774">
        <w:rPr>
          <w:i/>
          <w:szCs w:val="24"/>
          <w:vertAlign w:val="superscript"/>
          <w:lang w:val="en-US"/>
        </w:rPr>
        <w:instrText>language</w:instrText>
      </w:r>
      <w:r w:rsidR="00B32728" w:rsidRPr="00ED0774">
        <w:rPr>
          <w:i/>
          <w:szCs w:val="24"/>
          <w:vertAlign w:val="superscript"/>
          <w:lang w:val="ru-RU"/>
        </w:rPr>
        <w:instrText>/</w:instrText>
      </w:r>
      <w:r w:rsidR="00B32728" w:rsidRPr="00ED0774">
        <w:rPr>
          <w:i/>
          <w:szCs w:val="24"/>
          <w:vertAlign w:val="superscript"/>
          <w:lang w:val="en-US"/>
        </w:rPr>
        <w:instrText>schema</w:instrText>
      </w:r>
      <w:r w:rsidR="00B32728" w:rsidRPr="00ED0774">
        <w:rPr>
          <w:i/>
          <w:szCs w:val="24"/>
          <w:vertAlign w:val="superscript"/>
          <w:lang w:val="ru-RU"/>
        </w:rPr>
        <w:instrText>/</w:instrText>
      </w:r>
      <w:r w:rsidR="00B32728" w:rsidRPr="00ED0774">
        <w:rPr>
          <w:i/>
          <w:szCs w:val="24"/>
          <w:vertAlign w:val="superscript"/>
          <w:lang w:val="en-US"/>
        </w:rPr>
        <w:instrText>raw</w:instrText>
      </w:r>
      <w:r w:rsidR="00B32728" w:rsidRPr="00ED0774">
        <w:rPr>
          <w:i/>
          <w:szCs w:val="24"/>
          <w:vertAlign w:val="superscript"/>
          <w:lang w:val="ru-RU"/>
        </w:rPr>
        <w:instrText>/</w:instrText>
      </w:r>
      <w:r w:rsidR="00B32728" w:rsidRPr="00ED0774">
        <w:rPr>
          <w:i/>
          <w:szCs w:val="24"/>
          <w:vertAlign w:val="superscript"/>
          <w:lang w:val="en-US"/>
        </w:rPr>
        <w:instrText>master</w:instrText>
      </w:r>
      <w:r w:rsidR="00B32728" w:rsidRPr="00ED0774">
        <w:rPr>
          <w:i/>
          <w:szCs w:val="24"/>
          <w:vertAlign w:val="superscript"/>
          <w:lang w:val="ru-RU"/>
        </w:rPr>
        <w:instrText>/</w:instrText>
      </w:r>
      <w:r w:rsidR="00B32728" w:rsidRPr="00ED0774">
        <w:rPr>
          <w:i/>
          <w:szCs w:val="24"/>
          <w:vertAlign w:val="superscript"/>
          <w:lang w:val="en-US"/>
        </w:rPr>
        <w:instrText>csl</w:instrText>
      </w:r>
      <w:r w:rsidR="00B32728" w:rsidRPr="00ED0774">
        <w:rPr>
          <w:i/>
          <w:szCs w:val="24"/>
          <w:vertAlign w:val="superscript"/>
          <w:lang w:val="ru-RU"/>
        </w:rPr>
        <w:instrText>-</w:instrText>
      </w:r>
      <w:r w:rsidR="00B32728" w:rsidRPr="00ED0774">
        <w:rPr>
          <w:i/>
          <w:szCs w:val="24"/>
          <w:vertAlign w:val="superscript"/>
          <w:lang w:val="en-US"/>
        </w:rPr>
        <w:instrText>citation</w:instrText>
      </w:r>
      <w:r w:rsidR="00B32728" w:rsidRPr="00ED0774">
        <w:rPr>
          <w:i/>
          <w:szCs w:val="24"/>
          <w:vertAlign w:val="superscript"/>
          <w:lang w:val="ru-RU"/>
        </w:rPr>
        <w:instrText>.</w:instrText>
      </w:r>
      <w:r w:rsidR="00B32728" w:rsidRPr="00ED0774">
        <w:rPr>
          <w:i/>
          <w:szCs w:val="24"/>
          <w:vertAlign w:val="superscript"/>
          <w:lang w:val="en-US"/>
        </w:rPr>
        <w:instrText>json</w:instrText>
      </w:r>
      <w:r w:rsidR="00B32728" w:rsidRPr="00ED0774">
        <w:rPr>
          <w:i/>
          <w:szCs w:val="24"/>
          <w:vertAlign w:val="superscript"/>
          <w:lang w:val="ru-RU"/>
        </w:rPr>
        <w:instrText>"}</w:instrText>
      </w:r>
      <w:r w:rsidR="00A345F9" w:rsidRPr="00ED0774">
        <w:rPr>
          <w:i/>
          <w:szCs w:val="24"/>
          <w:vertAlign w:val="superscript"/>
          <w:lang w:val="en-US"/>
        </w:rPr>
        <w:fldChar w:fldCharType="separate"/>
      </w:r>
      <w:r w:rsidR="00B32728" w:rsidRPr="00ED0774">
        <w:rPr>
          <w:noProof/>
          <w:szCs w:val="24"/>
        </w:rPr>
        <w:t>[8]</w:t>
      </w:r>
      <w:r w:rsidR="00A345F9" w:rsidRPr="00ED0774">
        <w:rPr>
          <w:i/>
          <w:szCs w:val="24"/>
          <w:vertAlign w:val="superscript"/>
          <w:lang w:val="en-US"/>
        </w:rPr>
        <w:fldChar w:fldCharType="end"/>
      </w:r>
      <w:r w:rsidR="00E37BEF" w:rsidRPr="00ED0774">
        <w:rPr>
          <w:i/>
          <w:szCs w:val="24"/>
        </w:rPr>
        <w:t>.</w:t>
      </w:r>
      <w:r w:rsidR="00926681" w:rsidRPr="00ED0774">
        <w:rPr>
          <w:i/>
          <w:szCs w:val="24"/>
        </w:rPr>
        <w:t xml:space="preserve"> </w:t>
      </w:r>
      <w:r w:rsidR="00AF1763" w:rsidRPr="00ED0774">
        <w:rPr>
          <w:i/>
          <w:szCs w:val="24"/>
        </w:rPr>
        <w:t>Если</w:t>
      </w:r>
      <w:r w:rsidR="00926681" w:rsidRPr="00ED0774">
        <w:rPr>
          <w:i/>
          <w:szCs w:val="24"/>
        </w:rPr>
        <w:t xml:space="preserve"> </w:t>
      </w:r>
      <w:r w:rsidR="00AF1763" w:rsidRPr="00ED0774">
        <w:rPr>
          <w:i/>
          <w:szCs w:val="24"/>
        </w:rPr>
        <w:t>нет</w:t>
      </w:r>
      <w:r w:rsidR="00926681" w:rsidRPr="00ED0774">
        <w:rPr>
          <w:i/>
          <w:szCs w:val="24"/>
        </w:rPr>
        <w:t xml:space="preserve"> </w:t>
      </w:r>
      <w:r w:rsidR="00AF1763" w:rsidRPr="00ED0774">
        <w:rPr>
          <w:i/>
          <w:szCs w:val="24"/>
        </w:rPr>
        <w:t>возможности</w:t>
      </w:r>
      <w:r w:rsidR="00926681" w:rsidRPr="00ED0774">
        <w:rPr>
          <w:i/>
          <w:szCs w:val="24"/>
        </w:rPr>
        <w:t xml:space="preserve"> </w:t>
      </w:r>
      <w:r w:rsidR="00AF1763" w:rsidRPr="00ED0774">
        <w:rPr>
          <w:i/>
          <w:szCs w:val="24"/>
        </w:rPr>
        <w:t>выполнить</w:t>
      </w:r>
      <w:r w:rsidR="00926681" w:rsidRPr="00ED0774">
        <w:rPr>
          <w:i/>
          <w:szCs w:val="24"/>
        </w:rPr>
        <w:t xml:space="preserve"> </w:t>
      </w:r>
      <w:r w:rsidR="00AF1763" w:rsidRPr="00ED0774">
        <w:rPr>
          <w:i/>
          <w:szCs w:val="24"/>
        </w:rPr>
        <w:t>высокодозную</w:t>
      </w:r>
      <w:r w:rsidR="00926681" w:rsidRPr="00ED0774">
        <w:rPr>
          <w:i/>
          <w:szCs w:val="24"/>
        </w:rPr>
        <w:t xml:space="preserve"> </w:t>
      </w:r>
      <w:r w:rsidR="00AF1763" w:rsidRPr="00ED0774">
        <w:rPr>
          <w:i/>
          <w:szCs w:val="24"/>
        </w:rPr>
        <w:t>консолидацию,</w:t>
      </w:r>
      <w:r w:rsidR="00926681" w:rsidRPr="00ED0774">
        <w:rPr>
          <w:i/>
          <w:szCs w:val="24"/>
        </w:rPr>
        <w:t xml:space="preserve"> </w:t>
      </w:r>
      <w:r w:rsidR="00AF1763" w:rsidRPr="00ED0774">
        <w:rPr>
          <w:i/>
          <w:szCs w:val="24"/>
        </w:rPr>
        <w:t>как</w:t>
      </w:r>
      <w:r w:rsidR="00926681" w:rsidRPr="00ED0774">
        <w:rPr>
          <w:i/>
          <w:szCs w:val="24"/>
        </w:rPr>
        <w:t xml:space="preserve"> </w:t>
      </w:r>
      <w:r w:rsidR="00AF1763" w:rsidRPr="00ED0774">
        <w:rPr>
          <w:i/>
          <w:szCs w:val="24"/>
        </w:rPr>
        <w:t>дополнительный</w:t>
      </w:r>
      <w:r w:rsidR="00926681" w:rsidRPr="00ED0774">
        <w:rPr>
          <w:i/>
          <w:szCs w:val="24"/>
        </w:rPr>
        <w:t xml:space="preserve"> </w:t>
      </w:r>
      <w:r w:rsidR="00AF1763" w:rsidRPr="00ED0774">
        <w:rPr>
          <w:i/>
          <w:szCs w:val="24"/>
        </w:rPr>
        <w:t>вариант</w:t>
      </w:r>
      <w:r w:rsidR="00926681" w:rsidRPr="00ED0774">
        <w:rPr>
          <w:i/>
          <w:szCs w:val="24"/>
        </w:rPr>
        <w:t xml:space="preserve"> </w:t>
      </w:r>
      <w:r w:rsidR="00AF1763" w:rsidRPr="00ED0774">
        <w:rPr>
          <w:i/>
          <w:szCs w:val="24"/>
        </w:rPr>
        <w:t>может</w:t>
      </w:r>
      <w:r w:rsidR="00926681" w:rsidRPr="00ED0774">
        <w:rPr>
          <w:i/>
          <w:szCs w:val="24"/>
        </w:rPr>
        <w:t xml:space="preserve"> </w:t>
      </w:r>
      <w:r w:rsidR="00AF1763" w:rsidRPr="00ED0774">
        <w:rPr>
          <w:i/>
          <w:szCs w:val="24"/>
        </w:rPr>
        <w:t>рассматриваться</w:t>
      </w:r>
      <w:r w:rsidR="00926681" w:rsidRPr="00ED0774">
        <w:rPr>
          <w:i/>
          <w:szCs w:val="24"/>
        </w:rPr>
        <w:t xml:space="preserve"> </w:t>
      </w:r>
      <w:r w:rsidR="00AF1763" w:rsidRPr="00ED0774">
        <w:rPr>
          <w:i/>
          <w:szCs w:val="24"/>
        </w:rPr>
        <w:t>выполнение</w:t>
      </w:r>
      <w:r w:rsidR="00926681" w:rsidRPr="00ED0774">
        <w:rPr>
          <w:i/>
          <w:szCs w:val="24"/>
        </w:rPr>
        <w:t xml:space="preserve"> </w:t>
      </w:r>
      <w:r w:rsidR="00AF1763" w:rsidRPr="00ED0774">
        <w:rPr>
          <w:i/>
          <w:szCs w:val="24"/>
        </w:rPr>
        <w:t>еще</w:t>
      </w:r>
      <w:r w:rsidR="00926681" w:rsidRPr="00ED0774">
        <w:rPr>
          <w:i/>
          <w:szCs w:val="24"/>
        </w:rPr>
        <w:t xml:space="preserve"> </w:t>
      </w:r>
      <w:r w:rsidR="007A493A" w:rsidRPr="00ED0774">
        <w:rPr>
          <w:i/>
          <w:szCs w:val="24"/>
          <w:lang w:val="ru-RU"/>
        </w:rPr>
        <w:t>2</w:t>
      </w:r>
      <w:r w:rsidR="00926681" w:rsidRPr="00ED0774">
        <w:rPr>
          <w:i/>
          <w:szCs w:val="24"/>
        </w:rPr>
        <w:t xml:space="preserve"> </w:t>
      </w:r>
      <w:r w:rsidR="00AF1763" w:rsidRPr="00ED0774">
        <w:rPr>
          <w:i/>
          <w:szCs w:val="24"/>
        </w:rPr>
        <w:t>курсов</w:t>
      </w:r>
      <w:r w:rsidR="00926681" w:rsidRPr="00ED0774">
        <w:rPr>
          <w:i/>
          <w:szCs w:val="24"/>
        </w:rPr>
        <w:t xml:space="preserve"> </w:t>
      </w:r>
      <w:r w:rsidR="007A493A" w:rsidRPr="00ED0774">
        <w:rPr>
          <w:i/>
          <w:szCs w:val="24"/>
          <w:lang w:val="ru-RU"/>
        </w:rPr>
        <w:t>«</w:t>
      </w:r>
      <w:r w:rsidR="00AF1763" w:rsidRPr="00ED0774">
        <w:rPr>
          <w:i/>
          <w:szCs w:val="24"/>
        </w:rPr>
        <w:t>7</w:t>
      </w:r>
      <w:r w:rsidR="00926681" w:rsidRPr="00ED0774">
        <w:rPr>
          <w:i/>
          <w:szCs w:val="24"/>
          <w:lang w:val="ru-RU"/>
        </w:rPr>
        <w:t xml:space="preserve"> </w:t>
      </w:r>
      <w:r w:rsidR="00AF1763" w:rsidRPr="00ED0774">
        <w:rPr>
          <w:i/>
          <w:szCs w:val="24"/>
        </w:rPr>
        <w:t>+</w:t>
      </w:r>
      <w:r w:rsidR="00926681" w:rsidRPr="00ED0774">
        <w:rPr>
          <w:i/>
          <w:szCs w:val="24"/>
          <w:lang w:val="ru-RU"/>
        </w:rPr>
        <w:t xml:space="preserve"> </w:t>
      </w:r>
      <w:r w:rsidR="00AF1763" w:rsidRPr="00ED0774">
        <w:rPr>
          <w:i/>
          <w:szCs w:val="24"/>
        </w:rPr>
        <w:t>3</w:t>
      </w:r>
      <w:r w:rsidR="007A493A" w:rsidRPr="00ED0774">
        <w:rPr>
          <w:i/>
          <w:szCs w:val="24"/>
          <w:lang w:val="ru-RU"/>
        </w:rPr>
        <w:t>»</w:t>
      </w:r>
      <w:r w:rsidR="00926681" w:rsidRPr="00ED0774">
        <w:rPr>
          <w:i/>
          <w:szCs w:val="24"/>
        </w:rPr>
        <w:t xml:space="preserve"> </w:t>
      </w:r>
      <w:r w:rsidR="00AF1763" w:rsidRPr="00ED0774">
        <w:rPr>
          <w:i/>
          <w:szCs w:val="24"/>
        </w:rPr>
        <w:t>с</w:t>
      </w:r>
      <w:r w:rsidR="00926681" w:rsidRPr="00ED0774">
        <w:rPr>
          <w:i/>
          <w:szCs w:val="24"/>
        </w:rPr>
        <w:t xml:space="preserve"> </w:t>
      </w:r>
      <w:r w:rsidR="00AF1763" w:rsidRPr="00ED0774">
        <w:rPr>
          <w:i/>
          <w:szCs w:val="24"/>
        </w:rPr>
        <w:t>идарубицином</w:t>
      </w:r>
      <w:r w:rsidR="00AF1763" w:rsidRPr="00ED0774">
        <w:rPr>
          <w:rStyle w:val="affc"/>
          <w:szCs w:val="24"/>
        </w:rPr>
        <w:t>**</w:t>
      </w:r>
      <w:r w:rsidR="00926681" w:rsidRPr="00ED0774">
        <w:rPr>
          <w:i/>
          <w:szCs w:val="24"/>
        </w:rPr>
        <w:t xml:space="preserve"> </w:t>
      </w:r>
      <w:r w:rsidR="00AF1763" w:rsidRPr="00ED0774">
        <w:rPr>
          <w:i/>
          <w:szCs w:val="24"/>
        </w:rPr>
        <w:t>или</w:t>
      </w:r>
      <w:r w:rsidR="00926681" w:rsidRPr="00ED0774">
        <w:rPr>
          <w:i/>
          <w:szCs w:val="24"/>
        </w:rPr>
        <w:t xml:space="preserve"> </w:t>
      </w:r>
      <w:r w:rsidR="00AF1763" w:rsidRPr="00ED0774">
        <w:rPr>
          <w:i/>
          <w:szCs w:val="24"/>
        </w:rPr>
        <w:t>митоксантроном</w:t>
      </w:r>
      <w:r w:rsidR="00AF1763" w:rsidRPr="00ED0774">
        <w:rPr>
          <w:rStyle w:val="affc"/>
          <w:szCs w:val="24"/>
        </w:rPr>
        <w:t>**</w:t>
      </w:r>
      <w:r w:rsidR="00926681" w:rsidRPr="00ED0774">
        <w:rPr>
          <w:i/>
          <w:szCs w:val="24"/>
        </w:rPr>
        <w:t xml:space="preserve"> </w:t>
      </w:r>
      <w:r w:rsidR="00AF1763" w:rsidRPr="00ED0774">
        <w:rPr>
          <w:i/>
          <w:szCs w:val="24"/>
        </w:rPr>
        <w:t>в</w:t>
      </w:r>
      <w:r w:rsidR="00926681" w:rsidRPr="00ED0774">
        <w:rPr>
          <w:i/>
          <w:szCs w:val="24"/>
        </w:rPr>
        <w:t xml:space="preserve"> </w:t>
      </w:r>
      <w:r w:rsidR="00AF1763" w:rsidRPr="00ED0774">
        <w:rPr>
          <w:i/>
          <w:szCs w:val="24"/>
        </w:rPr>
        <w:t>индукционных</w:t>
      </w:r>
      <w:r w:rsidR="00926681" w:rsidRPr="00ED0774">
        <w:rPr>
          <w:i/>
          <w:szCs w:val="24"/>
        </w:rPr>
        <w:t xml:space="preserve"> </w:t>
      </w:r>
      <w:r w:rsidR="00AF1763" w:rsidRPr="00ED0774">
        <w:rPr>
          <w:i/>
          <w:szCs w:val="24"/>
        </w:rPr>
        <w:t>дозах</w:t>
      </w:r>
      <w:r w:rsidR="00926681" w:rsidRPr="00ED0774">
        <w:rPr>
          <w:i/>
          <w:szCs w:val="24"/>
        </w:rPr>
        <w:t xml:space="preserve"> </w:t>
      </w:r>
      <w:r w:rsidR="00AF1763" w:rsidRPr="00ED0774">
        <w:rPr>
          <w:i/>
          <w:szCs w:val="24"/>
        </w:rPr>
        <w:t>(см.</w:t>
      </w:r>
      <w:r w:rsidR="00926681" w:rsidRPr="00ED0774">
        <w:rPr>
          <w:i/>
          <w:szCs w:val="24"/>
        </w:rPr>
        <w:t xml:space="preserve"> </w:t>
      </w:r>
      <w:r w:rsidR="00AF1763" w:rsidRPr="00ED0774">
        <w:rPr>
          <w:i/>
          <w:szCs w:val="24"/>
        </w:rPr>
        <w:t>Приложение</w:t>
      </w:r>
      <w:r w:rsidR="00926681" w:rsidRPr="00ED0774">
        <w:rPr>
          <w:i/>
          <w:szCs w:val="24"/>
        </w:rPr>
        <w:t xml:space="preserve"> </w:t>
      </w:r>
      <w:r w:rsidR="008E0777" w:rsidRPr="00ED0774">
        <w:rPr>
          <w:i/>
          <w:szCs w:val="24"/>
        </w:rPr>
        <w:t>А3.2</w:t>
      </w:r>
      <w:r w:rsidR="00AF1763" w:rsidRPr="00ED0774">
        <w:rPr>
          <w:i/>
          <w:szCs w:val="24"/>
        </w:rPr>
        <w:t>).</w:t>
      </w:r>
    </w:p>
    <w:p w14:paraId="0CED3025" w14:textId="57A59184" w:rsidR="00194833" w:rsidRPr="00ED0774" w:rsidRDefault="00147A18" w:rsidP="00794248">
      <w:pPr>
        <w:pStyle w:val="10"/>
        <w:divId w:val="488638550"/>
        <w:rPr>
          <w:lang w:val="ru-RU"/>
        </w:rPr>
      </w:pPr>
      <w:r w:rsidRPr="00ED0774">
        <w:rPr>
          <w:rStyle w:val="affb"/>
        </w:rPr>
        <w:t>Рекомендуется</w:t>
      </w:r>
      <w:r w:rsidR="00926681" w:rsidRPr="00ED0774">
        <w:t xml:space="preserve"> </w:t>
      </w:r>
      <w:r w:rsidRPr="00ED0774">
        <w:t>всем</w:t>
      </w:r>
      <w:r w:rsidR="00926681" w:rsidRPr="00ED0774">
        <w:t xml:space="preserve"> </w:t>
      </w:r>
      <w:r w:rsidRPr="00ED0774">
        <w:t>пациентам</w:t>
      </w:r>
      <w:r w:rsidR="00926681" w:rsidRPr="00ED0774">
        <w:t xml:space="preserve"> </w:t>
      </w:r>
      <w:r w:rsidRPr="00ED0774">
        <w:t>с</w:t>
      </w:r>
      <w:r w:rsidR="00926681" w:rsidRPr="00ED0774">
        <w:t xml:space="preserve"> </w:t>
      </w:r>
      <w:r w:rsidRPr="00ED0774">
        <w:t>миеломонобластным</w:t>
      </w:r>
      <w:r w:rsidR="00926681" w:rsidRPr="00ED0774">
        <w:t xml:space="preserve"> </w:t>
      </w:r>
      <w:r w:rsidRPr="00ED0774">
        <w:t>(М4)</w:t>
      </w:r>
      <w:r w:rsidR="00926681" w:rsidRPr="00ED0774">
        <w:t xml:space="preserve"> </w:t>
      </w:r>
      <w:r w:rsidRPr="00ED0774">
        <w:t>и</w:t>
      </w:r>
      <w:r w:rsidR="00926681" w:rsidRPr="00ED0774">
        <w:t xml:space="preserve"> </w:t>
      </w:r>
      <w:r w:rsidRPr="00ED0774">
        <w:t>монобластным</w:t>
      </w:r>
      <w:r w:rsidR="00926681" w:rsidRPr="00ED0774">
        <w:t xml:space="preserve"> </w:t>
      </w:r>
      <w:r w:rsidRPr="00ED0774">
        <w:t>(М5)</w:t>
      </w:r>
      <w:r w:rsidR="00926681" w:rsidRPr="00ED0774">
        <w:t xml:space="preserve"> </w:t>
      </w:r>
      <w:r w:rsidRPr="00ED0774">
        <w:t>вариантами</w:t>
      </w:r>
      <w:r w:rsidR="00926681" w:rsidRPr="00ED0774">
        <w:t xml:space="preserve"> </w:t>
      </w:r>
      <w:r w:rsidRPr="00ED0774">
        <w:t>ОМЛ,</w:t>
      </w:r>
      <w:r w:rsidR="00926681" w:rsidRPr="00ED0774">
        <w:t xml:space="preserve"> </w:t>
      </w:r>
      <w:r w:rsidRPr="00ED0774">
        <w:t>при</w:t>
      </w:r>
      <w:r w:rsidR="00926681" w:rsidRPr="00ED0774">
        <w:t xml:space="preserve"> </w:t>
      </w:r>
      <w:r w:rsidRPr="00ED0774">
        <w:t>всех</w:t>
      </w:r>
      <w:r w:rsidR="00926681" w:rsidRPr="00ED0774">
        <w:t xml:space="preserve"> </w:t>
      </w:r>
      <w:r w:rsidRPr="00ED0774">
        <w:t>формах</w:t>
      </w:r>
      <w:r w:rsidR="00926681" w:rsidRPr="00ED0774">
        <w:t xml:space="preserve"> </w:t>
      </w:r>
      <w:r w:rsidRPr="00ED0774">
        <w:t>ОМЛ</w:t>
      </w:r>
      <w:r w:rsidR="00926681" w:rsidRPr="00ED0774">
        <w:t xml:space="preserve"> </w:t>
      </w:r>
      <w:r w:rsidRPr="00ED0774">
        <w:t>с</w:t>
      </w:r>
      <w:r w:rsidR="00926681" w:rsidRPr="00ED0774">
        <w:t xml:space="preserve"> </w:t>
      </w:r>
      <w:r w:rsidRPr="00ED0774">
        <w:t>лейкоцитозом</w:t>
      </w:r>
      <w:r w:rsidR="00926681" w:rsidRPr="00ED0774">
        <w:t xml:space="preserve"> </w:t>
      </w:r>
      <w:r w:rsidRPr="00ED0774">
        <w:t>в</w:t>
      </w:r>
      <w:r w:rsidR="00926681" w:rsidRPr="00ED0774">
        <w:t xml:space="preserve"> </w:t>
      </w:r>
      <w:r w:rsidRPr="00ED0774">
        <w:t>дебюте</w:t>
      </w:r>
      <w:r w:rsidR="00926681" w:rsidRPr="00ED0774">
        <w:t xml:space="preserve"> </w:t>
      </w:r>
      <w:r w:rsidRPr="00ED0774">
        <w:t>заболевания</w:t>
      </w:r>
      <w:r w:rsidR="00926681" w:rsidRPr="00ED0774">
        <w:t xml:space="preserve"> </w:t>
      </w:r>
      <w:r w:rsidRPr="00ED0774">
        <w:t>выше</w:t>
      </w:r>
      <w:r w:rsidR="00926681" w:rsidRPr="00ED0774">
        <w:t xml:space="preserve"> </w:t>
      </w:r>
      <w:r w:rsidRPr="00ED0774">
        <w:t>30</w:t>
      </w:r>
      <w:r w:rsidR="00926681" w:rsidRPr="00ED0774">
        <w:t xml:space="preserve"> </w:t>
      </w:r>
      <w:r w:rsidR="003D4D2B" w:rsidRPr="00ED0774">
        <w:sym w:font="Symbol" w:char="F0B4"/>
      </w:r>
      <w:r w:rsidR="00926681" w:rsidRPr="00ED0774">
        <w:t xml:space="preserve"> </w:t>
      </w:r>
      <w:r w:rsidRPr="00ED0774">
        <w:t>10</w:t>
      </w:r>
      <w:r w:rsidRPr="00ED0774">
        <w:rPr>
          <w:vertAlign w:val="superscript"/>
        </w:rPr>
        <w:t>9</w:t>
      </w:r>
      <w:r w:rsidRPr="00ED0774">
        <w:t>/л</w:t>
      </w:r>
      <w:r w:rsidR="00926681" w:rsidRPr="00ED0774">
        <w:t xml:space="preserve"> </w:t>
      </w:r>
      <w:r w:rsidRPr="00ED0774">
        <w:t>и/или</w:t>
      </w:r>
      <w:r w:rsidR="00926681" w:rsidRPr="00ED0774">
        <w:t xml:space="preserve"> </w:t>
      </w:r>
      <w:r w:rsidRPr="00ED0774">
        <w:t>наличием</w:t>
      </w:r>
      <w:r w:rsidR="00926681" w:rsidRPr="00ED0774">
        <w:t xml:space="preserve"> </w:t>
      </w:r>
      <w:r w:rsidRPr="00ED0774">
        <w:t>экстрамедуллярных</w:t>
      </w:r>
      <w:r w:rsidR="00926681" w:rsidRPr="00ED0774">
        <w:t xml:space="preserve"> </w:t>
      </w:r>
      <w:r w:rsidRPr="00ED0774">
        <w:t>образований,</w:t>
      </w:r>
      <w:r w:rsidR="00926681" w:rsidRPr="00ED0774">
        <w:t xml:space="preserve"> </w:t>
      </w:r>
      <w:r w:rsidRPr="00ED0774">
        <w:t>а</w:t>
      </w:r>
      <w:r w:rsidR="00926681" w:rsidRPr="00ED0774">
        <w:t xml:space="preserve"> </w:t>
      </w:r>
      <w:r w:rsidRPr="00ED0774">
        <w:t>также</w:t>
      </w:r>
      <w:r w:rsidR="00926681" w:rsidRPr="00ED0774">
        <w:t xml:space="preserve"> </w:t>
      </w:r>
      <w:r w:rsidR="003D4D2B" w:rsidRPr="00ED0774">
        <w:t>при</w:t>
      </w:r>
      <w:r w:rsidR="00926681" w:rsidRPr="00ED0774">
        <w:t xml:space="preserve"> </w:t>
      </w:r>
      <w:r w:rsidRPr="00ED0774">
        <w:lastRenderedPageBreak/>
        <w:t>миелоидной</w:t>
      </w:r>
      <w:r w:rsidR="00926681" w:rsidRPr="00ED0774">
        <w:t xml:space="preserve"> </w:t>
      </w:r>
      <w:r w:rsidRPr="00ED0774">
        <w:t>саркоме</w:t>
      </w:r>
      <w:r w:rsidR="00926681" w:rsidRPr="00ED0774">
        <w:t xml:space="preserve"> </w:t>
      </w:r>
      <w:r w:rsidRPr="00ED0774">
        <w:t>выполнять</w:t>
      </w:r>
      <w:r w:rsidR="00926681" w:rsidRPr="00ED0774">
        <w:t xml:space="preserve"> </w:t>
      </w:r>
      <w:r w:rsidRPr="00ED0774">
        <w:t>профилактику</w:t>
      </w:r>
      <w:r w:rsidR="00926681" w:rsidRPr="00ED0774">
        <w:t xml:space="preserve"> </w:t>
      </w:r>
      <w:r w:rsidRPr="00ED0774">
        <w:t>нейролейкемии</w:t>
      </w:r>
      <w:r w:rsidR="00926681" w:rsidRPr="00ED0774">
        <w:t xml:space="preserve"> </w:t>
      </w:r>
      <w:r w:rsidRPr="00ED0774">
        <w:t>–</w:t>
      </w:r>
      <w:r w:rsidR="00926681" w:rsidRPr="00ED0774">
        <w:t xml:space="preserve"> </w:t>
      </w:r>
      <w:r w:rsidRPr="00ED0774">
        <w:t>спинномозговые</w:t>
      </w:r>
      <w:r w:rsidR="00926681" w:rsidRPr="00ED0774">
        <w:t xml:space="preserve"> </w:t>
      </w:r>
      <w:r w:rsidRPr="00ED0774">
        <w:t>пункций</w:t>
      </w:r>
      <w:r w:rsidR="00926681" w:rsidRPr="00ED0774">
        <w:t xml:space="preserve"> </w:t>
      </w:r>
      <w:r w:rsidRPr="00ED0774">
        <w:t>с</w:t>
      </w:r>
      <w:r w:rsidR="00926681" w:rsidRPr="00ED0774">
        <w:t xml:space="preserve"> </w:t>
      </w:r>
      <w:r w:rsidRPr="00ED0774">
        <w:t>интратекальным</w:t>
      </w:r>
      <w:r w:rsidR="00926681" w:rsidRPr="00ED0774">
        <w:t xml:space="preserve"> </w:t>
      </w:r>
      <w:r w:rsidRPr="00ED0774">
        <w:t>введением</w:t>
      </w:r>
      <w:r w:rsidR="00926681" w:rsidRPr="00ED0774">
        <w:t xml:space="preserve"> </w:t>
      </w:r>
      <w:r w:rsidRPr="00ED0774">
        <w:t>стандартного</w:t>
      </w:r>
      <w:r w:rsidR="00926681" w:rsidRPr="00ED0774">
        <w:t xml:space="preserve"> </w:t>
      </w:r>
      <w:r w:rsidRPr="00ED0774">
        <w:t>набора</w:t>
      </w:r>
      <w:r w:rsidR="00926681" w:rsidRPr="00ED0774">
        <w:t xml:space="preserve"> </w:t>
      </w:r>
      <w:r w:rsidRPr="00ED0774">
        <w:t>препаратов</w:t>
      </w:r>
      <w:r w:rsidR="00926681" w:rsidRPr="00ED0774">
        <w:t xml:space="preserve"> </w:t>
      </w:r>
      <w:r w:rsidRPr="00ED0774">
        <w:t>(</w:t>
      </w:r>
      <w:r w:rsidR="00F02019" w:rsidRPr="00ED0774">
        <w:rPr>
          <w:lang w:val="ru-RU"/>
        </w:rPr>
        <w:t>#</w:t>
      </w:r>
      <w:r w:rsidRPr="00ED0774">
        <w:t>метотрексат**</w:t>
      </w:r>
      <w:r w:rsidR="00926681" w:rsidRPr="00ED0774">
        <w:t xml:space="preserve"> </w:t>
      </w:r>
      <w:r w:rsidRPr="00ED0774">
        <w:t>15</w:t>
      </w:r>
      <w:r w:rsidR="00926681" w:rsidRPr="00ED0774">
        <w:t xml:space="preserve"> </w:t>
      </w:r>
      <w:r w:rsidRPr="00ED0774">
        <w:t>мг,</w:t>
      </w:r>
      <w:r w:rsidR="00926681" w:rsidRPr="00ED0774">
        <w:t xml:space="preserve"> </w:t>
      </w:r>
      <w:r w:rsidRPr="00ED0774">
        <w:t>цитарабин**</w:t>
      </w:r>
      <w:r w:rsidR="00926681" w:rsidRPr="00ED0774">
        <w:t xml:space="preserve"> </w:t>
      </w:r>
      <w:r w:rsidRPr="00ED0774">
        <w:t>30</w:t>
      </w:r>
      <w:r w:rsidR="00926681" w:rsidRPr="00ED0774">
        <w:t xml:space="preserve"> </w:t>
      </w:r>
      <w:r w:rsidRPr="00ED0774">
        <w:t>мг,</w:t>
      </w:r>
      <w:r w:rsidR="00926681" w:rsidRPr="00ED0774">
        <w:t xml:space="preserve"> </w:t>
      </w:r>
      <w:r w:rsidR="00F02019" w:rsidRPr="00ED0774">
        <w:rPr>
          <w:lang w:val="ru-RU"/>
        </w:rPr>
        <w:t>#</w:t>
      </w:r>
      <w:r w:rsidRPr="00ED0774">
        <w:t>дексаметазон**</w:t>
      </w:r>
      <w:r w:rsidR="00926681" w:rsidRPr="00ED0774">
        <w:t xml:space="preserve"> </w:t>
      </w:r>
      <w:r w:rsidRPr="00ED0774">
        <w:t>4</w:t>
      </w:r>
      <w:r w:rsidR="00926681" w:rsidRPr="00ED0774">
        <w:t xml:space="preserve"> </w:t>
      </w:r>
      <w:r w:rsidRPr="00ED0774">
        <w:t>мг)</w:t>
      </w:r>
      <w:r w:rsidR="00926681" w:rsidRPr="00ED0774">
        <w:t xml:space="preserve"> </w:t>
      </w:r>
      <w:r w:rsidRPr="00ED0774">
        <w:fldChar w:fldCharType="begin" w:fldLock="1"/>
      </w:r>
      <w:r w:rsidR="00642318"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Pr="00ED0774">
        <w:fldChar w:fldCharType="separate"/>
      </w:r>
      <w:r w:rsidR="00642318" w:rsidRPr="00ED0774">
        <w:rPr>
          <w:noProof/>
        </w:rPr>
        <w:t>[1,2]</w:t>
      </w:r>
      <w:r w:rsidRPr="00ED0774">
        <w:fldChar w:fldCharType="end"/>
      </w:r>
      <w:r w:rsidRPr="00ED0774">
        <w:t>.</w:t>
      </w:r>
      <w:r w:rsidR="00A11EED" w:rsidRPr="00ED0774">
        <w:rPr>
          <w:lang w:val="ru-RU"/>
        </w:rPr>
        <w:t xml:space="preserve"> </w:t>
      </w:r>
    </w:p>
    <w:p w14:paraId="025CA4BB" w14:textId="65C1D999" w:rsidR="00147A18" w:rsidRPr="00ED0774" w:rsidRDefault="00101ED7" w:rsidP="0079424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47A18" w:rsidRPr="00ED0774">
        <w:rPr>
          <w:rStyle w:val="affb"/>
        </w:rPr>
        <w:t>С</w:t>
      </w:r>
      <w:r w:rsidR="00926681" w:rsidRPr="00ED0774">
        <w:rPr>
          <w:rStyle w:val="affb"/>
        </w:rPr>
        <w:t xml:space="preserve"> </w:t>
      </w:r>
      <w:r w:rsidR="00147A18" w:rsidRPr="00ED0774">
        <w:rPr>
          <w:rStyle w:val="affb"/>
        </w:rPr>
        <w:t>(уровень</w:t>
      </w:r>
      <w:r w:rsidR="00926681" w:rsidRPr="00ED0774">
        <w:rPr>
          <w:rStyle w:val="affb"/>
        </w:rPr>
        <w:t xml:space="preserve"> </w:t>
      </w:r>
      <w:r w:rsidR="00147A18" w:rsidRPr="00ED0774">
        <w:rPr>
          <w:rStyle w:val="affb"/>
        </w:rPr>
        <w:t>достоверности</w:t>
      </w:r>
      <w:r w:rsidR="00926681" w:rsidRPr="00ED0774">
        <w:rPr>
          <w:rStyle w:val="affb"/>
        </w:rPr>
        <w:t xml:space="preserve"> </w:t>
      </w:r>
      <w:r w:rsidR="00147A18" w:rsidRPr="00ED0774">
        <w:rPr>
          <w:rStyle w:val="affb"/>
        </w:rPr>
        <w:t>доказательств</w:t>
      </w:r>
      <w:r w:rsidR="00926681" w:rsidRPr="00ED0774">
        <w:rPr>
          <w:rStyle w:val="affb"/>
        </w:rPr>
        <w:t xml:space="preserve"> </w:t>
      </w:r>
      <w:r w:rsidR="00147A18" w:rsidRPr="00ED0774">
        <w:rPr>
          <w:rStyle w:val="affb"/>
        </w:rPr>
        <w:t>–</w:t>
      </w:r>
      <w:r w:rsidR="00926681" w:rsidRPr="00ED0774">
        <w:rPr>
          <w:rStyle w:val="affb"/>
        </w:rPr>
        <w:t xml:space="preserve"> </w:t>
      </w:r>
      <w:r w:rsidR="00147A18" w:rsidRPr="00ED0774">
        <w:rPr>
          <w:rStyle w:val="affb"/>
        </w:rPr>
        <w:t>5)</w:t>
      </w:r>
    </w:p>
    <w:p w14:paraId="372850A2" w14:textId="7ACEE72E" w:rsidR="00147A18" w:rsidRPr="00ED0774" w:rsidRDefault="00101ED7" w:rsidP="00705E68">
      <w:pPr>
        <w:pStyle w:val="afd"/>
        <w:spacing w:beforeAutospacing="0" w:afterAutospacing="0" w:line="360" w:lineRule="auto"/>
        <w:ind w:firstLine="360"/>
        <w:contextualSpacing/>
        <w:divId w:val="488638550"/>
        <w:rPr>
          <w:i/>
        </w:rPr>
      </w:pPr>
      <w:r w:rsidRPr="00ED0774">
        <w:rPr>
          <w:rStyle w:val="affb"/>
        </w:rPr>
        <w:t>Комментарий:</w:t>
      </w:r>
      <w:r w:rsidR="00926681" w:rsidRPr="00ED0774">
        <w:t xml:space="preserve"> </w:t>
      </w:r>
      <w:r w:rsidR="00454771" w:rsidRPr="00ED0774">
        <w:rPr>
          <w:i/>
        </w:rPr>
        <w:t>Основной этап профилактики – 5 люмбальных пункций в период индукции/консолидации ремиссии и далее еще 3 пункции каждые 3 мес</w:t>
      </w:r>
      <w:r w:rsidR="00794248" w:rsidRPr="00ED0774">
        <w:rPr>
          <w:i/>
        </w:rPr>
        <w:t>.</w:t>
      </w:r>
      <w:r w:rsidR="00454771" w:rsidRPr="00ED0774">
        <w:rPr>
          <w:i/>
        </w:rPr>
        <w:t xml:space="preserve"> в ходе поддерживающей терапии – итого всего 8 люмбальных пункций с интратекальным введением 3 препаратов. Зарубежные</w:t>
      </w:r>
      <w:r w:rsidR="00926681" w:rsidRPr="00ED0774">
        <w:rPr>
          <w:i/>
        </w:rPr>
        <w:t xml:space="preserve"> </w:t>
      </w:r>
      <w:r w:rsidR="00147A18" w:rsidRPr="00ED0774">
        <w:rPr>
          <w:i/>
        </w:rPr>
        <w:t>исследователи</w:t>
      </w:r>
      <w:r w:rsidR="00926681" w:rsidRPr="00ED0774">
        <w:rPr>
          <w:i/>
        </w:rPr>
        <w:t xml:space="preserve"> </w:t>
      </w:r>
      <w:r w:rsidR="00147A18" w:rsidRPr="00ED0774">
        <w:rPr>
          <w:i/>
        </w:rPr>
        <w:t>не</w:t>
      </w:r>
      <w:r w:rsidR="00926681" w:rsidRPr="00ED0774">
        <w:rPr>
          <w:i/>
        </w:rPr>
        <w:t xml:space="preserve"> </w:t>
      </w:r>
      <w:r w:rsidR="00147A18" w:rsidRPr="00ED0774">
        <w:rPr>
          <w:i/>
        </w:rPr>
        <w:t>рекомендуют</w:t>
      </w:r>
      <w:r w:rsidR="00926681" w:rsidRPr="00ED0774">
        <w:rPr>
          <w:i/>
        </w:rPr>
        <w:t xml:space="preserve"> </w:t>
      </w:r>
      <w:r w:rsidR="00147A18" w:rsidRPr="00ED0774">
        <w:rPr>
          <w:i/>
        </w:rPr>
        <w:t>выполнять</w:t>
      </w:r>
      <w:r w:rsidR="00926681" w:rsidRPr="00ED0774">
        <w:rPr>
          <w:i/>
        </w:rPr>
        <w:t xml:space="preserve"> </w:t>
      </w:r>
      <w:r w:rsidR="00147A18" w:rsidRPr="00ED0774">
        <w:rPr>
          <w:i/>
        </w:rPr>
        <w:t>профилактику</w:t>
      </w:r>
      <w:r w:rsidR="00926681" w:rsidRPr="00ED0774">
        <w:rPr>
          <w:i/>
        </w:rPr>
        <w:t xml:space="preserve"> </w:t>
      </w:r>
      <w:r w:rsidR="00147A18" w:rsidRPr="00ED0774">
        <w:rPr>
          <w:i/>
        </w:rPr>
        <w:t>нейролейкемии</w:t>
      </w:r>
      <w:r w:rsidR="00926681" w:rsidRPr="00ED0774">
        <w:rPr>
          <w:i/>
        </w:rPr>
        <w:t xml:space="preserve"> </w:t>
      </w:r>
      <w:r w:rsidR="00147A18" w:rsidRPr="00ED0774">
        <w:rPr>
          <w:i/>
        </w:rPr>
        <w:t>у</w:t>
      </w:r>
      <w:r w:rsidR="00926681" w:rsidRPr="00ED0774">
        <w:rPr>
          <w:i/>
        </w:rPr>
        <w:t xml:space="preserve"> </w:t>
      </w:r>
      <w:r w:rsidR="004000B3" w:rsidRPr="00ED0774">
        <w:rPr>
          <w:i/>
        </w:rPr>
        <w:t>пациентов</w:t>
      </w:r>
      <w:r w:rsidR="00926681" w:rsidRPr="00ED0774">
        <w:rPr>
          <w:i/>
        </w:rPr>
        <w:t xml:space="preserve"> </w:t>
      </w:r>
      <w:r w:rsidR="00147A18" w:rsidRPr="00ED0774">
        <w:rPr>
          <w:i/>
        </w:rPr>
        <w:t>без</w:t>
      </w:r>
      <w:r w:rsidR="00926681" w:rsidRPr="00ED0774">
        <w:rPr>
          <w:i/>
        </w:rPr>
        <w:t xml:space="preserve"> </w:t>
      </w:r>
      <w:r w:rsidR="00147A18" w:rsidRPr="00ED0774">
        <w:rPr>
          <w:i/>
        </w:rPr>
        <w:t>неврологической</w:t>
      </w:r>
      <w:r w:rsidR="00926681" w:rsidRPr="00ED0774">
        <w:rPr>
          <w:i/>
        </w:rPr>
        <w:t xml:space="preserve"> </w:t>
      </w:r>
      <w:r w:rsidR="00147A18" w:rsidRPr="00ED0774">
        <w:rPr>
          <w:i/>
        </w:rPr>
        <w:t>симптоматики,</w:t>
      </w:r>
      <w:r w:rsidR="00926681" w:rsidRPr="00ED0774">
        <w:rPr>
          <w:i/>
        </w:rPr>
        <w:t xml:space="preserve"> </w:t>
      </w:r>
      <w:r w:rsidR="00147A18" w:rsidRPr="00ED0774">
        <w:rPr>
          <w:i/>
        </w:rPr>
        <w:t>однако</w:t>
      </w:r>
      <w:r w:rsidR="00926681" w:rsidRPr="00ED0774">
        <w:rPr>
          <w:i/>
        </w:rPr>
        <w:t xml:space="preserve"> </w:t>
      </w:r>
      <w:r w:rsidR="00147A18" w:rsidRPr="00ED0774">
        <w:rPr>
          <w:i/>
        </w:rPr>
        <w:t>российские</w:t>
      </w:r>
      <w:r w:rsidR="00926681" w:rsidRPr="00ED0774">
        <w:rPr>
          <w:i/>
        </w:rPr>
        <w:t xml:space="preserve"> </w:t>
      </w:r>
      <w:r w:rsidR="00147A18" w:rsidRPr="00ED0774">
        <w:rPr>
          <w:i/>
        </w:rPr>
        <w:t>исследователи</w:t>
      </w:r>
      <w:r w:rsidR="00926681" w:rsidRPr="00ED0774">
        <w:rPr>
          <w:i/>
        </w:rPr>
        <w:t xml:space="preserve"> </w:t>
      </w:r>
      <w:r w:rsidR="00147A18" w:rsidRPr="00ED0774">
        <w:rPr>
          <w:i/>
        </w:rPr>
        <w:t>считают</w:t>
      </w:r>
      <w:r w:rsidR="00926681" w:rsidRPr="00ED0774">
        <w:rPr>
          <w:i/>
        </w:rPr>
        <w:t xml:space="preserve"> </w:t>
      </w:r>
      <w:r w:rsidR="00147A18" w:rsidRPr="00ED0774">
        <w:rPr>
          <w:i/>
        </w:rPr>
        <w:t>профилактику</w:t>
      </w:r>
      <w:r w:rsidR="00926681" w:rsidRPr="00ED0774">
        <w:rPr>
          <w:i/>
        </w:rPr>
        <w:t xml:space="preserve"> </w:t>
      </w:r>
      <w:r w:rsidR="00147A18" w:rsidRPr="00ED0774">
        <w:rPr>
          <w:i/>
        </w:rPr>
        <w:t>нейролейкемии</w:t>
      </w:r>
      <w:r w:rsidR="00926681" w:rsidRPr="00ED0774">
        <w:rPr>
          <w:i/>
        </w:rPr>
        <w:t xml:space="preserve"> </w:t>
      </w:r>
      <w:r w:rsidR="00147A18" w:rsidRPr="00ED0774">
        <w:rPr>
          <w:i/>
        </w:rPr>
        <w:t>обязательным</w:t>
      </w:r>
      <w:r w:rsidR="00926681" w:rsidRPr="00ED0774">
        <w:rPr>
          <w:i/>
        </w:rPr>
        <w:t xml:space="preserve"> </w:t>
      </w:r>
      <w:r w:rsidR="00147A18" w:rsidRPr="00ED0774">
        <w:rPr>
          <w:i/>
        </w:rPr>
        <w:t>этапом</w:t>
      </w:r>
      <w:r w:rsidR="00926681" w:rsidRPr="00ED0774">
        <w:rPr>
          <w:i/>
        </w:rPr>
        <w:t xml:space="preserve"> </w:t>
      </w:r>
      <w:r w:rsidR="00147A18" w:rsidRPr="00ED0774">
        <w:rPr>
          <w:i/>
        </w:rPr>
        <w:t>лечения</w:t>
      </w:r>
      <w:r w:rsidR="00926681" w:rsidRPr="00ED0774">
        <w:rPr>
          <w:i/>
        </w:rPr>
        <w:t xml:space="preserve"> </w:t>
      </w:r>
      <w:r w:rsidR="00147A18" w:rsidRPr="00ED0774">
        <w:rPr>
          <w:i/>
        </w:rPr>
        <w:t>ОМЛ</w:t>
      </w:r>
      <w:r w:rsidR="00926681" w:rsidRPr="00ED0774">
        <w:rPr>
          <w:i/>
        </w:rPr>
        <w:t xml:space="preserve"> </w:t>
      </w:r>
      <w:r w:rsidR="00147A18" w:rsidRPr="00ED0774">
        <w:rPr>
          <w:i/>
        </w:rPr>
        <w:t>в</w:t>
      </w:r>
      <w:r w:rsidR="00926681" w:rsidRPr="00ED0774">
        <w:rPr>
          <w:i/>
        </w:rPr>
        <w:t xml:space="preserve"> </w:t>
      </w:r>
      <w:r w:rsidR="00147A18" w:rsidRPr="00ED0774">
        <w:rPr>
          <w:i/>
        </w:rPr>
        <w:t>вышеописанных</w:t>
      </w:r>
      <w:r w:rsidR="00926681" w:rsidRPr="00ED0774">
        <w:rPr>
          <w:i/>
        </w:rPr>
        <w:t xml:space="preserve"> </w:t>
      </w:r>
      <w:r w:rsidR="00147A18" w:rsidRPr="00ED0774">
        <w:rPr>
          <w:i/>
        </w:rPr>
        <w:t>ситуациях.</w:t>
      </w:r>
      <w:r w:rsidR="00926681" w:rsidRPr="00ED0774">
        <w:rPr>
          <w:i/>
        </w:rPr>
        <w:t xml:space="preserve"> </w:t>
      </w:r>
    </w:p>
    <w:p w14:paraId="20AA2143" w14:textId="0FD6F10D" w:rsidR="00194833" w:rsidRPr="00ED0774" w:rsidRDefault="00C75201" w:rsidP="00C228D7">
      <w:pPr>
        <w:pStyle w:val="10"/>
        <w:divId w:val="488638550"/>
        <w:rPr>
          <w:lang w:val="ru-RU"/>
        </w:rPr>
      </w:pPr>
      <w:r w:rsidRPr="00ED0774">
        <w:rPr>
          <w:rStyle w:val="affb"/>
        </w:rPr>
        <w:t>Рекомендуется</w:t>
      </w:r>
      <w:r w:rsidR="00926681" w:rsidRPr="00ED0774">
        <w:t xml:space="preserve"> </w:t>
      </w:r>
      <w:r w:rsidR="00B54CCB" w:rsidRPr="00ED0774">
        <w:t>всем</w:t>
      </w:r>
      <w:r w:rsidR="00926681" w:rsidRPr="00ED0774">
        <w:t xml:space="preserve"> </w:t>
      </w:r>
      <w:r w:rsidRPr="00ED0774">
        <w:t>пациент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нейролейкемии</w:t>
      </w:r>
      <w:r w:rsidR="00926681" w:rsidRPr="00ED0774">
        <w:t xml:space="preserve"> </w:t>
      </w:r>
      <w:r w:rsidRPr="00ED0774">
        <w:t>проведение</w:t>
      </w:r>
      <w:r w:rsidR="00926681" w:rsidRPr="00ED0774">
        <w:t xml:space="preserve"> </w:t>
      </w:r>
      <w:r w:rsidR="00AA391E" w:rsidRPr="00ED0774">
        <w:t>терапии</w:t>
      </w:r>
      <w:r w:rsidR="00926681" w:rsidRPr="00ED0774">
        <w:t xml:space="preserve"> </w:t>
      </w:r>
      <w:r w:rsidRPr="00ED0774">
        <w:t>нейролейкемии</w:t>
      </w:r>
      <w:r w:rsidR="00926681" w:rsidRPr="00ED0774">
        <w:t xml:space="preserve"> </w:t>
      </w:r>
      <w:r w:rsidR="007008DE" w:rsidRPr="00ED0774">
        <w:t>–</w:t>
      </w:r>
      <w:r w:rsidR="00926681" w:rsidRPr="00ED0774">
        <w:t xml:space="preserve"> </w:t>
      </w:r>
      <w:r w:rsidRPr="00ED0774">
        <w:t>выполнение</w:t>
      </w:r>
      <w:r w:rsidR="00926681" w:rsidRPr="00ED0774">
        <w:t xml:space="preserve"> </w:t>
      </w:r>
      <w:r w:rsidR="007008DE" w:rsidRPr="00ED0774">
        <w:t>спинномозговых</w:t>
      </w:r>
      <w:r w:rsidR="00926681" w:rsidRPr="00ED0774">
        <w:t xml:space="preserve"> </w:t>
      </w:r>
      <w:r w:rsidRPr="00ED0774">
        <w:t>пункций</w:t>
      </w:r>
      <w:r w:rsidR="00926681" w:rsidRPr="00ED0774">
        <w:t xml:space="preserve"> </w:t>
      </w:r>
      <w:r w:rsidRPr="00ED0774">
        <w:t>с</w:t>
      </w:r>
      <w:r w:rsidR="00926681" w:rsidRPr="00ED0774">
        <w:t xml:space="preserve"> </w:t>
      </w:r>
      <w:r w:rsidRPr="00ED0774">
        <w:t>интратекальными</w:t>
      </w:r>
      <w:r w:rsidR="00926681" w:rsidRPr="00ED0774">
        <w:t xml:space="preserve"> </w:t>
      </w:r>
      <w:r w:rsidRPr="00ED0774">
        <w:t>введением</w:t>
      </w:r>
      <w:r w:rsidR="00926681" w:rsidRPr="00ED0774">
        <w:t xml:space="preserve"> </w:t>
      </w:r>
      <w:r w:rsidRPr="00ED0774">
        <w:t>стандартного</w:t>
      </w:r>
      <w:r w:rsidR="00926681" w:rsidRPr="00ED0774">
        <w:t xml:space="preserve"> </w:t>
      </w:r>
      <w:r w:rsidRPr="00ED0774">
        <w:t>набора</w:t>
      </w:r>
      <w:r w:rsidR="00926681" w:rsidRPr="00ED0774">
        <w:t xml:space="preserve"> </w:t>
      </w:r>
      <w:r w:rsidRPr="00ED0774">
        <w:t>препаратов</w:t>
      </w:r>
      <w:r w:rsidR="00926681" w:rsidRPr="00ED0774">
        <w:t xml:space="preserve"> </w:t>
      </w:r>
      <w:r w:rsidRPr="00ED0774">
        <w:t>(</w:t>
      </w:r>
      <w:r w:rsidR="00670381" w:rsidRPr="00ED0774">
        <w:rPr>
          <w:lang w:val="ru-RU"/>
        </w:rPr>
        <w:t>#</w:t>
      </w:r>
      <w:r w:rsidRPr="00ED0774">
        <w:t>метотрексат**</w:t>
      </w:r>
      <w:r w:rsidR="00926681" w:rsidRPr="00ED0774">
        <w:t xml:space="preserve"> </w:t>
      </w:r>
      <w:r w:rsidRPr="00ED0774">
        <w:t>15</w:t>
      </w:r>
      <w:r w:rsidR="00926681" w:rsidRPr="00ED0774">
        <w:t xml:space="preserve"> </w:t>
      </w:r>
      <w:r w:rsidRPr="00ED0774">
        <w:t>мг,</w:t>
      </w:r>
      <w:r w:rsidR="00926681" w:rsidRPr="00ED0774">
        <w:t xml:space="preserve"> </w:t>
      </w:r>
      <w:r w:rsidRPr="00ED0774">
        <w:t>цитарабин**</w:t>
      </w:r>
      <w:r w:rsidR="00926681" w:rsidRPr="00ED0774">
        <w:t xml:space="preserve"> </w:t>
      </w:r>
      <w:r w:rsidRPr="00ED0774">
        <w:t>30</w:t>
      </w:r>
      <w:r w:rsidR="00926681" w:rsidRPr="00ED0774">
        <w:t xml:space="preserve"> </w:t>
      </w:r>
      <w:r w:rsidRPr="00ED0774">
        <w:t>мг,</w:t>
      </w:r>
      <w:r w:rsidR="00926681" w:rsidRPr="00ED0774">
        <w:t xml:space="preserve"> </w:t>
      </w:r>
      <w:r w:rsidR="00670381" w:rsidRPr="00ED0774">
        <w:rPr>
          <w:lang w:val="ru-RU"/>
        </w:rPr>
        <w:t>#</w:t>
      </w:r>
      <w:r w:rsidRPr="00ED0774">
        <w:t>дексаметазон**</w:t>
      </w:r>
      <w:r w:rsidR="00926681" w:rsidRPr="00ED0774">
        <w:t xml:space="preserve"> </w:t>
      </w:r>
      <w:r w:rsidRPr="00ED0774">
        <w:t>4</w:t>
      </w:r>
      <w:r w:rsidR="00926681" w:rsidRPr="00ED0774">
        <w:t xml:space="preserve"> </w:t>
      </w:r>
      <w:r w:rsidRPr="00ED0774">
        <w:t>мг)</w:t>
      </w:r>
      <w:r w:rsidR="00926681" w:rsidRPr="00ED0774">
        <w:t xml:space="preserve"> </w:t>
      </w:r>
      <w:r w:rsidR="00B54CCB" w:rsidRPr="00ED0774">
        <w:t>с</w:t>
      </w:r>
      <w:r w:rsidR="00926681" w:rsidRPr="00ED0774">
        <w:t xml:space="preserve"> </w:t>
      </w:r>
      <w:r w:rsidRPr="00ED0774">
        <w:t>интервалом</w:t>
      </w:r>
      <w:r w:rsidR="00926681" w:rsidRPr="00ED0774">
        <w:t xml:space="preserve"> </w:t>
      </w:r>
      <w:r w:rsidR="00EE68EF" w:rsidRPr="00ED0774">
        <w:rPr>
          <w:lang w:val="ru-RU"/>
        </w:rPr>
        <w:t>каждые</w:t>
      </w:r>
      <w:r w:rsidR="00926681" w:rsidRPr="00ED0774">
        <w:t xml:space="preserve"> </w:t>
      </w:r>
      <w:r w:rsidRPr="00ED0774">
        <w:t>3</w:t>
      </w:r>
      <w:r w:rsidR="00926681" w:rsidRPr="00ED0774">
        <w:t xml:space="preserve"> </w:t>
      </w:r>
      <w:r w:rsidRPr="00ED0774">
        <w:t>дня.</w:t>
      </w:r>
      <w:r w:rsidR="00926681" w:rsidRPr="00ED0774">
        <w:t xml:space="preserve"> </w:t>
      </w:r>
      <w:r w:rsidRPr="00ED0774">
        <w:t>После</w:t>
      </w:r>
      <w:r w:rsidR="00926681" w:rsidRPr="00ED0774">
        <w:t xml:space="preserve"> </w:t>
      </w:r>
      <w:r w:rsidRPr="00ED0774">
        <w:t>нормализации</w:t>
      </w:r>
      <w:r w:rsidR="00926681" w:rsidRPr="00ED0774">
        <w:t xml:space="preserve"> </w:t>
      </w:r>
      <w:r w:rsidRPr="00ED0774">
        <w:t>показателей</w:t>
      </w:r>
      <w:r w:rsidR="00926681" w:rsidRPr="00ED0774">
        <w:t xml:space="preserve"> </w:t>
      </w:r>
      <w:r w:rsidRPr="00ED0774">
        <w:t>ликвора</w:t>
      </w:r>
      <w:r w:rsidR="00926681" w:rsidRPr="00ED0774">
        <w:t xml:space="preserve"> </w:t>
      </w:r>
      <w:r w:rsidRPr="00ED0774">
        <w:t>должно</w:t>
      </w:r>
      <w:r w:rsidR="00926681" w:rsidRPr="00ED0774">
        <w:t xml:space="preserve"> </w:t>
      </w:r>
      <w:r w:rsidRPr="00ED0774">
        <w:t>быть</w:t>
      </w:r>
      <w:r w:rsidR="00926681" w:rsidRPr="00ED0774">
        <w:t xml:space="preserve"> </w:t>
      </w:r>
      <w:r w:rsidRPr="00ED0774">
        <w:t>сделано</w:t>
      </w:r>
      <w:r w:rsidR="00926681" w:rsidRPr="00ED0774">
        <w:t xml:space="preserve"> </w:t>
      </w:r>
      <w:r w:rsidRPr="00ED0774">
        <w:t>минимум</w:t>
      </w:r>
      <w:r w:rsidR="00926681" w:rsidRPr="00ED0774">
        <w:t xml:space="preserve"> </w:t>
      </w:r>
      <w:r w:rsidR="00006946" w:rsidRPr="00ED0774">
        <w:t>3</w:t>
      </w:r>
      <w:r w:rsidR="00926681" w:rsidRPr="00ED0774">
        <w:t xml:space="preserve"> </w:t>
      </w:r>
      <w:r w:rsidRPr="00ED0774">
        <w:t>пункции</w:t>
      </w:r>
      <w:r w:rsidR="00926681" w:rsidRPr="00ED0774">
        <w:t xml:space="preserve"> </w:t>
      </w:r>
      <w:r w:rsidRPr="00ED0774">
        <w:t>с</w:t>
      </w:r>
      <w:r w:rsidR="00926681" w:rsidRPr="00ED0774">
        <w:t xml:space="preserve"> </w:t>
      </w:r>
      <w:r w:rsidRPr="00ED0774">
        <w:t>таким</w:t>
      </w:r>
      <w:r w:rsidR="00926681" w:rsidRPr="00ED0774">
        <w:t xml:space="preserve"> </w:t>
      </w:r>
      <w:r w:rsidRPr="00ED0774">
        <w:t>же</w:t>
      </w:r>
      <w:r w:rsidR="00926681" w:rsidRPr="00ED0774">
        <w:t xml:space="preserve"> </w:t>
      </w:r>
      <w:r w:rsidRPr="00ED0774">
        <w:t>интервалом</w:t>
      </w:r>
      <w:r w:rsidR="00926681" w:rsidRPr="00ED0774">
        <w:t xml:space="preserve"> </w:t>
      </w:r>
      <w:r w:rsidRPr="00ED0774">
        <w:t>между</w:t>
      </w:r>
      <w:r w:rsidR="00926681" w:rsidRPr="00ED0774">
        <w:t xml:space="preserve"> </w:t>
      </w:r>
      <w:r w:rsidRPr="00ED0774">
        <w:t>введениями</w:t>
      </w:r>
      <w:r w:rsidR="00006946" w:rsidRPr="00ED0774">
        <w:t>,</w:t>
      </w:r>
      <w:r w:rsidR="00926681" w:rsidRPr="00ED0774">
        <w:t xml:space="preserve"> </w:t>
      </w:r>
      <w:r w:rsidRPr="00ED0774">
        <w:t>в</w:t>
      </w:r>
      <w:r w:rsidR="00926681" w:rsidRPr="00ED0774">
        <w:t xml:space="preserve"> </w:t>
      </w:r>
      <w:r w:rsidRPr="00ED0774">
        <w:t>дальнейшем</w:t>
      </w:r>
      <w:r w:rsidR="00926681" w:rsidRPr="00ED0774">
        <w:t xml:space="preserve"> </w:t>
      </w:r>
      <w:r w:rsidRPr="00ED0774">
        <w:t>пункции</w:t>
      </w:r>
      <w:r w:rsidR="00926681" w:rsidRPr="00ED0774">
        <w:t xml:space="preserve"> </w:t>
      </w:r>
      <w:r w:rsidRPr="00ED0774">
        <w:t>выполняют</w:t>
      </w:r>
      <w:r w:rsidR="00926681" w:rsidRPr="00ED0774">
        <w:t xml:space="preserve"> </w:t>
      </w:r>
      <w:r w:rsidRPr="00ED0774">
        <w:t>перед</w:t>
      </w:r>
      <w:r w:rsidR="00926681" w:rsidRPr="00ED0774">
        <w:t xml:space="preserve"> </w:t>
      </w:r>
      <w:r w:rsidRPr="00ED0774">
        <w:t>каждым</w:t>
      </w:r>
      <w:r w:rsidR="00926681" w:rsidRPr="00ED0774">
        <w:t xml:space="preserve"> </w:t>
      </w:r>
      <w:r w:rsidRPr="00ED0774">
        <w:t>курсом</w:t>
      </w:r>
      <w:r w:rsidR="00926681" w:rsidRPr="00ED0774">
        <w:t xml:space="preserve"> </w:t>
      </w:r>
      <w:r w:rsidRPr="00ED0774">
        <w:t>запланированного</w:t>
      </w:r>
      <w:r w:rsidR="00926681" w:rsidRPr="00ED0774">
        <w:t xml:space="preserve"> </w:t>
      </w:r>
      <w:r w:rsidRPr="00ED0774">
        <w:t>протокола</w:t>
      </w:r>
      <w:r w:rsidR="00926681" w:rsidRPr="00ED0774">
        <w:t xml:space="preserve"> </w:t>
      </w:r>
      <w:r w:rsidR="00794248" w:rsidRPr="00ED0774">
        <w:fldChar w:fldCharType="begin" w:fldLock="1"/>
      </w:r>
      <w:r w:rsidR="00836B91"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794248" w:rsidRPr="00ED0774">
        <w:fldChar w:fldCharType="separate"/>
      </w:r>
      <w:r w:rsidR="00642318" w:rsidRPr="00ED0774">
        <w:rPr>
          <w:noProof/>
        </w:rPr>
        <w:t>[1,2]</w:t>
      </w:r>
      <w:r w:rsidR="00794248" w:rsidRPr="00ED0774">
        <w:fldChar w:fldCharType="end"/>
      </w:r>
      <w:r w:rsidRPr="00ED0774">
        <w:t>.</w:t>
      </w:r>
      <w:r w:rsidR="00A11EED" w:rsidRPr="00ED0774">
        <w:rPr>
          <w:lang w:val="ru-RU"/>
        </w:rPr>
        <w:t xml:space="preserve"> </w:t>
      </w:r>
    </w:p>
    <w:p w14:paraId="39CAB99E" w14:textId="58C59D9E" w:rsidR="00006946" w:rsidRPr="00ED0774" w:rsidRDefault="00101ED7" w:rsidP="00C228D7">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94248" w:rsidRPr="00ED0774">
        <w:rPr>
          <w:rStyle w:val="affb"/>
        </w:rPr>
        <w:t xml:space="preserve">С </w:t>
      </w:r>
      <w:r w:rsidR="00C75201" w:rsidRPr="00ED0774">
        <w:rPr>
          <w:rStyle w:val="affb"/>
        </w:rPr>
        <w:t>(уровень</w:t>
      </w:r>
      <w:r w:rsidR="00926681" w:rsidRPr="00ED0774">
        <w:rPr>
          <w:rStyle w:val="affb"/>
        </w:rPr>
        <w:t xml:space="preserve"> </w:t>
      </w:r>
      <w:r w:rsidR="00C75201" w:rsidRPr="00ED0774">
        <w:rPr>
          <w:rStyle w:val="affb"/>
        </w:rPr>
        <w:t>достоверности</w:t>
      </w:r>
      <w:r w:rsidR="00926681" w:rsidRPr="00ED0774">
        <w:rPr>
          <w:rStyle w:val="affb"/>
        </w:rPr>
        <w:t xml:space="preserve"> </w:t>
      </w:r>
      <w:r w:rsidR="00C75201" w:rsidRPr="00ED0774">
        <w:rPr>
          <w:rStyle w:val="affb"/>
        </w:rPr>
        <w:t>доказательств</w:t>
      </w:r>
      <w:r w:rsidR="00926681" w:rsidRPr="00ED0774">
        <w:rPr>
          <w:rStyle w:val="affb"/>
        </w:rPr>
        <w:t xml:space="preserve"> </w:t>
      </w:r>
      <w:r w:rsidR="00C75201" w:rsidRPr="00ED0774">
        <w:rPr>
          <w:rStyle w:val="affb"/>
        </w:rPr>
        <w:t>–</w:t>
      </w:r>
      <w:r w:rsidR="00926681" w:rsidRPr="00ED0774">
        <w:rPr>
          <w:rStyle w:val="affb"/>
        </w:rPr>
        <w:t xml:space="preserve"> </w:t>
      </w:r>
      <w:r w:rsidR="00794248" w:rsidRPr="00ED0774">
        <w:rPr>
          <w:rStyle w:val="affb"/>
        </w:rPr>
        <w:t>5</w:t>
      </w:r>
      <w:r w:rsidR="002F675F" w:rsidRPr="00ED0774">
        <w:rPr>
          <w:rStyle w:val="affb"/>
        </w:rPr>
        <w:t>)</w:t>
      </w:r>
    </w:p>
    <w:p w14:paraId="313FB7AB" w14:textId="7F23270B" w:rsidR="00194833" w:rsidRPr="008739A4" w:rsidRDefault="00D80AC9" w:rsidP="00C228D7">
      <w:pPr>
        <w:pStyle w:val="10"/>
        <w:divId w:val="488638550"/>
        <w:rPr>
          <w:lang w:val="ru-RU"/>
        </w:rPr>
      </w:pPr>
      <w:r w:rsidRPr="00ED0774">
        <w:rPr>
          <w:rStyle w:val="affb"/>
        </w:rPr>
        <w:t>Рекомендуется</w:t>
      </w:r>
      <w:r w:rsidR="00926681" w:rsidRPr="00ED0774">
        <w:rPr>
          <w:rStyle w:val="affb"/>
        </w:rPr>
        <w:t xml:space="preserve"> </w:t>
      </w:r>
      <w:r w:rsidR="00E40001" w:rsidRPr="00ED0774">
        <w:t>при</w:t>
      </w:r>
      <w:r w:rsidR="00926681" w:rsidRPr="00ED0774">
        <w:t xml:space="preserve"> </w:t>
      </w:r>
      <w:r w:rsidR="00E40001" w:rsidRPr="00ED0774">
        <w:t>развитии</w:t>
      </w:r>
      <w:r w:rsidR="00926681" w:rsidRPr="00ED0774">
        <w:t xml:space="preserve"> </w:t>
      </w:r>
      <w:r w:rsidR="00E40001" w:rsidRPr="00ED0774">
        <w:t>у</w:t>
      </w:r>
      <w:r w:rsidR="00926681" w:rsidRPr="00ED0774">
        <w:t xml:space="preserve"> </w:t>
      </w:r>
      <w:r w:rsidR="00E40001" w:rsidRPr="00ED0774">
        <w:t>пациента</w:t>
      </w:r>
      <w:r w:rsidR="00926681" w:rsidRPr="00ED0774">
        <w:t xml:space="preserve"> </w:t>
      </w:r>
      <w:r w:rsidRPr="00ED0774">
        <w:t>после</w:t>
      </w:r>
      <w:r w:rsidR="00926681" w:rsidRPr="00ED0774">
        <w:t xml:space="preserve"> </w:t>
      </w:r>
      <w:r w:rsidR="002154CA" w:rsidRPr="00ED0774">
        <w:t>1-</w:t>
      </w:r>
      <w:r w:rsidRPr="00ED0774">
        <w:t>го</w:t>
      </w:r>
      <w:r w:rsidR="00926681" w:rsidRPr="00ED0774">
        <w:t xml:space="preserve"> </w:t>
      </w:r>
      <w:r w:rsidRPr="00ED0774">
        <w:t>индукционного</w:t>
      </w:r>
      <w:r w:rsidR="00926681" w:rsidRPr="00ED0774">
        <w:t xml:space="preserve"> </w:t>
      </w:r>
      <w:r w:rsidRPr="00ED0774">
        <w:t>курса</w:t>
      </w:r>
      <w:r w:rsidR="00926681" w:rsidRPr="00ED0774">
        <w:t xml:space="preserve"> </w:t>
      </w:r>
      <w:r w:rsidRPr="00ED0774">
        <w:t>жизнеугрожающих</w:t>
      </w:r>
      <w:r w:rsidR="00926681" w:rsidRPr="00ED0774">
        <w:t xml:space="preserve"> </w:t>
      </w:r>
      <w:r w:rsidRPr="00ED0774">
        <w:t>осложнений,</w:t>
      </w:r>
      <w:r w:rsidR="00926681" w:rsidRPr="00ED0774">
        <w:t xml:space="preserve"> </w:t>
      </w:r>
      <w:r w:rsidRPr="00ED0774">
        <w:t>потребовавших</w:t>
      </w:r>
      <w:r w:rsidR="00926681" w:rsidRPr="00ED0774">
        <w:t xml:space="preserve"> </w:t>
      </w:r>
      <w:r w:rsidRPr="00ED0774">
        <w:t>реанимационных</w:t>
      </w:r>
      <w:r w:rsidR="00926681" w:rsidRPr="00ED0774">
        <w:t xml:space="preserve"> </w:t>
      </w:r>
      <w:r w:rsidRPr="00ED0774">
        <w:t>мероприятий</w:t>
      </w:r>
      <w:r w:rsidR="00926681" w:rsidRPr="00ED0774">
        <w:t xml:space="preserve"> </w:t>
      </w:r>
      <w:r w:rsidRPr="00ED0774">
        <w:t>(септический</w:t>
      </w:r>
      <w:r w:rsidR="00926681" w:rsidRPr="00ED0774">
        <w:t xml:space="preserve"> </w:t>
      </w:r>
      <w:r w:rsidRPr="00ED0774">
        <w:t>шок,</w:t>
      </w:r>
      <w:r w:rsidR="00926681" w:rsidRPr="00ED0774">
        <w:t xml:space="preserve"> </w:t>
      </w:r>
      <w:r w:rsidRPr="00ED0774">
        <w:t>инфаркт</w:t>
      </w:r>
      <w:r w:rsidR="00926681" w:rsidRPr="00ED0774">
        <w:t xml:space="preserve"> </w:t>
      </w:r>
      <w:r w:rsidRPr="00ED0774">
        <w:t>миокарда,</w:t>
      </w:r>
      <w:r w:rsidR="00926681" w:rsidRPr="00ED0774">
        <w:t xml:space="preserve"> </w:t>
      </w:r>
      <w:r w:rsidRPr="00ED0774">
        <w:t>миокардит</w:t>
      </w:r>
      <w:r w:rsidR="00926681" w:rsidRPr="00ED0774">
        <w:t xml:space="preserve"> </w:t>
      </w:r>
      <w:r w:rsidRPr="00ED0774">
        <w:t>и</w:t>
      </w:r>
      <w:r w:rsidR="00926681" w:rsidRPr="00ED0774">
        <w:t xml:space="preserve"> </w:t>
      </w:r>
      <w:r w:rsidRPr="00ED0774">
        <w:t>др</w:t>
      </w:r>
      <w:r w:rsidR="00DA5D17" w:rsidRPr="00ED0774">
        <w:t>.</w:t>
      </w:r>
      <w:r w:rsidRPr="00ED0774">
        <w:t>),</w:t>
      </w:r>
      <w:r w:rsidR="00926681" w:rsidRPr="00ED0774">
        <w:t xml:space="preserve"> </w:t>
      </w:r>
      <w:r w:rsidRPr="00ED0774">
        <w:t>или</w:t>
      </w:r>
      <w:r w:rsidR="00926681" w:rsidRPr="00ED0774">
        <w:t xml:space="preserve"> </w:t>
      </w:r>
      <w:r w:rsidR="00865D1D" w:rsidRPr="00ED0774">
        <w:t>тяжелого</w:t>
      </w:r>
      <w:r w:rsidR="00926681" w:rsidRPr="00ED0774">
        <w:t xml:space="preserve"> </w:t>
      </w:r>
      <w:r w:rsidR="00865D1D" w:rsidRPr="00ED0774">
        <w:t>инвазивного</w:t>
      </w:r>
      <w:r w:rsidR="00926681" w:rsidRPr="00ED0774">
        <w:t xml:space="preserve"> </w:t>
      </w:r>
      <w:r w:rsidR="00865D1D" w:rsidRPr="00ED0774">
        <w:t>микоза</w:t>
      </w:r>
      <w:r w:rsidR="00926681" w:rsidRPr="00ED0774">
        <w:t xml:space="preserve"> </w:t>
      </w:r>
      <w:r w:rsidR="004A6456" w:rsidRPr="00ED0774">
        <w:t>временно</w:t>
      </w:r>
      <w:r w:rsidR="00926681" w:rsidRPr="00ED0774">
        <w:t xml:space="preserve"> </w:t>
      </w:r>
      <w:r w:rsidR="004A6456" w:rsidRPr="00ED0774">
        <w:t>(до</w:t>
      </w:r>
      <w:r w:rsidR="00926681" w:rsidRPr="00ED0774">
        <w:t xml:space="preserve"> </w:t>
      </w:r>
      <w:r w:rsidR="004A6456" w:rsidRPr="00ED0774">
        <w:t>реабилитации</w:t>
      </w:r>
      <w:r w:rsidR="00926681" w:rsidRPr="00ED0774">
        <w:t xml:space="preserve"> </w:t>
      </w:r>
      <w:r w:rsidR="004A6456" w:rsidRPr="00ED0774">
        <w:t>пациента)</w:t>
      </w:r>
      <w:r w:rsidR="00926681" w:rsidRPr="00ED0774">
        <w:t xml:space="preserve"> </w:t>
      </w:r>
      <w:r w:rsidR="004A6456" w:rsidRPr="00ED0774">
        <w:t>заменить</w:t>
      </w:r>
      <w:r w:rsidR="00926681" w:rsidRPr="00ED0774">
        <w:t xml:space="preserve"> </w:t>
      </w:r>
      <w:r w:rsidR="004A6456" w:rsidRPr="00ED0774">
        <w:t>курсы</w:t>
      </w:r>
      <w:r w:rsidR="00926681" w:rsidRPr="00ED0774">
        <w:t xml:space="preserve"> </w:t>
      </w:r>
      <w:r w:rsidR="004A6456" w:rsidRPr="00ED0774">
        <w:t>(1</w:t>
      </w:r>
      <w:r w:rsidR="002154CA" w:rsidRPr="00ED0774">
        <w:t>–</w:t>
      </w:r>
      <w:r w:rsidR="004A6456" w:rsidRPr="00ED0774">
        <w:t>2)</w:t>
      </w:r>
      <w:r w:rsidR="00926681" w:rsidRPr="00ED0774">
        <w:t xml:space="preserve"> </w:t>
      </w:r>
      <w:r w:rsidRPr="00ED0774">
        <w:t>интенсивн</w:t>
      </w:r>
      <w:r w:rsidR="004A6456" w:rsidRPr="00ED0774">
        <w:t>ой</w:t>
      </w:r>
      <w:r w:rsidR="00926681" w:rsidRPr="00ED0774">
        <w:t xml:space="preserve"> </w:t>
      </w:r>
      <w:r w:rsidRPr="00ED0774">
        <w:t>индукци</w:t>
      </w:r>
      <w:r w:rsidR="004A6456" w:rsidRPr="00ED0774">
        <w:t>и</w:t>
      </w:r>
      <w:r w:rsidRPr="00ED0774">
        <w:t>/консолид</w:t>
      </w:r>
      <w:r w:rsidR="004A6456" w:rsidRPr="00ED0774">
        <w:t>ации</w:t>
      </w:r>
      <w:r w:rsidR="00926681" w:rsidRPr="00ED0774">
        <w:t xml:space="preserve"> </w:t>
      </w:r>
      <w:r w:rsidRPr="00ED0774">
        <w:t>курсами</w:t>
      </w:r>
      <w:r w:rsidR="00926681" w:rsidRPr="00ED0774">
        <w:t xml:space="preserve"> </w:t>
      </w:r>
      <w:r w:rsidR="00301CA7" w:rsidRPr="00ED0774">
        <w:rPr>
          <w:lang w:val="ru-RU"/>
        </w:rPr>
        <w:t>#</w:t>
      </w:r>
      <w:r w:rsidRPr="00ED0774">
        <w:t>цитарабином</w:t>
      </w:r>
      <w:r w:rsidR="00E40001" w:rsidRPr="00ED0774">
        <w:t>**</w:t>
      </w:r>
      <w:r w:rsidR="00926681" w:rsidRPr="00ED0774">
        <w:t xml:space="preserve"> </w:t>
      </w:r>
      <w:r w:rsidRPr="00ED0774">
        <w:t>в</w:t>
      </w:r>
      <w:r w:rsidR="00926681" w:rsidRPr="00ED0774">
        <w:t xml:space="preserve"> </w:t>
      </w:r>
      <w:r w:rsidRPr="00ED0774">
        <w:t>малых</w:t>
      </w:r>
      <w:r w:rsidR="00926681" w:rsidRPr="00ED0774">
        <w:t xml:space="preserve"> </w:t>
      </w:r>
      <w:r w:rsidRPr="00ED0774">
        <w:t>дозах</w:t>
      </w:r>
      <w:r w:rsidR="00926681" w:rsidRPr="00ED0774">
        <w:t xml:space="preserve"> </w:t>
      </w:r>
      <w:r w:rsidR="00135BAF" w:rsidRPr="00ED0774">
        <w:rPr>
          <w:rStyle w:val="affc"/>
          <w:i w:val="0"/>
          <w:iCs w:val="0"/>
        </w:rPr>
        <w:t>(10</w:t>
      </w:r>
      <w:r w:rsidR="00926681" w:rsidRPr="00ED0774">
        <w:rPr>
          <w:rStyle w:val="affc"/>
          <w:i w:val="0"/>
          <w:iCs w:val="0"/>
        </w:rPr>
        <w:t xml:space="preserve"> </w:t>
      </w:r>
      <w:r w:rsidR="00135BAF" w:rsidRPr="00ED0774">
        <w:rPr>
          <w:rStyle w:val="affc"/>
          <w:i w:val="0"/>
          <w:iCs w:val="0"/>
        </w:rPr>
        <w:t>мг/м</w:t>
      </w:r>
      <w:r w:rsidR="00135BAF" w:rsidRPr="00ED0774">
        <w:rPr>
          <w:rStyle w:val="affc"/>
          <w:i w:val="0"/>
          <w:iCs w:val="0"/>
          <w:vertAlign w:val="superscript"/>
        </w:rPr>
        <w:t>2</w:t>
      </w:r>
      <w:r w:rsidR="00926681" w:rsidRPr="00ED0774">
        <w:rPr>
          <w:rStyle w:val="affc"/>
          <w:i w:val="0"/>
          <w:iCs w:val="0"/>
          <w:vertAlign w:val="superscript"/>
        </w:rPr>
        <w:t xml:space="preserve"> </w:t>
      </w:r>
      <w:r w:rsidR="00135BAF" w:rsidRPr="00ED0774">
        <w:rPr>
          <w:rStyle w:val="affc"/>
          <w:i w:val="0"/>
          <w:iCs w:val="0"/>
        </w:rPr>
        <w:t>2</w:t>
      </w:r>
      <w:r w:rsidR="00926681" w:rsidRPr="00ED0774">
        <w:rPr>
          <w:rStyle w:val="affc"/>
          <w:i w:val="0"/>
          <w:iCs w:val="0"/>
        </w:rPr>
        <w:t xml:space="preserve"> </w:t>
      </w:r>
      <w:r w:rsidR="00135BAF" w:rsidRPr="00ED0774">
        <w:rPr>
          <w:rStyle w:val="affc"/>
          <w:i w:val="0"/>
          <w:iCs w:val="0"/>
        </w:rPr>
        <w:t>раза</w:t>
      </w:r>
      <w:r w:rsidR="00926681" w:rsidRPr="00ED0774">
        <w:rPr>
          <w:rStyle w:val="affc"/>
          <w:i w:val="0"/>
          <w:iCs w:val="0"/>
        </w:rPr>
        <w:t xml:space="preserve"> </w:t>
      </w:r>
      <w:r w:rsidR="00135BAF" w:rsidRPr="00ED0774">
        <w:rPr>
          <w:rStyle w:val="affc"/>
          <w:i w:val="0"/>
          <w:iCs w:val="0"/>
        </w:rPr>
        <w:t>в</w:t>
      </w:r>
      <w:r w:rsidR="00926681" w:rsidRPr="00ED0774">
        <w:rPr>
          <w:rStyle w:val="affc"/>
          <w:i w:val="0"/>
          <w:iCs w:val="0"/>
        </w:rPr>
        <w:t xml:space="preserve"> </w:t>
      </w:r>
      <w:r w:rsidR="00135BAF" w:rsidRPr="00ED0774">
        <w:rPr>
          <w:rStyle w:val="affc"/>
          <w:i w:val="0"/>
          <w:iCs w:val="0"/>
        </w:rPr>
        <w:t>день</w:t>
      </w:r>
      <w:r w:rsidR="00926681" w:rsidRPr="00ED0774">
        <w:rPr>
          <w:rStyle w:val="affc"/>
          <w:i w:val="0"/>
          <w:iCs w:val="0"/>
        </w:rPr>
        <w:t xml:space="preserve"> </w:t>
      </w:r>
      <w:r w:rsidR="00135BAF" w:rsidRPr="00ED0774">
        <w:rPr>
          <w:rStyle w:val="affc"/>
          <w:i w:val="0"/>
          <w:iCs w:val="0"/>
        </w:rPr>
        <w:t>подкожно</w:t>
      </w:r>
      <w:r w:rsidR="00926681" w:rsidRPr="00ED0774">
        <w:rPr>
          <w:rStyle w:val="affc"/>
          <w:i w:val="0"/>
          <w:iCs w:val="0"/>
        </w:rPr>
        <w:t xml:space="preserve"> </w:t>
      </w:r>
      <w:r w:rsidR="003321F0" w:rsidRPr="00ED0774">
        <w:rPr>
          <w:rStyle w:val="affc"/>
          <w:i w:val="0"/>
          <w:iCs w:val="0"/>
        </w:rPr>
        <w:t>(</w:t>
      </w:r>
      <w:r w:rsidR="003321F0" w:rsidRPr="00ED0774">
        <w:t>п/к</w:t>
      </w:r>
      <w:r w:rsidR="003321F0" w:rsidRPr="00ED0774">
        <w:rPr>
          <w:rStyle w:val="affc"/>
          <w:i w:val="0"/>
          <w:iCs w:val="0"/>
        </w:rPr>
        <w:t>)</w:t>
      </w:r>
      <w:r w:rsidR="00926681" w:rsidRPr="00ED0774">
        <w:rPr>
          <w:rStyle w:val="affc"/>
          <w:i w:val="0"/>
          <w:iCs w:val="0"/>
        </w:rPr>
        <w:t xml:space="preserve"> </w:t>
      </w:r>
      <w:r w:rsidR="00AC6890" w:rsidRPr="00ED0774">
        <w:rPr>
          <w:rStyle w:val="affc"/>
          <w:i w:val="0"/>
          <w:iCs w:val="0"/>
          <w:lang w:val="ru-RU"/>
        </w:rPr>
        <w:t xml:space="preserve">4 дня каждую неделю в течение </w:t>
      </w:r>
      <w:r w:rsidR="00135BAF" w:rsidRPr="00ED0774">
        <w:rPr>
          <w:rStyle w:val="affc"/>
          <w:i w:val="0"/>
          <w:iCs w:val="0"/>
        </w:rPr>
        <w:t>28</w:t>
      </w:r>
      <w:r w:rsidR="00926681" w:rsidRPr="00ED0774">
        <w:rPr>
          <w:rStyle w:val="affc"/>
          <w:i w:val="0"/>
          <w:iCs w:val="0"/>
        </w:rPr>
        <w:t xml:space="preserve"> </w:t>
      </w:r>
      <w:r w:rsidR="00135BAF" w:rsidRPr="00ED0774">
        <w:rPr>
          <w:rStyle w:val="affc"/>
          <w:i w:val="0"/>
          <w:iCs w:val="0"/>
        </w:rPr>
        <w:t>дней</w:t>
      </w:r>
      <w:r w:rsidR="00DB27B2">
        <w:rPr>
          <w:rStyle w:val="affc"/>
          <w:i w:val="0"/>
          <w:iCs w:val="0"/>
          <w:lang w:val="ru-RU"/>
        </w:rPr>
        <w:t xml:space="preserve"> </w:t>
      </w:r>
      <w:r w:rsidR="00DB27B2" w:rsidRPr="008739A4">
        <w:rPr>
          <w:rStyle w:val="affc"/>
          <w:i w:val="0"/>
          <w:iCs w:val="0"/>
          <w:lang w:val="ru-RU"/>
        </w:rPr>
        <w:t>или ежедневно в течение 21-28 дней в зависимости от инфекционного статуса пациента</w:t>
      </w:r>
      <w:r w:rsidR="00135BAF" w:rsidRPr="008739A4">
        <w:rPr>
          <w:rStyle w:val="affc"/>
          <w:i w:val="0"/>
          <w:iCs w:val="0"/>
        </w:rPr>
        <w:t>)</w:t>
      </w:r>
      <w:r w:rsidR="00836B91" w:rsidRPr="008739A4">
        <w:rPr>
          <w:rStyle w:val="affc"/>
          <w:i w:val="0"/>
          <w:iCs w:val="0"/>
          <w:lang w:val="ru-RU"/>
        </w:rPr>
        <w:t xml:space="preserve"> </w:t>
      </w:r>
      <w:r w:rsidR="00836B91" w:rsidRPr="008739A4">
        <w:rPr>
          <w:rStyle w:val="affc"/>
          <w:i w:val="0"/>
          <w:iCs w:val="0"/>
        </w:rPr>
        <w:t>либо сочетанием малых доз цитарабина** с идарубицином** и</w:t>
      </w:r>
      <w:r w:rsidR="00836B91" w:rsidRPr="008739A4">
        <w:rPr>
          <w:rStyle w:val="affc"/>
          <w:i w:val="0"/>
          <w:iCs w:val="0"/>
          <w:lang w:val="ru-RU"/>
        </w:rPr>
        <w:t xml:space="preserve"> </w:t>
      </w:r>
      <w:r w:rsidR="00836B91" w:rsidRPr="008739A4">
        <w:rPr>
          <w:rStyle w:val="affc"/>
          <w:i w:val="0"/>
          <w:lang w:val="ru-RU"/>
        </w:rPr>
        <w:t>#</w:t>
      </w:r>
      <w:r w:rsidR="00836B91" w:rsidRPr="008739A4">
        <w:rPr>
          <w:rStyle w:val="affc"/>
          <w:i w:val="0"/>
          <w:iCs w:val="0"/>
          <w:lang w:val="ru-RU"/>
        </w:rPr>
        <w:t>децитабином</w:t>
      </w:r>
      <w:r w:rsidR="004D088B" w:rsidRPr="008739A4">
        <w:rPr>
          <w:rStyle w:val="affc"/>
          <w:i w:val="0"/>
          <w:iCs w:val="0"/>
          <w:lang w:val="ru-RU"/>
        </w:rPr>
        <w:t xml:space="preserve"> или венет</w:t>
      </w:r>
      <w:r w:rsidR="0003470C" w:rsidRPr="008739A4">
        <w:rPr>
          <w:rStyle w:val="affc"/>
          <w:i w:val="0"/>
          <w:iCs w:val="0"/>
          <w:lang w:val="ru-RU"/>
        </w:rPr>
        <w:t>оклакс-содержащие комбинации</w:t>
      </w:r>
      <w:r w:rsidR="00836B91" w:rsidRPr="008739A4">
        <w:rPr>
          <w:rStyle w:val="affc"/>
          <w:i w:val="0"/>
          <w:iCs w:val="0"/>
        </w:rPr>
        <w:t xml:space="preserve"> </w:t>
      </w:r>
      <w:r w:rsidR="00836B91" w:rsidRPr="008739A4">
        <w:t>(см. Приложение А3.2)</w:t>
      </w:r>
      <w:r w:rsidR="00926681" w:rsidRPr="008739A4">
        <w:t xml:space="preserve"> </w:t>
      </w:r>
      <w:r w:rsidR="005D58E1" w:rsidRPr="008739A4">
        <w:fldChar w:fldCharType="begin" w:fldLock="1"/>
      </w:r>
      <w:r w:rsidR="000E616A" w:rsidRPr="008739A4">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53,54]","plainTextFormattedCitation":"[53,54]","previouslyFormattedCitation":"[53,54]"},"properties":{"noteIndex":0},"schema":"https://github.com/citation-style-language/schema/raw/master/csl-citation.json"}</w:instrText>
      </w:r>
      <w:r w:rsidR="005D58E1" w:rsidRPr="008739A4">
        <w:fldChar w:fldCharType="separate"/>
      </w:r>
      <w:r w:rsidR="000E616A" w:rsidRPr="008739A4">
        <w:rPr>
          <w:noProof/>
        </w:rPr>
        <w:t>[53,54]</w:t>
      </w:r>
      <w:r w:rsidR="005D58E1" w:rsidRPr="008739A4">
        <w:fldChar w:fldCharType="end"/>
      </w:r>
      <w:r w:rsidR="00A11EED" w:rsidRPr="008739A4">
        <w:rPr>
          <w:lang w:val="ru-RU"/>
        </w:rPr>
        <w:t xml:space="preserve">. </w:t>
      </w:r>
    </w:p>
    <w:p w14:paraId="7475E9B8" w14:textId="303CAAD7" w:rsidR="006E5861" w:rsidRPr="00ED0774" w:rsidRDefault="00101ED7" w:rsidP="00C228D7">
      <w:pPr>
        <w:pStyle w:val="afff6"/>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A10D0" w:rsidRPr="00ED0774">
        <w:rPr>
          <w:rStyle w:val="affb"/>
          <w:lang w:val="en-US"/>
        </w:rPr>
        <w:t>B</w:t>
      </w:r>
      <w:r w:rsidR="007A10D0"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7A10D0" w:rsidRPr="00ED0774">
        <w:rPr>
          <w:rStyle w:val="affb"/>
        </w:rPr>
        <w:t>3</w:t>
      </w:r>
      <w:r w:rsidR="002F675F" w:rsidRPr="00ED0774">
        <w:rPr>
          <w:rStyle w:val="affb"/>
        </w:rPr>
        <w:t>)</w:t>
      </w:r>
    </w:p>
    <w:p w14:paraId="6A942670" w14:textId="6151E0A0"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lastRenderedPageBreak/>
        <w:t>Комментарий:</w:t>
      </w:r>
      <w:r w:rsidR="00926681" w:rsidRPr="00ED0774">
        <w:rPr>
          <w:rStyle w:val="affb"/>
        </w:rPr>
        <w:t xml:space="preserve"> </w:t>
      </w:r>
      <w:r w:rsidR="00D002E2" w:rsidRPr="00ED0774">
        <w:rPr>
          <w:rStyle w:val="affc"/>
        </w:rPr>
        <w:t>после</w:t>
      </w:r>
      <w:r w:rsidR="00926681" w:rsidRPr="00ED0774">
        <w:rPr>
          <w:rStyle w:val="affc"/>
        </w:rPr>
        <w:t xml:space="preserve"> </w:t>
      </w:r>
      <w:r w:rsidR="0096600B" w:rsidRPr="00ED0774">
        <w:rPr>
          <w:rStyle w:val="affc"/>
        </w:rPr>
        <w:t>выполнения</w:t>
      </w:r>
      <w:r w:rsidR="00926681" w:rsidRPr="00ED0774">
        <w:rPr>
          <w:rStyle w:val="affc"/>
        </w:rPr>
        <w:t xml:space="preserve"> </w:t>
      </w:r>
      <w:r w:rsidR="00D80AC9" w:rsidRPr="00ED0774">
        <w:rPr>
          <w:rStyle w:val="affc"/>
        </w:rPr>
        <w:t>1</w:t>
      </w:r>
      <w:r w:rsidR="000E22E0" w:rsidRPr="00ED0774">
        <w:rPr>
          <w:rStyle w:val="affc"/>
        </w:rPr>
        <w:t>–</w:t>
      </w:r>
      <w:r w:rsidR="00D80AC9" w:rsidRPr="00ED0774">
        <w:rPr>
          <w:rStyle w:val="affc"/>
        </w:rPr>
        <w:t>2</w:t>
      </w:r>
      <w:r w:rsidR="00926681" w:rsidRPr="00ED0774">
        <w:rPr>
          <w:rStyle w:val="affc"/>
        </w:rPr>
        <w:t xml:space="preserve"> </w:t>
      </w:r>
      <w:r w:rsidR="00D80AC9" w:rsidRPr="00ED0774">
        <w:rPr>
          <w:rStyle w:val="affc"/>
        </w:rPr>
        <w:t>курс</w:t>
      </w:r>
      <w:r w:rsidR="0096600B" w:rsidRPr="00ED0774">
        <w:rPr>
          <w:rStyle w:val="affc"/>
        </w:rPr>
        <w:t>ов</w:t>
      </w:r>
      <w:r w:rsidR="00926681" w:rsidRPr="00ED0774">
        <w:rPr>
          <w:rStyle w:val="affc"/>
        </w:rPr>
        <w:t xml:space="preserve"> </w:t>
      </w:r>
      <w:r w:rsidR="000E22E0" w:rsidRPr="00ED0774">
        <w:rPr>
          <w:rStyle w:val="affc"/>
        </w:rPr>
        <w:t>цитарабином**</w:t>
      </w:r>
      <w:r w:rsidR="00926681" w:rsidRPr="00ED0774">
        <w:rPr>
          <w:rStyle w:val="affc"/>
        </w:rPr>
        <w:t xml:space="preserve"> </w:t>
      </w:r>
      <w:r w:rsidR="000E22E0" w:rsidRPr="00ED0774">
        <w:rPr>
          <w:rStyle w:val="affc"/>
        </w:rPr>
        <w:t>в</w:t>
      </w:r>
      <w:r w:rsidR="00926681" w:rsidRPr="00ED0774">
        <w:rPr>
          <w:rStyle w:val="affc"/>
        </w:rPr>
        <w:t xml:space="preserve"> </w:t>
      </w:r>
      <w:r w:rsidR="000E22E0" w:rsidRPr="00ED0774">
        <w:rPr>
          <w:rStyle w:val="affc"/>
        </w:rPr>
        <w:t>малых</w:t>
      </w:r>
      <w:r w:rsidR="00926681" w:rsidRPr="00ED0774">
        <w:rPr>
          <w:rStyle w:val="affc"/>
        </w:rPr>
        <w:t xml:space="preserve"> </w:t>
      </w:r>
      <w:r w:rsidR="000E22E0" w:rsidRPr="00ED0774">
        <w:rPr>
          <w:rStyle w:val="affc"/>
        </w:rPr>
        <w:t>дозах</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купирования</w:t>
      </w:r>
      <w:r w:rsidR="00926681" w:rsidRPr="00ED0774">
        <w:rPr>
          <w:rStyle w:val="affc"/>
        </w:rPr>
        <w:t xml:space="preserve"> </w:t>
      </w:r>
      <w:r w:rsidR="00D80AC9" w:rsidRPr="00ED0774">
        <w:rPr>
          <w:rStyle w:val="affc"/>
        </w:rPr>
        <w:t>всех</w:t>
      </w:r>
      <w:r w:rsidR="00926681" w:rsidRPr="00ED0774">
        <w:rPr>
          <w:rStyle w:val="affc"/>
        </w:rPr>
        <w:t xml:space="preserve"> </w:t>
      </w:r>
      <w:r w:rsidR="00D80AC9" w:rsidRPr="00ED0774">
        <w:rPr>
          <w:rStyle w:val="affc"/>
        </w:rPr>
        <w:t>осложнений</w:t>
      </w:r>
      <w:r w:rsidR="00926681" w:rsidRPr="00ED0774">
        <w:rPr>
          <w:rStyle w:val="affc"/>
        </w:rPr>
        <w:t xml:space="preserve"> </w:t>
      </w:r>
      <w:r w:rsidR="00D80AC9" w:rsidRPr="00ED0774">
        <w:rPr>
          <w:rStyle w:val="affc"/>
        </w:rPr>
        <w:t>целесообразно</w:t>
      </w:r>
      <w:r w:rsidR="00926681" w:rsidRPr="00ED0774">
        <w:rPr>
          <w:rStyle w:val="affc"/>
        </w:rPr>
        <w:t xml:space="preserve"> </w:t>
      </w:r>
      <w:r w:rsidR="00D80AC9" w:rsidRPr="00ED0774">
        <w:rPr>
          <w:rStyle w:val="affc"/>
        </w:rPr>
        <w:t>вернуться</w:t>
      </w:r>
      <w:r w:rsidR="00926681" w:rsidRPr="00ED0774">
        <w:rPr>
          <w:rStyle w:val="affc"/>
        </w:rPr>
        <w:t xml:space="preserve"> </w:t>
      </w:r>
      <w:r w:rsidR="00D80AC9" w:rsidRPr="00ED0774">
        <w:rPr>
          <w:rStyle w:val="affc"/>
        </w:rPr>
        <w:t>к</w:t>
      </w:r>
      <w:r w:rsidR="00926681" w:rsidRPr="00ED0774">
        <w:rPr>
          <w:rStyle w:val="affc"/>
        </w:rPr>
        <w:t xml:space="preserve"> </w:t>
      </w:r>
      <w:r w:rsidR="00D80AC9" w:rsidRPr="00ED0774">
        <w:rPr>
          <w:rStyle w:val="affc"/>
        </w:rPr>
        <w:t>высокодозной</w:t>
      </w:r>
      <w:r w:rsidR="00926681" w:rsidRPr="00ED0774">
        <w:rPr>
          <w:rStyle w:val="affc"/>
        </w:rPr>
        <w:t xml:space="preserve"> </w:t>
      </w:r>
      <w:r w:rsidR="00D80AC9" w:rsidRPr="00ED0774">
        <w:rPr>
          <w:rStyle w:val="affc"/>
        </w:rPr>
        <w:t>консолидации</w:t>
      </w:r>
      <w:r w:rsidR="00926681" w:rsidRPr="00ED0774">
        <w:rPr>
          <w:rStyle w:val="affc"/>
        </w:rPr>
        <w:t xml:space="preserve"> </w:t>
      </w:r>
      <w:r w:rsidR="0096600B" w:rsidRPr="00ED0774">
        <w:rPr>
          <w:rStyle w:val="affc"/>
        </w:rPr>
        <w:t>в</w:t>
      </w:r>
      <w:r w:rsidR="00926681" w:rsidRPr="00ED0774">
        <w:rPr>
          <w:rStyle w:val="affc"/>
        </w:rPr>
        <w:t xml:space="preserve"> </w:t>
      </w:r>
      <w:r w:rsidR="0096600B" w:rsidRPr="00ED0774">
        <w:rPr>
          <w:rStyle w:val="affc"/>
        </w:rPr>
        <w:t>объеме</w:t>
      </w:r>
      <w:r w:rsidR="00926681" w:rsidRPr="00ED0774">
        <w:rPr>
          <w:rStyle w:val="affc"/>
        </w:rPr>
        <w:t xml:space="preserve"> </w:t>
      </w:r>
      <w:r w:rsidR="00D80AC9" w:rsidRPr="00ED0774">
        <w:rPr>
          <w:rStyle w:val="affc"/>
        </w:rPr>
        <w:t>минимум</w:t>
      </w:r>
      <w:r w:rsidR="00926681" w:rsidRPr="00ED0774">
        <w:rPr>
          <w:rStyle w:val="affc"/>
        </w:rPr>
        <w:t xml:space="preserve"> </w:t>
      </w:r>
      <w:r w:rsidR="00D80AC9" w:rsidRPr="00ED0774">
        <w:rPr>
          <w:rStyle w:val="affc"/>
        </w:rPr>
        <w:t>2</w:t>
      </w:r>
      <w:r w:rsidR="00926681" w:rsidRPr="00ED0774">
        <w:rPr>
          <w:rStyle w:val="affc"/>
        </w:rPr>
        <w:t xml:space="preserve"> </w:t>
      </w:r>
      <w:r w:rsidR="00D80AC9" w:rsidRPr="00ED0774">
        <w:rPr>
          <w:rStyle w:val="affc"/>
        </w:rPr>
        <w:t>курс</w:t>
      </w:r>
      <w:r w:rsidR="000E22E0" w:rsidRPr="00ED0774">
        <w:rPr>
          <w:rStyle w:val="affc"/>
        </w:rPr>
        <w:t>ов</w:t>
      </w:r>
      <w:r w:rsidR="00D80AC9" w:rsidRPr="00ED0774">
        <w:rPr>
          <w:rStyle w:val="affc"/>
        </w:rPr>
        <w:t>.</w:t>
      </w:r>
      <w:r w:rsidR="00926681" w:rsidRPr="00ED0774">
        <w:t xml:space="preserve"> </w:t>
      </w:r>
      <w:r w:rsidR="000E22E0" w:rsidRPr="00ED0774">
        <w:rPr>
          <w:rStyle w:val="affc"/>
        </w:rPr>
        <w:t>Цитарабин**</w:t>
      </w:r>
      <w:r w:rsidR="00926681" w:rsidRPr="00ED0774">
        <w:rPr>
          <w:rStyle w:val="affc"/>
        </w:rPr>
        <w:t xml:space="preserve"> </w:t>
      </w:r>
      <w:r w:rsidR="000E22E0" w:rsidRPr="00ED0774">
        <w:rPr>
          <w:rStyle w:val="affc"/>
        </w:rPr>
        <w:t>в</w:t>
      </w:r>
      <w:r w:rsidR="00926681" w:rsidRPr="00ED0774">
        <w:rPr>
          <w:rStyle w:val="affc"/>
        </w:rPr>
        <w:t xml:space="preserve"> </w:t>
      </w:r>
      <w:r w:rsidR="000E22E0" w:rsidRPr="00ED0774">
        <w:rPr>
          <w:rStyle w:val="affc"/>
        </w:rPr>
        <w:t>малых</w:t>
      </w:r>
      <w:r w:rsidR="00926681" w:rsidRPr="00ED0774">
        <w:rPr>
          <w:rStyle w:val="affc"/>
        </w:rPr>
        <w:t xml:space="preserve"> </w:t>
      </w:r>
      <w:r w:rsidR="000E22E0" w:rsidRPr="00ED0774">
        <w:rPr>
          <w:rStyle w:val="affc"/>
        </w:rPr>
        <w:t>дозах</w:t>
      </w:r>
      <w:r w:rsidR="00926681" w:rsidRPr="00ED0774">
        <w:rPr>
          <w:rStyle w:val="affc"/>
        </w:rPr>
        <w:t xml:space="preserve"> </w:t>
      </w:r>
      <w:r w:rsidR="00D80AC9" w:rsidRPr="00ED0774">
        <w:rPr>
          <w:rStyle w:val="affc"/>
        </w:rPr>
        <w:t>мо</w:t>
      </w:r>
      <w:r w:rsidR="000E22E0" w:rsidRPr="00ED0774">
        <w:rPr>
          <w:rStyle w:val="affc"/>
        </w:rPr>
        <w:t>жет</w:t>
      </w:r>
      <w:r w:rsidR="00926681" w:rsidRPr="00ED0774">
        <w:rPr>
          <w:rStyle w:val="affc"/>
        </w:rPr>
        <w:t xml:space="preserve"> </w:t>
      </w:r>
      <w:r w:rsidR="00D80AC9" w:rsidRPr="00ED0774">
        <w:rPr>
          <w:rStyle w:val="affc"/>
        </w:rPr>
        <w:t>остаться</w:t>
      </w:r>
      <w:r w:rsidR="00926681" w:rsidRPr="00ED0774">
        <w:rPr>
          <w:rStyle w:val="affc"/>
        </w:rPr>
        <w:t xml:space="preserve"> </w:t>
      </w:r>
      <w:r w:rsidR="00D80AC9" w:rsidRPr="00ED0774">
        <w:rPr>
          <w:rStyle w:val="affc"/>
        </w:rPr>
        <w:t>основной</w:t>
      </w:r>
      <w:r w:rsidR="00926681" w:rsidRPr="00ED0774">
        <w:rPr>
          <w:rStyle w:val="affc"/>
        </w:rPr>
        <w:t xml:space="preserve"> </w:t>
      </w:r>
      <w:r w:rsidR="00D80AC9" w:rsidRPr="00ED0774">
        <w:rPr>
          <w:rStyle w:val="affc"/>
        </w:rPr>
        <w:t>терапией</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3</w:t>
      </w:r>
      <w:r w:rsidR="00926681" w:rsidRPr="00ED0774">
        <w:rPr>
          <w:rStyle w:val="affc"/>
        </w:rPr>
        <w:t xml:space="preserve"> </w:t>
      </w:r>
      <w:r w:rsidR="00D80AC9" w:rsidRPr="00ED0774">
        <w:rPr>
          <w:rStyle w:val="affc"/>
        </w:rPr>
        <w:t>лет</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0E22E0" w:rsidRPr="00ED0774">
        <w:rPr>
          <w:rStyle w:val="affc"/>
        </w:rPr>
        <w:t>с</w:t>
      </w:r>
      <w:r w:rsidR="00926681" w:rsidRPr="00ED0774">
        <w:rPr>
          <w:rStyle w:val="affc"/>
        </w:rPr>
        <w:t xml:space="preserve"> </w:t>
      </w:r>
      <w:r w:rsidR="00D80AC9" w:rsidRPr="00ED0774">
        <w:rPr>
          <w:rStyle w:val="affc"/>
        </w:rPr>
        <w:t>острым</w:t>
      </w:r>
      <w:r w:rsidR="00926681" w:rsidRPr="00ED0774">
        <w:rPr>
          <w:rStyle w:val="affc"/>
        </w:rPr>
        <w:t xml:space="preserve"> </w:t>
      </w:r>
      <w:r w:rsidR="00D80AC9" w:rsidRPr="00ED0774">
        <w:rPr>
          <w:rStyle w:val="affc"/>
        </w:rPr>
        <w:t>эритромиелозом</w:t>
      </w:r>
      <w:r w:rsidR="00926681" w:rsidRPr="00ED0774">
        <w:rPr>
          <w:rStyle w:val="affc"/>
        </w:rPr>
        <w:t xml:space="preserve"> </w:t>
      </w:r>
      <w:r w:rsidR="00D80AC9" w:rsidRPr="00ED0774">
        <w:rPr>
          <w:rStyle w:val="affc"/>
        </w:rPr>
        <w:t>(</w:t>
      </w:r>
      <w:r w:rsidR="000E22E0" w:rsidRPr="00ED0774">
        <w:rPr>
          <w:rStyle w:val="affc"/>
        </w:rPr>
        <w:t>вариант</w:t>
      </w:r>
      <w:r w:rsidR="00926681" w:rsidRPr="00ED0774">
        <w:rPr>
          <w:rStyle w:val="affc"/>
        </w:rPr>
        <w:t xml:space="preserve"> </w:t>
      </w:r>
      <w:r w:rsidR="00D80AC9" w:rsidRPr="00ED0774">
        <w:rPr>
          <w:rStyle w:val="affc"/>
        </w:rPr>
        <w:t>М6)</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мегакариобластным</w:t>
      </w:r>
      <w:r w:rsidR="0003470C">
        <w:rPr>
          <w:rStyle w:val="affc"/>
        </w:rPr>
        <w:t xml:space="preserve"> лейкозом</w:t>
      </w:r>
      <w:r w:rsidR="00926681" w:rsidRPr="00ED0774">
        <w:rPr>
          <w:rStyle w:val="affc"/>
        </w:rPr>
        <w:t xml:space="preserve"> </w:t>
      </w:r>
      <w:r w:rsidR="00D80AC9" w:rsidRPr="00ED0774">
        <w:rPr>
          <w:rStyle w:val="affc"/>
        </w:rPr>
        <w:t>(</w:t>
      </w:r>
      <w:r w:rsidR="000E22E0" w:rsidRPr="00ED0774">
        <w:rPr>
          <w:rStyle w:val="affc"/>
        </w:rPr>
        <w:t>вариант</w:t>
      </w:r>
      <w:r w:rsidR="00926681" w:rsidRPr="00ED0774">
        <w:rPr>
          <w:rStyle w:val="affc"/>
        </w:rPr>
        <w:t xml:space="preserve"> </w:t>
      </w:r>
      <w:r w:rsidR="00D80AC9" w:rsidRPr="00ED0774">
        <w:rPr>
          <w:rStyle w:val="affc"/>
        </w:rPr>
        <w:t>М7).</w:t>
      </w:r>
    </w:p>
    <w:p w14:paraId="5093746C" w14:textId="338A2FE4" w:rsidR="00194833" w:rsidRPr="00ED0774" w:rsidRDefault="00EF2E87" w:rsidP="0087460F">
      <w:pPr>
        <w:pStyle w:val="10"/>
        <w:divId w:val="488638550"/>
      </w:pPr>
      <w:r w:rsidRPr="00ED0774">
        <w:rPr>
          <w:b/>
        </w:rPr>
        <w:t>Рекомендуется</w:t>
      </w:r>
      <w:r w:rsidR="00926681" w:rsidRPr="00ED0774">
        <w:t xml:space="preserve"> </w:t>
      </w:r>
      <w:r w:rsidR="00BB4286" w:rsidRPr="00ED0774">
        <w:t>пациентам</w:t>
      </w:r>
      <w:r w:rsidR="00926681" w:rsidRPr="00ED0774">
        <w:t xml:space="preserve"> </w:t>
      </w:r>
      <w:r w:rsidR="00C41F0E" w:rsidRPr="00ED0774">
        <w:t>с</w:t>
      </w:r>
      <w:r w:rsidR="00926681" w:rsidRPr="00ED0774">
        <w:t xml:space="preserve"> </w:t>
      </w:r>
      <w:r w:rsidR="00CA50A8" w:rsidRPr="00ED0774">
        <w:t>ОМЛ</w:t>
      </w:r>
      <w:r w:rsidR="00926681" w:rsidRPr="00ED0774">
        <w:t xml:space="preserve"> </w:t>
      </w:r>
      <w:r w:rsidR="00CA50A8" w:rsidRPr="00ED0774">
        <w:t>в</w:t>
      </w:r>
      <w:r w:rsidR="00926681" w:rsidRPr="00ED0774">
        <w:t xml:space="preserve"> </w:t>
      </w:r>
      <w:r w:rsidR="00CA50A8" w:rsidRPr="00ED0774">
        <w:t>возрасте</w:t>
      </w:r>
      <w:r w:rsidR="00926681" w:rsidRPr="00ED0774">
        <w:t xml:space="preserve"> </w:t>
      </w:r>
      <w:r w:rsidR="00CA50A8" w:rsidRPr="00ED0774">
        <w:t>18</w:t>
      </w:r>
      <w:r w:rsidR="009835A8" w:rsidRPr="00ED0774">
        <w:t>–</w:t>
      </w:r>
      <w:r w:rsidR="00CA50A8" w:rsidRPr="00ED0774">
        <w:t>60</w:t>
      </w:r>
      <w:r w:rsidR="00926681" w:rsidRPr="00ED0774">
        <w:t xml:space="preserve"> </w:t>
      </w:r>
      <w:r w:rsidR="00CA50A8" w:rsidRPr="00ED0774">
        <w:t>лет,</w:t>
      </w:r>
      <w:r w:rsidR="00926681" w:rsidRPr="00ED0774">
        <w:t xml:space="preserve"> </w:t>
      </w:r>
      <w:r w:rsidR="00CA50A8" w:rsidRPr="00ED0774">
        <w:t>которым</w:t>
      </w:r>
      <w:r w:rsidR="00926681" w:rsidRPr="00ED0774">
        <w:t xml:space="preserve"> </w:t>
      </w:r>
      <w:r w:rsidR="005D6592" w:rsidRPr="00ED0774">
        <w:t>невозможно</w:t>
      </w:r>
      <w:r w:rsidR="00926681" w:rsidRPr="00ED0774">
        <w:t xml:space="preserve"> </w:t>
      </w:r>
      <w:r w:rsidR="005D6592" w:rsidRPr="00ED0774">
        <w:t>проведение</w:t>
      </w:r>
      <w:r w:rsidR="00926681" w:rsidRPr="00ED0774">
        <w:t xml:space="preserve"> </w:t>
      </w:r>
      <w:r w:rsidR="00CA50A8" w:rsidRPr="00ED0774">
        <w:t>интенсивн</w:t>
      </w:r>
      <w:r w:rsidR="005D6592" w:rsidRPr="00ED0774">
        <w:t>ой</w:t>
      </w:r>
      <w:r w:rsidR="00926681" w:rsidRPr="00ED0774">
        <w:t xml:space="preserve"> </w:t>
      </w:r>
      <w:r w:rsidR="00865D1D" w:rsidRPr="00ED0774">
        <w:t>ХТ</w:t>
      </w:r>
      <w:r w:rsidR="00926681" w:rsidRPr="00ED0774">
        <w:t xml:space="preserve"> </w:t>
      </w:r>
      <w:r w:rsidR="00CA50A8" w:rsidRPr="00ED0774">
        <w:t>в</w:t>
      </w:r>
      <w:r w:rsidR="00926681" w:rsidRPr="00ED0774">
        <w:t xml:space="preserve"> </w:t>
      </w:r>
      <w:r w:rsidR="00CA50A8" w:rsidRPr="00ED0774">
        <w:t>связи</w:t>
      </w:r>
      <w:r w:rsidR="00926681" w:rsidRPr="00ED0774">
        <w:t xml:space="preserve"> </w:t>
      </w:r>
      <w:r w:rsidR="00CA50A8" w:rsidRPr="00ED0774">
        <w:t>с</w:t>
      </w:r>
      <w:r w:rsidR="00926681" w:rsidRPr="00ED0774">
        <w:t xml:space="preserve"> </w:t>
      </w:r>
      <w:r w:rsidR="00CA50A8" w:rsidRPr="00ED0774">
        <w:t>наличием</w:t>
      </w:r>
      <w:r w:rsidR="00926681" w:rsidRPr="00ED0774">
        <w:t xml:space="preserve"> </w:t>
      </w:r>
      <w:r w:rsidR="00CA50A8" w:rsidRPr="00ED0774">
        <w:t>сопутствующих</w:t>
      </w:r>
      <w:r w:rsidR="00926681" w:rsidRPr="00ED0774">
        <w:t xml:space="preserve"> </w:t>
      </w:r>
      <w:r w:rsidR="00CA50A8" w:rsidRPr="00ED0774">
        <w:t>заб</w:t>
      </w:r>
      <w:r w:rsidR="00193A15" w:rsidRPr="00ED0774">
        <w:t>олеваний</w:t>
      </w:r>
      <w:r w:rsidRPr="00ED0774">
        <w:t>,</w:t>
      </w:r>
      <w:r w:rsidR="00926681" w:rsidRPr="00ED0774">
        <w:t xml:space="preserve"> </w:t>
      </w:r>
      <w:r w:rsidR="00CA50A8" w:rsidRPr="00ED0774">
        <w:t>в</w:t>
      </w:r>
      <w:r w:rsidR="00926681" w:rsidRPr="00ED0774">
        <w:t xml:space="preserve"> </w:t>
      </w:r>
      <w:r w:rsidR="00CA50A8" w:rsidRPr="00ED0774">
        <w:t>качестве</w:t>
      </w:r>
      <w:r w:rsidR="00926681" w:rsidRPr="00ED0774">
        <w:t xml:space="preserve"> </w:t>
      </w:r>
      <w:r w:rsidR="00CA50A8" w:rsidRPr="00ED0774">
        <w:t>терапии</w:t>
      </w:r>
      <w:r w:rsidR="00926681" w:rsidRPr="00ED0774">
        <w:t xml:space="preserve"> </w:t>
      </w:r>
      <w:r w:rsidR="00CA50A8" w:rsidRPr="00ED0774">
        <w:t>выбора</w:t>
      </w:r>
      <w:r w:rsidR="00926681" w:rsidRPr="00ED0774">
        <w:t xml:space="preserve"> </w:t>
      </w:r>
      <w:r w:rsidR="00CA50A8" w:rsidRPr="00ED0774">
        <w:t>проведение</w:t>
      </w:r>
      <w:r w:rsidR="00926681" w:rsidRPr="00ED0774">
        <w:t xml:space="preserve"> </w:t>
      </w:r>
      <w:r w:rsidR="00CA50A8" w:rsidRPr="00ED0774">
        <w:t>терапии</w:t>
      </w:r>
      <w:r w:rsidR="00926681" w:rsidRPr="00ED0774">
        <w:t xml:space="preserve"> </w:t>
      </w:r>
      <w:r w:rsidR="00590599" w:rsidRPr="00ED0774">
        <w:t>венетоклаксом</w:t>
      </w:r>
      <w:r w:rsidR="006F01D8" w:rsidRPr="00ED0774">
        <w:rPr>
          <w:lang w:val="ru-RU"/>
        </w:rPr>
        <w:t xml:space="preserve"> </w:t>
      </w:r>
      <w:r w:rsidR="00590599" w:rsidRPr="00ED0774">
        <w:t>в</w:t>
      </w:r>
      <w:r w:rsidR="00926681" w:rsidRPr="00ED0774">
        <w:t xml:space="preserve"> </w:t>
      </w:r>
      <w:r w:rsidR="00590599" w:rsidRPr="00ED0774">
        <w:t>сочетании</w:t>
      </w:r>
      <w:r w:rsidR="00926681" w:rsidRPr="00ED0774">
        <w:t xml:space="preserve"> </w:t>
      </w:r>
      <w:r w:rsidR="00590599" w:rsidRPr="00ED0774">
        <w:t>с</w:t>
      </w:r>
      <w:r w:rsidR="00926681" w:rsidRPr="00ED0774">
        <w:t xml:space="preserve"> </w:t>
      </w:r>
      <w:r w:rsidR="00CA50A8" w:rsidRPr="00ED0774">
        <w:t>азацитидином**</w:t>
      </w:r>
      <w:r w:rsidR="00DE3621" w:rsidRPr="00ED0774">
        <w:t>,</w:t>
      </w:r>
      <w:r w:rsidR="00926681" w:rsidRPr="00ED0774">
        <w:t xml:space="preserve"> </w:t>
      </w:r>
      <w:r w:rsidR="00CA50A8" w:rsidRPr="00ED0774">
        <w:t>децитабином</w:t>
      </w:r>
      <w:r w:rsidR="00926681" w:rsidRPr="00ED0774">
        <w:rPr>
          <w:color w:val="FF0000"/>
        </w:rPr>
        <w:t xml:space="preserve"> </w:t>
      </w:r>
      <w:r w:rsidR="00CA50A8" w:rsidRPr="00ED0774">
        <w:t>или</w:t>
      </w:r>
      <w:r w:rsidR="00926681" w:rsidRPr="00ED0774">
        <w:t xml:space="preserve"> </w:t>
      </w:r>
      <w:r w:rsidR="00CA50A8" w:rsidRPr="00ED0774">
        <w:t>малы</w:t>
      </w:r>
      <w:r w:rsidR="002742BF" w:rsidRPr="00ED0774">
        <w:t>ми</w:t>
      </w:r>
      <w:r w:rsidR="00926681" w:rsidRPr="00ED0774">
        <w:t xml:space="preserve"> </w:t>
      </w:r>
      <w:r w:rsidR="00CA50A8" w:rsidRPr="00ED0774">
        <w:t>доз</w:t>
      </w:r>
      <w:r w:rsidR="002742BF" w:rsidRPr="00ED0774">
        <w:t>ами</w:t>
      </w:r>
      <w:r w:rsidR="00926681" w:rsidRPr="00ED0774">
        <w:t xml:space="preserve"> </w:t>
      </w:r>
      <w:r w:rsidR="00CA50A8" w:rsidRPr="00ED0774">
        <w:t>цитарабина**</w:t>
      </w:r>
      <w:r w:rsidR="00926681" w:rsidRPr="00ED0774">
        <w:t xml:space="preserve"> </w:t>
      </w:r>
      <w:r w:rsidR="00DE3621" w:rsidRPr="00ED0774">
        <w:rPr>
          <w:lang w:val="en-US"/>
        </w:rPr>
        <w:fldChar w:fldCharType="begin" w:fldLock="1"/>
      </w:r>
      <w:r w:rsidR="000E616A">
        <w:rPr>
          <w:lang w:val="en-US"/>
        </w:rPr>
        <w:instrText>ADDIN</w:instrText>
      </w:r>
      <w:r w:rsidR="000E616A" w:rsidRPr="00F83FEB">
        <w:rPr>
          <w:lang w:val="ru-RU"/>
        </w:rPr>
        <w:instrText xml:space="preserve"> </w:instrText>
      </w:r>
      <w:r w:rsidR="000E616A">
        <w:rPr>
          <w:lang w:val="en-US"/>
        </w:rPr>
        <w:instrText>CSL</w:instrText>
      </w:r>
      <w:r w:rsidR="000E616A" w:rsidRPr="00F83FEB">
        <w:rPr>
          <w:lang w:val="ru-RU"/>
        </w:rPr>
        <w:instrText>_</w:instrText>
      </w:r>
      <w:r w:rsidR="000E616A">
        <w:rPr>
          <w:lang w:val="en-US"/>
        </w:rPr>
        <w:instrText>CITATION</w:instrText>
      </w:r>
      <w:r w:rsidR="000E616A" w:rsidRPr="00F83FEB">
        <w:rPr>
          <w:lang w:val="ru-RU"/>
        </w:rPr>
        <w:instrText xml:space="preserve"> {"</w:instrText>
      </w:r>
      <w:r w:rsidR="000E616A">
        <w:rPr>
          <w:lang w:val="en-US"/>
        </w:rPr>
        <w:instrText>citationItems</w:instrText>
      </w:r>
      <w:r w:rsidR="000E616A" w:rsidRPr="00F83FEB">
        <w:rPr>
          <w:lang w:val="ru-RU"/>
        </w:rPr>
        <w:instrText>":[{"</w:instrText>
      </w:r>
      <w:r w:rsidR="000E616A">
        <w:rPr>
          <w:lang w:val="en-US"/>
        </w:rPr>
        <w:instrText>id</w:instrText>
      </w:r>
      <w:r w:rsidR="000E616A" w:rsidRPr="00F83FEB">
        <w:rPr>
          <w:lang w:val="ru-RU"/>
        </w:rPr>
        <w:instrText>":"</w:instrText>
      </w:r>
      <w:r w:rsidR="000E616A">
        <w:rPr>
          <w:lang w:val="en-US"/>
        </w:rPr>
        <w:instrText>ITEM</w:instrText>
      </w:r>
      <w:r w:rsidR="000E616A" w:rsidRPr="00F83FEB">
        <w:rPr>
          <w:lang w:val="ru-RU"/>
        </w:rPr>
        <w:instrText>-1","</w:instrText>
      </w:r>
      <w:r w:rsidR="000E616A">
        <w:rPr>
          <w:lang w:val="en-US"/>
        </w:rPr>
        <w:instrText>itemData</w:instrText>
      </w:r>
      <w:r w:rsidR="000E616A" w:rsidRPr="00F83FEB">
        <w:rPr>
          <w:lang w:val="ru-RU"/>
        </w:rPr>
        <w:instrText>":{"</w:instrText>
      </w:r>
      <w:r w:rsidR="000E616A">
        <w:rPr>
          <w:lang w:val="en-US"/>
        </w:rPr>
        <w:instrText>DOI</w:instrText>
      </w:r>
      <w:r w:rsidR="000E616A" w:rsidRPr="00F83FEB">
        <w:rPr>
          <w:lang w:val="ru-RU"/>
        </w:rPr>
        <w:instrText>":"10.1200/</w:instrText>
      </w:r>
      <w:r w:rsidR="000E616A">
        <w:rPr>
          <w:lang w:val="en-US"/>
        </w:rPr>
        <w:instrText>JCO</w:instrText>
      </w:r>
      <w:r w:rsidR="000E616A" w:rsidRPr="00F83FEB">
        <w:rPr>
          <w:lang w:val="ru-RU"/>
        </w:rPr>
        <w:instrText>.18.01600","</w:instrText>
      </w:r>
      <w:r w:rsidR="000E616A">
        <w:rPr>
          <w:lang w:val="en-US"/>
        </w:rPr>
        <w:instrText>ISSN</w:instrText>
      </w:r>
      <w:r w:rsidR="000E616A" w:rsidRPr="00F83FEB">
        <w:rPr>
          <w:lang w:val="ru-RU"/>
        </w:rPr>
        <w:instrText>":"1527-7755","</w:instrText>
      </w:r>
      <w:r w:rsidR="000E616A">
        <w:rPr>
          <w:lang w:val="en-US"/>
        </w:rPr>
        <w:instrText>PMID</w:instrText>
      </w:r>
      <w:r w:rsidR="000E616A" w:rsidRPr="00F83FEB">
        <w:rPr>
          <w:lang w:val="ru-RU"/>
        </w:rPr>
        <w:instrText>":"30892988","</w:instrText>
      </w:r>
      <w:r w:rsidR="000E616A">
        <w:rPr>
          <w:lang w:val="en-US"/>
        </w:rPr>
        <w:instrText>abstract</w:instrText>
      </w:r>
      <w:r w:rsidR="000E616A" w:rsidRPr="00F83FEB">
        <w:rPr>
          <w:lang w:val="ru-RU"/>
        </w:rPr>
        <w:instrText>":"</w:instrText>
      </w:r>
      <w:r w:rsidR="000E616A">
        <w:rPr>
          <w:lang w:val="en-US"/>
        </w:rPr>
        <w:instrText>PURPOSE</w:instrText>
      </w:r>
      <w:r w:rsidR="000E616A" w:rsidRPr="00F83FEB">
        <w:rPr>
          <w:lang w:val="ru-RU"/>
        </w:rPr>
        <w:instrText xml:space="preserve"> </w:instrText>
      </w:r>
      <w:r w:rsidR="000E616A">
        <w:rPr>
          <w:lang w:val="en-US"/>
        </w:rPr>
        <w:instrText>Effective</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ptions</w:instrText>
      </w:r>
      <w:r w:rsidR="000E616A" w:rsidRPr="00F83FEB">
        <w:rPr>
          <w:lang w:val="ru-RU"/>
        </w:rPr>
        <w:instrText xml:space="preserve"> </w:instrText>
      </w:r>
      <w:r w:rsidR="000E616A">
        <w:rPr>
          <w:lang w:val="en-US"/>
        </w:rPr>
        <w:instrText>are</w:instrText>
      </w:r>
      <w:r w:rsidR="000E616A" w:rsidRPr="00F83FEB">
        <w:rPr>
          <w:lang w:val="ru-RU"/>
        </w:rPr>
        <w:instrText xml:space="preserve"> </w:instrText>
      </w:r>
      <w:r w:rsidR="000E616A">
        <w:rPr>
          <w:lang w:val="en-US"/>
        </w:rPr>
        <w:instrText>limited</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cute</w:instrText>
      </w:r>
      <w:r w:rsidR="000E616A" w:rsidRPr="00F83FEB">
        <w:rPr>
          <w:lang w:val="ru-RU"/>
        </w:rPr>
        <w:instrText xml:space="preserve"> </w:instrText>
      </w:r>
      <w:r w:rsidR="000E616A">
        <w:rPr>
          <w:lang w:val="en-US"/>
        </w:rPr>
        <w:instrText>myeloid</w:instrText>
      </w:r>
      <w:r w:rsidR="000E616A" w:rsidRPr="00F83FEB">
        <w:rPr>
          <w:lang w:val="ru-RU"/>
        </w:rPr>
        <w:instrText xml:space="preserve"> </w:instrText>
      </w:r>
      <w:r w:rsidR="000E616A">
        <w:rPr>
          <w:lang w:val="en-US"/>
        </w:rPr>
        <w:instrText>leukemia</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who</w:instrText>
      </w:r>
      <w:r w:rsidR="000E616A" w:rsidRPr="00F83FEB">
        <w:rPr>
          <w:lang w:val="ru-RU"/>
        </w:rPr>
        <w:instrText xml:space="preserve"> </w:instrText>
      </w:r>
      <w:r w:rsidR="000E616A">
        <w:rPr>
          <w:lang w:val="en-US"/>
        </w:rPr>
        <w:instrText>cannot</w:instrText>
      </w:r>
      <w:r w:rsidR="000E616A" w:rsidRPr="00F83FEB">
        <w:rPr>
          <w:lang w:val="ru-RU"/>
        </w:rPr>
        <w:instrText xml:space="preserve"> </w:instrText>
      </w:r>
      <w:r w:rsidR="000E616A">
        <w:rPr>
          <w:lang w:val="en-US"/>
        </w:rPr>
        <w:instrText>tolerate</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international</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b</w:instrText>
      </w:r>
      <w:r w:rsidR="000E616A" w:rsidRPr="00F83FEB">
        <w:rPr>
          <w:lang w:val="ru-RU"/>
        </w:rPr>
        <w:instrText>/</w:instrText>
      </w:r>
      <w:r w:rsidR="000E616A">
        <w:rPr>
          <w:lang w:val="en-US"/>
        </w:rPr>
        <w:instrText>II</w:instrText>
      </w:r>
      <w:r w:rsidR="000E616A" w:rsidRPr="00F83FEB">
        <w:rPr>
          <w:lang w:val="ru-RU"/>
        </w:rPr>
        <w:instrText xml:space="preserve"> </w:instrText>
      </w:r>
      <w:r w:rsidR="000E616A">
        <w:rPr>
          <w:lang w:val="en-US"/>
        </w:rPr>
        <w:instrText>study</w:instrText>
      </w:r>
      <w:r w:rsidR="000E616A" w:rsidRPr="00F83FEB">
        <w:rPr>
          <w:lang w:val="ru-RU"/>
        </w:rPr>
        <w:instrText xml:space="preserve"> </w:instrText>
      </w:r>
      <w:r w:rsidR="000E616A">
        <w:rPr>
          <w:lang w:val="en-US"/>
        </w:rPr>
        <w:instrText>evaluated</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preliminary</w:instrText>
      </w:r>
      <w:r w:rsidR="000E616A" w:rsidRPr="00F83FEB">
        <w:rPr>
          <w:lang w:val="ru-RU"/>
        </w:rPr>
        <w:instrText xml:space="preserve"> </w:instrText>
      </w:r>
      <w:r w:rsidR="000E616A">
        <w:rPr>
          <w:lang w:val="en-US"/>
        </w:rPr>
        <w:instrText>efficacy</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selective</w:instrText>
      </w:r>
      <w:r w:rsidR="000E616A" w:rsidRPr="00F83FEB">
        <w:rPr>
          <w:lang w:val="ru-RU"/>
        </w:rPr>
        <w:instrText xml:space="preserve"> </w:instrText>
      </w:r>
      <w:r w:rsidR="000E616A">
        <w:rPr>
          <w:lang w:val="en-US"/>
        </w:rPr>
        <w:instrText>B</w:instrText>
      </w:r>
      <w:r w:rsidR="000E616A" w:rsidRPr="00F83FEB">
        <w:rPr>
          <w:lang w:val="ru-RU"/>
        </w:rPr>
        <w:instrText>-</w:instrText>
      </w:r>
      <w:r w:rsidR="000E616A">
        <w:rPr>
          <w:lang w:val="en-US"/>
        </w:rPr>
        <w:instrText>cell</w:instrText>
      </w:r>
      <w:r w:rsidR="000E616A" w:rsidRPr="00F83FEB">
        <w:rPr>
          <w:lang w:val="ru-RU"/>
        </w:rPr>
        <w:instrText xml:space="preserve"> </w:instrText>
      </w:r>
      <w:r w:rsidR="000E616A">
        <w:rPr>
          <w:lang w:val="en-US"/>
        </w:rPr>
        <w:instrText>leukemia</w:instrText>
      </w:r>
      <w:r w:rsidR="000E616A" w:rsidRPr="00F83FEB">
        <w:rPr>
          <w:lang w:val="ru-RU"/>
        </w:rPr>
        <w:instrText>/</w:instrText>
      </w:r>
      <w:r w:rsidR="000E616A">
        <w:rPr>
          <w:lang w:val="en-US"/>
        </w:rPr>
        <w:instrText>lymphoma</w:instrText>
      </w:r>
      <w:r w:rsidR="000E616A" w:rsidRPr="00F83FEB">
        <w:rPr>
          <w:lang w:val="ru-RU"/>
        </w:rPr>
        <w:instrText xml:space="preserve">-2 </w:instrText>
      </w:r>
      <w:r w:rsidR="000E616A">
        <w:rPr>
          <w:lang w:val="en-US"/>
        </w:rPr>
        <w:instrText>inhibitor</w:instrText>
      </w:r>
      <w:r w:rsidR="000E616A" w:rsidRPr="00F83FEB">
        <w:rPr>
          <w:lang w:val="ru-RU"/>
        </w:rPr>
        <w:instrText xml:space="preserve">, </w:instrText>
      </w:r>
      <w:r w:rsidR="000E616A">
        <w:rPr>
          <w:lang w:val="en-US"/>
        </w:rPr>
        <w:instrText>togeth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ow</w:instrText>
      </w:r>
      <w:r w:rsidR="000E616A" w:rsidRPr="00F83FEB">
        <w:rPr>
          <w:lang w:val="ru-RU"/>
        </w:rPr>
        <w:instrText>-</w:instrText>
      </w:r>
      <w:r w:rsidR="000E616A">
        <w:rPr>
          <w:lang w:val="en-US"/>
        </w:rPr>
        <w:instrText>dose</w:instrText>
      </w:r>
      <w:r w:rsidR="000E616A" w:rsidRPr="00F83FEB">
        <w:rPr>
          <w:lang w:val="ru-RU"/>
        </w:rPr>
        <w:instrText xml:space="preserve"> </w:instrText>
      </w:r>
      <w:r w:rsidR="000E616A">
        <w:rPr>
          <w:lang w:val="en-US"/>
        </w:rPr>
        <w:instrText>cytarabine</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THODS</w:instrText>
      </w:r>
      <w:r w:rsidR="000E616A" w:rsidRPr="00F83FEB">
        <w:rPr>
          <w:lang w:val="ru-RU"/>
        </w:rPr>
        <w:instrText xml:space="preserve"> </w:instrText>
      </w:r>
      <w:r w:rsidR="000E616A">
        <w:rPr>
          <w:lang w:val="en-US"/>
        </w:rPr>
        <w:instrText>Adults</w:instrText>
      </w:r>
      <w:r w:rsidR="000E616A" w:rsidRPr="00F83FEB">
        <w:rPr>
          <w:lang w:val="ru-RU"/>
        </w:rPr>
        <w:instrText xml:space="preserve"> 60 </w:instrText>
      </w:r>
      <w:r w:rsidR="000E616A">
        <w:rPr>
          <w:lang w:val="en-US"/>
        </w:rPr>
        <w:instrText>years</w:instrText>
      </w:r>
      <w:r w:rsidR="000E616A" w:rsidRPr="00F83FEB">
        <w:rPr>
          <w:lang w:val="ru-RU"/>
        </w:rPr>
        <w:instrText xml:space="preserve"> </w:instrText>
      </w:r>
      <w:r w:rsidR="000E616A">
        <w:rPr>
          <w:lang w:val="en-US"/>
        </w:rPr>
        <w:instrText>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previously</w:instrText>
      </w:r>
      <w:r w:rsidR="000E616A" w:rsidRPr="00F83FEB">
        <w:rPr>
          <w:lang w:val="ru-RU"/>
        </w:rPr>
        <w:instrText xml:space="preserve"> </w:instrText>
      </w:r>
      <w:r w:rsidR="000E616A">
        <w:rPr>
          <w:lang w:val="en-US"/>
        </w:rPr>
        <w:instrText>untreated</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enrolle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myelodysplastic</w:instrText>
      </w:r>
      <w:r w:rsidR="000E616A" w:rsidRPr="00F83FEB">
        <w:rPr>
          <w:lang w:val="ru-RU"/>
        </w:rPr>
        <w:instrText xml:space="preserve"> </w:instrText>
      </w:r>
      <w:r w:rsidR="000E616A">
        <w:rPr>
          <w:lang w:val="en-US"/>
        </w:rPr>
        <w:instrText>syndrome</w:instrText>
      </w:r>
      <w:r w:rsidR="000E616A" w:rsidRPr="00F83FEB">
        <w:rPr>
          <w:lang w:val="ru-RU"/>
        </w:rPr>
        <w:instrText xml:space="preserve">, </w:instrText>
      </w:r>
      <w:r w:rsidR="000E616A">
        <w:rPr>
          <w:lang w:val="en-US"/>
        </w:rPr>
        <w:instrText>including</w:instrText>
      </w:r>
      <w:r w:rsidR="000E616A" w:rsidRPr="00F83FEB">
        <w:rPr>
          <w:lang w:val="ru-RU"/>
        </w:rPr>
        <w:instrText xml:space="preserve"> </w:instrText>
      </w:r>
      <w:r w:rsidR="000E616A">
        <w:rPr>
          <w:lang w:val="en-US"/>
        </w:rPr>
        <w:instrText>hypomethylating</w:instrText>
      </w:r>
      <w:r w:rsidR="000E616A" w:rsidRPr="00F83FEB">
        <w:rPr>
          <w:lang w:val="ru-RU"/>
        </w:rPr>
        <w:instrText xml:space="preserve"> </w:instrText>
      </w:r>
      <w:r w:rsidR="000E616A">
        <w:rPr>
          <w:lang w:val="en-US"/>
        </w:rPr>
        <w:instrText>agents</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permitted</w:instrText>
      </w:r>
      <w:r w:rsidR="000E616A" w:rsidRPr="00F83FEB">
        <w:rPr>
          <w:lang w:val="ru-RU"/>
        </w:rPr>
        <w:instrText xml:space="preserve">. </w:instrText>
      </w:r>
      <w:r w:rsidR="000E616A">
        <w:rPr>
          <w:lang w:val="en-US"/>
        </w:rPr>
        <w:instrText>Eighty</w:instrText>
      </w:r>
      <w:r w:rsidR="000E616A" w:rsidRPr="00F83FEB">
        <w:rPr>
          <w:lang w:val="ru-RU"/>
        </w:rPr>
        <w:instrText>-</w:instrText>
      </w:r>
      <w:r w:rsidR="000E616A">
        <w:rPr>
          <w:lang w:val="en-US"/>
        </w:rPr>
        <w:instrText>two</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reated</w:instrText>
      </w:r>
      <w:r w:rsidR="000E616A" w:rsidRPr="00F83FEB">
        <w:rPr>
          <w:lang w:val="ru-RU"/>
        </w:rPr>
        <w:instrText xml:space="preserve"> </w:instrText>
      </w:r>
      <w:r w:rsidR="000E616A">
        <w:rPr>
          <w:lang w:val="en-US"/>
        </w:rPr>
        <w:instrText>at</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recommended</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I</w:instrText>
      </w:r>
      <w:r w:rsidR="000E616A" w:rsidRPr="00F83FEB">
        <w:rPr>
          <w:lang w:val="ru-RU"/>
        </w:rPr>
        <w:instrText xml:space="preserve"> </w:instrText>
      </w:r>
      <w:r w:rsidR="000E616A">
        <w:rPr>
          <w:lang w:val="en-US"/>
        </w:rPr>
        <w:instrText>dos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600 </w:instrText>
      </w:r>
      <w:r w:rsidR="000E616A">
        <w:rPr>
          <w:lang w:val="en-US"/>
        </w:rPr>
        <w:instrText>mg</w:instrText>
      </w:r>
      <w:r w:rsidR="000E616A" w:rsidRPr="00F83FEB">
        <w:rPr>
          <w:lang w:val="ru-RU"/>
        </w:rPr>
        <w:instrText xml:space="preserve">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orally</w:instrText>
      </w:r>
      <w:r w:rsidR="000E616A" w:rsidRPr="00F83FEB">
        <w:rPr>
          <w:lang w:val="ru-RU"/>
        </w:rPr>
        <w:instrText xml:space="preserve"> </w:instrText>
      </w:r>
      <w:r w:rsidR="000E616A">
        <w:rPr>
          <w:lang w:val="en-US"/>
        </w:rPr>
        <w:instrText>in</w:instrText>
      </w:r>
      <w:r w:rsidR="000E616A" w:rsidRPr="00F83FEB">
        <w:rPr>
          <w:lang w:val="ru-RU"/>
        </w:rPr>
        <w:instrText xml:space="preserve"> 28-</w:instrText>
      </w:r>
      <w:r w:rsidR="000E616A">
        <w:rPr>
          <w:lang w:val="en-US"/>
        </w:rPr>
        <w:instrText>day</w:instrText>
      </w:r>
      <w:r w:rsidR="000E616A" w:rsidRPr="00F83FEB">
        <w:rPr>
          <w:lang w:val="ru-RU"/>
        </w:rPr>
        <w:instrText xml:space="preserve"> </w:instrText>
      </w:r>
      <w:r w:rsidR="000E616A">
        <w:rPr>
          <w:lang w:val="en-US"/>
        </w:rPr>
        <w:instrText>cycle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DAC</w:instrText>
      </w:r>
      <w:r w:rsidR="000E616A" w:rsidRPr="00F83FEB">
        <w:rPr>
          <w:lang w:val="ru-RU"/>
        </w:rPr>
        <w:instrText xml:space="preserve"> (20 </w:instrText>
      </w:r>
      <w:r w:rsidR="000E616A">
        <w:rPr>
          <w:lang w:val="en-US"/>
        </w:rPr>
        <w:instrText>mg</w:instrText>
      </w:r>
      <w:r w:rsidR="000E616A" w:rsidRPr="00F83FEB">
        <w:rPr>
          <w:lang w:val="ru-RU"/>
        </w:rPr>
        <w:instrText>/</w:instrText>
      </w:r>
      <w:r w:rsidR="000E616A">
        <w:rPr>
          <w:lang w:val="en-US"/>
        </w:rPr>
        <w:instrText>m</w:instrText>
      </w:r>
      <w:r w:rsidR="000E616A" w:rsidRPr="00F83FEB">
        <w:rPr>
          <w:lang w:val="ru-RU"/>
        </w:rPr>
        <w:instrText xml:space="preserve">2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administered</w:instrText>
      </w:r>
      <w:r w:rsidR="000E616A" w:rsidRPr="00F83FEB">
        <w:rPr>
          <w:lang w:val="ru-RU"/>
        </w:rPr>
        <w:instrText xml:space="preserve"> </w:instrText>
      </w:r>
      <w:r w:rsidR="000E616A">
        <w:rPr>
          <w:lang w:val="en-US"/>
        </w:rPr>
        <w:instrText>subcutaneously</w:instrText>
      </w:r>
      <w:r w:rsidR="000E616A" w:rsidRPr="00F83FEB">
        <w:rPr>
          <w:lang w:val="ru-RU"/>
        </w:rPr>
        <w:instrText xml:space="preserve"> </w:instrText>
      </w:r>
      <w:r w:rsidR="000E616A">
        <w:rPr>
          <w:lang w:val="en-US"/>
        </w:rPr>
        <w:instrText>on</w:instrText>
      </w:r>
      <w:r w:rsidR="000E616A" w:rsidRPr="00F83FEB">
        <w:rPr>
          <w:lang w:val="ru-RU"/>
        </w:rPr>
        <w:instrText xml:space="preserve"> </w:instrText>
      </w:r>
      <w:r w:rsidR="000E616A">
        <w:rPr>
          <w:lang w:val="en-US"/>
        </w:rPr>
        <w:instrText>days</w:instrText>
      </w:r>
      <w:r w:rsidR="000E616A" w:rsidRPr="00F83FEB">
        <w:rPr>
          <w:lang w:val="ru-RU"/>
        </w:rPr>
        <w:instrText xml:space="preserve"> 1 </w:instrText>
      </w:r>
      <w:r w:rsidR="000E616A">
        <w:rPr>
          <w:lang w:val="en-US"/>
        </w:rPr>
        <w:instrText>to</w:instrText>
      </w:r>
      <w:r w:rsidR="000E616A" w:rsidRPr="00F83FEB">
        <w:rPr>
          <w:lang w:val="ru-RU"/>
        </w:rPr>
        <w:instrText xml:space="preserve"> 10. </w:instrText>
      </w:r>
      <w:r w:rsidR="000E616A">
        <w:rPr>
          <w:lang w:val="en-US"/>
        </w:rPr>
        <w:instrText>Key</w:instrText>
      </w:r>
      <w:r w:rsidR="000E616A" w:rsidRPr="00F83FEB">
        <w:rPr>
          <w:lang w:val="ru-RU"/>
        </w:rPr>
        <w:instrText xml:space="preserve"> </w:instrText>
      </w:r>
      <w:r w:rsidR="000E616A">
        <w:rPr>
          <w:lang w:val="en-US"/>
        </w:rPr>
        <w:instrText>end</w:instrText>
      </w:r>
      <w:r w:rsidR="000E616A" w:rsidRPr="00F83FEB">
        <w:rPr>
          <w:lang w:val="ru-RU"/>
        </w:rPr>
        <w:instrText xml:space="preserve"> </w:instrText>
      </w:r>
      <w:r w:rsidR="000E616A">
        <w:rPr>
          <w:lang w:val="en-US"/>
        </w:rPr>
        <w:instrText>poi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olerability</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rates</w:instrText>
      </w:r>
      <w:r w:rsidR="000E616A" w:rsidRPr="00F83FEB">
        <w:rPr>
          <w:lang w:val="ru-RU"/>
        </w:rPr>
        <w:instrText xml:space="preserve">, </w:instrText>
      </w:r>
      <w:r w:rsidR="000E616A">
        <w:rPr>
          <w:lang w:val="en-US"/>
        </w:rPr>
        <w:instrText>duration</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overall</w:instrText>
      </w:r>
      <w:r w:rsidR="000E616A" w:rsidRPr="00F83FEB">
        <w:rPr>
          <w:lang w:val="ru-RU"/>
        </w:rPr>
        <w:instrText xml:space="preserve"> </w:instrText>
      </w:r>
      <w:r w:rsidR="000E616A">
        <w:rPr>
          <w:lang w:val="en-US"/>
        </w:rPr>
        <w:instrText>survival</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RESULTS</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age</w:instrText>
      </w:r>
      <w:r w:rsidR="000E616A" w:rsidRPr="00F83FEB">
        <w:rPr>
          <w:lang w:val="ru-RU"/>
        </w:rPr>
        <w:instrText xml:space="preserve"> </w:instrText>
      </w:r>
      <w:r w:rsidR="000E616A">
        <w:rPr>
          <w:lang w:val="en-US"/>
        </w:rPr>
        <w:instrText>was</w:instrText>
      </w:r>
      <w:r w:rsidR="000E616A" w:rsidRPr="00F83FEB">
        <w:rPr>
          <w:lang w:val="ru-RU"/>
        </w:rPr>
        <w:instrText xml:space="preserve"> 74 </w:instrText>
      </w:r>
      <w:r w:rsidR="000E616A">
        <w:rPr>
          <w:lang w:val="en-US"/>
        </w:rPr>
        <w:instrText>years</w:instrText>
      </w:r>
      <w:r w:rsidR="000E616A" w:rsidRPr="00F83FEB">
        <w:rPr>
          <w:lang w:val="ru-RU"/>
        </w:rPr>
        <w:instrText xml:space="preserve"> (</w:instrText>
      </w:r>
      <w:r w:rsidR="000E616A">
        <w:rPr>
          <w:lang w:val="en-US"/>
        </w:rPr>
        <w:instrText>range</w:instrText>
      </w:r>
      <w:r w:rsidR="000E616A" w:rsidRPr="00F83FEB">
        <w:rPr>
          <w:lang w:val="ru-RU"/>
        </w:rPr>
        <w:instrText xml:space="preserve">, 63 </w:instrText>
      </w:r>
      <w:r w:rsidR="000E616A">
        <w:rPr>
          <w:lang w:val="en-US"/>
        </w:rPr>
        <w:instrText>to</w:instrText>
      </w:r>
      <w:r w:rsidR="000E616A" w:rsidRPr="00F83FEB">
        <w:rPr>
          <w:lang w:val="ru-RU"/>
        </w:rPr>
        <w:instrText xml:space="preserve"> 90 </w:instrText>
      </w:r>
      <w:r w:rsidR="000E616A">
        <w:rPr>
          <w:lang w:val="en-US"/>
        </w:rPr>
        <w:instrText>years</w:instrText>
      </w:r>
      <w:r w:rsidR="000E616A" w:rsidRPr="00F83FEB">
        <w:rPr>
          <w:lang w:val="ru-RU"/>
        </w:rPr>
        <w:instrText xml:space="preserve">), 49% </w:instrText>
      </w:r>
      <w:r w:rsidR="000E616A">
        <w:rPr>
          <w:lang w:val="en-US"/>
        </w:rPr>
        <w:instrText>had</w:instrText>
      </w:r>
      <w:r w:rsidR="000E616A" w:rsidRPr="00F83FEB">
        <w:rPr>
          <w:lang w:val="ru-RU"/>
        </w:rPr>
        <w:instrText xml:space="preserve"> </w:instrText>
      </w:r>
      <w:r w:rsidR="000E616A">
        <w:rPr>
          <w:lang w:val="en-US"/>
        </w:rPr>
        <w:instrText>secondary</w:instrText>
      </w:r>
      <w:r w:rsidR="000E616A" w:rsidRPr="00F83FEB">
        <w:rPr>
          <w:lang w:val="ru-RU"/>
        </w:rPr>
        <w:instrText xml:space="preserve"> </w:instrText>
      </w:r>
      <w:r w:rsidR="000E616A">
        <w:rPr>
          <w:lang w:val="en-US"/>
        </w:rPr>
        <w:instrText>AML</w:instrText>
      </w:r>
      <w:r w:rsidR="000E616A" w:rsidRPr="00F83FEB">
        <w:rPr>
          <w:lang w:val="ru-RU"/>
        </w:rPr>
        <w:instrText xml:space="preserve">, 29% </w:instrText>
      </w:r>
      <w:r w:rsidR="000E616A">
        <w:rPr>
          <w:lang w:val="en-US"/>
        </w:rPr>
        <w:instrText>ha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and</w:instrText>
      </w:r>
      <w:r w:rsidR="000E616A" w:rsidRPr="00F83FEB">
        <w:rPr>
          <w:lang w:val="ru-RU"/>
        </w:rPr>
        <w:instrText xml:space="preserve"> 32% </w:instrText>
      </w:r>
      <w:r w:rsidR="000E616A">
        <w:rPr>
          <w:lang w:val="en-US"/>
        </w:rPr>
        <w:instrText>had</w:instrText>
      </w:r>
      <w:r w:rsidR="000E616A" w:rsidRPr="00F83FEB">
        <w:rPr>
          <w:lang w:val="ru-RU"/>
        </w:rPr>
        <w:instrText xml:space="preserve"> </w:instrText>
      </w:r>
      <w:r w:rsidR="000E616A">
        <w:rPr>
          <w:lang w:val="en-US"/>
        </w:rPr>
        <w:instrText>poor</w:instrText>
      </w:r>
      <w:r w:rsidR="000E616A" w:rsidRPr="00F83FEB">
        <w:rPr>
          <w:lang w:val="ru-RU"/>
        </w:rPr>
        <w:instrText>-</w:instrText>
      </w:r>
      <w:r w:rsidR="000E616A">
        <w:rPr>
          <w:lang w:val="en-US"/>
        </w:rPr>
        <w:instrText>risk</w:instrText>
      </w:r>
      <w:r w:rsidR="000E616A" w:rsidRPr="00F83FEB">
        <w:rPr>
          <w:lang w:val="ru-RU"/>
        </w:rPr>
        <w:instrText xml:space="preserve"> </w:instrText>
      </w:r>
      <w:r w:rsidR="000E616A">
        <w:rPr>
          <w:lang w:val="en-US"/>
        </w:rPr>
        <w:instrText>cytogenetic</w:instrText>
      </w:r>
      <w:r w:rsidR="000E616A" w:rsidRPr="00F83FEB">
        <w:rPr>
          <w:lang w:val="ru-RU"/>
        </w:rPr>
        <w:instrText xml:space="preserve"> </w:instrText>
      </w:r>
      <w:r w:rsidR="000E616A">
        <w:rPr>
          <w:lang w:val="en-US"/>
        </w:rPr>
        <w:instrText>features</w:instrText>
      </w:r>
      <w:r w:rsidR="000E616A" w:rsidRPr="00F83FEB">
        <w:rPr>
          <w:lang w:val="ru-RU"/>
        </w:rPr>
        <w:instrText xml:space="preserve">. </w:instrText>
      </w:r>
      <w:r w:rsidR="000E616A">
        <w:rPr>
          <w:lang w:val="en-US"/>
        </w:rPr>
        <w:instrText>Common</w:instrText>
      </w:r>
      <w:r w:rsidR="000E616A" w:rsidRPr="00F83FEB">
        <w:rPr>
          <w:lang w:val="ru-RU"/>
        </w:rPr>
        <w:instrText xml:space="preserve"> </w:instrText>
      </w:r>
      <w:r w:rsidR="000E616A">
        <w:rPr>
          <w:lang w:val="en-US"/>
        </w:rPr>
        <w:instrText>grade</w:instrText>
      </w:r>
      <w:r w:rsidR="000E616A" w:rsidRPr="00F83FEB">
        <w:rPr>
          <w:lang w:val="ru-RU"/>
        </w:rPr>
        <w:instrText xml:space="preserve"> 3 </w:instrText>
      </w:r>
      <w:r w:rsidR="000E616A">
        <w:rPr>
          <w:lang w:val="en-US"/>
        </w:rPr>
        <w:instrText>or</w:instrText>
      </w:r>
      <w:r w:rsidR="000E616A" w:rsidRPr="00F83FEB">
        <w:rPr>
          <w:lang w:val="ru-RU"/>
        </w:rPr>
        <w:instrText xml:space="preserve"> </w:instrText>
      </w:r>
      <w:r w:rsidR="000E616A">
        <w:rPr>
          <w:lang w:val="en-US"/>
        </w:rPr>
        <w:instrText>greater</w:instrText>
      </w:r>
      <w:r w:rsidR="000E616A" w:rsidRPr="00F83FEB">
        <w:rPr>
          <w:lang w:val="ru-RU"/>
        </w:rPr>
        <w:instrText xml:space="preserve"> </w:instrText>
      </w:r>
      <w:r w:rsidR="000E616A">
        <w:rPr>
          <w:lang w:val="en-US"/>
        </w:rPr>
        <w:instrText>adverse</w:instrText>
      </w:r>
      <w:r w:rsidR="000E616A" w:rsidRPr="00F83FEB">
        <w:rPr>
          <w:lang w:val="ru-RU"/>
        </w:rPr>
        <w:instrText xml:space="preserve"> </w:instrText>
      </w:r>
      <w:r w:rsidR="000E616A">
        <w:rPr>
          <w:lang w:val="en-US"/>
        </w:rPr>
        <w:instrText>ev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febrile</w:instrText>
      </w:r>
      <w:r w:rsidR="000E616A" w:rsidRPr="00F83FEB">
        <w:rPr>
          <w:lang w:val="ru-RU"/>
        </w:rPr>
        <w:instrText xml:space="preserve"> </w:instrText>
      </w:r>
      <w:r w:rsidR="000E616A">
        <w:rPr>
          <w:lang w:val="en-US"/>
        </w:rPr>
        <w:instrText>neutropenia</w:instrText>
      </w:r>
      <w:r w:rsidR="000E616A" w:rsidRPr="00F83FEB">
        <w:rPr>
          <w:lang w:val="ru-RU"/>
        </w:rPr>
        <w:instrText xml:space="preserve"> (42%), </w:instrText>
      </w:r>
      <w:r w:rsidR="000E616A">
        <w:rPr>
          <w:lang w:val="en-US"/>
        </w:rPr>
        <w:instrText>thrombocytopenia</w:instrText>
      </w:r>
      <w:r w:rsidR="000E616A" w:rsidRPr="00F83FEB">
        <w:rPr>
          <w:lang w:val="ru-RU"/>
        </w:rPr>
        <w:instrText xml:space="preserve"> (38%), </w:instrText>
      </w:r>
      <w:r w:rsidR="000E616A">
        <w:rPr>
          <w:lang w:val="en-US"/>
        </w:rPr>
        <w:instrText>and</w:instrText>
      </w:r>
      <w:r w:rsidR="000E616A" w:rsidRPr="00F83FEB">
        <w:rPr>
          <w:lang w:val="ru-RU"/>
        </w:rPr>
        <w:instrText xml:space="preserve"> </w:instrText>
      </w:r>
      <w:r w:rsidR="000E616A">
        <w:rPr>
          <w:lang w:val="en-US"/>
        </w:rPr>
        <w:instrText>WBC</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decreased</w:instrText>
      </w:r>
      <w:r w:rsidR="000E616A" w:rsidRPr="00F83FEB">
        <w:rPr>
          <w:lang w:val="ru-RU"/>
        </w:rPr>
        <w:instrText xml:space="preserve"> (34%). </w:instrText>
      </w:r>
      <w:r w:rsidR="000E616A">
        <w:rPr>
          <w:lang w:val="en-US"/>
        </w:rPr>
        <w:instrText>Early</w:instrText>
      </w:r>
      <w:r w:rsidR="000E616A" w:rsidRPr="00F83FEB">
        <w:rPr>
          <w:lang w:val="ru-RU"/>
        </w:rPr>
        <w:instrText xml:space="preserve"> (30-</w:instrText>
      </w:r>
      <w:r w:rsidR="000E616A">
        <w:rPr>
          <w:lang w:val="en-US"/>
        </w:rPr>
        <w:instrText>da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was</w:instrText>
      </w:r>
      <w:r w:rsidR="000E616A" w:rsidRPr="00F83FEB">
        <w:rPr>
          <w:lang w:val="ru-RU"/>
        </w:rPr>
        <w:instrText xml:space="preserve"> 6%. </w:instrText>
      </w:r>
      <w:r w:rsidR="000E616A">
        <w:rPr>
          <w:lang w:val="en-US"/>
        </w:rPr>
        <w:instrText>Fifty</w:instrText>
      </w:r>
      <w:r w:rsidR="000E616A" w:rsidRPr="00F83FEB">
        <w:rPr>
          <w:lang w:val="ru-RU"/>
        </w:rPr>
        <w:instrText>-</w:instrText>
      </w:r>
      <w:r w:rsidR="000E616A">
        <w:rPr>
          <w:lang w:val="en-US"/>
        </w:rPr>
        <w:instrText>four</w:instrText>
      </w:r>
      <w:r w:rsidR="000E616A" w:rsidRPr="00F83FEB">
        <w:rPr>
          <w:lang w:val="ru-RU"/>
        </w:rPr>
        <w:instrText xml:space="preserve"> </w:instrText>
      </w:r>
      <w:r w:rsidR="000E616A">
        <w:rPr>
          <w:lang w:val="en-US"/>
        </w:rPr>
        <w:instrText>percent</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complet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time</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first</w:instrText>
      </w:r>
      <w:r w:rsidR="000E616A" w:rsidRPr="00F83FEB">
        <w:rPr>
          <w:lang w:val="ru-RU"/>
        </w:rPr>
        <w:instrText xml:space="preserve"> </w:instrText>
      </w:r>
      <w:r w:rsidR="000E616A">
        <w:rPr>
          <w:lang w:val="en-US"/>
        </w:rPr>
        <w:instrText>response</w:instrText>
      </w:r>
      <w:r w:rsidR="000E616A" w:rsidRPr="00F83FEB">
        <w:rPr>
          <w:lang w:val="ru-RU"/>
        </w:rPr>
        <w:instrText xml:space="preserve">, 1.4 </w:instrText>
      </w:r>
      <w:r w:rsidR="000E616A">
        <w:rPr>
          <w:lang w:val="en-US"/>
        </w:rPr>
        <w:instrText>months</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0.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7 </w:instrText>
      </w:r>
      <w:r w:rsidR="000E616A">
        <w:rPr>
          <w:lang w:val="en-US"/>
        </w:rPr>
        <w:instrText>to</w:instrText>
      </w:r>
      <w:r w:rsidR="000E616A" w:rsidRPr="00F83FEB">
        <w:rPr>
          <w:lang w:val="ru-RU"/>
        </w:rPr>
        <w:instrText xml:space="preserve"> 14.2),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8.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3 </w:instrText>
      </w:r>
      <w:r w:rsidR="000E616A">
        <w:rPr>
          <w:lang w:val="en-US"/>
        </w:rPr>
        <w:instrText>to</w:instrText>
      </w:r>
      <w:r w:rsidR="000E616A" w:rsidRPr="00F83FEB">
        <w:rPr>
          <w:lang w:val="ru-RU"/>
        </w:rPr>
        <w:instrText xml:space="preserve"> 14.9 </w:instrText>
      </w:r>
      <w:r w:rsidR="000E616A">
        <w:rPr>
          <w:lang w:val="en-US"/>
        </w:rPr>
        <w:instrText>months</w:instrText>
      </w:r>
      <w:r w:rsidR="000E616A" w:rsidRPr="00F83FEB">
        <w:rPr>
          <w:lang w:val="ru-RU"/>
        </w:rPr>
        <w:instrText xml:space="preserve">). </w:instrText>
      </w:r>
      <w:r w:rsidR="000E616A">
        <w:rPr>
          <w:lang w:val="en-US"/>
        </w:rPr>
        <w:instrText>Among</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out</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exposure</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in</w:instrText>
      </w:r>
      <w:r w:rsidR="000E616A" w:rsidRPr="00F83FEB">
        <w:rPr>
          <w:lang w:val="ru-RU"/>
        </w:rPr>
        <w:instrText xml:space="preserve"> 62%,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14.8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5 </w:instrText>
      </w:r>
      <w:r w:rsidR="000E616A">
        <w:rPr>
          <w:lang w:val="en-US"/>
        </w:rPr>
        <w:instrText>months</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reache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3.5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7.0 </w:instrText>
      </w:r>
      <w:r w:rsidR="000E616A">
        <w:rPr>
          <w:lang w:val="en-US"/>
        </w:rPr>
        <w:instrText>to</w:instrText>
      </w:r>
      <w:r w:rsidR="000E616A" w:rsidRPr="00F83FEB">
        <w:rPr>
          <w:lang w:val="ru-RU"/>
        </w:rPr>
        <w:instrText xml:space="preserve"> 18.4 </w:instrText>
      </w:r>
      <w:r w:rsidR="000E616A">
        <w:rPr>
          <w:lang w:val="en-US"/>
        </w:rPr>
        <w:instrText>months</w:instrText>
      </w:r>
      <w:r w:rsidR="000E616A" w:rsidRPr="00F83FEB">
        <w:rPr>
          <w:lang w:val="ru-RU"/>
        </w:rPr>
        <w:instrText xml:space="preserve">). </w:instrText>
      </w:r>
      <w:r w:rsidR="000E616A">
        <w:rPr>
          <w:lang w:val="en-US"/>
        </w:rPr>
        <w:instrText>CONCLUSION</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plus</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has</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manageabl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profile</w:instrText>
      </w:r>
      <w:r w:rsidR="000E616A" w:rsidRPr="00F83FEB">
        <w:rPr>
          <w:lang w:val="ru-RU"/>
        </w:rPr>
        <w:instrText xml:space="preserve">, </w:instrText>
      </w:r>
      <w:r w:rsidR="000E616A">
        <w:rPr>
          <w:lang w:val="en-US"/>
        </w:rPr>
        <w:instrText>producing</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s</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High</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rat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ow</w:instrText>
      </w:r>
      <w:r w:rsidR="000E616A" w:rsidRPr="00F83FEB">
        <w:rPr>
          <w:lang w:val="ru-RU"/>
        </w:rPr>
        <w:instrText xml:space="preserve"> </w:instrText>
      </w:r>
      <w:r w:rsidR="000E616A">
        <w:rPr>
          <w:lang w:val="en-US"/>
        </w:rPr>
        <w:instrText>earl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combined</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mak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attractiv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novel</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suita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w:instrText>
      </w:r>
      <w:r w:rsidR="000E616A">
        <w:rPr>
          <w:lang w:val="en-US"/>
        </w:rPr>
        <w:instrText>author</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Wei</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Andrew</w:instrText>
      </w:r>
      <w:r w:rsidR="000E616A" w:rsidRPr="00F83FEB">
        <w:rPr>
          <w:lang w:val="ru-RU"/>
        </w:rPr>
        <w:instrText xml:space="preserve"> </w:instrText>
      </w:r>
      <w:r w:rsidR="000E616A">
        <w:rPr>
          <w:lang w:val="en-US"/>
        </w:rPr>
        <w:instrText>H</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Strickland</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Stephen</w:instrText>
      </w:r>
      <w:r w:rsidR="000E616A" w:rsidRPr="00F83FEB">
        <w:rPr>
          <w:lang w:val="ru-RU"/>
        </w:rPr>
        <w:instrText xml:space="preserve"> </w:instrText>
      </w:r>
      <w:r w:rsidR="000E616A">
        <w:rPr>
          <w:lang w:val="en-US"/>
        </w:rPr>
        <w:instrText>A</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Hou</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Jing</w:instrText>
      </w:r>
      <w:r w:rsidR="000E616A" w:rsidRPr="00F83FEB">
        <w:rPr>
          <w:lang w:val="ru-RU"/>
        </w:rPr>
        <w:instrText>-</w:instrText>
      </w:r>
      <w:r w:rsidR="000E616A">
        <w:rPr>
          <w:lang w:val="en-US"/>
        </w:rPr>
        <w:instrText>Zhou</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Fiedler</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Walter</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Lin","given":"Tara L","non-dropping-particle":"","parse-names":false,"suffix":""},{"dropping-particle":"","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5,56]","plainTextFormattedCitation":"[55,56]","previouslyFormattedCitation":"[55,56]"},"properties":{"noteIndex":0},"schema":"https://github.com/citation-style-language/schema/raw/master/csl-citation.json"}</w:instrText>
      </w:r>
      <w:r w:rsidR="00DE3621" w:rsidRPr="00ED0774">
        <w:rPr>
          <w:lang w:val="en-US"/>
        </w:rPr>
        <w:fldChar w:fldCharType="separate"/>
      </w:r>
      <w:r w:rsidR="000E616A" w:rsidRPr="000E616A">
        <w:rPr>
          <w:noProof/>
        </w:rPr>
        <w:t>[55,56]</w:t>
      </w:r>
      <w:r w:rsidR="00DE3621" w:rsidRPr="00ED0774">
        <w:rPr>
          <w:lang w:val="en-US"/>
        </w:rPr>
        <w:fldChar w:fldCharType="end"/>
      </w:r>
      <w:r w:rsidR="00590599" w:rsidRPr="00ED0774">
        <w:t>.</w:t>
      </w:r>
      <w:r w:rsidR="00926681" w:rsidRPr="00ED0774">
        <w:t xml:space="preserve"> </w:t>
      </w:r>
    </w:p>
    <w:p w14:paraId="43E635FD" w14:textId="2272B7EC" w:rsidR="00CA50A8" w:rsidRPr="00ED0774" w:rsidRDefault="00101ED7" w:rsidP="0087460F">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A50A8" w:rsidRPr="00ED0774">
        <w:rPr>
          <w:rStyle w:val="affb"/>
        </w:rPr>
        <w:t>А</w:t>
      </w:r>
      <w:r w:rsidR="00926681" w:rsidRPr="00ED0774">
        <w:rPr>
          <w:rStyle w:val="affb"/>
        </w:rPr>
        <w:t xml:space="preserve"> </w:t>
      </w:r>
      <w:r w:rsidR="00CA50A8" w:rsidRPr="00ED0774">
        <w:rPr>
          <w:rStyle w:val="affb"/>
        </w:rPr>
        <w:t>(уровень</w:t>
      </w:r>
      <w:r w:rsidR="00926681" w:rsidRPr="00ED0774">
        <w:rPr>
          <w:rStyle w:val="affb"/>
        </w:rPr>
        <w:t xml:space="preserve"> </w:t>
      </w:r>
      <w:r w:rsidR="00CA50A8" w:rsidRPr="00ED0774">
        <w:rPr>
          <w:rStyle w:val="affb"/>
        </w:rPr>
        <w:t>достоверности</w:t>
      </w:r>
      <w:r w:rsidR="00926681" w:rsidRPr="00ED0774">
        <w:rPr>
          <w:rStyle w:val="affb"/>
        </w:rPr>
        <w:t xml:space="preserve"> </w:t>
      </w:r>
      <w:r w:rsidR="00CA50A8" w:rsidRPr="00ED0774">
        <w:rPr>
          <w:rStyle w:val="affb"/>
        </w:rPr>
        <w:t>доказательств</w:t>
      </w:r>
      <w:r w:rsidR="00926681" w:rsidRPr="00ED0774">
        <w:rPr>
          <w:rStyle w:val="affb"/>
        </w:rPr>
        <w:t xml:space="preserve"> </w:t>
      </w:r>
      <w:r w:rsidR="00CA50A8" w:rsidRPr="00ED0774">
        <w:rPr>
          <w:rStyle w:val="affb"/>
        </w:rPr>
        <w:t>–</w:t>
      </w:r>
      <w:r w:rsidR="00926681" w:rsidRPr="00ED0774">
        <w:rPr>
          <w:rStyle w:val="affb"/>
        </w:rPr>
        <w:t xml:space="preserve"> </w:t>
      </w:r>
      <w:r w:rsidR="00DE3621" w:rsidRPr="00ED0774">
        <w:rPr>
          <w:rStyle w:val="affb"/>
        </w:rPr>
        <w:t>2</w:t>
      </w:r>
      <w:r w:rsidR="002F675F" w:rsidRPr="00ED0774">
        <w:rPr>
          <w:rStyle w:val="affb"/>
        </w:rPr>
        <w:t>)</w:t>
      </w:r>
    </w:p>
    <w:p w14:paraId="71B2142F" w14:textId="02DFDE34" w:rsidR="00CA50A8" w:rsidRPr="00ED0774" w:rsidRDefault="00101ED7" w:rsidP="00705E68">
      <w:pPr>
        <w:pStyle w:val="afd"/>
        <w:spacing w:beforeAutospacing="0" w:afterAutospacing="0" w:line="360" w:lineRule="auto"/>
        <w:ind w:firstLine="709"/>
        <w:contextualSpacing/>
        <w:divId w:val="488638550"/>
        <w:rPr>
          <w:i/>
          <w:iCs/>
        </w:rPr>
      </w:pPr>
      <w:r w:rsidRPr="00ED0774">
        <w:rPr>
          <w:rStyle w:val="affb"/>
        </w:rPr>
        <w:t>Комментарий</w:t>
      </w:r>
      <w:r w:rsidRPr="00ED0774">
        <w:rPr>
          <w:rStyle w:val="affb"/>
          <w:i/>
        </w:rPr>
        <w:t>:</w:t>
      </w:r>
      <w:r w:rsidR="00926681" w:rsidRPr="00ED0774">
        <w:rPr>
          <w:rStyle w:val="affc"/>
        </w:rPr>
        <w:t xml:space="preserve"> </w:t>
      </w:r>
      <w:r w:rsidR="005F6621" w:rsidRPr="00ED0774">
        <w:rPr>
          <w:rStyle w:val="affc"/>
        </w:rPr>
        <w:t>т</w:t>
      </w:r>
      <w:r w:rsidR="00BB1414" w:rsidRPr="00ED0774">
        <w:rPr>
          <w:rStyle w:val="affc"/>
        </w:rPr>
        <w:t>ерапи</w:t>
      </w:r>
      <w:r w:rsidR="00B36ACB" w:rsidRPr="00ED0774">
        <w:rPr>
          <w:rStyle w:val="affc"/>
        </w:rPr>
        <w:t>ю</w:t>
      </w:r>
      <w:r w:rsidR="002E309B" w:rsidRPr="00ED0774">
        <w:rPr>
          <w:rStyle w:val="affc"/>
        </w:rPr>
        <w:t xml:space="preserve"> </w:t>
      </w:r>
      <w:r w:rsidR="00BB1414" w:rsidRPr="00ED0774">
        <w:rPr>
          <w:rStyle w:val="affc"/>
        </w:rPr>
        <w:t>в</w:t>
      </w:r>
      <w:r w:rsidR="00590599" w:rsidRPr="00ED0774">
        <w:rPr>
          <w:rStyle w:val="affc"/>
        </w:rPr>
        <w:t>енетоклакс</w:t>
      </w:r>
      <w:r w:rsidR="00BB1414" w:rsidRPr="00ED0774">
        <w:rPr>
          <w:rStyle w:val="affc"/>
        </w:rPr>
        <w:t>ом</w:t>
      </w:r>
      <w:r w:rsidR="00926681" w:rsidRPr="00ED0774">
        <w:rPr>
          <w:rStyle w:val="affc"/>
        </w:rPr>
        <w:t xml:space="preserve"> </w:t>
      </w:r>
      <w:r w:rsidR="00590599" w:rsidRPr="00ED0774">
        <w:rPr>
          <w:rStyle w:val="affc"/>
        </w:rPr>
        <w:t>в</w:t>
      </w:r>
      <w:r w:rsidR="00926681" w:rsidRPr="00ED0774">
        <w:rPr>
          <w:rStyle w:val="affc"/>
        </w:rPr>
        <w:t xml:space="preserve"> </w:t>
      </w:r>
      <w:r w:rsidR="00590599" w:rsidRPr="00ED0774">
        <w:rPr>
          <w:rStyle w:val="affc"/>
        </w:rPr>
        <w:t>дозе</w:t>
      </w:r>
      <w:r w:rsidR="00926681" w:rsidRPr="00ED0774">
        <w:rPr>
          <w:rStyle w:val="affc"/>
        </w:rPr>
        <w:t xml:space="preserve"> </w:t>
      </w:r>
      <w:r w:rsidR="00590599" w:rsidRPr="00ED0774">
        <w:rPr>
          <w:rStyle w:val="affc"/>
        </w:rPr>
        <w:t>400</w:t>
      </w:r>
      <w:r w:rsidR="00FF2FC2" w:rsidRPr="00ED0774">
        <w:rPr>
          <w:rStyle w:val="affc"/>
        </w:rPr>
        <w:t>–</w:t>
      </w:r>
      <w:r w:rsidR="00590599" w:rsidRPr="00ED0774">
        <w:rPr>
          <w:rStyle w:val="affc"/>
        </w:rPr>
        <w:t>600</w:t>
      </w:r>
      <w:r w:rsidR="00926681" w:rsidRPr="00ED0774">
        <w:rPr>
          <w:rStyle w:val="affc"/>
        </w:rPr>
        <w:t xml:space="preserve"> </w:t>
      </w:r>
      <w:r w:rsidR="00590599" w:rsidRPr="00ED0774">
        <w:rPr>
          <w:rStyle w:val="affc"/>
        </w:rPr>
        <w:t>мг</w:t>
      </w:r>
      <w:r w:rsidR="00926681" w:rsidRPr="00ED0774">
        <w:rPr>
          <w:rStyle w:val="affc"/>
        </w:rPr>
        <w:t xml:space="preserve"> </w:t>
      </w:r>
      <w:r w:rsidR="00590599" w:rsidRPr="00ED0774">
        <w:rPr>
          <w:rStyle w:val="affc"/>
        </w:rPr>
        <w:t>провод</w:t>
      </w:r>
      <w:r w:rsidR="00B36ACB" w:rsidRPr="00ED0774">
        <w:rPr>
          <w:rStyle w:val="affc"/>
        </w:rPr>
        <w:t>я</w:t>
      </w:r>
      <w:r w:rsidR="00590599" w:rsidRPr="00ED0774">
        <w:rPr>
          <w:rStyle w:val="affc"/>
        </w:rPr>
        <w:t>т</w:t>
      </w:r>
      <w:r w:rsidR="00926681" w:rsidRPr="00ED0774">
        <w:rPr>
          <w:rStyle w:val="affc"/>
        </w:rPr>
        <w:t xml:space="preserve"> </w:t>
      </w:r>
      <w:r w:rsidR="00590599" w:rsidRPr="00ED0774">
        <w:rPr>
          <w:rStyle w:val="affc"/>
        </w:rPr>
        <w:t>в</w:t>
      </w:r>
      <w:r w:rsidR="00926681" w:rsidRPr="00ED0774">
        <w:rPr>
          <w:rStyle w:val="affc"/>
        </w:rPr>
        <w:t xml:space="preserve"> </w:t>
      </w:r>
      <w:r w:rsidR="00590599" w:rsidRPr="00ED0774">
        <w:rPr>
          <w:rStyle w:val="affc"/>
        </w:rPr>
        <w:t>сочетании</w:t>
      </w:r>
      <w:r w:rsidR="00926681" w:rsidRPr="00ED0774">
        <w:rPr>
          <w:rStyle w:val="affc"/>
        </w:rPr>
        <w:t xml:space="preserve"> </w:t>
      </w:r>
      <w:r w:rsidR="00590599" w:rsidRPr="00ED0774">
        <w:rPr>
          <w:rStyle w:val="affc"/>
        </w:rPr>
        <w:t>с</w:t>
      </w:r>
      <w:r w:rsidR="00926681" w:rsidRPr="00ED0774">
        <w:rPr>
          <w:rStyle w:val="affc"/>
        </w:rPr>
        <w:t xml:space="preserve"> </w:t>
      </w:r>
      <w:r w:rsidR="00CA50A8" w:rsidRPr="00ED0774">
        <w:rPr>
          <w:rStyle w:val="affc"/>
        </w:rPr>
        <w:t>азацитидином**</w:t>
      </w:r>
      <w:r w:rsidR="00926681" w:rsidRPr="00ED0774">
        <w:rPr>
          <w:rStyle w:val="affc"/>
        </w:rPr>
        <w:t xml:space="preserve"> </w:t>
      </w:r>
      <w:r w:rsidR="00CA50A8" w:rsidRPr="00ED0774">
        <w:rPr>
          <w:rStyle w:val="affc"/>
        </w:rPr>
        <w:t>75</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FF2FC2" w:rsidRPr="00ED0774">
        <w:rPr>
          <w:rStyle w:val="affc"/>
        </w:rPr>
        <w:t>в</w:t>
      </w:r>
      <w:r w:rsidR="00926681" w:rsidRPr="00ED0774">
        <w:rPr>
          <w:rStyle w:val="affc"/>
        </w:rPr>
        <w:t xml:space="preserve"> </w:t>
      </w:r>
      <w:r w:rsidR="00FF2FC2" w:rsidRPr="00ED0774">
        <w:rPr>
          <w:rStyle w:val="affc"/>
        </w:rPr>
        <w:t>течение</w:t>
      </w:r>
      <w:r w:rsidR="00926681" w:rsidRPr="00ED0774">
        <w:rPr>
          <w:rStyle w:val="affc"/>
        </w:rPr>
        <w:t xml:space="preserve"> </w:t>
      </w:r>
      <w:r w:rsidR="00CA50A8" w:rsidRPr="00ED0774">
        <w:rPr>
          <w:rStyle w:val="affc"/>
        </w:rPr>
        <w:t>7</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rPr>
        <w:t>децитабином</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rPr>
        <w:t>или</w:t>
      </w:r>
      <w:r w:rsidR="00926681" w:rsidRPr="00ED0774">
        <w:rPr>
          <w:rStyle w:val="affc"/>
        </w:rPr>
        <w:t xml:space="preserve"> </w:t>
      </w:r>
      <w:r w:rsidR="00CA50A8" w:rsidRPr="00ED0774">
        <w:rPr>
          <w:rStyle w:val="affc"/>
        </w:rPr>
        <w:t>малыми</w:t>
      </w:r>
      <w:r w:rsidR="00926681" w:rsidRPr="00ED0774">
        <w:rPr>
          <w:rStyle w:val="affc"/>
        </w:rPr>
        <w:t xml:space="preserve"> </w:t>
      </w:r>
      <w:r w:rsidR="00CA50A8" w:rsidRPr="00ED0774">
        <w:rPr>
          <w:rStyle w:val="affc"/>
        </w:rPr>
        <w:t>дозами</w:t>
      </w:r>
      <w:r w:rsidR="00926681" w:rsidRPr="00ED0774">
        <w:rPr>
          <w:rStyle w:val="affc"/>
        </w:rPr>
        <w:t xml:space="preserve"> </w:t>
      </w:r>
      <w:r w:rsidR="0098003C" w:rsidRPr="00ED0774">
        <w:rPr>
          <w:rStyle w:val="affc"/>
        </w:rPr>
        <w:t>#</w:t>
      </w:r>
      <w:r w:rsidR="00CA50A8" w:rsidRPr="00ED0774">
        <w:rPr>
          <w:rStyle w:val="affc"/>
        </w:rPr>
        <w:t>цитарабина**</w:t>
      </w:r>
      <w:r w:rsidR="00926681" w:rsidRPr="00ED0774">
        <w:rPr>
          <w:rStyle w:val="affc"/>
        </w:rPr>
        <w:t xml:space="preserve"> </w:t>
      </w:r>
      <w:r w:rsidR="007A10D0" w:rsidRPr="00ED0774">
        <w:rPr>
          <w:rStyle w:val="affc"/>
        </w:rPr>
        <w:t>2</w:t>
      </w:r>
      <w:r w:rsidR="00CA50A8" w:rsidRPr="00ED0774">
        <w:rPr>
          <w:rStyle w:val="affc"/>
        </w:rPr>
        <w:t>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CA50A8" w:rsidRPr="00ED0774">
        <w:rPr>
          <w:rStyle w:val="affc"/>
        </w:rPr>
        <w:t>/</w:t>
      </w:r>
      <w:r w:rsidR="005E7775" w:rsidRPr="00ED0774">
        <w:rPr>
          <w:rStyle w:val="affc"/>
        </w:rPr>
        <w:t>сутки</w:t>
      </w:r>
      <w:r w:rsidR="00926681" w:rsidRPr="00ED0774">
        <w:rPr>
          <w:rStyle w:val="affc"/>
        </w:rPr>
        <w:t xml:space="preserve"> </w:t>
      </w:r>
      <w:r w:rsidR="00CA50A8" w:rsidRPr="00ED0774">
        <w:rPr>
          <w:rStyle w:val="affc"/>
        </w:rPr>
        <w:t>10</w:t>
      </w:r>
      <w:r w:rsidR="00926681" w:rsidRPr="00ED0774">
        <w:rPr>
          <w:rStyle w:val="affc"/>
        </w:rPr>
        <w:t xml:space="preserve"> </w:t>
      </w:r>
      <w:r w:rsidR="00CA50A8" w:rsidRPr="00ED0774">
        <w:rPr>
          <w:rStyle w:val="affc"/>
        </w:rPr>
        <w:t>дней</w:t>
      </w:r>
      <w:r w:rsidR="00926681" w:rsidRPr="00ED0774">
        <w:rPr>
          <w:rStyle w:val="affc"/>
        </w:rPr>
        <w:t xml:space="preserve"> </w:t>
      </w:r>
      <w:r w:rsidR="00CA50A8" w:rsidRPr="00ED0774">
        <w:rPr>
          <w:rStyle w:val="affc"/>
          <w:bCs/>
        </w:rPr>
        <w:t>(</w:t>
      </w:r>
      <w:r w:rsidR="00CA50A8" w:rsidRPr="00ED0774">
        <w:rPr>
          <w:rStyle w:val="affb"/>
          <w:b w:val="0"/>
          <w:bCs w:val="0"/>
          <w:i/>
          <w:iCs/>
        </w:rPr>
        <w:t>см.</w:t>
      </w:r>
      <w:r w:rsidR="00926681" w:rsidRPr="00ED0774">
        <w:rPr>
          <w:rStyle w:val="affb"/>
          <w:b w:val="0"/>
          <w:bCs w:val="0"/>
          <w:i/>
          <w:iCs/>
        </w:rPr>
        <w:t xml:space="preserve"> </w:t>
      </w:r>
      <w:r w:rsidR="00CA50A8"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CA50A8" w:rsidRPr="00ED0774">
        <w:rPr>
          <w:rStyle w:val="affc"/>
          <w:bCs/>
        </w:rPr>
        <w:t>)</w:t>
      </w:r>
      <w:r w:rsidR="00CA50A8" w:rsidRPr="00ED0774">
        <w:t>.</w:t>
      </w:r>
      <w:r w:rsidR="00926681" w:rsidRPr="00ED0774">
        <w:t xml:space="preserve"> </w:t>
      </w:r>
      <w:r w:rsidR="00590599" w:rsidRPr="00ED0774">
        <w:rPr>
          <w:i/>
          <w:iCs/>
        </w:rPr>
        <w:t>Необходима</w:t>
      </w:r>
      <w:r w:rsidR="00926681" w:rsidRPr="00ED0774">
        <w:rPr>
          <w:i/>
          <w:iCs/>
        </w:rPr>
        <w:t xml:space="preserve"> </w:t>
      </w:r>
      <w:r w:rsidR="00590599" w:rsidRPr="00ED0774">
        <w:rPr>
          <w:i/>
          <w:iCs/>
        </w:rPr>
        <w:t>коррекция</w:t>
      </w:r>
      <w:r w:rsidR="00926681" w:rsidRPr="00ED0774">
        <w:rPr>
          <w:i/>
          <w:iCs/>
        </w:rPr>
        <w:t xml:space="preserve"> </w:t>
      </w:r>
      <w:r w:rsidR="00590599" w:rsidRPr="00ED0774">
        <w:rPr>
          <w:i/>
          <w:iCs/>
        </w:rPr>
        <w:t>дозы</w:t>
      </w:r>
      <w:r w:rsidR="00926681" w:rsidRPr="00ED0774">
        <w:rPr>
          <w:i/>
          <w:iCs/>
        </w:rPr>
        <w:t xml:space="preserve"> </w:t>
      </w:r>
      <w:r w:rsidR="00590599" w:rsidRPr="00ED0774">
        <w:rPr>
          <w:i/>
          <w:iCs/>
        </w:rPr>
        <w:t>венетоклакса</w:t>
      </w:r>
      <w:r w:rsidR="00926681" w:rsidRPr="00ED0774">
        <w:rPr>
          <w:i/>
          <w:iCs/>
        </w:rPr>
        <w:t xml:space="preserve"> </w:t>
      </w:r>
      <w:r w:rsidR="00590599" w:rsidRPr="00ED0774">
        <w:rPr>
          <w:i/>
          <w:iCs/>
        </w:rPr>
        <w:t>при</w:t>
      </w:r>
      <w:r w:rsidR="00926681" w:rsidRPr="00ED0774">
        <w:rPr>
          <w:i/>
          <w:iCs/>
        </w:rPr>
        <w:t xml:space="preserve"> </w:t>
      </w:r>
      <w:r w:rsidR="00B36ACB" w:rsidRPr="00ED0774">
        <w:rPr>
          <w:i/>
          <w:iCs/>
        </w:rPr>
        <w:t>сочетанном</w:t>
      </w:r>
      <w:r w:rsidR="00926681" w:rsidRPr="00ED0774">
        <w:rPr>
          <w:i/>
          <w:iCs/>
        </w:rPr>
        <w:t xml:space="preserve"> </w:t>
      </w:r>
      <w:r w:rsidR="00B36ACB" w:rsidRPr="00ED0774">
        <w:rPr>
          <w:i/>
          <w:iCs/>
        </w:rPr>
        <w:t>применении</w:t>
      </w:r>
      <w:r w:rsidR="00926681" w:rsidRPr="00ED0774">
        <w:rPr>
          <w:i/>
          <w:iCs/>
        </w:rPr>
        <w:t xml:space="preserve"> </w:t>
      </w:r>
      <w:r w:rsidR="00590599" w:rsidRPr="00ED0774">
        <w:rPr>
          <w:i/>
          <w:iCs/>
        </w:rPr>
        <w:t>препарат</w:t>
      </w:r>
      <w:r w:rsidR="00B36ACB" w:rsidRPr="00ED0774">
        <w:rPr>
          <w:i/>
          <w:iCs/>
        </w:rPr>
        <w:t>ов</w:t>
      </w:r>
      <w:r w:rsidR="00BB1414" w:rsidRPr="00ED0774">
        <w:rPr>
          <w:i/>
          <w:iCs/>
        </w:rPr>
        <w:t>-</w:t>
      </w:r>
      <w:r w:rsidR="00590599" w:rsidRPr="00ED0774">
        <w:rPr>
          <w:i/>
          <w:iCs/>
        </w:rPr>
        <w:t>ингибитор</w:t>
      </w:r>
      <w:r w:rsidR="00B36ACB" w:rsidRPr="00ED0774">
        <w:rPr>
          <w:i/>
          <w:iCs/>
        </w:rPr>
        <w:t>ов</w:t>
      </w:r>
      <w:r w:rsidR="00926681" w:rsidRPr="00ED0774">
        <w:rPr>
          <w:i/>
          <w:iCs/>
        </w:rPr>
        <w:t xml:space="preserve"> </w:t>
      </w:r>
      <w:r w:rsidR="00590599" w:rsidRPr="00ED0774">
        <w:rPr>
          <w:i/>
          <w:iCs/>
        </w:rPr>
        <w:t>CYP3A</w:t>
      </w:r>
      <w:r w:rsidR="00926681" w:rsidRPr="00ED0774">
        <w:rPr>
          <w:i/>
          <w:iCs/>
        </w:rPr>
        <w:t xml:space="preserve"> </w:t>
      </w:r>
      <w:r w:rsidR="00BB1414" w:rsidRPr="00ED0774">
        <w:rPr>
          <w:i/>
          <w:iCs/>
        </w:rPr>
        <w:t>(в</w:t>
      </w:r>
      <w:r w:rsidR="00926681" w:rsidRPr="00ED0774">
        <w:rPr>
          <w:i/>
          <w:iCs/>
        </w:rPr>
        <w:t xml:space="preserve"> </w:t>
      </w:r>
      <w:r w:rsidR="00BB1414" w:rsidRPr="00ED0774">
        <w:rPr>
          <w:i/>
          <w:iCs/>
        </w:rPr>
        <w:t>соответствии</w:t>
      </w:r>
      <w:r w:rsidR="00926681" w:rsidRPr="00ED0774">
        <w:rPr>
          <w:i/>
          <w:iCs/>
        </w:rPr>
        <w:t xml:space="preserve"> </w:t>
      </w:r>
      <w:r w:rsidR="00BB1414" w:rsidRPr="00ED0774">
        <w:rPr>
          <w:i/>
          <w:iCs/>
        </w:rPr>
        <w:t>с</w:t>
      </w:r>
      <w:r w:rsidR="00926681" w:rsidRPr="00ED0774">
        <w:rPr>
          <w:i/>
          <w:iCs/>
        </w:rPr>
        <w:t xml:space="preserve"> </w:t>
      </w:r>
      <w:r w:rsidR="00BB1414" w:rsidRPr="00ED0774">
        <w:rPr>
          <w:i/>
          <w:iCs/>
        </w:rPr>
        <w:t>инструкцией</w:t>
      </w:r>
      <w:r w:rsidR="00926681" w:rsidRPr="00ED0774">
        <w:rPr>
          <w:i/>
          <w:iCs/>
        </w:rPr>
        <w:t xml:space="preserve"> </w:t>
      </w:r>
      <w:r w:rsidR="00BB1414" w:rsidRPr="00ED0774">
        <w:rPr>
          <w:i/>
          <w:iCs/>
        </w:rPr>
        <w:t>к</w:t>
      </w:r>
      <w:r w:rsidR="00926681" w:rsidRPr="00ED0774">
        <w:rPr>
          <w:i/>
          <w:iCs/>
        </w:rPr>
        <w:t xml:space="preserve"> </w:t>
      </w:r>
      <w:r w:rsidR="00BB1414" w:rsidRPr="00ED0774">
        <w:rPr>
          <w:i/>
          <w:iCs/>
        </w:rPr>
        <w:t>пр</w:t>
      </w:r>
      <w:r w:rsidR="005D6592" w:rsidRPr="00ED0774">
        <w:rPr>
          <w:i/>
          <w:iCs/>
        </w:rPr>
        <w:t>еп</w:t>
      </w:r>
      <w:r w:rsidR="00BB1414" w:rsidRPr="00ED0774">
        <w:rPr>
          <w:i/>
          <w:iCs/>
        </w:rPr>
        <w:t>арату).</w:t>
      </w:r>
      <w:r w:rsidR="00926681" w:rsidRPr="00ED0774">
        <w:rPr>
          <w:i/>
          <w:iCs/>
        </w:rPr>
        <w:t xml:space="preserve"> </w:t>
      </w:r>
      <w:r w:rsidR="00D91EC6" w:rsidRPr="00ED0774">
        <w:rPr>
          <w:i/>
          <w:iCs/>
        </w:rPr>
        <w:t>В</w:t>
      </w:r>
      <w:r w:rsidR="00926681" w:rsidRPr="00ED0774">
        <w:rPr>
          <w:i/>
          <w:iCs/>
        </w:rPr>
        <w:t xml:space="preserve"> </w:t>
      </w:r>
      <w:r w:rsidR="00BB1414" w:rsidRPr="00ED0774">
        <w:rPr>
          <w:i/>
          <w:iCs/>
        </w:rPr>
        <w:t>цел</w:t>
      </w:r>
      <w:r w:rsidR="00D91EC6" w:rsidRPr="00ED0774">
        <w:rPr>
          <w:i/>
          <w:iCs/>
        </w:rPr>
        <w:t>ях</w:t>
      </w:r>
      <w:r w:rsidR="00926681" w:rsidRPr="00ED0774">
        <w:rPr>
          <w:i/>
          <w:iCs/>
        </w:rPr>
        <w:t xml:space="preserve"> </w:t>
      </w:r>
      <w:r w:rsidR="00BB1414" w:rsidRPr="00ED0774">
        <w:rPr>
          <w:i/>
          <w:iCs/>
        </w:rPr>
        <w:t>профилактики</w:t>
      </w:r>
      <w:r w:rsidR="00926681" w:rsidRPr="00ED0774">
        <w:rPr>
          <w:i/>
          <w:iCs/>
        </w:rPr>
        <w:t xml:space="preserve"> </w:t>
      </w:r>
      <w:r w:rsidR="00BB1414" w:rsidRPr="00ED0774">
        <w:rPr>
          <w:i/>
          <w:iCs/>
        </w:rPr>
        <w:t>массивного</w:t>
      </w:r>
      <w:r w:rsidR="00926681" w:rsidRPr="00ED0774">
        <w:rPr>
          <w:i/>
          <w:iCs/>
        </w:rPr>
        <w:t xml:space="preserve"> </w:t>
      </w:r>
      <w:r w:rsidR="00BB1414" w:rsidRPr="00ED0774">
        <w:rPr>
          <w:i/>
          <w:iCs/>
        </w:rPr>
        <w:t>цитолиза</w:t>
      </w:r>
      <w:r w:rsidR="00926681" w:rsidRPr="00ED0774">
        <w:rPr>
          <w:i/>
          <w:iCs/>
        </w:rPr>
        <w:t xml:space="preserve"> </w:t>
      </w:r>
      <w:r w:rsidR="00BB1414" w:rsidRPr="00ED0774">
        <w:rPr>
          <w:i/>
          <w:iCs/>
        </w:rPr>
        <w:t>опухоли</w:t>
      </w:r>
      <w:r w:rsidR="00926681" w:rsidRPr="00ED0774">
        <w:rPr>
          <w:i/>
          <w:iCs/>
        </w:rPr>
        <w:t xml:space="preserve"> </w:t>
      </w:r>
      <w:r w:rsidR="00BB1414" w:rsidRPr="00ED0774">
        <w:rPr>
          <w:i/>
          <w:iCs/>
        </w:rPr>
        <w:t>предусмотрено</w:t>
      </w:r>
      <w:r w:rsidR="00926681" w:rsidRPr="00ED0774">
        <w:rPr>
          <w:i/>
          <w:iCs/>
        </w:rPr>
        <w:t xml:space="preserve"> </w:t>
      </w:r>
      <w:r w:rsidR="00BB1414" w:rsidRPr="00ED0774">
        <w:rPr>
          <w:i/>
          <w:iCs/>
        </w:rPr>
        <w:t>ступенчатое</w:t>
      </w:r>
      <w:r w:rsidR="00926681" w:rsidRPr="00ED0774">
        <w:rPr>
          <w:i/>
          <w:iCs/>
        </w:rPr>
        <w:t xml:space="preserve"> </w:t>
      </w:r>
      <w:r w:rsidR="00BB1414" w:rsidRPr="00ED0774">
        <w:rPr>
          <w:i/>
          <w:iCs/>
        </w:rPr>
        <w:t>повышение</w:t>
      </w:r>
      <w:r w:rsidR="00926681" w:rsidRPr="00ED0774">
        <w:rPr>
          <w:i/>
          <w:iCs/>
        </w:rPr>
        <w:t xml:space="preserve"> </w:t>
      </w:r>
      <w:r w:rsidR="00BB1414" w:rsidRPr="00ED0774">
        <w:rPr>
          <w:i/>
          <w:iCs/>
        </w:rPr>
        <w:t>дозы</w:t>
      </w:r>
      <w:r w:rsidR="00926681" w:rsidRPr="00ED0774">
        <w:rPr>
          <w:i/>
          <w:iCs/>
        </w:rPr>
        <w:t xml:space="preserve"> </w:t>
      </w:r>
      <w:r w:rsidR="00BB1414" w:rsidRPr="00ED0774">
        <w:rPr>
          <w:i/>
          <w:iCs/>
        </w:rPr>
        <w:t>венетоклакса</w:t>
      </w:r>
      <w:r w:rsidR="00926681" w:rsidRPr="00ED0774">
        <w:rPr>
          <w:i/>
          <w:iCs/>
        </w:rPr>
        <w:t xml:space="preserve"> </w:t>
      </w:r>
      <w:r w:rsidR="00BB1414" w:rsidRPr="00ED0774">
        <w:rPr>
          <w:i/>
          <w:iCs/>
        </w:rPr>
        <w:t>в</w:t>
      </w:r>
      <w:r w:rsidR="00926681" w:rsidRPr="00ED0774">
        <w:rPr>
          <w:i/>
          <w:iCs/>
        </w:rPr>
        <w:t xml:space="preserve"> </w:t>
      </w:r>
      <w:r w:rsidR="00BB1414" w:rsidRPr="00ED0774">
        <w:rPr>
          <w:i/>
          <w:iCs/>
        </w:rPr>
        <w:t>начале</w:t>
      </w:r>
      <w:r w:rsidR="00926681" w:rsidRPr="00ED0774">
        <w:rPr>
          <w:i/>
          <w:iCs/>
        </w:rPr>
        <w:t xml:space="preserve"> </w:t>
      </w:r>
      <w:r w:rsidR="00BB1414" w:rsidRPr="00ED0774">
        <w:rPr>
          <w:i/>
          <w:iCs/>
        </w:rPr>
        <w:t>его</w:t>
      </w:r>
      <w:r w:rsidR="00926681" w:rsidRPr="00ED0774">
        <w:rPr>
          <w:i/>
          <w:iCs/>
        </w:rPr>
        <w:t xml:space="preserve"> </w:t>
      </w:r>
      <w:r w:rsidR="00BB1414" w:rsidRPr="00ED0774">
        <w:rPr>
          <w:i/>
          <w:iCs/>
        </w:rPr>
        <w:t>приема</w:t>
      </w:r>
      <w:r w:rsidR="00926681" w:rsidRPr="00ED0774">
        <w:rPr>
          <w:i/>
          <w:iCs/>
        </w:rPr>
        <w:t xml:space="preserve"> </w:t>
      </w:r>
      <w:r w:rsidR="00BB1414" w:rsidRPr="00ED0774">
        <w:rPr>
          <w:i/>
          <w:iCs/>
        </w:rPr>
        <w:t>с</w:t>
      </w:r>
      <w:r w:rsidR="00926681" w:rsidRPr="00ED0774">
        <w:rPr>
          <w:i/>
          <w:iCs/>
        </w:rPr>
        <w:t xml:space="preserve"> </w:t>
      </w:r>
      <w:r w:rsidR="00BB1414" w:rsidRPr="00ED0774">
        <w:rPr>
          <w:i/>
          <w:iCs/>
        </w:rPr>
        <w:t>приостановк</w:t>
      </w:r>
      <w:r w:rsidR="005D6592" w:rsidRPr="00ED0774">
        <w:rPr>
          <w:i/>
          <w:iCs/>
        </w:rPr>
        <w:t>ой</w:t>
      </w:r>
      <w:r w:rsidR="00926681" w:rsidRPr="00ED0774">
        <w:rPr>
          <w:i/>
          <w:iCs/>
        </w:rPr>
        <w:t xml:space="preserve"> </w:t>
      </w:r>
      <w:r w:rsidR="00BB1414" w:rsidRPr="00ED0774">
        <w:rPr>
          <w:i/>
          <w:iCs/>
        </w:rPr>
        <w:t>терапии</w:t>
      </w:r>
      <w:r w:rsidR="00926681" w:rsidRPr="00ED0774">
        <w:rPr>
          <w:i/>
          <w:iCs/>
        </w:rPr>
        <w:t xml:space="preserve"> </w:t>
      </w:r>
      <w:r w:rsidR="00BB1414" w:rsidRPr="00ED0774">
        <w:rPr>
          <w:i/>
          <w:iCs/>
        </w:rPr>
        <w:t>до</w:t>
      </w:r>
      <w:r w:rsidR="00926681" w:rsidRPr="00ED0774">
        <w:rPr>
          <w:i/>
          <w:iCs/>
        </w:rPr>
        <w:t xml:space="preserve"> </w:t>
      </w:r>
      <w:r w:rsidR="00BB1414" w:rsidRPr="00ED0774">
        <w:rPr>
          <w:i/>
          <w:iCs/>
        </w:rPr>
        <w:t>разрешения</w:t>
      </w:r>
      <w:r w:rsidR="00926681" w:rsidRPr="00ED0774">
        <w:rPr>
          <w:i/>
          <w:iCs/>
        </w:rPr>
        <w:t xml:space="preserve"> </w:t>
      </w:r>
      <w:r w:rsidR="00BB1414" w:rsidRPr="00ED0774">
        <w:rPr>
          <w:i/>
          <w:iCs/>
        </w:rPr>
        <w:t>симптоматики</w:t>
      </w:r>
      <w:r w:rsidR="00926681" w:rsidRPr="00ED0774">
        <w:rPr>
          <w:i/>
          <w:iCs/>
        </w:rPr>
        <w:t xml:space="preserve"> </w:t>
      </w:r>
      <w:r w:rsidR="00BB1414" w:rsidRPr="00ED0774">
        <w:rPr>
          <w:i/>
          <w:iCs/>
        </w:rPr>
        <w:t>при</w:t>
      </w:r>
      <w:r w:rsidR="00926681" w:rsidRPr="00ED0774">
        <w:rPr>
          <w:i/>
          <w:iCs/>
        </w:rPr>
        <w:t xml:space="preserve"> </w:t>
      </w:r>
      <w:r w:rsidR="00BB1414" w:rsidRPr="00ED0774">
        <w:rPr>
          <w:i/>
          <w:iCs/>
        </w:rPr>
        <w:t>появлении</w:t>
      </w:r>
      <w:r w:rsidR="00926681" w:rsidRPr="00ED0774">
        <w:rPr>
          <w:i/>
          <w:iCs/>
        </w:rPr>
        <w:t xml:space="preserve"> </w:t>
      </w:r>
      <w:r w:rsidR="00BB1414" w:rsidRPr="00ED0774">
        <w:rPr>
          <w:i/>
          <w:iCs/>
        </w:rPr>
        <w:t>клинически</w:t>
      </w:r>
      <w:r w:rsidR="00926681" w:rsidRPr="00ED0774">
        <w:rPr>
          <w:i/>
          <w:iCs/>
        </w:rPr>
        <w:t xml:space="preserve"> </w:t>
      </w:r>
      <w:r w:rsidR="00BB1414" w:rsidRPr="00ED0774">
        <w:rPr>
          <w:i/>
          <w:iCs/>
        </w:rPr>
        <w:t>значимых</w:t>
      </w:r>
      <w:r w:rsidR="00926681" w:rsidRPr="00ED0774">
        <w:rPr>
          <w:i/>
          <w:iCs/>
        </w:rPr>
        <w:t xml:space="preserve"> </w:t>
      </w:r>
      <w:r w:rsidR="00BB1414" w:rsidRPr="00ED0774">
        <w:rPr>
          <w:i/>
          <w:iCs/>
        </w:rPr>
        <w:t>лабораторных/клинических</w:t>
      </w:r>
      <w:r w:rsidR="00926681" w:rsidRPr="00ED0774">
        <w:rPr>
          <w:i/>
          <w:iCs/>
        </w:rPr>
        <w:t xml:space="preserve"> </w:t>
      </w:r>
      <w:r w:rsidR="00BB1414" w:rsidRPr="00ED0774">
        <w:rPr>
          <w:i/>
          <w:iCs/>
        </w:rPr>
        <w:t>признаков</w:t>
      </w:r>
      <w:r w:rsidR="00926681" w:rsidRPr="00ED0774">
        <w:rPr>
          <w:i/>
          <w:iCs/>
        </w:rPr>
        <w:t xml:space="preserve"> </w:t>
      </w:r>
      <w:r w:rsidR="00BB1414" w:rsidRPr="00ED0774">
        <w:rPr>
          <w:i/>
          <w:iCs/>
        </w:rPr>
        <w:t>синдрома</w:t>
      </w:r>
      <w:r w:rsidR="00926681" w:rsidRPr="00ED0774">
        <w:rPr>
          <w:i/>
          <w:iCs/>
        </w:rPr>
        <w:t xml:space="preserve"> </w:t>
      </w:r>
      <w:r w:rsidR="00BB1414" w:rsidRPr="00ED0774">
        <w:rPr>
          <w:i/>
          <w:iCs/>
        </w:rPr>
        <w:t>лизиса</w:t>
      </w:r>
      <w:r w:rsidR="00926681" w:rsidRPr="00ED0774">
        <w:rPr>
          <w:i/>
          <w:iCs/>
        </w:rPr>
        <w:t xml:space="preserve"> </w:t>
      </w:r>
      <w:r w:rsidR="00BB1414" w:rsidRPr="00ED0774">
        <w:rPr>
          <w:i/>
          <w:iCs/>
        </w:rPr>
        <w:t>опухоли.</w:t>
      </w:r>
      <w:r w:rsidR="00926681" w:rsidRPr="00ED0774">
        <w:rPr>
          <w:i/>
          <w:iCs/>
        </w:rPr>
        <w:t xml:space="preserve"> </w:t>
      </w:r>
    </w:p>
    <w:p w14:paraId="57BD30C8" w14:textId="25905A7E" w:rsidR="00194833" w:rsidRPr="00ED0774" w:rsidRDefault="00C11171" w:rsidP="005E0993">
      <w:pPr>
        <w:pStyle w:val="10"/>
        <w:divId w:val="488638550"/>
      </w:pPr>
      <w:r w:rsidRPr="00ED0774">
        <w:rPr>
          <w:rStyle w:val="affb"/>
        </w:rPr>
        <w:t>Рекомендуется</w:t>
      </w:r>
      <w:r w:rsidR="00926681" w:rsidRPr="00ED0774">
        <w:t xml:space="preserve"> </w:t>
      </w:r>
      <w:r w:rsidRPr="00ED0774">
        <w:t>у</w:t>
      </w:r>
      <w:r w:rsidR="00926681" w:rsidRPr="00ED0774">
        <w:t xml:space="preserve"> </w:t>
      </w:r>
      <w:r w:rsidRPr="00ED0774">
        <w:t>пациентов</w:t>
      </w:r>
      <w:r w:rsidR="00926681" w:rsidRPr="00ED0774">
        <w:t xml:space="preserve"> </w:t>
      </w:r>
      <w:r w:rsidR="00D91EC6" w:rsidRPr="00ED0774">
        <w:t>с</w:t>
      </w:r>
      <w:r w:rsidR="00926681" w:rsidRPr="00ED0774">
        <w:t xml:space="preserve"> </w:t>
      </w:r>
      <w:r w:rsidR="00B36ACB" w:rsidRPr="00ED0774">
        <w:t>ОМЛ</w:t>
      </w:r>
      <w:r w:rsidR="00926681" w:rsidRPr="00ED0774">
        <w:t xml:space="preserve"> </w:t>
      </w:r>
      <w:r w:rsidR="003E1EFE" w:rsidRPr="00ED0774">
        <w:t>с</w:t>
      </w:r>
      <w:r w:rsidR="00926681" w:rsidRPr="00ED0774">
        <w:t xml:space="preserve"> </w:t>
      </w:r>
      <w:r w:rsidR="003E1EFE" w:rsidRPr="00ED0774">
        <w:t>экспрессией</w:t>
      </w:r>
      <w:r w:rsidR="00926681" w:rsidRPr="00ED0774">
        <w:t xml:space="preserve"> </w:t>
      </w:r>
      <w:r w:rsidR="003E1EFE" w:rsidRPr="00ED0774">
        <w:rPr>
          <w:i/>
          <w:iCs/>
          <w:lang w:val="en-US"/>
        </w:rPr>
        <w:t>FLT</w:t>
      </w:r>
      <w:r w:rsidR="003E1EFE" w:rsidRPr="00ED0774">
        <w:rPr>
          <w:i/>
          <w:iCs/>
        </w:rPr>
        <w:t>-3</w:t>
      </w:r>
      <w:r w:rsidR="00926681" w:rsidRPr="00ED0774">
        <w:t xml:space="preserve"> </w:t>
      </w:r>
      <w:r w:rsidR="003975A3" w:rsidRPr="00ED0774">
        <w:t>добавление</w:t>
      </w:r>
      <w:r w:rsidR="00926681" w:rsidRPr="00ED0774">
        <w:t xml:space="preserve"> </w:t>
      </w:r>
      <w:r w:rsidR="003975A3" w:rsidRPr="00ED0774">
        <w:t>к</w:t>
      </w:r>
      <w:r w:rsidR="00926681" w:rsidRPr="00ED0774">
        <w:t xml:space="preserve"> </w:t>
      </w:r>
      <w:r w:rsidR="003975A3" w:rsidRPr="00ED0774">
        <w:t>программе</w:t>
      </w:r>
      <w:r w:rsidR="00926681" w:rsidRPr="00ED0774">
        <w:t xml:space="preserve"> </w:t>
      </w:r>
      <w:r w:rsidR="003975A3" w:rsidRPr="00ED0774">
        <w:t>лечения</w:t>
      </w:r>
      <w:r w:rsidR="00926681" w:rsidRPr="00ED0774">
        <w:t xml:space="preserve"> </w:t>
      </w:r>
      <w:r w:rsidR="003E1EFE" w:rsidRPr="00ED0774">
        <w:t>препаратов</w:t>
      </w:r>
      <w:r w:rsidR="00926681" w:rsidRPr="00ED0774">
        <w:t xml:space="preserve"> </w:t>
      </w:r>
      <w:r w:rsidR="003E1EFE" w:rsidRPr="00ED0774">
        <w:rPr>
          <w:lang w:val="en-US"/>
        </w:rPr>
        <w:t>FLT</w:t>
      </w:r>
      <w:r w:rsidR="003E1EFE" w:rsidRPr="00ED0774">
        <w:t>3-ингибиторов</w:t>
      </w:r>
      <w:r w:rsidR="004514AA" w:rsidRPr="00ED0774">
        <w:rPr>
          <w:lang w:val="ru-RU"/>
        </w:rPr>
        <w:t xml:space="preserve"> (ингибиторов протеинкиназы)</w:t>
      </w:r>
      <w:r w:rsidR="00926681" w:rsidRPr="00ED0774">
        <w:t xml:space="preserve"> </w:t>
      </w:r>
      <w:r w:rsidR="00D91EC6" w:rsidRPr="00ED0774">
        <w:t>–</w:t>
      </w:r>
      <w:r w:rsidR="005E0993" w:rsidRPr="00ED0774">
        <w:rPr>
          <w:lang w:val="ru-RU"/>
        </w:rPr>
        <w:t xml:space="preserve"> </w:t>
      </w:r>
      <w:r w:rsidR="00501AA3" w:rsidRPr="00ED0774">
        <w:t>мидостаурина</w:t>
      </w:r>
      <w:r w:rsidR="00926681" w:rsidRPr="00ED0774">
        <w:t xml:space="preserve"> </w:t>
      </w:r>
      <w:r w:rsidR="00501AA3" w:rsidRPr="00ED0774">
        <w:t>или</w:t>
      </w:r>
      <w:r w:rsidR="00926681" w:rsidRPr="00ED0774">
        <w:t xml:space="preserve"> </w:t>
      </w:r>
      <w:r w:rsidR="002C5157" w:rsidRPr="00ED0774">
        <w:t>#сорафениба</w:t>
      </w:r>
      <w:r w:rsidR="00A36DDF" w:rsidRPr="00ED0774">
        <w:t>**</w:t>
      </w:r>
      <w:r w:rsidR="00926681" w:rsidRPr="00ED0774">
        <w:t xml:space="preserve"> </w:t>
      </w:r>
      <w:r w:rsidR="0009346E" w:rsidRPr="00ED0774">
        <w:fldChar w:fldCharType="begin" w:fldLock="1"/>
      </w:r>
      <w:r w:rsidR="000E616A">
        <w:instrText>ADDIN CSL_CITATION {"citationItems":[{"id":"ITEM-1","itemData":{"DOI":"10.1056/nejmoa1614359","ISBN":"6176326389","ISSN":"0028-4793","PMID":"28644114","abstract":"© 2017 Massachusetts Medical Society. BACKGROUND Patients with acute myeloid leukemia (AML) and a FLT3 mutation have poor outcomes. We conducted a phase 3 trial to determine whether the addition of midostaurin - an oral multitargeted kinase inhibitor that is active in patients with a FLT3 mutation - to standard chemotherapy would prolong overall survival in this population. METHODS We screened 3277 patients, 18 to 59 years of age, who had newly diagnosed AML for FLT3 mutations. Patients were randomly assigned to receive standard chemotherapy (induction therapy with daunorubicin and cytarabine and consolidation therapy with high-dose cytarabine) plus either midostaurin or placebo; those who were in remission after consolidation therapy entered a maintenance phase in which they received either midostaurin or placebo. Randomization was stratified according to subtype of FLT3 mutation: point mutation in the tyrosine kinase domain (TKD) or internal tandem duplication (ITD) mutation with either a high ratio (&gt;0.7) or a low ratio (0.05 to 0.7) of mutant to wild-Type alleles (ITD [high] and ITD [low], respectively). Allogeneic transplantation was allowed. The primary end point was overall survival. RESULTS A total of 717 patients underwent randomization; 360 were assigned to the midostaurin group, and 357 to the placebo group. The FLT3 subtype was ITD (high) in 214 patients, ITD (low) in 341 patients, and TKD in 162 patients. The treatment groups were well balanced with respect to age, race, FLT3 subtype, cytogenetic risk, and blood counts but not with respect to sex (51.7% in the midostaurin group vs. 59.4% in the placebo group were women, P = 0.04). Overall survival was significantly longer in the midostaurin group than in the placebo group (hazard ratio for death, 0.78; one-sided P = 0.009), as was event-free survival (hazard ratio for event or death, 0.78; one-sided P = 0.002). In both the primary analysis and an analysis in which data for patients who underwent transplantation were censored, the benefit of midostaurin was consistent across all FLT3 subtypes. The rate of severe adverse events was similar in the two groups. CONCLUSIONS The addition of the multitargeted kinase inhibitor midostaurin to standard chemotherapy significantly prolonged overall and event-free survival among patients with AML and a FLT3 mutation.","author":[{"dropping-particle":"","family":"Stone","given":"Richard M.","non-dropping-particle":"","parse-names":false,"suffix":""},{"dropping-particle":"","family":"Mandrekar","given":"Sumithra J.","non-dropping-particle":"","parse-names":false,"suffix":""},{"dropping-particle":"","family":"Sanford","given":"Ben L.","non-dropping-particle":"","parse-names":false,"suffix":""},{"dropping-particle":"","family":"Laumann","given":"Kristina","non-dropping-particle":"","parse-names":false,"suffix":""},{"dropping-particle":"","family":"Geyer","given":"Susan","non-dropping-particle":"","parse-names":false,"suffix":""},{"dropping-particle":"","family":"Bloomfield","given":"Clara D.","non-dropping-particle":"","parse-names":false,"suffix":""},{"dropping-particle":"","family":"Thiede","given":"Christian","non-dropping-particle":"","parse-names":false,"suffix":""},{"dropping-particle":"","family":"Prior","given":"Thomas W.","non-dropping-particle":"","parse-names":false,"suffix":""},{"dropping-particle":"","family":"Döhner","given":"Konstanze","non-dropping-particle":"","parse-names":false,"suffix":""},{"dropping-particle":"","family":"Marcucci","given":"Guido","non-dropping-particle":"","parse-names":false,"suffix":""},{"dropping-particle":"","family":"Lo-Coco","given":"Francesco","non-dropping-particle":"","parse-names":false,"suffix":""},{"dropping-particle":"","family":"Klisovic","given":"Rebecca B.","non-dropping-particle":"","parse-names":false,"suffix":""},{"dropping-particle":"","family":"Wei","given":"Andrew","non-dropping-particle":"","parse-names":false,"suffix":""},{"dropping-particle":"","family":"Sierra","given":"Jorge","non-dropping-particle":"","parse-names":false,"suffix":""},{"dropping-particle":"","family":"Sanz","given":"Miguel A.","non-dropping-particle":"","parse-names":false,"suffix":""},{"dropping-particle":"","family":"Brandwein","given":"Joseph M.","non-dropping-particle":"","parse-names":false,"suffix":""},{"dropping-particle":"","family":"Witte","given":"Theo","non-dropping-particle":"de","parse-names":false,"suffix":""},{"dropping-particle":"","family":"Niederwieser","given":"Dietger","non-dropping-particle":"","parse-names":false,"suffix":""},{"dropping-particle":"","family":"Appelbaum","given":"Frederick R.","non-dropping-particle":"","parse-names":false,"suffix":""},{"dropping-particle":"","family":"Medeiros","given":"Bruno C.","non-dropping-particle":"","parse-names":false,"suffix":""},{"dropping-particle":"","family":"Tallman","given":"Martin S.","non-dropping-particle":"","parse-names":false,"suffix":""},{"dropping-particle":"","family":"Krauter","given":"Jürgen","non-dropping-particle":"","parse-names":false,"suffix":""},{"dropping-particle":"","family":"Schlenk","given":"Richard F.","non-dropping-particle":"","parse-names":false,"suffix":""},{"dropping-particle":"","family":"Ganser","given":"Arnold","non-dropping-particle":"","parse-names":false,"suffix":""},{"dropping-particle":"","family":"Serve","given":"Hubert","non-dropping-particle":"","parse-names":false,"suffix":""},{"dropping-particle":"","family":"Ehninger","given":"Gerhard","non-dropping-particle":"","parse-names":false,"suffix":""},{"dropping-particle":"","family":"Amadori","given":"Sergio","non-dropping-particle":"","parse-names":false,"suffix":""},{"dropping-particle":"","family":"Larson","given":"Richard A.","non-dropping-particle":"","parse-names":false,"suffix":""},{"dropping-particle":"","family":"Döhner","given":"Hartmut","non-dropping-particle":"","parse-names":false,"suffix":""}],"container-title":"New England Journal of Medicine","id":"ITEM-1","issue":"5","issued":{"date-parts":[["2017"]]},"page":"454-464","title":"Midostaurin plus Chemotherapy for Acute Myeloid Leukemia with a FLT3 Mutation","type":"article-journal","volume":"377"},"uris":["http://www.mendeley.com/documents/?uuid=27813921-ce00-31a6-9ef1-cb5d334f6d28"]},{"id":"ITEM-2","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2","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mendeley":{"formattedCitation":"[57,58]","plainTextFormattedCitation":"[57,58]","previouslyFormattedCitation":"[57,58]"},"properties":{"noteIndex":0},"schema":"https://github.com/citation-style-language/schema/raw/master/csl-citation.json"}</w:instrText>
      </w:r>
      <w:r w:rsidR="0009346E" w:rsidRPr="00ED0774">
        <w:fldChar w:fldCharType="separate"/>
      </w:r>
      <w:r w:rsidR="000E616A" w:rsidRPr="000E616A">
        <w:rPr>
          <w:noProof/>
        </w:rPr>
        <w:t>[57,58]</w:t>
      </w:r>
      <w:r w:rsidR="0009346E" w:rsidRPr="00ED0774">
        <w:fldChar w:fldCharType="end"/>
      </w:r>
      <w:r w:rsidR="00D91EC6" w:rsidRPr="00ED0774">
        <w:t>.</w:t>
      </w:r>
      <w:r w:rsidR="00926681" w:rsidRPr="00ED0774">
        <w:t xml:space="preserve"> </w:t>
      </w:r>
    </w:p>
    <w:p w14:paraId="10053D1B" w14:textId="4CCF4D21" w:rsidR="00C11171" w:rsidRPr="00ED0774" w:rsidRDefault="00101ED7" w:rsidP="005E0993">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514AA" w:rsidRPr="00ED0774">
        <w:rPr>
          <w:rStyle w:val="affb"/>
          <w:lang w:val="en-US"/>
        </w:rPr>
        <w:t>B</w:t>
      </w:r>
      <w:r w:rsidR="004514AA" w:rsidRPr="00ED0774">
        <w:rPr>
          <w:rStyle w:val="affb"/>
        </w:rPr>
        <w:t xml:space="preserve"> </w:t>
      </w:r>
      <w:r w:rsidR="00C11171" w:rsidRPr="00ED0774">
        <w:rPr>
          <w:rStyle w:val="affb"/>
        </w:rPr>
        <w:t>(уровень</w:t>
      </w:r>
      <w:r w:rsidR="00926681" w:rsidRPr="00ED0774">
        <w:rPr>
          <w:rStyle w:val="affb"/>
        </w:rPr>
        <w:t xml:space="preserve"> </w:t>
      </w:r>
      <w:r w:rsidR="00C11171" w:rsidRPr="00ED0774">
        <w:rPr>
          <w:rStyle w:val="affb"/>
        </w:rPr>
        <w:t>достоверности</w:t>
      </w:r>
      <w:r w:rsidR="00926681" w:rsidRPr="00ED0774">
        <w:rPr>
          <w:rStyle w:val="affb"/>
        </w:rPr>
        <w:t xml:space="preserve"> </w:t>
      </w:r>
      <w:r w:rsidR="00C11171" w:rsidRPr="00ED0774">
        <w:rPr>
          <w:rStyle w:val="affb"/>
        </w:rPr>
        <w:t>доказательств</w:t>
      </w:r>
      <w:r w:rsidR="00926681" w:rsidRPr="00ED0774">
        <w:rPr>
          <w:rStyle w:val="affb"/>
        </w:rPr>
        <w:t xml:space="preserve"> </w:t>
      </w:r>
      <w:r w:rsidR="00C11171" w:rsidRPr="00ED0774">
        <w:rPr>
          <w:rStyle w:val="affb"/>
        </w:rPr>
        <w:t>–</w:t>
      </w:r>
      <w:r w:rsidR="00926681" w:rsidRPr="00ED0774">
        <w:rPr>
          <w:rStyle w:val="affb"/>
        </w:rPr>
        <w:t xml:space="preserve"> </w:t>
      </w:r>
      <w:r w:rsidR="0009346E" w:rsidRPr="00ED0774">
        <w:rPr>
          <w:rStyle w:val="affb"/>
        </w:rPr>
        <w:t>2</w:t>
      </w:r>
      <w:r w:rsidR="002F675F" w:rsidRPr="00ED0774">
        <w:rPr>
          <w:rStyle w:val="affb"/>
        </w:rPr>
        <w:t>)</w:t>
      </w:r>
    </w:p>
    <w:p w14:paraId="3405DD1F" w14:textId="71BC93B2" w:rsidR="000C70D8" w:rsidRPr="00ED0774" w:rsidRDefault="00101ED7" w:rsidP="00705E68">
      <w:pPr>
        <w:pStyle w:val="afd"/>
        <w:spacing w:beforeAutospacing="0" w:afterAutospacing="0" w:line="360" w:lineRule="auto"/>
        <w:ind w:firstLine="709"/>
        <w:contextualSpacing/>
        <w:divId w:val="488638550"/>
        <w:rPr>
          <w:i/>
          <w:highlight w:val="yellow"/>
        </w:rPr>
      </w:pPr>
      <w:r w:rsidRPr="00ED0774">
        <w:rPr>
          <w:rStyle w:val="affb"/>
        </w:rPr>
        <w:t>Комментарий:</w:t>
      </w:r>
      <w:r w:rsidR="00926681" w:rsidRPr="00ED0774">
        <w:rPr>
          <w:rStyle w:val="affc"/>
        </w:rPr>
        <w:t xml:space="preserve"> </w:t>
      </w:r>
      <w:r w:rsidR="00D91EC6" w:rsidRPr="00ED0774">
        <w:rPr>
          <w:rStyle w:val="affc"/>
        </w:rPr>
        <w:t>р</w:t>
      </w:r>
      <w:r w:rsidR="000C70D8" w:rsidRPr="00ED0774">
        <w:rPr>
          <w:rStyle w:val="affc"/>
        </w:rPr>
        <w:t>ежим</w:t>
      </w:r>
      <w:r w:rsidR="00926681" w:rsidRPr="00ED0774">
        <w:rPr>
          <w:rStyle w:val="affc"/>
        </w:rPr>
        <w:t xml:space="preserve"> </w:t>
      </w:r>
      <w:r w:rsidR="000C70D8" w:rsidRPr="00ED0774">
        <w:rPr>
          <w:rStyle w:val="affc"/>
        </w:rPr>
        <w:t>дозирования</w:t>
      </w:r>
      <w:r w:rsidR="00926681" w:rsidRPr="00ED0774">
        <w:rPr>
          <w:rStyle w:val="affc"/>
        </w:rPr>
        <w:t xml:space="preserve"> </w:t>
      </w:r>
      <w:r w:rsidR="000C70D8" w:rsidRPr="00ED0774">
        <w:rPr>
          <w:rStyle w:val="affc"/>
        </w:rPr>
        <w:t>мидостаурина</w:t>
      </w:r>
      <w:r w:rsidR="000C70D8" w:rsidRPr="00ED0774">
        <w:rPr>
          <w:rStyle w:val="affc"/>
          <w:iCs w:val="0"/>
        </w:rPr>
        <w:t>:</w:t>
      </w:r>
      <w:r w:rsidR="00926681" w:rsidRPr="00ED0774">
        <w:rPr>
          <w:rStyle w:val="affc"/>
          <w:i w:val="0"/>
          <w:iCs w:val="0"/>
        </w:rPr>
        <w:t xml:space="preserve"> </w:t>
      </w:r>
      <w:r w:rsidR="000C70D8" w:rsidRPr="00ED0774">
        <w:rPr>
          <w:i/>
        </w:rPr>
        <w:t>50</w:t>
      </w:r>
      <w:r w:rsidR="00926681" w:rsidRPr="00ED0774">
        <w:rPr>
          <w:i/>
        </w:rPr>
        <w:t xml:space="preserve"> </w:t>
      </w:r>
      <w:r w:rsidR="000C70D8" w:rsidRPr="00ED0774">
        <w:rPr>
          <w:i/>
        </w:rPr>
        <w:t>мг</w:t>
      </w:r>
      <w:r w:rsidR="00926681" w:rsidRPr="00ED0774">
        <w:rPr>
          <w:i/>
        </w:rPr>
        <w:t xml:space="preserve"> </w:t>
      </w:r>
      <w:r w:rsidR="000C70D8" w:rsidRPr="00ED0774">
        <w:rPr>
          <w:i/>
        </w:rPr>
        <w:t>2</w:t>
      </w:r>
      <w:r w:rsidR="00926681" w:rsidRPr="00ED0774">
        <w:rPr>
          <w:i/>
        </w:rPr>
        <w:t xml:space="preserve"> </w:t>
      </w:r>
      <w:r w:rsidR="000C70D8" w:rsidRPr="00ED0774">
        <w:rPr>
          <w:i/>
        </w:rPr>
        <w:t>раза</w:t>
      </w:r>
      <w:r w:rsidR="00926681" w:rsidRPr="00ED0774">
        <w:rPr>
          <w:i/>
        </w:rPr>
        <w:t xml:space="preserve"> </w:t>
      </w:r>
      <w:r w:rsidR="000C70D8" w:rsidRPr="00ED0774">
        <w:rPr>
          <w:i/>
        </w:rPr>
        <w:t>в</w:t>
      </w:r>
      <w:r w:rsidR="00926681" w:rsidRPr="00ED0774">
        <w:rPr>
          <w:i/>
        </w:rPr>
        <w:t xml:space="preserve"> </w:t>
      </w:r>
      <w:r w:rsidR="000C70D8" w:rsidRPr="00ED0774">
        <w:rPr>
          <w:i/>
        </w:rPr>
        <w:t>день</w:t>
      </w:r>
      <w:r w:rsidR="00926681" w:rsidRPr="00ED0774">
        <w:rPr>
          <w:i/>
        </w:rPr>
        <w:t xml:space="preserve"> </w:t>
      </w:r>
      <w:r w:rsidR="0009346E" w:rsidRPr="00ED0774">
        <w:rPr>
          <w:i/>
        </w:rPr>
        <w:t>внутрь</w:t>
      </w:r>
      <w:r w:rsidR="00926681" w:rsidRPr="00ED0774">
        <w:rPr>
          <w:i/>
        </w:rPr>
        <w:t xml:space="preserve"> </w:t>
      </w:r>
      <w:r w:rsidR="000C70D8" w:rsidRPr="00ED0774">
        <w:rPr>
          <w:i/>
        </w:rPr>
        <w:t>8</w:t>
      </w:r>
      <w:r w:rsidR="00D91EC6" w:rsidRPr="00ED0774">
        <w:rPr>
          <w:i/>
        </w:rPr>
        <w:t>–</w:t>
      </w:r>
      <w:r w:rsidR="000C70D8" w:rsidRPr="00ED0774">
        <w:rPr>
          <w:i/>
        </w:rPr>
        <w:t>21</w:t>
      </w:r>
      <w:r w:rsidR="00C359FF" w:rsidRPr="00ED0774">
        <w:rPr>
          <w:i/>
        </w:rPr>
        <w:t>-й</w:t>
      </w:r>
      <w:r w:rsidR="00926681" w:rsidRPr="00ED0774">
        <w:rPr>
          <w:i/>
        </w:rPr>
        <w:t xml:space="preserve"> </w:t>
      </w:r>
      <w:r w:rsidR="000C70D8" w:rsidRPr="00ED0774">
        <w:rPr>
          <w:i/>
        </w:rPr>
        <w:t>дни</w:t>
      </w:r>
      <w:r w:rsidR="00926681" w:rsidRPr="00ED0774">
        <w:rPr>
          <w:i/>
        </w:rPr>
        <w:t xml:space="preserve"> </w:t>
      </w:r>
      <w:r w:rsidR="00217ED6" w:rsidRPr="00ED0774">
        <w:rPr>
          <w:i/>
        </w:rPr>
        <w:t>курса</w:t>
      </w:r>
      <w:r w:rsidR="00926681" w:rsidRPr="00ED0774">
        <w:rPr>
          <w:i/>
        </w:rPr>
        <w:t xml:space="preserve"> </w:t>
      </w:r>
      <w:r w:rsidR="000C70D8" w:rsidRPr="00ED0774">
        <w:rPr>
          <w:i/>
        </w:rPr>
        <w:t>одновременно</w:t>
      </w:r>
      <w:r w:rsidR="00926681" w:rsidRPr="00ED0774">
        <w:rPr>
          <w:i/>
        </w:rPr>
        <w:t xml:space="preserve"> </w:t>
      </w:r>
      <w:r w:rsidR="000C70D8" w:rsidRPr="00ED0774">
        <w:rPr>
          <w:i/>
        </w:rPr>
        <w:t>с</w:t>
      </w:r>
      <w:r w:rsidR="00926681" w:rsidRPr="00ED0774">
        <w:rPr>
          <w:i/>
        </w:rPr>
        <w:t xml:space="preserve"> </w:t>
      </w:r>
      <w:r w:rsidR="000C70D8" w:rsidRPr="00ED0774">
        <w:rPr>
          <w:i/>
        </w:rPr>
        <w:t>индукционной</w:t>
      </w:r>
      <w:r w:rsidR="00926681" w:rsidRPr="00ED0774">
        <w:rPr>
          <w:i/>
        </w:rPr>
        <w:t xml:space="preserve"> </w:t>
      </w:r>
      <w:r w:rsidR="000C70D8" w:rsidRPr="00ED0774">
        <w:rPr>
          <w:i/>
        </w:rPr>
        <w:t>терапией</w:t>
      </w:r>
      <w:r w:rsidR="00926681" w:rsidRPr="00ED0774">
        <w:rPr>
          <w:i/>
        </w:rPr>
        <w:t xml:space="preserve"> </w:t>
      </w:r>
      <w:r w:rsidR="00217ED6" w:rsidRPr="00ED0774">
        <w:rPr>
          <w:i/>
        </w:rPr>
        <w:t>«7</w:t>
      </w:r>
      <w:r w:rsidR="00926681" w:rsidRPr="00ED0774">
        <w:rPr>
          <w:i/>
        </w:rPr>
        <w:t xml:space="preserve"> </w:t>
      </w:r>
      <w:r w:rsidR="000C70D8" w:rsidRPr="00ED0774">
        <w:rPr>
          <w:i/>
        </w:rPr>
        <w:t>+</w:t>
      </w:r>
      <w:r w:rsidR="00926681" w:rsidRPr="00ED0774">
        <w:rPr>
          <w:i/>
        </w:rPr>
        <w:t xml:space="preserve"> </w:t>
      </w:r>
      <w:r w:rsidR="00217ED6" w:rsidRPr="00ED0774">
        <w:rPr>
          <w:i/>
        </w:rPr>
        <w:t>3»</w:t>
      </w:r>
      <w:r w:rsidR="00926681" w:rsidRPr="00ED0774">
        <w:rPr>
          <w:i/>
        </w:rPr>
        <w:t xml:space="preserve"> </w:t>
      </w:r>
      <w:r w:rsidR="000C70D8" w:rsidRPr="00ED0774">
        <w:rPr>
          <w:i/>
        </w:rPr>
        <w:t>и</w:t>
      </w:r>
      <w:r w:rsidR="00926681" w:rsidRPr="00ED0774">
        <w:rPr>
          <w:i/>
        </w:rPr>
        <w:t xml:space="preserve"> </w:t>
      </w:r>
      <w:r w:rsidR="000C70D8" w:rsidRPr="00ED0774">
        <w:rPr>
          <w:i/>
        </w:rPr>
        <w:t>4</w:t>
      </w:r>
      <w:r w:rsidR="00926681" w:rsidRPr="00ED0774">
        <w:rPr>
          <w:i/>
        </w:rPr>
        <w:t xml:space="preserve"> </w:t>
      </w:r>
      <w:r w:rsidR="000C70D8" w:rsidRPr="00ED0774">
        <w:rPr>
          <w:i/>
        </w:rPr>
        <w:t>консолидирующими</w:t>
      </w:r>
      <w:r w:rsidR="00926681" w:rsidRPr="00ED0774">
        <w:rPr>
          <w:i/>
        </w:rPr>
        <w:t xml:space="preserve"> </w:t>
      </w:r>
      <w:r w:rsidR="00217ED6" w:rsidRPr="00ED0774">
        <w:rPr>
          <w:i/>
        </w:rPr>
        <w:t>курсами</w:t>
      </w:r>
      <w:r w:rsidR="00926681" w:rsidRPr="00ED0774">
        <w:rPr>
          <w:i/>
        </w:rPr>
        <w:t xml:space="preserve"> </w:t>
      </w:r>
      <w:r w:rsidR="004241BB" w:rsidRPr="00ED0774">
        <w:rPr>
          <w:i/>
        </w:rPr>
        <w:t>цитарабином</w:t>
      </w:r>
      <w:r w:rsidR="00A43ACC" w:rsidRPr="00ED0774">
        <w:rPr>
          <w:i/>
        </w:rPr>
        <w:t>**</w:t>
      </w:r>
      <w:r w:rsidR="00926681" w:rsidRPr="00ED0774">
        <w:rPr>
          <w:i/>
        </w:rPr>
        <w:t xml:space="preserve"> </w:t>
      </w:r>
      <w:r w:rsidR="004241BB" w:rsidRPr="00ED0774">
        <w:rPr>
          <w:i/>
        </w:rPr>
        <w:t>в</w:t>
      </w:r>
      <w:r w:rsidR="00926681" w:rsidRPr="00ED0774">
        <w:rPr>
          <w:i/>
        </w:rPr>
        <w:t xml:space="preserve"> </w:t>
      </w:r>
      <w:r w:rsidR="004241BB" w:rsidRPr="00ED0774">
        <w:rPr>
          <w:i/>
        </w:rPr>
        <w:t>высоких</w:t>
      </w:r>
      <w:r w:rsidR="00926681" w:rsidRPr="00ED0774">
        <w:rPr>
          <w:i/>
        </w:rPr>
        <w:t xml:space="preserve"> </w:t>
      </w:r>
      <w:r w:rsidR="004241BB" w:rsidRPr="00ED0774">
        <w:rPr>
          <w:i/>
        </w:rPr>
        <w:t>дозах</w:t>
      </w:r>
      <w:r w:rsidR="00926681" w:rsidRPr="00ED0774">
        <w:rPr>
          <w:i/>
        </w:rPr>
        <w:t xml:space="preserve"> </w:t>
      </w:r>
      <w:r w:rsidR="000C70D8" w:rsidRPr="00ED0774">
        <w:rPr>
          <w:i/>
        </w:rPr>
        <w:t>с</w:t>
      </w:r>
      <w:r w:rsidR="00926681" w:rsidRPr="00ED0774">
        <w:rPr>
          <w:i/>
        </w:rPr>
        <w:t xml:space="preserve"> </w:t>
      </w:r>
      <w:r w:rsidR="000C70D8" w:rsidRPr="00ED0774">
        <w:rPr>
          <w:i/>
        </w:rPr>
        <w:t>последующей</w:t>
      </w:r>
      <w:r w:rsidR="00926681" w:rsidRPr="00ED0774">
        <w:rPr>
          <w:i/>
        </w:rPr>
        <w:t xml:space="preserve"> </w:t>
      </w:r>
      <w:r w:rsidR="000C70D8" w:rsidRPr="00ED0774">
        <w:rPr>
          <w:i/>
        </w:rPr>
        <w:t>поддерживающей</w:t>
      </w:r>
      <w:r w:rsidR="00926681" w:rsidRPr="00ED0774">
        <w:rPr>
          <w:i/>
        </w:rPr>
        <w:t xml:space="preserve"> </w:t>
      </w:r>
      <w:r w:rsidR="000C70D8" w:rsidRPr="00ED0774">
        <w:rPr>
          <w:i/>
        </w:rPr>
        <w:t>терапией</w:t>
      </w:r>
      <w:r w:rsidR="00926681" w:rsidRPr="00ED0774">
        <w:rPr>
          <w:i/>
        </w:rPr>
        <w:t xml:space="preserve"> </w:t>
      </w:r>
      <w:r w:rsidR="000E3422" w:rsidRPr="00ED0774">
        <w:rPr>
          <w:i/>
        </w:rPr>
        <w:t>мидостаурином</w:t>
      </w:r>
      <w:r w:rsidR="00926681" w:rsidRPr="00ED0774">
        <w:rPr>
          <w:i/>
        </w:rPr>
        <w:t xml:space="preserve"> </w:t>
      </w:r>
      <w:r w:rsidR="000C70D8" w:rsidRPr="00ED0774">
        <w:rPr>
          <w:i/>
        </w:rPr>
        <w:t>50</w:t>
      </w:r>
      <w:r w:rsidR="00926681" w:rsidRPr="00ED0774">
        <w:rPr>
          <w:i/>
        </w:rPr>
        <w:t xml:space="preserve"> </w:t>
      </w:r>
      <w:r w:rsidR="000C70D8" w:rsidRPr="00ED0774">
        <w:rPr>
          <w:i/>
        </w:rPr>
        <w:t>мг</w:t>
      </w:r>
      <w:r w:rsidR="00926681" w:rsidRPr="00ED0774">
        <w:rPr>
          <w:i/>
        </w:rPr>
        <w:t xml:space="preserve"> </w:t>
      </w:r>
      <w:r w:rsidR="000C70D8" w:rsidRPr="00ED0774">
        <w:rPr>
          <w:i/>
        </w:rPr>
        <w:t>2</w:t>
      </w:r>
      <w:r w:rsidR="00926681" w:rsidRPr="00ED0774">
        <w:rPr>
          <w:i/>
        </w:rPr>
        <w:t xml:space="preserve"> </w:t>
      </w:r>
      <w:r w:rsidR="000C70D8" w:rsidRPr="00ED0774">
        <w:rPr>
          <w:i/>
        </w:rPr>
        <w:t>раза</w:t>
      </w:r>
      <w:r w:rsidR="00926681" w:rsidRPr="00ED0774">
        <w:rPr>
          <w:i/>
        </w:rPr>
        <w:t xml:space="preserve"> </w:t>
      </w:r>
      <w:r w:rsidR="000C70D8" w:rsidRPr="00ED0774">
        <w:rPr>
          <w:i/>
        </w:rPr>
        <w:t>в</w:t>
      </w:r>
      <w:r w:rsidR="00926681" w:rsidRPr="00ED0774">
        <w:rPr>
          <w:i/>
        </w:rPr>
        <w:t xml:space="preserve"> </w:t>
      </w:r>
      <w:r w:rsidR="000C70D8" w:rsidRPr="00ED0774">
        <w:rPr>
          <w:i/>
        </w:rPr>
        <w:t>день</w:t>
      </w:r>
      <w:r w:rsidR="00926681" w:rsidRPr="00ED0774">
        <w:rPr>
          <w:i/>
        </w:rPr>
        <w:t xml:space="preserve"> </w:t>
      </w:r>
      <w:r w:rsidR="000C70D8" w:rsidRPr="00ED0774">
        <w:rPr>
          <w:i/>
        </w:rPr>
        <w:t>в</w:t>
      </w:r>
      <w:r w:rsidR="00926681" w:rsidRPr="00ED0774">
        <w:rPr>
          <w:i/>
        </w:rPr>
        <w:t xml:space="preserve"> </w:t>
      </w:r>
      <w:r w:rsidR="000C70D8" w:rsidRPr="00ED0774">
        <w:rPr>
          <w:i/>
        </w:rPr>
        <w:t>течение</w:t>
      </w:r>
      <w:r w:rsidR="00926681" w:rsidRPr="00ED0774">
        <w:rPr>
          <w:i/>
        </w:rPr>
        <w:t xml:space="preserve"> </w:t>
      </w:r>
      <w:r w:rsidR="000C70D8" w:rsidRPr="00ED0774">
        <w:rPr>
          <w:i/>
        </w:rPr>
        <w:t>1</w:t>
      </w:r>
      <w:r w:rsidR="00926681" w:rsidRPr="00ED0774">
        <w:rPr>
          <w:i/>
        </w:rPr>
        <w:t xml:space="preserve"> </w:t>
      </w:r>
      <w:r w:rsidR="000C70D8" w:rsidRPr="00ED0774">
        <w:rPr>
          <w:i/>
        </w:rPr>
        <w:t>года.</w:t>
      </w:r>
    </w:p>
    <w:p w14:paraId="6000BD76" w14:textId="77777777" w:rsidR="000C70D8" w:rsidRPr="00ED0774" w:rsidRDefault="000C70D8" w:rsidP="00705E68">
      <w:pPr>
        <w:pStyle w:val="afd"/>
        <w:spacing w:beforeAutospacing="0" w:afterAutospacing="0" w:line="360" w:lineRule="auto"/>
        <w:ind w:firstLine="709"/>
        <w:contextualSpacing/>
        <w:divId w:val="488638550"/>
        <w:rPr>
          <w:i/>
        </w:rPr>
      </w:pPr>
      <w:r w:rsidRPr="00ED0774">
        <w:rPr>
          <w:i/>
        </w:rPr>
        <w:t>Режим</w:t>
      </w:r>
      <w:r w:rsidR="00926681" w:rsidRPr="00ED0774">
        <w:rPr>
          <w:i/>
        </w:rPr>
        <w:t xml:space="preserve"> </w:t>
      </w:r>
      <w:r w:rsidRPr="00ED0774">
        <w:rPr>
          <w:i/>
        </w:rPr>
        <w:t>дозирования</w:t>
      </w:r>
      <w:r w:rsidR="00926681" w:rsidRPr="00ED0774">
        <w:rPr>
          <w:i/>
        </w:rPr>
        <w:t xml:space="preserve"> </w:t>
      </w:r>
      <w:r w:rsidRPr="00ED0774">
        <w:rPr>
          <w:i/>
        </w:rPr>
        <w:t>#сорафениба</w:t>
      </w:r>
      <w:r w:rsidR="00337F50" w:rsidRPr="00ED0774">
        <w:rPr>
          <w:i/>
        </w:rPr>
        <w:t>**</w:t>
      </w:r>
      <w:r w:rsidR="00926681" w:rsidRPr="00ED0774">
        <w:rPr>
          <w:i/>
        </w:rPr>
        <w:t xml:space="preserve"> </w:t>
      </w:r>
      <w:r w:rsidRPr="00ED0774">
        <w:rPr>
          <w:i/>
        </w:rPr>
        <w:t>у</w:t>
      </w:r>
      <w:r w:rsidR="00926681" w:rsidRPr="00ED0774">
        <w:rPr>
          <w:i/>
        </w:rPr>
        <w:t xml:space="preserve"> </w:t>
      </w:r>
      <w:r w:rsidRPr="00ED0774">
        <w:rPr>
          <w:i/>
        </w:rPr>
        <w:t>молодых</w:t>
      </w:r>
      <w:r w:rsidR="00926681" w:rsidRPr="00ED0774">
        <w:rPr>
          <w:i/>
        </w:rPr>
        <w:t xml:space="preserve"> </w:t>
      </w:r>
      <w:r w:rsidRPr="00ED0774">
        <w:rPr>
          <w:i/>
        </w:rPr>
        <w:t>пациентов:</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внутрь</w:t>
      </w:r>
      <w:r w:rsidR="00926681" w:rsidRPr="00ED0774">
        <w:rPr>
          <w:i/>
        </w:rPr>
        <w:t xml:space="preserve"> </w:t>
      </w:r>
      <w:r w:rsidR="0009346E" w:rsidRPr="00ED0774">
        <w:rPr>
          <w:i/>
        </w:rPr>
        <w:t>10</w:t>
      </w:r>
      <w:r w:rsidR="00C359FF" w:rsidRPr="00ED0774">
        <w:rPr>
          <w:i/>
        </w:rPr>
        <w:t>–</w:t>
      </w:r>
      <w:r w:rsidR="0009346E" w:rsidRPr="00ED0774">
        <w:rPr>
          <w:i/>
        </w:rPr>
        <w:t>19</w:t>
      </w:r>
      <w:r w:rsidR="00C359FF" w:rsidRPr="00ED0774">
        <w:rPr>
          <w:i/>
        </w:rPr>
        <w:t>-й</w:t>
      </w:r>
      <w:r w:rsidR="00926681" w:rsidRPr="00ED0774">
        <w:rPr>
          <w:i/>
        </w:rPr>
        <w:t xml:space="preserve"> </w:t>
      </w:r>
      <w:r w:rsidR="00C359FF" w:rsidRPr="00ED0774">
        <w:rPr>
          <w:i/>
        </w:rPr>
        <w:t>дни</w:t>
      </w:r>
      <w:r w:rsidR="00926681" w:rsidRPr="00ED0774">
        <w:rPr>
          <w:i/>
        </w:rPr>
        <w:t xml:space="preserve"> </w:t>
      </w:r>
      <w:r w:rsidR="0009346E" w:rsidRPr="00ED0774">
        <w:rPr>
          <w:i/>
        </w:rPr>
        <w:t>каждого</w:t>
      </w:r>
      <w:r w:rsidR="00926681" w:rsidRPr="00ED0774">
        <w:rPr>
          <w:i/>
        </w:rPr>
        <w:t xml:space="preserve"> </w:t>
      </w:r>
      <w:r w:rsidR="0009346E" w:rsidRPr="00ED0774">
        <w:rPr>
          <w:i/>
        </w:rPr>
        <w:t>индукционного</w:t>
      </w:r>
      <w:r w:rsidR="00926681" w:rsidRPr="00ED0774">
        <w:rPr>
          <w:i/>
        </w:rPr>
        <w:t xml:space="preserve"> </w:t>
      </w:r>
      <w:r w:rsidR="00217ED6" w:rsidRPr="00ED0774">
        <w:rPr>
          <w:i/>
        </w:rPr>
        <w:t>курса</w:t>
      </w:r>
      <w:r w:rsidR="0009346E" w:rsidRPr="00ED0774">
        <w:rPr>
          <w:i/>
        </w:rPr>
        <w:t>;</w:t>
      </w:r>
      <w:r w:rsidR="00926681" w:rsidRPr="00ED0774">
        <w:rPr>
          <w:i/>
        </w:rPr>
        <w:t xml:space="preserve"> </w:t>
      </w:r>
      <w:r w:rsidR="0009346E" w:rsidRPr="00ED0774">
        <w:rPr>
          <w:i/>
        </w:rPr>
        <w:t>далее</w:t>
      </w:r>
      <w:r w:rsidR="00926681" w:rsidRPr="00ED0774">
        <w:rPr>
          <w:i/>
        </w:rPr>
        <w:t xml:space="preserve"> </w:t>
      </w:r>
      <w:r w:rsidR="0009346E" w:rsidRPr="00ED0774">
        <w:rPr>
          <w:i/>
        </w:rPr>
        <w:t>–</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начиная</w:t>
      </w:r>
      <w:r w:rsidR="00926681" w:rsidRPr="00ED0774">
        <w:rPr>
          <w:i/>
        </w:rPr>
        <w:t xml:space="preserve"> </w:t>
      </w:r>
      <w:r w:rsidR="0009346E" w:rsidRPr="00ED0774">
        <w:rPr>
          <w:i/>
        </w:rPr>
        <w:t>с</w:t>
      </w:r>
      <w:r w:rsidR="00926681" w:rsidRPr="00ED0774">
        <w:rPr>
          <w:i/>
        </w:rPr>
        <w:t xml:space="preserve"> </w:t>
      </w:r>
      <w:r w:rsidR="0009346E" w:rsidRPr="00ED0774">
        <w:rPr>
          <w:i/>
        </w:rPr>
        <w:t>8</w:t>
      </w:r>
      <w:r w:rsidR="00C359FF" w:rsidRPr="00ED0774">
        <w:rPr>
          <w:i/>
        </w:rPr>
        <w:t>-го</w:t>
      </w:r>
      <w:r w:rsidR="00926681" w:rsidRPr="00ED0774">
        <w:rPr>
          <w:i/>
        </w:rPr>
        <w:t xml:space="preserve"> </w:t>
      </w:r>
      <w:r w:rsidR="0009346E" w:rsidRPr="00ED0774">
        <w:rPr>
          <w:i/>
        </w:rPr>
        <w:t>дня</w:t>
      </w:r>
      <w:r w:rsidR="00926681" w:rsidRPr="00ED0774">
        <w:rPr>
          <w:i/>
        </w:rPr>
        <w:t xml:space="preserve"> </w:t>
      </w:r>
      <w:r w:rsidR="0009346E" w:rsidRPr="00ED0774">
        <w:rPr>
          <w:i/>
        </w:rPr>
        <w:t>каждого</w:t>
      </w:r>
      <w:r w:rsidR="00926681" w:rsidRPr="00ED0774">
        <w:rPr>
          <w:i/>
        </w:rPr>
        <w:t xml:space="preserve"> </w:t>
      </w:r>
      <w:r w:rsidR="00217ED6" w:rsidRPr="00ED0774">
        <w:rPr>
          <w:i/>
        </w:rPr>
        <w:t>курса</w:t>
      </w:r>
      <w:r w:rsidR="00926681" w:rsidRPr="00ED0774">
        <w:rPr>
          <w:i/>
        </w:rPr>
        <w:t xml:space="preserve"> </w:t>
      </w:r>
      <w:r w:rsidR="0009346E" w:rsidRPr="00ED0774">
        <w:rPr>
          <w:i/>
        </w:rPr>
        <w:t>консолидации,</w:t>
      </w:r>
      <w:r w:rsidR="00926681" w:rsidRPr="00ED0774">
        <w:rPr>
          <w:i/>
        </w:rPr>
        <w:t xml:space="preserve"> </w:t>
      </w:r>
      <w:r w:rsidR="0009346E" w:rsidRPr="00ED0774">
        <w:rPr>
          <w:i/>
        </w:rPr>
        <w:t>далее</w:t>
      </w:r>
      <w:r w:rsidR="00926681" w:rsidRPr="00ED0774">
        <w:rPr>
          <w:i/>
        </w:rPr>
        <w:t xml:space="preserve"> </w:t>
      </w:r>
      <w:r w:rsidR="0009346E" w:rsidRPr="00ED0774">
        <w:rPr>
          <w:i/>
        </w:rPr>
        <w:t>–</w:t>
      </w:r>
      <w:r w:rsidR="00926681" w:rsidRPr="00ED0774">
        <w:rPr>
          <w:i/>
        </w:rPr>
        <w:t xml:space="preserve"> </w:t>
      </w:r>
      <w:r w:rsidR="0009346E" w:rsidRPr="00ED0774">
        <w:rPr>
          <w:i/>
        </w:rPr>
        <w:t>поддерживающая</w:t>
      </w:r>
      <w:r w:rsidR="00926681" w:rsidRPr="00ED0774">
        <w:rPr>
          <w:i/>
        </w:rPr>
        <w:t xml:space="preserve"> </w:t>
      </w:r>
      <w:r w:rsidR="0009346E" w:rsidRPr="00ED0774">
        <w:rPr>
          <w:i/>
        </w:rPr>
        <w:t>терапия</w:t>
      </w:r>
      <w:r w:rsidR="00926681" w:rsidRPr="00ED0774">
        <w:rPr>
          <w:i/>
        </w:rPr>
        <w:t xml:space="preserve"> </w:t>
      </w:r>
      <w:r w:rsidR="000E3422" w:rsidRPr="00ED0774">
        <w:rPr>
          <w:i/>
        </w:rPr>
        <w:t>#сорафенибом</w:t>
      </w:r>
      <w:r w:rsidR="00337F50" w:rsidRPr="00ED0774">
        <w:rPr>
          <w:i/>
        </w:rPr>
        <w:t>**</w:t>
      </w:r>
      <w:r w:rsidR="00926681" w:rsidRPr="00ED0774">
        <w:rPr>
          <w:i/>
        </w:rPr>
        <w:t xml:space="preserve"> </w:t>
      </w:r>
      <w:r w:rsidR="0009346E" w:rsidRPr="00ED0774">
        <w:rPr>
          <w:i/>
        </w:rPr>
        <w:t>400</w:t>
      </w:r>
      <w:r w:rsidR="00926681" w:rsidRPr="00ED0774">
        <w:rPr>
          <w:i/>
        </w:rPr>
        <w:t xml:space="preserve"> </w:t>
      </w:r>
      <w:r w:rsidR="0009346E" w:rsidRPr="00ED0774">
        <w:rPr>
          <w:i/>
        </w:rPr>
        <w:t>мг</w:t>
      </w:r>
      <w:r w:rsidR="00926681" w:rsidRPr="00ED0774">
        <w:rPr>
          <w:i/>
        </w:rPr>
        <w:t xml:space="preserve"> </w:t>
      </w:r>
      <w:r w:rsidR="0009346E" w:rsidRPr="00ED0774">
        <w:rPr>
          <w:i/>
        </w:rPr>
        <w:t>2</w:t>
      </w:r>
      <w:r w:rsidR="00926681" w:rsidRPr="00ED0774">
        <w:rPr>
          <w:i/>
        </w:rPr>
        <w:t xml:space="preserve"> </w:t>
      </w:r>
      <w:r w:rsidR="0009346E" w:rsidRPr="00ED0774">
        <w:rPr>
          <w:i/>
        </w:rPr>
        <w:t>раза</w:t>
      </w:r>
      <w:r w:rsidR="00926681" w:rsidRPr="00ED0774">
        <w:rPr>
          <w:i/>
        </w:rPr>
        <w:t xml:space="preserve"> </w:t>
      </w:r>
      <w:r w:rsidR="0009346E" w:rsidRPr="00ED0774">
        <w:rPr>
          <w:i/>
        </w:rPr>
        <w:t>в</w:t>
      </w:r>
      <w:r w:rsidR="00926681" w:rsidRPr="00ED0774">
        <w:rPr>
          <w:i/>
        </w:rPr>
        <w:t xml:space="preserve"> </w:t>
      </w:r>
      <w:r w:rsidR="0009346E" w:rsidRPr="00ED0774">
        <w:rPr>
          <w:i/>
        </w:rPr>
        <w:t>день</w:t>
      </w:r>
      <w:r w:rsidR="00926681" w:rsidRPr="00ED0774">
        <w:rPr>
          <w:i/>
        </w:rPr>
        <w:t xml:space="preserve"> </w:t>
      </w:r>
      <w:r w:rsidR="0009346E" w:rsidRPr="00ED0774">
        <w:rPr>
          <w:i/>
        </w:rPr>
        <w:t>в</w:t>
      </w:r>
      <w:r w:rsidR="00926681" w:rsidRPr="00ED0774">
        <w:rPr>
          <w:i/>
        </w:rPr>
        <w:t xml:space="preserve"> </w:t>
      </w:r>
      <w:r w:rsidR="0009346E" w:rsidRPr="00ED0774">
        <w:rPr>
          <w:i/>
        </w:rPr>
        <w:t>течение</w:t>
      </w:r>
      <w:r w:rsidR="00926681" w:rsidRPr="00ED0774">
        <w:rPr>
          <w:i/>
        </w:rPr>
        <w:t xml:space="preserve"> </w:t>
      </w:r>
      <w:r w:rsidR="00C359FF" w:rsidRPr="00ED0774">
        <w:rPr>
          <w:i/>
        </w:rPr>
        <w:t>1</w:t>
      </w:r>
      <w:r w:rsidR="00926681" w:rsidRPr="00ED0774">
        <w:rPr>
          <w:i/>
        </w:rPr>
        <w:t xml:space="preserve"> </w:t>
      </w:r>
      <w:r w:rsidR="0009346E" w:rsidRPr="00ED0774">
        <w:rPr>
          <w:i/>
        </w:rPr>
        <w:t>года.</w:t>
      </w:r>
    </w:p>
    <w:p w14:paraId="1771317C" w14:textId="0203838B" w:rsidR="0009346E" w:rsidRPr="00ED0774" w:rsidRDefault="0009346E" w:rsidP="00705E68">
      <w:pPr>
        <w:pStyle w:val="afd"/>
        <w:spacing w:beforeAutospacing="0" w:afterAutospacing="0" w:line="360" w:lineRule="auto"/>
        <w:ind w:firstLine="709"/>
        <w:contextualSpacing/>
        <w:divId w:val="488638550"/>
        <w:rPr>
          <w:rStyle w:val="affc"/>
          <w:i w:val="0"/>
          <w:iCs w:val="0"/>
        </w:rPr>
      </w:pPr>
      <w:r w:rsidRPr="00ED0774">
        <w:rPr>
          <w:i/>
        </w:rPr>
        <w:lastRenderedPageBreak/>
        <w:t>Режим</w:t>
      </w:r>
      <w:r w:rsidR="00926681" w:rsidRPr="00ED0774">
        <w:rPr>
          <w:i/>
        </w:rPr>
        <w:t xml:space="preserve"> </w:t>
      </w:r>
      <w:r w:rsidRPr="00ED0774">
        <w:rPr>
          <w:i/>
        </w:rPr>
        <w:t>дозирования</w:t>
      </w:r>
      <w:r w:rsidR="00926681" w:rsidRPr="00ED0774">
        <w:rPr>
          <w:i/>
        </w:rPr>
        <w:t xml:space="preserve"> </w:t>
      </w:r>
      <w:r w:rsidRPr="00ED0774">
        <w:rPr>
          <w:i/>
        </w:rPr>
        <w:t>#сорафениба</w:t>
      </w:r>
      <w:r w:rsidR="00337F50" w:rsidRPr="00ED0774">
        <w:rPr>
          <w:i/>
        </w:rPr>
        <w:t>**</w:t>
      </w:r>
      <w:r w:rsidR="00926681" w:rsidRPr="00ED0774">
        <w:rPr>
          <w:i/>
        </w:rPr>
        <w:t xml:space="preserve"> </w:t>
      </w:r>
      <w:r w:rsidRPr="00ED0774">
        <w:rPr>
          <w:i/>
        </w:rPr>
        <w:t>у</w:t>
      </w:r>
      <w:r w:rsidR="00926681" w:rsidRPr="00ED0774">
        <w:rPr>
          <w:i/>
        </w:rPr>
        <w:t xml:space="preserve"> </w:t>
      </w:r>
      <w:r w:rsidRPr="00ED0774">
        <w:rPr>
          <w:i/>
        </w:rPr>
        <w:t>пожилых</w:t>
      </w:r>
      <w:r w:rsidR="00926681" w:rsidRPr="00ED0774">
        <w:rPr>
          <w:i/>
        </w:rPr>
        <w:t xml:space="preserve"> </w:t>
      </w:r>
      <w:r w:rsidRPr="00ED0774">
        <w:rPr>
          <w:i/>
        </w:rPr>
        <w:t>пациентов:</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0E3422" w:rsidRPr="00ED0774">
        <w:rPr>
          <w:i/>
        </w:rPr>
        <w:t>1</w:t>
      </w:r>
      <w:r w:rsidR="00C359FF" w:rsidRPr="00ED0774">
        <w:rPr>
          <w:i/>
        </w:rPr>
        <w:t>–</w:t>
      </w:r>
      <w:r w:rsidR="000E3422" w:rsidRPr="00ED0774">
        <w:rPr>
          <w:i/>
        </w:rPr>
        <w:t>7</w:t>
      </w:r>
      <w:r w:rsidR="00C359FF" w:rsidRPr="00ED0774">
        <w:rPr>
          <w:i/>
        </w:rPr>
        <w:t>-й</w:t>
      </w:r>
      <w:r w:rsidR="00926681" w:rsidRPr="00ED0774">
        <w:rPr>
          <w:i/>
        </w:rPr>
        <w:t xml:space="preserve"> </w:t>
      </w:r>
      <w:r w:rsidR="00C359FF" w:rsidRPr="00ED0774">
        <w:rPr>
          <w:i/>
        </w:rPr>
        <w:t>дни</w:t>
      </w:r>
      <w:r w:rsidR="00926681" w:rsidRPr="00ED0774">
        <w:rPr>
          <w:i/>
        </w:rPr>
        <w:t xml:space="preserve"> </w:t>
      </w:r>
      <w:r w:rsidR="000E3422" w:rsidRPr="00ED0774">
        <w:rPr>
          <w:i/>
        </w:rPr>
        <w:t>каждого</w:t>
      </w:r>
      <w:r w:rsidR="00926681" w:rsidRPr="00ED0774">
        <w:rPr>
          <w:i/>
        </w:rPr>
        <w:t xml:space="preserve"> </w:t>
      </w:r>
      <w:r w:rsidR="000E3422" w:rsidRPr="00ED0774">
        <w:rPr>
          <w:i/>
        </w:rPr>
        <w:t>индукционного</w:t>
      </w:r>
      <w:r w:rsidR="00926681" w:rsidRPr="00ED0774">
        <w:rPr>
          <w:i/>
        </w:rPr>
        <w:t xml:space="preserve"> </w:t>
      </w:r>
      <w:r w:rsidR="00217ED6" w:rsidRPr="00ED0774">
        <w:rPr>
          <w:i/>
        </w:rPr>
        <w:t>курса</w:t>
      </w:r>
      <w:r w:rsidR="000E3422" w:rsidRPr="00ED0774">
        <w:rPr>
          <w:i/>
        </w:rPr>
        <w:t>;</w:t>
      </w:r>
      <w:r w:rsidR="00926681" w:rsidRPr="00ED0774">
        <w:rPr>
          <w:i/>
        </w:rPr>
        <w:t xml:space="preserve"> </w:t>
      </w:r>
      <w:r w:rsidR="000E3422" w:rsidRPr="00ED0774">
        <w:rPr>
          <w:i/>
        </w:rPr>
        <w:t>далее</w:t>
      </w:r>
      <w:r w:rsidR="00926681" w:rsidRPr="00ED0774">
        <w:rPr>
          <w:i/>
        </w:rPr>
        <w:t xml:space="preserve"> </w:t>
      </w:r>
      <w:r w:rsidR="000E3422" w:rsidRPr="00ED0774">
        <w:rPr>
          <w:i/>
        </w:rPr>
        <w:t>–</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C359FF" w:rsidRPr="00ED0774">
        <w:rPr>
          <w:i/>
        </w:rPr>
        <w:t>1–28-й</w:t>
      </w:r>
      <w:r w:rsidR="00926681" w:rsidRPr="00ED0774">
        <w:rPr>
          <w:i/>
        </w:rPr>
        <w:t xml:space="preserve"> </w:t>
      </w:r>
      <w:r w:rsidR="000E3422" w:rsidRPr="00ED0774">
        <w:rPr>
          <w:i/>
        </w:rPr>
        <w:t>дни</w:t>
      </w:r>
      <w:r w:rsidR="00926681" w:rsidRPr="00ED0774">
        <w:rPr>
          <w:i/>
        </w:rPr>
        <w:t xml:space="preserve"> </w:t>
      </w:r>
      <w:r w:rsidR="000E3422" w:rsidRPr="00ED0774">
        <w:rPr>
          <w:i/>
        </w:rPr>
        <w:t>два</w:t>
      </w:r>
      <w:r w:rsidR="00926681" w:rsidRPr="00ED0774">
        <w:rPr>
          <w:i/>
        </w:rPr>
        <w:t xml:space="preserve"> </w:t>
      </w:r>
      <w:r w:rsidR="000E3422" w:rsidRPr="00ED0774">
        <w:rPr>
          <w:i/>
        </w:rPr>
        <w:t>28-дневных</w:t>
      </w:r>
      <w:r w:rsidR="00926681" w:rsidRPr="00ED0774">
        <w:rPr>
          <w:i/>
        </w:rPr>
        <w:t xml:space="preserve"> </w:t>
      </w:r>
      <w:r w:rsidR="00217ED6" w:rsidRPr="00ED0774">
        <w:rPr>
          <w:i/>
        </w:rPr>
        <w:t>курса</w:t>
      </w:r>
      <w:r w:rsidR="00926681" w:rsidRPr="00ED0774">
        <w:rPr>
          <w:i/>
        </w:rPr>
        <w:t xml:space="preserve"> </w:t>
      </w:r>
      <w:r w:rsidR="000E3422" w:rsidRPr="00ED0774">
        <w:rPr>
          <w:i/>
        </w:rPr>
        <w:t>одновременно</w:t>
      </w:r>
      <w:r w:rsidR="00926681" w:rsidRPr="00ED0774">
        <w:rPr>
          <w:i/>
        </w:rPr>
        <w:t xml:space="preserve"> </w:t>
      </w:r>
      <w:r w:rsidR="000E3422" w:rsidRPr="00ED0774">
        <w:rPr>
          <w:i/>
        </w:rPr>
        <w:t>с</w:t>
      </w:r>
      <w:r w:rsidR="00926681" w:rsidRPr="00ED0774">
        <w:rPr>
          <w:i/>
        </w:rPr>
        <w:t xml:space="preserve"> </w:t>
      </w:r>
      <w:r w:rsidR="000E3422" w:rsidRPr="00ED0774">
        <w:rPr>
          <w:i/>
        </w:rPr>
        <w:t>2</w:t>
      </w:r>
      <w:r w:rsidR="00926681" w:rsidRPr="00ED0774">
        <w:rPr>
          <w:i/>
        </w:rPr>
        <w:t xml:space="preserve"> </w:t>
      </w:r>
      <w:r w:rsidR="00217ED6" w:rsidRPr="00ED0774">
        <w:rPr>
          <w:i/>
        </w:rPr>
        <w:t>курсами</w:t>
      </w:r>
      <w:r w:rsidR="00926681" w:rsidRPr="00ED0774">
        <w:rPr>
          <w:i/>
        </w:rPr>
        <w:t xml:space="preserve"> </w:t>
      </w:r>
      <w:r w:rsidR="000E3422" w:rsidRPr="00ED0774">
        <w:rPr>
          <w:i/>
        </w:rPr>
        <w:t>консолидации</w:t>
      </w:r>
      <w:r w:rsidR="00926681" w:rsidRPr="00ED0774">
        <w:rPr>
          <w:i/>
        </w:rPr>
        <w:t xml:space="preserve"> </w:t>
      </w:r>
      <w:r w:rsidR="000E3422" w:rsidRPr="00ED0774">
        <w:rPr>
          <w:i/>
        </w:rPr>
        <w:t>средними</w:t>
      </w:r>
      <w:r w:rsidR="00926681" w:rsidRPr="00ED0774">
        <w:rPr>
          <w:i/>
        </w:rPr>
        <w:t xml:space="preserve"> </w:t>
      </w:r>
      <w:r w:rsidR="000E3422" w:rsidRPr="00ED0774">
        <w:rPr>
          <w:i/>
        </w:rPr>
        <w:t>дозами</w:t>
      </w:r>
      <w:r w:rsidR="00926681" w:rsidRPr="00ED0774">
        <w:rPr>
          <w:i/>
        </w:rPr>
        <w:t xml:space="preserve"> </w:t>
      </w:r>
      <w:r w:rsidR="000E3422" w:rsidRPr="00ED0774">
        <w:rPr>
          <w:i/>
        </w:rPr>
        <w:t>цитарабина**</w:t>
      </w:r>
      <w:r w:rsidR="00926681" w:rsidRPr="00ED0774">
        <w:rPr>
          <w:i/>
        </w:rPr>
        <w:t xml:space="preserve"> </w:t>
      </w:r>
      <w:r w:rsidR="000E3422" w:rsidRPr="00ED0774">
        <w:rPr>
          <w:i/>
        </w:rPr>
        <w:t>(2</w:t>
      </w:r>
      <w:r w:rsidR="00926681" w:rsidRPr="00ED0774">
        <w:rPr>
          <w:i/>
        </w:rPr>
        <w:t xml:space="preserve"> </w:t>
      </w:r>
      <w:r w:rsidR="000E3422" w:rsidRPr="00ED0774">
        <w:rPr>
          <w:i/>
        </w:rPr>
        <w:t>г/м</w:t>
      </w:r>
      <w:r w:rsidR="000E3422" w:rsidRPr="00ED0774">
        <w:rPr>
          <w:i/>
          <w:vertAlign w:val="superscript"/>
        </w:rPr>
        <w:t>2</w:t>
      </w:r>
      <w:r w:rsidR="000E3422" w:rsidRPr="00ED0774">
        <w:rPr>
          <w:i/>
        </w:rPr>
        <w:t>/</w:t>
      </w:r>
      <w:r w:rsidR="005E7775" w:rsidRPr="00ED0774">
        <w:rPr>
          <w:i/>
        </w:rPr>
        <w:t>сутки</w:t>
      </w:r>
      <w:r w:rsidR="000E3422" w:rsidRPr="00ED0774">
        <w:rPr>
          <w:i/>
        </w:rPr>
        <w:t>,</w:t>
      </w:r>
      <w:r w:rsidR="00926681" w:rsidRPr="00ED0774">
        <w:rPr>
          <w:i/>
        </w:rPr>
        <w:t xml:space="preserve"> </w:t>
      </w:r>
      <w:r w:rsidR="00C359FF" w:rsidRPr="00ED0774">
        <w:rPr>
          <w:i/>
        </w:rPr>
        <w:t>1-й</w:t>
      </w:r>
      <w:r w:rsidR="00926681" w:rsidRPr="00ED0774">
        <w:rPr>
          <w:i/>
        </w:rPr>
        <w:t xml:space="preserve"> </w:t>
      </w:r>
      <w:r w:rsidR="00C359FF" w:rsidRPr="00ED0774">
        <w:rPr>
          <w:i/>
        </w:rPr>
        <w:t>и</w:t>
      </w:r>
      <w:r w:rsidR="00926681" w:rsidRPr="00ED0774">
        <w:rPr>
          <w:i/>
        </w:rPr>
        <w:t xml:space="preserve"> </w:t>
      </w:r>
      <w:r w:rsidR="00C359FF" w:rsidRPr="00ED0774">
        <w:rPr>
          <w:i/>
        </w:rPr>
        <w:t>5-й</w:t>
      </w:r>
      <w:r w:rsidR="00926681" w:rsidRPr="00ED0774">
        <w:rPr>
          <w:i/>
        </w:rPr>
        <w:t xml:space="preserve"> </w:t>
      </w:r>
      <w:r w:rsidR="000E3422" w:rsidRPr="00ED0774">
        <w:rPr>
          <w:i/>
        </w:rPr>
        <w:t>дни</w:t>
      </w:r>
      <w:r w:rsidR="00926681" w:rsidRPr="00ED0774">
        <w:rPr>
          <w:i/>
        </w:rPr>
        <w:t xml:space="preserve"> </w:t>
      </w:r>
      <w:r w:rsidR="000E3422" w:rsidRPr="00ED0774">
        <w:rPr>
          <w:i/>
        </w:rPr>
        <w:t>28-дневного</w:t>
      </w:r>
      <w:r w:rsidR="00926681" w:rsidRPr="00ED0774">
        <w:rPr>
          <w:i/>
        </w:rPr>
        <w:t xml:space="preserve"> </w:t>
      </w:r>
      <w:r w:rsidR="00217ED6" w:rsidRPr="00ED0774">
        <w:rPr>
          <w:i/>
        </w:rPr>
        <w:t>курса</w:t>
      </w:r>
      <w:r w:rsidR="000E3422" w:rsidRPr="00ED0774">
        <w:rPr>
          <w:i/>
        </w:rPr>
        <w:t>),</w:t>
      </w:r>
      <w:r w:rsidR="00926681" w:rsidRPr="00ED0774">
        <w:rPr>
          <w:i/>
        </w:rPr>
        <w:t xml:space="preserve"> </w:t>
      </w:r>
      <w:r w:rsidR="000E3422" w:rsidRPr="00ED0774">
        <w:rPr>
          <w:i/>
        </w:rPr>
        <w:t>далее</w:t>
      </w:r>
      <w:r w:rsidR="00926681" w:rsidRPr="00ED0774">
        <w:rPr>
          <w:i/>
        </w:rPr>
        <w:t xml:space="preserve"> </w:t>
      </w:r>
      <w:r w:rsidR="000E3422" w:rsidRPr="00ED0774">
        <w:rPr>
          <w:i/>
        </w:rPr>
        <w:t>–</w:t>
      </w:r>
      <w:r w:rsidR="00926681" w:rsidRPr="00ED0774">
        <w:rPr>
          <w:i/>
        </w:rPr>
        <w:t xml:space="preserve"> </w:t>
      </w:r>
      <w:r w:rsidR="000E3422" w:rsidRPr="00ED0774">
        <w:rPr>
          <w:i/>
        </w:rPr>
        <w:t>поддерживающая</w:t>
      </w:r>
      <w:r w:rsidR="00926681" w:rsidRPr="00ED0774">
        <w:rPr>
          <w:i/>
        </w:rPr>
        <w:t xml:space="preserve"> </w:t>
      </w:r>
      <w:r w:rsidR="000E3422" w:rsidRPr="00ED0774">
        <w:rPr>
          <w:i/>
        </w:rPr>
        <w:t>терапия</w:t>
      </w:r>
      <w:r w:rsidR="00926681" w:rsidRPr="00ED0774">
        <w:rPr>
          <w:i/>
        </w:rPr>
        <w:t xml:space="preserve"> </w:t>
      </w:r>
      <w:r w:rsidR="000E3422" w:rsidRPr="00ED0774">
        <w:rPr>
          <w:i/>
        </w:rPr>
        <w:t>#сорафенибом</w:t>
      </w:r>
      <w:r w:rsidR="00926681" w:rsidRPr="00ED0774">
        <w:rPr>
          <w:i/>
        </w:rPr>
        <w:t xml:space="preserve"> </w:t>
      </w:r>
      <w:r w:rsidR="000E3422" w:rsidRPr="00ED0774">
        <w:rPr>
          <w:i/>
        </w:rPr>
        <w:t>400</w:t>
      </w:r>
      <w:r w:rsidR="00926681" w:rsidRPr="00ED0774">
        <w:rPr>
          <w:i/>
        </w:rPr>
        <w:t xml:space="preserve"> </w:t>
      </w:r>
      <w:r w:rsidR="000E3422" w:rsidRPr="00ED0774">
        <w:rPr>
          <w:i/>
        </w:rPr>
        <w:t>мг</w:t>
      </w:r>
      <w:r w:rsidR="00926681" w:rsidRPr="00ED0774">
        <w:rPr>
          <w:i/>
        </w:rPr>
        <w:t xml:space="preserve"> </w:t>
      </w:r>
      <w:r w:rsidR="000E3422" w:rsidRPr="00ED0774">
        <w:rPr>
          <w:i/>
        </w:rPr>
        <w:t>2</w:t>
      </w:r>
      <w:r w:rsidR="00926681" w:rsidRPr="00ED0774">
        <w:rPr>
          <w:i/>
        </w:rPr>
        <w:t xml:space="preserve"> </w:t>
      </w:r>
      <w:r w:rsidR="000E3422" w:rsidRPr="00ED0774">
        <w:rPr>
          <w:i/>
        </w:rPr>
        <w:t>раза</w:t>
      </w:r>
      <w:r w:rsidR="00926681" w:rsidRPr="00ED0774">
        <w:rPr>
          <w:i/>
        </w:rPr>
        <w:t xml:space="preserve"> </w:t>
      </w:r>
      <w:r w:rsidR="000E3422" w:rsidRPr="00ED0774">
        <w:rPr>
          <w:i/>
        </w:rPr>
        <w:t>в</w:t>
      </w:r>
      <w:r w:rsidR="00926681" w:rsidRPr="00ED0774">
        <w:rPr>
          <w:i/>
        </w:rPr>
        <w:t xml:space="preserve"> </w:t>
      </w:r>
      <w:r w:rsidR="000E3422" w:rsidRPr="00ED0774">
        <w:rPr>
          <w:i/>
        </w:rPr>
        <w:t>день</w:t>
      </w:r>
      <w:r w:rsidR="00926681" w:rsidRPr="00ED0774">
        <w:rPr>
          <w:i/>
        </w:rPr>
        <w:t xml:space="preserve"> </w:t>
      </w:r>
      <w:r w:rsidR="000E3422" w:rsidRPr="00ED0774">
        <w:rPr>
          <w:i/>
        </w:rPr>
        <w:t>внутрь</w:t>
      </w:r>
      <w:r w:rsidR="00926681" w:rsidRPr="00ED0774">
        <w:rPr>
          <w:i/>
        </w:rPr>
        <w:t xml:space="preserve"> </w:t>
      </w:r>
      <w:r w:rsidR="000E3422" w:rsidRPr="00ED0774">
        <w:rPr>
          <w:i/>
        </w:rPr>
        <w:t>в</w:t>
      </w:r>
      <w:r w:rsidR="00926681" w:rsidRPr="00ED0774">
        <w:rPr>
          <w:i/>
        </w:rPr>
        <w:t xml:space="preserve"> </w:t>
      </w:r>
      <w:r w:rsidR="000E3422" w:rsidRPr="00ED0774">
        <w:rPr>
          <w:i/>
        </w:rPr>
        <w:t>течение</w:t>
      </w:r>
      <w:r w:rsidR="00926681" w:rsidRPr="00ED0774">
        <w:rPr>
          <w:i/>
        </w:rPr>
        <w:t xml:space="preserve"> </w:t>
      </w:r>
      <w:r w:rsidR="000E3422" w:rsidRPr="00ED0774">
        <w:rPr>
          <w:i/>
        </w:rPr>
        <w:t>года</w:t>
      </w:r>
      <w:r w:rsidR="00C359FF" w:rsidRPr="00ED0774">
        <w:rPr>
          <w:i/>
        </w:rPr>
        <w:t>.</w:t>
      </w:r>
      <w:r w:rsidR="00926681" w:rsidRPr="00ED0774">
        <w:rPr>
          <w:i/>
        </w:rPr>
        <w:t xml:space="preserve"> </w:t>
      </w:r>
    </w:p>
    <w:p w14:paraId="239EF751" w14:textId="7837500F" w:rsidR="00194833" w:rsidRPr="00ED0774" w:rsidRDefault="00D80AC9" w:rsidP="005E0993">
      <w:pPr>
        <w:pStyle w:val="10"/>
        <w:divId w:val="488638550"/>
        <w:rPr>
          <w:lang w:val="en-US"/>
        </w:rPr>
      </w:pPr>
      <w:r w:rsidRPr="00ED0774">
        <w:rPr>
          <w:rStyle w:val="affb"/>
        </w:rPr>
        <w:t>Рекомендуется</w:t>
      </w:r>
      <w:r w:rsidR="00926681" w:rsidRPr="00ED0774">
        <w:rPr>
          <w:rStyle w:val="affb"/>
          <w:b w:val="0"/>
        </w:rPr>
        <w:t xml:space="preserve"> </w:t>
      </w:r>
      <w:r w:rsidR="00E40001" w:rsidRPr="00ED0774">
        <w:rPr>
          <w:rStyle w:val="affb"/>
          <w:b w:val="0"/>
        </w:rPr>
        <w:t>пациентам</w:t>
      </w:r>
      <w:r w:rsidR="00926681" w:rsidRPr="00ED0774">
        <w:rPr>
          <w:rStyle w:val="affb"/>
          <w:b w:val="0"/>
        </w:rPr>
        <w:t xml:space="preserve"> </w:t>
      </w:r>
      <w:r w:rsidR="00823ADE" w:rsidRPr="00ED0774">
        <w:rPr>
          <w:rStyle w:val="affb"/>
          <w:b w:val="0"/>
        </w:rPr>
        <w:t>с</w:t>
      </w:r>
      <w:r w:rsidR="00926681" w:rsidRPr="00ED0774">
        <w:rPr>
          <w:rStyle w:val="affb"/>
          <w:b w:val="0"/>
        </w:rPr>
        <w:t xml:space="preserve"> </w:t>
      </w:r>
      <w:r w:rsidR="00823ADE" w:rsidRPr="00ED0774">
        <w:rPr>
          <w:rStyle w:val="affb"/>
          <w:b w:val="0"/>
        </w:rPr>
        <w:t>ОМЛ,</w:t>
      </w:r>
      <w:r w:rsidR="00926681" w:rsidRPr="00ED0774">
        <w:rPr>
          <w:rStyle w:val="affb"/>
          <w:b w:val="0"/>
        </w:rPr>
        <w:t xml:space="preserve"> </w:t>
      </w:r>
      <w:r w:rsidR="00823ADE" w:rsidRPr="00ED0774">
        <w:rPr>
          <w:rStyle w:val="affb"/>
          <w:b w:val="0"/>
        </w:rPr>
        <w:t>достигшим</w:t>
      </w:r>
      <w:r w:rsidR="00926681" w:rsidRPr="00ED0774">
        <w:rPr>
          <w:rStyle w:val="affb"/>
          <w:b w:val="0"/>
        </w:rPr>
        <w:t xml:space="preserve"> </w:t>
      </w:r>
      <w:r w:rsidR="00823ADE" w:rsidRPr="00ED0774">
        <w:rPr>
          <w:rStyle w:val="affb"/>
          <w:b w:val="0"/>
        </w:rPr>
        <w:t>ПР</w:t>
      </w:r>
      <w:r w:rsidR="00926681" w:rsidRPr="00ED0774">
        <w:rPr>
          <w:rStyle w:val="affb"/>
          <w:b w:val="0"/>
        </w:rPr>
        <w:t xml:space="preserve"> </w:t>
      </w:r>
      <w:r w:rsidR="00823ADE" w:rsidRPr="00ED0774">
        <w:rPr>
          <w:rStyle w:val="affb"/>
          <w:b w:val="0"/>
        </w:rPr>
        <w:t>после</w:t>
      </w:r>
      <w:r w:rsidR="00926681" w:rsidRPr="00ED0774">
        <w:rPr>
          <w:rStyle w:val="affb"/>
          <w:b w:val="0"/>
        </w:rPr>
        <w:t xml:space="preserve"> </w:t>
      </w:r>
      <w:r w:rsidR="00823ADE" w:rsidRPr="00ED0774">
        <w:rPr>
          <w:rStyle w:val="affb"/>
          <w:b w:val="0"/>
        </w:rPr>
        <w:t>индукционной</w:t>
      </w:r>
      <w:r w:rsidR="00926681" w:rsidRPr="00ED0774">
        <w:rPr>
          <w:rStyle w:val="affb"/>
          <w:b w:val="0"/>
        </w:rPr>
        <w:t xml:space="preserve"> </w:t>
      </w:r>
      <w:r w:rsidR="00823ADE" w:rsidRPr="00ED0774">
        <w:rPr>
          <w:rStyle w:val="affb"/>
          <w:b w:val="0"/>
        </w:rPr>
        <w:t>терапии,</w:t>
      </w:r>
      <w:r w:rsidR="00926681" w:rsidRPr="00ED0774">
        <w:rPr>
          <w:rStyle w:val="affb"/>
          <w:b w:val="0"/>
        </w:rPr>
        <w:t xml:space="preserve"> </w:t>
      </w:r>
      <w:r w:rsidR="00480F59" w:rsidRPr="00ED0774">
        <w:rPr>
          <w:rStyle w:val="affb"/>
          <w:b w:val="0"/>
        </w:rPr>
        <w:t>которые</w:t>
      </w:r>
      <w:r w:rsidR="00926681" w:rsidRPr="00ED0774">
        <w:rPr>
          <w:rStyle w:val="affb"/>
          <w:b w:val="0"/>
        </w:rPr>
        <w:t xml:space="preserve"> </w:t>
      </w:r>
      <w:r w:rsidR="00480F59" w:rsidRPr="00ED0774">
        <w:rPr>
          <w:rStyle w:val="affb"/>
          <w:b w:val="0"/>
        </w:rPr>
        <w:t>не</w:t>
      </w:r>
      <w:r w:rsidR="00926681" w:rsidRPr="00ED0774">
        <w:rPr>
          <w:rStyle w:val="affb"/>
          <w:b w:val="0"/>
        </w:rPr>
        <w:t xml:space="preserve"> </w:t>
      </w:r>
      <w:r w:rsidR="00480F59" w:rsidRPr="00ED0774">
        <w:rPr>
          <w:rStyle w:val="affb"/>
          <w:b w:val="0"/>
        </w:rPr>
        <w:t>являются</w:t>
      </w:r>
      <w:r w:rsidR="00926681" w:rsidRPr="00ED0774">
        <w:rPr>
          <w:rStyle w:val="affb"/>
          <w:b w:val="0"/>
        </w:rPr>
        <w:t xml:space="preserve"> </w:t>
      </w:r>
      <w:r w:rsidR="00480F59" w:rsidRPr="00ED0774">
        <w:rPr>
          <w:rStyle w:val="affb"/>
          <w:b w:val="0"/>
        </w:rPr>
        <w:t>кандидатами</w:t>
      </w:r>
      <w:r w:rsidR="00926681" w:rsidRPr="00ED0774">
        <w:rPr>
          <w:rStyle w:val="affb"/>
          <w:b w:val="0"/>
        </w:rPr>
        <w:t xml:space="preserve"> </w:t>
      </w:r>
      <w:r w:rsidR="00480F59" w:rsidRPr="00ED0774">
        <w:rPr>
          <w:rStyle w:val="affb"/>
          <w:b w:val="0"/>
        </w:rPr>
        <w:t>на</w:t>
      </w:r>
      <w:r w:rsidR="00926681" w:rsidRPr="00ED0774">
        <w:rPr>
          <w:rStyle w:val="affb"/>
          <w:b w:val="0"/>
        </w:rPr>
        <w:t xml:space="preserve"> </w:t>
      </w:r>
      <w:r w:rsidR="00480F59" w:rsidRPr="00ED0774">
        <w:rPr>
          <w:rStyle w:val="affb"/>
          <w:b w:val="0"/>
        </w:rPr>
        <w:t>выполнение</w:t>
      </w:r>
      <w:r w:rsidR="00926681" w:rsidRPr="00ED0774">
        <w:rPr>
          <w:rStyle w:val="affb"/>
          <w:b w:val="0"/>
        </w:rPr>
        <w:t xml:space="preserve"> </w:t>
      </w:r>
      <w:r w:rsidR="00480F59" w:rsidRPr="00ED0774">
        <w:rPr>
          <w:rStyle w:val="affb"/>
          <w:b w:val="0"/>
        </w:rPr>
        <w:t>алло-ТГСК,</w:t>
      </w:r>
      <w:r w:rsidR="00926681" w:rsidRPr="00ED0774">
        <w:rPr>
          <w:rStyle w:val="affb"/>
          <w:bCs w:val="0"/>
        </w:rPr>
        <w:t xml:space="preserve"> </w:t>
      </w:r>
      <w:r w:rsidRPr="00ED0774">
        <w:rPr>
          <w:bCs/>
        </w:rPr>
        <w:t>проведение</w:t>
      </w:r>
      <w:r w:rsidR="00926681" w:rsidRPr="00ED0774">
        <w:rPr>
          <w:bCs/>
        </w:rPr>
        <w:t xml:space="preserve"> </w:t>
      </w:r>
      <w:r w:rsidRPr="00ED0774">
        <w:rPr>
          <w:bCs/>
        </w:rPr>
        <w:t>поддерживающ</w:t>
      </w:r>
      <w:r w:rsidR="00480F59" w:rsidRPr="00ED0774">
        <w:rPr>
          <w:bCs/>
        </w:rPr>
        <w:t>ей</w:t>
      </w:r>
      <w:r w:rsidR="00926681" w:rsidRPr="00ED0774">
        <w:rPr>
          <w:bCs/>
        </w:rPr>
        <w:t xml:space="preserve"> </w:t>
      </w:r>
      <w:r w:rsidRPr="00ED0774">
        <w:rPr>
          <w:bCs/>
        </w:rPr>
        <w:t>терапи</w:t>
      </w:r>
      <w:r w:rsidR="00480F59" w:rsidRPr="00ED0774">
        <w:rPr>
          <w:bCs/>
        </w:rPr>
        <w:t>и</w:t>
      </w:r>
      <w:r w:rsidR="00926681" w:rsidRPr="00ED0774">
        <w:rPr>
          <w:bCs/>
        </w:rPr>
        <w:t xml:space="preserve"> </w:t>
      </w:r>
      <w:r w:rsidR="00DA5D17" w:rsidRPr="00ED0774">
        <w:rPr>
          <w:bCs/>
        </w:rPr>
        <w:t>(</w:t>
      </w:r>
      <w:r w:rsidR="00E40001" w:rsidRPr="00ED0774">
        <w:rPr>
          <w:bCs/>
        </w:rPr>
        <w:t>см.</w:t>
      </w:r>
      <w:r w:rsidR="00926681" w:rsidRPr="00ED0774">
        <w:rPr>
          <w:bCs/>
        </w:rPr>
        <w:t xml:space="preserve"> </w:t>
      </w:r>
      <w:r w:rsidR="00E40001" w:rsidRPr="00ED0774">
        <w:rPr>
          <w:bCs/>
        </w:rPr>
        <w:t>Приложение</w:t>
      </w:r>
      <w:r w:rsidR="00926681" w:rsidRPr="00ED0774">
        <w:rPr>
          <w:bCs/>
        </w:rPr>
        <w:t xml:space="preserve"> </w:t>
      </w:r>
      <w:r w:rsidR="008E0777" w:rsidRPr="00ED0774">
        <w:rPr>
          <w:bCs/>
        </w:rPr>
        <w:t>А3.2</w:t>
      </w:r>
      <w:r w:rsidR="00DA5D17" w:rsidRPr="00ED0774">
        <w:rPr>
          <w:bCs/>
        </w:rPr>
        <w:t>)</w:t>
      </w:r>
      <w:r w:rsidR="00926681" w:rsidRPr="00ED0774">
        <w:t xml:space="preserve"> </w:t>
      </w:r>
      <w:r w:rsidR="00823ADE" w:rsidRPr="00ED0774">
        <w:fldChar w:fldCharType="begin" w:fldLock="1"/>
      </w:r>
      <w:r w:rsidR="000E616A">
        <w:instrText>ADDIN CSL_CITATION {"citationItems":[{"id":"ITEM-1","itemData":{"ISBN":"0006-4971","abstract":"In order to assess the relative value of major treatment variables for AML and subgroups in a representative setting 2693 patients were treated in a multicenter trial. To avoid a selection during treatment and to provide intention-to-treat conditions in a factorial design patients were randomized up-front in one step to receive TAD-HAM versus HAM-HAM induction, G-CSF priming with all chemotherapy courses during the 1st year versus no G-CSF, and for postremission therapy TAD consolidation followed by monthly myelosuppressive maintenance versus autologous stem cell transplantation instead of maintenance (TAD, thioguanine, araC standard dose and daunorubicin; HAM, araC 3 (age &lt;60) or 1 (age 60+) g/m2 x 6 with mitoxantrone; G-CSF 150mug/m2/day from 48h before until the end of the chemotherapy course; maintenance, 5-day standard dose araC with daunorubicin or with thioguanine or with cyclophosphamide alternatingly). The median age was 61 (range 16-85) years with 55% of patients 60 years or older, 27% patients had AML secondary to cytotoxic treatment or myelodysplasia. Favorable, intermediate, and unfavorable cytogenetics were found in 7.5%, 67% and 25.5% of patients, respectively. Among 956 patients with normal cytogenetics the mutation status was availabel with NPM1 mut/ FLT3-ITD neg in 33% and other combinations in 67%. The median observation time for the entire patients was 4.4 years . In the patients &lt;60 years the overall survival (OS) at 5 years is 40%. 65% went into complete remission (CR). Their relapse rate (RR) at 5 years is 52%. Patients of 60+years show an OS of 13% at 5 years, a CR rate of 54%, and a RR of 81% at 5 years. There were no significant differences in these parameters with respect to randomizations between TAD-HAM versus HAM-HAM, G-CSF priming versus no G-CSF, maintenance versus autologous stem cell transplantation. In a multivariate analysis including all patients and ages the main determinants of OS were age 60+y (HR 2.00; 95% CI 1.82-2.21), de-novo AML (0.79; 0.71-0.88), unfavorable karyotype (2.05; 1.84-2.28), favorable karyotype (0.47; 0.37-0.60), day 16 b.m. blast clearance (0.66; 0.61-0.74), and LDH (1.36; 1.19-1.54). Corresponding factors for the RR were age 60+ (1.90; 1.65-2.18), unfavorable karyotype (1.83; 1.54-2.17), favorable karyotype (0.41; 0.30-0.55), LDH (1.33; 1.11-1.59), and day 16 b.m. blast clearance (0.79; 0.68-0.93). In patients with normal karyotype the main determinants of OS were age 60+ (2.12; 1.77-2.54), NPM…","author":[{"dropping-particle":"","family":"Buchner","given":"Thomas","non-dropping-particle":"","parse-names":false,"suffix":""},{"dropping-particle":"","family":"Berdel","given":"Wolfgang E.","non-dropping-particle":"","parse-names":false,"suffix":""},{"dropping-particle":"","family":"Haferlach","given":"C","non-dropping-particle":"","parse-names":false,"suffix":""},{"dropping-particle":"","family":"Schnittger","given":"Susanne","non-dropping-particle":"","parse-names":false,"suffix":""},{"dropping-particle":"","family":"Haferlach","given":"Torsten","non-dropping-particle":"","parse-names":false,"suffix":""},{"dropping-particle":"","family":"Serve","given":"Hubert","non-dropping-particle":"","parse-names":false,"suffix":""},{"dropping-particle":"","family":"Muller-Tidow","given":"C","non-dropping-particle":"","parse-names":false,"suffix":""},{"dropping-particle":"","family":"Braess","given":"Jan","non-dropping-particle":"","parse-names":false,"suffix":""},{"dropping-particle":"","family":"Spiekermann","given":"Karsten","non-dropping-particle":"","parse-names":false,"suffix":""},{"dropping-particle":"","family":"Kienast","given":"Joachim","non-dropping-particle":"","parse-names":false,"suffix":""},{"dropping-particle":"","family":"Mesters","given":"Rolf","non-dropping-particle":"","parse-names":false,"suffix":""},{"dropping-particle":"","family":"Volpert","given":"Sarah","non-dropping-particle":"","parse-names":false,"suffix":""},{"dropping-particle":"","family":"Staib","given":"Peter","non-dropping-particle":"","parse-names":false,"suffix":""},{"dropping-particle":"","family":"Gruneisen","given":"A","non-dropping-particle":"","parse-names":false,"suffix":""},{"dropping-particle":"","family":"Kern","given":"Wolfgang","non-dropping-particle":"","parse-names":false,"suffix":""},{"dropping-particle":"","family":"Reichle","given":"Albrecht","non-dropping-particle":"","parse-names":false,"suffix":""},{"dropping-particle":"","family":"Ludwig","given":"W.-D.","non-dropping-particle":"","parse-names":false,"suffix":""},{"dropping-particle":"","family":"Maschmeyer","given":"Georg","non-dropping-particle":"","parse-names":false,"suffix":""},{"dropping-particle":"","family":"Balleisen","given":"Leopold","non-dropping-particle":"","parse-names":false,"suffix":""},{"dropping-particle":"","family":"Eimermacher","given":"Hartmut","non-dropping-particle":"","parse-names":false,"suffix":""},{"dropping-particle":"","family":"Aul","given":"Carlo","non-dropping-particle":"","parse-names":false,"suffix":""},{"dropping-particle":"","family":"Giagounidis","given":"Aristoteles","non-dropping-particle":"","parse-names":false,"suffix":""},{"dropping-particle":"","family":"Rasche","given":"Herbert","non-dropping-particle":"","parse-names":false,"suffix":""},{"dropping-particle":"","family":"Hehlmann","given":"Rüdiger","non-dropping-particle":"","parse-names":false,"suffix":""},{"dropping-particle":"","family":"Lengfelder","given":"Eva","non-dropping-particle":"","parse-names":false,"suffix":""},{"dropping-particle":"","family":"Kopcke","given":"W","non-dropping-particle":"","parse-names":false,"suffix":""},{"dropping-particle":"","family":"Krug","given":"Utz O.","non-dropping-particle":"","parse-names":false,"suffix":""},{"dropping-particle":"","family":"Sauerland","given":"Maria Cristina","non-dropping-particle":"","parse-names":false,"suffix":""},{"dropping-particle":"","family":"Heinecke","given":"Achim","non-dropping-particle":"","parse-names":false,"suffix":""},{"dropping-particle":"","family":"Woermann","given":"Bernhard J","non-dropping-particle":"","parse-names":false,"suffix":""},{"dropping-particle":"","family":"Hiddemann","given":"Wolfgang","non-dropping-particle":"","parse-names":false,"suffix":""}],"container-title":"Blood","id":"ITEM-1","issue":"22","issued":{"date-parts":[["2009"]]},"page":"Abstract 485","title":"Long-term results in patients with acute myeloid leukemia (AML): The influence of high-dose AraC, G-CSF priming, autologous transplantation, prolonged maintenance, age, history, cytogenetics, and mutation status. Data of the AMLCG 1999 trial","type":"article-journal","volume":"114"},"uris":["http://www.mendeley.com/documents/?uuid=a9b122ca-f5d5-3125-8b63-bd592d7fd709"]},{"id":"ITEM-2","itemData":{"author":[{"dropping-particle":"","family":"Соколов","given":"Андрей Николаевич","non-dropping-particle":"","parse-names":false,"suffix":""},{"dropping-particle":"","family":"Паровичникова","given":"Елена Николаевна","non-dropping-particle":"","parse-names":false,"suffix":""},{"dropping-particle":"","family":"Куликов","given":"Сергей Михайлович","non-dropping-particle":"","parse-names":false,"suffix":""},{"dropping-particle":"","family":"Клясова","given":"Галина Александровна","non-dropping-particle":"","parse-names":false,"suffix":""},{"dropping-particle":"","family":"Троицкая","given":"В.В.","non-dropping-particle":"","parse-names":false,"suffix":""},{"dropping-particle":"","family":"Кохно","given":"А.В.","non-dropping-particle":"","parse-names":false,"suffix":""},{"dropping-particle":"","family":"Анчукова","given":"Л.В.","non-dropping-particle":"","parse-names":false,"suffix":""},{"dropping-particle":"","family":"Фролова","given":"М.В.","non-dropping-particle":"","parse-names":false,"suffix":""},{"dropping-particle":"","family":"Капланов","given":"Камиль Даниялович","non-dropping-particle":"","parse-names":false,"suffix":""},{"dropping-particle":"","family":"Константинова","given":"Татьяна Семеновна","non-dropping-particle":"","parse-names":false,"suffix":""},{"dropping-particle":"","family":"Капорская","given":"Т.С.","non-dropping-particle":"","parse-names":false,"suffix":""},{"dropping-particle":"","family":"Загоскина","given":"Т.П.","non-dropping-particle":"","parse-names":false,"suffix":""},{"dropping-particle":"","family":"Москов","given":"В.И.","non-dropping-particle":"","parse-names":false,"suffix":""},{"dropping-particle":"","family":"Домникова","given":"Н.П.","non-dropping-particle":"","parse-names":false,"suffix":""},{"dropping-particle":"","family":"Приступа","given":"А.С.","non-dropping-particle":"","parse-names":false,"suffix":""},{"dropping-particle":"","family":"Гаврилова","given":"Л.В.","non-dropping-particle":"","parse-names":false,"suffix":""},{"dropping-particle":"","family":"Свиридова","given":"Е.И.","non-dropping-particle":"","parse-names":false,"suffix":""},{"dropping-particle":"","family":"Лапин","given":"В.А.","non-dropping-particle":"","parse-names":false,"suffix":""},{"dropping-particle":"","family":"Ротанова","given":"М.Н.","non-dropping-particle":"","parse-names":false,"suffix":""},{"dropping-particle":"","family":"Савченко","given":"Валерий Григорьевич","non-dropping-particle":"","parse-names":false,"suffix":""}],"container-title":"Клиническая онкогематология","id":"ITEM-2","issue":"1","issued":{"date-parts":[["2012"]]},"page":"30-38","title":"Долгосрочные результаты лечения острых миелоидных лейкозов у взрослых в многоцентровом клиническом исследовании ОМЛ 06.06","type":"article-journal","volume":"5"},"uris":["http://www.mendeley.com/documents/?uuid=95f41f6f-ff67-450c-88ba-99f467ad01f7"]}],"mendeley":{"formattedCitation":"[59,60]","plainTextFormattedCitation":"[59,60]","previouslyFormattedCitation":"[59,60]"},"properties":{"noteIndex":0},"schema":"https://github.com/citation-style-language/schema/raw/master/csl-citation.json"}</w:instrText>
      </w:r>
      <w:r w:rsidR="00823ADE" w:rsidRPr="00ED0774">
        <w:fldChar w:fldCharType="separate"/>
      </w:r>
      <w:r w:rsidR="000E616A" w:rsidRPr="000E616A">
        <w:rPr>
          <w:noProof/>
        </w:rPr>
        <w:t>[59,60]</w:t>
      </w:r>
      <w:r w:rsidR="00823ADE" w:rsidRPr="00ED0774">
        <w:fldChar w:fldCharType="end"/>
      </w:r>
      <w:r w:rsidR="00823ADE" w:rsidRPr="00ED0774">
        <w:t>.</w:t>
      </w:r>
      <w:r w:rsidR="00A11EED" w:rsidRPr="00ED0774">
        <w:rPr>
          <w:lang w:val="en-US"/>
        </w:rPr>
        <w:t xml:space="preserve"> </w:t>
      </w:r>
    </w:p>
    <w:p w14:paraId="2482ABAE" w14:textId="77777777" w:rsidR="00AE27D0" w:rsidRPr="00ED0774" w:rsidRDefault="00101ED7" w:rsidP="00705E68">
      <w:pPr>
        <w:pStyle w:val="afd"/>
        <w:spacing w:beforeAutospacing="0" w:afterAutospacing="0" w:line="360" w:lineRule="auto"/>
        <w:ind w:firstLine="709"/>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1C6570"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1C6570" w:rsidRPr="00ED0774">
        <w:rPr>
          <w:rStyle w:val="affb"/>
        </w:rPr>
        <w:t>2</w:t>
      </w:r>
      <w:r w:rsidR="00FA457E" w:rsidRPr="00ED0774">
        <w:rPr>
          <w:rStyle w:val="affb"/>
        </w:rPr>
        <w:t>)</w:t>
      </w:r>
    </w:p>
    <w:p w14:paraId="7307F0A1" w14:textId="43651FE5" w:rsidR="000A6F4F"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b"/>
        </w:rPr>
        <w:t xml:space="preserve"> </w:t>
      </w:r>
      <w:r w:rsidR="000A6F4F" w:rsidRPr="00ED0774">
        <w:rPr>
          <w:rStyle w:val="affc"/>
        </w:rPr>
        <w:t>п</w:t>
      </w:r>
      <w:r w:rsidR="00D80AC9" w:rsidRPr="00ED0774">
        <w:rPr>
          <w:rStyle w:val="affc"/>
        </w:rPr>
        <w:t>оддерживающа</w:t>
      </w:r>
      <w:r w:rsidR="001F607B" w:rsidRPr="00ED0774">
        <w:rPr>
          <w:rStyle w:val="affc"/>
        </w:rPr>
        <w:t>я</w:t>
      </w:r>
      <w:r w:rsidR="00926681" w:rsidRPr="00ED0774">
        <w:rPr>
          <w:rStyle w:val="affc"/>
        </w:rPr>
        <w:t xml:space="preserve"> </w:t>
      </w:r>
      <w:r w:rsidR="001F607B" w:rsidRPr="00ED0774">
        <w:rPr>
          <w:rStyle w:val="affc"/>
        </w:rPr>
        <w:t>цитостатическая</w:t>
      </w:r>
      <w:r w:rsidR="00CF1150" w:rsidRPr="00ED0774">
        <w:rPr>
          <w:rStyle w:val="affc"/>
        </w:rPr>
        <w:t>,</w:t>
      </w:r>
      <w:r w:rsidR="00926681" w:rsidRPr="00ED0774">
        <w:rPr>
          <w:rStyle w:val="affc"/>
        </w:rPr>
        <w:t xml:space="preserve"> </w:t>
      </w:r>
      <w:r w:rsidR="001F607B" w:rsidRPr="00ED0774">
        <w:rPr>
          <w:rStyle w:val="affc"/>
        </w:rPr>
        <w:t>гипометилирующая</w:t>
      </w:r>
      <w:r w:rsidR="00926681" w:rsidRPr="00ED0774">
        <w:rPr>
          <w:rStyle w:val="affc"/>
        </w:rPr>
        <w:t xml:space="preserve"> </w:t>
      </w:r>
      <w:r w:rsidR="00CF1150" w:rsidRPr="00ED0774">
        <w:rPr>
          <w:rStyle w:val="affc"/>
        </w:rPr>
        <w:t>или</w:t>
      </w:r>
      <w:r w:rsidR="00926681" w:rsidRPr="00ED0774">
        <w:rPr>
          <w:rStyle w:val="affc"/>
        </w:rPr>
        <w:t xml:space="preserve"> </w:t>
      </w:r>
      <w:r w:rsidR="00CF1150" w:rsidRPr="00ED0774">
        <w:rPr>
          <w:rStyle w:val="affc"/>
        </w:rPr>
        <w:t>таргетная</w:t>
      </w:r>
      <w:r w:rsidR="00926681" w:rsidRPr="00ED0774">
        <w:rPr>
          <w:rStyle w:val="affc"/>
        </w:rPr>
        <w:t xml:space="preserve"> </w:t>
      </w:r>
      <w:r w:rsidR="00CF1150" w:rsidRPr="00ED0774">
        <w:rPr>
          <w:rStyle w:val="affc"/>
        </w:rPr>
        <w:t>терапия</w:t>
      </w:r>
      <w:r w:rsidR="00926681" w:rsidRPr="00ED0774">
        <w:rPr>
          <w:rStyle w:val="affc"/>
        </w:rPr>
        <w:t xml:space="preserve"> </w:t>
      </w:r>
      <w:r w:rsidR="001F607B" w:rsidRPr="00ED0774">
        <w:rPr>
          <w:rStyle w:val="affc"/>
        </w:rPr>
        <w:t>(в</w:t>
      </w:r>
      <w:r w:rsidR="00926681" w:rsidRPr="00ED0774">
        <w:rPr>
          <w:rStyle w:val="affc"/>
        </w:rPr>
        <w:t xml:space="preserve"> </w:t>
      </w:r>
      <w:r w:rsidR="001F607B" w:rsidRPr="00ED0774">
        <w:rPr>
          <w:rStyle w:val="affc"/>
        </w:rPr>
        <w:t>зависимости</w:t>
      </w:r>
      <w:r w:rsidR="00926681" w:rsidRPr="00ED0774">
        <w:rPr>
          <w:rStyle w:val="affc"/>
        </w:rPr>
        <w:t xml:space="preserve"> </w:t>
      </w:r>
      <w:r w:rsidR="001F607B" w:rsidRPr="00ED0774">
        <w:rPr>
          <w:rStyle w:val="affc"/>
        </w:rPr>
        <w:t>от</w:t>
      </w:r>
      <w:r w:rsidR="00926681" w:rsidRPr="00ED0774">
        <w:rPr>
          <w:rStyle w:val="affc"/>
        </w:rPr>
        <w:t xml:space="preserve"> </w:t>
      </w:r>
      <w:r w:rsidR="001F607B" w:rsidRPr="00ED0774">
        <w:rPr>
          <w:rStyle w:val="affc"/>
        </w:rPr>
        <w:t>того</w:t>
      </w:r>
      <w:r w:rsidR="000A6F4F" w:rsidRPr="00ED0774">
        <w:rPr>
          <w:rStyle w:val="affc"/>
        </w:rPr>
        <w:t>,</w:t>
      </w:r>
      <w:r w:rsidR="00926681" w:rsidRPr="00ED0774">
        <w:rPr>
          <w:rStyle w:val="affc"/>
        </w:rPr>
        <w:t xml:space="preserve"> </w:t>
      </w:r>
      <w:r w:rsidR="001F607B" w:rsidRPr="00ED0774">
        <w:rPr>
          <w:rStyle w:val="affc"/>
        </w:rPr>
        <w:t>по</w:t>
      </w:r>
      <w:r w:rsidR="00926681" w:rsidRPr="00ED0774">
        <w:rPr>
          <w:rStyle w:val="affc"/>
        </w:rPr>
        <w:t xml:space="preserve"> </w:t>
      </w:r>
      <w:r w:rsidR="001F607B" w:rsidRPr="00ED0774">
        <w:rPr>
          <w:rStyle w:val="affc"/>
        </w:rPr>
        <w:t>какой</w:t>
      </w:r>
      <w:r w:rsidR="00926681" w:rsidRPr="00ED0774">
        <w:rPr>
          <w:rStyle w:val="affc"/>
        </w:rPr>
        <w:t xml:space="preserve"> </w:t>
      </w:r>
      <w:r w:rsidR="001F607B" w:rsidRPr="00ED0774">
        <w:rPr>
          <w:rStyle w:val="affc"/>
        </w:rPr>
        <w:t>программе</w:t>
      </w:r>
      <w:r w:rsidR="00926681" w:rsidRPr="00ED0774">
        <w:rPr>
          <w:rStyle w:val="affc"/>
        </w:rPr>
        <w:t xml:space="preserve"> </w:t>
      </w:r>
      <w:r w:rsidR="00AA512E" w:rsidRPr="00ED0774">
        <w:rPr>
          <w:rStyle w:val="affc"/>
        </w:rPr>
        <w:t>пациенту</w:t>
      </w:r>
      <w:r w:rsidR="00926681" w:rsidRPr="00ED0774">
        <w:rPr>
          <w:rStyle w:val="affc"/>
        </w:rPr>
        <w:t xml:space="preserve"> </w:t>
      </w:r>
      <w:r w:rsidR="001F607B" w:rsidRPr="00ED0774">
        <w:rPr>
          <w:rStyle w:val="affc"/>
        </w:rPr>
        <w:t>была</w:t>
      </w:r>
      <w:r w:rsidR="00926681" w:rsidRPr="00ED0774">
        <w:rPr>
          <w:rStyle w:val="affc"/>
        </w:rPr>
        <w:t xml:space="preserve"> </w:t>
      </w:r>
      <w:r w:rsidR="001F607B" w:rsidRPr="00ED0774">
        <w:rPr>
          <w:rStyle w:val="affc"/>
        </w:rPr>
        <w:t>проведена</w:t>
      </w:r>
      <w:r w:rsidR="00926681" w:rsidRPr="00ED0774">
        <w:rPr>
          <w:rStyle w:val="affc"/>
        </w:rPr>
        <w:t xml:space="preserve"> </w:t>
      </w:r>
      <w:r w:rsidR="001F607B" w:rsidRPr="00ED0774">
        <w:rPr>
          <w:rStyle w:val="affc"/>
        </w:rPr>
        <w:t>индукция</w:t>
      </w:r>
      <w:r w:rsidR="00926681" w:rsidRPr="00ED0774">
        <w:rPr>
          <w:rStyle w:val="affc"/>
        </w:rPr>
        <w:t xml:space="preserve"> </w:t>
      </w:r>
      <w:r w:rsidR="001F607B" w:rsidRPr="00ED0774">
        <w:rPr>
          <w:rStyle w:val="affc"/>
        </w:rPr>
        <w:t>и</w:t>
      </w:r>
      <w:r w:rsidR="00926681" w:rsidRPr="00ED0774">
        <w:rPr>
          <w:rStyle w:val="affc"/>
        </w:rPr>
        <w:t xml:space="preserve"> </w:t>
      </w:r>
      <w:r w:rsidR="001F607B" w:rsidRPr="00ED0774">
        <w:rPr>
          <w:rStyle w:val="affc"/>
        </w:rPr>
        <w:t>консолидация</w:t>
      </w:r>
      <w:r w:rsidR="00926681" w:rsidRPr="00ED0774">
        <w:rPr>
          <w:rStyle w:val="affc"/>
        </w:rPr>
        <w:t xml:space="preserve"> </w:t>
      </w:r>
      <w:r w:rsidR="001F607B" w:rsidRPr="00ED0774">
        <w:rPr>
          <w:rStyle w:val="affc"/>
        </w:rPr>
        <w:t>ремиссии</w:t>
      </w:r>
      <w:r w:rsidR="00926681" w:rsidRPr="00ED0774">
        <w:rPr>
          <w:rStyle w:val="affc"/>
        </w:rPr>
        <w:t xml:space="preserve"> </w:t>
      </w:r>
      <w:r w:rsidR="001F607B" w:rsidRPr="00ED0774">
        <w:rPr>
          <w:rStyle w:val="affc"/>
        </w:rPr>
        <w:t>ОМЛ)</w:t>
      </w:r>
      <w:r w:rsidR="00926681" w:rsidRPr="00ED0774">
        <w:t xml:space="preserve"> </w:t>
      </w:r>
      <w:r w:rsidR="00D80AC9" w:rsidRPr="00ED0774">
        <w:rPr>
          <w:rStyle w:val="affc"/>
        </w:rPr>
        <w:t>должна</w:t>
      </w:r>
      <w:r w:rsidR="00926681" w:rsidRPr="00ED0774">
        <w:rPr>
          <w:rStyle w:val="affc"/>
        </w:rPr>
        <w:t xml:space="preserve"> </w:t>
      </w:r>
      <w:r w:rsidR="00D80AC9" w:rsidRPr="00ED0774">
        <w:rPr>
          <w:rStyle w:val="affc"/>
        </w:rPr>
        <w:t>выполняться</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как</w:t>
      </w:r>
      <w:r w:rsidR="00926681" w:rsidRPr="00ED0774">
        <w:rPr>
          <w:rStyle w:val="affc"/>
        </w:rPr>
        <w:t xml:space="preserve"> </w:t>
      </w:r>
      <w:r w:rsidR="00D80AC9" w:rsidRPr="00ED0774">
        <w:rPr>
          <w:rStyle w:val="affc"/>
        </w:rPr>
        <w:t>минимум</w:t>
      </w:r>
      <w:r w:rsidR="00926681" w:rsidRPr="00ED0774">
        <w:rPr>
          <w:rStyle w:val="affc"/>
        </w:rPr>
        <w:t xml:space="preserve"> </w:t>
      </w:r>
      <w:r w:rsidR="000A6F4F" w:rsidRPr="00ED0774">
        <w:rPr>
          <w:rStyle w:val="affc"/>
        </w:rPr>
        <w:t>1</w:t>
      </w:r>
      <w:r w:rsidR="00926681" w:rsidRPr="00ED0774">
        <w:rPr>
          <w:rStyle w:val="affc"/>
        </w:rPr>
        <w:t xml:space="preserve"> </w:t>
      </w:r>
      <w:r w:rsidR="00D80AC9" w:rsidRPr="00ED0774">
        <w:rPr>
          <w:rStyle w:val="affc"/>
        </w:rPr>
        <w:t>года</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начала</w:t>
      </w:r>
      <w:r w:rsidR="00926681" w:rsidRPr="00ED0774">
        <w:rPr>
          <w:rStyle w:val="affc"/>
        </w:rPr>
        <w:t xml:space="preserve"> </w:t>
      </w:r>
      <w:r w:rsidR="00D80AC9" w:rsidRPr="00ED0774">
        <w:rPr>
          <w:rStyle w:val="affc"/>
        </w:rPr>
        <w:t>лечения</w:t>
      </w:r>
      <w:r w:rsidR="00926681" w:rsidRPr="00ED0774">
        <w:rPr>
          <w:rStyle w:val="affc"/>
        </w:rPr>
        <w:t xml:space="preserve"> </w:t>
      </w:r>
      <w:r w:rsidR="00D80AC9" w:rsidRPr="00ED0774">
        <w:rPr>
          <w:rStyle w:val="affc"/>
        </w:rPr>
        <w:t>(4</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индукции/консолидации</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6</w:t>
      </w:r>
      <w:r w:rsidR="00926681" w:rsidRPr="00ED0774">
        <w:rPr>
          <w:rStyle w:val="affc"/>
        </w:rPr>
        <w:t xml:space="preserve"> </w:t>
      </w:r>
      <w:r w:rsidR="00D80AC9" w:rsidRPr="00ED0774">
        <w:rPr>
          <w:rStyle w:val="affc"/>
        </w:rPr>
        <w:t>курсов</w:t>
      </w:r>
      <w:r w:rsidR="00926681" w:rsidRPr="00ED0774">
        <w:rPr>
          <w:rStyle w:val="affc"/>
        </w:rPr>
        <w:t xml:space="preserve"> </w:t>
      </w:r>
      <w:r w:rsidR="00D80AC9" w:rsidRPr="00ED0774">
        <w:rPr>
          <w:rStyle w:val="affc"/>
        </w:rPr>
        <w:t>поддерживающе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течение</w:t>
      </w:r>
      <w:r w:rsidR="00926681" w:rsidRPr="00ED0774">
        <w:rPr>
          <w:rStyle w:val="affc"/>
        </w:rPr>
        <w:t xml:space="preserve"> </w:t>
      </w:r>
      <w:r w:rsidR="00D80AC9" w:rsidRPr="00ED0774">
        <w:rPr>
          <w:rStyle w:val="affc"/>
        </w:rPr>
        <w:t>2</w:t>
      </w:r>
      <w:r w:rsidR="00926681" w:rsidRPr="00ED0774">
        <w:rPr>
          <w:rStyle w:val="affc"/>
        </w:rPr>
        <w:t xml:space="preserve"> </w:t>
      </w:r>
      <w:r w:rsidR="00D80AC9" w:rsidRPr="00ED0774">
        <w:rPr>
          <w:rStyle w:val="affc"/>
        </w:rPr>
        <w:t>лет</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начала</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4</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индукции/консолидации</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9</w:t>
      </w:r>
      <w:r w:rsidR="000A6F4F" w:rsidRPr="00ED0774">
        <w:rPr>
          <w:rStyle w:val="affc"/>
        </w:rPr>
        <w:t>–</w:t>
      </w:r>
      <w:r w:rsidR="00D80AC9" w:rsidRPr="00ED0774">
        <w:rPr>
          <w:rStyle w:val="affc"/>
        </w:rPr>
        <w:t>12</w:t>
      </w:r>
      <w:r w:rsidR="00926681" w:rsidRPr="00ED0774">
        <w:rPr>
          <w:rStyle w:val="affc"/>
        </w:rPr>
        <w:t xml:space="preserve"> </w:t>
      </w:r>
      <w:r w:rsidR="00D80AC9" w:rsidRPr="00ED0774">
        <w:rPr>
          <w:rStyle w:val="affc"/>
        </w:rPr>
        <w:t>курсов</w:t>
      </w:r>
      <w:r w:rsidR="00926681" w:rsidRPr="00ED0774">
        <w:rPr>
          <w:rStyle w:val="affc"/>
        </w:rPr>
        <w:t xml:space="preserve"> </w:t>
      </w:r>
      <w:r w:rsidR="00D80AC9" w:rsidRPr="00ED0774">
        <w:rPr>
          <w:rStyle w:val="affc"/>
        </w:rPr>
        <w:t>поддерживающей</w:t>
      </w:r>
      <w:r w:rsidR="00926681" w:rsidRPr="00ED0774">
        <w:rPr>
          <w:rStyle w:val="affc"/>
        </w:rPr>
        <w:t xml:space="preserve"> </w:t>
      </w:r>
      <w:r w:rsidR="00D80AC9" w:rsidRPr="00ED0774">
        <w:rPr>
          <w:rStyle w:val="affc"/>
        </w:rPr>
        <w:t>терапии)</w:t>
      </w:r>
      <w:r w:rsidR="00926681" w:rsidRPr="00ED0774">
        <w:t xml:space="preserve"> </w:t>
      </w:r>
      <w:r w:rsidR="001F607B" w:rsidRPr="00ED0774">
        <w:rPr>
          <w:i/>
        </w:rPr>
        <w:t>(см.</w:t>
      </w:r>
      <w:r w:rsidR="00926681" w:rsidRPr="00ED0774">
        <w:rPr>
          <w:i/>
        </w:rPr>
        <w:t xml:space="preserve"> </w:t>
      </w:r>
      <w:r w:rsidR="001F607B" w:rsidRPr="00ED0774">
        <w:rPr>
          <w:i/>
        </w:rPr>
        <w:t>Приложение</w:t>
      </w:r>
      <w:r w:rsidR="00926681" w:rsidRPr="00ED0774">
        <w:rPr>
          <w:i/>
        </w:rPr>
        <w:t xml:space="preserve"> </w:t>
      </w:r>
      <w:r w:rsidR="001F607B" w:rsidRPr="00ED0774">
        <w:rPr>
          <w:i/>
        </w:rPr>
        <w:t>А3.2.)</w:t>
      </w:r>
      <w:r w:rsidR="000A6F4F" w:rsidRPr="00ED0774">
        <w:rPr>
          <w:i/>
        </w:rPr>
        <w:t>.</w:t>
      </w:r>
    </w:p>
    <w:p w14:paraId="12A752DE" w14:textId="04074304" w:rsidR="00194833" w:rsidRPr="00ED0774" w:rsidRDefault="00D80AC9" w:rsidP="005E0993">
      <w:pPr>
        <w:pStyle w:val="10"/>
        <w:divId w:val="488638550"/>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color w:val="000000"/>
        </w:rPr>
        <w:t xml:space="preserve"> </w:t>
      </w:r>
      <w:r w:rsidR="00AB763B" w:rsidRPr="00ED0774">
        <w:t>у</w:t>
      </w:r>
      <w:r w:rsidR="00926681" w:rsidRPr="00ED0774">
        <w:t xml:space="preserve"> </w:t>
      </w:r>
      <w:r w:rsidR="00AB763B" w:rsidRPr="00ED0774">
        <w:t>пациентов</w:t>
      </w:r>
      <w:r w:rsidR="00926681" w:rsidRPr="00ED0774">
        <w:t xml:space="preserve"> </w:t>
      </w:r>
      <w:r w:rsidR="00AB763B" w:rsidRPr="00ED0774">
        <w:t>с</w:t>
      </w:r>
      <w:r w:rsidR="00926681" w:rsidRPr="00ED0774">
        <w:t xml:space="preserve"> </w:t>
      </w:r>
      <w:r w:rsidR="00AB763B" w:rsidRPr="00ED0774">
        <w:t>ОМЛ</w:t>
      </w:r>
      <w:r w:rsidR="00926681" w:rsidRPr="00ED0774">
        <w:rPr>
          <w:rStyle w:val="affb"/>
          <w:b w:val="0"/>
          <w:color w:val="000000"/>
        </w:rPr>
        <w:t xml:space="preserve"> </w:t>
      </w:r>
      <w:r w:rsidRPr="00ED0774">
        <w:t>выполнение</w:t>
      </w:r>
      <w:r w:rsidR="00926681" w:rsidRPr="00ED0774">
        <w:t xml:space="preserve"> </w:t>
      </w:r>
      <w:r w:rsidR="000A6F4F" w:rsidRPr="00ED0774">
        <w:t>аутологичной</w:t>
      </w:r>
      <w:r w:rsidR="00926681" w:rsidRPr="00ED0774">
        <w:t xml:space="preserve"> </w:t>
      </w:r>
      <w:r w:rsidR="000A6F4F" w:rsidRPr="00ED0774">
        <w:t>ТГСК</w:t>
      </w:r>
      <w:r w:rsidR="00926681" w:rsidRPr="00ED0774">
        <w:t xml:space="preserve"> </w:t>
      </w:r>
      <w:r w:rsidR="000A6F4F" w:rsidRPr="00ED0774">
        <w:t>(</w:t>
      </w:r>
      <w:r w:rsidRPr="00ED0774">
        <w:t>ауто-ТГ</w:t>
      </w:r>
      <w:r w:rsidR="000A6F4F" w:rsidRPr="00ED0774">
        <w:t>С</w:t>
      </w:r>
      <w:r w:rsidRPr="00ED0774">
        <w:t>К</w:t>
      </w:r>
      <w:r w:rsidR="000A6F4F" w:rsidRPr="00ED0774">
        <w:t>)</w:t>
      </w:r>
      <w:r w:rsidRPr="00ED0774">
        <w:t>/</w:t>
      </w:r>
      <w:r w:rsidR="000A6F4F" w:rsidRPr="00ED0774">
        <w:t>аутологичной</w:t>
      </w:r>
      <w:r w:rsidR="00926681" w:rsidRPr="00ED0774">
        <w:t xml:space="preserve"> </w:t>
      </w:r>
      <w:r w:rsidRPr="00ED0774">
        <w:t>ТКМ</w:t>
      </w:r>
      <w:r w:rsidR="00926681" w:rsidRPr="00ED0774">
        <w:t xml:space="preserve"> </w:t>
      </w:r>
      <w:r w:rsidR="007908EF"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7908EF" w:rsidRPr="00ED0774">
        <w:fldChar w:fldCharType="separate"/>
      </w:r>
      <w:r w:rsidR="00907AA0" w:rsidRPr="00ED0774">
        <w:rPr>
          <w:noProof/>
        </w:rPr>
        <w:t>[1]</w:t>
      </w:r>
      <w:r w:rsidR="007908EF" w:rsidRPr="00ED0774">
        <w:fldChar w:fldCharType="end"/>
      </w:r>
      <w:r w:rsidR="007908EF" w:rsidRPr="00ED0774">
        <w:t>.</w:t>
      </w:r>
      <w:r w:rsidR="00926681" w:rsidRPr="00ED0774">
        <w:t xml:space="preserve"> </w:t>
      </w:r>
    </w:p>
    <w:p w14:paraId="3822C439" w14:textId="40E7F0F1" w:rsidR="00A11EED" w:rsidRPr="00ED0774" w:rsidRDefault="00101ED7" w:rsidP="00AE27D0">
      <w:pPr>
        <w:pStyle w:val="afd"/>
        <w:spacing w:beforeAutospacing="0" w:afterAutospacing="0" w:line="360" w:lineRule="auto"/>
        <w:ind w:firstLine="709"/>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7908EF" w:rsidRPr="00ED0774">
        <w:rPr>
          <w:rStyle w:val="affb"/>
        </w:rPr>
        <w:t>С</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DA5D17" w:rsidRPr="00ED0774">
        <w:rPr>
          <w:rStyle w:val="affb"/>
        </w:rPr>
        <w:t>5</w:t>
      </w:r>
      <w:r w:rsidR="00144CFD" w:rsidRPr="00ED0774">
        <w:rPr>
          <w:rStyle w:val="affb"/>
        </w:rPr>
        <w:t>)</w:t>
      </w:r>
    </w:p>
    <w:p w14:paraId="28CE93AD" w14:textId="7C95AD3F" w:rsidR="006E5861" w:rsidRPr="00ED0774" w:rsidRDefault="00101ED7" w:rsidP="00A11EED">
      <w:pPr>
        <w:pStyle w:val="afd"/>
        <w:spacing w:beforeAutospacing="0" w:afterAutospacing="0" w:line="360" w:lineRule="auto"/>
        <w:ind w:firstLine="709"/>
        <w:contextualSpacing/>
        <w:divId w:val="488638550"/>
        <w:rPr>
          <w:i/>
        </w:rPr>
      </w:pPr>
      <w:r w:rsidRPr="00ED0774">
        <w:rPr>
          <w:rStyle w:val="affb"/>
        </w:rPr>
        <w:t>Комментарий:</w:t>
      </w:r>
      <w:r w:rsidR="00926681" w:rsidRPr="00ED0774">
        <w:rPr>
          <w:rStyle w:val="affb"/>
        </w:rPr>
        <w:t xml:space="preserve"> </w:t>
      </w:r>
      <w:r w:rsidR="000A6F4F" w:rsidRPr="00ED0774">
        <w:rPr>
          <w:rStyle w:val="affc"/>
        </w:rPr>
        <w:t>р</w:t>
      </w:r>
      <w:r w:rsidR="00582723" w:rsidRPr="00ED0774">
        <w:rPr>
          <w:rStyle w:val="affc"/>
        </w:rPr>
        <w:t>ядом</w:t>
      </w:r>
      <w:r w:rsidR="00926681" w:rsidRPr="00ED0774">
        <w:rPr>
          <w:rStyle w:val="affc"/>
        </w:rPr>
        <w:t xml:space="preserve"> </w:t>
      </w:r>
      <w:r w:rsidR="00582723" w:rsidRPr="00ED0774">
        <w:rPr>
          <w:rStyle w:val="affc"/>
        </w:rPr>
        <w:t>зарубежных</w:t>
      </w:r>
      <w:r w:rsidR="00926681" w:rsidRPr="00ED0774">
        <w:rPr>
          <w:rStyle w:val="affc"/>
        </w:rPr>
        <w:t xml:space="preserve"> </w:t>
      </w:r>
      <w:r w:rsidR="00582723" w:rsidRPr="00ED0774">
        <w:rPr>
          <w:rStyle w:val="affc"/>
        </w:rPr>
        <w:t>исследователей</w:t>
      </w:r>
      <w:r w:rsidR="00926681" w:rsidRPr="00ED0774">
        <w:rPr>
          <w:rStyle w:val="affc"/>
        </w:rPr>
        <w:t xml:space="preserve"> </w:t>
      </w:r>
      <w:r w:rsidR="00582723" w:rsidRPr="00ED0774">
        <w:rPr>
          <w:rStyle w:val="affc"/>
        </w:rPr>
        <w:t>ауто-ТГСК</w:t>
      </w:r>
      <w:r w:rsidR="00926681" w:rsidRPr="00ED0774">
        <w:rPr>
          <w:rStyle w:val="affc"/>
        </w:rPr>
        <w:t xml:space="preserve"> </w:t>
      </w:r>
      <w:r w:rsidR="00582723" w:rsidRPr="00ED0774">
        <w:rPr>
          <w:rStyle w:val="affc"/>
        </w:rPr>
        <w:t>рассматривается</w:t>
      </w:r>
      <w:r w:rsidR="00926681" w:rsidRPr="00ED0774">
        <w:rPr>
          <w:rStyle w:val="affc"/>
        </w:rPr>
        <w:t xml:space="preserve"> </w:t>
      </w:r>
      <w:r w:rsidR="00582723" w:rsidRPr="00ED0774">
        <w:rPr>
          <w:rStyle w:val="affc"/>
        </w:rPr>
        <w:t>в</w:t>
      </w:r>
      <w:r w:rsidR="00926681" w:rsidRPr="00ED0774">
        <w:rPr>
          <w:rStyle w:val="affc"/>
        </w:rPr>
        <w:t xml:space="preserve"> </w:t>
      </w:r>
      <w:r w:rsidR="00582723" w:rsidRPr="00ED0774">
        <w:rPr>
          <w:rStyle w:val="affc"/>
        </w:rPr>
        <w:t>качестве</w:t>
      </w:r>
      <w:r w:rsidR="00926681" w:rsidRPr="00ED0774">
        <w:rPr>
          <w:rStyle w:val="affc"/>
        </w:rPr>
        <w:t xml:space="preserve"> </w:t>
      </w:r>
      <w:r w:rsidR="00582723" w:rsidRPr="00ED0774">
        <w:rPr>
          <w:rStyle w:val="affc"/>
        </w:rPr>
        <w:t>опции</w:t>
      </w:r>
      <w:r w:rsidR="00926681" w:rsidRPr="00ED0774">
        <w:rPr>
          <w:rStyle w:val="affc"/>
        </w:rPr>
        <w:t xml:space="preserve"> </w:t>
      </w:r>
      <w:r w:rsidR="00582723" w:rsidRPr="00ED0774">
        <w:rPr>
          <w:rStyle w:val="affc"/>
        </w:rPr>
        <w:t>постиндукционной</w:t>
      </w:r>
      <w:r w:rsidR="00926681" w:rsidRPr="00ED0774">
        <w:rPr>
          <w:rStyle w:val="affc"/>
        </w:rPr>
        <w:t xml:space="preserve"> </w:t>
      </w:r>
      <w:r w:rsidR="00582723" w:rsidRPr="00ED0774">
        <w:rPr>
          <w:rStyle w:val="affc"/>
        </w:rPr>
        <w:t>терапии</w:t>
      </w:r>
      <w:r w:rsidR="00926681" w:rsidRPr="00ED0774">
        <w:rPr>
          <w:rStyle w:val="affc"/>
        </w:rPr>
        <w:t xml:space="preserve"> </w:t>
      </w:r>
      <w:r w:rsidR="00582723"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582723" w:rsidRPr="00ED0774">
        <w:rPr>
          <w:rStyle w:val="affc"/>
        </w:rPr>
        <w:t>группы</w:t>
      </w:r>
      <w:r w:rsidR="00926681" w:rsidRPr="00ED0774">
        <w:rPr>
          <w:rStyle w:val="affc"/>
        </w:rPr>
        <w:t xml:space="preserve"> </w:t>
      </w:r>
      <w:r w:rsidR="00582723" w:rsidRPr="00ED0774">
        <w:rPr>
          <w:rStyle w:val="affc"/>
        </w:rPr>
        <w:t>промежуточного</w:t>
      </w:r>
      <w:r w:rsidR="00926681" w:rsidRPr="00ED0774">
        <w:rPr>
          <w:rStyle w:val="affc"/>
        </w:rPr>
        <w:t xml:space="preserve"> </w:t>
      </w:r>
      <w:r w:rsidR="00582723" w:rsidRPr="00ED0774">
        <w:rPr>
          <w:rStyle w:val="affc"/>
        </w:rPr>
        <w:t>риска</w:t>
      </w:r>
      <w:r w:rsidR="00926681" w:rsidRPr="00ED0774">
        <w:rPr>
          <w:rStyle w:val="affc"/>
        </w:rPr>
        <w:t xml:space="preserve"> </w:t>
      </w:r>
      <w:r w:rsidR="00582723" w:rsidRPr="00ED0774">
        <w:rPr>
          <w:rStyle w:val="affc"/>
        </w:rPr>
        <w:t>в</w:t>
      </w:r>
      <w:r w:rsidR="00926681" w:rsidRPr="00ED0774">
        <w:rPr>
          <w:rStyle w:val="affc"/>
        </w:rPr>
        <w:t xml:space="preserve"> </w:t>
      </w:r>
      <w:r w:rsidR="00582723" w:rsidRPr="00ED0774">
        <w:rPr>
          <w:rStyle w:val="affc"/>
        </w:rPr>
        <w:t>случае</w:t>
      </w:r>
      <w:r w:rsidR="00926681" w:rsidRPr="00ED0774">
        <w:rPr>
          <w:rStyle w:val="affc"/>
        </w:rPr>
        <w:t xml:space="preserve"> </w:t>
      </w:r>
      <w:r w:rsidR="00582723" w:rsidRPr="00ED0774">
        <w:rPr>
          <w:rStyle w:val="affc"/>
        </w:rPr>
        <w:t>достижения</w:t>
      </w:r>
      <w:r w:rsidR="00926681" w:rsidRPr="00ED0774">
        <w:rPr>
          <w:rStyle w:val="affc"/>
        </w:rPr>
        <w:t xml:space="preserve"> </w:t>
      </w:r>
      <w:r w:rsidR="00582723" w:rsidRPr="00ED0774">
        <w:rPr>
          <w:rStyle w:val="affc"/>
        </w:rPr>
        <w:t>МОБ</w:t>
      </w:r>
      <w:r w:rsidR="00AB763B" w:rsidRPr="00ED0774">
        <w:rPr>
          <w:rStyle w:val="affc"/>
        </w:rPr>
        <w:t>-</w:t>
      </w:r>
      <w:r w:rsidR="00582723" w:rsidRPr="00ED0774">
        <w:rPr>
          <w:rStyle w:val="affc"/>
        </w:rPr>
        <w:t>негативной</w:t>
      </w:r>
      <w:r w:rsidR="00926681" w:rsidRPr="00ED0774">
        <w:rPr>
          <w:rStyle w:val="affc"/>
        </w:rPr>
        <w:t xml:space="preserve"> </w:t>
      </w:r>
      <w:r w:rsidR="00582723" w:rsidRPr="00ED0774">
        <w:rPr>
          <w:rStyle w:val="affc"/>
        </w:rPr>
        <w:t>ремиссии</w:t>
      </w:r>
      <w:r w:rsidR="00926681" w:rsidRPr="00ED0774">
        <w:rPr>
          <w:rStyle w:val="affc"/>
        </w:rPr>
        <w:t xml:space="preserve"> </w:t>
      </w:r>
      <w:r w:rsidR="00582723" w:rsidRPr="00ED0774">
        <w:rPr>
          <w:rStyle w:val="affc"/>
        </w:rPr>
        <w:t>ОМЛ</w:t>
      </w:r>
      <w:r w:rsidR="00926681" w:rsidRPr="00ED0774">
        <w:rPr>
          <w:rStyle w:val="affc"/>
        </w:rPr>
        <w:t xml:space="preserve"> </w:t>
      </w:r>
      <w:r w:rsidR="00C70997" w:rsidRPr="00ED0774">
        <w:rPr>
          <w:rStyle w:val="affc"/>
        </w:rPr>
        <w:fldChar w:fldCharType="begin" w:fldLock="1"/>
      </w:r>
      <w:r w:rsidR="000E616A">
        <w:rPr>
          <w:rStyle w:val="affc"/>
        </w:rPr>
        <w:instrText>ADDIN CSL_CITATION {"citationItems":[{"id":"ITEM-1","itemData":{"DOI":"10.1182/blood-2015-07-604546","ISSN":"15280020","abstract":"Postremission therapy in patients with acute myeloid leukemia (AML) may consist of continuing chemotherapy or transplantation using either autologous or allogeneic stem cells. Patients with favorable subtypes of AML generally receive chemotherapeutic consolidation, although recent studies have also suggested favorable outcome after hematopoietic stem cell transplantation (HSCT). Although allogeneic HSCT (alloHSCT) is considered the preferred type of postremission therapy in poor- and very-poor-risk AML, the place of alloHSCT in intermediate-risk AML is being debated, and autologous HSCT is considered a valuable alternative that may be preferred in patients without minimal residual disease after induction chemotherapy. Here, we review postremission transplantation strategies using either autologous or allogeneic stem cells. Recent developments in the field of alternative donors, including cord blood and haploidentical donors, are highlighted, and we discuss reduced-intensity alloHSCT in older AML recipients who represent the predominant category of patients with AML who have a high risk of relapse in first remission.","author":[{"dropping-particle":"","family":"Cornelissen","given":"Jan J.","non-dropping-particle":"","parse-names":false,"suffix":""},{"dropping-particle":"","family":"Blaise","given":"Didier","non-dropping-particle":"","parse-names":false,"suffix":""}],"container-title":"Blood","id":"ITEM-1","issue":"1","issued":{"date-parts":[["2016"]]},"page":"62-70","title":"Hematopoietic stem cell transplantation for patients with AML in first complete remission","type":"article-journal","volume":"127"},"uris":["http://www.mendeley.com/documents/?uuid=a260796e-9c36-310f-bbbe-4e44e971f8bf"]},{"id":"ITEM-2","itemData":{"DOI":"10.1159/000495206","ISSN":"1421-9662","PMID":"30808826","abstract":"BACKGROUND The preferred type of postremission therapy (PRT) for intermediate-risk acute myeloid leukemia (AML) in first complete remission (CR1) is a subject of continued debate. Although allogeneic stem cell transplantation (alloSCT) is regarded as a curative strategy for AML, the efficacy of autologous stem cell transplantation (autoSCT) for patients without a matched sibling donor (MSD) has remained controversial. METHODS To compare survival outcomes after alloSCT versus autoSCT for patients with intermediate-risk AML in CR1, we performed a meta-analysis of 11 clinical studies. The outcomes included relapse-free survival (RFS), overall survival (OS), relapse rate (RR), and treatment-related mortality (TRM). RESULTS Compared with autoSCT, alloSCT showed better RFS, OS, and RR benefits, but higher TRM. Subgroup analysis based on donor category (MSD and matched unrelated donor [MUD]) of alloSCT showed alloSCT from MSD rather than from MUD had better OS benefits compared to autoSCT. For fms-like tyrosine kinase 3 internal tandem duplications (FLT3-ITD) wild-type patients, alloSCT and autoSCT had comparable RFS and OS outcomes. CONCLUSION Our results suggest that, in the absence of an available MSD, autoSCT remains a viable PRT alternative for intermediate-risk AML in CR1, especially for FLT3-ITD wild-type patients.","author":[{"dropping-particle":"","family":"Li","given":"Zhichao","non-dropping-particle":"","parse-names":false,"suffix":""},{"dropping-particle":"","family":"Liu","given":"Yinmei","non-dropping-particle":"","parse-names":false,"suffix":""},{"dropping-particle":"","family":"Wang","given":"Qing","non-dropping-particle":"","parse-names":false,"suffix":""},{"dropping-particle":"","family":"Chen","given":"Linjun","non-dropping-particle":"","parse-names":false,"suffix":""},{"dropping-particle":"","family":"Ma","given":"Liyuan","non-dropping-particle":"","parse-names":false,"suffix":""},{"dropping-particle":"","family":"Hao","given":"Siguo","non-dropping-particle":"","parse-names":false,"suffix":""}],"container-title":"Acta haematologica","id":"ITEM-2","issue":"3","issued":{"date-parts":[["2019"]]},"page":"164-175","title":"Autologous Stem Cell Transplantation Is a Viable Postremission Therapy for Intermediate-Risk Acute Myeloid Leukemia in First Complete Remission in the Absence of a Matched Identical Sibling: A Meta-Analysis.","type":"article-journal","volume":"141"},"uris":["http://www.mendeley.com/documents/?uuid=1ae259a1-94ac-34e0-a373-2937a5eb97c2"]}],"mendeley":{"formattedCitation":"[61,62]","plainTextFormattedCitation":"[61,62]","previouslyFormattedCitation":"[61,62]"},"properties":{"noteIndex":0},"schema":"https://github.com/citation-style-language/schema/raw/master/csl-citation.json"}</w:instrText>
      </w:r>
      <w:r w:rsidR="00C70997" w:rsidRPr="00ED0774">
        <w:rPr>
          <w:rStyle w:val="affc"/>
        </w:rPr>
        <w:fldChar w:fldCharType="separate"/>
      </w:r>
      <w:r w:rsidR="000E616A" w:rsidRPr="000E616A">
        <w:rPr>
          <w:rStyle w:val="affc"/>
          <w:i w:val="0"/>
          <w:noProof/>
        </w:rPr>
        <w:t>[61,62]</w:t>
      </w:r>
      <w:r w:rsidR="00C70997" w:rsidRPr="00ED0774">
        <w:rPr>
          <w:rStyle w:val="affc"/>
        </w:rPr>
        <w:fldChar w:fldCharType="end"/>
      </w:r>
      <w:r w:rsidR="00C70997" w:rsidRPr="00ED0774">
        <w:rPr>
          <w:rStyle w:val="affc"/>
        </w:rPr>
        <w:t>.</w:t>
      </w:r>
      <w:r w:rsidR="00926681" w:rsidRPr="00ED0774">
        <w:rPr>
          <w:rStyle w:val="affc"/>
          <w:color w:val="FF0000"/>
        </w:rPr>
        <w:t xml:space="preserve"> </w:t>
      </w:r>
      <w:r w:rsidR="00AF1763" w:rsidRPr="00ED0774">
        <w:rPr>
          <w:i/>
        </w:rPr>
        <w:t>Однако</w:t>
      </w:r>
      <w:r w:rsidR="00926681" w:rsidRPr="00ED0774">
        <w:rPr>
          <w:i/>
        </w:rPr>
        <w:t xml:space="preserve"> </w:t>
      </w:r>
      <w:r w:rsidR="000617CC" w:rsidRPr="00ED0774">
        <w:rPr>
          <w:i/>
        </w:rPr>
        <w:t>российск</w:t>
      </w:r>
      <w:r w:rsidR="00AF1763" w:rsidRPr="00ED0774">
        <w:rPr>
          <w:i/>
        </w:rPr>
        <w:t>ой</w:t>
      </w:r>
      <w:r w:rsidR="00926681" w:rsidRPr="00ED0774">
        <w:rPr>
          <w:i/>
        </w:rPr>
        <w:t xml:space="preserve"> </w:t>
      </w:r>
      <w:r w:rsidR="00AF1763" w:rsidRPr="00ED0774">
        <w:rPr>
          <w:i/>
        </w:rPr>
        <w:t>группой</w:t>
      </w:r>
      <w:r w:rsidR="00926681" w:rsidRPr="00ED0774">
        <w:rPr>
          <w:i/>
        </w:rPr>
        <w:t xml:space="preserve"> </w:t>
      </w:r>
      <w:r w:rsidR="00AF1763" w:rsidRPr="00ED0774">
        <w:rPr>
          <w:i/>
        </w:rPr>
        <w:t>экспертов</w:t>
      </w:r>
      <w:r w:rsidR="00926681" w:rsidRPr="00ED0774">
        <w:rPr>
          <w:i/>
        </w:rPr>
        <w:t xml:space="preserve"> </w:t>
      </w:r>
      <w:r w:rsidR="00AF1763" w:rsidRPr="00ED0774">
        <w:rPr>
          <w:i/>
        </w:rPr>
        <w:t>выполнение</w:t>
      </w:r>
      <w:r w:rsidR="00926681" w:rsidRPr="00ED0774">
        <w:rPr>
          <w:i/>
        </w:rPr>
        <w:t xml:space="preserve"> </w:t>
      </w:r>
      <w:r w:rsidR="00AF1763" w:rsidRPr="00ED0774">
        <w:rPr>
          <w:i/>
        </w:rPr>
        <w:t>ауто-ТГСК</w:t>
      </w:r>
      <w:r w:rsidR="00926681" w:rsidRPr="00ED0774">
        <w:rPr>
          <w:i/>
        </w:rPr>
        <w:t xml:space="preserve"> </w:t>
      </w:r>
      <w:r w:rsidR="00AF1763" w:rsidRPr="00ED0774">
        <w:rPr>
          <w:i/>
        </w:rPr>
        <w:t>не</w:t>
      </w:r>
      <w:r w:rsidR="00926681" w:rsidRPr="00ED0774">
        <w:rPr>
          <w:i/>
        </w:rPr>
        <w:t xml:space="preserve"> </w:t>
      </w:r>
      <w:r w:rsidR="00AF1763" w:rsidRPr="00ED0774">
        <w:rPr>
          <w:i/>
        </w:rPr>
        <w:t>рассматривается</w:t>
      </w:r>
      <w:r w:rsidR="00926681" w:rsidRPr="00ED0774">
        <w:rPr>
          <w:i/>
        </w:rPr>
        <w:t xml:space="preserve"> </w:t>
      </w:r>
      <w:r w:rsidR="00AF1763" w:rsidRPr="00ED0774">
        <w:rPr>
          <w:i/>
        </w:rPr>
        <w:t>в</w:t>
      </w:r>
      <w:r w:rsidR="00926681" w:rsidRPr="00ED0774">
        <w:rPr>
          <w:i/>
        </w:rPr>
        <w:t xml:space="preserve"> </w:t>
      </w:r>
      <w:r w:rsidR="00AF1763" w:rsidRPr="00ED0774">
        <w:rPr>
          <w:i/>
        </w:rPr>
        <w:t>качестве</w:t>
      </w:r>
      <w:r w:rsidR="00926681" w:rsidRPr="00ED0774">
        <w:rPr>
          <w:i/>
        </w:rPr>
        <w:t xml:space="preserve"> </w:t>
      </w:r>
      <w:r w:rsidR="00AF1763" w:rsidRPr="00ED0774">
        <w:rPr>
          <w:i/>
        </w:rPr>
        <w:t>варианта</w:t>
      </w:r>
      <w:r w:rsidR="00926681" w:rsidRPr="00ED0774">
        <w:rPr>
          <w:i/>
        </w:rPr>
        <w:t xml:space="preserve"> </w:t>
      </w:r>
      <w:r w:rsidR="00AF1763" w:rsidRPr="00ED0774">
        <w:rPr>
          <w:i/>
        </w:rPr>
        <w:t>постремиссионного</w:t>
      </w:r>
      <w:r w:rsidR="00926681" w:rsidRPr="00ED0774">
        <w:rPr>
          <w:i/>
        </w:rPr>
        <w:t xml:space="preserve"> </w:t>
      </w:r>
      <w:r w:rsidR="00AF1763" w:rsidRPr="00ED0774">
        <w:rPr>
          <w:i/>
        </w:rPr>
        <w:t>лечения</w:t>
      </w:r>
      <w:r w:rsidR="00926681" w:rsidRPr="00ED0774">
        <w:rPr>
          <w:i/>
        </w:rPr>
        <w:t xml:space="preserve"> </w:t>
      </w:r>
      <w:r w:rsidR="00C0487D" w:rsidRPr="00ED0774">
        <w:rPr>
          <w:i/>
        </w:rPr>
        <w:t>пациентов</w:t>
      </w:r>
      <w:r w:rsidR="00926681" w:rsidRPr="00ED0774">
        <w:rPr>
          <w:i/>
        </w:rPr>
        <w:t xml:space="preserve"> </w:t>
      </w:r>
      <w:r w:rsidR="000A6F4F" w:rsidRPr="00ED0774">
        <w:rPr>
          <w:i/>
        </w:rPr>
        <w:t>с</w:t>
      </w:r>
      <w:r w:rsidR="00926681" w:rsidRPr="00ED0774">
        <w:rPr>
          <w:i/>
        </w:rPr>
        <w:t xml:space="preserve"> </w:t>
      </w:r>
      <w:r w:rsidR="00AF1763" w:rsidRPr="00ED0774">
        <w:rPr>
          <w:i/>
        </w:rPr>
        <w:t>ОМЛ</w:t>
      </w:r>
      <w:r w:rsidR="00926681" w:rsidRPr="00ED0774">
        <w:rPr>
          <w:i/>
        </w:rPr>
        <w:t xml:space="preserve"> </w:t>
      </w:r>
      <w:r w:rsidR="00AF1763" w:rsidRPr="00ED0774">
        <w:rPr>
          <w:i/>
        </w:rPr>
        <w:t>в</w:t>
      </w:r>
      <w:r w:rsidR="00926681" w:rsidRPr="00ED0774">
        <w:rPr>
          <w:i/>
        </w:rPr>
        <w:t xml:space="preserve"> </w:t>
      </w:r>
      <w:r w:rsidR="00AF1763" w:rsidRPr="00ED0774">
        <w:rPr>
          <w:i/>
        </w:rPr>
        <w:t>связи</w:t>
      </w:r>
      <w:r w:rsidR="00926681" w:rsidRPr="00ED0774">
        <w:rPr>
          <w:i/>
        </w:rPr>
        <w:t xml:space="preserve"> </w:t>
      </w:r>
      <w:r w:rsidR="00AF1763" w:rsidRPr="00ED0774">
        <w:rPr>
          <w:i/>
        </w:rPr>
        <w:t>с</w:t>
      </w:r>
      <w:r w:rsidR="00926681" w:rsidRPr="00ED0774">
        <w:rPr>
          <w:i/>
        </w:rPr>
        <w:t xml:space="preserve"> </w:t>
      </w:r>
      <w:r w:rsidR="00AF1763" w:rsidRPr="00ED0774">
        <w:rPr>
          <w:i/>
        </w:rPr>
        <w:t>тем,</w:t>
      </w:r>
      <w:r w:rsidR="00926681" w:rsidRPr="00ED0774">
        <w:rPr>
          <w:i/>
        </w:rPr>
        <w:t xml:space="preserve"> </w:t>
      </w:r>
      <w:r w:rsidR="00AF1763" w:rsidRPr="00ED0774">
        <w:rPr>
          <w:i/>
        </w:rPr>
        <w:t>что</w:t>
      </w:r>
      <w:r w:rsidR="00926681" w:rsidRPr="00ED0774">
        <w:rPr>
          <w:i/>
        </w:rPr>
        <w:t xml:space="preserve"> </w:t>
      </w:r>
      <w:r w:rsidR="00AF1763" w:rsidRPr="00ED0774">
        <w:rPr>
          <w:i/>
        </w:rPr>
        <w:t>ауто-ТГСК</w:t>
      </w:r>
      <w:r w:rsidR="00926681" w:rsidRPr="00ED0774">
        <w:rPr>
          <w:i/>
        </w:rPr>
        <w:t xml:space="preserve"> </w:t>
      </w:r>
      <w:r w:rsidR="00AF1763" w:rsidRPr="00ED0774">
        <w:rPr>
          <w:i/>
        </w:rPr>
        <w:t>может</w:t>
      </w:r>
      <w:r w:rsidR="00926681" w:rsidRPr="00ED0774">
        <w:rPr>
          <w:i/>
        </w:rPr>
        <w:t xml:space="preserve"> </w:t>
      </w:r>
      <w:r w:rsidR="00AF1763" w:rsidRPr="00ED0774">
        <w:rPr>
          <w:i/>
        </w:rPr>
        <w:t>стать</w:t>
      </w:r>
      <w:r w:rsidR="00926681" w:rsidRPr="00ED0774">
        <w:rPr>
          <w:i/>
        </w:rPr>
        <w:t xml:space="preserve"> </w:t>
      </w:r>
      <w:r w:rsidR="00AF1763" w:rsidRPr="00ED0774">
        <w:rPr>
          <w:i/>
        </w:rPr>
        <w:t>этапом</w:t>
      </w:r>
      <w:r w:rsidR="00926681" w:rsidRPr="00ED0774">
        <w:rPr>
          <w:i/>
        </w:rPr>
        <w:t xml:space="preserve"> </w:t>
      </w:r>
      <w:r w:rsidR="00AF1763" w:rsidRPr="00ED0774">
        <w:rPr>
          <w:i/>
        </w:rPr>
        <w:t>терапии</w:t>
      </w:r>
      <w:r w:rsidR="00926681" w:rsidRPr="00ED0774">
        <w:rPr>
          <w:i/>
        </w:rPr>
        <w:t xml:space="preserve"> </w:t>
      </w:r>
      <w:r w:rsidR="00E44A56" w:rsidRPr="00ED0774">
        <w:rPr>
          <w:i/>
        </w:rPr>
        <w:t>только</w:t>
      </w:r>
      <w:r w:rsidR="00926681" w:rsidRPr="00ED0774">
        <w:rPr>
          <w:i/>
        </w:rPr>
        <w:t xml:space="preserve"> </w:t>
      </w:r>
      <w:r w:rsidR="00AF1763" w:rsidRPr="00ED0774">
        <w:rPr>
          <w:i/>
        </w:rPr>
        <w:t>при</w:t>
      </w:r>
      <w:r w:rsidR="00926681" w:rsidRPr="00ED0774">
        <w:rPr>
          <w:i/>
        </w:rPr>
        <w:t xml:space="preserve"> </w:t>
      </w:r>
      <w:r w:rsidR="00AF1763" w:rsidRPr="00ED0774">
        <w:rPr>
          <w:i/>
        </w:rPr>
        <w:t>условии</w:t>
      </w:r>
      <w:r w:rsidR="00926681" w:rsidRPr="00ED0774">
        <w:rPr>
          <w:i/>
        </w:rPr>
        <w:t xml:space="preserve"> </w:t>
      </w:r>
      <w:r w:rsidR="00AF1763" w:rsidRPr="00ED0774">
        <w:rPr>
          <w:i/>
        </w:rPr>
        <w:t>абсолютно</w:t>
      </w:r>
      <w:r w:rsidR="00926681" w:rsidRPr="00ED0774">
        <w:rPr>
          <w:i/>
        </w:rPr>
        <w:t xml:space="preserve"> </w:t>
      </w:r>
      <w:r w:rsidR="00AF1763" w:rsidRPr="00ED0774">
        <w:rPr>
          <w:i/>
        </w:rPr>
        <w:t>адекватно</w:t>
      </w:r>
      <w:r w:rsidR="00926681" w:rsidRPr="00ED0774">
        <w:rPr>
          <w:i/>
        </w:rPr>
        <w:t xml:space="preserve"> </w:t>
      </w:r>
      <w:r w:rsidR="00AF1763" w:rsidRPr="00ED0774">
        <w:rPr>
          <w:i/>
        </w:rPr>
        <w:t>выполненного</w:t>
      </w:r>
      <w:r w:rsidR="00926681" w:rsidRPr="00ED0774">
        <w:rPr>
          <w:i/>
        </w:rPr>
        <w:t xml:space="preserve"> </w:t>
      </w:r>
      <w:r w:rsidR="00AF1763" w:rsidRPr="00ED0774">
        <w:rPr>
          <w:i/>
        </w:rPr>
        <w:t>индукционного</w:t>
      </w:r>
      <w:r w:rsidR="00926681" w:rsidRPr="00ED0774">
        <w:rPr>
          <w:i/>
        </w:rPr>
        <w:t xml:space="preserve"> </w:t>
      </w:r>
      <w:r w:rsidR="00AF1763" w:rsidRPr="00ED0774">
        <w:rPr>
          <w:i/>
        </w:rPr>
        <w:t>и</w:t>
      </w:r>
      <w:r w:rsidR="00926681" w:rsidRPr="00ED0774">
        <w:rPr>
          <w:i/>
        </w:rPr>
        <w:t xml:space="preserve"> </w:t>
      </w:r>
      <w:r w:rsidR="00AF1763" w:rsidRPr="00ED0774">
        <w:rPr>
          <w:i/>
        </w:rPr>
        <w:t>консолидирующего</w:t>
      </w:r>
      <w:r w:rsidR="00926681" w:rsidRPr="00ED0774">
        <w:rPr>
          <w:i/>
        </w:rPr>
        <w:t xml:space="preserve"> </w:t>
      </w:r>
      <w:r w:rsidR="00AF1763" w:rsidRPr="00ED0774">
        <w:rPr>
          <w:i/>
        </w:rPr>
        <w:t>лечения</w:t>
      </w:r>
      <w:r w:rsidR="00926681" w:rsidRPr="00ED0774">
        <w:rPr>
          <w:i/>
        </w:rPr>
        <w:t xml:space="preserve"> </w:t>
      </w:r>
      <w:r w:rsidR="00AF1763" w:rsidRPr="00ED0774">
        <w:rPr>
          <w:i/>
        </w:rPr>
        <w:t>и</w:t>
      </w:r>
      <w:r w:rsidR="00926681" w:rsidRPr="00ED0774">
        <w:rPr>
          <w:i/>
        </w:rPr>
        <w:t xml:space="preserve"> </w:t>
      </w:r>
      <w:r w:rsidR="00D85856" w:rsidRPr="00ED0774">
        <w:rPr>
          <w:i/>
        </w:rPr>
        <w:t>обязательного</w:t>
      </w:r>
      <w:r w:rsidR="00926681" w:rsidRPr="00ED0774">
        <w:t xml:space="preserve"> </w:t>
      </w:r>
      <w:r w:rsidR="00D85856" w:rsidRPr="00ED0774">
        <w:t>отсле</w:t>
      </w:r>
      <w:r w:rsidR="00D85856" w:rsidRPr="00ED0774">
        <w:rPr>
          <w:i/>
        </w:rPr>
        <w:t>живания</w:t>
      </w:r>
      <w:r w:rsidR="00926681" w:rsidRPr="00ED0774">
        <w:rPr>
          <w:i/>
        </w:rPr>
        <w:t xml:space="preserve"> </w:t>
      </w:r>
      <w:r w:rsidR="008D30E4" w:rsidRPr="00ED0774">
        <w:rPr>
          <w:i/>
        </w:rPr>
        <w:t>МОБ</w:t>
      </w:r>
      <w:r w:rsidR="00AF1763" w:rsidRPr="00ED0774">
        <w:rPr>
          <w:i/>
        </w:rPr>
        <w:t>.</w:t>
      </w:r>
      <w:r w:rsidR="00926681" w:rsidRPr="00ED0774">
        <w:rPr>
          <w:i/>
        </w:rPr>
        <w:t xml:space="preserve"> </w:t>
      </w:r>
      <w:r w:rsidR="001A5091" w:rsidRPr="00ED0774">
        <w:rPr>
          <w:i/>
        </w:rPr>
        <w:t>Ее</w:t>
      </w:r>
      <w:r w:rsidR="00926681" w:rsidRPr="00ED0774">
        <w:rPr>
          <w:i/>
        </w:rPr>
        <w:t xml:space="preserve"> </w:t>
      </w:r>
      <w:r w:rsidR="001A5091" w:rsidRPr="00ED0774">
        <w:rPr>
          <w:i/>
        </w:rPr>
        <w:t>можно</w:t>
      </w:r>
      <w:r w:rsidR="00926681" w:rsidRPr="00ED0774">
        <w:rPr>
          <w:i/>
        </w:rPr>
        <w:t xml:space="preserve"> </w:t>
      </w:r>
      <w:r w:rsidR="001A5091" w:rsidRPr="00ED0774">
        <w:rPr>
          <w:i/>
        </w:rPr>
        <w:t>рекомендовать</w:t>
      </w:r>
      <w:r w:rsidR="00926681" w:rsidRPr="00ED0774">
        <w:rPr>
          <w:i/>
        </w:rPr>
        <w:t xml:space="preserve"> </w:t>
      </w:r>
      <w:r w:rsidR="001A5091" w:rsidRPr="00ED0774">
        <w:rPr>
          <w:i/>
        </w:rPr>
        <w:t>только</w:t>
      </w:r>
      <w:r w:rsidR="00926681" w:rsidRPr="00ED0774">
        <w:rPr>
          <w:i/>
        </w:rPr>
        <w:t xml:space="preserve"> </w:t>
      </w:r>
      <w:r w:rsidR="001A5091" w:rsidRPr="00ED0774">
        <w:rPr>
          <w:i/>
        </w:rPr>
        <w:t>в</w:t>
      </w:r>
      <w:r w:rsidR="00926681" w:rsidRPr="00ED0774">
        <w:rPr>
          <w:i/>
        </w:rPr>
        <w:t xml:space="preserve"> </w:t>
      </w:r>
      <w:r w:rsidR="001A5091" w:rsidRPr="00ED0774">
        <w:rPr>
          <w:i/>
        </w:rPr>
        <w:t>рамках</w:t>
      </w:r>
      <w:r w:rsidR="00926681" w:rsidRPr="00ED0774">
        <w:rPr>
          <w:i/>
        </w:rPr>
        <w:t xml:space="preserve"> </w:t>
      </w:r>
      <w:r w:rsidR="000A6F4F" w:rsidRPr="00ED0774">
        <w:rPr>
          <w:i/>
        </w:rPr>
        <w:t>клинических</w:t>
      </w:r>
      <w:r w:rsidR="00926681" w:rsidRPr="00ED0774">
        <w:rPr>
          <w:i/>
        </w:rPr>
        <w:t xml:space="preserve"> </w:t>
      </w:r>
      <w:r w:rsidR="000A6F4F" w:rsidRPr="00ED0774">
        <w:rPr>
          <w:i/>
        </w:rPr>
        <w:t>исследований</w:t>
      </w:r>
      <w:r w:rsidR="001A5091" w:rsidRPr="00ED0774">
        <w:rPr>
          <w:i/>
        </w:rPr>
        <w:t>.</w:t>
      </w:r>
    </w:p>
    <w:p w14:paraId="18042CF1" w14:textId="7D43E128" w:rsidR="00194833" w:rsidRPr="00ED0774" w:rsidRDefault="00D725B7" w:rsidP="005E0993">
      <w:pPr>
        <w:pStyle w:val="10"/>
        <w:divId w:val="488638550"/>
      </w:pPr>
      <w:r w:rsidRPr="00ED0774">
        <w:rPr>
          <w:rStyle w:val="affb"/>
          <w:color w:val="000000"/>
        </w:rPr>
        <w:t>Рекомендуется</w:t>
      </w:r>
      <w:r w:rsidR="00926681" w:rsidRPr="00ED0774">
        <w:rPr>
          <w:rStyle w:val="affb"/>
          <w:color w:val="000000"/>
        </w:rPr>
        <w:t xml:space="preserve"> </w:t>
      </w:r>
      <w:r w:rsidRPr="00ED0774">
        <w:t>пациентам,</w:t>
      </w:r>
      <w:r w:rsidR="00926681" w:rsidRPr="00ED0774">
        <w:t xml:space="preserve"> </w:t>
      </w:r>
      <w:r w:rsidRPr="00ED0774">
        <w:t>достигшим</w:t>
      </w:r>
      <w:r w:rsidR="00926681" w:rsidRPr="00ED0774">
        <w:t xml:space="preserve"> </w:t>
      </w:r>
      <w:r w:rsidR="00D15D51" w:rsidRPr="00ED0774">
        <w:t>ПР</w:t>
      </w:r>
      <w:r w:rsidR="00926681" w:rsidRPr="00ED0774">
        <w:t xml:space="preserve"> </w:t>
      </w:r>
      <w:r w:rsidRPr="00ED0774">
        <w:t>после</w:t>
      </w:r>
      <w:r w:rsidR="00926681" w:rsidRPr="00ED0774">
        <w:t xml:space="preserve"> </w:t>
      </w:r>
      <w:r w:rsidRPr="00ED0774">
        <w:t>индукционного</w:t>
      </w:r>
      <w:r w:rsidR="00926681" w:rsidRPr="00ED0774">
        <w:t xml:space="preserve"> </w:t>
      </w:r>
      <w:r w:rsidRPr="00ED0774">
        <w:t>этапа</w:t>
      </w:r>
      <w:r w:rsidR="00926681" w:rsidRPr="00ED0774">
        <w:t xml:space="preserve"> </w:t>
      </w:r>
      <w:r w:rsidRPr="00ED0774">
        <w:t>лечения,</w:t>
      </w:r>
      <w:r w:rsidR="00926681" w:rsidRPr="00ED0774">
        <w:t xml:space="preserve"> </w:t>
      </w:r>
      <w:r w:rsidRPr="00ED0774">
        <w:t>консультация</w:t>
      </w:r>
      <w:r w:rsidR="00926681" w:rsidRPr="00ED0774">
        <w:t xml:space="preserve"> </w:t>
      </w:r>
      <w:r w:rsidRPr="00ED0774">
        <w:t>в</w:t>
      </w:r>
      <w:r w:rsidR="00926681" w:rsidRPr="00ED0774">
        <w:t xml:space="preserve"> </w:t>
      </w:r>
      <w:r w:rsidRPr="00ED0774">
        <w:t>трансплантационном</w:t>
      </w:r>
      <w:r w:rsidR="00926681" w:rsidRPr="00ED0774">
        <w:t xml:space="preserve"> </w:t>
      </w:r>
      <w:r w:rsidRPr="00ED0774">
        <w:t>центре</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3</w:t>
      </w:r>
      <w:r w:rsidR="00926681" w:rsidRPr="00ED0774">
        <w:t xml:space="preserve"> </w:t>
      </w:r>
      <w:r w:rsidR="005E7775" w:rsidRPr="00ED0774">
        <w:rPr>
          <w:color w:val="000000"/>
        </w:rPr>
        <w:t>месяцев</w:t>
      </w:r>
      <w:r w:rsidR="00926681" w:rsidRPr="00ED0774">
        <w:t xml:space="preserve"> </w:t>
      </w:r>
      <w:r w:rsidR="00D15D51" w:rsidRPr="00ED0774">
        <w:t>от</w:t>
      </w:r>
      <w:r w:rsidR="00926681" w:rsidRPr="00ED0774">
        <w:t xml:space="preserve"> </w:t>
      </w:r>
      <w:r w:rsidR="00D15D51" w:rsidRPr="00ED0774">
        <w:t>момента</w:t>
      </w:r>
      <w:r w:rsidR="00926681" w:rsidRPr="00ED0774">
        <w:t xml:space="preserve"> </w:t>
      </w:r>
      <w:r w:rsidR="00D15D51" w:rsidRPr="00ED0774">
        <w:t>достижения</w:t>
      </w:r>
      <w:r w:rsidR="00926681" w:rsidRPr="00ED0774">
        <w:t xml:space="preserve"> </w:t>
      </w:r>
      <w:r w:rsidR="00D15D51" w:rsidRPr="00ED0774">
        <w:t>ПР</w:t>
      </w:r>
      <w:r w:rsidR="00926681" w:rsidRPr="00ED0774">
        <w:t xml:space="preserve"> </w:t>
      </w:r>
      <w:r w:rsidR="00D15D51" w:rsidRPr="00ED0774">
        <w:t>для</w:t>
      </w:r>
      <w:r w:rsidR="00926681" w:rsidRPr="00ED0774">
        <w:t xml:space="preserve"> </w:t>
      </w:r>
      <w:r w:rsidR="00D15D51" w:rsidRPr="00ED0774">
        <w:t>решения</w:t>
      </w:r>
      <w:r w:rsidR="00926681" w:rsidRPr="00ED0774">
        <w:t xml:space="preserve"> </w:t>
      </w:r>
      <w:r w:rsidR="00D15D51" w:rsidRPr="00ED0774">
        <w:t>вопроса</w:t>
      </w:r>
      <w:r w:rsidR="00926681" w:rsidRPr="00ED0774">
        <w:t xml:space="preserve"> </w:t>
      </w:r>
      <w:r w:rsidR="00D15D51" w:rsidRPr="00ED0774">
        <w:t>о</w:t>
      </w:r>
      <w:r w:rsidR="00926681" w:rsidRPr="00ED0774">
        <w:t xml:space="preserve"> </w:t>
      </w:r>
      <w:r w:rsidR="00D15D51" w:rsidRPr="00ED0774">
        <w:t>возможности</w:t>
      </w:r>
      <w:r w:rsidR="00926681" w:rsidRPr="00ED0774">
        <w:t xml:space="preserve"> </w:t>
      </w:r>
      <w:r w:rsidR="00D15D51" w:rsidRPr="00ED0774">
        <w:t>и</w:t>
      </w:r>
      <w:r w:rsidR="00926681" w:rsidRPr="00ED0774">
        <w:t xml:space="preserve"> </w:t>
      </w:r>
      <w:r w:rsidR="00D15D51" w:rsidRPr="00ED0774">
        <w:t>целесообразности</w:t>
      </w:r>
      <w:r w:rsidR="00926681" w:rsidRPr="00ED0774">
        <w:t xml:space="preserve"> </w:t>
      </w:r>
      <w:r w:rsidR="00D15D51" w:rsidRPr="00ED0774">
        <w:t>выполнения</w:t>
      </w:r>
      <w:r w:rsidR="00926681" w:rsidRPr="00ED0774">
        <w:t xml:space="preserve"> </w:t>
      </w:r>
      <w:r w:rsidRPr="00ED0774">
        <w:t>алло-ТКМ/алло-ТГСК</w:t>
      </w:r>
      <w:r w:rsidR="00AC6CC9" w:rsidRPr="00ED0774">
        <w:rPr>
          <w:lang w:val="ru-RU"/>
        </w:rPr>
        <w:t xml:space="preserve"> </w:t>
      </w:r>
      <w:r w:rsidR="00AC6CC9" w:rsidRPr="00ED0774">
        <w:rPr>
          <w:lang w:val="ru-RU"/>
        </w:rPr>
        <w:fldChar w:fldCharType="begin" w:fldLock="1"/>
      </w:r>
      <w:r w:rsidR="004A62E4" w:rsidRPr="00ED077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AC6CC9" w:rsidRPr="00ED0774">
        <w:rPr>
          <w:lang w:val="ru-RU"/>
        </w:rPr>
        <w:fldChar w:fldCharType="separate"/>
      </w:r>
      <w:r w:rsidR="00AC6CC9" w:rsidRPr="00ED0774">
        <w:rPr>
          <w:noProof/>
          <w:lang w:val="ru-RU"/>
        </w:rPr>
        <w:t>[1,2]</w:t>
      </w:r>
      <w:r w:rsidR="00AC6CC9" w:rsidRPr="00ED0774">
        <w:rPr>
          <w:lang w:val="ru-RU"/>
        </w:rPr>
        <w:fldChar w:fldCharType="end"/>
      </w:r>
      <w:r w:rsidRPr="00ED0774">
        <w:rPr>
          <w:rStyle w:val="affc"/>
          <w:i w:val="0"/>
        </w:rPr>
        <w:t>.</w:t>
      </w:r>
      <w:r w:rsidR="00926681" w:rsidRPr="00ED0774">
        <w:t xml:space="preserve"> </w:t>
      </w:r>
    </w:p>
    <w:p w14:paraId="733CCBE6" w14:textId="72437D20" w:rsidR="003D6646" w:rsidRPr="00ED0774" w:rsidRDefault="00101ED7" w:rsidP="00AE27D0">
      <w:pPr>
        <w:pStyle w:val="afd"/>
        <w:spacing w:beforeAutospacing="0" w:afterAutospacing="0" w:line="360" w:lineRule="auto"/>
        <w:ind w:firstLine="357"/>
        <w:contextualSpacing/>
        <w:divId w:val="488638550"/>
        <w:rPr>
          <w:rStyle w:val="affb"/>
          <w:b w:val="0"/>
          <w:lang w:val="x-none"/>
        </w:rPr>
      </w:pPr>
      <w:r w:rsidRPr="00ED0774">
        <w:rPr>
          <w:rStyle w:val="affb"/>
          <w:color w:val="000000"/>
        </w:rPr>
        <w:lastRenderedPageBreak/>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AC6CC9" w:rsidRPr="00ED0774">
        <w:rPr>
          <w:rStyle w:val="affb"/>
        </w:rPr>
        <w:t xml:space="preserve">С </w:t>
      </w:r>
      <w:r w:rsidR="00D725B7" w:rsidRPr="00ED0774">
        <w:rPr>
          <w:rStyle w:val="affb"/>
        </w:rPr>
        <w:t>(уровень</w:t>
      </w:r>
      <w:r w:rsidR="00926681" w:rsidRPr="00ED0774">
        <w:rPr>
          <w:rStyle w:val="affb"/>
        </w:rPr>
        <w:t xml:space="preserve"> </w:t>
      </w:r>
      <w:r w:rsidR="00D725B7"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AC6CC9" w:rsidRPr="00ED0774">
        <w:rPr>
          <w:rStyle w:val="affb"/>
        </w:rPr>
        <w:t>5</w:t>
      </w:r>
      <w:r w:rsidR="00144CFD" w:rsidRPr="00ED0774">
        <w:rPr>
          <w:rStyle w:val="affb"/>
        </w:rPr>
        <w:t>)</w:t>
      </w:r>
    </w:p>
    <w:p w14:paraId="7E673927" w14:textId="76F890F6" w:rsidR="00194833" w:rsidRPr="00ED0774" w:rsidRDefault="00D80AC9" w:rsidP="002846D0">
      <w:pPr>
        <w:pStyle w:val="10"/>
        <w:divId w:val="488638550"/>
      </w:pPr>
      <w:r w:rsidRPr="00ED0774">
        <w:rPr>
          <w:rStyle w:val="affb"/>
          <w:color w:val="000000"/>
        </w:rPr>
        <w:t>Рекомендуется</w:t>
      </w:r>
      <w:r w:rsidR="00926681" w:rsidRPr="00ED0774">
        <w:rPr>
          <w:rStyle w:val="affb"/>
          <w:color w:val="000000"/>
        </w:rPr>
        <w:t xml:space="preserve"> </w:t>
      </w:r>
      <w:r w:rsidRPr="00ED0774">
        <w:t>выполнение</w:t>
      </w:r>
      <w:r w:rsidR="00926681" w:rsidRPr="00ED0774">
        <w:t xml:space="preserve"> </w:t>
      </w:r>
      <w:r w:rsidRPr="00ED0774">
        <w:t>алло-ТКМ/алло-ТГСК</w:t>
      </w:r>
      <w:r w:rsidR="00926681" w:rsidRPr="00ED0774">
        <w:t xml:space="preserve"> </w:t>
      </w:r>
      <w:r w:rsidR="004A6456" w:rsidRPr="00ED0774">
        <w:t>в</w:t>
      </w:r>
      <w:r w:rsidR="00926681" w:rsidRPr="00ED0774">
        <w:t xml:space="preserve"> </w:t>
      </w:r>
      <w:r w:rsidR="003D6646" w:rsidRPr="00ED0774">
        <w:t>1-</w:t>
      </w:r>
      <w:r w:rsidR="004A6456" w:rsidRPr="00ED0774">
        <w:t>й</w:t>
      </w:r>
      <w:r w:rsidR="00926681" w:rsidRPr="00ED0774">
        <w:t xml:space="preserve"> </w:t>
      </w:r>
      <w:r w:rsidR="008D30E4" w:rsidRPr="00ED0774">
        <w:t>ПР</w:t>
      </w:r>
      <w:r w:rsidR="00926681" w:rsidRPr="00ED0774">
        <w:t xml:space="preserve"> </w:t>
      </w:r>
      <w:r w:rsidR="0009343C" w:rsidRPr="00ED0774">
        <w:t>ОМЛ</w:t>
      </w:r>
      <w:r w:rsidR="00926681" w:rsidRPr="00ED0774">
        <w:t xml:space="preserve"> </w:t>
      </w:r>
      <w:r w:rsidRPr="00ED0774">
        <w:t>как</w:t>
      </w:r>
      <w:r w:rsidR="00926681" w:rsidRPr="00ED0774">
        <w:t xml:space="preserve"> </w:t>
      </w:r>
      <w:r w:rsidRPr="00ED0774">
        <w:t>этапа</w:t>
      </w:r>
      <w:r w:rsidR="00926681" w:rsidRPr="00ED0774">
        <w:t xml:space="preserve"> </w:t>
      </w:r>
      <w:r w:rsidRPr="00ED0774">
        <w:t>постремисс</w:t>
      </w:r>
      <w:r w:rsidR="00BD4A6E" w:rsidRPr="00ED0774">
        <w:t>ионной</w:t>
      </w:r>
      <w:r w:rsidR="00926681" w:rsidRPr="00ED0774">
        <w:t xml:space="preserve"> </w:t>
      </w:r>
      <w:r w:rsidR="00BD4A6E" w:rsidRPr="00ED0774">
        <w:t>терапии</w:t>
      </w:r>
      <w:r w:rsidR="00926681" w:rsidRPr="00ED0774">
        <w:t xml:space="preserve"> </w:t>
      </w:r>
      <w:r w:rsidR="00BD4A6E" w:rsidRPr="00ED0774">
        <w:t>пациент</w:t>
      </w:r>
      <w:r w:rsidR="004A6456" w:rsidRPr="00ED0774">
        <w:t>ам</w:t>
      </w:r>
      <w:r w:rsidR="00926681" w:rsidRPr="00ED0774">
        <w:t xml:space="preserve"> </w:t>
      </w:r>
      <w:r w:rsidR="00BD4A6E" w:rsidRPr="00ED0774">
        <w:t>групп</w:t>
      </w:r>
      <w:r w:rsidR="00926681" w:rsidRPr="00ED0774">
        <w:t xml:space="preserve"> </w:t>
      </w:r>
      <w:r w:rsidR="00BD4A6E" w:rsidRPr="00ED0774">
        <w:t>высокого</w:t>
      </w:r>
      <w:r w:rsidR="00926681" w:rsidRPr="00ED0774">
        <w:t xml:space="preserve"> </w:t>
      </w:r>
      <w:r w:rsidR="00BD4A6E" w:rsidRPr="00ED0774">
        <w:t>и</w:t>
      </w:r>
      <w:r w:rsidR="00926681" w:rsidRPr="00ED0774">
        <w:t xml:space="preserve"> </w:t>
      </w:r>
      <w:r w:rsidRPr="00ED0774">
        <w:t>промежуточного</w:t>
      </w:r>
      <w:r w:rsidR="00926681" w:rsidRPr="00ED0774">
        <w:t xml:space="preserve"> </w:t>
      </w:r>
      <w:r w:rsidRPr="00ED0774">
        <w:t>риска</w:t>
      </w:r>
      <w:r w:rsidR="00926681" w:rsidRPr="00ED0774">
        <w:t xml:space="preserve"> </w:t>
      </w:r>
      <w:r w:rsidRPr="00ED0774">
        <w:t>с</w:t>
      </w:r>
      <w:r w:rsidR="00926681" w:rsidRPr="00ED0774">
        <w:t xml:space="preserve"> </w:t>
      </w:r>
      <w:r w:rsidRPr="00ED0774">
        <w:t>нормальным</w:t>
      </w:r>
      <w:r w:rsidR="00926681" w:rsidRPr="00ED0774">
        <w:t xml:space="preserve"> </w:t>
      </w:r>
      <w:r w:rsidRPr="00ED0774">
        <w:t>кариотипом</w:t>
      </w:r>
      <w:r w:rsidR="00926681" w:rsidRPr="00ED0774">
        <w:t xml:space="preserve"> </w:t>
      </w:r>
      <w:r w:rsidRPr="00ED0774">
        <w:t>и</w:t>
      </w:r>
      <w:r w:rsidR="00926681" w:rsidRPr="00ED0774">
        <w:t xml:space="preserve"> </w:t>
      </w:r>
      <w:r w:rsidRPr="00ED0774">
        <w:t>неблагоприятными</w:t>
      </w:r>
      <w:r w:rsidR="00926681" w:rsidRPr="00ED0774">
        <w:t xml:space="preserve"> </w:t>
      </w:r>
      <w:r w:rsidRPr="00ED0774">
        <w:t>молекулярными</w:t>
      </w:r>
      <w:r w:rsidR="00926681" w:rsidRPr="00ED0774">
        <w:t xml:space="preserve"> </w:t>
      </w:r>
      <w:r w:rsidRPr="00ED0774">
        <w:t>маркерами</w:t>
      </w:r>
      <w:r w:rsidR="00E63471" w:rsidRPr="00ED0774">
        <w:rPr>
          <w:lang w:val="ru-RU"/>
        </w:rPr>
        <w:t xml:space="preserve"> либо </w:t>
      </w:r>
      <w:r w:rsidR="00E63471" w:rsidRPr="00ED0774">
        <w:t>пациентам, которым при установлении диагноза не выполнены цитогенетические и молекулярно-генетические исследования</w:t>
      </w:r>
      <w:r w:rsidR="001674FE" w:rsidRPr="00ED0774">
        <w:t>,</w:t>
      </w:r>
      <w:r w:rsidR="00926681" w:rsidRPr="00ED0774">
        <w:t xml:space="preserve"> </w:t>
      </w:r>
      <w:r w:rsidR="00E63471" w:rsidRPr="00ED0774">
        <w:t xml:space="preserve">а также </w:t>
      </w:r>
      <w:r w:rsidR="006209CC" w:rsidRPr="00ED0774">
        <w:t>пациентам</w:t>
      </w:r>
      <w:r w:rsidR="00E63471" w:rsidRPr="00ED0774">
        <w:rPr>
          <w:lang w:val="ru-RU"/>
        </w:rPr>
        <w:t xml:space="preserve"> группы благоприятного риска</w:t>
      </w:r>
      <w:r w:rsidR="006209CC" w:rsidRPr="00ED0774">
        <w:t>,</w:t>
      </w:r>
      <w:r w:rsidR="00926681" w:rsidRPr="00ED0774">
        <w:t xml:space="preserve"> </w:t>
      </w:r>
      <w:r w:rsidR="006209CC" w:rsidRPr="00ED0774">
        <w:t>у</w:t>
      </w:r>
      <w:r w:rsidR="00926681" w:rsidRPr="00ED0774">
        <w:t xml:space="preserve"> </w:t>
      </w:r>
      <w:r w:rsidR="006209CC" w:rsidRPr="00ED0774">
        <w:t>которых</w:t>
      </w:r>
      <w:r w:rsidR="00926681" w:rsidRPr="00ED0774">
        <w:t xml:space="preserve"> </w:t>
      </w:r>
      <w:r w:rsidR="006209CC" w:rsidRPr="00ED0774">
        <w:t>ПР</w:t>
      </w:r>
      <w:r w:rsidR="00926681" w:rsidRPr="00ED0774">
        <w:t xml:space="preserve"> </w:t>
      </w:r>
      <w:r w:rsidR="006209CC" w:rsidRPr="00ED0774">
        <w:t>была</w:t>
      </w:r>
      <w:r w:rsidR="00926681" w:rsidRPr="00ED0774">
        <w:t xml:space="preserve"> </w:t>
      </w:r>
      <w:r w:rsidR="006209CC" w:rsidRPr="00ED0774">
        <w:t>получена</w:t>
      </w:r>
      <w:r w:rsidR="00E63471" w:rsidRPr="00ED0774">
        <w:rPr>
          <w:lang w:val="ru-RU"/>
        </w:rPr>
        <w:t xml:space="preserve"> не</w:t>
      </w:r>
      <w:r w:rsidR="00926681" w:rsidRPr="00ED0774">
        <w:t xml:space="preserve"> </w:t>
      </w:r>
      <w:r w:rsidR="006209CC" w:rsidRPr="00ED0774">
        <w:t>после</w:t>
      </w:r>
      <w:r w:rsidR="00926681" w:rsidRPr="00ED0774">
        <w:t xml:space="preserve"> </w:t>
      </w:r>
      <w:r w:rsidR="006209CC" w:rsidRPr="00ED0774">
        <w:t>1</w:t>
      </w:r>
      <w:r w:rsidR="001F607B" w:rsidRPr="00ED0774">
        <w:t>-го</w:t>
      </w:r>
      <w:r w:rsidR="00926681" w:rsidRPr="00ED0774">
        <w:t xml:space="preserve"> </w:t>
      </w:r>
      <w:r w:rsidR="002846D0" w:rsidRPr="00ED0774">
        <w:rPr>
          <w:lang w:val="ru-RU"/>
        </w:rPr>
        <w:t>курса индукции</w:t>
      </w:r>
      <w:r w:rsidR="006209CC" w:rsidRPr="00ED0774">
        <w:t>,</w:t>
      </w:r>
      <w:r w:rsidR="00926681" w:rsidRPr="00ED0774">
        <w:t xml:space="preserve"> </w:t>
      </w:r>
      <w:r w:rsidR="00582723" w:rsidRPr="00ED0774">
        <w:rPr>
          <w:rStyle w:val="affc"/>
          <w:i w:val="0"/>
        </w:rPr>
        <w:t>(см.</w:t>
      </w:r>
      <w:r w:rsidR="00926681" w:rsidRPr="00ED0774">
        <w:rPr>
          <w:rStyle w:val="affc"/>
          <w:i w:val="0"/>
        </w:rPr>
        <w:t xml:space="preserve"> </w:t>
      </w:r>
      <w:r w:rsidR="00582723" w:rsidRPr="00ED0774">
        <w:rPr>
          <w:rStyle w:val="affc"/>
          <w:i w:val="0"/>
        </w:rPr>
        <w:t>Приложение</w:t>
      </w:r>
      <w:r w:rsidR="00926681" w:rsidRPr="00ED0774">
        <w:rPr>
          <w:rStyle w:val="affc"/>
          <w:i w:val="0"/>
        </w:rPr>
        <w:t xml:space="preserve"> </w:t>
      </w:r>
      <w:r w:rsidR="008E0777" w:rsidRPr="00ED0774">
        <w:rPr>
          <w:rStyle w:val="affc"/>
          <w:i w:val="0"/>
        </w:rPr>
        <w:t>А3.3</w:t>
      </w:r>
      <w:r w:rsidR="00582723" w:rsidRPr="00ED0774">
        <w:rPr>
          <w:rStyle w:val="affc"/>
          <w:i w:val="0"/>
        </w:rPr>
        <w:t>)</w:t>
      </w:r>
      <w:r w:rsidR="00926681" w:rsidRPr="00ED0774">
        <w:rPr>
          <w:rStyle w:val="affc"/>
          <w:i w:val="0"/>
        </w:rPr>
        <w:t xml:space="preserve"> </w:t>
      </w:r>
      <w:r w:rsidR="001674FE" w:rsidRPr="00ED0774">
        <w:rPr>
          <w:rStyle w:val="affc"/>
          <w:i w:val="0"/>
        </w:rPr>
        <w:fldChar w:fldCharType="begin" w:fldLock="1"/>
      </w:r>
      <w:r w:rsidR="000E616A">
        <w:rPr>
          <w:rStyle w:val="affc"/>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3]","plainTextFormattedCitation":"[63]","previouslyFormattedCitation":"[63]"},"properties":{"noteIndex":0},"schema":"https://github.com/citation-style-language/schema/raw/master/csl-citation.json"}</w:instrText>
      </w:r>
      <w:r w:rsidR="001674FE" w:rsidRPr="00ED0774">
        <w:rPr>
          <w:rStyle w:val="affc"/>
          <w:i w:val="0"/>
        </w:rPr>
        <w:fldChar w:fldCharType="separate"/>
      </w:r>
      <w:r w:rsidR="000E616A" w:rsidRPr="000E616A">
        <w:rPr>
          <w:rStyle w:val="affc"/>
          <w:i w:val="0"/>
          <w:noProof/>
        </w:rPr>
        <w:t>[63]</w:t>
      </w:r>
      <w:r w:rsidR="001674FE" w:rsidRPr="00ED0774">
        <w:rPr>
          <w:rStyle w:val="affc"/>
          <w:i w:val="0"/>
        </w:rPr>
        <w:fldChar w:fldCharType="end"/>
      </w:r>
      <w:r w:rsidR="001674FE" w:rsidRPr="00ED0774">
        <w:rPr>
          <w:rStyle w:val="affc"/>
          <w:i w:val="0"/>
        </w:rPr>
        <w:t>.</w:t>
      </w:r>
      <w:r w:rsidR="00926681" w:rsidRPr="00ED0774">
        <w:t xml:space="preserve"> </w:t>
      </w:r>
    </w:p>
    <w:p w14:paraId="59087E15" w14:textId="00A89848" w:rsidR="006E5861" w:rsidRPr="00ED0774" w:rsidRDefault="00101ED7" w:rsidP="00AE27D0">
      <w:pPr>
        <w:pStyle w:val="afd"/>
        <w:spacing w:beforeAutospacing="0" w:afterAutospacing="0" w:line="360" w:lineRule="auto"/>
        <w:ind w:firstLine="708"/>
        <w:contextualSpacing/>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144CFD" w:rsidRPr="00ED0774">
        <w:rPr>
          <w:rStyle w:val="affb"/>
        </w:rPr>
        <w:t>1)</w:t>
      </w:r>
    </w:p>
    <w:p w14:paraId="35D9E1A4" w14:textId="77777777" w:rsidR="00275D40" w:rsidRPr="00ED0774" w:rsidRDefault="00101ED7" w:rsidP="00705E68">
      <w:pPr>
        <w:pStyle w:val="22"/>
        <w:ind w:left="0" w:firstLine="567"/>
        <w:divId w:val="488638550"/>
        <w:rPr>
          <w:i/>
          <w:szCs w:val="24"/>
        </w:rPr>
      </w:pPr>
      <w:r w:rsidRPr="00ED0774">
        <w:rPr>
          <w:rStyle w:val="affb"/>
          <w:color w:val="000000"/>
          <w:szCs w:val="24"/>
        </w:rPr>
        <w:t>Комментарий:</w:t>
      </w:r>
      <w:r w:rsidR="00926681" w:rsidRPr="00ED0774">
        <w:rPr>
          <w:rStyle w:val="affb"/>
          <w:color w:val="000000"/>
          <w:szCs w:val="24"/>
        </w:rPr>
        <w:t xml:space="preserve"> </w:t>
      </w:r>
      <w:r w:rsidR="003D6646" w:rsidRPr="00ED0774">
        <w:rPr>
          <w:i/>
          <w:szCs w:val="24"/>
          <w:lang w:val="ru-RU"/>
        </w:rPr>
        <w:t>у</w:t>
      </w:r>
      <w:r w:rsidR="00926681" w:rsidRPr="00ED0774">
        <w:rPr>
          <w:i/>
          <w:szCs w:val="24"/>
        </w:rPr>
        <w:t xml:space="preserve"> </w:t>
      </w:r>
      <w:r w:rsidR="00C0487D" w:rsidRPr="00ED0774">
        <w:rPr>
          <w:i/>
          <w:szCs w:val="24"/>
        </w:rPr>
        <w:t>пациентов</w:t>
      </w:r>
      <w:r w:rsidR="00926681" w:rsidRPr="00ED0774">
        <w:rPr>
          <w:i/>
          <w:szCs w:val="24"/>
        </w:rPr>
        <w:t xml:space="preserve"> </w:t>
      </w:r>
      <w:r w:rsidR="007406F7" w:rsidRPr="00ED0774">
        <w:rPr>
          <w:i/>
          <w:szCs w:val="24"/>
        </w:rPr>
        <w:t>из</w:t>
      </w:r>
      <w:r w:rsidR="00926681" w:rsidRPr="00ED0774">
        <w:rPr>
          <w:i/>
          <w:szCs w:val="24"/>
        </w:rPr>
        <w:t xml:space="preserve"> </w:t>
      </w:r>
      <w:r w:rsidR="007406F7" w:rsidRPr="00ED0774">
        <w:rPr>
          <w:i/>
          <w:szCs w:val="24"/>
        </w:rPr>
        <w:t>группы</w:t>
      </w:r>
      <w:r w:rsidR="00926681" w:rsidRPr="00ED0774">
        <w:rPr>
          <w:i/>
          <w:szCs w:val="24"/>
        </w:rPr>
        <w:t xml:space="preserve"> </w:t>
      </w:r>
      <w:r w:rsidR="007406F7" w:rsidRPr="00ED0774">
        <w:rPr>
          <w:i/>
          <w:szCs w:val="24"/>
        </w:rPr>
        <w:t>промежуточного</w:t>
      </w:r>
      <w:r w:rsidR="00926681" w:rsidRPr="00ED0774">
        <w:rPr>
          <w:i/>
          <w:szCs w:val="24"/>
        </w:rPr>
        <w:t xml:space="preserve"> </w:t>
      </w:r>
      <w:r w:rsidR="007406F7" w:rsidRPr="00ED0774">
        <w:rPr>
          <w:i/>
          <w:szCs w:val="24"/>
        </w:rPr>
        <w:t>риска</w:t>
      </w:r>
      <w:r w:rsidR="00926681" w:rsidRPr="00ED0774">
        <w:rPr>
          <w:i/>
          <w:szCs w:val="24"/>
        </w:rPr>
        <w:t xml:space="preserve"> </w:t>
      </w:r>
      <w:r w:rsidR="007406F7" w:rsidRPr="00ED0774">
        <w:rPr>
          <w:i/>
          <w:szCs w:val="24"/>
        </w:rPr>
        <w:t>без</w:t>
      </w:r>
      <w:r w:rsidR="00926681" w:rsidRPr="00ED0774">
        <w:rPr>
          <w:i/>
          <w:szCs w:val="24"/>
        </w:rPr>
        <w:t xml:space="preserve"> </w:t>
      </w:r>
      <w:r w:rsidR="007406F7" w:rsidRPr="00ED0774">
        <w:rPr>
          <w:i/>
          <w:szCs w:val="24"/>
        </w:rPr>
        <w:t>гиперлейкоцитоза,</w:t>
      </w:r>
      <w:r w:rsidR="00926681" w:rsidRPr="00ED0774">
        <w:rPr>
          <w:i/>
          <w:szCs w:val="24"/>
        </w:rPr>
        <w:t xml:space="preserve"> </w:t>
      </w:r>
      <w:r w:rsidR="007406F7" w:rsidRPr="00ED0774">
        <w:rPr>
          <w:i/>
          <w:szCs w:val="24"/>
        </w:rPr>
        <w:t>которым</w:t>
      </w:r>
      <w:r w:rsidR="00926681" w:rsidRPr="00ED0774">
        <w:rPr>
          <w:i/>
          <w:szCs w:val="24"/>
        </w:rPr>
        <w:t xml:space="preserve"> </w:t>
      </w:r>
      <w:r w:rsidR="007406F7" w:rsidRPr="00ED0774">
        <w:rPr>
          <w:i/>
          <w:szCs w:val="24"/>
        </w:rPr>
        <w:t>диагноз</w:t>
      </w:r>
      <w:r w:rsidR="00926681" w:rsidRPr="00ED0774">
        <w:rPr>
          <w:i/>
          <w:szCs w:val="24"/>
        </w:rPr>
        <w:t xml:space="preserve"> </w:t>
      </w:r>
      <w:r w:rsidR="007406F7" w:rsidRPr="00ED0774">
        <w:rPr>
          <w:i/>
          <w:szCs w:val="24"/>
        </w:rPr>
        <w:t>ОМЛ</w:t>
      </w:r>
      <w:r w:rsidR="00926681" w:rsidRPr="00ED0774">
        <w:rPr>
          <w:i/>
          <w:szCs w:val="24"/>
        </w:rPr>
        <w:t xml:space="preserve"> </w:t>
      </w:r>
      <w:r w:rsidR="007406F7" w:rsidRPr="00ED0774">
        <w:rPr>
          <w:i/>
          <w:szCs w:val="24"/>
        </w:rPr>
        <w:t>установлен</w:t>
      </w:r>
      <w:r w:rsidR="00926681" w:rsidRPr="00ED0774">
        <w:rPr>
          <w:i/>
          <w:szCs w:val="24"/>
        </w:rPr>
        <w:t xml:space="preserve"> </w:t>
      </w:r>
      <w:r w:rsidR="007406F7" w:rsidRPr="00ED0774">
        <w:rPr>
          <w:i/>
          <w:szCs w:val="24"/>
        </w:rPr>
        <w:t>не</w:t>
      </w:r>
      <w:r w:rsidR="00926681" w:rsidRPr="00ED0774">
        <w:rPr>
          <w:i/>
          <w:szCs w:val="24"/>
        </w:rPr>
        <w:t xml:space="preserve"> </w:t>
      </w:r>
      <w:r w:rsidR="007406F7" w:rsidRPr="00ED0774">
        <w:rPr>
          <w:i/>
          <w:szCs w:val="24"/>
        </w:rPr>
        <w:t>во</w:t>
      </w:r>
      <w:r w:rsidR="00926681" w:rsidRPr="00ED0774">
        <w:rPr>
          <w:i/>
          <w:szCs w:val="24"/>
        </w:rPr>
        <w:t xml:space="preserve"> </w:t>
      </w:r>
      <w:r w:rsidR="007406F7" w:rsidRPr="00ED0774">
        <w:rPr>
          <w:i/>
          <w:szCs w:val="24"/>
        </w:rPr>
        <w:t>время</w:t>
      </w:r>
      <w:r w:rsidR="00926681" w:rsidRPr="00ED0774">
        <w:rPr>
          <w:i/>
          <w:szCs w:val="24"/>
        </w:rPr>
        <w:t xml:space="preserve"> </w:t>
      </w:r>
      <w:r w:rsidR="007406F7" w:rsidRPr="00ED0774">
        <w:rPr>
          <w:i/>
          <w:szCs w:val="24"/>
        </w:rPr>
        <w:t>беременности,</w:t>
      </w:r>
      <w:r w:rsidR="00926681" w:rsidRPr="00ED0774">
        <w:rPr>
          <w:i/>
          <w:szCs w:val="24"/>
        </w:rPr>
        <w:t xml:space="preserve"> </w:t>
      </w:r>
      <w:r w:rsidR="007406F7" w:rsidRPr="00ED0774">
        <w:rPr>
          <w:i/>
          <w:szCs w:val="24"/>
        </w:rPr>
        <w:t>у</w:t>
      </w:r>
      <w:r w:rsidR="00926681" w:rsidRPr="00ED0774">
        <w:rPr>
          <w:i/>
          <w:szCs w:val="24"/>
        </w:rPr>
        <w:t xml:space="preserve"> </w:t>
      </w:r>
      <w:r w:rsidR="007406F7" w:rsidRPr="00ED0774">
        <w:rPr>
          <w:i/>
          <w:szCs w:val="24"/>
        </w:rPr>
        <w:t>которых</w:t>
      </w:r>
      <w:r w:rsidR="00926681" w:rsidRPr="00ED0774">
        <w:rPr>
          <w:i/>
          <w:szCs w:val="24"/>
        </w:rPr>
        <w:t xml:space="preserve"> </w:t>
      </w:r>
      <w:r w:rsidR="007406F7" w:rsidRPr="00ED0774">
        <w:rPr>
          <w:i/>
          <w:szCs w:val="24"/>
        </w:rPr>
        <w:t>после</w:t>
      </w:r>
      <w:r w:rsidR="00926681" w:rsidRPr="00ED0774">
        <w:rPr>
          <w:i/>
          <w:szCs w:val="24"/>
        </w:rPr>
        <w:t xml:space="preserve"> </w:t>
      </w:r>
      <w:r w:rsidR="007406F7" w:rsidRPr="00ED0774">
        <w:rPr>
          <w:i/>
          <w:szCs w:val="24"/>
        </w:rPr>
        <w:t>1-го</w:t>
      </w:r>
      <w:r w:rsidR="00926681" w:rsidRPr="00ED0774">
        <w:rPr>
          <w:i/>
          <w:szCs w:val="24"/>
        </w:rPr>
        <w:t xml:space="preserve"> </w:t>
      </w:r>
      <w:r w:rsidR="007406F7" w:rsidRPr="00ED0774">
        <w:rPr>
          <w:i/>
          <w:szCs w:val="24"/>
        </w:rPr>
        <w:t>курса</w:t>
      </w:r>
      <w:r w:rsidR="00926681" w:rsidRPr="00ED0774">
        <w:rPr>
          <w:i/>
          <w:szCs w:val="24"/>
        </w:rPr>
        <w:t xml:space="preserve"> </w:t>
      </w:r>
      <w:r w:rsidR="007406F7" w:rsidRPr="00ED0774">
        <w:rPr>
          <w:i/>
          <w:szCs w:val="24"/>
        </w:rPr>
        <w:t>достигнута</w:t>
      </w:r>
      <w:r w:rsidR="00926681" w:rsidRPr="00ED0774">
        <w:rPr>
          <w:i/>
          <w:szCs w:val="24"/>
        </w:rPr>
        <w:t xml:space="preserve"> </w:t>
      </w:r>
      <w:r w:rsidR="008D30E4" w:rsidRPr="00ED0774">
        <w:rPr>
          <w:i/>
          <w:szCs w:val="24"/>
        </w:rPr>
        <w:t>ПР</w:t>
      </w:r>
      <w:r w:rsidR="00926681" w:rsidRPr="00ED0774">
        <w:rPr>
          <w:i/>
          <w:szCs w:val="24"/>
        </w:rPr>
        <w:t xml:space="preserve"> </w:t>
      </w:r>
      <w:r w:rsidR="007406F7" w:rsidRPr="00ED0774">
        <w:rPr>
          <w:i/>
          <w:szCs w:val="24"/>
        </w:rPr>
        <w:t>с</w:t>
      </w:r>
      <w:r w:rsidR="00926681" w:rsidRPr="00ED0774">
        <w:rPr>
          <w:i/>
          <w:szCs w:val="24"/>
        </w:rPr>
        <w:t xml:space="preserve"> </w:t>
      </w:r>
      <w:r w:rsidR="007406F7" w:rsidRPr="00ED0774">
        <w:rPr>
          <w:i/>
          <w:szCs w:val="24"/>
        </w:rPr>
        <w:t>МОБ-</w:t>
      </w:r>
      <w:r w:rsidR="00D30941" w:rsidRPr="00ED0774">
        <w:rPr>
          <w:i/>
          <w:szCs w:val="24"/>
          <w:lang w:val="ru-RU"/>
        </w:rPr>
        <w:t>отрицательн</w:t>
      </w:r>
      <w:r w:rsidR="007406F7" w:rsidRPr="00ED0774">
        <w:rPr>
          <w:i/>
          <w:szCs w:val="24"/>
        </w:rPr>
        <w:t>ым</w:t>
      </w:r>
      <w:r w:rsidR="00926681" w:rsidRPr="00ED0774">
        <w:rPr>
          <w:i/>
          <w:szCs w:val="24"/>
        </w:rPr>
        <w:t xml:space="preserve"> </w:t>
      </w:r>
      <w:r w:rsidR="007406F7" w:rsidRPr="00ED0774">
        <w:rPr>
          <w:i/>
          <w:szCs w:val="24"/>
        </w:rPr>
        <w:t>статусом,</w:t>
      </w:r>
      <w:r w:rsidR="00926681" w:rsidRPr="00ED0774">
        <w:rPr>
          <w:i/>
          <w:szCs w:val="24"/>
        </w:rPr>
        <w:t xml:space="preserve"> </w:t>
      </w:r>
      <w:r w:rsidR="007406F7" w:rsidRPr="00ED0774">
        <w:rPr>
          <w:i/>
          <w:szCs w:val="24"/>
        </w:rPr>
        <w:t>вопрос</w:t>
      </w:r>
      <w:r w:rsidR="00926681" w:rsidRPr="00ED0774">
        <w:rPr>
          <w:i/>
          <w:szCs w:val="24"/>
        </w:rPr>
        <w:t xml:space="preserve"> </w:t>
      </w:r>
      <w:r w:rsidR="007406F7" w:rsidRPr="00ED0774">
        <w:rPr>
          <w:i/>
          <w:szCs w:val="24"/>
        </w:rPr>
        <w:t>об</w:t>
      </w:r>
      <w:r w:rsidR="00926681" w:rsidRPr="00ED0774">
        <w:rPr>
          <w:i/>
          <w:szCs w:val="24"/>
        </w:rPr>
        <w:t xml:space="preserve"> </w:t>
      </w:r>
      <w:r w:rsidR="007406F7" w:rsidRPr="00ED0774">
        <w:rPr>
          <w:i/>
          <w:szCs w:val="24"/>
        </w:rPr>
        <w:t>алло-ТГСК</w:t>
      </w:r>
      <w:r w:rsidR="00926681" w:rsidRPr="00ED0774">
        <w:rPr>
          <w:i/>
          <w:szCs w:val="24"/>
        </w:rPr>
        <w:t xml:space="preserve"> </w:t>
      </w:r>
      <w:r w:rsidR="007406F7" w:rsidRPr="00ED0774">
        <w:rPr>
          <w:i/>
          <w:szCs w:val="24"/>
        </w:rPr>
        <w:t>возможно</w:t>
      </w:r>
      <w:r w:rsidR="00926681" w:rsidRPr="00ED0774">
        <w:rPr>
          <w:i/>
          <w:szCs w:val="24"/>
        </w:rPr>
        <w:t xml:space="preserve"> </w:t>
      </w:r>
      <w:r w:rsidR="007406F7" w:rsidRPr="00ED0774">
        <w:rPr>
          <w:i/>
          <w:szCs w:val="24"/>
        </w:rPr>
        <w:t>отложить</w:t>
      </w:r>
      <w:r w:rsidR="00926681" w:rsidRPr="00ED0774">
        <w:rPr>
          <w:i/>
          <w:szCs w:val="24"/>
        </w:rPr>
        <w:t xml:space="preserve"> </w:t>
      </w:r>
      <w:r w:rsidR="007406F7" w:rsidRPr="00ED0774">
        <w:rPr>
          <w:i/>
          <w:szCs w:val="24"/>
        </w:rPr>
        <w:t>на</w:t>
      </w:r>
      <w:r w:rsidR="00926681" w:rsidRPr="00ED0774">
        <w:rPr>
          <w:i/>
          <w:szCs w:val="24"/>
        </w:rPr>
        <w:t xml:space="preserve"> </w:t>
      </w:r>
      <w:r w:rsidR="007406F7" w:rsidRPr="00ED0774">
        <w:rPr>
          <w:i/>
          <w:szCs w:val="24"/>
        </w:rPr>
        <w:t>последующие</w:t>
      </w:r>
      <w:r w:rsidR="00926681" w:rsidRPr="00ED0774">
        <w:rPr>
          <w:i/>
          <w:szCs w:val="24"/>
        </w:rPr>
        <w:t xml:space="preserve"> </w:t>
      </w:r>
      <w:r w:rsidR="007406F7" w:rsidRPr="00ED0774">
        <w:rPr>
          <w:i/>
          <w:szCs w:val="24"/>
        </w:rPr>
        <w:t>этапы.</w:t>
      </w:r>
      <w:r w:rsidR="00926681" w:rsidRPr="00ED0774">
        <w:rPr>
          <w:i/>
          <w:szCs w:val="24"/>
        </w:rPr>
        <w:t xml:space="preserve"> </w:t>
      </w:r>
      <w:r w:rsidR="00D80AC9" w:rsidRPr="00ED0774">
        <w:rPr>
          <w:rStyle w:val="affc"/>
          <w:color w:val="000000"/>
          <w:szCs w:val="24"/>
        </w:rPr>
        <w:t>Для</w:t>
      </w:r>
      <w:r w:rsidR="00926681" w:rsidRPr="00ED0774">
        <w:rPr>
          <w:rStyle w:val="affc"/>
          <w:color w:val="000000"/>
          <w:szCs w:val="24"/>
        </w:rPr>
        <w:t xml:space="preserve"> </w:t>
      </w:r>
      <w:r w:rsidR="00C0487D" w:rsidRPr="00ED0774">
        <w:rPr>
          <w:rStyle w:val="affc"/>
          <w:color w:val="000000"/>
          <w:szCs w:val="24"/>
        </w:rPr>
        <w:t>пациентов</w:t>
      </w:r>
      <w:r w:rsidR="00926681" w:rsidRPr="00ED0774">
        <w:rPr>
          <w:rStyle w:val="affc"/>
          <w:color w:val="000000"/>
          <w:szCs w:val="24"/>
        </w:rPr>
        <w:t xml:space="preserve"> </w:t>
      </w:r>
      <w:r w:rsidR="00D80AC9" w:rsidRPr="00ED0774">
        <w:rPr>
          <w:rStyle w:val="affc"/>
          <w:color w:val="000000"/>
          <w:szCs w:val="24"/>
        </w:rPr>
        <w:t>из</w:t>
      </w:r>
      <w:r w:rsidR="00926681" w:rsidRPr="00ED0774">
        <w:rPr>
          <w:rStyle w:val="affc"/>
          <w:color w:val="000000"/>
          <w:szCs w:val="24"/>
        </w:rPr>
        <w:t xml:space="preserve"> </w:t>
      </w:r>
      <w:r w:rsidR="00D80AC9" w:rsidRPr="00ED0774">
        <w:rPr>
          <w:rStyle w:val="affc"/>
          <w:color w:val="000000"/>
          <w:szCs w:val="24"/>
        </w:rPr>
        <w:t>группы</w:t>
      </w:r>
      <w:r w:rsidR="00926681" w:rsidRPr="00ED0774">
        <w:rPr>
          <w:rStyle w:val="affc"/>
          <w:color w:val="000000"/>
          <w:szCs w:val="24"/>
        </w:rPr>
        <w:t xml:space="preserve"> </w:t>
      </w:r>
      <w:r w:rsidR="00D80AC9" w:rsidRPr="00ED0774">
        <w:rPr>
          <w:rStyle w:val="affc"/>
          <w:color w:val="000000"/>
          <w:szCs w:val="24"/>
        </w:rPr>
        <w:t>высокого</w:t>
      </w:r>
      <w:r w:rsidR="00926681" w:rsidRPr="00ED0774">
        <w:rPr>
          <w:rStyle w:val="affc"/>
          <w:color w:val="000000"/>
          <w:szCs w:val="24"/>
        </w:rPr>
        <w:t xml:space="preserve"> </w:t>
      </w:r>
      <w:r w:rsidR="00D80AC9" w:rsidRPr="00ED0774">
        <w:rPr>
          <w:rStyle w:val="affc"/>
          <w:color w:val="000000"/>
          <w:szCs w:val="24"/>
        </w:rPr>
        <w:t>риска,</w:t>
      </w:r>
      <w:r w:rsidR="00926681" w:rsidRPr="00ED0774">
        <w:rPr>
          <w:rStyle w:val="affc"/>
          <w:color w:val="000000"/>
          <w:szCs w:val="24"/>
        </w:rPr>
        <w:t xml:space="preserve"> </w:t>
      </w:r>
      <w:r w:rsidR="00097DDC" w:rsidRPr="00ED0774">
        <w:rPr>
          <w:rStyle w:val="affc"/>
          <w:color w:val="000000"/>
          <w:szCs w:val="24"/>
        </w:rPr>
        <w:t>в</w:t>
      </w:r>
      <w:r w:rsidR="00926681" w:rsidRPr="00ED0774">
        <w:rPr>
          <w:rStyle w:val="affc"/>
          <w:color w:val="000000"/>
          <w:szCs w:val="24"/>
        </w:rPr>
        <w:t xml:space="preserve"> </w:t>
      </w:r>
      <w:r w:rsidR="00097DDC" w:rsidRPr="00ED0774">
        <w:rPr>
          <w:rStyle w:val="affc"/>
          <w:color w:val="000000"/>
          <w:szCs w:val="24"/>
        </w:rPr>
        <w:t>том</w:t>
      </w:r>
      <w:r w:rsidR="00926681" w:rsidRPr="00ED0774">
        <w:rPr>
          <w:rStyle w:val="affc"/>
          <w:color w:val="000000"/>
          <w:szCs w:val="24"/>
        </w:rPr>
        <w:t xml:space="preserve"> </w:t>
      </w:r>
      <w:r w:rsidR="00097DDC" w:rsidRPr="00ED0774">
        <w:rPr>
          <w:rStyle w:val="affc"/>
          <w:color w:val="000000"/>
          <w:szCs w:val="24"/>
        </w:rPr>
        <w:t>числе</w:t>
      </w:r>
      <w:r w:rsidR="00926681" w:rsidRPr="00ED0774">
        <w:rPr>
          <w:rStyle w:val="affc"/>
          <w:color w:val="000000"/>
          <w:szCs w:val="24"/>
        </w:rPr>
        <w:t xml:space="preserve"> </w:t>
      </w:r>
      <w:r w:rsidR="00097DDC" w:rsidRPr="00ED0774">
        <w:rPr>
          <w:rStyle w:val="affc"/>
          <w:color w:val="000000"/>
          <w:szCs w:val="24"/>
        </w:rPr>
        <w:t>с</w:t>
      </w:r>
      <w:r w:rsidR="00926681" w:rsidRPr="00ED0774">
        <w:rPr>
          <w:rStyle w:val="affc"/>
          <w:color w:val="000000"/>
          <w:szCs w:val="24"/>
        </w:rPr>
        <w:t xml:space="preserve"> </w:t>
      </w:r>
      <w:r w:rsidR="00097DDC" w:rsidRPr="00ED0774">
        <w:rPr>
          <w:rStyle w:val="affc"/>
          <w:color w:val="000000"/>
          <w:szCs w:val="24"/>
        </w:rPr>
        <w:t>FLT3-ITD</w:t>
      </w:r>
      <w:r w:rsidR="008D30E4" w:rsidRPr="00ED0774">
        <w:rPr>
          <w:rStyle w:val="affc"/>
          <w:color w:val="000000"/>
          <w:szCs w:val="24"/>
        </w:rPr>
        <w:t>,</w:t>
      </w:r>
      <w:r w:rsidR="00926681" w:rsidRPr="00ED0774">
        <w:rPr>
          <w:rStyle w:val="affc"/>
          <w:color w:val="000000"/>
          <w:szCs w:val="24"/>
        </w:rPr>
        <w:t xml:space="preserve"> </w:t>
      </w:r>
      <w:r w:rsidR="00097DDC" w:rsidRPr="00ED0774">
        <w:rPr>
          <w:rStyle w:val="affc"/>
          <w:color w:val="000000"/>
          <w:szCs w:val="24"/>
        </w:rPr>
        <w:t>алло-ТГСК</w:t>
      </w:r>
      <w:r w:rsidR="00926681" w:rsidRPr="00ED0774">
        <w:rPr>
          <w:rStyle w:val="affc"/>
          <w:color w:val="000000"/>
          <w:szCs w:val="24"/>
        </w:rPr>
        <w:t xml:space="preserve"> </w:t>
      </w:r>
      <w:r w:rsidR="00D80AC9" w:rsidRPr="00ED0774">
        <w:rPr>
          <w:rStyle w:val="affc"/>
          <w:color w:val="000000"/>
          <w:szCs w:val="24"/>
        </w:rPr>
        <w:t>следует</w:t>
      </w:r>
      <w:r w:rsidR="00926681" w:rsidRPr="00ED0774">
        <w:rPr>
          <w:rStyle w:val="affc"/>
          <w:color w:val="000000"/>
          <w:szCs w:val="24"/>
        </w:rPr>
        <w:t xml:space="preserve"> </w:t>
      </w:r>
      <w:r w:rsidR="00D80AC9" w:rsidRPr="00ED0774">
        <w:rPr>
          <w:rStyle w:val="affc"/>
          <w:color w:val="000000"/>
          <w:szCs w:val="24"/>
        </w:rPr>
        <w:t>рассматривать</w:t>
      </w:r>
      <w:r w:rsidR="00926681" w:rsidRPr="00ED0774">
        <w:rPr>
          <w:rStyle w:val="affc"/>
          <w:color w:val="000000"/>
          <w:szCs w:val="24"/>
        </w:rPr>
        <w:t xml:space="preserve"> </w:t>
      </w:r>
      <w:r w:rsidR="00D80AC9" w:rsidRPr="00ED0774">
        <w:rPr>
          <w:rStyle w:val="affc"/>
          <w:color w:val="000000"/>
          <w:szCs w:val="24"/>
        </w:rPr>
        <w:t>как</w:t>
      </w:r>
      <w:r w:rsidR="00926681" w:rsidRPr="00ED0774">
        <w:rPr>
          <w:rStyle w:val="affc"/>
          <w:color w:val="000000"/>
          <w:szCs w:val="24"/>
        </w:rPr>
        <w:t xml:space="preserve"> </w:t>
      </w:r>
      <w:r w:rsidR="00D80AC9" w:rsidRPr="00ED0774">
        <w:rPr>
          <w:rStyle w:val="affc"/>
          <w:color w:val="000000"/>
          <w:szCs w:val="24"/>
        </w:rPr>
        <w:t>обязательный</w:t>
      </w:r>
      <w:r w:rsidR="00926681" w:rsidRPr="00ED0774">
        <w:rPr>
          <w:rStyle w:val="affc"/>
          <w:color w:val="000000"/>
          <w:szCs w:val="24"/>
        </w:rPr>
        <w:t xml:space="preserve"> </w:t>
      </w:r>
      <w:r w:rsidR="00D80AC9" w:rsidRPr="00ED0774">
        <w:rPr>
          <w:rStyle w:val="affc"/>
          <w:color w:val="000000"/>
          <w:szCs w:val="24"/>
        </w:rPr>
        <w:t>этап</w:t>
      </w:r>
      <w:r w:rsidR="00926681" w:rsidRPr="00ED0774">
        <w:rPr>
          <w:rStyle w:val="affc"/>
          <w:color w:val="000000"/>
          <w:szCs w:val="24"/>
        </w:rPr>
        <w:t xml:space="preserve"> </w:t>
      </w:r>
      <w:r w:rsidR="00D80AC9" w:rsidRPr="00ED0774">
        <w:rPr>
          <w:rStyle w:val="affc"/>
          <w:color w:val="000000"/>
          <w:szCs w:val="24"/>
        </w:rPr>
        <w:t>лечения.</w:t>
      </w:r>
      <w:r w:rsidR="00926681" w:rsidRPr="00ED0774">
        <w:rPr>
          <w:rStyle w:val="affc"/>
          <w:color w:val="000000"/>
          <w:szCs w:val="24"/>
        </w:rPr>
        <w:t xml:space="preserve"> </w:t>
      </w:r>
      <w:r w:rsidR="00D80AC9" w:rsidRPr="00ED0774">
        <w:rPr>
          <w:rStyle w:val="affc"/>
          <w:color w:val="000000"/>
          <w:szCs w:val="24"/>
        </w:rPr>
        <w:t>Именно</w:t>
      </w:r>
      <w:r w:rsidR="00926681" w:rsidRPr="00ED0774">
        <w:rPr>
          <w:rStyle w:val="affc"/>
          <w:color w:val="000000"/>
          <w:szCs w:val="24"/>
        </w:rPr>
        <w:t xml:space="preserve"> </w:t>
      </w:r>
      <w:r w:rsidR="00D80AC9" w:rsidRPr="00ED0774">
        <w:rPr>
          <w:rStyle w:val="affc"/>
          <w:color w:val="000000"/>
          <w:szCs w:val="24"/>
        </w:rPr>
        <w:t>для</w:t>
      </w:r>
      <w:r w:rsidR="00926681" w:rsidRPr="00ED0774">
        <w:rPr>
          <w:rStyle w:val="affc"/>
          <w:color w:val="000000"/>
          <w:szCs w:val="24"/>
        </w:rPr>
        <w:t xml:space="preserve"> </w:t>
      </w:r>
      <w:r w:rsidR="00D80AC9" w:rsidRPr="00ED0774">
        <w:rPr>
          <w:rStyle w:val="affc"/>
          <w:color w:val="000000"/>
          <w:szCs w:val="24"/>
        </w:rPr>
        <w:t>этой</w:t>
      </w:r>
      <w:r w:rsidR="00926681" w:rsidRPr="00ED0774">
        <w:rPr>
          <w:rStyle w:val="affc"/>
          <w:color w:val="000000"/>
          <w:szCs w:val="24"/>
        </w:rPr>
        <w:t xml:space="preserve"> </w:t>
      </w:r>
      <w:r w:rsidR="00D80AC9" w:rsidRPr="00ED0774">
        <w:rPr>
          <w:rStyle w:val="affc"/>
          <w:color w:val="000000"/>
          <w:szCs w:val="24"/>
        </w:rPr>
        <w:t>группы</w:t>
      </w:r>
      <w:r w:rsidR="00926681" w:rsidRPr="00ED0774">
        <w:rPr>
          <w:rStyle w:val="affc"/>
          <w:color w:val="000000"/>
          <w:szCs w:val="24"/>
        </w:rPr>
        <w:t xml:space="preserve"> </w:t>
      </w:r>
      <w:r w:rsidR="00C0487D" w:rsidRPr="00ED0774">
        <w:rPr>
          <w:rStyle w:val="affc"/>
          <w:color w:val="000000"/>
          <w:szCs w:val="24"/>
        </w:rPr>
        <w:t>пациентов</w:t>
      </w:r>
      <w:r w:rsidR="00926681" w:rsidRPr="00ED0774">
        <w:rPr>
          <w:rStyle w:val="affc"/>
          <w:color w:val="000000"/>
          <w:szCs w:val="24"/>
        </w:rPr>
        <w:t xml:space="preserve"> </w:t>
      </w:r>
      <w:r w:rsidR="00D80AC9" w:rsidRPr="00ED0774">
        <w:rPr>
          <w:rStyle w:val="affc"/>
          <w:color w:val="000000"/>
          <w:szCs w:val="24"/>
        </w:rPr>
        <w:t>крайне</w:t>
      </w:r>
      <w:r w:rsidR="00926681" w:rsidRPr="00ED0774">
        <w:rPr>
          <w:rStyle w:val="affc"/>
          <w:color w:val="000000"/>
          <w:szCs w:val="24"/>
        </w:rPr>
        <w:t xml:space="preserve"> </w:t>
      </w:r>
      <w:r w:rsidR="00D80AC9" w:rsidRPr="00ED0774">
        <w:rPr>
          <w:rStyle w:val="affc"/>
          <w:color w:val="000000"/>
          <w:szCs w:val="24"/>
        </w:rPr>
        <w:t>важно</w:t>
      </w:r>
      <w:r w:rsidR="00926681" w:rsidRPr="00ED0774">
        <w:rPr>
          <w:rStyle w:val="affc"/>
          <w:color w:val="000000"/>
          <w:szCs w:val="24"/>
        </w:rPr>
        <w:t xml:space="preserve"> </w:t>
      </w:r>
      <w:r w:rsidR="00D80AC9" w:rsidRPr="00ED0774">
        <w:rPr>
          <w:rStyle w:val="affc"/>
          <w:color w:val="000000"/>
          <w:szCs w:val="24"/>
        </w:rPr>
        <w:t>выполнение</w:t>
      </w:r>
      <w:r w:rsidR="00926681" w:rsidRPr="00ED0774">
        <w:rPr>
          <w:rStyle w:val="affc"/>
          <w:color w:val="000000"/>
          <w:szCs w:val="24"/>
        </w:rPr>
        <w:t xml:space="preserve"> </w:t>
      </w:r>
      <w:r w:rsidR="00D80AC9" w:rsidRPr="00ED0774">
        <w:rPr>
          <w:rStyle w:val="affc"/>
          <w:color w:val="000000"/>
          <w:szCs w:val="24"/>
        </w:rPr>
        <w:t>HLA-типировани</w:t>
      </w:r>
      <w:r w:rsidR="008D30E4" w:rsidRPr="00ED0774">
        <w:rPr>
          <w:rStyle w:val="affc"/>
          <w:color w:val="000000"/>
          <w:szCs w:val="24"/>
        </w:rPr>
        <w:t>я</w:t>
      </w:r>
      <w:r w:rsidR="00926681" w:rsidRPr="00ED0774">
        <w:rPr>
          <w:rStyle w:val="affc"/>
          <w:color w:val="000000"/>
          <w:szCs w:val="24"/>
        </w:rPr>
        <w:t xml:space="preserve"> </w:t>
      </w:r>
      <w:r w:rsidR="00D80AC9" w:rsidRPr="00ED0774">
        <w:rPr>
          <w:rStyle w:val="affc"/>
          <w:color w:val="000000"/>
          <w:szCs w:val="24"/>
        </w:rPr>
        <w:t>пациента</w:t>
      </w:r>
      <w:r w:rsidR="00926681" w:rsidRPr="00ED0774">
        <w:rPr>
          <w:rStyle w:val="affc"/>
          <w:color w:val="000000"/>
          <w:szCs w:val="24"/>
        </w:rPr>
        <w:t xml:space="preserve"> </w:t>
      </w:r>
      <w:r w:rsidR="00D80AC9" w:rsidRPr="00ED0774">
        <w:rPr>
          <w:rStyle w:val="affc"/>
          <w:color w:val="000000"/>
          <w:szCs w:val="24"/>
        </w:rPr>
        <w:t>до</w:t>
      </w:r>
      <w:r w:rsidR="00926681" w:rsidRPr="00ED0774">
        <w:rPr>
          <w:rStyle w:val="affc"/>
          <w:color w:val="000000"/>
          <w:szCs w:val="24"/>
        </w:rPr>
        <w:t xml:space="preserve"> </w:t>
      </w:r>
      <w:r w:rsidR="00D80AC9" w:rsidRPr="00ED0774">
        <w:rPr>
          <w:rStyle w:val="affc"/>
          <w:color w:val="000000"/>
          <w:szCs w:val="24"/>
        </w:rPr>
        <w:t>начала</w:t>
      </w:r>
      <w:r w:rsidR="00926681" w:rsidRPr="00ED0774">
        <w:rPr>
          <w:rStyle w:val="affc"/>
          <w:color w:val="000000"/>
          <w:szCs w:val="24"/>
        </w:rPr>
        <w:t xml:space="preserve"> </w:t>
      </w:r>
      <w:r w:rsidR="00D30941" w:rsidRPr="00ED0774">
        <w:rPr>
          <w:rStyle w:val="affc"/>
          <w:color w:val="000000"/>
          <w:szCs w:val="24"/>
          <w:lang w:val="ru-RU"/>
        </w:rPr>
        <w:t>1-</w:t>
      </w:r>
      <w:r w:rsidR="00D80AC9" w:rsidRPr="00ED0774">
        <w:rPr>
          <w:rStyle w:val="affc"/>
          <w:color w:val="000000"/>
          <w:szCs w:val="24"/>
        </w:rPr>
        <w:t>го</w:t>
      </w:r>
      <w:r w:rsidR="00926681" w:rsidRPr="00ED0774">
        <w:rPr>
          <w:rStyle w:val="affc"/>
          <w:color w:val="000000"/>
          <w:szCs w:val="24"/>
        </w:rPr>
        <w:t xml:space="preserve"> </w:t>
      </w:r>
      <w:r w:rsidR="00D80AC9" w:rsidRPr="00ED0774">
        <w:rPr>
          <w:rStyle w:val="affc"/>
          <w:color w:val="000000"/>
          <w:szCs w:val="24"/>
        </w:rPr>
        <w:t>индукционного</w:t>
      </w:r>
      <w:r w:rsidR="00926681" w:rsidRPr="00ED0774">
        <w:rPr>
          <w:rStyle w:val="affc"/>
          <w:color w:val="000000"/>
          <w:szCs w:val="24"/>
        </w:rPr>
        <w:t xml:space="preserve"> </w:t>
      </w:r>
      <w:r w:rsidR="00D80AC9" w:rsidRPr="00ED0774">
        <w:rPr>
          <w:rStyle w:val="affc"/>
          <w:color w:val="000000"/>
          <w:szCs w:val="24"/>
        </w:rPr>
        <w:t>курса,</w:t>
      </w:r>
      <w:r w:rsidR="00926681" w:rsidRPr="00ED0774">
        <w:rPr>
          <w:rStyle w:val="affc"/>
          <w:color w:val="000000"/>
          <w:szCs w:val="24"/>
        </w:rPr>
        <w:t xml:space="preserve"> </w:t>
      </w:r>
      <w:r w:rsidR="00D80AC9" w:rsidRPr="00ED0774">
        <w:rPr>
          <w:rStyle w:val="affc"/>
          <w:color w:val="000000"/>
          <w:szCs w:val="24"/>
        </w:rPr>
        <w:t>а</w:t>
      </w:r>
      <w:r w:rsidR="00926681" w:rsidRPr="00ED0774">
        <w:rPr>
          <w:rStyle w:val="affc"/>
          <w:color w:val="000000"/>
          <w:szCs w:val="24"/>
        </w:rPr>
        <w:t xml:space="preserve"> </w:t>
      </w:r>
      <w:r w:rsidR="00D80AC9" w:rsidRPr="00ED0774">
        <w:rPr>
          <w:rStyle w:val="affc"/>
          <w:color w:val="000000"/>
          <w:szCs w:val="24"/>
        </w:rPr>
        <w:t>после</w:t>
      </w:r>
      <w:r w:rsidR="00926681" w:rsidRPr="00ED0774">
        <w:rPr>
          <w:rStyle w:val="affc"/>
          <w:color w:val="000000"/>
          <w:szCs w:val="24"/>
        </w:rPr>
        <w:t xml:space="preserve"> </w:t>
      </w:r>
      <w:r w:rsidR="00D80AC9" w:rsidRPr="00ED0774">
        <w:rPr>
          <w:rStyle w:val="affc"/>
          <w:color w:val="000000"/>
          <w:szCs w:val="24"/>
        </w:rPr>
        <w:t>достижения</w:t>
      </w:r>
      <w:r w:rsidR="00926681" w:rsidRPr="00ED0774">
        <w:rPr>
          <w:rStyle w:val="affc"/>
          <w:color w:val="000000"/>
          <w:szCs w:val="24"/>
        </w:rPr>
        <w:t xml:space="preserve"> </w:t>
      </w:r>
      <w:r w:rsidR="00D30941" w:rsidRPr="00ED0774">
        <w:rPr>
          <w:rStyle w:val="affc"/>
          <w:color w:val="000000"/>
          <w:szCs w:val="24"/>
          <w:lang w:val="ru-RU"/>
        </w:rPr>
        <w:t>1-</w:t>
      </w:r>
      <w:r w:rsidR="00D80AC9" w:rsidRPr="00ED0774">
        <w:rPr>
          <w:rStyle w:val="affc"/>
          <w:color w:val="000000"/>
          <w:szCs w:val="24"/>
        </w:rPr>
        <w:t>й</w:t>
      </w:r>
      <w:r w:rsidR="00926681" w:rsidRPr="00ED0774">
        <w:rPr>
          <w:rStyle w:val="affc"/>
          <w:color w:val="000000"/>
          <w:szCs w:val="24"/>
        </w:rPr>
        <w:t xml:space="preserve"> </w:t>
      </w:r>
      <w:r w:rsidR="008D30E4" w:rsidRPr="00ED0774">
        <w:rPr>
          <w:rStyle w:val="affc"/>
          <w:color w:val="000000"/>
          <w:szCs w:val="24"/>
        </w:rPr>
        <w:t>ПР</w:t>
      </w:r>
      <w:r w:rsidR="00926681" w:rsidRPr="00ED0774">
        <w:rPr>
          <w:rStyle w:val="affc"/>
          <w:color w:val="000000"/>
          <w:szCs w:val="24"/>
        </w:rPr>
        <w:t xml:space="preserve"> </w:t>
      </w:r>
      <w:r w:rsidR="00D30941" w:rsidRPr="00ED0774">
        <w:rPr>
          <w:rStyle w:val="affc"/>
          <w:color w:val="000000"/>
          <w:szCs w:val="24"/>
          <w:lang w:val="ru-RU"/>
        </w:rPr>
        <w:t>–</w:t>
      </w:r>
      <w:r w:rsidR="00926681" w:rsidRPr="00ED0774">
        <w:rPr>
          <w:rStyle w:val="affc"/>
          <w:color w:val="000000"/>
          <w:szCs w:val="24"/>
        </w:rPr>
        <w:t xml:space="preserve"> </w:t>
      </w:r>
      <w:r w:rsidR="00D80AC9" w:rsidRPr="00ED0774">
        <w:rPr>
          <w:rStyle w:val="affc"/>
          <w:color w:val="000000"/>
          <w:szCs w:val="24"/>
        </w:rPr>
        <w:t>начало</w:t>
      </w:r>
      <w:r w:rsidR="00926681" w:rsidRPr="00ED0774">
        <w:rPr>
          <w:rStyle w:val="affc"/>
          <w:color w:val="000000"/>
          <w:szCs w:val="24"/>
        </w:rPr>
        <w:t xml:space="preserve"> </w:t>
      </w:r>
      <w:r w:rsidR="00D80AC9" w:rsidRPr="00ED0774">
        <w:rPr>
          <w:rStyle w:val="affc"/>
          <w:color w:val="000000"/>
          <w:szCs w:val="24"/>
        </w:rPr>
        <w:t>поиска</w:t>
      </w:r>
      <w:r w:rsidR="00926681" w:rsidRPr="00ED0774">
        <w:rPr>
          <w:rStyle w:val="affc"/>
          <w:color w:val="000000"/>
          <w:szCs w:val="24"/>
        </w:rPr>
        <w:t xml:space="preserve"> </w:t>
      </w:r>
      <w:r w:rsidR="00D80AC9" w:rsidRPr="00ED0774">
        <w:rPr>
          <w:rStyle w:val="affc"/>
          <w:color w:val="000000"/>
          <w:szCs w:val="24"/>
        </w:rPr>
        <w:t>потенциальных</w:t>
      </w:r>
      <w:r w:rsidR="00926681" w:rsidRPr="00ED0774">
        <w:rPr>
          <w:rStyle w:val="affc"/>
          <w:color w:val="000000"/>
          <w:szCs w:val="24"/>
        </w:rPr>
        <w:t xml:space="preserve"> </w:t>
      </w:r>
      <w:r w:rsidR="00D80AC9" w:rsidRPr="00ED0774">
        <w:rPr>
          <w:rStyle w:val="affc"/>
          <w:color w:val="000000"/>
          <w:szCs w:val="24"/>
        </w:rPr>
        <w:t>доноров.</w:t>
      </w:r>
      <w:r w:rsidR="00926681" w:rsidRPr="00ED0774">
        <w:rPr>
          <w:rStyle w:val="affc"/>
          <w:color w:val="000000"/>
          <w:szCs w:val="24"/>
        </w:rPr>
        <w:t xml:space="preserve"> </w:t>
      </w:r>
      <w:r w:rsidR="00E44A56" w:rsidRPr="00ED0774">
        <w:rPr>
          <w:i/>
          <w:szCs w:val="24"/>
        </w:rPr>
        <w:t>Однако</w:t>
      </w:r>
      <w:r w:rsidR="00926681" w:rsidRPr="00ED0774">
        <w:rPr>
          <w:i/>
          <w:szCs w:val="24"/>
        </w:rPr>
        <w:t xml:space="preserve"> </w:t>
      </w:r>
      <w:r w:rsidR="00E44A56" w:rsidRPr="00ED0774">
        <w:rPr>
          <w:i/>
          <w:szCs w:val="24"/>
        </w:rPr>
        <w:t>эту</w:t>
      </w:r>
      <w:r w:rsidR="00926681" w:rsidRPr="00ED0774">
        <w:rPr>
          <w:i/>
          <w:szCs w:val="24"/>
        </w:rPr>
        <w:t xml:space="preserve"> </w:t>
      </w:r>
      <w:r w:rsidR="00E44A56" w:rsidRPr="00ED0774">
        <w:rPr>
          <w:i/>
          <w:szCs w:val="24"/>
        </w:rPr>
        <w:t>рекомендацию</w:t>
      </w:r>
      <w:r w:rsidR="00926681" w:rsidRPr="00ED0774">
        <w:rPr>
          <w:i/>
          <w:szCs w:val="24"/>
        </w:rPr>
        <w:t xml:space="preserve"> </w:t>
      </w:r>
      <w:r w:rsidR="00E44A56" w:rsidRPr="00ED0774">
        <w:rPr>
          <w:i/>
          <w:szCs w:val="24"/>
        </w:rPr>
        <w:t>ограничивает</w:t>
      </w:r>
      <w:r w:rsidR="00926681" w:rsidRPr="00ED0774">
        <w:rPr>
          <w:i/>
          <w:szCs w:val="24"/>
        </w:rPr>
        <w:t xml:space="preserve"> </w:t>
      </w:r>
      <w:r w:rsidR="00E44A56" w:rsidRPr="00ED0774">
        <w:rPr>
          <w:i/>
          <w:szCs w:val="24"/>
        </w:rPr>
        <w:t>несколько</w:t>
      </w:r>
      <w:r w:rsidR="00926681" w:rsidRPr="00ED0774">
        <w:rPr>
          <w:i/>
          <w:szCs w:val="24"/>
        </w:rPr>
        <w:t xml:space="preserve"> </w:t>
      </w:r>
      <w:r w:rsidR="00E44A56" w:rsidRPr="00ED0774">
        <w:rPr>
          <w:i/>
          <w:szCs w:val="24"/>
        </w:rPr>
        <w:t>факторов:</w:t>
      </w:r>
      <w:r w:rsidR="00926681" w:rsidRPr="00ED0774">
        <w:rPr>
          <w:i/>
          <w:szCs w:val="24"/>
        </w:rPr>
        <w:t xml:space="preserve"> </w:t>
      </w:r>
      <w:r w:rsidR="00E44A56" w:rsidRPr="00ED0774">
        <w:rPr>
          <w:i/>
          <w:szCs w:val="24"/>
        </w:rPr>
        <w:t>возраст,</w:t>
      </w:r>
      <w:r w:rsidR="00926681" w:rsidRPr="00ED0774">
        <w:rPr>
          <w:i/>
          <w:szCs w:val="24"/>
        </w:rPr>
        <w:t xml:space="preserve"> </w:t>
      </w:r>
      <w:r w:rsidR="00E44A56" w:rsidRPr="00ED0774">
        <w:rPr>
          <w:i/>
          <w:szCs w:val="24"/>
        </w:rPr>
        <w:t>соматический</w:t>
      </w:r>
      <w:r w:rsidR="00926681" w:rsidRPr="00ED0774">
        <w:rPr>
          <w:i/>
          <w:szCs w:val="24"/>
        </w:rPr>
        <w:t xml:space="preserve"> </w:t>
      </w:r>
      <w:r w:rsidR="00E44A56" w:rsidRPr="00ED0774">
        <w:rPr>
          <w:i/>
          <w:szCs w:val="24"/>
        </w:rPr>
        <w:t>статус</w:t>
      </w:r>
      <w:r w:rsidR="00926681" w:rsidRPr="00ED0774">
        <w:rPr>
          <w:i/>
          <w:szCs w:val="24"/>
        </w:rPr>
        <w:t xml:space="preserve"> </w:t>
      </w:r>
      <w:r w:rsidR="00BB4286" w:rsidRPr="00ED0774">
        <w:rPr>
          <w:i/>
          <w:szCs w:val="24"/>
        </w:rPr>
        <w:t>пациента</w:t>
      </w:r>
      <w:r w:rsidR="00E44A56" w:rsidRPr="00ED0774">
        <w:rPr>
          <w:i/>
          <w:szCs w:val="24"/>
        </w:rPr>
        <w:t>,</w:t>
      </w:r>
      <w:r w:rsidR="00926681" w:rsidRPr="00ED0774">
        <w:rPr>
          <w:i/>
          <w:szCs w:val="24"/>
        </w:rPr>
        <w:t xml:space="preserve"> </w:t>
      </w:r>
      <w:r w:rsidR="00E44A56" w:rsidRPr="00ED0774">
        <w:rPr>
          <w:i/>
          <w:szCs w:val="24"/>
        </w:rPr>
        <w:t>наличие</w:t>
      </w:r>
      <w:r w:rsidR="00926681" w:rsidRPr="00ED0774">
        <w:rPr>
          <w:i/>
          <w:szCs w:val="24"/>
        </w:rPr>
        <w:t xml:space="preserve"> </w:t>
      </w:r>
      <w:r w:rsidR="00E44A56" w:rsidRPr="00ED0774">
        <w:rPr>
          <w:i/>
          <w:szCs w:val="24"/>
        </w:rPr>
        <w:t>донора</w:t>
      </w:r>
      <w:r w:rsidR="00926681" w:rsidRPr="00ED0774">
        <w:rPr>
          <w:i/>
          <w:szCs w:val="24"/>
        </w:rPr>
        <w:t xml:space="preserve"> </w:t>
      </w:r>
      <w:r w:rsidR="00E44A56" w:rsidRPr="00ED0774">
        <w:rPr>
          <w:i/>
          <w:szCs w:val="24"/>
        </w:rPr>
        <w:t>и</w:t>
      </w:r>
      <w:r w:rsidR="00926681" w:rsidRPr="00ED0774">
        <w:rPr>
          <w:i/>
          <w:szCs w:val="24"/>
        </w:rPr>
        <w:t xml:space="preserve"> </w:t>
      </w:r>
      <w:r w:rsidR="00E44A56" w:rsidRPr="00ED0774">
        <w:rPr>
          <w:i/>
          <w:szCs w:val="24"/>
        </w:rPr>
        <w:t>организационная</w:t>
      </w:r>
      <w:r w:rsidR="00926681" w:rsidRPr="00ED0774">
        <w:rPr>
          <w:i/>
          <w:szCs w:val="24"/>
        </w:rPr>
        <w:t xml:space="preserve"> </w:t>
      </w:r>
      <w:r w:rsidR="00E44A56" w:rsidRPr="00ED0774">
        <w:rPr>
          <w:i/>
          <w:szCs w:val="24"/>
        </w:rPr>
        <w:t>возможность</w:t>
      </w:r>
      <w:r w:rsidR="00926681" w:rsidRPr="00ED0774">
        <w:rPr>
          <w:i/>
          <w:szCs w:val="24"/>
        </w:rPr>
        <w:t xml:space="preserve"> </w:t>
      </w:r>
      <w:r w:rsidR="00E44A56" w:rsidRPr="00ED0774">
        <w:rPr>
          <w:i/>
          <w:szCs w:val="24"/>
        </w:rPr>
        <w:t>выполнить</w:t>
      </w:r>
      <w:r w:rsidR="00926681" w:rsidRPr="00ED0774">
        <w:rPr>
          <w:i/>
          <w:szCs w:val="24"/>
        </w:rPr>
        <w:t xml:space="preserve"> </w:t>
      </w:r>
      <w:r w:rsidR="00E44A56" w:rsidRPr="00ED0774">
        <w:rPr>
          <w:i/>
          <w:szCs w:val="24"/>
        </w:rPr>
        <w:t>процедуру</w:t>
      </w:r>
      <w:r w:rsidR="00926681" w:rsidRPr="00ED0774">
        <w:rPr>
          <w:i/>
          <w:szCs w:val="24"/>
        </w:rPr>
        <w:t xml:space="preserve"> </w:t>
      </w:r>
      <w:r w:rsidR="00E44A56" w:rsidRPr="00ED0774">
        <w:rPr>
          <w:i/>
          <w:szCs w:val="24"/>
        </w:rPr>
        <w:t>алло-ТГСК.</w:t>
      </w:r>
      <w:r w:rsidR="00926681" w:rsidRPr="00ED0774">
        <w:rPr>
          <w:i/>
          <w:szCs w:val="24"/>
        </w:rPr>
        <w:t xml:space="preserve"> </w:t>
      </w:r>
      <w:r w:rsidR="00275D40" w:rsidRPr="00ED0774">
        <w:rPr>
          <w:i/>
          <w:iCs/>
          <w:szCs w:val="24"/>
        </w:rPr>
        <w:t>Если</w:t>
      </w:r>
      <w:r w:rsidR="00926681" w:rsidRPr="00ED0774">
        <w:rPr>
          <w:i/>
          <w:iCs/>
          <w:szCs w:val="24"/>
        </w:rPr>
        <w:t xml:space="preserve"> </w:t>
      </w:r>
      <w:r w:rsidR="00275D40" w:rsidRPr="00ED0774">
        <w:rPr>
          <w:i/>
          <w:iCs/>
          <w:szCs w:val="24"/>
        </w:rPr>
        <w:t>риск</w:t>
      </w:r>
      <w:r w:rsidR="00926681" w:rsidRPr="00ED0774">
        <w:rPr>
          <w:i/>
          <w:iCs/>
          <w:szCs w:val="24"/>
        </w:rPr>
        <w:t xml:space="preserve"> </w:t>
      </w:r>
      <w:r w:rsidR="00275D40" w:rsidRPr="00ED0774">
        <w:rPr>
          <w:i/>
          <w:iCs/>
          <w:szCs w:val="24"/>
        </w:rPr>
        <w:t>развития</w:t>
      </w:r>
      <w:r w:rsidR="00926681" w:rsidRPr="00ED0774">
        <w:rPr>
          <w:i/>
          <w:iCs/>
          <w:szCs w:val="24"/>
        </w:rPr>
        <w:t xml:space="preserve"> </w:t>
      </w:r>
      <w:r w:rsidR="00275D40" w:rsidRPr="00ED0774">
        <w:rPr>
          <w:i/>
          <w:iCs/>
          <w:szCs w:val="24"/>
        </w:rPr>
        <w:t>рецидива</w:t>
      </w:r>
      <w:r w:rsidR="00926681" w:rsidRPr="00ED0774">
        <w:rPr>
          <w:i/>
          <w:iCs/>
          <w:szCs w:val="24"/>
        </w:rPr>
        <w:t xml:space="preserve"> </w:t>
      </w:r>
      <w:r w:rsidR="00275D40" w:rsidRPr="00ED0774">
        <w:rPr>
          <w:i/>
          <w:iCs/>
          <w:szCs w:val="24"/>
        </w:rPr>
        <w:t>превышает</w:t>
      </w:r>
      <w:r w:rsidR="00926681" w:rsidRPr="00ED0774">
        <w:rPr>
          <w:i/>
          <w:iCs/>
          <w:szCs w:val="24"/>
        </w:rPr>
        <w:t xml:space="preserve"> </w:t>
      </w:r>
      <w:r w:rsidR="00275D40" w:rsidRPr="00ED0774">
        <w:rPr>
          <w:i/>
          <w:iCs/>
          <w:szCs w:val="24"/>
        </w:rPr>
        <w:t>на</w:t>
      </w:r>
      <w:r w:rsidR="00926681" w:rsidRPr="00ED0774">
        <w:rPr>
          <w:i/>
          <w:iCs/>
          <w:szCs w:val="24"/>
        </w:rPr>
        <w:t xml:space="preserve"> </w:t>
      </w:r>
      <w:r w:rsidR="00275D40" w:rsidRPr="00ED0774">
        <w:rPr>
          <w:i/>
          <w:iCs/>
          <w:szCs w:val="24"/>
        </w:rPr>
        <w:t>ХТ</w:t>
      </w:r>
      <w:r w:rsidR="00926681" w:rsidRPr="00ED0774">
        <w:rPr>
          <w:i/>
          <w:iCs/>
          <w:szCs w:val="24"/>
        </w:rPr>
        <w:t xml:space="preserve"> </w:t>
      </w:r>
      <w:r w:rsidR="00275D40" w:rsidRPr="00ED0774">
        <w:rPr>
          <w:i/>
          <w:iCs/>
          <w:szCs w:val="24"/>
        </w:rPr>
        <w:t>интегрированные</w:t>
      </w:r>
      <w:r w:rsidR="00926681" w:rsidRPr="00ED0774">
        <w:rPr>
          <w:i/>
          <w:iCs/>
          <w:szCs w:val="24"/>
        </w:rPr>
        <w:t xml:space="preserve"> </w:t>
      </w:r>
      <w:r w:rsidR="00275D40" w:rsidRPr="00ED0774">
        <w:rPr>
          <w:i/>
          <w:iCs/>
          <w:szCs w:val="24"/>
        </w:rPr>
        <w:t>риски</w:t>
      </w:r>
      <w:r w:rsidR="00926681" w:rsidRPr="00ED0774">
        <w:rPr>
          <w:i/>
          <w:iCs/>
          <w:szCs w:val="24"/>
        </w:rPr>
        <w:t xml:space="preserve"> </w:t>
      </w:r>
      <w:r w:rsidR="00275D40" w:rsidRPr="00ED0774">
        <w:rPr>
          <w:i/>
          <w:iCs/>
          <w:szCs w:val="24"/>
        </w:rPr>
        <w:t>после</w:t>
      </w:r>
      <w:r w:rsidR="00926681" w:rsidRPr="00ED0774">
        <w:rPr>
          <w:i/>
          <w:iCs/>
          <w:szCs w:val="24"/>
        </w:rPr>
        <w:t xml:space="preserve"> </w:t>
      </w:r>
      <w:r w:rsidR="00275D40" w:rsidRPr="00ED0774">
        <w:rPr>
          <w:i/>
          <w:iCs/>
          <w:szCs w:val="24"/>
        </w:rPr>
        <w:t>алло-ТГСК,</w:t>
      </w:r>
      <w:r w:rsidR="00926681" w:rsidRPr="00ED0774">
        <w:rPr>
          <w:i/>
          <w:iCs/>
          <w:szCs w:val="24"/>
        </w:rPr>
        <w:t xml:space="preserve"> </w:t>
      </w:r>
      <w:r w:rsidR="00275D40" w:rsidRPr="00ED0774">
        <w:rPr>
          <w:i/>
          <w:iCs/>
          <w:szCs w:val="24"/>
        </w:rPr>
        <w:t>то</w:t>
      </w:r>
      <w:r w:rsidR="00926681" w:rsidRPr="00ED0774">
        <w:rPr>
          <w:i/>
          <w:iCs/>
          <w:szCs w:val="24"/>
        </w:rPr>
        <w:t xml:space="preserve"> </w:t>
      </w:r>
      <w:r w:rsidR="00275D40" w:rsidRPr="00ED0774">
        <w:rPr>
          <w:i/>
          <w:iCs/>
          <w:szCs w:val="24"/>
        </w:rPr>
        <w:t>решение</w:t>
      </w:r>
      <w:r w:rsidR="00926681" w:rsidRPr="00ED0774">
        <w:rPr>
          <w:i/>
          <w:iCs/>
          <w:szCs w:val="24"/>
        </w:rPr>
        <w:t xml:space="preserve"> </w:t>
      </w:r>
      <w:r w:rsidR="00275D40" w:rsidRPr="00ED0774">
        <w:rPr>
          <w:i/>
          <w:iCs/>
          <w:szCs w:val="24"/>
        </w:rPr>
        <w:t>принимается</w:t>
      </w:r>
      <w:r w:rsidR="00926681" w:rsidRPr="00ED0774">
        <w:rPr>
          <w:i/>
          <w:iCs/>
          <w:szCs w:val="24"/>
        </w:rPr>
        <w:t xml:space="preserve"> </w:t>
      </w:r>
      <w:r w:rsidR="00275D40" w:rsidRPr="00ED0774">
        <w:rPr>
          <w:i/>
          <w:iCs/>
          <w:szCs w:val="24"/>
        </w:rPr>
        <w:t>в</w:t>
      </w:r>
      <w:r w:rsidR="00926681" w:rsidRPr="00ED0774">
        <w:rPr>
          <w:i/>
          <w:iCs/>
          <w:szCs w:val="24"/>
        </w:rPr>
        <w:t xml:space="preserve"> </w:t>
      </w:r>
      <w:r w:rsidR="00275D40" w:rsidRPr="00ED0774">
        <w:rPr>
          <w:i/>
          <w:iCs/>
          <w:szCs w:val="24"/>
        </w:rPr>
        <w:t>пользу</w:t>
      </w:r>
      <w:r w:rsidR="00926681" w:rsidRPr="00ED0774">
        <w:rPr>
          <w:i/>
          <w:iCs/>
          <w:szCs w:val="24"/>
        </w:rPr>
        <w:t xml:space="preserve"> </w:t>
      </w:r>
      <w:r w:rsidR="00275D40" w:rsidRPr="00ED0774">
        <w:rPr>
          <w:i/>
          <w:iCs/>
          <w:szCs w:val="24"/>
        </w:rPr>
        <w:t>ТГСК.</w:t>
      </w:r>
      <w:r w:rsidR="00926681" w:rsidRPr="00ED0774">
        <w:rPr>
          <w:i/>
          <w:iCs/>
          <w:szCs w:val="24"/>
        </w:rPr>
        <w:t xml:space="preserve"> </w:t>
      </w:r>
    </w:p>
    <w:p w14:paraId="02B22DA5" w14:textId="26CBCCD3" w:rsidR="00275D40" w:rsidRPr="00ED0774" w:rsidRDefault="00275D40" w:rsidP="00D30941">
      <w:pPr>
        <w:ind w:firstLine="357"/>
        <w:divId w:val="488638550"/>
        <w:rPr>
          <w:i/>
        </w:rPr>
      </w:pPr>
      <w:r w:rsidRPr="00ED0774">
        <w:rPr>
          <w:i/>
          <w:iCs/>
        </w:rPr>
        <w:t>Интегрированны</w:t>
      </w:r>
      <w:r w:rsidR="00D30941" w:rsidRPr="00ED0774">
        <w:rPr>
          <w:i/>
          <w:iCs/>
        </w:rPr>
        <w:t>е</w:t>
      </w:r>
      <w:r w:rsidR="00926681" w:rsidRPr="00ED0774">
        <w:rPr>
          <w:i/>
          <w:iCs/>
        </w:rPr>
        <w:t xml:space="preserve"> </w:t>
      </w:r>
      <w:r w:rsidRPr="00ED0774">
        <w:rPr>
          <w:i/>
          <w:iCs/>
        </w:rPr>
        <w:t>риски,</w:t>
      </w:r>
      <w:r w:rsidR="00926681" w:rsidRPr="00ED0774">
        <w:rPr>
          <w:i/>
          <w:iCs/>
        </w:rPr>
        <w:t xml:space="preserve"> </w:t>
      </w:r>
      <w:r w:rsidRPr="00ED0774">
        <w:rPr>
          <w:i/>
          <w:iCs/>
        </w:rPr>
        <w:t>связанные</w:t>
      </w:r>
      <w:r w:rsidR="00926681" w:rsidRPr="00ED0774">
        <w:rPr>
          <w:i/>
          <w:iCs/>
        </w:rPr>
        <w:t xml:space="preserve"> </w:t>
      </w:r>
      <w:r w:rsidRPr="00ED0774">
        <w:rPr>
          <w:i/>
          <w:iCs/>
        </w:rPr>
        <w:t>с</w:t>
      </w:r>
      <w:r w:rsidR="00926681" w:rsidRPr="00ED0774">
        <w:rPr>
          <w:i/>
          <w:iCs/>
        </w:rPr>
        <w:t xml:space="preserve"> </w:t>
      </w:r>
      <w:r w:rsidRPr="00ED0774">
        <w:rPr>
          <w:i/>
          <w:iCs/>
        </w:rPr>
        <w:t>трансплантационной</w:t>
      </w:r>
      <w:r w:rsidR="00926681" w:rsidRPr="00ED0774">
        <w:rPr>
          <w:i/>
          <w:iCs/>
        </w:rPr>
        <w:t xml:space="preserve"> </w:t>
      </w:r>
      <w:r w:rsidRPr="00ED0774">
        <w:rPr>
          <w:i/>
          <w:iCs/>
        </w:rPr>
        <w:t>летальностью</w:t>
      </w:r>
      <w:r w:rsidR="00D30941" w:rsidRPr="00ED0774">
        <w:rPr>
          <w:i/>
          <w:iCs/>
        </w:rPr>
        <w:t>,</w:t>
      </w:r>
      <w:r w:rsidR="00926681" w:rsidRPr="00ED0774">
        <w:rPr>
          <w:i/>
          <w:iCs/>
        </w:rPr>
        <w:t xml:space="preserve"> </w:t>
      </w:r>
      <w:r w:rsidRPr="00ED0774">
        <w:rPr>
          <w:i/>
          <w:iCs/>
        </w:rPr>
        <w:t>приведены</w:t>
      </w:r>
      <w:r w:rsidR="00926681" w:rsidRPr="00ED0774">
        <w:rPr>
          <w:i/>
          <w:iCs/>
        </w:rPr>
        <w:t xml:space="preserve"> </w:t>
      </w:r>
      <w:r w:rsidRPr="00ED0774">
        <w:rPr>
          <w:i/>
          <w:iCs/>
        </w:rPr>
        <w:t>в</w:t>
      </w:r>
      <w:r w:rsidR="00926681" w:rsidRPr="00ED0774">
        <w:rPr>
          <w:i/>
          <w:iCs/>
        </w:rPr>
        <w:t xml:space="preserve"> </w:t>
      </w:r>
      <w:r w:rsidRPr="00ED0774">
        <w:rPr>
          <w:i/>
          <w:iCs/>
        </w:rPr>
        <w:t>Приложении</w:t>
      </w:r>
      <w:r w:rsidR="00926681" w:rsidRPr="00ED0774">
        <w:rPr>
          <w:i/>
          <w:iCs/>
        </w:rPr>
        <w:t xml:space="preserve"> </w:t>
      </w:r>
      <w:r w:rsidR="008E0777" w:rsidRPr="00ED0774">
        <w:rPr>
          <w:i/>
          <w:iCs/>
        </w:rPr>
        <w:t>Г</w:t>
      </w:r>
      <w:r w:rsidR="00FE1310" w:rsidRPr="00ED0774">
        <w:rPr>
          <w:i/>
          <w:iCs/>
        </w:rPr>
        <w:t>4</w:t>
      </w:r>
      <w:r w:rsidRPr="00ED0774">
        <w:rPr>
          <w:i/>
          <w:iCs/>
          <w:shd w:val="clear" w:color="auto" w:fill="FFFFFF"/>
        </w:rPr>
        <w:t>.</w:t>
      </w:r>
      <w:r w:rsidR="00926681" w:rsidRPr="00ED0774">
        <w:t xml:space="preserve"> </w:t>
      </w:r>
      <w:r w:rsidRPr="00ED0774">
        <w:rPr>
          <w:i/>
        </w:rPr>
        <w:t>Для</w:t>
      </w:r>
      <w:r w:rsidR="00926681" w:rsidRPr="00ED0774">
        <w:rPr>
          <w:i/>
        </w:rPr>
        <w:t xml:space="preserve"> </w:t>
      </w:r>
      <w:r w:rsidRPr="00ED0774">
        <w:rPr>
          <w:i/>
        </w:rPr>
        <w:t>окончательного</w:t>
      </w:r>
      <w:r w:rsidR="00926681" w:rsidRPr="00ED0774">
        <w:rPr>
          <w:i/>
        </w:rPr>
        <w:t xml:space="preserve"> </w:t>
      </w:r>
      <w:r w:rsidRPr="00ED0774">
        <w:rPr>
          <w:i/>
        </w:rPr>
        <w:t>решения</w:t>
      </w:r>
      <w:r w:rsidR="00926681" w:rsidRPr="00ED0774">
        <w:rPr>
          <w:i/>
        </w:rPr>
        <w:t xml:space="preserve"> </w:t>
      </w:r>
      <w:r w:rsidRPr="00ED0774">
        <w:rPr>
          <w:i/>
        </w:rPr>
        <w:t>этого</w:t>
      </w:r>
      <w:r w:rsidR="00926681" w:rsidRPr="00ED0774">
        <w:rPr>
          <w:i/>
        </w:rPr>
        <w:t xml:space="preserve"> </w:t>
      </w:r>
      <w:r w:rsidRPr="00ED0774">
        <w:rPr>
          <w:i/>
        </w:rPr>
        <w:t>вопроса</w:t>
      </w:r>
      <w:r w:rsidR="00926681" w:rsidRPr="00ED0774">
        <w:rPr>
          <w:i/>
        </w:rPr>
        <w:t xml:space="preserve"> </w:t>
      </w:r>
      <w:r w:rsidRPr="00ED0774">
        <w:rPr>
          <w:i/>
        </w:rPr>
        <w:t>необходимо</w:t>
      </w:r>
      <w:r w:rsidR="00926681" w:rsidRPr="00ED0774">
        <w:rPr>
          <w:i/>
        </w:rPr>
        <w:t xml:space="preserve"> </w:t>
      </w:r>
      <w:r w:rsidRPr="00ED0774">
        <w:rPr>
          <w:i/>
        </w:rPr>
        <w:t>направить</w:t>
      </w:r>
      <w:r w:rsidR="00926681" w:rsidRPr="00ED0774">
        <w:rPr>
          <w:i/>
        </w:rPr>
        <w:t xml:space="preserve"> </w:t>
      </w:r>
      <w:r w:rsidR="00BB4286" w:rsidRPr="00ED0774">
        <w:rPr>
          <w:i/>
        </w:rPr>
        <w:t>пациента</w:t>
      </w:r>
      <w:r w:rsidR="00926681" w:rsidRPr="00ED0774">
        <w:rPr>
          <w:i/>
        </w:rPr>
        <w:t xml:space="preserve"> </w:t>
      </w:r>
      <w:r w:rsidRPr="00ED0774">
        <w:rPr>
          <w:i/>
        </w:rPr>
        <w:t>на</w:t>
      </w:r>
      <w:r w:rsidR="00926681" w:rsidRPr="00ED0774">
        <w:rPr>
          <w:i/>
        </w:rPr>
        <w:t xml:space="preserve"> </w:t>
      </w:r>
      <w:r w:rsidRPr="00ED0774">
        <w:rPr>
          <w:i/>
        </w:rPr>
        <w:t>консультацию</w:t>
      </w:r>
      <w:r w:rsidR="00926681" w:rsidRPr="00ED0774">
        <w:rPr>
          <w:i/>
        </w:rPr>
        <w:t xml:space="preserve"> </w:t>
      </w:r>
      <w:r w:rsidRPr="00ED0774">
        <w:rPr>
          <w:i/>
        </w:rPr>
        <w:t>в</w:t>
      </w:r>
      <w:r w:rsidR="00926681" w:rsidRPr="00ED0774">
        <w:rPr>
          <w:i/>
        </w:rPr>
        <w:t xml:space="preserve"> </w:t>
      </w:r>
      <w:r w:rsidRPr="00ED0774">
        <w:rPr>
          <w:i/>
        </w:rPr>
        <w:t>трансплантационный</w:t>
      </w:r>
      <w:r w:rsidR="00926681" w:rsidRPr="00ED0774">
        <w:rPr>
          <w:i/>
        </w:rPr>
        <w:t xml:space="preserve"> </w:t>
      </w:r>
      <w:r w:rsidRPr="00ED0774">
        <w:rPr>
          <w:i/>
        </w:rPr>
        <w:t>центр.</w:t>
      </w:r>
    </w:p>
    <w:p w14:paraId="088DB6FC" w14:textId="19F9E2CA" w:rsidR="00194833" w:rsidRPr="00ED0774" w:rsidRDefault="00D80AC9" w:rsidP="001C2F87">
      <w:pPr>
        <w:pStyle w:val="10"/>
        <w:divId w:val="488638550"/>
        <w:rPr>
          <w:rStyle w:val="affc"/>
          <w:i w:val="0"/>
        </w:rPr>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b w:val="0"/>
          <w:color w:val="000000"/>
        </w:rPr>
        <w:t xml:space="preserve"> </w:t>
      </w:r>
      <w:r w:rsidRPr="00ED0774">
        <w:rPr>
          <w:color w:val="000000"/>
        </w:rPr>
        <w:t>выполнение</w:t>
      </w:r>
      <w:r w:rsidR="00926681" w:rsidRPr="00ED0774">
        <w:rPr>
          <w:color w:val="000000"/>
        </w:rPr>
        <w:t xml:space="preserve"> </w:t>
      </w:r>
      <w:r w:rsidRPr="00ED0774">
        <w:rPr>
          <w:color w:val="000000"/>
        </w:rPr>
        <w:t>алло-ТКМ/алло-ТГСК</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период</w:t>
      </w:r>
      <w:r w:rsidR="00926681" w:rsidRPr="00ED0774">
        <w:rPr>
          <w:color w:val="000000"/>
        </w:rPr>
        <w:t xml:space="preserve"> </w:t>
      </w:r>
      <w:r w:rsidR="00D30941" w:rsidRPr="00ED0774">
        <w:rPr>
          <w:color w:val="000000"/>
        </w:rPr>
        <w:t>1-</w:t>
      </w:r>
      <w:r w:rsidR="00BD4A6E" w:rsidRPr="00ED0774">
        <w:rPr>
          <w:color w:val="000000"/>
        </w:rPr>
        <w:t>й</w:t>
      </w:r>
      <w:r w:rsidR="00926681" w:rsidRPr="00ED0774">
        <w:rPr>
          <w:color w:val="000000"/>
        </w:rPr>
        <w:t xml:space="preserve"> </w:t>
      </w:r>
      <w:r w:rsidR="008D30E4" w:rsidRPr="00ED0774">
        <w:rPr>
          <w:color w:val="000000"/>
        </w:rPr>
        <w:t>ПР</w:t>
      </w:r>
      <w:r w:rsidR="00926681" w:rsidRPr="00ED0774">
        <w:rPr>
          <w:color w:val="000000"/>
        </w:rPr>
        <w:t xml:space="preserve"> </w:t>
      </w:r>
      <w:r w:rsidR="00BD4A6E" w:rsidRPr="00ED0774">
        <w:rPr>
          <w:color w:val="000000"/>
        </w:rPr>
        <w:t>ОМЛ</w:t>
      </w:r>
      <w:r w:rsidR="00926681" w:rsidRPr="00ED0774">
        <w:rPr>
          <w:color w:val="000000"/>
        </w:rPr>
        <w:t xml:space="preserve"> </w:t>
      </w:r>
      <w:r w:rsidR="00BD4A6E" w:rsidRPr="00ED0774">
        <w:rPr>
          <w:color w:val="000000"/>
        </w:rPr>
        <w:t>пациентам</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благоприятного</w:t>
      </w:r>
      <w:r w:rsidR="00926681" w:rsidRPr="00ED0774">
        <w:rPr>
          <w:color w:val="000000"/>
        </w:rPr>
        <w:t xml:space="preserve"> </w:t>
      </w:r>
      <w:r w:rsidRPr="00ED0774">
        <w:rPr>
          <w:color w:val="000000"/>
        </w:rPr>
        <w:t>риска</w:t>
      </w:r>
      <w:r w:rsidR="00926681" w:rsidRPr="00ED0774">
        <w:rPr>
          <w:color w:val="000000"/>
        </w:rPr>
        <w:t xml:space="preserve"> </w:t>
      </w:r>
      <w:r w:rsidR="003C5690" w:rsidRPr="00ED0774">
        <w:rPr>
          <w:rStyle w:val="affc"/>
          <w:i w:val="0"/>
        </w:rPr>
        <w:t>(см.</w:t>
      </w:r>
      <w:r w:rsidR="00926681" w:rsidRPr="00ED0774">
        <w:rPr>
          <w:rStyle w:val="affc"/>
          <w:i w:val="0"/>
        </w:rPr>
        <w:t xml:space="preserve"> </w:t>
      </w:r>
      <w:r w:rsidR="003C5690" w:rsidRPr="00ED0774">
        <w:rPr>
          <w:rStyle w:val="affc"/>
          <w:i w:val="0"/>
        </w:rPr>
        <w:t>Приложение</w:t>
      </w:r>
      <w:r w:rsidR="00926681" w:rsidRPr="00ED0774">
        <w:rPr>
          <w:rStyle w:val="affc"/>
          <w:i w:val="0"/>
        </w:rPr>
        <w:t xml:space="preserve"> </w:t>
      </w:r>
      <w:r w:rsidR="008E0777" w:rsidRPr="00ED0774">
        <w:rPr>
          <w:rStyle w:val="affc"/>
          <w:i w:val="0"/>
        </w:rPr>
        <w:t>А3.3</w:t>
      </w:r>
      <w:r w:rsidR="00CC1C66" w:rsidRPr="00ED0774">
        <w:rPr>
          <w:rStyle w:val="affc"/>
          <w:i w:val="0"/>
        </w:rPr>
        <w:t>)</w:t>
      </w:r>
      <w:r w:rsidR="00926681" w:rsidRPr="00ED0774">
        <w:rPr>
          <w:rStyle w:val="affc"/>
          <w:i w:val="0"/>
        </w:rPr>
        <w:t xml:space="preserve"> </w:t>
      </w:r>
      <w:r w:rsidR="00CC1C66" w:rsidRPr="00ED0774">
        <w:rPr>
          <w:rStyle w:val="affc"/>
          <w:i w:val="0"/>
        </w:rPr>
        <w:fldChar w:fldCharType="begin" w:fldLock="1"/>
      </w:r>
      <w:r w:rsidR="000E616A">
        <w:rPr>
          <w:rStyle w:val="affc"/>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3]","plainTextFormattedCitation":"[63]","previouslyFormattedCitation":"[63]"},"properties":{"noteIndex":0},"schema":"https://github.com/citation-style-language/schema/raw/master/csl-citation.json"}</w:instrText>
      </w:r>
      <w:r w:rsidR="00CC1C66" w:rsidRPr="00ED0774">
        <w:rPr>
          <w:rStyle w:val="affc"/>
          <w:i w:val="0"/>
        </w:rPr>
        <w:fldChar w:fldCharType="separate"/>
      </w:r>
      <w:r w:rsidR="000E616A" w:rsidRPr="000E616A">
        <w:rPr>
          <w:rStyle w:val="affc"/>
          <w:i w:val="0"/>
          <w:noProof/>
        </w:rPr>
        <w:t>[63]</w:t>
      </w:r>
      <w:r w:rsidR="00CC1C66" w:rsidRPr="00ED0774">
        <w:rPr>
          <w:rStyle w:val="affc"/>
          <w:i w:val="0"/>
        </w:rPr>
        <w:fldChar w:fldCharType="end"/>
      </w:r>
      <w:r w:rsidR="001674FE" w:rsidRPr="00ED0774">
        <w:rPr>
          <w:rStyle w:val="affc"/>
          <w:i w:val="0"/>
        </w:rPr>
        <w:t>.</w:t>
      </w:r>
    </w:p>
    <w:p w14:paraId="3FB1A330" w14:textId="4C5D0F09" w:rsidR="006E5861" w:rsidRPr="00ED0774" w:rsidRDefault="00101ED7" w:rsidP="00AE27D0">
      <w:pPr>
        <w:pStyle w:val="afd"/>
        <w:spacing w:beforeAutospacing="0" w:afterAutospacing="0" w:line="360" w:lineRule="auto"/>
        <w:ind w:firstLine="357"/>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144CFD" w:rsidRPr="00ED0774">
        <w:rPr>
          <w:rStyle w:val="affb"/>
        </w:rPr>
        <w:t>остоверности</w:t>
      </w:r>
      <w:r w:rsidR="00926681" w:rsidRPr="00ED0774">
        <w:rPr>
          <w:rStyle w:val="affb"/>
        </w:rPr>
        <w:t xml:space="preserve"> </w:t>
      </w:r>
      <w:r w:rsidR="00144CFD" w:rsidRPr="00ED0774">
        <w:rPr>
          <w:rStyle w:val="affb"/>
        </w:rPr>
        <w:t>доказательств</w:t>
      </w:r>
      <w:r w:rsidR="00926681" w:rsidRPr="00ED0774">
        <w:rPr>
          <w:rStyle w:val="affb"/>
        </w:rPr>
        <w:t xml:space="preserve"> </w:t>
      </w:r>
      <w:r w:rsidR="00144CFD" w:rsidRPr="00ED0774">
        <w:rPr>
          <w:rStyle w:val="affb"/>
        </w:rPr>
        <w:t>–</w:t>
      </w:r>
      <w:r w:rsidR="00926681" w:rsidRPr="00ED0774">
        <w:rPr>
          <w:rStyle w:val="affb"/>
        </w:rPr>
        <w:t xml:space="preserve"> </w:t>
      </w:r>
      <w:r w:rsidR="00144CFD" w:rsidRPr="00ED0774">
        <w:rPr>
          <w:rStyle w:val="affb"/>
        </w:rPr>
        <w:t>1)</w:t>
      </w:r>
    </w:p>
    <w:p w14:paraId="1CCE3768"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b"/>
          <w:color w:val="000000"/>
        </w:rPr>
        <w:t xml:space="preserve"> </w:t>
      </w:r>
      <w:r w:rsidR="00D30941" w:rsidRPr="00ED0774">
        <w:rPr>
          <w:rStyle w:val="affc"/>
          <w:color w:val="000000"/>
        </w:rPr>
        <w:t>з</w:t>
      </w:r>
      <w:r w:rsidR="00D80AC9" w:rsidRPr="00ED0774">
        <w:rPr>
          <w:rStyle w:val="affc"/>
          <w:color w:val="000000"/>
        </w:rPr>
        <w:t>а</w:t>
      </w:r>
      <w:r w:rsidR="00926681" w:rsidRPr="00ED0774">
        <w:rPr>
          <w:rStyle w:val="affc"/>
          <w:color w:val="000000"/>
        </w:rPr>
        <w:t xml:space="preserve"> </w:t>
      </w:r>
      <w:r w:rsidR="00D80AC9" w:rsidRPr="00ED0774">
        <w:rPr>
          <w:rStyle w:val="affc"/>
          <w:color w:val="000000"/>
        </w:rPr>
        <w:t>исключением</w:t>
      </w:r>
      <w:r w:rsidR="00926681" w:rsidRPr="00ED0774">
        <w:rPr>
          <w:rStyle w:val="affc"/>
          <w:color w:val="000000"/>
        </w:rPr>
        <w:t xml:space="preserve"> </w:t>
      </w:r>
      <w:r w:rsidR="00D80AC9" w:rsidRPr="00ED0774">
        <w:rPr>
          <w:rStyle w:val="affc"/>
          <w:color w:val="000000"/>
        </w:rPr>
        <w:t>случаев</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t(8;21)</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лейкоцитозом</w:t>
      </w:r>
      <w:r w:rsidR="00926681" w:rsidRPr="00ED0774">
        <w:rPr>
          <w:rStyle w:val="affc"/>
          <w:color w:val="000000"/>
        </w:rPr>
        <w:t xml:space="preserve"> </w:t>
      </w:r>
      <w:r w:rsidR="00D80AC9" w:rsidRPr="00ED0774">
        <w:rPr>
          <w:rStyle w:val="affc"/>
          <w:color w:val="000000"/>
        </w:rPr>
        <w:t>выше</w:t>
      </w:r>
      <w:r w:rsidR="00926681" w:rsidRPr="00ED0774">
        <w:rPr>
          <w:rStyle w:val="affc"/>
          <w:color w:val="000000"/>
        </w:rPr>
        <w:t xml:space="preserve"> </w:t>
      </w:r>
      <w:r w:rsidR="00D80AC9" w:rsidRPr="00ED0774">
        <w:rPr>
          <w:rStyle w:val="affc"/>
          <w:color w:val="000000"/>
        </w:rPr>
        <w:t>20</w:t>
      </w:r>
      <w:r w:rsidR="00926681" w:rsidRPr="00ED0774">
        <w:rPr>
          <w:rStyle w:val="affc"/>
          <w:color w:val="000000"/>
        </w:rPr>
        <w:t xml:space="preserve"> </w:t>
      </w:r>
      <w:r w:rsidR="00D30941" w:rsidRPr="00ED0774">
        <w:rPr>
          <w:rStyle w:val="affc"/>
          <w:color w:val="000000"/>
        </w:rPr>
        <w:sym w:font="Symbol" w:char="F0B4"/>
      </w:r>
      <w:r w:rsidR="00926681" w:rsidRPr="00ED0774">
        <w:rPr>
          <w:rStyle w:val="affc"/>
          <w:color w:val="000000"/>
        </w:rPr>
        <w:t xml:space="preserve"> </w:t>
      </w:r>
      <w:r w:rsidR="00D80AC9" w:rsidRPr="00ED0774">
        <w:rPr>
          <w:rStyle w:val="affc"/>
          <w:color w:val="000000"/>
        </w:rPr>
        <w:t>10</w:t>
      </w:r>
      <w:r w:rsidR="00D80AC9" w:rsidRPr="00ED0774">
        <w:rPr>
          <w:rStyle w:val="affc"/>
          <w:color w:val="000000"/>
          <w:vertAlign w:val="superscript"/>
        </w:rPr>
        <w:t>9</w:t>
      </w:r>
      <w:r w:rsidR="00D80AC9" w:rsidRPr="00ED0774">
        <w:rPr>
          <w:rStyle w:val="affc"/>
          <w:color w:val="000000"/>
        </w:rPr>
        <w:t>/л,</w:t>
      </w:r>
      <w:r w:rsidR="00926681" w:rsidRPr="00ED0774">
        <w:rPr>
          <w:rStyle w:val="affc"/>
          <w:color w:val="000000"/>
        </w:rPr>
        <w:t xml:space="preserve"> </w:t>
      </w:r>
      <w:r w:rsidR="000F60CA" w:rsidRPr="00ED0774">
        <w:rPr>
          <w:rStyle w:val="affc"/>
          <w:color w:val="000000"/>
        </w:rPr>
        <w:t>пациент</w:t>
      </w:r>
      <w:r w:rsidR="006209CC" w:rsidRPr="00ED0774">
        <w:rPr>
          <w:rStyle w:val="affc"/>
          <w:color w:val="000000"/>
        </w:rPr>
        <w:t>ов</w:t>
      </w:r>
      <w:r w:rsidR="00926681" w:rsidRPr="00ED0774">
        <w:rPr>
          <w:rStyle w:val="affc"/>
          <w:color w:val="000000"/>
        </w:rPr>
        <w:t xml:space="preserve"> </w:t>
      </w:r>
      <w:r w:rsidR="00D80AC9" w:rsidRPr="00ED0774">
        <w:rPr>
          <w:rStyle w:val="affc"/>
          <w:color w:val="000000"/>
        </w:rPr>
        <w:t>старше</w:t>
      </w:r>
      <w:r w:rsidR="00926681" w:rsidRPr="00ED0774">
        <w:rPr>
          <w:rStyle w:val="affc"/>
          <w:color w:val="000000"/>
        </w:rPr>
        <w:t xml:space="preserve"> </w:t>
      </w:r>
      <w:r w:rsidR="00D80AC9" w:rsidRPr="00ED0774">
        <w:rPr>
          <w:rStyle w:val="affc"/>
          <w:color w:val="000000"/>
        </w:rPr>
        <w:t>35</w:t>
      </w:r>
      <w:r w:rsidR="00926681" w:rsidRPr="00ED0774">
        <w:rPr>
          <w:rStyle w:val="affc"/>
          <w:color w:val="000000"/>
        </w:rPr>
        <w:t xml:space="preserve"> </w:t>
      </w:r>
      <w:r w:rsidR="00D80AC9" w:rsidRPr="00ED0774">
        <w:rPr>
          <w:rStyle w:val="affc"/>
          <w:color w:val="000000"/>
        </w:rPr>
        <w:t>лет,</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t(8;21)</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inv16</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мутациями</w:t>
      </w:r>
      <w:r w:rsidR="00926681" w:rsidRPr="00ED0774">
        <w:rPr>
          <w:rStyle w:val="affc"/>
          <w:color w:val="000000"/>
        </w:rPr>
        <w:t xml:space="preserve"> </w:t>
      </w:r>
      <w:r w:rsidR="00D80AC9" w:rsidRPr="00ED0774">
        <w:rPr>
          <w:rStyle w:val="affc"/>
          <w:color w:val="000000"/>
        </w:rPr>
        <w:t>KIT</w:t>
      </w:r>
      <w:r w:rsidR="00926681" w:rsidRPr="00ED0774">
        <w:rPr>
          <w:rStyle w:val="affc"/>
          <w:color w:val="000000"/>
        </w:rPr>
        <w:t xml:space="preserve"> </w:t>
      </w:r>
      <w:r w:rsidR="00D80AC9" w:rsidRPr="00ED0774">
        <w:rPr>
          <w:rStyle w:val="affc"/>
          <w:color w:val="000000"/>
        </w:rPr>
        <w:t>или</w:t>
      </w:r>
      <w:r w:rsidR="00926681" w:rsidRPr="00ED0774">
        <w:rPr>
          <w:rStyle w:val="affc"/>
          <w:color w:val="000000"/>
        </w:rPr>
        <w:t xml:space="preserve"> </w:t>
      </w:r>
      <w:r w:rsidR="00D80AC9" w:rsidRPr="00ED0774">
        <w:rPr>
          <w:rStyle w:val="affc"/>
          <w:color w:val="000000"/>
        </w:rPr>
        <w:t>персистенцией</w:t>
      </w:r>
      <w:r w:rsidR="00926681" w:rsidRPr="00ED0774">
        <w:rPr>
          <w:rStyle w:val="affc"/>
          <w:color w:val="000000"/>
        </w:rPr>
        <w:t xml:space="preserve"> </w:t>
      </w:r>
      <w:r w:rsidR="00D80AC9" w:rsidRPr="00ED0774">
        <w:rPr>
          <w:rStyle w:val="affc"/>
          <w:color w:val="000000"/>
        </w:rPr>
        <w:t>высокого</w:t>
      </w:r>
      <w:r w:rsidR="00926681" w:rsidRPr="00ED0774">
        <w:rPr>
          <w:rStyle w:val="affc"/>
          <w:color w:val="000000"/>
        </w:rPr>
        <w:t xml:space="preserve"> </w:t>
      </w:r>
      <w:r w:rsidR="00D80AC9" w:rsidRPr="00ED0774">
        <w:rPr>
          <w:rStyle w:val="affc"/>
          <w:color w:val="000000"/>
        </w:rPr>
        <w:t>уровня</w:t>
      </w:r>
      <w:r w:rsidR="00926681" w:rsidRPr="00ED0774">
        <w:rPr>
          <w:rStyle w:val="affc"/>
          <w:color w:val="000000"/>
        </w:rPr>
        <w:t xml:space="preserve"> </w:t>
      </w:r>
      <w:r w:rsidR="00D80AC9" w:rsidRPr="00ED0774">
        <w:rPr>
          <w:rStyle w:val="affc"/>
          <w:color w:val="000000"/>
        </w:rPr>
        <w:t>М</w:t>
      </w:r>
      <w:r w:rsidR="00E44A56" w:rsidRPr="00ED0774">
        <w:rPr>
          <w:rStyle w:val="affc"/>
          <w:color w:val="000000"/>
        </w:rPr>
        <w:t>О</w:t>
      </w:r>
      <w:r w:rsidR="00097DDC" w:rsidRPr="00ED0774">
        <w:rPr>
          <w:rStyle w:val="affc"/>
          <w:color w:val="000000"/>
        </w:rPr>
        <w:t>Б,</w:t>
      </w:r>
      <w:r w:rsidR="00926681" w:rsidRPr="00ED0774">
        <w:rPr>
          <w:rStyle w:val="affc"/>
          <w:color w:val="000000"/>
        </w:rPr>
        <w:t xml:space="preserve"> </w:t>
      </w:r>
      <w:r w:rsidR="00097DDC" w:rsidRPr="00ED0774">
        <w:rPr>
          <w:rStyle w:val="affc"/>
          <w:color w:val="000000"/>
        </w:rPr>
        <w:t>для</w:t>
      </w:r>
      <w:r w:rsidR="00926681" w:rsidRPr="00ED0774">
        <w:rPr>
          <w:rStyle w:val="affc"/>
          <w:color w:val="000000"/>
        </w:rPr>
        <w:t xml:space="preserve"> </w:t>
      </w:r>
      <w:r w:rsidR="00097DDC" w:rsidRPr="00ED0774">
        <w:rPr>
          <w:rStyle w:val="affc"/>
          <w:color w:val="000000"/>
        </w:rPr>
        <w:t>которых</w:t>
      </w:r>
      <w:r w:rsidR="00926681" w:rsidRPr="00ED0774">
        <w:rPr>
          <w:rStyle w:val="affc"/>
          <w:color w:val="000000"/>
        </w:rPr>
        <w:t xml:space="preserve"> </w:t>
      </w:r>
      <w:r w:rsidR="00097DDC" w:rsidRPr="00ED0774">
        <w:rPr>
          <w:rStyle w:val="affc"/>
          <w:color w:val="000000"/>
        </w:rPr>
        <w:t>алло-ТГСК</w:t>
      </w:r>
      <w:r w:rsidR="00926681" w:rsidRPr="00ED0774">
        <w:rPr>
          <w:rStyle w:val="affc"/>
          <w:color w:val="000000"/>
        </w:rPr>
        <w:t xml:space="preserve"> </w:t>
      </w:r>
      <w:r w:rsidR="00D80AC9" w:rsidRPr="00ED0774">
        <w:rPr>
          <w:rStyle w:val="affc"/>
          <w:color w:val="000000"/>
        </w:rPr>
        <w:t>является</w:t>
      </w:r>
      <w:r w:rsidR="00926681" w:rsidRPr="00ED0774">
        <w:rPr>
          <w:rStyle w:val="affc"/>
          <w:color w:val="000000"/>
        </w:rPr>
        <w:t xml:space="preserve"> </w:t>
      </w:r>
      <w:r w:rsidR="00D80AC9" w:rsidRPr="00ED0774">
        <w:rPr>
          <w:rStyle w:val="affc"/>
          <w:color w:val="000000"/>
        </w:rPr>
        <w:t>оптимальным</w:t>
      </w:r>
      <w:r w:rsidR="00926681" w:rsidRPr="00ED0774">
        <w:rPr>
          <w:rStyle w:val="affc"/>
          <w:color w:val="000000"/>
        </w:rPr>
        <w:t xml:space="preserve"> </w:t>
      </w:r>
      <w:r w:rsidR="00D80AC9" w:rsidRPr="00ED0774">
        <w:rPr>
          <w:rStyle w:val="affc"/>
          <w:color w:val="000000"/>
        </w:rPr>
        <w:t>вариантом</w:t>
      </w:r>
      <w:r w:rsidR="006209CC" w:rsidRPr="00ED0774">
        <w:rPr>
          <w:rStyle w:val="affc"/>
          <w:color w:val="000000"/>
        </w:rPr>
        <w:t>.</w:t>
      </w:r>
      <w:r w:rsidR="00926681" w:rsidRPr="00ED0774">
        <w:rPr>
          <w:rStyle w:val="affc"/>
          <w:color w:val="000000"/>
        </w:rPr>
        <w:t xml:space="preserve"> </w:t>
      </w:r>
      <w:r w:rsidR="006209CC" w:rsidRPr="00ED0774">
        <w:rPr>
          <w:rStyle w:val="affc"/>
          <w:color w:val="000000"/>
        </w:rPr>
        <w:t>Алло-ТГСК</w:t>
      </w:r>
      <w:r w:rsidR="00926681" w:rsidRPr="00ED0774">
        <w:rPr>
          <w:rStyle w:val="affc"/>
          <w:color w:val="000000"/>
        </w:rPr>
        <w:t xml:space="preserve"> </w:t>
      </w:r>
      <w:r w:rsidR="006209CC" w:rsidRPr="00ED0774">
        <w:rPr>
          <w:rStyle w:val="affc"/>
          <w:color w:val="000000"/>
        </w:rPr>
        <w:t>рекомендуется</w:t>
      </w:r>
      <w:r w:rsidR="00926681" w:rsidRPr="00ED0774">
        <w:rPr>
          <w:rStyle w:val="affc"/>
          <w:color w:val="000000"/>
        </w:rPr>
        <w:t xml:space="preserve"> </w:t>
      </w:r>
      <w:r w:rsidR="006209CC" w:rsidRPr="00ED0774">
        <w:rPr>
          <w:rStyle w:val="affc"/>
          <w:color w:val="000000"/>
        </w:rPr>
        <w:t>также</w:t>
      </w:r>
      <w:r w:rsidR="00926681" w:rsidRPr="00ED0774">
        <w:rPr>
          <w:rStyle w:val="affc"/>
          <w:color w:val="000000"/>
        </w:rPr>
        <w:t xml:space="preserve"> </w:t>
      </w:r>
      <w:r w:rsidR="006209CC" w:rsidRPr="00ED0774">
        <w:rPr>
          <w:rStyle w:val="affc"/>
          <w:color w:val="000000"/>
        </w:rPr>
        <w:t>пациентам</w:t>
      </w:r>
      <w:r w:rsidR="00926681" w:rsidRPr="00ED0774">
        <w:rPr>
          <w:rStyle w:val="affc"/>
          <w:color w:val="000000"/>
        </w:rPr>
        <w:t xml:space="preserve"> </w:t>
      </w:r>
      <w:r w:rsidR="006209CC" w:rsidRPr="00ED0774">
        <w:rPr>
          <w:rStyle w:val="affc"/>
          <w:color w:val="000000"/>
        </w:rPr>
        <w:t>с</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6209CC" w:rsidRPr="00ED0774">
        <w:rPr>
          <w:rStyle w:val="affc"/>
          <w:color w:val="000000"/>
        </w:rPr>
        <w:t>с</w:t>
      </w:r>
      <w:r w:rsidR="00926681" w:rsidRPr="00ED0774">
        <w:rPr>
          <w:rStyle w:val="affc"/>
          <w:color w:val="000000"/>
        </w:rPr>
        <w:t xml:space="preserve"> </w:t>
      </w:r>
      <w:r w:rsidR="00D80AC9" w:rsidRPr="00ED0774">
        <w:rPr>
          <w:rStyle w:val="affc"/>
          <w:color w:val="000000"/>
        </w:rPr>
        <w:t>нормальным</w:t>
      </w:r>
      <w:r w:rsidR="00926681" w:rsidRPr="00ED0774">
        <w:rPr>
          <w:rStyle w:val="affc"/>
          <w:color w:val="000000"/>
        </w:rPr>
        <w:t xml:space="preserve"> </w:t>
      </w:r>
      <w:r w:rsidR="00D80AC9" w:rsidRPr="00ED0774">
        <w:rPr>
          <w:rStyle w:val="affc"/>
          <w:color w:val="000000"/>
        </w:rPr>
        <w:lastRenderedPageBreak/>
        <w:t>кариотипом</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благоприятным</w:t>
      </w:r>
      <w:r w:rsidR="00926681" w:rsidRPr="00ED0774">
        <w:rPr>
          <w:rStyle w:val="affc"/>
          <w:color w:val="000000"/>
        </w:rPr>
        <w:t xml:space="preserve"> </w:t>
      </w:r>
      <w:r w:rsidR="00D80AC9" w:rsidRPr="00ED0774">
        <w:rPr>
          <w:rStyle w:val="affc"/>
          <w:color w:val="000000"/>
        </w:rPr>
        <w:t>молекулярным</w:t>
      </w:r>
      <w:r w:rsidR="00926681" w:rsidRPr="00ED0774">
        <w:rPr>
          <w:rStyle w:val="affc"/>
          <w:color w:val="000000"/>
        </w:rPr>
        <w:t xml:space="preserve"> </w:t>
      </w:r>
      <w:r w:rsidR="00D80AC9" w:rsidRPr="00ED0774">
        <w:rPr>
          <w:rStyle w:val="affc"/>
          <w:color w:val="000000"/>
        </w:rPr>
        <w:t>профилем,</w:t>
      </w:r>
      <w:r w:rsidR="00926681" w:rsidRPr="00ED0774">
        <w:rPr>
          <w:rStyle w:val="affc"/>
          <w:color w:val="000000"/>
        </w:rPr>
        <w:t xml:space="preserve"> </w:t>
      </w:r>
      <w:r w:rsidR="00D80AC9" w:rsidRPr="00ED0774">
        <w:rPr>
          <w:rStyle w:val="affc"/>
          <w:color w:val="000000"/>
        </w:rPr>
        <w:t>но</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гиперлейкоцитозом</w:t>
      </w:r>
      <w:r w:rsidR="00926681" w:rsidRPr="00ED0774">
        <w:rPr>
          <w:rStyle w:val="affc"/>
          <w:color w:val="000000"/>
        </w:rPr>
        <w:t xml:space="preserve"> </w:t>
      </w:r>
      <w:r w:rsidR="00D80AC9" w:rsidRPr="00ED0774">
        <w:rPr>
          <w:rStyle w:val="affc"/>
          <w:color w:val="000000"/>
        </w:rPr>
        <w:t>≥100</w:t>
      </w:r>
      <w:r w:rsidR="00926681" w:rsidRPr="00ED0774">
        <w:rPr>
          <w:rStyle w:val="affc"/>
          <w:color w:val="000000"/>
        </w:rPr>
        <w:t xml:space="preserve"> </w:t>
      </w:r>
      <w:r w:rsidR="00D30941" w:rsidRPr="00ED0774">
        <w:rPr>
          <w:rStyle w:val="affc"/>
          <w:color w:val="000000"/>
        </w:rPr>
        <w:sym w:font="Symbol" w:char="F0B4"/>
      </w:r>
      <w:r w:rsidR="00926681" w:rsidRPr="00ED0774">
        <w:rPr>
          <w:rStyle w:val="affc"/>
          <w:color w:val="000000"/>
        </w:rPr>
        <w:t xml:space="preserve"> </w:t>
      </w:r>
      <w:r w:rsidR="00D80AC9" w:rsidRPr="00ED0774">
        <w:rPr>
          <w:rStyle w:val="affc"/>
          <w:color w:val="000000"/>
        </w:rPr>
        <w:t>10</w:t>
      </w:r>
      <w:r w:rsidR="00413AED" w:rsidRPr="00ED0774">
        <w:rPr>
          <w:rStyle w:val="affc"/>
          <w:color w:val="000000"/>
          <w:vertAlign w:val="superscript"/>
        </w:rPr>
        <w:t>9</w:t>
      </w:r>
      <w:r w:rsidR="00D80AC9" w:rsidRPr="00ED0774">
        <w:rPr>
          <w:rStyle w:val="affc"/>
          <w:color w:val="000000"/>
        </w:rPr>
        <w:t>/л</w:t>
      </w:r>
      <w:r w:rsidR="00926681" w:rsidRPr="00ED0774">
        <w:rPr>
          <w:rStyle w:val="affc"/>
          <w:color w:val="000000"/>
        </w:rPr>
        <w:t xml:space="preserve"> </w:t>
      </w:r>
      <w:r w:rsidR="004E6729" w:rsidRPr="00ED0774">
        <w:rPr>
          <w:rStyle w:val="affc"/>
          <w:color w:val="000000"/>
        </w:rPr>
        <w:t>и/или</w:t>
      </w:r>
      <w:r w:rsidR="00926681" w:rsidRPr="00ED0774">
        <w:rPr>
          <w:rStyle w:val="affc"/>
          <w:color w:val="000000"/>
        </w:rPr>
        <w:t xml:space="preserve"> </w:t>
      </w:r>
      <w:r w:rsidR="004E6729" w:rsidRPr="00ED0774">
        <w:rPr>
          <w:rStyle w:val="affc"/>
          <w:color w:val="000000"/>
        </w:rPr>
        <w:t>наличием</w:t>
      </w:r>
      <w:r w:rsidR="00926681" w:rsidRPr="00ED0774">
        <w:rPr>
          <w:rStyle w:val="affc"/>
          <w:color w:val="000000"/>
        </w:rPr>
        <w:t xml:space="preserve"> </w:t>
      </w:r>
      <w:r w:rsidR="004E6729" w:rsidRPr="00ED0774">
        <w:rPr>
          <w:rStyle w:val="affc"/>
          <w:color w:val="000000"/>
        </w:rPr>
        <w:t>лейкемидов</w:t>
      </w:r>
      <w:r w:rsidR="00926681" w:rsidRPr="00ED0774">
        <w:rPr>
          <w:rStyle w:val="affc"/>
          <w:color w:val="000000"/>
        </w:rPr>
        <w:t xml:space="preserve"> </w:t>
      </w:r>
      <w:r w:rsidR="00E44A56" w:rsidRPr="00ED0774">
        <w:rPr>
          <w:rStyle w:val="affc"/>
          <w:color w:val="000000"/>
        </w:rPr>
        <w:t>и</w:t>
      </w:r>
      <w:r w:rsidR="00926681" w:rsidRPr="00ED0774">
        <w:rPr>
          <w:rStyle w:val="affc"/>
          <w:color w:val="000000"/>
        </w:rPr>
        <w:t xml:space="preserve"> </w:t>
      </w:r>
      <w:r w:rsidR="00E44A56" w:rsidRPr="00ED0774">
        <w:rPr>
          <w:rStyle w:val="affc"/>
          <w:color w:val="000000"/>
        </w:rPr>
        <w:t>при</w:t>
      </w:r>
      <w:r w:rsidR="00926681" w:rsidRPr="00ED0774">
        <w:rPr>
          <w:rStyle w:val="affc"/>
          <w:color w:val="000000"/>
        </w:rPr>
        <w:t xml:space="preserve"> </w:t>
      </w:r>
      <w:r w:rsidR="00E44A56" w:rsidRPr="00ED0774">
        <w:rPr>
          <w:rStyle w:val="affc"/>
          <w:color w:val="000000"/>
        </w:rPr>
        <w:t>диагностике</w:t>
      </w:r>
      <w:r w:rsidR="00926681" w:rsidRPr="00ED0774">
        <w:rPr>
          <w:rStyle w:val="affc"/>
          <w:color w:val="000000"/>
        </w:rPr>
        <w:t xml:space="preserve"> </w:t>
      </w:r>
      <w:r w:rsidR="00E44A56" w:rsidRPr="00ED0774">
        <w:rPr>
          <w:rStyle w:val="affc"/>
          <w:color w:val="000000"/>
        </w:rPr>
        <w:t>ОМЛ</w:t>
      </w:r>
      <w:r w:rsidR="00926681" w:rsidRPr="00ED0774">
        <w:rPr>
          <w:rStyle w:val="affc"/>
          <w:color w:val="000000"/>
        </w:rPr>
        <w:t xml:space="preserve"> </w:t>
      </w:r>
      <w:r w:rsidR="00E44A56" w:rsidRPr="00ED0774">
        <w:rPr>
          <w:rStyle w:val="affc"/>
          <w:color w:val="000000"/>
        </w:rPr>
        <w:t>на</w:t>
      </w:r>
      <w:r w:rsidR="00926681" w:rsidRPr="00ED0774">
        <w:rPr>
          <w:rStyle w:val="affc"/>
          <w:color w:val="000000"/>
        </w:rPr>
        <w:t xml:space="preserve"> </w:t>
      </w:r>
      <w:r w:rsidR="00E44A56" w:rsidRPr="00ED0774">
        <w:rPr>
          <w:rStyle w:val="affc"/>
          <w:color w:val="000000"/>
        </w:rPr>
        <w:t>фоне</w:t>
      </w:r>
      <w:r w:rsidR="00926681" w:rsidRPr="00ED0774">
        <w:rPr>
          <w:rStyle w:val="affc"/>
          <w:color w:val="000000"/>
        </w:rPr>
        <w:t xml:space="preserve"> </w:t>
      </w:r>
      <w:r w:rsidR="00E44A56" w:rsidRPr="00ED0774">
        <w:rPr>
          <w:rStyle w:val="affc"/>
          <w:color w:val="000000"/>
        </w:rPr>
        <w:t>беременности.</w:t>
      </w:r>
    </w:p>
    <w:p w14:paraId="2E304635" w14:textId="64B72AE6" w:rsidR="00194833" w:rsidRPr="00ED0774" w:rsidRDefault="00D80AC9" w:rsidP="001C2F87">
      <w:pPr>
        <w:pStyle w:val="10"/>
        <w:divId w:val="488638550"/>
      </w:pPr>
      <w:r w:rsidRPr="00ED0774">
        <w:rPr>
          <w:rStyle w:val="affb"/>
          <w:color w:val="000000"/>
        </w:rPr>
        <w:t>Рекомендуется</w:t>
      </w:r>
      <w:r w:rsidR="00926681" w:rsidRPr="00ED0774">
        <w:t xml:space="preserve"> </w:t>
      </w:r>
      <w:r w:rsidR="00BD4A6E" w:rsidRPr="00ED0774">
        <w:t>у</w:t>
      </w:r>
      <w:r w:rsidR="00926681" w:rsidRPr="00ED0774">
        <w:t xml:space="preserve"> </w:t>
      </w:r>
      <w:r w:rsidR="00BD4A6E" w:rsidRPr="00ED0774">
        <w:t>пациентов</w:t>
      </w:r>
      <w:r w:rsidR="00926681" w:rsidRPr="00ED0774">
        <w:t xml:space="preserve"> </w:t>
      </w:r>
      <w:r w:rsidR="00D30941" w:rsidRPr="00ED0774">
        <w:t>с</w:t>
      </w:r>
      <w:r w:rsidR="00926681" w:rsidRPr="00ED0774">
        <w:t xml:space="preserve"> </w:t>
      </w:r>
      <w:r w:rsidRPr="00ED0774">
        <w:t>вторичным</w:t>
      </w:r>
      <w:r w:rsidR="00926681" w:rsidRPr="00ED0774">
        <w:t xml:space="preserve"> </w:t>
      </w:r>
      <w:r w:rsidRPr="00ED0774">
        <w:t>ОМЛ</w:t>
      </w:r>
      <w:r w:rsidR="00926681" w:rsidRPr="00ED0774">
        <w:t xml:space="preserve"> </w:t>
      </w:r>
      <w:r w:rsidRPr="00ED0774">
        <w:t>придерживаться</w:t>
      </w:r>
      <w:r w:rsidR="00926681" w:rsidRPr="00ED0774">
        <w:t xml:space="preserve"> </w:t>
      </w:r>
      <w:r w:rsidRPr="00ED0774">
        <w:t>алгоритма</w:t>
      </w:r>
      <w:r w:rsidR="00926681" w:rsidRPr="00ED0774">
        <w:t xml:space="preserve"> </w:t>
      </w:r>
      <w:r w:rsidRPr="00ED0774">
        <w:t>выбора</w:t>
      </w:r>
      <w:r w:rsidR="00926681" w:rsidRPr="00ED0774">
        <w:t xml:space="preserve"> </w:t>
      </w:r>
      <w:r w:rsidRPr="00ED0774">
        <w:t>терапевтической</w:t>
      </w:r>
      <w:r w:rsidR="00926681" w:rsidRPr="00ED0774">
        <w:t xml:space="preserve"> </w:t>
      </w:r>
      <w:r w:rsidRPr="00ED0774">
        <w:t>тактики</w:t>
      </w:r>
      <w:r w:rsidR="00926681" w:rsidRPr="00ED0774">
        <w:t xml:space="preserve"> </w:t>
      </w:r>
      <w:r w:rsidRPr="00ED0774">
        <w:t>как</w:t>
      </w:r>
      <w:r w:rsidR="00926681" w:rsidRPr="00ED0774">
        <w:t xml:space="preserve"> </w:t>
      </w:r>
      <w:r w:rsidRPr="00ED0774">
        <w:t>при</w:t>
      </w:r>
      <w:r w:rsidR="00926681" w:rsidRPr="00ED0774">
        <w:t xml:space="preserve"> </w:t>
      </w:r>
      <w:r w:rsidR="0009343C" w:rsidRPr="00ED0774">
        <w:t>впервые</w:t>
      </w:r>
      <w:r w:rsidR="00926681" w:rsidRPr="00ED0774">
        <w:t xml:space="preserve"> </w:t>
      </w:r>
      <w:r w:rsidR="0009343C" w:rsidRPr="00ED0774">
        <w:t>диагностированном</w:t>
      </w:r>
      <w:r w:rsidR="00926681" w:rsidRPr="00ED0774">
        <w:t xml:space="preserve"> </w:t>
      </w:r>
      <w:r w:rsidRPr="00ED0774">
        <w:t>ОМЛ</w:t>
      </w:r>
      <w:r w:rsidR="00926681" w:rsidRPr="00ED0774">
        <w:t xml:space="preserve"> </w:t>
      </w:r>
      <w:r w:rsidR="00B47973" w:rsidRPr="00ED0774">
        <w:fldChar w:fldCharType="begin" w:fldLock="1"/>
      </w:r>
      <w:r w:rsidR="000E616A">
        <w:instrText>ADDIN CSL_CITATION {"citationItems":[{"id":"ITEM-1","itemData":{"DOI":"10.1053/j.seminoncol.2008.04.012","ISSN":"00937754","abstract":"Therapy-related myelodysplastic syndrome and acute myeloid leukemia (t-MDS/t-AML) are thought to be the direct consequence of mutational events induced by chemotherapy, radiation therapy, immunosuppressive therapy, or a combination of these modalities, given for a pre-existing condition. The outcomes for these patients have been poor historically compared to people who develop de novo AML. The spectrum of cytogenetic abnormalities in t-AML is similar to de novo AML, but the frequency of unfavorable cytogenetics, such as a complex karyotype or deletion or loss of chromosomes 5 and/or 7, is considerably higher in t-AML. Survival varies according to cytogenetic risk group in t-AML patients, with better outcomes being observed in those with favorable-risk karyotypes. Treatment recommendations should be based on performance status and karyotype. A deeper understanding of the factors that predispose patients to the development of therapy-related myeloid leukemia would help clinicians monitor patients more carefully after treatment for a primary condition. Ultimately, this knowledge could influence initial treatment strategies with the goal of decreasing the incidence of this serious complication. © 2008 Elsevier Inc. All rights reserved.","author":[{"dropping-particle":"","family":"Godley","given":"Lucy A.","non-dropping-particle":"","parse-names":false,"suffix":""},{"dropping-particle":"","family":"Larson","given":"Richard A.","non-dropping-particle":"","parse-names":false,"suffix":""}],"container-title":"Seminars in Oncology","id":"ITEM-1","issue":"4","issued":{"date-parts":[["2008"]]},"page":"418-429","title":"Therapy-Related Myeloid Leukemia","type":"article-journal","volume":"35"},"uris":["http://www.mendeley.com/documents/?uuid=93148091-9b9d-306b-9a73-d17ca90de611"]}],"mendeley":{"formattedCitation":"[64]","plainTextFormattedCitation":"[64]","previouslyFormattedCitation":"[64]"},"properties":{"noteIndex":0},"schema":"https://github.com/citation-style-language/schema/raw/master/csl-citation.json"}</w:instrText>
      </w:r>
      <w:r w:rsidR="00B47973" w:rsidRPr="00ED0774">
        <w:fldChar w:fldCharType="separate"/>
      </w:r>
      <w:r w:rsidR="000E616A" w:rsidRPr="000E616A">
        <w:rPr>
          <w:noProof/>
        </w:rPr>
        <w:t>[64]</w:t>
      </w:r>
      <w:r w:rsidR="00B47973" w:rsidRPr="00ED0774">
        <w:fldChar w:fldCharType="end"/>
      </w:r>
      <w:r w:rsidRPr="00ED0774">
        <w:t>.</w:t>
      </w:r>
      <w:r w:rsidR="00A11EED" w:rsidRPr="00ED0774">
        <w:t xml:space="preserve"> </w:t>
      </w:r>
    </w:p>
    <w:p w14:paraId="0D02264A" w14:textId="6925ECC5" w:rsidR="006E5861"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B47973" w:rsidRPr="00ED0774">
        <w:rPr>
          <w:rStyle w:val="affb"/>
          <w:color w:val="000000"/>
          <w:lang w:val="en-US"/>
        </w:rPr>
        <w:t>C</w:t>
      </w:r>
      <w:r w:rsidR="00926681" w:rsidRPr="00ED0774">
        <w:rPr>
          <w:rStyle w:val="affb"/>
          <w:color w:val="000000"/>
        </w:rPr>
        <w:t xml:space="preserve">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CA61F8" w:rsidRPr="00ED0774">
        <w:rPr>
          <w:rStyle w:val="affb"/>
          <w:color w:val="000000"/>
        </w:rPr>
        <w:t>5</w:t>
      </w:r>
      <w:r w:rsidR="00144CFD" w:rsidRPr="00ED0774">
        <w:rPr>
          <w:rStyle w:val="affb"/>
          <w:color w:val="000000"/>
        </w:rPr>
        <w:t>)</w:t>
      </w:r>
    </w:p>
    <w:p w14:paraId="26839FDA"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D30941" w:rsidRPr="00ED0774">
        <w:rPr>
          <w:rStyle w:val="affc"/>
          <w:color w:val="000000"/>
        </w:rPr>
        <w:t>в</w:t>
      </w:r>
      <w:r w:rsidR="00D80AC9" w:rsidRPr="00ED0774">
        <w:rPr>
          <w:rStyle w:val="affc"/>
          <w:color w:val="000000"/>
        </w:rPr>
        <w:t>ыбор</w:t>
      </w:r>
      <w:r w:rsidR="00926681" w:rsidRPr="00ED0774">
        <w:rPr>
          <w:rStyle w:val="affc"/>
          <w:color w:val="000000"/>
        </w:rPr>
        <w:t xml:space="preserve"> </w:t>
      </w:r>
      <w:r w:rsidR="00D80AC9" w:rsidRPr="00ED0774">
        <w:rPr>
          <w:rStyle w:val="affc"/>
          <w:color w:val="000000"/>
        </w:rPr>
        <w:t>тактики</w:t>
      </w:r>
      <w:r w:rsidR="00926681" w:rsidRPr="00ED0774">
        <w:rPr>
          <w:rStyle w:val="affc"/>
          <w:color w:val="000000"/>
        </w:rPr>
        <w:t xml:space="preserve"> </w:t>
      </w:r>
      <w:r w:rsidR="00D80AC9" w:rsidRPr="00ED0774">
        <w:rPr>
          <w:rStyle w:val="affc"/>
          <w:color w:val="000000"/>
        </w:rPr>
        <w:t>лечения</w:t>
      </w:r>
      <w:r w:rsidR="00926681" w:rsidRPr="00ED0774">
        <w:rPr>
          <w:rStyle w:val="affc"/>
          <w:color w:val="000000"/>
        </w:rPr>
        <w:t xml:space="preserve"> </w:t>
      </w:r>
      <w:r w:rsidR="00D80AC9" w:rsidRPr="00ED0774">
        <w:rPr>
          <w:rStyle w:val="affc"/>
          <w:color w:val="000000"/>
        </w:rPr>
        <w:t>вторичного</w:t>
      </w:r>
      <w:r w:rsidR="00926681" w:rsidRPr="00ED0774">
        <w:rPr>
          <w:rStyle w:val="affc"/>
          <w:color w:val="000000"/>
        </w:rPr>
        <w:t xml:space="preserve"> </w:t>
      </w:r>
      <w:r w:rsidR="00D80AC9" w:rsidRPr="00ED0774">
        <w:rPr>
          <w:rStyle w:val="affc"/>
          <w:color w:val="000000"/>
        </w:rPr>
        <w:t>ОМЛ</w:t>
      </w:r>
      <w:r w:rsidR="00926681" w:rsidRPr="00ED0774">
        <w:rPr>
          <w:rStyle w:val="affc"/>
          <w:color w:val="000000"/>
        </w:rPr>
        <w:t xml:space="preserve"> </w:t>
      </w:r>
      <w:r w:rsidR="00D80AC9" w:rsidRPr="00ED0774">
        <w:rPr>
          <w:rStyle w:val="affc"/>
          <w:color w:val="000000"/>
        </w:rPr>
        <w:t>должен</w:t>
      </w:r>
      <w:r w:rsidR="00926681" w:rsidRPr="00ED0774">
        <w:rPr>
          <w:rStyle w:val="affc"/>
          <w:color w:val="000000"/>
        </w:rPr>
        <w:t xml:space="preserve"> </w:t>
      </w:r>
      <w:r w:rsidR="00D80AC9" w:rsidRPr="00ED0774">
        <w:rPr>
          <w:rStyle w:val="affc"/>
          <w:color w:val="000000"/>
        </w:rPr>
        <w:t>проводиться</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учетом</w:t>
      </w:r>
      <w:r w:rsidR="00926681" w:rsidRPr="00ED0774">
        <w:rPr>
          <w:rStyle w:val="affc"/>
          <w:color w:val="000000"/>
        </w:rPr>
        <w:t xml:space="preserve"> </w:t>
      </w:r>
      <w:r w:rsidR="00D80AC9" w:rsidRPr="00ED0774">
        <w:rPr>
          <w:rStyle w:val="affc"/>
          <w:color w:val="000000"/>
        </w:rPr>
        <w:t>цитогенетического</w:t>
      </w:r>
      <w:r w:rsidR="00926681" w:rsidRPr="00ED0774">
        <w:rPr>
          <w:rStyle w:val="affc"/>
          <w:color w:val="000000"/>
        </w:rPr>
        <w:t xml:space="preserve"> </w:t>
      </w:r>
      <w:r w:rsidR="00D80AC9" w:rsidRPr="00ED0774">
        <w:rPr>
          <w:rStyle w:val="affc"/>
          <w:color w:val="000000"/>
        </w:rPr>
        <w:t>варианта</w:t>
      </w:r>
      <w:r w:rsidR="00926681" w:rsidRPr="00ED0774">
        <w:rPr>
          <w:rStyle w:val="affc"/>
          <w:color w:val="000000"/>
        </w:rPr>
        <w:t xml:space="preserve"> </w:t>
      </w:r>
      <w:r w:rsidR="00D80AC9" w:rsidRPr="00ED0774">
        <w:rPr>
          <w:rStyle w:val="affc"/>
          <w:color w:val="000000"/>
        </w:rPr>
        <w:t>лейкоза,</w:t>
      </w:r>
      <w:r w:rsidR="00926681" w:rsidRPr="00ED0774">
        <w:rPr>
          <w:rStyle w:val="affc"/>
          <w:color w:val="000000"/>
        </w:rPr>
        <w:t xml:space="preserve"> </w:t>
      </w:r>
      <w:r w:rsidR="00D80AC9" w:rsidRPr="00ED0774">
        <w:rPr>
          <w:rStyle w:val="affc"/>
          <w:color w:val="000000"/>
        </w:rPr>
        <w:t>типа</w:t>
      </w:r>
      <w:r w:rsidR="00926681" w:rsidRPr="00ED0774">
        <w:rPr>
          <w:rStyle w:val="affc"/>
          <w:color w:val="000000"/>
        </w:rPr>
        <w:t xml:space="preserve"> </w:t>
      </w:r>
      <w:r w:rsidR="00D80AC9" w:rsidRPr="00ED0774">
        <w:rPr>
          <w:rStyle w:val="affc"/>
          <w:color w:val="000000"/>
        </w:rPr>
        <w:t>предшествующей</w:t>
      </w:r>
      <w:r w:rsidR="00926681" w:rsidRPr="00ED0774">
        <w:rPr>
          <w:rStyle w:val="affc"/>
          <w:color w:val="000000"/>
        </w:rPr>
        <w:t xml:space="preserve"> </w:t>
      </w:r>
      <w:r w:rsidR="00D80AC9" w:rsidRPr="00ED0774">
        <w:rPr>
          <w:rStyle w:val="affc"/>
          <w:color w:val="000000"/>
        </w:rPr>
        <w:t>терапии,</w:t>
      </w:r>
      <w:r w:rsidR="00926681" w:rsidRPr="00ED0774">
        <w:rPr>
          <w:rStyle w:val="affc"/>
          <w:color w:val="000000"/>
        </w:rPr>
        <w:t xml:space="preserve"> </w:t>
      </w:r>
      <w:r w:rsidR="00D80AC9" w:rsidRPr="00ED0774">
        <w:rPr>
          <w:rStyle w:val="affc"/>
          <w:color w:val="000000"/>
        </w:rPr>
        <w:t>возраста</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соматического</w:t>
      </w:r>
      <w:r w:rsidR="00926681" w:rsidRPr="00ED0774">
        <w:rPr>
          <w:rStyle w:val="affc"/>
          <w:color w:val="000000"/>
        </w:rPr>
        <w:t xml:space="preserve"> </w:t>
      </w:r>
      <w:r w:rsidR="00D80AC9" w:rsidRPr="00ED0774">
        <w:rPr>
          <w:rStyle w:val="affc"/>
          <w:color w:val="000000"/>
        </w:rPr>
        <w:t>статуса</w:t>
      </w:r>
      <w:r w:rsidR="00926681" w:rsidRPr="00ED0774">
        <w:rPr>
          <w:rStyle w:val="affc"/>
          <w:color w:val="000000"/>
        </w:rPr>
        <w:t xml:space="preserve"> </w:t>
      </w:r>
      <w:r w:rsidR="00BB4286" w:rsidRPr="00ED0774">
        <w:rPr>
          <w:rStyle w:val="affc"/>
          <w:color w:val="000000"/>
        </w:rPr>
        <w:t>пациента</w:t>
      </w:r>
      <w:r w:rsidR="00926681" w:rsidRPr="00ED0774">
        <w:rPr>
          <w:rStyle w:val="affc"/>
          <w:color w:val="000000"/>
        </w:rPr>
        <w:t xml:space="preserve"> </w:t>
      </w:r>
      <w:r w:rsidR="00D80AC9" w:rsidRPr="00ED0774">
        <w:rPr>
          <w:rStyle w:val="affc"/>
          <w:color w:val="000000"/>
        </w:rPr>
        <w:t>и</w:t>
      </w:r>
      <w:r w:rsidR="00926681" w:rsidRPr="00ED0774">
        <w:rPr>
          <w:rStyle w:val="affc"/>
          <w:color w:val="000000"/>
        </w:rPr>
        <w:t xml:space="preserve"> </w:t>
      </w:r>
      <w:r w:rsidR="00D80AC9" w:rsidRPr="00ED0774">
        <w:rPr>
          <w:rStyle w:val="affc"/>
          <w:color w:val="000000"/>
        </w:rPr>
        <w:t>наличия</w:t>
      </w:r>
      <w:r w:rsidR="00926681" w:rsidRPr="00ED0774">
        <w:rPr>
          <w:rStyle w:val="affc"/>
          <w:color w:val="000000"/>
        </w:rPr>
        <w:t xml:space="preserve"> </w:t>
      </w:r>
      <w:r w:rsidR="00D80AC9" w:rsidRPr="00ED0774">
        <w:rPr>
          <w:rStyle w:val="affc"/>
          <w:color w:val="000000"/>
        </w:rPr>
        <w:t>осложнений.</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случае</w:t>
      </w:r>
      <w:r w:rsidR="00926681" w:rsidRPr="00ED0774">
        <w:rPr>
          <w:rStyle w:val="affc"/>
          <w:color w:val="000000"/>
        </w:rPr>
        <w:t xml:space="preserve"> </w:t>
      </w:r>
      <w:r w:rsidR="00D80AC9" w:rsidRPr="00ED0774">
        <w:rPr>
          <w:rStyle w:val="affc"/>
          <w:color w:val="000000"/>
        </w:rPr>
        <w:t>доступности</w:t>
      </w:r>
      <w:r w:rsidR="00926681" w:rsidRPr="00ED0774">
        <w:rPr>
          <w:rStyle w:val="affc"/>
          <w:color w:val="000000"/>
        </w:rPr>
        <w:t xml:space="preserve"> </w:t>
      </w:r>
      <w:r w:rsidR="00D80AC9" w:rsidRPr="00ED0774">
        <w:rPr>
          <w:rStyle w:val="affc"/>
          <w:color w:val="000000"/>
        </w:rPr>
        <w:t>HLA-совместимого</w:t>
      </w:r>
      <w:r w:rsidR="00926681" w:rsidRPr="00ED0774">
        <w:rPr>
          <w:rStyle w:val="affc"/>
          <w:color w:val="000000"/>
        </w:rPr>
        <w:t xml:space="preserve"> </w:t>
      </w:r>
      <w:r w:rsidR="00D80AC9" w:rsidRPr="00ED0774">
        <w:rPr>
          <w:rStyle w:val="affc"/>
          <w:color w:val="000000"/>
        </w:rPr>
        <w:t>донора</w:t>
      </w:r>
      <w:r w:rsidR="00926681" w:rsidRPr="00ED0774">
        <w:rPr>
          <w:rStyle w:val="affc"/>
          <w:color w:val="000000"/>
        </w:rPr>
        <w:t xml:space="preserve"> </w:t>
      </w:r>
      <w:r w:rsidR="00BB4286" w:rsidRPr="00ED0774">
        <w:rPr>
          <w:rStyle w:val="affc"/>
          <w:color w:val="000000"/>
        </w:rPr>
        <w:t>пациент</w:t>
      </w:r>
      <w:r w:rsidR="00926681" w:rsidRPr="00ED0774">
        <w:rPr>
          <w:rStyle w:val="affc"/>
          <w:color w:val="000000"/>
        </w:rPr>
        <w:t xml:space="preserve"> </w:t>
      </w:r>
      <w:r w:rsidR="00D80AC9" w:rsidRPr="00ED0774">
        <w:rPr>
          <w:rStyle w:val="affc"/>
          <w:color w:val="000000"/>
        </w:rPr>
        <w:t>должен</w:t>
      </w:r>
      <w:r w:rsidR="00926681" w:rsidRPr="00ED0774">
        <w:rPr>
          <w:rStyle w:val="affc"/>
          <w:color w:val="000000"/>
        </w:rPr>
        <w:t xml:space="preserve"> </w:t>
      </w:r>
      <w:r w:rsidR="00D80AC9" w:rsidRPr="00ED0774">
        <w:rPr>
          <w:rStyle w:val="affc"/>
          <w:color w:val="000000"/>
        </w:rPr>
        <w:t>быть</w:t>
      </w:r>
      <w:r w:rsidR="00926681" w:rsidRPr="00ED0774">
        <w:rPr>
          <w:rStyle w:val="affc"/>
          <w:color w:val="000000"/>
        </w:rPr>
        <w:t xml:space="preserve"> </w:t>
      </w:r>
      <w:r w:rsidR="00D80AC9" w:rsidRPr="00ED0774">
        <w:rPr>
          <w:rStyle w:val="affc"/>
          <w:color w:val="000000"/>
        </w:rPr>
        <w:t>ори</w:t>
      </w:r>
      <w:r w:rsidR="001C5CAF" w:rsidRPr="00ED0774">
        <w:rPr>
          <w:rStyle w:val="affc"/>
          <w:color w:val="000000"/>
        </w:rPr>
        <w:t>ентирован</w:t>
      </w:r>
      <w:r w:rsidR="00926681" w:rsidRPr="00ED0774">
        <w:rPr>
          <w:rStyle w:val="affc"/>
          <w:color w:val="000000"/>
        </w:rPr>
        <w:t xml:space="preserve"> </w:t>
      </w:r>
      <w:r w:rsidR="001C5CAF" w:rsidRPr="00ED0774">
        <w:rPr>
          <w:rStyle w:val="affc"/>
          <w:color w:val="000000"/>
        </w:rPr>
        <w:t>на</w:t>
      </w:r>
      <w:r w:rsidR="00926681" w:rsidRPr="00ED0774">
        <w:rPr>
          <w:rStyle w:val="affc"/>
          <w:color w:val="000000"/>
        </w:rPr>
        <w:t xml:space="preserve"> </w:t>
      </w:r>
      <w:r w:rsidR="001C5CAF" w:rsidRPr="00ED0774">
        <w:rPr>
          <w:rStyle w:val="affc"/>
          <w:color w:val="000000"/>
        </w:rPr>
        <w:t>проведение</w:t>
      </w:r>
      <w:r w:rsidR="00926681" w:rsidRPr="00ED0774">
        <w:rPr>
          <w:rStyle w:val="affc"/>
          <w:color w:val="000000"/>
        </w:rPr>
        <w:t xml:space="preserve"> </w:t>
      </w:r>
      <w:r w:rsidR="001C5CAF" w:rsidRPr="00ED0774">
        <w:rPr>
          <w:rStyle w:val="affc"/>
          <w:color w:val="000000"/>
        </w:rPr>
        <w:t>алло-ТГСК</w:t>
      </w:r>
      <w:r w:rsidR="00D80AC9" w:rsidRPr="00ED0774">
        <w:rPr>
          <w:rStyle w:val="affc"/>
          <w:color w:val="000000"/>
        </w:rPr>
        <w:t>.</w:t>
      </w:r>
      <w:r w:rsidR="00926681" w:rsidRPr="00ED0774">
        <w:rPr>
          <w:rStyle w:val="affc"/>
          <w:color w:val="000000"/>
        </w:rPr>
        <w:t xml:space="preserve"> </w:t>
      </w:r>
    </w:p>
    <w:p w14:paraId="2298462A" w14:textId="5248FB1E" w:rsidR="00194833" w:rsidRPr="00ED0774" w:rsidRDefault="00413AED" w:rsidP="001C2F87">
      <w:pPr>
        <w:pStyle w:val="10"/>
        <w:divId w:val="488638550"/>
      </w:pPr>
      <w:r w:rsidRPr="00ED0774">
        <w:rPr>
          <w:rStyle w:val="affb"/>
          <w:color w:val="000000"/>
        </w:rPr>
        <w:t>Рекомендуется</w:t>
      </w:r>
      <w:r w:rsidR="00926681" w:rsidRPr="00ED0774">
        <w:rPr>
          <w:color w:val="000000"/>
        </w:rPr>
        <w:t xml:space="preserve"> </w:t>
      </w:r>
      <w:r w:rsidR="00BD4A6E" w:rsidRPr="00ED0774">
        <w:rPr>
          <w:color w:val="000000"/>
        </w:rPr>
        <w:t>пациентам</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неблагоприятного</w:t>
      </w:r>
      <w:r w:rsidR="00926681" w:rsidRPr="00ED0774">
        <w:rPr>
          <w:color w:val="000000"/>
        </w:rPr>
        <w:t xml:space="preserve"> </w:t>
      </w:r>
      <w:r w:rsidRPr="00ED0774">
        <w:rPr>
          <w:color w:val="000000"/>
        </w:rPr>
        <w:t>прогноза</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данным</w:t>
      </w:r>
      <w:r w:rsidR="00926681" w:rsidRPr="00ED0774">
        <w:rPr>
          <w:color w:val="000000"/>
        </w:rPr>
        <w:t xml:space="preserve"> </w:t>
      </w:r>
      <w:r w:rsidRPr="00ED0774">
        <w:rPr>
          <w:color w:val="000000"/>
        </w:rPr>
        <w:t>цитогенетического</w:t>
      </w:r>
      <w:r w:rsidR="00926681" w:rsidRPr="00ED0774">
        <w:rPr>
          <w:color w:val="000000"/>
        </w:rPr>
        <w:t xml:space="preserve"> </w:t>
      </w:r>
      <w:r w:rsidRPr="00ED0774">
        <w:rPr>
          <w:color w:val="000000"/>
        </w:rPr>
        <w:t>исследования</w:t>
      </w:r>
      <w:r w:rsidR="00926681" w:rsidRPr="00ED0774">
        <w:rPr>
          <w:color w:val="000000"/>
        </w:rPr>
        <w:t xml:space="preserve"> </w:t>
      </w:r>
      <w:r w:rsidR="00746AFC" w:rsidRPr="00ED0774">
        <w:rPr>
          <w:color w:val="000000"/>
        </w:rPr>
        <w:t>или</w:t>
      </w:r>
      <w:r w:rsidR="00926681" w:rsidRPr="00ED0774">
        <w:rPr>
          <w:color w:val="000000"/>
        </w:rPr>
        <w:t xml:space="preserve"> </w:t>
      </w:r>
      <w:r w:rsidR="00746AFC" w:rsidRPr="00ED0774">
        <w:rPr>
          <w:color w:val="000000"/>
        </w:rPr>
        <w:t>с</w:t>
      </w:r>
      <w:r w:rsidR="00926681" w:rsidRPr="00ED0774">
        <w:rPr>
          <w:color w:val="000000"/>
        </w:rPr>
        <w:t xml:space="preserve"> </w:t>
      </w:r>
      <w:r w:rsidR="00746AFC" w:rsidRPr="00ED0774">
        <w:rPr>
          <w:color w:val="000000"/>
        </w:rPr>
        <w:t>ОМЛ,</w:t>
      </w:r>
      <w:r w:rsidR="00926681" w:rsidRPr="00ED0774">
        <w:rPr>
          <w:color w:val="000000"/>
        </w:rPr>
        <w:t xml:space="preserve"> </w:t>
      </w:r>
      <w:r w:rsidR="00746AFC" w:rsidRPr="00ED0774">
        <w:rPr>
          <w:color w:val="000000"/>
        </w:rPr>
        <w:t>связанным</w:t>
      </w:r>
      <w:r w:rsidR="00926681" w:rsidRPr="00ED0774">
        <w:rPr>
          <w:color w:val="000000"/>
        </w:rPr>
        <w:t xml:space="preserve"> </w:t>
      </w:r>
      <w:r w:rsidR="00746AFC" w:rsidRPr="00ED0774">
        <w:rPr>
          <w:color w:val="000000"/>
        </w:rPr>
        <w:t>с</w:t>
      </w:r>
      <w:r w:rsidR="00926681" w:rsidRPr="00ED0774">
        <w:rPr>
          <w:color w:val="000000"/>
        </w:rPr>
        <w:t xml:space="preserve"> </w:t>
      </w:r>
      <w:r w:rsidR="00746AFC" w:rsidRPr="00ED0774">
        <w:rPr>
          <w:color w:val="000000"/>
        </w:rPr>
        <w:t>миелодисплазией</w:t>
      </w:r>
      <w:r w:rsidR="00926681" w:rsidRPr="00ED0774">
        <w:rPr>
          <w:color w:val="000000"/>
        </w:rPr>
        <w:t xml:space="preserve"> </w:t>
      </w:r>
      <w:r w:rsidR="00F11FB2" w:rsidRPr="00ED0774">
        <w:rPr>
          <w:color w:val="000000"/>
        </w:rPr>
        <w:t>–</w:t>
      </w:r>
      <w:r w:rsidR="00926681" w:rsidRPr="00ED0774">
        <w:rPr>
          <w:color w:val="000000"/>
        </w:rPr>
        <w:t xml:space="preserve"> </w:t>
      </w:r>
      <w:r w:rsidR="00F11FB2" w:rsidRPr="00ED0774">
        <w:rPr>
          <w:color w:val="000000"/>
        </w:rPr>
        <w:t>см.</w:t>
      </w:r>
      <w:r w:rsidR="00926681" w:rsidRPr="00ED0774">
        <w:rPr>
          <w:color w:val="000000"/>
        </w:rPr>
        <w:t xml:space="preserve"> </w:t>
      </w:r>
      <w:r w:rsidR="00CD4843" w:rsidRPr="00ED0774">
        <w:rPr>
          <w:color w:val="000000"/>
        </w:rPr>
        <w:t>П</w:t>
      </w:r>
      <w:r w:rsidR="00F11FB2" w:rsidRPr="00ED0774">
        <w:rPr>
          <w:color w:val="000000"/>
        </w:rPr>
        <w:t>риложения</w:t>
      </w:r>
      <w:r w:rsidR="00926681" w:rsidRPr="00ED0774">
        <w:rPr>
          <w:color w:val="000000"/>
        </w:rPr>
        <w:t xml:space="preserve"> </w:t>
      </w:r>
      <w:r w:rsidR="001C22F4" w:rsidRPr="00ED0774">
        <w:rPr>
          <w:color w:val="000000"/>
        </w:rPr>
        <w:t>Г1</w:t>
      </w:r>
      <w:r w:rsidR="00F11FB2" w:rsidRPr="00ED0774">
        <w:rPr>
          <w:color w:val="000000"/>
        </w:rPr>
        <w:t>,</w:t>
      </w:r>
      <w:r w:rsidR="00926681" w:rsidRPr="00ED0774">
        <w:rPr>
          <w:color w:val="000000"/>
        </w:rPr>
        <w:t xml:space="preserve"> </w:t>
      </w:r>
      <w:r w:rsidR="001C22F4" w:rsidRPr="00ED0774">
        <w:rPr>
          <w:color w:val="000000"/>
        </w:rPr>
        <w:t>Г2</w:t>
      </w:r>
      <w:r w:rsidRPr="00ED0774">
        <w:rPr>
          <w:color w:val="000000"/>
        </w:rPr>
        <w:t>)</w:t>
      </w:r>
      <w:r w:rsidR="00926681" w:rsidRPr="00ED0774">
        <w:rPr>
          <w:color w:val="000000"/>
        </w:rPr>
        <w:t xml:space="preserve"> </w:t>
      </w:r>
      <w:r w:rsidR="00746AFC" w:rsidRPr="00ED0774">
        <w:rPr>
          <w:color w:val="000000"/>
        </w:rPr>
        <w:t>в</w:t>
      </w:r>
      <w:r w:rsidR="00926681" w:rsidRPr="00ED0774">
        <w:rPr>
          <w:color w:val="000000"/>
        </w:rPr>
        <w:t xml:space="preserve"> </w:t>
      </w:r>
      <w:r w:rsidR="00746AFC" w:rsidRPr="00ED0774">
        <w:rPr>
          <w:color w:val="000000"/>
        </w:rPr>
        <w:t>качестве</w:t>
      </w:r>
      <w:r w:rsidR="00926681" w:rsidRPr="00ED0774">
        <w:rPr>
          <w:color w:val="000000"/>
        </w:rPr>
        <w:t xml:space="preserve"> </w:t>
      </w:r>
      <w:r w:rsidR="001007BB" w:rsidRPr="00ED0774">
        <w:rPr>
          <w:color w:val="000000"/>
        </w:rPr>
        <w:t>1-</w:t>
      </w:r>
      <w:r w:rsidR="00746AFC" w:rsidRPr="00ED0774">
        <w:rPr>
          <w:color w:val="000000"/>
        </w:rPr>
        <w:t>го</w:t>
      </w:r>
      <w:r w:rsidR="00926681" w:rsidRPr="00ED0774">
        <w:rPr>
          <w:color w:val="000000"/>
        </w:rPr>
        <w:t xml:space="preserve"> </w:t>
      </w:r>
      <w:r w:rsidR="00746AFC" w:rsidRPr="00ED0774">
        <w:rPr>
          <w:color w:val="000000"/>
        </w:rPr>
        <w:t>курса</w:t>
      </w:r>
      <w:r w:rsidR="00926681" w:rsidRPr="00ED0774">
        <w:rPr>
          <w:color w:val="000000"/>
        </w:rPr>
        <w:t xml:space="preserve"> </w:t>
      </w:r>
      <w:r w:rsidR="00746AFC" w:rsidRPr="00ED0774">
        <w:rPr>
          <w:color w:val="000000"/>
        </w:rPr>
        <w:t>или</w:t>
      </w:r>
      <w:r w:rsidR="00334931" w:rsidRPr="00ED0774">
        <w:rPr>
          <w:color w:val="000000"/>
        </w:rPr>
        <w:t>,</w:t>
      </w:r>
      <w:r w:rsidR="00926681" w:rsidRPr="00ED0774">
        <w:rPr>
          <w:color w:val="000000"/>
        </w:rPr>
        <w:t xml:space="preserve"> </w:t>
      </w:r>
      <w:r w:rsidR="0009343C" w:rsidRPr="00ED0774">
        <w:rPr>
          <w:color w:val="000000"/>
        </w:rPr>
        <w:t>особенно</w:t>
      </w:r>
      <w:r w:rsidR="00926681" w:rsidRPr="00ED0774">
        <w:rPr>
          <w:color w:val="000000"/>
        </w:rPr>
        <w:t xml:space="preserve"> </w:t>
      </w:r>
      <w:r w:rsidR="0009343C" w:rsidRPr="00ED0774">
        <w:rPr>
          <w:color w:val="000000"/>
        </w:rPr>
        <w:t>при</w:t>
      </w:r>
      <w:r w:rsidR="00926681" w:rsidRPr="00ED0774">
        <w:rPr>
          <w:color w:val="000000"/>
        </w:rPr>
        <w:t xml:space="preserve"> </w:t>
      </w:r>
      <w:r w:rsidR="0009343C" w:rsidRPr="00ED0774">
        <w:rPr>
          <w:color w:val="000000"/>
        </w:rPr>
        <w:t>неэффективности</w:t>
      </w:r>
      <w:r w:rsidR="00926681" w:rsidRPr="00ED0774">
        <w:rPr>
          <w:color w:val="000000"/>
        </w:rPr>
        <w:t xml:space="preserve"> </w:t>
      </w:r>
      <w:r w:rsidR="0009343C" w:rsidRPr="00ED0774">
        <w:rPr>
          <w:color w:val="000000"/>
        </w:rPr>
        <w:t>стандартной</w:t>
      </w:r>
      <w:r w:rsidR="00926681" w:rsidRPr="00ED0774">
        <w:rPr>
          <w:color w:val="000000"/>
        </w:rPr>
        <w:t xml:space="preserve"> </w:t>
      </w:r>
      <w:r w:rsidR="0009343C" w:rsidRPr="00ED0774">
        <w:rPr>
          <w:color w:val="000000"/>
        </w:rPr>
        <w:t>индукционной</w:t>
      </w:r>
      <w:r w:rsidR="00926681" w:rsidRPr="00ED0774">
        <w:rPr>
          <w:color w:val="000000"/>
        </w:rPr>
        <w:t xml:space="preserve"> </w:t>
      </w:r>
      <w:r w:rsidR="00D85856" w:rsidRPr="00ED0774">
        <w:rPr>
          <w:color w:val="000000"/>
        </w:rPr>
        <w:t>ХТ</w:t>
      </w:r>
      <w:r w:rsidR="0009343C" w:rsidRPr="00ED0774">
        <w:rPr>
          <w:color w:val="000000"/>
        </w:rPr>
        <w:t>,</w:t>
      </w:r>
      <w:r w:rsidR="00926681" w:rsidRPr="00ED0774">
        <w:rPr>
          <w:color w:val="000000"/>
        </w:rPr>
        <w:t xml:space="preserve"> </w:t>
      </w:r>
      <w:r w:rsidRPr="00ED0774">
        <w:rPr>
          <w:color w:val="000000"/>
        </w:rPr>
        <w:t>вне</w:t>
      </w:r>
      <w:r w:rsidR="00926681" w:rsidRPr="00ED0774">
        <w:rPr>
          <w:color w:val="000000"/>
        </w:rPr>
        <w:t xml:space="preserve"> </w:t>
      </w:r>
      <w:r w:rsidRPr="00ED0774">
        <w:rPr>
          <w:color w:val="000000"/>
        </w:rPr>
        <w:t>зависимости</w:t>
      </w:r>
      <w:r w:rsidR="00926681" w:rsidRPr="00ED0774">
        <w:rPr>
          <w:color w:val="000000"/>
        </w:rPr>
        <w:t xml:space="preserve"> </w:t>
      </w:r>
      <w:r w:rsidRPr="00ED0774">
        <w:rPr>
          <w:color w:val="000000"/>
        </w:rPr>
        <w:t>от</w:t>
      </w:r>
      <w:r w:rsidR="00926681" w:rsidRPr="00ED0774">
        <w:rPr>
          <w:color w:val="000000"/>
        </w:rPr>
        <w:t xml:space="preserve"> </w:t>
      </w:r>
      <w:r w:rsidRPr="00ED0774">
        <w:rPr>
          <w:color w:val="000000"/>
        </w:rPr>
        <w:t>возраста</w:t>
      </w:r>
      <w:r w:rsidR="00926681" w:rsidRPr="00ED0774">
        <w:rPr>
          <w:color w:val="000000"/>
        </w:rPr>
        <w:t xml:space="preserve"> </w:t>
      </w:r>
      <w:r w:rsidRPr="00ED0774">
        <w:rPr>
          <w:color w:val="000000"/>
        </w:rPr>
        <w:t>выполнение</w:t>
      </w:r>
      <w:r w:rsidR="00926681" w:rsidRPr="00ED0774">
        <w:rPr>
          <w:color w:val="000000"/>
        </w:rPr>
        <w:t xml:space="preserve"> </w:t>
      </w:r>
      <w:r w:rsidRPr="00ED0774">
        <w:rPr>
          <w:color w:val="000000"/>
        </w:rPr>
        <w:t>комбинированной</w:t>
      </w:r>
      <w:r w:rsidR="00926681" w:rsidRPr="00ED0774">
        <w:rPr>
          <w:color w:val="000000"/>
        </w:rPr>
        <w:t xml:space="preserve"> </w:t>
      </w:r>
      <w:r w:rsidRPr="00ED0774">
        <w:rPr>
          <w:color w:val="000000"/>
        </w:rPr>
        <w:t>низкодозной</w:t>
      </w:r>
      <w:r w:rsidR="00926681" w:rsidRPr="00ED0774">
        <w:rPr>
          <w:color w:val="000000"/>
        </w:rPr>
        <w:t xml:space="preserve"> </w:t>
      </w:r>
      <w:r w:rsidR="00D85856" w:rsidRPr="00ED0774">
        <w:rPr>
          <w:color w:val="000000"/>
        </w:rPr>
        <w:t>ХТ</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использованием</w:t>
      </w:r>
      <w:r w:rsidR="00926681" w:rsidRPr="00ED0774">
        <w:rPr>
          <w:color w:val="000000"/>
        </w:rPr>
        <w:t xml:space="preserve"> </w:t>
      </w:r>
      <w:r w:rsidRPr="00ED0774">
        <w:rPr>
          <w:color w:val="000000"/>
        </w:rPr>
        <w:t>азацитидин</w:t>
      </w:r>
      <w:r w:rsidR="008910BF">
        <w:rPr>
          <w:color w:val="000000"/>
          <w:lang w:val="ru-RU"/>
        </w:rPr>
        <w:t>а</w:t>
      </w:r>
      <w:r w:rsidR="00144CFD" w:rsidRPr="00ED0774">
        <w:rPr>
          <w:color w:val="000000"/>
        </w:rPr>
        <w:t>**</w:t>
      </w:r>
      <w:r w:rsidR="00537538" w:rsidRPr="00ED0774">
        <w:rPr>
          <w:color w:val="000000"/>
        </w:rPr>
        <w:t>,</w:t>
      </w:r>
      <w:r w:rsidR="00926681" w:rsidRPr="00ED0774">
        <w:t xml:space="preserve"> </w:t>
      </w:r>
      <w:r w:rsidR="00334931" w:rsidRPr="00ED0774">
        <w:t>или</w:t>
      </w:r>
      <w:r w:rsidR="00926681" w:rsidRPr="00ED0774">
        <w:t xml:space="preserve"> </w:t>
      </w:r>
      <w:r w:rsidR="006B6872" w:rsidRPr="00ED0774">
        <w:rPr>
          <w:lang w:val="ru-RU"/>
        </w:rPr>
        <w:t>#</w:t>
      </w:r>
      <w:r w:rsidR="00334931" w:rsidRPr="00ED0774">
        <w:t>венетоклакс</w:t>
      </w:r>
      <w:r w:rsidR="008910BF">
        <w:rPr>
          <w:lang w:val="ru-RU"/>
        </w:rPr>
        <w:t>а</w:t>
      </w:r>
      <w:r w:rsidR="00926681" w:rsidRPr="00ED0774">
        <w:t xml:space="preserve"> </w:t>
      </w:r>
      <w:r w:rsidR="00334931" w:rsidRPr="00ED0774">
        <w:t>в</w:t>
      </w:r>
      <w:r w:rsidR="00926681" w:rsidRPr="00ED0774">
        <w:t xml:space="preserve"> </w:t>
      </w:r>
      <w:r w:rsidR="00334931" w:rsidRPr="00ED0774">
        <w:t>сочетании</w:t>
      </w:r>
      <w:r w:rsidR="00926681" w:rsidRPr="00ED0774">
        <w:t xml:space="preserve"> </w:t>
      </w:r>
      <w:r w:rsidR="00334931" w:rsidRPr="00ED0774">
        <w:t>с</w:t>
      </w:r>
      <w:r w:rsidR="00926681" w:rsidRPr="00ED0774">
        <w:t xml:space="preserve"> </w:t>
      </w:r>
      <w:r w:rsidR="00334931" w:rsidRPr="00ED0774">
        <w:t>азацитидином**</w:t>
      </w:r>
      <w:r w:rsidR="00926681" w:rsidRPr="00ED0774">
        <w:t xml:space="preserve"> </w:t>
      </w:r>
      <w:r w:rsidR="00334931" w:rsidRPr="00ED0774">
        <w:t>(см.</w:t>
      </w:r>
      <w:r w:rsidR="00926681" w:rsidRPr="00ED0774">
        <w:t xml:space="preserve"> </w:t>
      </w:r>
      <w:r w:rsidR="00334931" w:rsidRPr="00ED0774">
        <w:t>Приложение</w:t>
      </w:r>
      <w:r w:rsidR="00926681" w:rsidRPr="00ED0774">
        <w:t xml:space="preserve"> </w:t>
      </w:r>
      <w:r w:rsidR="00334931" w:rsidRPr="00ED0774">
        <w:t>А3.2)</w:t>
      </w:r>
      <w:r w:rsidR="00926681" w:rsidRPr="00ED0774">
        <w:t xml:space="preserve"> </w:t>
      </w:r>
      <w:r w:rsidR="006A5C64" w:rsidRPr="00ED0774">
        <w:rPr>
          <w:color w:val="000000"/>
        </w:rPr>
        <w:fldChar w:fldCharType="begin" w:fldLock="1"/>
      </w:r>
      <w:r w:rsidR="000E616A">
        <w:rPr>
          <w:color w:val="000000"/>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3324/haematol.2015.140996","ISSN":"15928721","PMID":"20026804","abstract":"© 2016 Ferrata Storti Foundation. Disease relapse is the most common cause of treatment failure after allogeneic stem cell transplantation for acute myeloid leukemia and myelodysplastic syndromes, yet treatment options for such patients remain extremely limited. Azacitidine is an important new therapy in high-risk myelodysplastic syndromes and acute myeloid leukemia but its role in patients who relapse post allograft has not been defined. We studied the tolerability and activity of azacitidine in 181 patients who relapsed after an allograft for acute myeloid leukemia (n=116) or myelodysplastic syndromes (n=65). Sixtynine patients received additional donor lymphocyte infusions. Forty-six of 157 (25%) assessable patients responded to azacitidine therapy: 24 (15%) achieved a complete remission and 22 a partial remission. Response rates were higher in patients transplanted in complete remission (P=0.04) and those transplanted for myelodysplastic syndromes (P=0.023). In patients who achieved a complete remission, the 2-year overall survival was 48% versus 12% for the whole population. Overall survival was determined by time to relapse post transplant more than six months (P=0.001) and percentage of blasts in the bone marrow at time of relapse (P=0.01). The concurrent administration of donor lymphocyte infusion did not improve either response rates or overall survival in patients treated with azacitidine. An azacitidine relapse prognostic score was developed which predicted 2-year overall survival ranging from 3%-37% (P=0.00001). We conclude that azacitidine represents an important new therapy in selected patients with acute myeloid leukemia/myelodysplastic syndromes who relapse after allogeneic stem cell transplantation. Prospective studies to confirm optimal treatment options in this challenging patient population are required.","author":[{"dropping-particle":"","family":"Craddock","given":"Charles","non-dropping-particle":"","parse-names":false,"suffix":""},{"dropping-particle":"","family":"Labopin","given":"Myriam","non-dropping-particle":"","parse-names":false,"suffix":""},{"dropping-particle":"","family":"Robin","given":"Marie","non-dropping-particle":"","parse-names":false,"suffix":""},{"dropping-particle":"","family":"Finke","given":"Juergen","non-dropping-particle":"","parse-names":false,"suffix":""},{"dropping-particle":"","family":"Chevallier","given":"Patrice","non-dropping-particle":"","parse-names":false,"suffix":""},{"dropping-particle":"","family":"Yakoub-Agha","given":"Ibrahim","non-dropping-particle":"","parse-names":false,"suffix":""},{"dropping-particle":"","family":"Bourhis","given":"Jean Henri","non-dropping-particle":"","parse-names":false,"suffix":""},{"dropping-particle":"","family":"Sengelov","given":"Henrik","non-dropping-particle":"","parse-names":false,"suffix":""},{"dropping-particle":"","family":"Blaise","given":"Didier","non-dropping-particle":"","parse-names":false,"suffix":""},{"dropping-particle":"","family":"Luft","given":"Thomas","non-dropping-particle":"","parse-names":false,"suffix":""},{"dropping-particle":"","family":"Hallek","given":"Michael","non-dropping-particle":"","parse-names":false,"suffix":""},{"dropping-particle":"","family":"Kröger","given":"Nicolaus","non-dropping-particle":"","parse-names":false,"suffix":""},{"dropping-particle":"","family":"Nagler","given":"Arnon","non-dropping-particle":"","parse-names":false,"suffix":""},{"dropping-particle":"","family":"Mohty","given":"Mohamad","non-dropping-particle":"","parse-names":false,"suffix":""}],"container-title":"Haematologica","id":"ITEM-2","issue":"7","issued":{"date-parts":[["2016"]]},"page":"879-883","title":"Clinical activity of azacitidine in patients who relapse after allogeneic stem cell transplantation for acute myeloid leukemia","type":"article-journal","volume":"101"},"uris":["http://www.mendeley.com/documents/?uuid=0a70bf05-87ae-3705-b97f-5dcc17cf11d6"]},{"id":"ITEM-3","itemData":{"DOI":"10.3324/haematol.2018.188094","ISSN":"15928721","author":[{"dropping-particle":"","family":"Aldoss","given":"Ibrahim","non-dropping-particle":"","parse-names":false,"suffix":""},{"dropping-particle":"","family":"Yang","given":"Dongyun","non-dropping-particle":"","parse-names":false,"suffix":""},{"dropping-particle":"","family":"Aribi","given":"Ahmed","non-dropping-particle":"","parse-names":false,"suffix":""},{"dropping-particle":"","family":"Ali","given":"Haris","non-dropping-particle":"","parse-names":false,"suffix":""},{"dropping-particle":"","family":"Sandhu","given":"Karamjeet","non-dropping-particle":"","parse-names":false,"suffix":""},{"dropping-particle":"","family":"Malki","given":"Monzr M.","non-dropping-particle":"Al","parse-names":false,"suffix":""},{"dropping-particle":"","family":"Mei","given":"Matthew","non-dropping-particle":"","parse-names":false,"suffix":""},{"dropping-particle":"","family":"Salhotra","given":"Amandeep","non-dropping-particle":"","parse-names":false,"suffix":""},{"dropping-particle":"","family":"Khaled","given":"Samer","non-dropping-particle":"","parse-names":false,"suffix":""},{"dropping-particle":"","family":"Nakamura","given":"Ryotaro","non-dropping-particle":"","parse-names":false,"suffix":""},{"dropping-particle":"","family":"Snyder","given":"David","non-dropping-particle":"","parse-names":false,"suffix":""},{"dropping-particle":"","family":"O’donnell","given":"Margaret","non-dropping-particle":"","parse-names":false,"suffix":""},{"dropping-particle":"","family":"Stein","given":"Anthony S.","non-dropping-particle":"","parse-names":false,"suffix":""},{"dropping-particle":"","family":"Forman","given":"Stephen J.","non-dropping-particle":"","parse-names":false,"suffix":""},{"dropping-particle":"","family":"Marcucci","given":"Guido","non-dropping-particle":"","parse-names":false,"suffix":""},{"dropping-particle":"","family":"Pullarkat","given":"Vinod","non-dropping-particle":"","parse-names":false,"suffix":""}],"container-title":"Haematologica","id":"ITEM-3","issue":"9","issued":{"date-parts":[["2018","8","31"]]},"page":"e404-e407","publisher":"Ferrata Storti Foundation","title":"Efficacy of the combination of venetoclax and hypomethylating agents in relapsed/refractory acute myeloid leukemia","type":"article","volume":"103"},"uris":["http://www.mendeley.com/documents/?uuid=60125266-dd32-37d6-adbc-5fa372a96f02"]}],"mendeley":{"formattedCitation":"[65–67]","plainTextFormattedCitation":"[65–67]","previouslyFormattedCitation":"[65–67]"},"properties":{"noteIndex":0},"schema":"https://github.com/citation-style-language/schema/raw/master/csl-citation.json"}</w:instrText>
      </w:r>
      <w:r w:rsidR="006A5C64" w:rsidRPr="00ED0774">
        <w:rPr>
          <w:color w:val="000000"/>
        </w:rPr>
        <w:fldChar w:fldCharType="separate"/>
      </w:r>
      <w:r w:rsidR="000E616A" w:rsidRPr="000E616A">
        <w:rPr>
          <w:noProof/>
          <w:color w:val="000000"/>
        </w:rPr>
        <w:t>[65–67]</w:t>
      </w:r>
      <w:r w:rsidR="006A5C64" w:rsidRPr="00ED0774">
        <w:rPr>
          <w:color w:val="000000"/>
        </w:rPr>
        <w:fldChar w:fldCharType="end"/>
      </w:r>
      <w:r w:rsidR="006A5C64" w:rsidRPr="00ED0774">
        <w:t>.</w:t>
      </w:r>
      <w:r w:rsidR="00A11EED" w:rsidRPr="00ED0774">
        <w:rPr>
          <w:lang w:val="en-US"/>
        </w:rPr>
        <w:t xml:space="preserve"> </w:t>
      </w:r>
    </w:p>
    <w:p w14:paraId="46C8762D" w14:textId="2606ACF5" w:rsidR="00413AED" w:rsidRPr="00ED0774" w:rsidRDefault="00101ED7" w:rsidP="001C2F87">
      <w:pPr>
        <w:pStyle w:val="afd"/>
        <w:spacing w:beforeAutospacing="0" w:afterAutospacing="0" w:line="360" w:lineRule="auto"/>
        <w:ind w:firstLine="708"/>
        <w:contextualSpacing/>
        <w:divId w:val="488638550"/>
        <w:rPr>
          <w:rStyle w:val="affb"/>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6A5C64" w:rsidRPr="00ED0774">
        <w:rPr>
          <w:rStyle w:val="affb"/>
          <w:color w:val="000000"/>
          <w:lang w:val="en-US"/>
        </w:rPr>
        <w:t>A</w:t>
      </w:r>
      <w:r w:rsidR="00926681" w:rsidRPr="00ED0774">
        <w:rPr>
          <w:rStyle w:val="affb"/>
          <w:color w:val="000000"/>
        </w:rPr>
        <w:t xml:space="preserve"> </w:t>
      </w:r>
      <w:r w:rsidR="00413AED" w:rsidRPr="00ED0774">
        <w:rPr>
          <w:rStyle w:val="affb"/>
          <w:color w:val="000000"/>
        </w:rPr>
        <w:t>(уровень</w:t>
      </w:r>
      <w:r w:rsidR="00926681" w:rsidRPr="00ED0774">
        <w:rPr>
          <w:rStyle w:val="affb"/>
          <w:color w:val="000000"/>
        </w:rPr>
        <w:t xml:space="preserve"> </w:t>
      </w:r>
      <w:r w:rsidR="00413AED" w:rsidRPr="00ED0774">
        <w:rPr>
          <w:rStyle w:val="affb"/>
          <w:color w:val="000000"/>
        </w:rPr>
        <w:t>достоверности</w:t>
      </w:r>
      <w:r w:rsidR="00926681" w:rsidRPr="00ED0774">
        <w:rPr>
          <w:rStyle w:val="affb"/>
          <w:color w:val="000000"/>
        </w:rPr>
        <w:t xml:space="preserve"> </w:t>
      </w:r>
      <w:r w:rsidR="00413AED" w:rsidRPr="00ED0774">
        <w:rPr>
          <w:rStyle w:val="affb"/>
          <w:color w:val="000000"/>
        </w:rPr>
        <w:t>доказательств</w:t>
      </w:r>
      <w:r w:rsidR="00926681" w:rsidRPr="00ED0774">
        <w:rPr>
          <w:rStyle w:val="affb"/>
          <w:color w:val="000000"/>
        </w:rPr>
        <w:t xml:space="preserve"> </w:t>
      </w:r>
      <w:r w:rsidR="00413AED" w:rsidRPr="00ED0774">
        <w:rPr>
          <w:rStyle w:val="affb"/>
          <w:color w:val="000000"/>
        </w:rPr>
        <w:t>–</w:t>
      </w:r>
      <w:r w:rsidR="00926681" w:rsidRPr="00ED0774">
        <w:rPr>
          <w:rStyle w:val="affb"/>
          <w:color w:val="000000"/>
        </w:rPr>
        <w:t xml:space="preserve"> </w:t>
      </w:r>
      <w:r w:rsidR="00E63471" w:rsidRPr="00ED0774">
        <w:rPr>
          <w:rStyle w:val="affb"/>
          <w:color w:val="000000"/>
        </w:rPr>
        <w:t>1</w:t>
      </w:r>
      <w:r w:rsidR="00662366" w:rsidRPr="00ED0774">
        <w:rPr>
          <w:rStyle w:val="affb"/>
          <w:color w:val="000000"/>
        </w:rPr>
        <w:t>)</w:t>
      </w:r>
    </w:p>
    <w:p w14:paraId="7464D6B4" w14:textId="2D89B282" w:rsidR="00E61EE5" w:rsidRPr="00ED0774" w:rsidRDefault="00101ED7" w:rsidP="00705E68">
      <w:pPr>
        <w:pStyle w:val="afd"/>
        <w:spacing w:beforeAutospacing="0" w:afterAutospacing="0" w:line="360" w:lineRule="auto"/>
        <w:ind w:firstLine="709"/>
        <w:contextualSpacing/>
        <w:divId w:val="488638550"/>
        <w:rPr>
          <w:i/>
          <w:iCs/>
          <w:color w:val="000000"/>
        </w:rPr>
      </w:pPr>
      <w:r w:rsidRPr="00ED0774">
        <w:rPr>
          <w:rStyle w:val="affb"/>
          <w:color w:val="000000"/>
        </w:rPr>
        <w:t>Комментарий:</w:t>
      </w:r>
      <w:r w:rsidR="00926681" w:rsidRPr="00ED0774">
        <w:rPr>
          <w:rStyle w:val="affc"/>
          <w:color w:val="000000"/>
        </w:rPr>
        <w:t xml:space="preserve"> </w:t>
      </w:r>
      <w:r w:rsidR="00CA61F8" w:rsidRPr="00ED0774">
        <w:rPr>
          <w:rStyle w:val="affc"/>
          <w:color w:val="000000"/>
        </w:rPr>
        <w:t>п</w:t>
      </w:r>
      <w:r w:rsidR="00413AED" w:rsidRPr="00ED0774">
        <w:rPr>
          <w:rStyle w:val="affc"/>
          <w:color w:val="000000"/>
        </w:rPr>
        <w:t>ри</w:t>
      </w:r>
      <w:r w:rsidR="00926681" w:rsidRPr="00ED0774">
        <w:rPr>
          <w:rStyle w:val="affc"/>
          <w:color w:val="000000"/>
        </w:rPr>
        <w:t xml:space="preserve"> </w:t>
      </w:r>
      <w:r w:rsidR="00413AED" w:rsidRPr="00ED0774">
        <w:rPr>
          <w:rStyle w:val="affc"/>
          <w:color w:val="000000"/>
        </w:rPr>
        <w:t>достижении</w:t>
      </w:r>
      <w:r w:rsidR="00926681" w:rsidRPr="00ED0774">
        <w:rPr>
          <w:rStyle w:val="affc"/>
          <w:color w:val="000000"/>
        </w:rPr>
        <w:t xml:space="preserve"> </w:t>
      </w:r>
      <w:r w:rsidR="00413AED" w:rsidRPr="00ED0774">
        <w:rPr>
          <w:rStyle w:val="affc"/>
          <w:color w:val="000000"/>
        </w:rPr>
        <w:t>ПР</w:t>
      </w:r>
      <w:r w:rsidR="00926681" w:rsidRPr="00ED0774">
        <w:rPr>
          <w:rStyle w:val="affc"/>
          <w:color w:val="000000"/>
        </w:rPr>
        <w:t xml:space="preserve"> </w:t>
      </w:r>
      <w:r w:rsidR="00413AED" w:rsidRPr="00ED0774">
        <w:rPr>
          <w:rStyle w:val="affc"/>
          <w:color w:val="000000"/>
        </w:rPr>
        <w:t>в</w:t>
      </w:r>
      <w:r w:rsidR="00926681" w:rsidRPr="00ED0774">
        <w:rPr>
          <w:rStyle w:val="affc"/>
          <w:color w:val="000000"/>
        </w:rPr>
        <w:t xml:space="preserve"> </w:t>
      </w:r>
      <w:r w:rsidR="00413AED" w:rsidRPr="00ED0774">
        <w:rPr>
          <w:rStyle w:val="affc"/>
          <w:color w:val="000000"/>
        </w:rPr>
        <w:t>случае</w:t>
      </w:r>
      <w:r w:rsidR="00926681" w:rsidRPr="00ED0774">
        <w:rPr>
          <w:rStyle w:val="affc"/>
          <w:color w:val="000000"/>
        </w:rPr>
        <w:t xml:space="preserve"> </w:t>
      </w:r>
      <w:r w:rsidR="00413AED" w:rsidRPr="00ED0774">
        <w:rPr>
          <w:rStyle w:val="affc"/>
          <w:color w:val="000000"/>
        </w:rPr>
        <w:t>доступности</w:t>
      </w:r>
      <w:r w:rsidR="00926681" w:rsidRPr="00ED0774">
        <w:rPr>
          <w:rStyle w:val="affc"/>
          <w:color w:val="000000"/>
        </w:rPr>
        <w:t xml:space="preserve"> </w:t>
      </w:r>
      <w:r w:rsidR="00413AED" w:rsidRPr="00ED0774">
        <w:rPr>
          <w:rStyle w:val="affc"/>
          <w:color w:val="000000"/>
        </w:rPr>
        <w:t>HLA-совместимого</w:t>
      </w:r>
      <w:r w:rsidR="00926681" w:rsidRPr="00ED0774">
        <w:rPr>
          <w:rStyle w:val="affc"/>
          <w:color w:val="000000"/>
        </w:rPr>
        <w:t xml:space="preserve"> </w:t>
      </w:r>
      <w:r w:rsidR="00413AED" w:rsidRPr="00ED0774">
        <w:rPr>
          <w:rStyle w:val="affc"/>
          <w:color w:val="000000"/>
        </w:rPr>
        <w:t>донора</w:t>
      </w:r>
      <w:r w:rsidR="00926681" w:rsidRPr="00ED0774">
        <w:rPr>
          <w:rStyle w:val="affc"/>
          <w:color w:val="000000"/>
        </w:rPr>
        <w:t xml:space="preserve"> </w:t>
      </w:r>
      <w:r w:rsidR="00BB4286" w:rsidRPr="00ED0774">
        <w:rPr>
          <w:rStyle w:val="affc"/>
          <w:color w:val="000000"/>
        </w:rPr>
        <w:t>пациент</w:t>
      </w:r>
      <w:r w:rsidR="00926681" w:rsidRPr="00ED0774">
        <w:rPr>
          <w:rStyle w:val="affc"/>
          <w:color w:val="000000"/>
        </w:rPr>
        <w:t xml:space="preserve"> </w:t>
      </w:r>
      <w:r w:rsidR="00413AED" w:rsidRPr="00ED0774">
        <w:rPr>
          <w:rStyle w:val="affc"/>
          <w:color w:val="000000"/>
        </w:rPr>
        <w:t>должен</w:t>
      </w:r>
      <w:r w:rsidR="00926681" w:rsidRPr="00ED0774">
        <w:rPr>
          <w:rStyle w:val="affc"/>
          <w:color w:val="000000"/>
        </w:rPr>
        <w:t xml:space="preserve"> </w:t>
      </w:r>
      <w:r w:rsidR="00413AED" w:rsidRPr="00ED0774">
        <w:rPr>
          <w:rStyle w:val="affc"/>
          <w:color w:val="000000"/>
        </w:rPr>
        <w:t>быть</w:t>
      </w:r>
      <w:r w:rsidR="00926681" w:rsidRPr="00ED0774">
        <w:rPr>
          <w:rStyle w:val="affc"/>
          <w:color w:val="000000"/>
        </w:rPr>
        <w:t xml:space="preserve"> </w:t>
      </w:r>
      <w:r w:rsidR="00413AED" w:rsidRPr="00ED0774">
        <w:rPr>
          <w:rStyle w:val="affc"/>
          <w:color w:val="000000"/>
        </w:rPr>
        <w:t>ориенти</w:t>
      </w:r>
      <w:r w:rsidR="00BD4A6E" w:rsidRPr="00ED0774">
        <w:rPr>
          <w:rStyle w:val="affc"/>
          <w:color w:val="000000"/>
        </w:rPr>
        <w:t>рован</w:t>
      </w:r>
      <w:r w:rsidR="00926681" w:rsidRPr="00ED0774">
        <w:rPr>
          <w:rStyle w:val="affc"/>
          <w:color w:val="000000"/>
        </w:rPr>
        <w:t xml:space="preserve"> </w:t>
      </w:r>
      <w:r w:rsidR="00BD4A6E" w:rsidRPr="00ED0774">
        <w:rPr>
          <w:rStyle w:val="affc"/>
          <w:color w:val="000000"/>
        </w:rPr>
        <w:t>на</w:t>
      </w:r>
      <w:r w:rsidR="00926681" w:rsidRPr="00ED0774">
        <w:rPr>
          <w:rStyle w:val="affc"/>
          <w:color w:val="000000"/>
        </w:rPr>
        <w:t xml:space="preserve"> </w:t>
      </w:r>
      <w:r w:rsidR="00BD4A6E" w:rsidRPr="00ED0774">
        <w:rPr>
          <w:rStyle w:val="affc"/>
          <w:color w:val="000000"/>
        </w:rPr>
        <w:t>проведение</w:t>
      </w:r>
      <w:r w:rsidR="00926681" w:rsidRPr="00ED0774">
        <w:rPr>
          <w:rStyle w:val="affc"/>
          <w:color w:val="000000"/>
        </w:rPr>
        <w:t xml:space="preserve"> </w:t>
      </w:r>
      <w:r w:rsidR="00BD4A6E" w:rsidRPr="00ED0774">
        <w:rPr>
          <w:rStyle w:val="affc"/>
          <w:color w:val="000000"/>
        </w:rPr>
        <w:t>алло-ТГСК</w:t>
      </w:r>
      <w:r w:rsidR="00926681" w:rsidRPr="00ED0774">
        <w:rPr>
          <w:rStyle w:val="affc"/>
          <w:color w:val="000000"/>
        </w:rPr>
        <w:t xml:space="preserve"> </w:t>
      </w:r>
      <w:r w:rsidR="0009343C" w:rsidRPr="00ED0774">
        <w:rPr>
          <w:rStyle w:val="affc"/>
          <w:color w:val="000000"/>
        </w:rPr>
        <w:t>в</w:t>
      </w:r>
      <w:r w:rsidR="00926681" w:rsidRPr="00ED0774">
        <w:rPr>
          <w:rStyle w:val="affc"/>
          <w:color w:val="000000"/>
        </w:rPr>
        <w:t xml:space="preserve"> </w:t>
      </w:r>
      <w:r w:rsidR="0009343C" w:rsidRPr="00ED0774">
        <w:rPr>
          <w:rStyle w:val="affc"/>
          <w:color w:val="000000"/>
        </w:rPr>
        <w:t>максимально</w:t>
      </w:r>
      <w:r w:rsidR="00926681" w:rsidRPr="00ED0774">
        <w:rPr>
          <w:rStyle w:val="affc"/>
          <w:color w:val="000000"/>
        </w:rPr>
        <w:t xml:space="preserve"> </w:t>
      </w:r>
      <w:r w:rsidR="0009343C" w:rsidRPr="00ED0774">
        <w:rPr>
          <w:rStyle w:val="affc"/>
          <w:color w:val="000000"/>
        </w:rPr>
        <w:t>короткие</w:t>
      </w:r>
      <w:r w:rsidR="00926681" w:rsidRPr="00ED0774">
        <w:rPr>
          <w:rStyle w:val="affc"/>
          <w:color w:val="000000"/>
        </w:rPr>
        <w:t xml:space="preserve"> </w:t>
      </w:r>
      <w:r w:rsidR="0009343C" w:rsidRPr="00ED0774">
        <w:rPr>
          <w:rStyle w:val="affc"/>
          <w:color w:val="000000"/>
        </w:rPr>
        <w:t>сроки</w:t>
      </w:r>
      <w:r w:rsidR="00926681" w:rsidRPr="00ED0774">
        <w:rPr>
          <w:rStyle w:val="affc"/>
          <w:color w:val="000000"/>
        </w:rPr>
        <w:t xml:space="preserve"> </w:t>
      </w:r>
      <w:r w:rsidR="0009343C" w:rsidRPr="00ED0774">
        <w:rPr>
          <w:rStyle w:val="affc"/>
          <w:color w:val="000000"/>
        </w:rPr>
        <w:t>от</w:t>
      </w:r>
      <w:r w:rsidR="00926681" w:rsidRPr="00ED0774">
        <w:rPr>
          <w:rStyle w:val="affc"/>
          <w:color w:val="000000"/>
        </w:rPr>
        <w:t xml:space="preserve"> </w:t>
      </w:r>
      <w:r w:rsidR="0009343C" w:rsidRPr="00ED0774">
        <w:rPr>
          <w:rStyle w:val="affc"/>
          <w:color w:val="000000"/>
        </w:rPr>
        <w:t>момента</w:t>
      </w:r>
      <w:r w:rsidR="00926681" w:rsidRPr="00ED0774">
        <w:rPr>
          <w:rStyle w:val="affc"/>
          <w:color w:val="000000"/>
        </w:rPr>
        <w:t xml:space="preserve"> </w:t>
      </w:r>
      <w:r w:rsidR="0009343C" w:rsidRPr="00ED0774">
        <w:rPr>
          <w:rStyle w:val="affc"/>
          <w:color w:val="000000"/>
        </w:rPr>
        <w:t>достижения</w:t>
      </w:r>
      <w:r w:rsidR="00926681" w:rsidRPr="00ED0774">
        <w:rPr>
          <w:rStyle w:val="affc"/>
          <w:color w:val="000000"/>
        </w:rPr>
        <w:t xml:space="preserve"> </w:t>
      </w:r>
      <w:r w:rsidR="0009343C" w:rsidRPr="00ED0774">
        <w:rPr>
          <w:rStyle w:val="affc"/>
          <w:color w:val="000000"/>
        </w:rPr>
        <w:t>ремиссии</w:t>
      </w:r>
      <w:r w:rsidR="00BD4A6E" w:rsidRPr="00ED0774">
        <w:rPr>
          <w:rStyle w:val="affc"/>
          <w:color w:val="000000"/>
        </w:rPr>
        <w:t>.</w:t>
      </w:r>
      <w:r w:rsidR="00926681" w:rsidRPr="00ED0774">
        <w:rPr>
          <w:rStyle w:val="affc"/>
          <w:color w:val="000000"/>
        </w:rPr>
        <w:t xml:space="preserve"> </w:t>
      </w:r>
    </w:p>
    <w:p w14:paraId="5B8DB4D2" w14:textId="77777777" w:rsidR="006E5861" w:rsidRPr="00ED0774" w:rsidRDefault="001C5CAF" w:rsidP="001C2F87">
      <w:pPr>
        <w:pStyle w:val="2"/>
        <w:contextualSpacing/>
        <w:divId w:val="488638550"/>
        <w:rPr>
          <w:rFonts w:eastAsia="Times New Roman"/>
        </w:rPr>
      </w:pPr>
      <w:bookmarkStart w:id="53" w:name="_Toc26787564"/>
      <w:bookmarkStart w:id="54" w:name="_Toc24472003"/>
      <w:bookmarkStart w:id="55" w:name="_Toc64624775"/>
      <w:r w:rsidRPr="00ED0774">
        <w:rPr>
          <w:rStyle w:val="affb"/>
          <w:rFonts w:eastAsia="Times New Roman"/>
          <w:b/>
          <w:bCs w:val="0"/>
        </w:rPr>
        <w:t>3.2</w:t>
      </w:r>
      <w:r w:rsidR="00E61EE5" w:rsidRPr="00ED0774">
        <w:rPr>
          <w:rStyle w:val="affb"/>
          <w:rFonts w:eastAsia="Times New Roman"/>
          <w:b/>
          <w:bCs w:val="0"/>
          <w:lang w:val="ru-RU"/>
        </w:rPr>
        <w:t>.</w:t>
      </w:r>
      <w:r w:rsidR="00926681" w:rsidRPr="00ED0774">
        <w:rPr>
          <w:rStyle w:val="affb"/>
          <w:rFonts w:eastAsia="Times New Roman"/>
          <w:b/>
          <w:bCs w:val="0"/>
          <w:lang w:val="ru-RU"/>
        </w:rPr>
        <w:t xml:space="preserve"> </w:t>
      </w:r>
      <w:r w:rsidR="00D80AC9" w:rsidRPr="00ED0774">
        <w:rPr>
          <w:rStyle w:val="affb"/>
          <w:rFonts w:eastAsia="Times New Roman"/>
          <w:b/>
          <w:bCs w:val="0"/>
        </w:rPr>
        <w:t>Лечение</w:t>
      </w:r>
      <w:r w:rsidR="00926681" w:rsidRPr="00ED0774">
        <w:rPr>
          <w:rStyle w:val="affb"/>
          <w:rFonts w:eastAsia="Times New Roman"/>
          <w:b/>
          <w:bCs w:val="0"/>
        </w:rPr>
        <w:t xml:space="preserve"> </w:t>
      </w:r>
      <w:r w:rsidR="00537538" w:rsidRPr="00ED0774">
        <w:rPr>
          <w:rStyle w:val="affb"/>
          <w:rFonts w:eastAsia="Times New Roman"/>
          <w:b/>
          <w:bCs w:val="0"/>
        </w:rPr>
        <w:t>пациентов</w:t>
      </w:r>
      <w:r w:rsidR="00926681" w:rsidRPr="00ED0774">
        <w:rPr>
          <w:rStyle w:val="affb"/>
          <w:rFonts w:eastAsia="Times New Roman"/>
          <w:b/>
          <w:bCs w:val="0"/>
        </w:rPr>
        <w:t xml:space="preserve"> </w:t>
      </w:r>
      <w:r w:rsidR="00537538" w:rsidRPr="00ED0774">
        <w:rPr>
          <w:rStyle w:val="affb"/>
          <w:rFonts w:eastAsia="Times New Roman"/>
          <w:b/>
          <w:bCs w:val="0"/>
        </w:rPr>
        <w:t>с</w:t>
      </w:r>
      <w:r w:rsidR="00926681" w:rsidRPr="00ED0774">
        <w:rPr>
          <w:rStyle w:val="affb"/>
          <w:rFonts w:eastAsia="Times New Roman"/>
          <w:b/>
          <w:bCs w:val="0"/>
        </w:rPr>
        <w:t xml:space="preserve"> </w:t>
      </w:r>
      <w:r w:rsidR="00537538" w:rsidRPr="00ED0774">
        <w:rPr>
          <w:rStyle w:val="affb"/>
          <w:rFonts w:eastAsia="Times New Roman"/>
          <w:b/>
          <w:bCs w:val="0"/>
        </w:rPr>
        <w:t>острым</w:t>
      </w:r>
      <w:r w:rsidR="00926681" w:rsidRPr="00ED0774">
        <w:rPr>
          <w:rStyle w:val="affb"/>
          <w:rFonts w:eastAsia="Times New Roman"/>
          <w:b/>
          <w:bCs w:val="0"/>
        </w:rPr>
        <w:t xml:space="preserve"> </w:t>
      </w:r>
      <w:r w:rsidR="00537538" w:rsidRPr="00ED0774">
        <w:rPr>
          <w:rStyle w:val="affb"/>
          <w:rFonts w:eastAsia="Times New Roman"/>
          <w:b/>
          <w:bCs w:val="0"/>
        </w:rPr>
        <w:t>миелоидным</w:t>
      </w:r>
      <w:r w:rsidR="00926681" w:rsidRPr="00ED0774">
        <w:rPr>
          <w:rStyle w:val="affb"/>
          <w:rFonts w:eastAsia="Times New Roman"/>
          <w:b/>
          <w:bCs w:val="0"/>
        </w:rPr>
        <w:t xml:space="preserve"> </w:t>
      </w:r>
      <w:r w:rsidR="00537538" w:rsidRPr="00ED0774">
        <w:rPr>
          <w:rStyle w:val="affb"/>
          <w:rFonts w:eastAsia="Times New Roman"/>
          <w:b/>
          <w:bCs w:val="0"/>
        </w:rPr>
        <w:t>лейкозом</w:t>
      </w:r>
      <w:r w:rsidR="00926681" w:rsidRPr="00ED0774">
        <w:rPr>
          <w:rStyle w:val="affb"/>
          <w:rFonts w:eastAsia="Times New Roman"/>
          <w:b/>
          <w:bCs w:val="0"/>
        </w:rPr>
        <w:t xml:space="preserve"> </w:t>
      </w:r>
      <w:r w:rsidR="00D80AC9" w:rsidRPr="00ED0774">
        <w:rPr>
          <w:rStyle w:val="affb"/>
          <w:rFonts w:eastAsia="Times New Roman"/>
          <w:b/>
          <w:bCs w:val="0"/>
        </w:rPr>
        <w:t>старшей</w:t>
      </w:r>
      <w:r w:rsidR="00926681" w:rsidRPr="00ED0774">
        <w:rPr>
          <w:rStyle w:val="affb"/>
          <w:rFonts w:eastAsia="Times New Roman"/>
          <w:b/>
          <w:bCs w:val="0"/>
        </w:rPr>
        <w:t xml:space="preserve"> </w:t>
      </w:r>
      <w:r w:rsidR="00D80AC9" w:rsidRPr="00ED0774">
        <w:rPr>
          <w:rStyle w:val="affb"/>
          <w:rFonts w:eastAsia="Times New Roman"/>
          <w:b/>
          <w:bCs w:val="0"/>
        </w:rPr>
        <w:t>возрастной</w:t>
      </w:r>
      <w:r w:rsidR="00926681" w:rsidRPr="00ED0774">
        <w:rPr>
          <w:rStyle w:val="affb"/>
          <w:rFonts w:eastAsia="Times New Roman"/>
          <w:b/>
          <w:bCs w:val="0"/>
        </w:rPr>
        <w:t xml:space="preserve"> </w:t>
      </w:r>
      <w:r w:rsidR="00D80AC9" w:rsidRPr="00ED0774">
        <w:rPr>
          <w:rStyle w:val="affb"/>
          <w:rFonts w:eastAsia="Times New Roman"/>
          <w:b/>
          <w:bCs w:val="0"/>
        </w:rPr>
        <w:t>группы</w:t>
      </w:r>
      <w:r w:rsidR="00926681" w:rsidRPr="00ED0774">
        <w:rPr>
          <w:rStyle w:val="affb"/>
          <w:rFonts w:eastAsia="Times New Roman"/>
          <w:b/>
          <w:bCs w:val="0"/>
        </w:rPr>
        <w:t xml:space="preserve"> </w:t>
      </w:r>
      <w:r w:rsidRPr="00ED0774">
        <w:rPr>
          <w:rStyle w:val="affb"/>
          <w:rFonts w:eastAsia="Times New Roman"/>
          <w:b/>
          <w:bCs w:val="0"/>
        </w:rPr>
        <w:t>(</w:t>
      </w:r>
      <w:r w:rsidR="00537538" w:rsidRPr="00ED0774">
        <w:rPr>
          <w:rStyle w:val="affb"/>
          <w:rFonts w:eastAsia="Times New Roman"/>
          <w:b/>
          <w:bCs w:val="0"/>
        </w:rPr>
        <w:t>&gt;</w:t>
      </w:r>
      <w:r w:rsidRPr="00ED0774">
        <w:rPr>
          <w:rStyle w:val="affb"/>
          <w:rFonts w:eastAsia="Times New Roman"/>
          <w:b/>
          <w:bCs w:val="0"/>
        </w:rPr>
        <w:t>60</w:t>
      </w:r>
      <w:r w:rsidR="00926681" w:rsidRPr="00ED0774">
        <w:rPr>
          <w:rStyle w:val="affb"/>
          <w:rFonts w:eastAsia="Times New Roman"/>
          <w:b/>
          <w:bCs w:val="0"/>
        </w:rPr>
        <w:t xml:space="preserve"> </w:t>
      </w:r>
      <w:r w:rsidRPr="00ED0774">
        <w:rPr>
          <w:rStyle w:val="affb"/>
          <w:rFonts w:eastAsia="Times New Roman"/>
          <w:b/>
          <w:bCs w:val="0"/>
        </w:rPr>
        <w:t>лет)</w:t>
      </w:r>
      <w:bookmarkEnd w:id="53"/>
      <w:bookmarkEnd w:id="54"/>
      <w:bookmarkEnd w:id="55"/>
    </w:p>
    <w:p w14:paraId="665EB8D3" w14:textId="75317E79" w:rsidR="006E5861" w:rsidRPr="00ED0774" w:rsidRDefault="00D80AC9" w:rsidP="00705E68">
      <w:pPr>
        <w:pStyle w:val="afd"/>
        <w:spacing w:beforeAutospacing="0" w:afterAutospacing="0" w:line="360" w:lineRule="auto"/>
        <w:ind w:firstLine="709"/>
        <w:contextualSpacing/>
        <w:divId w:val="488638550"/>
        <w:rPr>
          <w:rStyle w:val="affc"/>
        </w:rPr>
      </w:pPr>
      <w:r w:rsidRPr="00ED0774">
        <w:rPr>
          <w:rStyle w:val="affc"/>
        </w:rPr>
        <w:t>Выделяют</w:t>
      </w:r>
      <w:r w:rsidR="00926681" w:rsidRPr="00ED0774">
        <w:rPr>
          <w:rStyle w:val="affc"/>
        </w:rPr>
        <w:t xml:space="preserve"> </w:t>
      </w:r>
      <w:r w:rsidR="00B11FF4" w:rsidRPr="00ED0774">
        <w:rPr>
          <w:rStyle w:val="affc"/>
        </w:rPr>
        <w:t>3</w:t>
      </w:r>
      <w:r w:rsidR="00926681" w:rsidRPr="00ED0774">
        <w:rPr>
          <w:rStyle w:val="affc"/>
        </w:rPr>
        <w:t xml:space="preserve"> </w:t>
      </w:r>
      <w:r w:rsidRPr="00ED0774">
        <w:rPr>
          <w:rStyle w:val="affc"/>
        </w:rPr>
        <w:t>основных</w:t>
      </w:r>
      <w:r w:rsidR="00926681" w:rsidRPr="00ED0774">
        <w:rPr>
          <w:rStyle w:val="affc"/>
        </w:rPr>
        <w:t xml:space="preserve"> </w:t>
      </w:r>
      <w:r w:rsidRPr="00ED0774">
        <w:rPr>
          <w:rStyle w:val="affc"/>
        </w:rPr>
        <w:t>«технологии»</w:t>
      </w:r>
      <w:r w:rsidR="00926681" w:rsidRPr="00ED0774">
        <w:rPr>
          <w:rStyle w:val="affc"/>
        </w:rPr>
        <w:t xml:space="preserve"> </w:t>
      </w:r>
      <w:r w:rsidRPr="00ED0774">
        <w:rPr>
          <w:rStyle w:val="affc"/>
        </w:rPr>
        <w:t>лечения</w:t>
      </w:r>
      <w:r w:rsidR="00926681" w:rsidRPr="00ED0774">
        <w:rPr>
          <w:rStyle w:val="affc"/>
        </w:rPr>
        <w:t xml:space="preserve"> </w:t>
      </w:r>
      <w:r w:rsidRPr="00ED0774">
        <w:rPr>
          <w:rStyle w:val="affc"/>
        </w:rPr>
        <w:t>ОМЛ</w:t>
      </w:r>
      <w:r w:rsidR="00926681" w:rsidRPr="00ED0774">
        <w:rPr>
          <w:rStyle w:val="affc"/>
        </w:rPr>
        <w:t xml:space="preserve"> </w:t>
      </w:r>
      <w:r w:rsidRPr="00ED0774">
        <w:rPr>
          <w:rStyle w:val="affc"/>
        </w:rPr>
        <w:t>у</w:t>
      </w:r>
      <w:r w:rsidR="00926681" w:rsidRPr="00ED0774">
        <w:rPr>
          <w:rStyle w:val="affc"/>
        </w:rPr>
        <w:t xml:space="preserve"> </w:t>
      </w:r>
      <w:r w:rsidR="00F11FB2" w:rsidRPr="00ED0774">
        <w:rPr>
          <w:rStyle w:val="affc"/>
        </w:rPr>
        <w:t>пациентов</w:t>
      </w:r>
      <w:r w:rsidR="00926681" w:rsidRPr="00ED0774">
        <w:rPr>
          <w:rStyle w:val="affc"/>
        </w:rPr>
        <w:t xml:space="preserve"> </w:t>
      </w:r>
      <w:r w:rsidR="00F11FB2" w:rsidRPr="00ED0774">
        <w:rPr>
          <w:rStyle w:val="affc"/>
        </w:rPr>
        <w:t>старше</w:t>
      </w:r>
      <w:r w:rsidR="00926681" w:rsidRPr="00ED0774">
        <w:rPr>
          <w:rStyle w:val="affc"/>
        </w:rPr>
        <w:t xml:space="preserve"> </w:t>
      </w:r>
      <w:r w:rsidR="00F11FB2" w:rsidRPr="00ED0774">
        <w:rPr>
          <w:rStyle w:val="affc"/>
        </w:rPr>
        <w:t>60</w:t>
      </w:r>
      <w:r w:rsidR="00926681" w:rsidRPr="00ED0774">
        <w:rPr>
          <w:rStyle w:val="affc"/>
        </w:rPr>
        <w:t xml:space="preserve"> </w:t>
      </w:r>
      <w:r w:rsidR="00F11FB2" w:rsidRPr="00ED0774">
        <w:rPr>
          <w:rStyle w:val="affc"/>
        </w:rPr>
        <w:t>лет.</w:t>
      </w:r>
      <w:r w:rsidR="00926681" w:rsidRPr="00ED0774">
        <w:rPr>
          <w:rStyle w:val="affc"/>
        </w:rPr>
        <w:t xml:space="preserve"> </w:t>
      </w:r>
      <w:r w:rsidRPr="00ED0774">
        <w:rPr>
          <w:rStyle w:val="affc"/>
        </w:rPr>
        <w:t>Первый</w:t>
      </w:r>
      <w:r w:rsidR="00926681" w:rsidRPr="00ED0774">
        <w:rPr>
          <w:rStyle w:val="affc"/>
        </w:rPr>
        <w:t xml:space="preserve"> </w:t>
      </w:r>
      <w:r w:rsidRPr="00ED0774">
        <w:rPr>
          <w:rStyle w:val="affc"/>
        </w:rPr>
        <w:t>подход</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интенсивная</w:t>
      </w:r>
      <w:r w:rsidR="00926681" w:rsidRPr="00ED0774">
        <w:rPr>
          <w:rStyle w:val="affc"/>
        </w:rPr>
        <w:t xml:space="preserve"> </w:t>
      </w:r>
      <w:r w:rsidRPr="00ED0774">
        <w:rPr>
          <w:rStyle w:val="affc"/>
        </w:rPr>
        <w:t>ХТ,</w:t>
      </w:r>
      <w:r w:rsidR="00926681" w:rsidRPr="00ED0774">
        <w:rPr>
          <w:rStyle w:val="affc"/>
        </w:rPr>
        <w:t xml:space="preserve"> </w:t>
      </w:r>
      <w:r w:rsidRPr="00ED0774">
        <w:rPr>
          <w:rStyle w:val="affc"/>
        </w:rPr>
        <w:t>подобная</w:t>
      </w:r>
      <w:r w:rsidR="00926681" w:rsidRPr="00ED0774">
        <w:rPr>
          <w:rStyle w:val="affc"/>
        </w:rPr>
        <w:t xml:space="preserve"> </w:t>
      </w:r>
      <w:r w:rsidRPr="00ED0774">
        <w:rPr>
          <w:rStyle w:val="affc"/>
        </w:rPr>
        <w:t>таковой</w:t>
      </w:r>
      <w:r w:rsidR="00926681" w:rsidRPr="00ED0774">
        <w:rPr>
          <w:rStyle w:val="affc"/>
        </w:rPr>
        <w:t xml:space="preserve"> </w:t>
      </w:r>
      <w:r w:rsidRPr="00ED0774">
        <w:rPr>
          <w:rStyle w:val="affc"/>
        </w:rPr>
        <w:t>у</w:t>
      </w:r>
      <w:r w:rsidR="00926681" w:rsidRPr="00ED0774">
        <w:rPr>
          <w:rStyle w:val="affc"/>
        </w:rPr>
        <w:t xml:space="preserve"> </w:t>
      </w:r>
      <w:r w:rsidRPr="00ED0774">
        <w:rPr>
          <w:rStyle w:val="affc"/>
        </w:rPr>
        <w:t>молодых,</w:t>
      </w:r>
      <w:r w:rsidR="00926681" w:rsidRPr="00ED0774">
        <w:rPr>
          <w:rStyle w:val="affc"/>
        </w:rPr>
        <w:t xml:space="preserve"> </w:t>
      </w:r>
      <w:r w:rsidRPr="00ED0774">
        <w:rPr>
          <w:rStyle w:val="affc"/>
        </w:rPr>
        <w:t>представляющая</w:t>
      </w:r>
      <w:r w:rsidR="00926681" w:rsidRPr="00ED0774">
        <w:rPr>
          <w:rStyle w:val="affc"/>
        </w:rPr>
        <w:t xml:space="preserve"> </w:t>
      </w:r>
      <w:r w:rsidRPr="00ED0774">
        <w:rPr>
          <w:rStyle w:val="affc"/>
        </w:rPr>
        <w:t>собо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большинстве</w:t>
      </w:r>
      <w:r w:rsidR="00926681" w:rsidRPr="00ED0774">
        <w:rPr>
          <w:rStyle w:val="affc"/>
        </w:rPr>
        <w:t xml:space="preserve"> </w:t>
      </w:r>
      <w:r w:rsidRPr="00ED0774">
        <w:rPr>
          <w:rStyle w:val="affc"/>
        </w:rPr>
        <w:t>случаев</w:t>
      </w:r>
      <w:r w:rsidR="00926681" w:rsidRPr="00ED0774">
        <w:rPr>
          <w:rStyle w:val="affc"/>
        </w:rPr>
        <w:t xml:space="preserve"> </w:t>
      </w:r>
      <w:r w:rsidRPr="00ED0774">
        <w:rPr>
          <w:rStyle w:val="affc"/>
        </w:rPr>
        <w:t>сочетание</w:t>
      </w:r>
      <w:r w:rsidR="00926681" w:rsidRPr="00ED0774">
        <w:rPr>
          <w:rStyle w:val="affc"/>
        </w:rPr>
        <w:t xml:space="preserve"> </w:t>
      </w:r>
      <w:r w:rsidRPr="00ED0774">
        <w:rPr>
          <w:rStyle w:val="affc"/>
        </w:rPr>
        <w:t>цитарабина</w:t>
      </w:r>
      <w:r w:rsidR="00A43ACC" w:rsidRPr="00ED0774">
        <w:rPr>
          <w:rStyle w:val="affc"/>
        </w:rPr>
        <w:t>**</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антрациклинами</w:t>
      </w:r>
      <w:r w:rsidR="00926681" w:rsidRPr="00ED0774">
        <w:rPr>
          <w:rStyle w:val="affc"/>
        </w:rPr>
        <w:t xml:space="preserve"> </w:t>
      </w:r>
      <w:r w:rsidRPr="00ED0774">
        <w:rPr>
          <w:rStyle w:val="affc"/>
        </w:rPr>
        <w:t>и</w:t>
      </w:r>
      <w:r w:rsidR="00926681" w:rsidRPr="00ED0774">
        <w:rPr>
          <w:rStyle w:val="affc"/>
        </w:rPr>
        <w:t xml:space="preserve"> </w:t>
      </w:r>
      <w:r w:rsidR="00D85856" w:rsidRPr="00ED0774">
        <w:rPr>
          <w:rStyle w:val="affc"/>
        </w:rPr>
        <w:t>направленна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достижение</w:t>
      </w:r>
      <w:r w:rsidR="00926681" w:rsidRPr="00ED0774">
        <w:rPr>
          <w:rStyle w:val="affc"/>
        </w:rPr>
        <w:t xml:space="preserve"> </w:t>
      </w:r>
      <w:r w:rsidRPr="00ED0774">
        <w:rPr>
          <w:rStyle w:val="affc"/>
        </w:rPr>
        <w:t>ПР.</w:t>
      </w:r>
      <w:r w:rsidR="00926681" w:rsidRPr="00ED0774">
        <w:rPr>
          <w:rStyle w:val="affc"/>
        </w:rPr>
        <w:t xml:space="preserve"> </w:t>
      </w:r>
      <w:r w:rsidRPr="00ED0774">
        <w:rPr>
          <w:rStyle w:val="affc"/>
        </w:rPr>
        <w:t>Алло-ТГСК</w:t>
      </w:r>
      <w:r w:rsidR="00926681" w:rsidRPr="00ED0774">
        <w:rPr>
          <w:rStyle w:val="affc"/>
        </w:rPr>
        <w:t xml:space="preserve"> </w:t>
      </w:r>
      <w:r w:rsidRPr="00ED0774">
        <w:rPr>
          <w:rStyle w:val="affc"/>
        </w:rPr>
        <w:t>является</w:t>
      </w:r>
      <w:r w:rsidR="00926681" w:rsidRPr="00ED0774">
        <w:rPr>
          <w:rStyle w:val="affc"/>
        </w:rPr>
        <w:t xml:space="preserve"> </w:t>
      </w:r>
      <w:r w:rsidRPr="00ED0774">
        <w:rPr>
          <w:rStyle w:val="affc"/>
        </w:rPr>
        <w:t>оптимальной</w:t>
      </w:r>
      <w:r w:rsidR="00926681" w:rsidRPr="00ED0774">
        <w:rPr>
          <w:rStyle w:val="affc"/>
        </w:rPr>
        <w:t xml:space="preserve"> </w:t>
      </w:r>
      <w:r w:rsidRPr="00ED0774">
        <w:rPr>
          <w:rStyle w:val="affc"/>
        </w:rPr>
        <w:t>постремиссионной</w:t>
      </w:r>
      <w:r w:rsidR="00926681" w:rsidRPr="00ED0774">
        <w:rPr>
          <w:rStyle w:val="affc"/>
        </w:rPr>
        <w:t xml:space="preserve"> </w:t>
      </w:r>
      <w:r w:rsidRPr="00ED0774">
        <w:rPr>
          <w:rStyle w:val="affc"/>
        </w:rPr>
        <w:t>опцией</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рамках</w:t>
      </w:r>
      <w:r w:rsidR="00926681" w:rsidRPr="00ED0774">
        <w:rPr>
          <w:rStyle w:val="affc"/>
        </w:rPr>
        <w:t xml:space="preserve"> </w:t>
      </w:r>
      <w:r w:rsidRPr="00ED0774">
        <w:rPr>
          <w:rStyle w:val="affc"/>
        </w:rPr>
        <w:t>этой</w:t>
      </w:r>
      <w:r w:rsidR="00926681" w:rsidRPr="00ED0774">
        <w:rPr>
          <w:rStyle w:val="affc"/>
        </w:rPr>
        <w:t xml:space="preserve"> </w:t>
      </w:r>
      <w:r w:rsidRPr="00ED0774">
        <w:rPr>
          <w:rStyle w:val="affc"/>
        </w:rPr>
        <w:t>концепции.</w:t>
      </w:r>
      <w:r w:rsidR="00926681" w:rsidRPr="00ED0774">
        <w:rPr>
          <w:rStyle w:val="affc"/>
        </w:rPr>
        <w:t xml:space="preserve"> </w:t>
      </w:r>
      <w:r w:rsidRPr="00ED0774">
        <w:rPr>
          <w:rStyle w:val="affc"/>
        </w:rPr>
        <w:t>Второй</w:t>
      </w:r>
      <w:r w:rsidR="00926681" w:rsidRPr="00ED0774">
        <w:rPr>
          <w:rStyle w:val="affc"/>
        </w:rPr>
        <w:t xml:space="preserve"> </w:t>
      </w:r>
      <w:r w:rsidRPr="00ED0774">
        <w:rPr>
          <w:rStyle w:val="affc"/>
        </w:rPr>
        <w:t>подход</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низкоинтенсивная</w:t>
      </w:r>
      <w:r w:rsidR="00926681" w:rsidRPr="00ED0774">
        <w:rPr>
          <w:rStyle w:val="affc"/>
        </w:rPr>
        <w:t xml:space="preserve"> </w:t>
      </w:r>
      <w:r w:rsidRPr="00ED0774">
        <w:rPr>
          <w:rStyle w:val="affc"/>
        </w:rPr>
        <w:t>терап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частности</w:t>
      </w:r>
      <w:r w:rsidR="00926681" w:rsidRPr="00ED0774">
        <w:rPr>
          <w:rStyle w:val="affc"/>
        </w:rPr>
        <w:t xml:space="preserve"> </w:t>
      </w:r>
      <w:r w:rsidRPr="00ED0774">
        <w:rPr>
          <w:rStyle w:val="affc"/>
        </w:rPr>
        <w:t>применение</w:t>
      </w:r>
      <w:r w:rsidR="00926681" w:rsidRPr="00ED0774">
        <w:rPr>
          <w:rStyle w:val="affc"/>
        </w:rPr>
        <w:t xml:space="preserve"> </w:t>
      </w:r>
      <w:r w:rsidRPr="00ED0774">
        <w:rPr>
          <w:rStyle w:val="affc"/>
        </w:rPr>
        <w:t>низкодозного</w:t>
      </w:r>
      <w:r w:rsidR="00926681" w:rsidRPr="00ED0774">
        <w:rPr>
          <w:rStyle w:val="affc"/>
        </w:rPr>
        <w:t xml:space="preserve"> </w:t>
      </w:r>
      <w:r w:rsidRPr="00ED0774">
        <w:rPr>
          <w:rStyle w:val="affc"/>
        </w:rPr>
        <w:t>цитарабина</w:t>
      </w:r>
      <w:r w:rsidR="00BD4A6E" w:rsidRPr="00ED0774">
        <w:rPr>
          <w:rStyle w:val="affc"/>
        </w:rPr>
        <w:t>**</w:t>
      </w:r>
      <w:r w:rsidRPr="00ED0774">
        <w:rPr>
          <w:rStyle w:val="affc"/>
        </w:rPr>
        <w:t>,</w:t>
      </w:r>
      <w:r w:rsidR="00926681" w:rsidRPr="00ED0774">
        <w:rPr>
          <w:rStyle w:val="affc"/>
        </w:rPr>
        <w:t xml:space="preserve"> </w:t>
      </w:r>
      <w:r w:rsidRPr="00ED0774">
        <w:rPr>
          <w:rStyle w:val="affc"/>
        </w:rPr>
        <w:t>эффективность</w:t>
      </w:r>
      <w:r w:rsidR="00926681" w:rsidRPr="00ED0774">
        <w:rPr>
          <w:rStyle w:val="affc"/>
        </w:rPr>
        <w:t xml:space="preserve"> </w:t>
      </w:r>
      <w:r w:rsidRPr="00ED0774">
        <w:rPr>
          <w:rStyle w:val="affc"/>
        </w:rPr>
        <w:t>которого,</w:t>
      </w:r>
      <w:r w:rsidR="00926681" w:rsidRPr="00ED0774">
        <w:rPr>
          <w:rStyle w:val="affc"/>
        </w:rPr>
        <w:t xml:space="preserve"> </w:t>
      </w:r>
      <w:r w:rsidRPr="00ED0774">
        <w:rPr>
          <w:rStyle w:val="affc"/>
        </w:rPr>
        <w:t>по</w:t>
      </w:r>
      <w:r w:rsidR="00926681" w:rsidRPr="00ED0774">
        <w:rPr>
          <w:rStyle w:val="affc"/>
        </w:rPr>
        <w:t xml:space="preserve"> </w:t>
      </w:r>
      <w:r w:rsidRPr="00ED0774">
        <w:rPr>
          <w:rStyle w:val="affc"/>
        </w:rPr>
        <w:t>крайней</w:t>
      </w:r>
      <w:r w:rsidR="00926681" w:rsidRPr="00ED0774">
        <w:rPr>
          <w:rStyle w:val="affc"/>
        </w:rPr>
        <w:t xml:space="preserve"> </w:t>
      </w:r>
      <w:r w:rsidRPr="00ED0774">
        <w:rPr>
          <w:rStyle w:val="affc"/>
        </w:rPr>
        <w:t>мере</w:t>
      </w:r>
      <w:r w:rsidR="00A01370" w:rsidRPr="00ED0774">
        <w:rPr>
          <w:rStyle w:val="affc"/>
        </w:rPr>
        <w:t>,</w:t>
      </w:r>
      <w:r w:rsidR="00926681" w:rsidRPr="00ED0774">
        <w:rPr>
          <w:rStyle w:val="affc"/>
        </w:rPr>
        <w:t xml:space="preserve"> </w:t>
      </w:r>
      <w:r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возрасте</w:t>
      </w:r>
      <w:r w:rsidR="00926681" w:rsidRPr="00ED0774">
        <w:rPr>
          <w:rStyle w:val="affc"/>
        </w:rPr>
        <w:t xml:space="preserve"> </w:t>
      </w:r>
      <w:r w:rsidRPr="00ED0774">
        <w:rPr>
          <w:rStyle w:val="affc"/>
        </w:rPr>
        <w:t>70</w:t>
      </w:r>
      <w:r w:rsidR="00926681" w:rsidRPr="00ED0774">
        <w:rPr>
          <w:rStyle w:val="affc"/>
        </w:rPr>
        <w:t xml:space="preserve"> </w:t>
      </w:r>
      <w:r w:rsidRPr="00ED0774">
        <w:rPr>
          <w:rStyle w:val="affc"/>
        </w:rPr>
        <w:t>лет</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старше,</w:t>
      </w:r>
      <w:r w:rsidR="00926681" w:rsidRPr="00ED0774">
        <w:rPr>
          <w:rStyle w:val="affc"/>
        </w:rPr>
        <w:t xml:space="preserve"> </w:t>
      </w:r>
      <w:r w:rsidRPr="00ED0774">
        <w:rPr>
          <w:rStyle w:val="affc"/>
        </w:rPr>
        <w:t>можно</w:t>
      </w:r>
      <w:r w:rsidR="00926681" w:rsidRPr="00ED0774">
        <w:rPr>
          <w:rStyle w:val="affc"/>
        </w:rPr>
        <w:t xml:space="preserve"> </w:t>
      </w:r>
      <w:r w:rsidRPr="00ED0774">
        <w:rPr>
          <w:rStyle w:val="affc"/>
        </w:rPr>
        <w:t>повысить</w:t>
      </w:r>
      <w:r w:rsidR="00926681" w:rsidRPr="00ED0774">
        <w:rPr>
          <w:rStyle w:val="affc"/>
        </w:rPr>
        <w:t xml:space="preserve"> </w:t>
      </w:r>
      <w:r w:rsidRPr="00ED0774">
        <w:rPr>
          <w:rStyle w:val="affc"/>
        </w:rPr>
        <w:t>с</w:t>
      </w:r>
      <w:r w:rsidR="00926681" w:rsidRPr="00ED0774">
        <w:rPr>
          <w:rStyle w:val="affc"/>
        </w:rPr>
        <w:t xml:space="preserve"> </w:t>
      </w:r>
      <w:r w:rsidRPr="00ED0774">
        <w:rPr>
          <w:rStyle w:val="affc"/>
        </w:rPr>
        <w:t>помощью</w:t>
      </w:r>
      <w:r w:rsidR="00926681" w:rsidRPr="00ED0774">
        <w:rPr>
          <w:rStyle w:val="affc"/>
        </w:rPr>
        <w:t xml:space="preserve"> </w:t>
      </w:r>
      <w:r w:rsidRPr="00ED0774">
        <w:rPr>
          <w:rStyle w:val="affc"/>
        </w:rPr>
        <w:t>пролонгированного</w:t>
      </w:r>
      <w:r w:rsidR="00926681" w:rsidRPr="00ED0774">
        <w:rPr>
          <w:rStyle w:val="affc"/>
        </w:rPr>
        <w:t xml:space="preserve"> </w:t>
      </w:r>
      <w:r w:rsidRPr="00ED0774">
        <w:rPr>
          <w:rStyle w:val="affc"/>
        </w:rPr>
        <w:t>использования</w:t>
      </w:r>
      <w:r w:rsidR="00926681" w:rsidRPr="00ED0774">
        <w:rPr>
          <w:rStyle w:val="affc"/>
        </w:rPr>
        <w:t xml:space="preserve"> </w:t>
      </w:r>
      <w:r w:rsidRPr="00ED0774">
        <w:rPr>
          <w:rStyle w:val="affc"/>
        </w:rPr>
        <w:t>в</w:t>
      </w:r>
      <w:r w:rsidR="00926681" w:rsidRPr="00ED0774">
        <w:rPr>
          <w:rStyle w:val="affc"/>
        </w:rPr>
        <w:t xml:space="preserve"> </w:t>
      </w:r>
      <w:r w:rsidRPr="00ED0774">
        <w:rPr>
          <w:rStyle w:val="affc"/>
        </w:rPr>
        <w:t>течение</w:t>
      </w:r>
      <w:r w:rsidR="00926681" w:rsidRPr="00ED0774">
        <w:rPr>
          <w:rStyle w:val="affc"/>
        </w:rPr>
        <w:t xml:space="preserve"> </w:t>
      </w:r>
      <w:r w:rsidRPr="00ED0774">
        <w:rPr>
          <w:rStyle w:val="affc"/>
        </w:rPr>
        <w:t>28</w:t>
      </w:r>
      <w:r w:rsidR="00926681" w:rsidRPr="00ED0774">
        <w:rPr>
          <w:rStyle w:val="affc"/>
        </w:rPr>
        <w:t xml:space="preserve"> </w:t>
      </w:r>
      <w:r w:rsidRPr="00ED0774">
        <w:rPr>
          <w:rStyle w:val="affc"/>
        </w:rPr>
        <w:t>дней,</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гипометилирующих</w:t>
      </w:r>
      <w:r w:rsidR="00926681" w:rsidRPr="00ED0774">
        <w:rPr>
          <w:rStyle w:val="affc"/>
        </w:rPr>
        <w:t xml:space="preserve"> </w:t>
      </w:r>
      <w:r w:rsidRPr="00ED0774">
        <w:rPr>
          <w:rStyle w:val="affc"/>
        </w:rPr>
        <w:t>агентов</w:t>
      </w:r>
      <w:r w:rsidR="00926681" w:rsidRPr="00ED0774">
        <w:rPr>
          <w:rStyle w:val="affc"/>
        </w:rPr>
        <w:t xml:space="preserve"> </w:t>
      </w:r>
      <w:r w:rsidRPr="00ED0774">
        <w:rPr>
          <w:rStyle w:val="affc"/>
        </w:rPr>
        <w:t>(азацитидин</w:t>
      </w:r>
      <w:r w:rsidR="001A0173" w:rsidRPr="00ED0774">
        <w:rPr>
          <w:rStyle w:val="affc"/>
        </w:rPr>
        <w:t>**</w:t>
      </w:r>
      <w:r w:rsidRPr="00ED0774">
        <w:rPr>
          <w:rStyle w:val="affc"/>
        </w:rPr>
        <w:t>,</w:t>
      </w:r>
      <w:r w:rsidR="00926681" w:rsidRPr="00ED0774">
        <w:rPr>
          <w:rStyle w:val="affc"/>
        </w:rPr>
        <w:t xml:space="preserve"> </w:t>
      </w:r>
      <w:r w:rsidRPr="00ED0774">
        <w:rPr>
          <w:rStyle w:val="affc"/>
        </w:rPr>
        <w:t>децитабин)</w:t>
      </w:r>
      <w:r w:rsidR="006D1383" w:rsidRPr="00ED0774">
        <w:rPr>
          <w:rStyle w:val="affc"/>
        </w:rPr>
        <w:t>,</w:t>
      </w:r>
      <w:r w:rsidR="00926681" w:rsidRPr="00ED0774">
        <w:rPr>
          <w:rStyle w:val="affc"/>
        </w:rPr>
        <w:t xml:space="preserve"> </w:t>
      </w:r>
      <w:r w:rsidR="006D1383" w:rsidRPr="00ED0774">
        <w:rPr>
          <w:rStyle w:val="affc"/>
        </w:rPr>
        <w:t>том</w:t>
      </w:r>
      <w:r w:rsidR="00926681" w:rsidRPr="00ED0774">
        <w:rPr>
          <w:rStyle w:val="affc"/>
        </w:rPr>
        <w:t xml:space="preserve"> </w:t>
      </w:r>
      <w:r w:rsidR="006D1383" w:rsidRPr="00ED0774">
        <w:rPr>
          <w:rStyle w:val="affc"/>
        </w:rPr>
        <w:t>числе</w:t>
      </w:r>
      <w:r w:rsidR="00926681" w:rsidRPr="00ED0774">
        <w:rPr>
          <w:rStyle w:val="affc"/>
        </w:rPr>
        <w:t xml:space="preserve"> </w:t>
      </w:r>
      <w:r w:rsidR="006D1383" w:rsidRPr="00ED0774">
        <w:rPr>
          <w:rStyle w:val="affc"/>
        </w:rPr>
        <w:t>в</w:t>
      </w:r>
      <w:r w:rsidR="00926681" w:rsidRPr="00ED0774">
        <w:rPr>
          <w:rStyle w:val="affc"/>
        </w:rPr>
        <w:t xml:space="preserve"> </w:t>
      </w:r>
      <w:r w:rsidR="006D1383" w:rsidRPr="00ED0774">
        <w:rPr>
          <w:rStyle w:val="affc"/>
        </w:rPr>
        <w:t>сочетании</w:t>
      </w:r>
      <w:r w:rsidR="00926681" w:rsidRPr="00ED0774">
        <w:rPr>
          <w:rStyle w:val="affc"/>
        </w:rPr>
        <w:t xml:space="preserve"> </w:t>
      </w:r>
      <w:r w:rsidR="006D1383" w:rsidRPr="00ED0774">
        <w:rPr>
          <w:rStyle w:val="affc"/>
        </w:rPr>
        <w:t>с</w:t>
      </w:r>
      <w:r w:rsidR="00926681" w:rsidRPr="00ED0774">
        <w:rPr>
          <w:rStyle w:val="affc"/>
        </w:rPr>
        <w:t xml:space="preserve"> </w:t>
      </w:r>
      <w:r w:rsidR="006D1383" w:rsidRPr="00ED0774">
        <w:rPr>
          <w:rStyle w:val="affc"/>
        </w:rPr>
        <w:t>венетоклаксом</w:t>
      </w:r>
      <w:r w:rsidRPr="00ED0774">
        <w:rPr>
          <w:rStyle w:val="affc"/>
        </w:rPr>
        <w:t>.</w:t>
      </w:r>
      <w:r w:rsidR="00926681" w:rsidRPr="00ED0774">
        <w:rPr>
          <w:rStyle w:val="affc"/>
        </w:rPr>
        <w:t xml:space="preserve"> </w:t>
      </w:r>
      <w:r w:rsidRPr="00ED0774">
        <w:rPr>
          <w:rStyle w:val="affc"/>
        </w:rPr>
        <w:t>Третий</w:t>
      </w:r>
      <w:r w:rsidR="00926681" w:rsidRPr="00ED0774">
        <w:rPr>
          <w:rStyle w:val="affc"/>
        </w:rPr>
        <w:t xml:space="preserve"> </w:t>
      </w:r>
      <w:r w:rsidRPr="00ED0774">
        <w:rPr>
          <w:rStyle w:val="affc"/>
        </w:rPr>
        <w:t>выбор</w:t>
      </w:r>
      <w:r w:rsidR="00926681" w:rsidRPr="00ED0774">
        <w:rPr>
          <w:rStyle w:val="affc"/>
        </w:rPr>
        <w:t xml:space="preserve"> </w:t>
      </w:r>
      <w:r w:rsidRPr="00ED0774">
        <w:rPr>
          <w:rStyle w:val="affc"/>
        </w:rPr>
        <w:t>–</w:t>
      </w:r>
      <w:r w:rsidR="00926681" w:rsidRPr="00ED0774">
        <w:rPr>
          <w:rStyle w:val="affc"/>
        </w:rPr>
        <w:t xml:space="preserve"> </w:t>
      </w:r>
      <w:r w:rsidRPr="00ED0774">
        <w:rPr>
          <w:rStyle w:val="affc"/>
        </w:rPr>
        <w:t>симптоматическая</w:t>
      </w:r>
      <w:r w:rsidR="00926681" w:rsidRPr="00ED0774">
        <w:rPr>
          <w:rStyle w:val="affc"/>
        </w:rPr>
        <w:t xml:space="preserve"> </w:t>
      </w:r>
      <w:r w:rsidRPr="00ED0774">
        <w:rPr>
          <w:rStyle w:val="affc"/>
        </w:rPr>
        <w:t>(сопроводительная)</w:t>
      </w:r>
      <w:r w:rsidR="00926681" w:rsidRPr="00ED0774">
        <w:rPr>
          <w:rStyle w:val="affc"/>
        </w:rPr>
        <w:t xml:space="preserve"> </w:t>
      </w:r>
      <w:r w:rsidRPr="00ED0774">
        <w:rPr>
          <w:rStyle w:val="affc"/>
        </w:rPr>
        <w:lastRenderedPageBreak/>
        <w:t>терапия,</w:t>
      </w:r>
      <w:r w:rsidR="00926681" w:rsidRPr="00ED0774">
        <w:rPr>
          <w:rStyle w:val="affc"/>
        </w:rPr>
        <w:t xml:space="preserve"> </w:t>
      </w:r>
      <w:r w:rsidRPr="00ED0774">
        <w:rPr>
          <w:rStyle w:val="affc"/>
        </w:rPr>
        <w:t>направленная</w:t>
      </w:r>
      <w:r w:rsidR="00926681" w:rsidRPr="00ED0774">
        <w:rPr>
          <w:rStyle w:val="affc"/>
        </w:rPr>
        <w:t xml:space="preserve"> </w:t>
      </w:r>
      <w:r w:rsidRPr="00ED0774">
        <w:rPr>
          <w:rStyle w:val="affc"/>
        </w:rPr>
        <w:t>на</w:t>
      </w:r>
      <w:r w:rsidR="00926681" w:rsidRPr="00ED0774">
        <w:rPr>
          <w:rStyle w:val="affc"/>
        </w:rPr>
        <w:t xml:space="preserve"> </w:t>
      </w:r>
      <w:r w:rsidRPr="00ED0774">
        <w:rPr>
          <w:rStyle w:val="affc"/>
        </w:rPr>
        <w:t>уменьшение</w:t>
      </w:r>
      <w:r w:rsidR="00926681" w:rsidRPr="00ED0774">
        <w:rPr>
          <w:rStyle w:val="affc"/>
        </w:rPr>
        <w:t xml:space="preserve"> </w:t>
      </w:r>
      <w:r w:rsidRPr="00ED0774">
        <w:rPr>
          <w:rStyle w:val="affc"/>
        </w:rPr>
        <w:t>клинической</w:t>
      </w:r>
      <w:r w:rsidR="00926681" w:rsidRPr="00ED0774">
        <w:rPr>
          <w:rStyle w:val="affc"/>
        </w:rPr>
        <w:t xml:space="preserve"> </w:t>
      </w:r>
      <w:r w:rsidRPr="00ED0774">
        <w:rPr>
          <w:rStyle w:val="affc"/>
        </w:rPr>
        <w:t>симптоматики</w:t>
      </w:r>
      <w:r w:rsidR="00926681" w:rsidRPr="00ED0774">
        <w:rPr>
          <w:rStyle w:val="affc"/>
        </w:rPr>
        <w:t xml:space="preserve"> </w:t>
      </w:r>
      <w:r w:rsidRPr="00ED0774">
        <w:rPr>
          <w:rStyle w:val="affc"/>
        </w:rPr>
        <w:t>и</w:t>
      </w:r>
      <w:r w:rsidR="00926681" w:rsidRPr="00ED0774">
        <w:rPr>
          <w:rStyle w:val="affc"/>
        </w:rPr>
        <w:t xml:space="preserve"> </w:t>
      </w:r>
      <w:r w:rsidRPr="00ED0774">
        <w:rPr>
          <w:rStyle w:val="affc"/>
        </w:rPr>
        <w:t>улучшение</w:t>
      </w:r>
      <w:r w:rsidR="00926681" w:rsidRPr="00ED0774">
        <w:rPr>
          <w:rStyle w:val="affc"/>
        </w:rPr>
        <w:t xml:space="preserve"> </w:t>
      </w:r>
      <w:r w:rsidRPr="00ED0774">
        <w:rPr>
          <w:rStyle w:val="affc"/>
        </w:rPr>
        <w:t>качества</w:t>
      </w:r>
      <w:r w:rsidR="00926681" w:rsidRPr="00ED0774">
        <w:rPr>
          <w:rStyle w:val="affc"/>
        </w:rPr>
        <w:t xml:space="preserve"> </w:t>
      </w:r>
      <w:r w:rsidRPr="00ED0774">
        <w:rPr>
          <w:rStyle w:val="affc"/>
        </w:rPr>
        <w:t>жизни</w:t>
      </w:r>
      <w:r w:rsidR="00926681" w:rsidRPr="00ED0774">
        <w:rPr>
          <w:rStyle w:val="affc"/>
        </w:rPr>
        <w:t xml:space="preserve"> </w:t>
      </w:r>
      <w:r w:rsidR="006A5C64" w:rsidRPr="00ED0774">
        <w:rPr>
          <w:rStyle w:val="affc"/>
        </w:rPr>
        <w:fldChar w:fldCharType="begin" w:fldLock="1"/>
      </w:r>
      <w:r w:rsidR="00B32728"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6A5C64" w:rsidRPr="00ED0774">
        <w:rPr>
          <w:rStyle w:val="affc"/>
        </w:rPr>
        <w:fldChar w:fldCharType="separate"/>
      </w:r>
      <w:r w:rsidR="00B32728" w:rsidRPr="00ED0774">
        <w:rPr>
          <w:rStyle w:val="affc"/>
          <w:noProof/>
        </w:rPr>
        <w:t>[1,2,7,8]</w:t>
      </w:r>
      <w:r w:rsidR="006A5C64" w:rsidRPr="00ED0774">
        <w:rPr>
          <w:rStyle w:val="affc"/>
        </w:rPr>
        <w:fldChar w:fldCharType="end"/>
      </w:r>
      <w:r w:rsidRPr="00ED0774">
        <w:rPr>
          <w:rStyle w:val="affc"/>
        </w:rPr>
        <w:t>.</w:t>
      </w:r>
      <w:r w:rsidR="00926681" w:rsidRPr="00ED0774">
        <w:rPr>
          <w:rStyle w:val="affc"/>
        </w:rPr>
        <w:t xml:space="preserve"> </w:t>
      </w:r>
      <w:r w:rsidR="006D1383" w:rsidRPr="00ED0774">
        <w:rPr>
          <w:rStyle w:val="affc"/>
        </w:rPr>
        <w:t>Оценка</w:t>
      </w:r>
      <w:r w:rsidR="00926681" w:rsidRPr="00ED0774">
        <w:rPr>
          <w:rStyle w:val="affc"/>
        </w:rPr>
        <w:t xml:space="preserve"> </w:t>
      </w:r>
      <w:r w:rsidR="006D1383" w:rsidRPr="00ED0774">
        <w:rPr>
          <w:rStyle w:val="affc"/>
        </w:rPr>
        <w:t>возможности</w:t>
      </w:r>
      <w:r w:rsidR="00926681" w:rsidRPr="00ED0774">
        <w:rPr>
          <w:rStyle w:val="affc"/>
        </w:rPr>
        <w:t xml:space="preserve"> </w:t>
      </w:r>
      <w:r w:rsidR="006D1383" w:rsidRPr="00ED0774">
        <w:rPr>
          <w:rStyle w:val="affc"/>
        </w:rPr>
        <w:t>проведения</w:t>
      </w:r>
      <w:r w:rsidR="00926681" w:rsidRPr="00ED0774">
        <w:rPr>
          <w:rStyle w:val="affc"/>
        </w:rPr>
        <w:t xml:space="preserve"> </w:t>
      </w:r>
      <w:r w:rsidR="006D1383" w:rsidRPr="00ED0774">
        <w:rPr>
          <w:rStyle w:val="affc"/>
        </w:rPr>
        <w:t>того</w:t>
      </w:r>
      <w:r w:rsidR="00926681" w:rsidRPr="00ED0774">
        <w:rPr>
          <w:rStyle w:val="affc"/>
        </w:rPr>
        <w:t xml:space="preserve"> </w:t>
      </w:r>
      <w:r w:rsidR="006D1383" w:rsidRPr="00ED0774">
        <w:rPr>
          <w:rStyle w:val="affc"/>
        </w:rPr>
        <w:t>или</w:t>
      </w:r>
      <w:r w:rsidR="00926681" w:rsidRPr="00ED0774">
        <w:rPr>
          <w:rStyle w:val="affc"/>
        </w:rPr>
        <w:t xml:space="preserve"> </w:t>
      </w:r>
      <w:r w:rsidR="006D1383" w:rsidRPr="00ED0774">
        <w:rPr>
          <w:rStyle w:val="affc"/>
        </w:rPr>
        <w:t>иного</w:t>
      </w:r>
      <w:r w:rsidR="00926681" w:rsidRPr="00ED0774">
        <w:rPr>
          <w:rStyle w:val="affc"/>
        </w:rPr>
        <w:t xml:space="preserve"> </w:t>
      </w:r>
      <w:r w:rsidR="006D1383" w:rsidRPr="00ED0774">
        <w:rPr>
          <w:rStyle w:val="affc"/>
        </w:rPr>
        <w:t>варианта</w:t>
      </w:r>
      <w:r w:rsidR="00926681" w:rsidRPr="00ED0774">
        <w:rPr>
          <w:rStyle w:val="affc"/>
        </w:rPr>
        <w:t xml:space="preserve"> </w:t>
      </w:r>
      <w:r w:rsidR="006D1383" w:rsidRPr="00ED0774">
        <w:rPr>
          <w:rStyle w:val="affc"/>
        </w:rPr>
        <w:t>терапии</w:t>
      </w:r>
      <w:r w:rsidR="00926681" w:rsidRPr="00ED0774">
        <w:rPr>
          <w:rStyle w:val="affc"/>
        </w:rPr>
        <w:t xml:space="preserve"> </w:t>
      </w:r>
      <w:r w:rsidR="006D1383" w:rsidRPr="00ED0774">
        <w:rPr>
          <w:rStyle w:val="affc"/>
        </w:rPr>
        <w:t>ОМЛ</w:t>
      </w:r>
      <w:r w:rsidR="00926681" w:rsidRPr="00ED0774">
        <w:rPr>
          <w:rStyle w:val="affc"/>
        </w:rPr>
        <w:t xml:space="preserve"> </w:t>
      </w:r>
      <w:r w:rsidR="006D1383" w:rsidRPr="00ED0774">
        <w:rPr>
          <w:rStyle w:val="affc"/>
        </w:rPr>
        <w:t>у</w:t>
      </w:r>
      <w:r w:rsidR="00926681" w:rsidRPr="00ED0774">
        <w:rPr>
          <w:rStyle w:val="affc"/>
        </w:rPr>
        <w:t xml:space="preserve"> </w:t>
      </w:r>
      <w:r w:rsidR="00BB4286" w:rsidRPr="00ED0774">
        <w:rPr>
          <w:rStyle w:val="affc"/>
        </w:rPr>
        <w:t>пациента</w:t>
      </w:r>
      <w:r w:rsidR="00926681" w:rsidRPr="00ED0774">
        <w:rPr>
          <w:rStyle w:val="affc"/>
        </w:rPr>
        <w:t xml:space="preserve"> </w:t>
      </w:r>
      <w:r w:rsidR="006D1383" w:rsidRPr="00ED0774">
        <w:rPr>
          <w:rStyle w:val="affc"/>
        </w:rPr>
        <w:t>старше</w:t>
      </w:r>
      <w:r w:rsidR="00926681" w:rsidRPr="00ED0774">
        <w:rPr>
          <w:rStyle w:val="affc"/>
        </w:rPr>
        <w:t xml:space="preserve"> </w:t>
      </w:r>
      <w:r w:rsidR="006D1383" w:rsidRPr="00ED0774">
        <w:rPr>
          <w:rStyle w:val="affc"/>
        </w:rPr>
        <w:t>60</w:t>
      </w:r>
      <w:r w:rsidR="00926681" w:rsidRPr="00ED0774">
        <w:rPr>
          <w:rStyle w:val="affc"/>
        </w:rPr>
        <w:t xml:space="preserve"> </w:t>
      </w:r>
      <w:r w:rsidR="006D1383" w:rsidRPr="00ED0774">
        <w:rPr>
          <w:rStyle w:val="affc"/>
        </w:rPr>
        <w:t>лет</w:t>
      </w:r>
      <w:r w:rsidR="00926681" w:rsidRPr="00ED0774">
        <w:rPr>
          <w:rStyle w:val="affc"/>
        </w:rPr>
        <w:t xml:space="preserve"> </w:t>
      </w:r>
      <w:r w:rsidR="006D1383" w:rsidRPr="00ED0774">
        <w:rPr>
          <w:rStyle w:val="affc"/>
        </w:rPr>
        <w:t>должна</w:t>
      </w:r>
      <w:r w:rsidR="00926681" w:rsidRPr="00ED0774">
        <w:rPr>
          <w:rStyle w:val="affc"/>
        </w:rPr>
        <w:t xml:space="preserve"> </w:t>
      </w:r>
      <w:r w:rsidR="006D1383" w:rsidRPr="00ED0774">
        <w:rPr>
          <w:rStyle w:val="affc"/>
        </w:rPr>
        <w:t>строиться</w:t>
      </w:r>
      <w:r w:rsidR="00926681" w:rsidRPr="00ED0774">
        <w:rPr>
          <w:rStyle w:val="affc"/>
        </w:rPr>
        <w:t xml:space="preserve"> </w:t>
      </w:r>
      <w:r w:rsidR="006D1383" w:rsidRPr="00ED0774">
        <w:rPr>
          <w:rStyle w:val="affc"/>
        </w:rPr>
        <w:t>на</w:t>
      </w:r>
      <w:r w:rsidR="00926681" w:rsidRPr="00ED0774">
        <w:rPr>
          <w:rStyle w:val="affc"/>
        </w:rPr>
        <w:t xml:space="preserve"> </w:t>
      </w:r>
      <w:r w:rsidR="006D1383" w:rsidRPr="00ED0774">
        <w:rPr>
          <w:rStyle w:val="affc"/>
        </w:rPr>
        <w:t>основании</w:t>
      </w:r>
      <w:r w:rsidR="00926681" w:rsidRPr="00ED0774">
        <w:rPr>
          <w:rStyle w:val="affc"/>
        </w:rPr>
        <w:t xml:space="preserve"> </w:t>
      </w:r>
      <w:r w:rsidR="006D1383" w:rsidRPr="00ED0774">
        <w:rPr>
          <w:rStyle w:val="affc"/>
        </w:rPr>
        <w:t>учета</w:t>
      </w:r>
      <w:r w:rsidR="00926681" w:rsidRPr="00ED0774">
        <w:rPr>
          <w:rStyle w:val="affc"/>
        </w:rPr>
        <w:t xml:space="preserve"> </w:t>
      </w:r>
      <w:r w:rsidR="006D1383" w:rsidRPr="00ED0774">
        <w:rPr>
          <w:rStyle w:val="affc"/>
        </w:rPr>
        <w:t>возраста</w:t>
      </w:r>
      <w:r w:rsidR="00926681" w:rsidRPr="00ED0774">
        <w:rPr>
          <w:rStyle w:val="affc"/>
        </w:rPr>
        <w:t xml:space="preserve"> </w:t>
      </w:r>
      <w:r w:rsidR="006D1383" w:rsidRPr="00ED0774">
        <w:rPr>
          <w:rStyle w:val="affc"/>
        </w:rPr>
        <w:t>пациента,</w:t>
      </w:r>
      <w:r w:rsidR="00926681" w:rsidRPr="00ED0774">
        <w:rPr>
          <w:rStyle w:val="affc"/>
        </w:rPr>
        <w:t xml:space="preserve"> </w:t>
      </w:r>
      <w:r w:rsidR="006D1383" w:rsidRPr="00ED0774">
        <w:rPr>
          <w:rStyle w:val="affc"/>
        </w:rPr>
        <w:t>объективного</w:t>
      </w:r>
      <w:r w:rsidR="00926681" w:rsidRPr="00ED0774">
        <w:rPr>
          <w:rStyle w:val="affc"/>
        </w:rPr>
        <w:t xml:space="preserve"> </w:t>
      </w:r>
      <w:r w:rsidR="006D1383" w:rsidRPr="00ED0774">
        <w:rPr>
          <w:rStyle w:val="affc"/>
        </w:rPr>
        <w:t>определения</w:t>
      </w:r>
      <w:r w:rsidR="00926681" w:rsidRPr="00ED0774">
        <w:rPr>
          <w:rStyle w:val="affc"/>
        </w:rPr>
        <w:t xml:space="preserve"> </w:t>
      </w:r>
      <w:r w:rsidR="006D1383" w:rsidRPr="00ED0774">
        <w:rPr>
          <w:rStyle w:val="affc"/>
        </w:rPr>
        <w:t>тяжести</w:t>
      </w:r>
      <w:r w:rsidR="00926681" w:rsidRPr="00ED0774">
        <w:rPr>
          <w:rStyle w:val="affc"/>
        </w:rPr>
        <w:t xml:space="preserve"> </w:t>
      </w:r>
      <w:r w:rsidR="006D1383" w:rsidRPr="00ED0774">
        <w:rPr>
          <w:rStyle w:val="affc"/>
        </w:rPr>
        <w:t>состояния,</w:t>
      </w:r>
      <w:r w:rsidR="00926681" w:rsidRPr="00ED0774">
        <w:rPr>
          <w:rStyle w:val="affc"/>
        </w:rPr>
        <w:t xml:space="preserve"> </w:t>
      </w:r>
      <w:r w:rsidR="006D1383" w:rsidRPr="00ED0774">
        <w:rPr>
          <w:rStyle w:val="affc"/>
        </w:rPr>
        <w:t>цитогенетического</w:t>
      </w:r>
      <w:r w:rsidR="00926681" w:rsidRPr="00ED0774">
        <w:rPr>
          <w:rStyle w:val="affc"/>
        </w:rPr>
        <w:t xml:space="preserve"> </w:t>
      </w:r>
      <w:r w:rsidR="006D1383" w:rsidRPr="00ED0774">
        <w:rPr>
          <w:rStyle w:val="affc"/>
        </w:rPr>
        <w:t>и</w:t>
      </w:r>
      <w:r w:rsidR="00926681" w:rsidRPr="00ED0774">
        <w:rPr>
          <w:rStyle w:val="affc"/>
        </w:rPr>
        <w:t xml:space="preserve"> </w:t>
      </w:r>
      <w:r w:rsidR="006D1383" w:rsidRPr="00ED0774">
        <w:rPr>
          <w:rStyle w:val="affc"/>
        </w:rPr>
        <w:t>молекулярно-генетического</w:t>
      </w:r>
      <w:r w:rsidR="00926681" w:rsidRPr="00ED0774">
        <w:rPr>
          <w:rStyle w:val="affc"/>
        </w:rPr>
        <w:t xml:space="preserve"> </w:t>
      </w:r>
      <w:r w:rsidR="006D1383" w:rsidRPr="00ED0774">
        <w:rPr>
          <w:rStyle w:val="affc"/>
        </w:rPr>
        <w:t>вариантов</w:t>
      </w:r>
      <w:r w:rsidR="00926681" w:rsidRPr="00ED0774">
        <w:rPr>
          <w:rStyle w:val="affc"/>
        </w:rPr>
        <w:t xml:space="preserve"> </w:t>
      </w:r>
      <w:r w:rsidR="006D1383" w:rsidRPr="00ED0774">
        <w:rPr>
          <w:rStyle w:val="affc"/>
        </w:rPr>
        <w:t>заболевания</w:t>
      </w:r>
      <w:r w:rsidR="00926681" w:rsidRPr="00ED0774">
        <w:rPr>
          <w:rStyle w:val="affc"/>
        </w:rPr>
        <w:t xml:space="preserve"> </w:t>
      </w:r>
      <w:r w:rsidR="006D1383" w:rsidRPr="00ED0774">
        <w:rPr>
          <w:rStyle w:val="affc"/>
        </w:rPr>
        <w:t>и</w:t>
      </w:r>
      <w:r w:rsidR="00926681" w:rsidRPr="00ED0774">
        <w:rPr>
          <w:rStyle w:val="affc"/>
        </w:rPr>
        <w:t xml:space="preserve"> </w:t>
      </w:r>
      <w:r w:rsidR="006D1383" w:rsidRPr="00ED0774">
        <w:rPr>
          <w:rStyle w:val="affc"/>
        </w:rPr>
        <w:t>анализа</w:t>
      </w:r>
      <w:r w:rsidR="00926681" w:rsidRPr="00ED0774">
        <w:rPr>
          <w:rStyle w:val="affc"/>
        </w:rPr>
        <w:t xml:space="preserve"> </w:t>
      </w:r>
      <w:r w:rsidR="006D1383" w:rsidRPr="00ED0774">
        <w:rPr>
          <w:rStyle w:val="affc"/>
        </w:rPr>
        <w:t>сопутствующей</w:t>
      </w:r>
      <w:r w:rsidR="00926681" w:rsidRPr="00ED0774">
        <w:rPr>
          <w:rStyle w:val="affc"/>
        </w:rPr>
        <w:t xml:space="preserve"> </w:t>
      </w:r>
      <w:r w:rsidR="006D1383" w:rsidRPr="00ED0774">
        <w:rPr>
          <w:rStyle w:val="affc"/>
        </w:rPr>
        <w:t>патологии.</w:t>
      </w:r>
    </w:p>
    <w:p w14:paraId="5AE55D01" w14:textId="661CE64A" w:rsidR="00044A18" w:rsidRPr="00ED0774" w:rsidRDefault="00D80AC9" w:rsidP="0093137D">
      <w:pPr>
        <w:pStyle w:val="10"/>
        <w:divId w:val="488638550"/>
        <w:rPr>
          <w:lang w:val="en-US"/>
        </w:rPr>
      </w:pPr>
      <w:r w:rsidRPr="00ED0774">
        <w:rPr>
          <w:rStyle w:val="affb"/>
        </w:rPr>
        <w:t>Рекомендуется</w:t>
      </w:r>
      <w:r w:rsidR="00926681" w:rsidRPr="00ED0774">
        <w:rPr>
          <w:rStyle w:val="affb"/>
        </w:rPr>
        <w:t xml:space="preserve"> </w:t>
      </w:r>
      <w:r w:rsidR="00BD4A6E" w:rsidRPr="00ED0774">
        <w:t>пациент</w:t>
      </w:r>
      <w:r w:rsidR="006D1383" w:rsidRPr="00ED0774">
        <w:t>ов</w:t>
      </w:r>
      <w:r w:rsidR="00926681" w:rsidRPr="00ED0774">
        <w:t xml:space="preserve"> </w:t>
      </w:r>
      <w:r w:rsidR="00BD4A6E" w:rsidRPr="00ED0774">
        <w:t>с</w:t>
      </w:r>
      <w:r w:rsidR="00926681" w:rsidRPr="00ED0774">
        <w:t xml:space="preserve"> </w:t>
      </w:r>
      <w:r w:rsidRPr="00ED0774">
        <w:t>ОМЛ</w:t>
      </w:r>
      <w:r w:rsidR="00926681" w:rsidRPr="00ED0774">
        <w:t xml:space="preserve"> </w:t>
      </w:r>
      <w:r w:rsidRPr="00ED0774">
        <w:t>в</w:t>
      </w:r>
      <w:r w:rsidR="00926681" w:rsidRPr="00ED0774">
        <w:t xml:space="preserve"> </w:t>
      </w:r>
      <w:r w:rsidRPr="00ED0774">
        <w:t>возрасте</w:t>
      </w:r>
      <w:r w:rsidR="00926681" w:rsidRPr="00ED0774">
        <w:t xml:space="preserve"> </w:t>
      </w:r>
      <w:r w:rsidRPr="00ED0774">
        <w:t>60</w:t>
      </w:r>
      <w:r w:rsidR="00D21159" w:rsidRPr="00ED0774">
        <w:t>–</w:t>
      </w:r>
      <w:r w:rsidR="00746AFC" w:rsidRPr="00ED0774">
        <w:t>65</w:t>
      </w:r>
      <w:r w:rsidR="00926681" w:rsidRPr="00ED0774">
        <w:t xml:space="preserve"> </w:t>
      </w:r>
      <w:r w:rsidRPr="00ED0774">
        <w:t>лет</w:t>
      </w:r>
      <w:r w:rsidR="00926681" w:rsidRPr="00ED0774">
        <w:t xml:space="preserve"> </w:t>
      </w:r>
      <w:r w:rsidRPr="00ED0774">
        <w:t>рассматривать</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кандидатов</w:t>
      </w:r>
      <w:r w:rsidR="00926681" w:rsidRPr="00ED0774">
        <w:t xml:space="preserve"> </w:t>
      </w:r>
      <w:r w:rsidRPr="00ED0774">
        <w:t>на</w:t>
      </w:r>
      <w:r w:rsidR="00926681" w:rsidRPr="00ED0774">
        <w:t xml:space="preserve"> </w:t>
      </w:r>
      <w:r w:rsidRPr="00ED0774">
        <w:t>выполнение</w:t>
      </w:r>
      <w:r w:rsidR="00926681" w:rsidRPr="00ED0774">
        <w:t xml:space="preserve"> </w:t>
      </w:r>
      <w:r w:rsidRPr="00ED0774">
        <w:t>стандартных</w:t>
      </w:r>
      <w:r w:rsidR="00926681" w:rsidRPr="00ED0774">
        <w:t xml:space="preserve"> </w:t>
      </w:r>
      <w:r w:rsidRPr="00ED0774">
        <w:t>программ</w:t>
      </w:r>
      <w:r w:rsidR="00926681" w:rsidRPr="00ED0774">
        <w:t xml:space="preserve"> </w:t>
      </w:r>
      <w:r w:rsidRPr="00ED0774">
        <w:t>интенсивного</w:t>
      </w:r>
      <w:r w:rsidR="00926681" w:rsidRPr="00ED0774">
        <w:t xml:space="preserve"> </w:t>
      </w:r>
      <w:r w:rsidRPr="00ED0774">
        <w:t>лечения</w:t>
      </w:r>
      <w:r w:rsidR="00926681" w:rsidRPr="00ED0774">
        <w:t xml:space="preserve"> </w:t>
      </w:r>
      <w:r w:rsidRPr="00ED0774">
        <w:t>(«7</w:t>
      </w:r>
      <w:r w:rsidR="00926681" w:rsidRPr="00ED0774">
        <w:t xml:space="preserve"> </w:t>
      </w:r>
      <w:r w:rsidRPr="00ED0774">
        <w:t>+</w:t>
      </w:r>
      <w:r w:rsidR="00926681" w:rsidRPr="00ED0774">
        <w:t xml:space="preserve"> </w:t>
      </w:r>
      <w:r w:rsidRPr="00ED0774">
        <w:t>3»)</w:t>
      </w:r>
      <w:r w:rsidR="00926681" w:rsidRPr="00ED0774">
        <w:t xml:space="preserve"> </w:t>
      </w:r>
      <w:r w:rsidR="006D1383" w:rsidRPr="00ED0774">
        <w:t>(см.</w:t>
      </w:r>
      <w:r w:rsidR="00926681" w:rsidRPr="00ED0774">
        <w:t xml:space="preserve"> </w:t>
      </w:r>
      <w:r w:rsidR="006D1383" w:rsidRPr="00ED0774">
        <w:t>Приложение</w:t>
      </w:r>
      <w:r w:rsidR="00926681" w:rsidRPr="00ED0774">
        <w:t xml:space="preserve"> </w:t>
      </w:r>
      <w:r w:rsidR="008E0777" w:rsidRPr="00ED0774">
        <w:t>А3.2</w:t>
      </w:r>
      <w:r w:rsidR="006D1383" w:rsidRPr="00ED0774">
        <w:t>)</w:t>
      </w:r>
      <w:r w:rsidR="004A62E4" w:rsidRPr="00ED0774">
        <w:rPr>
          <w:lang w:val="en-US"/>
        </w:rPr>
        <w:t xml:space="preserve"> </w:t>
      </w:r>
      <w:r w:rsidR="004A62E4" w:rsidRPr="00ED0774">
        <w:rPr>
          <w:lang w:val="ru-RU"/>
        </w:rPr>
        <w:fldChar w:fldCharType="begin" w:fldLock="1"/>
      </w:r>
      <w:r w:rsidR="004A62E4" w:rsidRPr="00ED077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4A62E4" w:rsidRPr="00ED0774">
        <w:rPr>
          <w:lang w:val="ru-RU"/>
        </w:rPr>
        <w:fldChar w:fldCharType="separate"/>
      </w:r>
      <w:r w:rsidR="004A62E4" w:rsidRPr="00ED0774">
        <w:rPr>
          <w:noProof/>
          <w:lang w:val="ru-RU"/>
        </w:rPr>
        <w:t>[1,2]</w:t>
      </w:r>
      <w:r w:rsidR="004A62E4" w:rsidRPr="00ED0774">
        <w:rPr>
          <w:lang w:val="ru-RU"/>
        </w:rPr>
        <w:fldChar w:fldCharType="end"/>
      </w:r>
      <w:r w:rsidR="004A62E4" w:rsidRPr="00ED0774">
        <w:rPr>
          <w:rStyle w:val="affc"/>
          <w:i w:val="0"/>
        </w:rPr>
        <w:t>.</w:t>
      </w:r>
      <w:r w:rsidR="004A62E4" w:rsidRPr="00ED0774">
        <w:t xml:space="preserve"> </w:t>
      </w:r>
      <w:r w:rsidR="00926681" w:rsidRPr="00ED0774">
        <w:t xml:space="preserve"> </w:t>
      </w:r>
    </w:p>
    <w:p w14:paraId="2C2DCDD9" w14:textId="6EF9437D"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A62E4"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4A62E4" w:rsidRPr="00ED0774">
        <w:rPr>
          <w:rStyle w:val="affb"/>
        </w:rPr>
        <w:t>5</w:t>
      </w:r>
      <w:r w:rsidR="00144CFD" w:rsidRPr="00ED0774">
        <w:rPr>
          <w:rStyle w:val="affb"/>
        </w:rPr>
        <w:t>)</w:t>
      </w:r>
    </w:p>
    <w:p w14:paraId="743ED98B" w14:textId="368702D4" w:rsidR="006E5861" w:rsidRPr="00ED0774" w:rsidRDefault="00101ED7" w:rsidP="00705E68">
      <w:pPr>
        <w:pStyle w:val="afd"/>
        <w:spacing w:beforeAutospacing="0" w:afterAutospacing="0" w:line="360" w:lineRule="auto"/>
        <w:ind w:firstLine="709"/>
        <w:contextualSpacing/>
        <w:divId w:val="488638550"/>
        <w:rPr>
          <w:rStyle w:val="affc"/>
          <w:lang w:val="en-US"/>
        </w:rPr>
      </w:pPr>
      <w:r w:rsidRPr="00ED0774">
        <w:rPr>
          <w:rStyle w:val="affb"/>
          <w:i/>
        </w:rPr>
        <w:t>Комментарий:</w:t>
      </w:r>
      <w:r w:rsidR="00926681" w:rsidRPr="00ED0774">
        <w:t xml:space="preserve"> </w:t>
      </w:r>
      <w:r w:rsidR="00D21159" w:rsidRPr="00ED0774">
        <w:rPr>
          <w:rStyle w:val="affc"/>
        </w:rPr>
        <w:t>в</w:t>
      </w:r>
      <w:r w:rsidR="00D80AC9" w:rsidRPr="00ED0774">
        <w:rPr>
          <w:rStyle w:val="affc"/>
        </w:rPr>
        <w:t>ыбор</w:t>
      </w:r>
      <w:r w:rsidR="00926681" w:rsidRPr="00ED0774">
        <w:rPr>
          <w:rStyle w:val="affc"/>
        </w:rPr>
        <w:t xml:space="preserve"> </w:t>
      </w:r>
      <w:r w:rsidR="00D80AC9" w:rsidRPr="00ED0774">
        <w:rPr>
          <w:rStyle w:val="affc"/>
        </w:rPr>
        <w:t>конкретного</w:t>
      </w:r>
      <w:r w:rsidR="00926681" w:rsidRPr="00ED0774">
        <w:rPr>
          <w:rStyle w:val="affc"/>
        </w:rPr>
        <w:t xml:space="preserve"> </w:t>
      </w:r>
      <w:r w:rsidR="00D80AC9" w:rsidRPr="00ED0774">
        <w:rPr>
          <w:rStyle w:val="affc"/>
        </w:rPr>
        <w:t>антрациклина</w:t>
      </w:r>
      <w:r w:rsidR="00926681" w:rsidRPr="00ED0774">
        <w:rPr>
          <w:rStyle w:val="affc"/>
        </w:rPr>
        <w:t xml:space="preserve"> </w:t>
      </w:r>
      <w:r w:rsidR="00D80AC9" w:rsidRPr="00ED0774">
        <w:rPr>
          <w:rStyle w:val="affc"/>
        </w:rPr>
        <w:t>(даунорубицин</w:t>
      </w:r>
      <w:r w:rsidR="001A0173" w:rsidRPr="00ED0774">
        <w:rPr>
          <w:rStyle w:val="affc"/>
        </w:rPr>
        <w:t>**</w:t>
      </w:r>
      <w:r w:rsidR="00D80AC9" w:rsidRPr="00ED0774">
        <w:rPr>
          <w:rStyle w:val="affc"/>
        </w:rPr>
        <w:t>,</w:t>
      </w:r>
      <w:r w:rsidR="00926681" w:rsidRPr="00ED0774">
        <w:rPr>
          <w:rStyle w:val="affc"/>
        </w:rPr>
        <w:t xml:space="preserve"> </w:t>
      </w:r>
      <w:r w:rsidR="00D80AC9" w:rsidRPr="00ED0774">
        <w:rPr>
          <w:rStyle w:val="affc"/>
        </w:rPr>
        <w:t>идарубицин</w:t>
      </w:r>
      <w:r w:rsidR="001A0173" w:rsidRPr="00ED0774">
        <w:rPr>
          <w:rStyle w:val="affc"/>
        </w:rPr>
        <w:t>**</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митоксантрон</w:t>
      </w:r>
      <w:r w:rsidR="001A0173" w:rsidRPr="00ED0774">
        <w:rPr>
          <w:rStyle w:val="affc"/>
        </w:rPr>
        <w:t>**</w:t>
      </w:r>
      <w:r w:rsidR="00D80AC9" w:rsidRPr="00ED0774">
        <w:rPr>
          <w:rStyle w:val="affc"/>
        </w:rPr>
        <w:t>)</w:t>
      </w:r>
      <w:r w:rsidR="00926681" w:rsidRPr="00ED0774">
        <w:rPr>
          <w:rStyle w:val="affc"/>
        </w:rPr>
        <w:t xml:space="preserve"> </w:t>
      </w:r>
      <w:r w:rsidR="00D80AC9" w:rsidRPr="00ED0774">
        <w:rPr>
          <w:rStyle w:val="affc"/>
        </w:rPr>
        <w:t>существенно</w:t>
      </w:r>
      <w:r w:rsidR="00926681" w:rsidRPr="00ED0774">
        <w:rPr>
          <w:rStyle w:val="affc"/>
        </w:rPr>
        <w:t xml:space="preserve"> </w:t>
      </w:r>
      <w:r w:rsidR="00D80AC9" w:rsidRPr="00ED0774">
        <w:rPr>
          <w:rStyle w:val="affc"/>
        </w:rPr>
        <w:t>не</w:t>
      </w:r>
      <w:r w:rsidR="00926681" w:rsidRPr="00ED0774">
        <w:rPr>
          <w:rStyle w:val="affc"/>
        </w:rPr>
        <w:t xml:space="preserve"> </w:t>
      </w:r>
      <w:r w:rsidR="00D80AC9" w:rsidRPr="00ED0774">
        <w:rPr>
          <w:rStyle w:val="affc"/>
        </w:rPr>
        <w:t>влияет</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конечные</w:t>
      </w:r>
      <w:r w:rsidR="00926681" w:rsidRPr="00ED0774">
        <w:rPr>
          <w:rStyle w:val="affc"/>
        </w:rPr>
        <w:t xml:space="preserve"> </w:t>
      </w:r>
      <w:r w:rsidR="00D80AC9" w:rsidRPr="00ED0774">
        <w:rPr>
          <w:rStyle w:val="affc"/>
        </w:rPr>
        <w:t>результаты</w:t>
      </w:r>
      <w:r w:rsidR="00926681" w:rsidRPr="00ED0774">
        <w:rPr>
          <w:rStyle w:val="affc"/>
        </w:rPr>
        <w:t xml:space="preserve"> </w:t>
      </w:r>
      <w:r w:rsidR="00507EE1" w:rsidRPr="00ED0774">
        <w:rPr>
          <w:rStyle w:val="affc"/>
        </w:rPr>
        <w:fldChar w:fldCharType="begin" w:fldLock="1"/>
      </w:r>
      <w:r w:rsidR="000E616A">
        <w:rPr>
          <w:rStyle w:val="affc"/>
        </w:rPr>
        <w:instrText>ADDIN CSL_CITATION {"citationItems":[{"id":"ITEM-1","itemData":{"DOI":"10.1182/blood-2003-05-1686","ISSN":"0006-4971","PMID":"14512295","abstract":"The optimal induction for older adults with acute myeloid leukemia (AML) is unknown. Several anthracyclines have been proposed, but the data remain equivocal. Additionally, few prospective trials of priming with hematopoietic growth factors to cycle leukemia cells prior to induction chemotherapy have been conducted. Three hundred and sixty-two older adults with previously untreated AML were randomized to either daunorubicin, idarubicin or mitoxantrone with a standard dose of cytarabine as induction therapy. In addition, 245 patients were also randomized to receive granulocyte-macrophage colony-stimulating factor (GM-CSF) or placebo beginning 2 days prior to induction chemotherapy and continuing until marrow aplasia. No difference was observed in the disease-free overall survival or in toxicity among patients receiving any of the 3 induction regimens or among those receiving growth factor or placebo for priming. However, the complete remission rate for the first 113 analyzable patients, who did not participate in the priming study and started induction therapy 3 to 5 days earlier than those who did, was significantly higher (50% versus 38%; P =.03). None of the anthracyclines is associated with improved outcome in older adults. Priming with hematopoietic growth factor did not improve response when compared with placebo. Furthermore, delaying induction therapy in older adults may lead to a lower complete remission rate.","author":[{"dropping-particle":"","family":"Rowe","given":"Jacob M","non-dropping-particle":"","parse-names":false,"suffix":""},{"dropping-particle":"","family":"Neuberg","given":"Donna","non-dropping-particle":"","parse-names":false,"suffix":""},{"dropping-particle":"","family":"Friedenberg","given":"William","non-dropping-particle":"","parse-names":false,"suffix":""},{"dropping-particle":"","family":"Bennett","given":"John M","non-dropping-particle":"","parse-names":false,"suffix":""},{"dropping-particle":"","family":"Paietta","given":"Elisabeth","non-dropping-particle":"","parse-names":false,"suffix":""},{"dropping-particle":"","family":"Makary","given":"Adel Z","non-dropping-particle":"","parse-names":false,"suffix":""},{"dropping-particle":"","family":"Liesveld","given":"Jane L","non-dropping-particle":"","parse-names":false,"suffix":""},{"dropping-particle":"","family":"Abboud","given":"Camille N","non-dropping-particle":"","parse-names":false,"suffix":""},{"dropping-particle":"","family":"Dewald","given":"Gordon","non-dropping-particle":"","parse-names":false,"suffix":""},{"dropping-particle":"","family":"Hayes","given":"F Ann","non-dropping-particle":"","parse-names":false,"suffix":""},{"dropping-particle":"","family":"Tallman","given":"Martin S","non-dropping-particle":"","parse-names":false,"suffix":""},{"dropping-particle":"","family":"Wiernik","given":"Peter H","non-dropping-particle":"","parse-names":false,"suffix":""},{"dropping-particle":"","family":"Eastern Cooperative Oncology","given":"","non-dropping-particle":"","parse-names":false,"suffix":""}],"container-title":"Blood","id":"ITEM-1","issue":"2","issued":{"date-parts":[["2004","1","15"]]},"page":"479-85","title":"A phase 3 study of three induction regimens and of priming with GM-CSF in older adults with acute myeloid leukemia: a trial by the Eastern Cooperative Oncology Group.","type":"article-journal","volume":"103"},"uris":["http://www.mendeley.com/documents/?uuid=ddb1e963-cbb0-3b6e-a864-6a4d401f3941"]}],"mendeley":{"formattedCitation":"[68]","plainTextFormattedCitation":"[68]","previouslyFormattedCitation":"[68]"},"properties":{"noteIndex":0},"schema":"https://github.com/citation-style-language/schema/raw/master/csl-citation.json"}</w:instrText>
      </w:r>
      <w:r w:rsidR="00507EE1" w:rsidRPr="00ED0774">
        <w:rPr>
          <w:rStyle w:val="affc"/>
        </w:rPr>
        <w:fldChar w:fldCharType="separate"/>
      </w:r>
      <w:r w:rsidR="000E616A" w:rsidRPr="000E616A">
        <w:rPr>
          <w:rStyle w:val="affc"/>
          <w:i w:val="0"/>
          <w:noProof/>
        </w:rPr>
        <w:t>[68]</w:t>
      </w:r>
      <w:r w:rsidR="00507EE1" w:rsidRPr="00ED0774">
        <w:rPr>
          <w:rStyle w:val="affc"/>
        </w:rPr>
        <w:fldChar w:fldCharType="end"/>
      </w:r>
      <w:r w:rsidR="00D80AC9" w:rsidRPr="00ED0774">
        <w:rPr>
          <w:rStyle w:val="affc"/>
        </w:rPr>
        <w:t>.</w:t>
      </w:r>
      <w:r w:rsidR="00926681" w:rsidRPr="00ED0774">
        <w:rPr>
          <w:rStyle w:val="affc"/>
        </w:rPr>
        <w:t xml:space="preserve"> </w:t>
      </w:r>
      <w:r w:rsidR="00D80AC9" w:rsidRPr="00ED0774">
        <w:rPr>
          <w:rStyle w:val="affc"/>
        </w:rPr>
        <w:t>Стандартной</w:t>
      </w:r>
      <w:r w:rsidR="00926681" w:rsidRPr="00ED0774">
        <w:rPr>
          <w:rStyle w:val="affc"/>
        </w:rPr>
        <w:t xml:space="preserve"> </w:t>
      </w:r>
      <w:r w:rsidR="00D80AC9" w:rsidRPr="00ED0774">
        <w:rPr>
          <w:rStyle w:val="affc"/>
        </w:rPr>
        <w:t>считается</w:t>
      </w:r>
      <w:r w:rsidR="00926681" w:rsidRPr="00ED0774">
        <w:rPr>
          <w:rStyle w:val="affc"/>
        </w:rPr>
        <w:t xml:space="preserve"> </w:t>
      </w:r>
      <w:r w:rsidR="00D80AC9" w:rsidRPr="00ED0774">
        <w:rPr>
          <w:rStyle w:val="affc"/>
        </w:rPr>
        <w:t>доза</w:t>
      </w:r>
      <w:r w:rsidR="00926681" w:rsidRPr="00ED0774">
        <w:rPr>
          <w:rStyle w:val="affc"/>
        </w:rPr>
        <w:t xml:space="preserve"> </w:t>
      </w:r>
      <w:r w:rsidR="00D80AC9" w:rsidRPr="00ED0774">
        <w:rPr>
          <w:rStyle w:val="affc"/>
        </w:rPr>
        <w:t>даунорубицина</w:t>
      </w:r>
      <w:r w:rsidR="001A0173" w:rsidRPr="00ED0774">
        <w:rPr>
          <w:rStyle w:val="affc"/>
        </w:rPr>
        <w:t>**</w:t>
      </w:r>
      <w:r w:rsidR="00926681" w:rsidRPr="00ED0774">
        <w:rPr>
          <w:rStyle w:val="affc"/>
        </w:rPr>
        <w:t xml:space="preserve"> </w:t>
      </w:r>
      <w:r w:rsidR="001C5CAF" w:rsidRPr="00ED0774">
        <w:rPr>
          <w:rStyle w:val="affc"/>
        </w:rPr>
        <w:t>60</w:t>
      </w:r>
      <w:r w:rsidR="00926681" w:rsidRPr="00ED0774">
        <w:rPr>
          <w:rStyle w:val="affc"/>
        </w:rPr>
        <w:t xml:space="preserve"> </w:t>
      </w:r>
      <w:r w:rsidR="00D80AC9" w:rsidRPr="00ED0774">
        <w:rPr>
          <w:rStyle w:val="affc"/>
        </w:rPr>
        <w:t>мг/м</w:t>
      </w:r>
      <w:r w:rsidR="00D80AC9" w:rsidRPr="00ED0774">
        <w:rPr>
          <w:rStyle w:val="affc"/>
          <w:vertAlign w:val="superscript"/>
        </w:rPr>
        <w:t>2</w:t>
      </w:r>
      <w:r w:rsidR="00926681" w:rsidRPr="00ED0774">
        <w:rPr>
          <w:rStyle w:val="affc"/>
          <w:vertAlign w:val="superscript"/>
        </w:rPr>
        <w:t xml:space="preserve"> </w:t>
      </w:r>
      <w:r w:rsidR="00EC425B" w:rsidRPr="00ED0774">
        <w:rPr>
          <w:rStyle w:val="affc"/>
          <w:vertAlign w:val="superscript"/>
          <w:lang w:val="en-US"/>
        </w:rPr>
        <w:fldChar w:fldCharType="begin" w:fldLock="1"/>
      </w:r>
      <w:r w:rsidR="000E616A">
        <w:rPr>
          <w:rStyle w:val="affc"/>
          <w:vertAlign w:val="superscript"/>
          <w:lang w:val="en-US"/>
        </w:rPr>
        <w:instrText>ADDIN CSL_CITATION {"citationItems":[{"id":"ITEM-1","itemData":{"DOI":"10.1007/s11864-017-0446-4","ISSN":"15346277","PMID":"28154969","abstract":"ï¿½ 2017, Springer Science+Business Media New York. Daunorubicin dose intensification for induction in acute myeloid leukemia has been reported as an effective strategy in recent trials to improve patient outcomes without worsening treatment-related toxicity. Based on available evidence, 90ï¿½mg/m 2 of daunorubicin given for three consecutive days (cumulative dose 270ï¿½mg/m 2 ) as a part of the “7ï¿½+ï¿½3” induction regimen along with cytarabine is the most effective dose to achieve a complete remission as well as improve survival in patients who can tolerate it. This should be considered strongly in younger patients (less than 65ï¿½years of age and especially in those less than 50ï¿½years) irrespective of cytogenetic risk (likely more beneficial for favorable and intermediate risk) or molecular mutations (definitely in those with NPM1 or FLT3-ITD mutations). Among older acute myeloid leukemia (AML) patients ( &gt; 65ï¿½years), using a higher dose of daunorubicin may not improve survival. It is unclear if daunorubicin at 60ï¿½mg/m 2 for 3ï¿½days is as efficacious as the 90ï¿½mg/m 2 dose but may be used when there are concerns about tolerability of the higher dose. Although 90ï¿½mg/m 2 has no more adverse effects compared to 45ï¿½mg/m 2 of daunorubicin, increasing dosage beyond a cumulative dose of 330ï¿½mg/m 2 is detrimental due to increase in early mortality. Idarubicin 12ï¿½mg/m 2 for 3ï¿½days is an alternative with the possibility of better long-term outcomes. Elderly patients with AML and those with unfavorable cytogenetics, secondary, or treatment-related disease remain challenging to treat. All patients should be treated on clinical trials when available.","author":[{"dropping-particle":"","family":"Pophali","given":"Priyanka","non-dropping-particle":"","parse-names":false,"suffix":""},{"dropping-particle":"","family":"Litzow","given":"Mark","non-dropping-particle":"","parse-names":false,"suffix":""}],"container-title":"Current Treatment Options in Oncology","id":"ITEM-1","issue":"1","issued":{"date-parts":[["2017"]]},"page":"3","title":"What Is the Best Daunorubicin Dose and Schedule for Acute Myeloid Leukemia Induction?","type":"article","volume":"18"},"uris":["http://www.mendeley.com/documents/?uuid=38d3a020-d66e-3f70-980d-a1ad5b406572"]}],"mendeley":{"formattedCitation":"[69]","plainTextFormattedCitation":"[69]","previouslyFormattedCitation":"[69]"},"properties":{"noteIndex":0},"schema":"https://github.com/citation-style-language/schema/raw/master/csl-citation.json"}</w:instrText>
      </w:r>
      <w:r w:rsidR="00EC425B" w:rsidRPr="00ED0774">
        <w:rPr>
          <w:rStyle w:val="affc"/>
          <w:vertAlign w:val="superscript"/>
          <w:lang w:val="en-US"/>
        </w:rPr>
        <w:fldChar w:fldCharType="separate"/>
      </w:r>
      <w:r w:rsidR="000E616A" w:rsidRPr="000E616A">
        <w:rPr>
          <w:rStyle w:val="affc"/>
          <w:i w:val="0"/>
          <w:noProof/>
        </w:rPr>
        <w:t>[69]</w:t>
      </w:r>
      <w:r w:rsidR="00EC425B" w:rsidRPr="00ED0774">
        <w:rPr>
          <w:rStyle w:val="affc"/>
          <w:vertAlign w:val="superscript"/>
          <w:lang w:val="en-US"/>
        </w:rPr>
        <w:fldChar w:fldCharType="end"/>
      </w:r>
      <w:r w:rsidR="00D80AC9" w:rsidRPr="00ED0774">
        <w:rPr>
          <w:rStyle w:val="affc"/>
        </w:rPr>
        <w:t>.</w:t>
      </w:r>
    </w:p>
    <w:p w14:paraId="2A2C8FED" w14:textId="0923F3D7" w:rsidR="00044A18" w:rsidRPr="00ED0774" w:rsidRDefault="00D80AC9" w:rsidP="0093137D">
      <w:pPr>
        <w:pStyle w:val="10"/>
        <w:divId w:val="488638550"/>
        <w:rPr>
          <w:lang w:val="en-US"/>
        </w:rPr>
      </w:pPr>
      <w:r w:rsidRPr="00ED0774">
        <w:rPr>
          <w:rStyle w:val="affb"/>
        </w:rPr>
        <w:t>Рекомендуется</w:t>
      </w:r>
      <w:r w:rsidR="00926681" w:rsidRPr="00ED0774">
        <w:rPr>
          <w:rStyle w:val="affb"/>
        </w:rPr>
        <w:t xml:space="preserve"> </w:t>
      </w:r>
      <w:r w:rsidRPr="00ED0774">
        <w:t>для</w:t>
      </w:r>
      <w:r w:rsidR="00926681" w:rsidRPr="00ED0774">
        <w:t xml:space="preserve"> </w:t>
      </w:r>
      <w:r w:rsidRPr="00ED0774">
        <w:t>пациентов</w:t>
      </w:r>
      <w:r w:rsidR="00926681" w:rsidRPr="00ED0774">
        <w:t xml:space="preserve"> </w:t>
      </w:r>
      <w:r w:rsidR="00D21159"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001D0461" w:rsidRPr="00ED0774">
        <w:t>65</w:t>
      </w:r>
      <w:r w:rsidR="00926681" w:rsidRPr="00ED0774">
        <w:t xml:space="preserve"> </w:t>
      </w:r>
      <w:r w:rsidRPr="00ED0774">
        <w:t>лет</w:t>
      </w:r>
      <w:r w:rsidR="00926681" w:rsidRPr="00ED0774">
        <w:t xml:space="preserve"> </w:t>
      </w:r>
      <w:r w:rsidRPr="00ED0774">
        <w:t>пров</w:t>
      </w:r>
      <w:r w:rsidR="00144CFD" w:rsidRPr="00ED0774">
        <w:t>едение</w:t>
      </w:r>
      <w:r w:rsidR="00926681" w:rsidRPr="00ED0774">
        <w:t xml:space="preserve"> </w:t>
      </w:r>
      <w:r w:rsidR="00144CFD" w:rsidRPr="00ED0774">
        <w:t>низкоинтенсивной</w:t>
      </w:r>
      <w:r w:rsidR="00926681" w:rsidRPr="00ED0774">
        <w:t xml:space="preserve"> </w:t>
      </w:r>
      <w:r w:rsidR="00144CFD" w:rsidRPr="00ED0774">
        <w:t>терапии:</w:t>
      </w:r>
      <w:r w:rsidR="00926681" w:rsidRPr="00ED0774">
        <w:rPr>
          <w:rStyle w:val="affc"/>
          <w:i w:val="0"/>
        </w:rPr>
        <w:t xml:space="preserve"> </w:t>
      </w:r>
      <w:r w:rsidR="00144CFD" w:rsidRPr="00ED0774">
        <w:rPr>
          <w:rStyle w:val="affc"/>
          <w:i w:val="0"/>
        </w:rPr>
        <w:t>малые</w:t>
      </w:r>
      <w:r w:rsidR="00926681" w:rsidRPr="00ED0774">
        <w:rPr>
          <w:rStyle w:val="affc"/>
          <w:i w:val="0"/>
        </w:rPr>
        <w:t xml:space="preserve"> </w:t>
      </w:r>
      <w:r w:rsidR="00144CFD" w:rsidRPr="00ED0774">
        <w:rPr>
          <w:rStyle w:val="affc"/>
          <w:i w:val="0"/>
        </w:rPr>
        <w:t>дозы</w:t>
      </w:r>
      <w:r w:rsidR="00926681" w:rsidRPr="00ED0774">
        <w:rPr>
          <w:rStyle w:val="affc"/>
          <w:i w:val="0"/>
        </w:rPr>
        <w:t xml:space="preserve"> </w:t>
      </w:r>
      <w:r w:rsidR="00301CA7" w:rsidRPr="00ED0774">
        <w:rPr>
          <w:rStyle w:val="affc"/>
          <w:i w:val="0"/>
          <w:lang w:val="ru-RU"/>
        </w:rPr>
        <w:t>#</w:t>
      </w:r>
      <w:r w:rsidR="00144CFD" w:rsidRPr="00ED0774">
        <w:rPr>
          <w:rStyle w:val="affc"/>
          <w:i w:val="0"/>
        </w:rPr>
        <w:t>цитарабина**</w:t>
      </w:r>
      <w:r w:rsidR="00926681" w:rsidRPr="00ED0774">
        <w:rPr>
          <w:rStyle w:val="affc"/>
          <w:i w:val="0"/>
        </w:rPr>
        <w:t xml:space="preserve"> </w:t>
      </w:r>
      <w:r w:rsidR="00144CFD" w:rsidRPr="00ED0774">
        <w:rPr>
          <w:rStyle w:val="affc"/>
          <w:i w:val="0"/>
        </w:rPr>
        <w:t>10</w:t>
      </w:r>
      <w:r w:rsidR="00926681" w:rsidRPr="00ED0774">
        <w:rPr>
          <w:rStyle w:val="affc"/>
          <w:i w:val="0"/>
        </w:rPr>
        <w:t xml:space="preserve"> </w:t>
      </w:r>
      <w:r w:rsidR="00144CFD" w:rsidRPr="00ED0774">
        <w:rPr>
          <w:rStyle w:val="affc"/>
          <w:i w:val="0"/>
        </w:rPr>
        <w:t>мг/м</w:t>
      </w:r>
      <w:r w:rsidR="00144CFD" w:rsidRPr="00ED0774">
        <w:rPr>
          <w:rStyle w:val="affc"/>
          <w:i w:val="0"/>
          <w:vertAlign w:val="superscript"/>
        </w:rPr>
        <w:t>2</w:t>
      </w:r>
      <w:r w:rsidR="00144CFD" w:rsidRPr="00ED0774">
        <w:rPr>
          <w:rStyle w:val="affc"/>
          <w:i w:val="0"/>
        </w:rPr>
        <w:t>/</w:t>
      </w:r>
      <w:r w:rsidR="005E7775" w:rsidRPr="00ED0774">
        <w:rPr>
          <w:rStyle w:val="affc"/>
          <w:i w:val="0"/>
        </w:rPr>
        <w:t>сутки</w:t>
      </w:r>
      <w:r w:rsidR="00926681" w:rsidRPr="00ED0774">
        <w:rPr>
          <w:rStyle w:val="affc"/>
          <w:i w:val="0"/>
        </w:rPr>
        <w:t xml:space="preserve"> </w:t>
      </w:r>
      <w:r w:rsidR="00144CFD" w:rsidRPr="00ED0774">
        <w:rPr>
          <w:rStyle w:val="affc"/>
          <w:i w:val="0"/>
        </w:rPr>
        <w:t>28</w:t>
      </w:r>
      <w:r w:rsidR="00926681" w:rsidRPr="00ED0774">
        <w:rPr>
          <w:rStyle w:val="affc"/>
          <w:i w:val="0"/>
        </w:rPr>
        <w:t xml:space="preserve"> </w:t>
      </w:r>
      <w:r w:rsidR="00144CFD" w:rsidRPr="00ED0774">
        <w:rPr>
          <w:rStyle w:val="affc"/>
          <w:i w:val="0"/>
        </w:rPr>
        <w:t>дней</w:t>
      </w:r>
      <w:r w:rsidR="00926681" w:rsidRPr="00ED0774">
        <w:rPr>
          <w:rStyle w:val="affc"/>
          <w:i w:val="0"/>
        </w:rPr>
        <w:t xml:space="preserve"> </w:t>
      </w:r>
      <w:r w:rsidR="00144CFD" w:rsidRPr="00ED0774">
        <w:rPr>
          <w:rStyle w:val="affc"/>
          <w:i w:val="0"/>
        </w:rPr>
        <w:t>с</w:t>
      </w:r>
      <w:r w:rsidR="00926681" w:rsidRPr="00ED0774">
        <w:rPr>
          <w:rStyle w:val="affc"/>
          <w:i w:val="0"/>
        </w:rPr>
        <w:t xml:space="preserve"> </w:t>
      </w:r>
      <w:r w:rsidR="00144CFD" w:rsidRPr="00ED0774">
        <w:rPr>
          <w:rStyle w:val="affc"/>
          <w:i w:val="0"/>
        </w:rPr>
        <w:t>интервалом</w:t>
      </w:r>
      <w:r w:rsidR="00926681" w:rsidRPr="00ED0774">
        <w:rPr>
          <w:rStyle w:val="affc"/>
          <w:i w:val="0"/>
        </w:rPr>
        <w:t xml:space="preserve"> </w:t>
      </w:r>
      <w:r w:rsidR="00144CFD" w:rsidRPr="00ED0774">
        <w:rPr>
          <w:rStyle w:val="affc"/>
          <w:i w:val="0"/>
        </w:rPr>
        <w:t>28</w:t>
      </w:r>
      <w:r w:rsidR="009E2A3C" w:rsidRPr="00ED0774">
        <w:rPr>
          <w:rStyle w:val="affc"/>
          <w:i w:val="0"/>
        </w:rPr>
        <w:t>–</w:t>
      </w:r>
      <w:r w:rsidR="00144CFD" w:rsidRPr="00ED0774">
        <w:rPr>
          <w:rStyle w:val="affc"/>
          <w:i w:val="0"/>
        </w:rPr>
        <w:t>30</w:t>
      </w:r>
      <w:r w:rsidR="00926681" w:rsidRPr="00ED0774">
        <w:rPr>
          <w:rStyle w:val="affc"/>
          <w:i w:val="0"/>
        </w:rPr>
        <w:t xml:space="preserve"> </w:t>
      </w:r>
      <w:r w:rsidR="00144CFD" w:rsidRPr="00ED0774">
        <w:rPr>
          <w:rStyle w:val="affc"/>
          <w:i w:val="0"/>
        </w:rPr>
        <w:t>дней</w:t>
      </w:r>
      <w:r w:rsidR="00926681" w:rsidRPr="00ED0774">
        <w:rPr>
          <w:rStyle w:val="affc"/>
          <w:i w:val="0"/>
        </w:rPr>
        <w:t xml:space="preserve"> </w:t>
      </w:r>
      <w:r w:rsidR="00144CFD" w:rsidRPr="00ED0774">
        <w:rPr>
          <w:rStyle w:val="affc"/>
          <w:i w:val="0"/>
        </w:rPr>
        <w:t>либо</w:t>
      </w:r>
      <w:r w:rsidR="00926681" w:rsidRPr="00ED0774">
        <w:rPr>
          <w:rStyle w:val="affc"/>
          <w:i w:val="0"/>
        </w:rPr>
        <w:t xml:space="preserve"> </w:t>
      </w:r>
      <w:r w:rsidR="00CD4843" w:rsidRPr="00ED0774">
        <w:rPr>
          <w:rStyle w:val="affc"/>
          <w:i w:val="0"/>
        </w:rPr>
        <w:t>монотерапия</w:t>
      </w:r>
      <w:r w:rsidR="00926681" w:rsidRPr="00ED0774">
        <w:rPr>
          <w:rStyle w:val="affc"/>
          <w:i w:val="0"/>
        </w:rPr>
        <w:t xml:space="preserve"> </w:t>
      </w:r>
      <w:r w:rsidR="00CD4843" w:rsidRPr="00ED0774">
        <w:rPr>
          <w:rStyle w:val="affc"/>
          <w:i w:val="0"/>
        </w:rPr>
        <w:t>азацитидином**,</w:t>
      </w:r>
      <w:r w:rsidR="00926681" w:rsidRPr="00ED0774">
        <w:rPr>
          <w:rStyle w:val="affc"/>
          <w:i w:val="0"/>
        </w:rPr>
        <w:t xml:space="preserve"> </w:t>
      </w:r>
      <w:r w:rsidR="00CD4843" w:rsidRPr="00ED0774">
        <w:rPr>
          <w:rStyle w:val="affc"/>
          <w:i w:val="0"/>
        </w:rPr>
        <w:t>либо</w:t>
      </w:r>
      <w:r w:rsidR="00926681" w:rsidRPr="00ED0774">
        <w:rPr>
          <w:rStyle w:val="affc"/>
          <w:i w:val="0"/>
        </w:rPr>
        <w:t xml:space="preserve"> </w:t>
      </w:r>
      <w:r w:rsidR="00144CFD" w:rsidRPr="00ED0774">
        <w:rPr>
          <w:rStyle w:val="affc"/>
          <w:i w:val="0"/>
        </w:rPr>
        <w:t>комбинированная</w:t>
      </w:r>
      <w:r w:rsidR="00926681" w:rsidRPr="00ED0774">
        <w:rPr>
          <w:rStyle w:val="affc"/>
          <w:i w:val="0"/>
        </w:rPr>
        <w:t xml:space="preserve"> </w:t>
      </w:r>
      <w:r w:rsidR="00144CFD" w:rsidRPr="00ED0774">
        <w:rPr>
          <w:rStyle w:val="affc"/>
          <w:i w:val="0"/>
        </w:rPr>
        <w:t>терапия</w:t>
      </w:r>
      <w:r w:rsidR="00926681" w:rsidRPr="00ED0774">
        <w:rPr>
          <w:rStyle w:val="affc"/>
          <w:i w:val="0"/>
        </w:rPr>
        <w:t xml:space="preserve"> </w:t>
      </w:r>
      <w:r w:rsidR="00144CFD" w:rsidRPr="00ED0774">
        <w:rPr>
          <w:rStyle w:val="affc"/>
          <w:i w:val="0"/>
        </w:rPr>
        <w:t>цитарабин</w:t>
      </w:r>
      <w:r w:rsidR="001D0461" w:rsidRPr="00ED0774">
        <w:rPr>
          <w:rStyle w:val="affc"/>
          <w:i w:val="0"/>
        </w:rPr>
        <w:t>ом</w:t>
      </w:r>
      <w:r w:rsidR="00144CFD" w:rsidRPr="00ED0774">
        <w:rPr>
          <w:rStyle w:val="affc"/>
          <w:i w:val="0"/>
        </w:rPr>
        <w:t>**</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малых</w:t>
      </w:r>
      <w:r w:rsidR="00926681" w:rsidRPr="00ED0774">
        <w:rPr>
          <w:rStyle w:val="affc"/>
          <w:i w:val="0"/>
        </w:rPr>
        <w:t xml:space="preserve"> </w:t>
      </w:r>
      <w:r w:rsidR="001D0461" w:rsidRPr="00ED0774">
        <w:rPr>
          <w:rStyle w:val="affc"/>
          <w:i w:val="0"/>
        </w:rPr>
        <w:t>дозах</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сочетании</w:t>
      </w:r>
      <w:r w:rsidR="00926681" w:rsidRPr="00ED0774">
        <w:rPr>
          <w:rStyle w:val="affc"/>
          <w:i w:val="0"/>
        </w:rPr>
        <w:t xml:space="preserve"> </w:t>
      </w:r>
      <w:r w:rsidR="00144CFD" w:rsidRPr="00ED0774">
        <w:rPr>
          <w:rStyle w:val="affc"/>
          <w:i w:val="0"/>
        </w:rPr>
        <w:t>с</w:t>
      </w:r>
      <w:r w:rsidR="00926681" w:rsidRPr="00ED0774">
        <w:rPr>
          <w:rStyle w:val="affc"/>
          <w:i w:val="0"/>
        </w:rPr>
        <w:t xml:space="preserve"> </w:t>
      </w:r>
      <w:r w:rsidR="00144CFD" w:rsidRPr="00ED0774">
        <w:rPr>
          <w:rStyle w:val="affc"/>
          <w:i w:val="0"/>
        </w:rPr>
        <w:t>азацитидином**</w:t>
      </w:r>
      <w:r w:rsidR="00926681" w:rsidRPr="00ED0774">
        <w:rPr>
          <w:rStyle w:val="affc"/>
          <w:i w:val="0"/>
        </w:rPr>
        <w:t xml:space="preserve"> </w:t>
      </w:r>
      <w:r w:rsidR="00144CFD" w:rsidRPr="00ED0774">
        <w:rPr>
          <w:rStyle w:val="affc"/>
          <w:i w:val="0"/>
        </w:rPr>
        <w:t>и</w:t>
      </w:r>
      <w:r w:rsidR="00926681" w:rsidRPr="00ED0774">
        <w:rPr>
          <w:rStyle w:val="affc"/>
          <w:i w:val="0"/>
        </w:rPr>
        <w:t xml:space="preserve"> </w:t>
      </w:r>
      <w:r w:rsidR="00144CFD" w:rsidRPr="00ED0774">
        <w:rPr>
          <w:rStyle w:val="affc"/>
          <w:i w:val="0"/>
        </w:rPr>
        <w:t>идарубицином**</w:t>
      </w:r>
      <w:r w:rsidR="00926681" w:rsidRPr="00ED0774">
        <w:rPr>
          <w:rStyle w:val="affc"/>
          <w:i w:val="0"/>
        </w:rPr>
        <w:t xml:space="preserve"> </w:t>
      </w:r>
      <w:r w:rsidR="00144CFD" w:rsidRPr="00ED0774">
        <w:rPr>
          <w:rStyle w:val="affc"/>
          <w:bCs/>
          <w:i w:val="0"/>
        </w:rPr>
        <w:t>(</w:t>
      </w:r>
      <w:r w:rsidR="00144CFD" w:rsidRPr="00ED0774">
        <w:rPr>
          <w:rStyle w:val="affb"/>
          <w:b w:val="0"/>
          <w:bCs w:val="0"/>
          <w:iCs/>
        </w:rPr>
        <w:t>см.</w:t>
      </w:r>
      <w:r w:rsidR="00926681" w:rsidRPr="00ED0774">
        <w:rPr>
          <w:rStyle w:val="affb"/>
          <w:b w:val="0"/>
          <w:bCs w:val="0"/>
          <w:iCs/>
        </w:rPr>
        <w:t xml:space="preserve"> </w:t>
      </w:r>
      <w:r w:rsidR="00144CFD" w:rsidRPr="00ED0774">
        <w:rPr>
          <w:rStyle w:val="affb"/>
          <w:b w:val="0"/>
          <w:bCs w:val="0"/>
          <w:iCs/>
        </w:rPr>
        <w:t>Приложение</w:t>
      </w:r>
      <w:r w:rsidR="00926681" w:rsidRPr="00ED0774">
        <w:rPr>
          <w:rStyle w:val="affb"/>
          <w:b w:val="0"/>
          <w:bCs w:val="0"/>
          <w:iCs/>
        </w:rPr>
        <w:t xml:space="preserve"> </w:t>
      </w:r>
      <w:r w:rsidR="00144CFD" w:rsidRPr="00ED0774">
        <w:rPr>
          <w:rStyle w:val="affb"/>
          <w:b w:val="0"/>
          <w:bCs w:val="0"/>
          <w:iCs/>
        </w:rPr>
        <w:t>А3.2</w:t>
      </w:r>
      <w:r w:rsidR="00144CFD" w:rsidRPr="00ED0774">
        <w:rPr>
          <w:rStyle w:val="affc"/>
          <w:i w:val="0"/>
        </w:rPr>
        <w:t>)</w:t>
      </w:r>
      <w:r w:rsidR="00926681" w:rsidRPr="00ED0774">
        <w:rPr>
          <w:rStyle w:val="affc"/>
          <w:i w:val="0"/>
        </w:rPr>
        <w:t xml:space="preserve"> </w:t>
      </w:r>
      <w:r w:rsidR="001D0461" w:rsidRPr="00ED0774">
        <w:rPr>
          <w:rStyle w:val="affc"/>
          <w:i w:val="0"/>
        </w:rPr>
        <w:t>или</w:t>
      </w:r>
      <w:r w:rsidR="00926681" w:rsidRPr="00ED0774">
        <w:rPr>
          <w:rStyle w:val="affc"/>
          <w:i w:val="0"/>
        </w:rPr>
        <w:t xml:space="preserve"> </w:t>
      </w:r>
      <w:r w:rsidR="001D0461" w:rsidRPr="00ED0774">
        <w:rPr>
          <w:rStyle w:val="affc"/>
          <w:i w:val="0"/>
        </w:rPr>
        <w:t>азацитидиом**</w:t>
      </w:r>
      <w:r w:rsidR="00926681" w:rsidRPr="00ED0774">
        <w:rPr>
          <w:rStyle w:val="affc"/>
          <w:i w:val="0"/>
        </w:rPr>
        <w:t xml:space="preserve"> </w:t>
      </w:r>
      <w:r w:rsidR="001D0461" w:rsidRPr="00ED0774">
        <w:rPr>
          <w:rStyle w:val="affc"/>
          <w:i w:val="0"/>
        </w:rPr>
        <w:t>в</w:t>
      </w:r>
      <w:r w:rsidR="00926681" w:rsidRPr="00ED0774">
        <w:rPr>
          <w:rStyle w:val="affc"/>
          <w:i w:val="0"/>
        </w:rPr>
        <w:t xml:space="preserve"> </w:t>
      </w:r>
      <w:r w:rsidR="001D0461" w:rsidRPr="00ED0774">
        <w:rPr>
          <w:rStyle w:val="affc"/>
          <w:i w:val="0"/>
        </w:rPr>
        <w:t>сочетании</w:t>
      </w:r>
      <w:r w:rsidR="00926681" w:rsidRPr="00ED0774">
        <w:rPr>
          <w:rStyle w:val="affc"/>
          <w:i w:val="0"/>
        </w:rPr>
        <w:t xml:space="preserve"> </w:t>
      </w:r>
      <w:r w:rsidR="001D0461" w:rsidRPr="00ED0774">
        <w:rPr>
          <w:rStyle w:val="affc"/>
          <w:i w:val="0"/>
        </w:rPr>
        <w:t>с</w:t>
      </w:r>
      <w:r w:rsidR="00926681" w:rsidRPr="00ED0774">
        <w:rPr>
          <w:rStyle w:val="affc"/>
          <w:i w:val="0"/>
        </w:rPr>
        <w:t xml:space="preserve"> </w:t>
      </w:r>
      <w:r w:rsidR="001D0461" w:rsidRPr="00ED0774">
        <w:rPr>
          <w:rStyle w:val="affc"/>
          <w:i w:val="0"/>
        </w:rPr>
        <w:t>венетоклаксом</w:t>
      </w:r>
      <w:r w:rsidR="00926681" w:rsidRPr="00ED0774">
        <w:rPr>
          <w:rStyle w:val="affc"/>
          <w:i w:val="0"/>
        </w:rPr>
        <w:t xml:space="preserve"> </w:t>
      </w:r>
      <w:r w:rsidR="00D3672C" w:rsidRPr="00ED0774">
        <w:fldChar w:fldCharType="begin" w:fldLock="1"/>
      </w:r>
      <w:r w:rsidR="000E616A">
        <w:instrText>ADDIN CSL_CITATION {"citationItems":[{"id":"ITEM-1","itemData":{"DOI":"10.3324/haematol.2017.172353","ISSN":"15928721","abstract":"Therapy of acute myeloid leukemia in older persons is associated with poor outcomes because of intolerance to intensive therapy, resistant disease and co-morbidities. This multi-center, randomized, open-label, phase II trial compared safety and efficacy of three therapeutic strategies in patients 65 years or over with newly-diagnosed acute myeloid leukemia: 1) continuous high-dose lenalidomide (n=15); 2) sequential azacitidine and lenalidomide (n=39); and 3) azacitidine only (n=34). The efficacy end point was 1-year survival. Median age was 76 years (range 66-87 years). Thirteen subjects (15%) had prior myelodysplastic syndrome and 41 (47%) had adverse cytogenetics. One-year survival was 21% [95% confidence interval (CI): 0, 43%] with high-dose lenalidomide, 44% (95%CI: 28, 60%) with sequential azacitidine and lenalidomide, and 52% (95%CI: 35, 70%) with azacitidine only. Lenalidomide at a continuous high-dose schedule was poorly-tolerated resulting in a high rate of early therapy discontinuations. Hazard of death in the first four months was greatest in subjects receiving continuous high-dose lenalidomide; hazards of death thereafter were similar. These data do not favor use of continuous high-dose lenalidomide or sequential azacitidine and lenalidomide over the conventional dose and schedule of azacitidine only in patients aged 65 years or over with newly-diagnosed acute myeloid leukemia.","author":[{"dropping-particle":"","family":"Medeiros","given":"Bruno C.","non-dropping-particle":"","parse-names":false,"suffix":""},{"dropping-particle":"","family":"McCaul","given":"Kelly","non-dropping-particle":"","parse-names":false,"suffix":""},{"dropping-particle":"","family":"Kambhampati","given":"Suman","non-dropping-particle":"","parse-names":false,"suffix":""},{"dropping-particle":"","family":"Pollyea","given":"Daniel A.","non-dropping-particle":"","parse-names":false,"suffix":""},{"dropping-particle":"","family":"Kumar","given":"Rajat","non-dropping-particle":"","parse-names":false,"suffix":""},{"dropping-particle":"","family":"Silverman","given":"Lewis R.","non-dropping-particle":"","parse-names":false,"suffix":""},{"dropping-particle":"","family":"Kew","given":"Andrea","non-dropping-particle":"","parse-names":false,"suffix":""},{"dropping-particle":"","family":"Saini","given":"Lalit","non-dropping-particle":"","parse-names":false,"suffix":""},{"dropping-particle":"","family":"Beach","given":"C. L.","non-dropping-particle":"","parse-names":false,"suffix":""},{"dropping-particle":"","family":"Vij","given":"Ravi","non-dropping-particle":"","parse-names":false,"suffix":""},{"dropping-particle":"","family":"Wang","given":"Xiwei","non-dropping-particle":"","parse-names":false,"suffix":""},{"dropping-particle":"","family":"Zhong","given":"Jim","non-dropping-particle":"","parse-names":false,"suffix":""},{"dropping-particle":"","family":"Gale","given":"Robert Peter","non-dropping-particle":"","parse-names":false,"suffix":""}],"container-title":"Haematologica","id":"ITEM-1","issue":"1","issued":{"date-parts":[["2018","1","1"]]},"page":"101-106","publisher":"Ferrata Storti Foundation","title":"Randomized study of continuous high-dose Lenalidomide, sequential Azacitidine and Lenalidomide, or azacitidine in persons 65 years and over with newly-diagnosed acute myeloid leukemia","type":"article-journal","volume":"103"},"uris":["http://www.mendeley.com/documents/?uuid=96babc9e-74ee-3862-879c-a0082dfc55dc"]},{"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6,70]","plainTextFormattedCitation":"[56,70]","previouslyFormattedCitation":"[56,70]"},"properties":{"noteIndex":0},"schema":"https://github.com/citation-style-language/schema/raw/master/csl-citation.json"}</w:instrText>
      </w:r>
      <w:r w:rsidR="00D3672C" w:rsidRPr="00ED0774">
        <w:fldChar w:fldCharType="separate"/>
      </w:r>
      <w:r w:rsidR="000E616A" w:rsidRPr="000E616A">
        <w:rPr>
          <w:noProof/>
        </w:rPr>
        <w:t>[56,70]</w:t>
      </w:r>
      <w:r w:rsidR="00D3672C" w:rsidRPr="00ED0774">
        <w:fldChar w:fldCharType="end"/>
      </w:r>
      <w:r w:rsidRPr="00ED0774">
        <w:t>.</w:t>
      </w:r>
      <w:r w:rsidR="00A11EED" w:rsidRPr="00ED0774">
        <w:rPr>
          <w:lang w:val="en-US"/>
        </w:rPr>
        <w:t xml:space="preserve"> </w:t>
      </w:r>
    </w:p>
    <w:p w14:paraId="0A9A3644" w14:textId="6B9F1143"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3672C"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D3672C" w:rsidRPr="00ED0774">
        <w:rPr>
          <w:rStyle w:val="affb"/>
        </w:rPr>
        <w:t>3</w:t>
      </w:r>
      <w:r w:rsidR="00144CFD" w:rsidRPr="00ED0774">
        <w:rPr>
          <w:rStyle w:val="affb"/>
        </w:rPr>
        <w:t>)</w:t>
      </w:r>
    </w:p>
    <w:p w14:paraId="592086E6" w14:textId="77777777"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9E2A3C" w:rsidRPr="00ED0774">
        <w:rPr>
          <w:rStyle w:val="affc"/>
        </w:rPr>
        <w:t>к</w:t>
      </w:r>
      <w:r w:rsidR="00D80AC9" w:rsidRPr="00ED0774">
        <w:rPr>
          <w:rStyle w:val="affc"/>
        </w:rPr>
        <w:t>андидатами</w:t>
      </w:r>
      <w:r w:rsidR="00926681" w:rsidRPr="00ED0774">
        <w:rPr>
          <w:rStyle w:val="affc"/>
        </w:rPr>
        <w:t xml:space="preserve"> </w:t>
      </w:r>
      <w:r w:rsidR="00D80AC9" w:rsidRPr="00ED0774">
        <w:rPr>
          <w:rStyle w:val="affc"/>
        </w:rPr>
        <w:t>для</w:t>
      </w:r>
      <w:r w:rsidR="00926681" w:rsidRPr="00ED0774">
        <w:rPr>
          <w:rStyle w:val="affc"/>
        </w:rPr>
        <w:t xml:space="preserve"> </w:t>
      </w:r>
      <w:r w:rsidR="00D80AC9" w:rsidRPr="00ED0774">
        <w:rPr>
          <w:rStyle w:val="affc"/>
        </w:rPr>
        <w:t>низкоинтенсивно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так</w:t>
      </w:r>
      <w:r w:rsidR="008E0118" w:rsidRPr="00ED0774">
        <w:rPr>
          <w:rStyle w:val="affc"/>
        </w:rPr>
        <w:t>же</w:t>
      </w:r>
      <w:r w:rsidR="00926681" w:rsidRPr="00ED0774">
        <w:rPr>
          <w:rStyle w:val="affc"/>
        </w:rPr>
        <w:t xml:space="preserve"> </w:t>
      </w:r>
      <w:r w:rsidR="008E0118" w:rsidRPr="00ED0774">
        <w:rPr>
          <w:rStyle w:val="affc"/>
        </w:rPr>
        <w:t>являются</w:t>
      </w:r>
      <w:r w:rsidR="00926681" w:rsidRPr="00ED0774">
        <w:rPr>
          <w:rStyle w:val="affc"/>
        </w:rPr>
        <w:t xml:space="preserve"> </w:t>
      </w:r>
      <w:r w:rsidR="008E0118" w:rsidRPr="00ED0774">
        <w:rPr>
          <w:rStyle w:val="affc"/>
        </w:rPr>
        <w:t>пациенты</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возрасте</w:t>
      </w:r>
      <w:r w:rsidR="00926681" w:rsidRPr="00ED0774">
        <w:rPr>
          <w:rStyle w:val="affc"/>
        </w:rPr>
        <w:t xml:space="preserve"> </w:t>
      </w:r>
      <w:r w:rsidR="00D80AC9" w:rsidRPr="00ED0774">
        <w:rPr>
          <w:rStyle w:val="affc"/>
        </w:rPr>
        <w:t>от</w:t>
      </w:r>
      <w:r w:rsidR="00926681" w:rsidRPr="00ED0774">
        <w:rPr>
          <w:rStyle w:val="affc"/>
        </w:rPr>
        <w:t xml:space="preserve"> </w:t>
      </w:r>
      <w:r w:rsidR="00D80AC9" w:rsidRPr="00ED0774">
        <w:rPr>
          <w:rStyle w:val="affc"/>
        </w:rPr>
        <w:t>60</w:t>
      </w:r>
      <w:r w:rsidR="00926681" w:rsidRPr="00ED0774">
        <w:rPr>
          <w:rStyle w:val="affc"/>
        </w:rPr>
        <w:t xml:space="preserve"> </w:t>
      </w:r>
      <w:r w:rsidR="00D80AC9" w:rsidRPr="00ED0774">
        <w:rPr>
          <w:rStyle w:val="affc"/>
        </w:rPr>
        <w:t>лет</w:t>
      </w:r>
      <w:r w:rsidR="00926681" w:rsidRPr="00ED0774">
        <w:rPr>
          <w:rStyle w:val="affc"/>
        </w:rPr>
        <w:t xml:space="preserve"> </w:t>
      </w:r>
      <w:r w:rsidR="001D0461" w:rsidRPr="00ED0774">
        <w:rPr>
          <w:rStyle w:val="affc"/>
        </w:rPr>
        <w:t>и</w:t>
      </w:r>
      <w:r w:rsidR="00926681" w:rsidRPr="00ED0774">
        <w:rPr>
          <w:rStyle w:val="affc"/>
        </w:rPr>
        <w:t xml:space="preserve"> </w:t>
      </w:r>
      <w:r w:rsidR="001D0461" w:rsidRPr="00ED0774">
        <w:rPr>
          <w:rStyle w:val="affc"/>
        </w:rPr>
        <w:t>старше</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лохим</w:t>
      </w:r>
      <w:r w:rsidR="00926681" w:rsidRPr="00ED0774">
        <w:rPr>
          <w:rStyle w:val="affc"/>
        </w:rPr>
        <w:t xml:space="preserve"> </w:t>
      </w:r>
      <w:r w:rsidR="00D80AC9" w:rsidRPr="00ED0774">
        <w:rPr>
          <w:rStyle w:val="affc"/>
        </w:rPr>
        <w:t>соматическим</w:t>
      </w:r>
      <w:r w:rsidR="00926681" w:rsidRPr="00ED0774">
        <w:rPr>
          <w:rStyle w:val="affc"/>
        </w:rPr>
        <w:t xml:space="preserve"> </w:t>
      </w:r>
      <w:r w:rsidR="00D80AC9" w:rsidRPr="00ED0774">
        <w:rPr>
          <w:rStyle w:val="affc"/>
        </w:rPr>
        <w:t>статусом,</w:t>
      </w:r>
      <w:r w:rsidR="00926681" w:rsidRPr="00ED0774">
        <w:rPr>
          <w:rStyle w:val="affc"/>
        </w:rPr>
        <w:t xml:space="preserve"> </w:t>
      </w:r>
      <w:r w:rsidR="00D80AC9" w:rsidRPr="00ED0774">
        <w:rPr>
          <w:rStyle w:val="affc"/>
        </w:rPr>
        <w:t>наличием</w:t>
      </w:r>
      <w:r w:rsidR="00926681" w:rsidRPr="00ED0774">
        <w:rPr>
          <w:rStyle w:val="affc"/>
        </w:rPr>
        <w:t xml:space="preserve"> </w:t>
      </w:r>
      <w:r w:rsidR="00D80AC9" w:rsidRPr="00ED0774">
        <w:rPr>
          <w:rStyle w:val="affc"/>
        </w:rPr>
        <w:t>коморбидностей</w:t>
      </w:r>
      <w:r w:rsidR="00926681" w:rsidRPr="00ED0774">
        <w:rPr>
          <w:rStyle w:val="affc"/>
        </w:rPr>
        <w:t xml:space="preserve"> </w:t>
      </w:r>
      <w:r w:rsidR="00D80AC9" w:rsidRPr="00ED0774">
        <w:rPr>
          <w:rStyle w:val="affc"/>
        </w:rPr>
        <w:t>или</w:t>
      </w:r>
      <w:r w:rsidR="00926681" w:rsidRPr="00ED0774">
        <w:rPr>
          <w:rStyle w:val="affc"/>
        </w:rPr>
        <w:t xml:space="preserve"> </w:t>
      </w:r>
      <w:r w:rsidR="00D80AC9" w:rsidRPr="00ED0774">
        <w:rPr>
          <w:rStyle w:val="affc"/>
        </w:rPr>
        <w:t>дисфункцией</w:t>
      </w:r>
      <w:r w:rsidR="00926681" w:rsidRPr="00ED0774">
        <w:rPr>
          <w:rStyle w:val="affc"/>
        </w:rPr>
        <w:t xml:space="preserve"> </w:t>
      </w:r>
      <w:r w:rsidR="00D80AC9" w:rsidRPr="00ED0774">
        <w:rPr>
          <w:rStyle w:val="affc"/>
        </w:rPr>
        <w:t>органов</w:t>
      </w:r>
      <w:r w:rsidR="00E10F7C" w:rsidRPr="00ED0774">
        <w:rPr>
          <w:rStyle w:val="affc"/>
        </w:rPr>
        <w:t>.</w:t>
      </w:r>
      <w:r w:rsidR="00926681" w:rsidRPr="00ED0774">
        <w:rPr>
          <w:rStyle w:val="affc"/>
        </w:rPr>
        <w:t xml:space="preserve"> </w:t>
      </w:r>
    </w:p>
    <w:p w14:paraId="4FE4083C" w14:textId="364DFA3D" w:rsidR="00044A18" w:rsidRPr="00ED0774" w:rsidRDefault="00E10F7C" w:rsidP="00625953">
      <w:pPr>
        <w:pStyle w:val="10"/>
        <w:divId w:val="488638550"/>
        <w:rPr>
          <w:i/>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Pr="00ED0774">
        <w:t>проведение</w:t>
      </w:r>
      <w:r w:rsidR="00926681" w:rsidRPr="00ED0774">
        <w:t xml:space="preserve"> </w:t>
      </w:r>
      <w:r w:rsidRPr="00ED0774">
        <w:t>курса</w:t>
      </w:r>
      <w:r w:rsidR="00926681" w:rsidRPr="00ED0774">
        <w:t xml:space="preserve"> </w:t>
      </w:r>
      <w:r w:rsidRPr="00ED0774">
        <w:t>цитарабина</w:t>
      </w:r>
      <w:r w:rsidRPr="00ED0774">
        <w:rPr>
          <w:rStyle w:val="affc"/>
          <w:i w:val="0"/>
          <w:iCs w:val="0"/>
        </w:rPr>
        <w:t>**</w:t>
      </w:r>
      <w:r w:rsidR="00926681" w:rsidRPr="00ED0774">
        <w:rPr>
          <w:rStyle w:val="affc"/>
          <w:i w:val="0"/>
          <w:iCs w:val="0"/>
        </w:rPr>
        <w:t xml:space="preserve"> </w:t>
      </w:r>
      <w:r w:rsidR="001D0461" w:rsidRPr="00ED0774">
        <w:rPr>
          <w:rStyle w:val="affc"/>
          <w:i w:val="0"/>
          <w:iCs w:val="0"/>
        </w:rPr>
        <w:t>в</w:t>
      </w:r>
      <w:r w:rsidR="00926681" w:rsidRPr="00ED0774">
        <w:rPr>
          <w:rStyle w:val="affc"/>
          <w:i w:val="0"/>
          <w:iCs w:val="0"/>
        </w:rPr>
        <w:t xml:space="preserve"> </w:t>
      </w:r>
      <w:r w:rsidR="001D0461" w:rsidRPr="00ED0774">
        <w:t>малых</w:t>
      </w:r>
      <w:r w:rsidR="00926681" w:rsidRPr="00ED0774">
        <w:t xml:space="preserve"> </w:t>
      </w:r>
      <w:r w:rsidR="001D0461" w:rsidRPr="00ED0774">
        <w:t>дозах</w:t>
      </w:r>
      <w:r w:rsidR="00926681" w:rsidRPr="00ED0774">
        <w:t xml:space="preserve"> </w:t>
      </w:r>
      <w:r w:rsidR="00BB4286" w:rsidRPr="00ED0774">
        <w:rPr>
          <w:rStyle w:val="affc"/>
          <w:i w:val="0"/>
          <w:iCs w:val="0"/>
        </w:rPr>
        <w:t>пациентам</w:t>
      </w:r>
      <w:r w:rsidR="00926681" w:rsidRPr="00ED0774">
        <w:rPr>
          <w:rStyle w:val="affc"/>
          <w:i w:val="0"/>
          <w:iCs w:val="0"/>
        </w:rPr>
        <w:t xml:space="preserve"> </w:t>
      </w:r>
      <w:r w:rsidR="009E2A3C" w:rsidRPr="00ED0774">
        <w:rPr>
          <w:rStyle w:val="affc"/>
          <w:i w:val="0"/>
          <w:iCs w:val="0"/>
        </w:rPr>
        <w:t>с</w:t>
      </w:r>
      <w:r w:rsidR="00926681" w:rsidRPr="00ED0774">
        <w:rPr>
          <w:rStyle w:val="affc"/>
          <w:i w:val="0"/>
          <w:iCs w:val="0"/>
        </w:rPr>
        <w:t xml:space="preserve"> </w:t>
      </w:r>
      <w:r w:rsidRPr="00ED0774">
        <w:rPr>
          <w:rStyle w:val="affc"/>
          <w:i w:val="0"/>
          <w:iCs w:val="0"/>
        </w:rPr>
        <w:t>ОМЛ</w:t>
      </w:r>
      <w:r w:rsidR="00926681" w:rsidRPr="00ED0774">
        <w:rPr>
          <w:rStyle w:val="affc"/>
          <w:i w:val="0"/>
          <w:iCs w:val="0"/>
        </w:rPr>
        <w:t xml:space="preserve"> </w:t>
      </w:r>
      <w:r w:rsidR="009E3956" w:rsidRPr="00ED0774">
        <w:rPr>
          <w:rStyle w:val="affc"/>
          <w:i w:val="0"/>
          <w:iCs w:val="0"/>
        </w:rPr>
        <w:t>старше</w:t>
      </w:r>
      <w:r w:rsidR="00926681" w:rsidRPr="00ED0774">
        <w:rPr>
          <w:rStyle w:val="affc"/>
          <w:i w:val="0"/>
          <w:iCs w:val="0"/>
        </w:rPr>
        <w:t xml:space="preserve"> </w:t>
      </w:r>
      <w:r w:rsidR="009E3956" w:rsidRPr="00ED0774">
        <w:rPr>
          <w:rStyle w:val="affc"/>
          <w:i w:val="0"/>
          <w:iCs w:val="0"/>
        </w:rPr>
        <w:t>60</w:t>
      </w:r>
      <w:r w:rsidR="00926681" w:rsidRPr="00ED0774">
        <w:rPr>
          <w:rStyle w:val="affc"/>
          <w:i w:val="0"/>
          <w:iCs w:val="0"/>
        </w:rPr>
        <w:t xml:space="preserve"> </w:t>
      </w:r>
      <w:r w:rsidR="009E3956" w:rsidRPr="00ED0774">
        <w:rPr>
          <w:rStyle w:val="affc"/>
          <w:i w:val="0"/>
          <w:iCs w:val="0"/>
        </w:rPr>
        <w:t>лет</w:t>
      </w:r>
      <w:r w:rsidR="00926681" w:rsidRPr="00ED0774">
        <w:rPr>
          <w:rStyle w:val="affc"/>
          <w:i w:val="0"/>
          <w:iCs w:val="0"/>
        </w:rPr>
        <w:t xml:space="preserve"> </w:t>
      </w:r>
      <w:r w:rsidRPr="00ED0774">
        <w:rPr>
          <w:rStyle w:val="affc"/>
          <w:i w:val="0"/>
          <w:iCs w:val="0"/>
        </w:rPr>
        <w:t>из</w:t>
      </w:r>
      <w:r w:rsidR="00926681" w:rsidRPr="00ED0774">
        <w:rPr>
          <w:rStyle w:val="affc"/>
          <w:i w:val="0"/>
          <w:iCs w:val="0"/>
        </w:rPr>
        <w:t xml:space="preserve"> </w:t>
      </w:r>
      <w:r w:rsidRPr="00ED0774">
        <w:rPr>
          <w:rStyle w:val="affc"/>
          <w:i w:val="0"/>
          <w:iCs w:val="0"/>
        </w:rPr>
        <w:t>группы</w:t>
      </w:r>
      <w:r w:rsidR="00926681" w:rsidRPr="00ED0774">
        <w:rPr>
          <w:rStyle w:val="affc"/>
          <w:i w:val="0"/>
          <w:iCs w:val="0"/>
        </w:rPr>
        <w:t xml:space="preserve"> </w:t>
      </w:r>
      <w:r w:rsidRPr="00ED0774">
        <w:rPr>
          <w:rStyle w:val="affc"/>
          <w:i w:val="0"/>
          <w:iCs w:val="0"/>
        </w:rPr>
        <w:t>неблагоприятного</w:t>
      </w:r>
      <w:r w:rsidR="00926681" w:rsidRPr="00ED0774">
        <w:rPr>
          <w:rStyle w:val="affc"/>
          <w:i w:val="0"/>
          <w:iCs w:val="0"/>
        </w:rPr>
        <w:t xml:space="preserve"> </w:t>
      </w:r>
      <w:r w:rsidRPr="00ED0774">
        <w:rPr>
          <w:rStyle w:val="affc"/>
          <w:i w:val="0"/>
          <w:iCs w:val="0"/>
        </w:rPr>
        <w:t>прогноза</w:t>
      </w:r>
      <w:r w:rsidR="00926681" w:rsidRPr="00ED0774">
        <w:rPr>
          <w:rStyle w:val="affc"/>
          <w:i w:val="0"/>
          <w:iCs w:val="0"/>
        </w:rPr>
        <w:t xml:space="preserve"> </w:t>
      </w:r>
      <w:r w:rsidRPr="00ED0774">
        <w:rPr>
          <w:rStyle w:val="affc"/>
          <w:i w:val="0"/>
          <w:iCs w:val="0"/>
        </w:rPr>
        <w:t>(комплексный</w:t>
      </w:r>
      <w:r w:rsidR="00926681" w:rsidRPr="00ED0774">
        <w:rPr>
          <w:rStyle w:val="affc"/>
          <w:i w:val="0"/>
          <w:iCs w:val="0"/>
        </w:rPr>
        <w:t xml:space="preserve"> </w:t>
      </w:r>
      <w:r w:rsidRPr="00ED0774">
        <w:rPr>
          <w:rStyle w:val="affc"/>
          <w:i w:val="0"/>
          <w:iCs w:val="0"/>
        </w:rPr>
        <w:t>кариотип,</w:t>
      </w:r>
      <w:r w:rsidR="00926681" w:rsidRPr="00ED0774">
        <w:rPr>
          <w:rStyle w:val="affc"/>
          <w:i w:val="0"/>
          <w:iCs w:val="0"/>
        </w:rPr>
        <w:t xml:space="preserve"> </w:t>
      </w:r>
      <w:r w:rsidRPr="00ED0774">
        <w:rPr>
          <w:rStyle w:val="affc"/>
          <w:i w:val="0"/>
          <w:iCs w:val="0"/>
        </w:rPr>
        <w:t>-7,</w:t>
      </w:r>
      <w:r w:rsidR="00926681" w:rsidRPr="00ED0774">
        <w:rPr>
          <w:rStyle w:val="affc"/>
          <w:i w:val="0"/>
          <w:iCs w:val="0"/>
        </w:rPr>
        <w:t xml:space="preserve"> </w:t>
      </w:r>
      <w:r w:rsidRPr="00ED0774">
        <w:rPr>
          <w:rStyle w:val="affc"/>
          <w:i w:val="0"/>
          <w:iCs w:val="0"/>
          <w:lang w:val="en-US"/>
        </w:rPr>
        <w:t>inv</w:t>
      </w:r>
      <w:r w:rsidRPr="00ED0774">
        <w:rPr>
          <w:rStyle w:val="affc"/>
          <w:i w:val="0"/>
          <w:iCs w:val="0"/>
        </w:rPr>
        <w:t>3</w:t>
      </w:r>
      <w:r w:rsidR="00926681" w:rsidRPr="00ED0774">
        <w:rPr>
          <w:rStyle w:val="affc"/>
          <w:i w:val="0"/>
          <w:iCs w:val="0"/>
        </w:rPr>
        <w:t xml:space="preserve"> </w:t>
      </w:r>
      <w:r w:rsidRPr="00ED0774">
        <w:rPr>
          <w:rStyle w:val="affc"/>
          <w:i w:val="0"/>
          <w:iCs w:val="0"/>
        </w:rPr>
        <w:t>и</w:t>
      </w:r>
      <w:r w:rsidR="00926681" w:rsidRPr="00ED0774">
        <w:rPr>
          <w:rStyle w:val="affc"/>
          <w:i w:val="0"/>
          <w:iCs w:val="0"/>
        </w:rPr>
        <w:t xml:space="preserve"> </w:t>
      </w:r>
      <w:r w:rsidRPr="00ED0774">
        <w:rPr>
          <w:rStyle w:val="affc"/>
          <w:i w:val="0"/>
          <w:iCs w:val="0"/>
        </w:rPr>
        <w:t>т.д.</w:t>
      </w:r>
      <w:r w:rsidR="009E2A3C" w:rsidRPr="00ED0774">
        <w:rPr>
          <w:rStyle w:val="affc"/>
          <w:i w:val="0"/>
          <w:iCs w:val="0"/>
        </w:rPr>
        <w:t>;</w:t>
      </w:r>
      <w:r w:rsidR="00926681" w:rsidRPr="00ED0774">
        <w:rPr>
          <w:rStyle w:val="affc"/>
          <w:i w:val="0"/>
          <w:iCs w:val="0"/>
        </w:rPr>
        <w:t xml:space="preserve"> </w:t>
      </w:r>
      <w:r w:rsidR="00D313F4" w:rsidRPr="00ED0774">
        <w:rPr>
          <w:rStyle w:val="affc"/>
          <w:i w:val="0"/>
          <w:iCs w:val="0"/>
        </w:rPr>
        <w:t>см.</w:t>
      </w:r>
      <w:r w:rsidR="00926681" w:rsidRPr="00ED0774">
        <w:rPr>
          <w:rStyle w:val="affc"/>
          <w:i w:val="0"/>
          <w:iCs w:val="0"/>
        </w:rPr>
        <w:t xml:space="preserve"> </w:t>
      </w:r>
      <w:r w:rsidR="00D313F4" w:rsidRPr="00ED0774">
        <w:rPr>
          <w:rStyle w:val="affc"/>
          <w:i w:val="0"/>
          <w:iCs w:val="0"/>
        </w:rPr>
        <w:t>приложения</w:t>
      </w:r>
      <w:r w:rsidR="00926681" w:rsidRPr="00ED0774">
        <w:rPr>
          <w:rStyle w:val="affc"/>
          <w:i w:val="0"/>
          <w:iCs w:val="0"/>
        </w:rPr>
        <w:t xml:space="preserve"> </w:t>
      </w:r>
      <w:r w:rsidR="001C22F4" w:rsidRPr="00ED0774">
        <w:rPr>
          <w:rStyle w:val="affc"/>
          <w:i w:val="0"/>
          <w:iCs w:val="0"/>
        </w:rPr>
        <w:t>Г1</w:t>
      </w:r>
      <w:r w:rsidR="00D313F4" w:rsidRPr="00ED0774">
        <w:rPr>
          <w:rStyle w:val="affc"/>
          <w:i w:val="0"/>
          <w:iCs w:val="0"/>
        </w:rPr>
        <w:t>,</w:t>
      </w:r>
      <w:r w:rsidR="00926681" w:rsidRPr="00ED0774">
        <w:rPr>
          <w:rStyle w:val="affc"/>
          <w:i w:val="0"/>
          <w:iCs w:val="0"/>
        </w:rPr>
        <w:t xml:space="preserve"> </w:t>
      </w:r>
      <w:r w:rsidR="001C22F4" w:rsidRPr="00ED0774">
        <w:rPr>
          <w:rStyle w:val="affc"/>
          <w:i w:val="0"/>
          <w:iCs w:val="0"/>
        </w:rPr>
        <w:t>Г2</w:t>
      </w:r>
      <w:r w:rsidRPr="00ED0774">
        <w:rPr>
          <w:rStyle w:val="affc"/>
          <w:i w:val="0"/>
          <w:iCs w:val="0"/>
        </w:rPr>
        <w:t>)</w:t>
      </w:r>
      <w:r w:rsidR="00926681" w:rsidRPr="00ED0774">
        <w:rPr>
          <w:rStyle w:val="affc"/>
          <w:i w:val="0"/>
          <w:iCs w:val="0"/>
        </w:rPr>
        <w:t xml:space="preserve"> </w:t>
      </w:r>
      <w:r w:rsidR="00D3672C" w:rsidRPr="00ED0774">
        <w:rPr>
          <w:rStyle w:val="affc"/>
          <w:i w:val="0"/>
          <w:iCs w:val="0"/>
        </w:rPr>
        <w:fldChar w:fldCharType="begin" w:fldLock="1"/>
      </w:r>
      <w:r w:rsidR="000E616A">
        <w:rPr>
          <w:rStyle w:val="affc"/>
          <w:i w:val="0"/>
          <w:iCs w:val="0"/>
        </w:rPr>
        <w:instrText>ADDIN CSL_CITATION {"citationItems":[{"id":"ITEM-1","itemData":{"DOI":"10.1002/cncr.22496","ISSN":"0008-543X","PMID":"17315155","abstract":"BACKGROUND The survival of older patients with acute myeloid leukemia has not improved. Few clinical trials have been available for older patients who are not considered fit for an intensive chemotherapy approach. METHODS Between December 1998 and November 2003, as part of National Cancer Research Institute Acute Myeloid Leukemia 14 Trial, 217 patients, who were deemed unfit for intensive chemotherapy were randomized to receive low-dose cytarabine (Ara-C) (20 mg twice daily for 10 days) or hydroxyurea with or without all-trans retinoic acid (ATRA). RESULTS Low-dose ara-C produced a better remission rate (18% vs 1%; odds ratio [OR], 0.15; 95% confidence interval [95% CI], 0.06-0.37; P = .00006) and better overall survival (OR, 0.60; 95% CI, 0.44-0.81; P = .0009), which was accounted for by the achievement of complete remission (CR) (duration of CR: 80 weeks vs 10 weeks for patients with no CR). Patients who had adverse cytogenetics did not benefit. ATRA had no effect. Toxicity scores or supportive care requirements did not differ between the treatment arms. CONCLUSIONS Older, less fit patients have a poor outcome, and few trials have been conducted in this patient group. Low-dose ara-C treatment was superior to best supportive care and hydroxyurea because it had greater success in achieving CR, and it could represent standard care against which new treatments may be compared in this patient group.","author":[{"dropping-particle":"","family":"Burnett","given":"Alan K","non-dropping-particle":"","parse-names":false,"suffix":""},{"dropping-particle":"","family":"Milligan","given":"Donald","non-dropping-particle":"","parse-names":false,"suffix":""},{"dropping-particle":"","family":"Prentice","given":"Archie G","non-dropping-particle":"","parse-names":false,"suffix":""},{"dropping-particle":"","family":"Goldstone","given":"Anthony H","non-dropping-particle":"","parse-names":false,"suffix":""},{"dropping-particle":"","family":"McMullin","given":"Mary F","non-dropping-particle":"","parse-names":false,"suffix":""},{"dropping-particle":"","family":"Hills","given":"Robert K","non-dropping-particle":"","parse-names":false,"suffix":""},{"dropping-particle":"","family":"Wheatley","given":"Keith","non-dropping-particle":"","parse-names":false,"suffix":""}],"container-title":"Cancer","id":"ITEM-1","issue":"6","issued":{"date-parts":[["2007","3","15"]]},"page":"1114-24","title":"A comparison of low-dose cytarabine and hydroxyurea with or without all-trans retinoic acid for acute myeloid leukemia and high-risk myelodysplastic syndrome in patients not considered fit for intensive treatment.","type":"article-journal","volume":"109"},"uris":["http://www.mendeley.com/documents/?uuid=04a3a188-f7d0-3726-9af7-01ed3538d80f"]},{"id":"ITEM-2","itemData":{"DOI":"10.1038/s41375-018-0312-9","ISSN":"14765551","abstract":"Glasdegib is a Hedgehog pathway inhibitor. This phase II, randomized, open-label, multicenter study (ClinicalTrials.gov, NCT01546038) evaluated the efficacy of glasdegib plus low-dose cytarabine (LDAC) in patients with acute myeloid leukemia (AML) or high-risk myelodysplastic syndrome unsuitable for intensive chemotherapy. Glasdegib 100 mg (oral, QD) was administered continuously in 28-day cycles; LDAC 20 mg (subcutaneous, BID) was administered for 10 per 28 days. Patients (stratified by cytogenetic risk) were randomized (2:1) to receive glasdegib/LDAC or LDAC. The primary endpoint was overall survival. Eighty-eight and 44 patients were randomized to glasdegib/LDAC and LDAC, respectively. Median (80% confidence interval [CI]) overall survival was 8.8 (6.9–9.9) months with glasdegib/LDAC and 4.9 (3.5–6.0) months with LDAC (hazard ratio, 0.51; 80% CI, 0.39–0.67, P = 0.0004). Fifteen (17.0%) and 1 (2.3%) patients in the glasdegib/LDAC and LDAC arms, respectively, achieved complete remission (P &lt; 0.05). Nonhematologic grade 3/4 all-causality adverse events included pneumonia (16.7%) and fatigue (14.3%) with glasdegib/LDAC and pneumonia (14.6%) with LDAC. Clinical efficacy was evident across patients with diverse mutational profiles. Glasdegib plus LDAC has a favorable benefit–risk profile and may be a promising option for AML patients unsuitable for intensive chemotherapy.","author":[{"dropping-particle":"","family":"Cortes","given":"Jorge E.","non-dropping-particle":"","parse-names":false,"suffix":""},{"dropping-particle":"","family":"Heidel","given":"Florian H.","non-dropping-particle":"","parse-names":false,"suffix":""},{"dropping-particle":"","family":"Hellmann","given":"Andrzej","non-dropping-particle":"","parse-names":false,"suffix":""},{"dropping-particle":"","family":"Fiedler","given":"Walter","non-dropping-particle":"","parse-names":false,"suffix":""},{"dropping-particle":"","family":"Smith","given":"B. Douglas","non-dropping-particle":"","parse-names":false,"suffix":""},{"dropping-particle":"","family":"Robak","given":"Tadeusz","non-dropping-particle":"","parse-names":false,"suffix":""},{"dropping-particle":"","family":"Montesinos","given":"Pau","non-dropping-particle":"","parse-names":false,"suffix":""},{"dropping-particle":"","family":"Pollyea","given":"Daniel A.","non-dropping-particle":"","parse-names":false,"suffix":""},{"dropping-particle":"","family":"DesJardins","given":"Pierre","non-dropping-particle":"","parse-names":false,"suffix":""},{"dropping-particle":"","family":"Ottmann","given":"Oliver","non-dropping-particle":"","parse-names":false,"suffix":""},{"dropping-particle":"","family":"Ma","given":"Weidong Wendy","non-dropping-particle":"","parse-names":false,"suffix":""},{"dropping-particle":"","family":"Shaik","given":"M. Naveed","non-dropping-particle":"","parse-names":false,"suffix":""},{"dropping-particle":"","family":"Laird","given":"A. Douglas","non-dropping-particle":"","parse-names":false,"suffix":""},{"dropping-particle":"","family":"Zeremski","given":"Mirjana","non-dropping-particle":"","parse-names":false,"suffix":""},{"dropping-particle":"","family":"O’Connell","given":"Ashleigh","non-dropping-particle":"","parse-names":false,"suffix":""},{"dropping-particle":"","family":"Chan","given":"Geoffrey","non-dropping-particle":"","parse-names":false,"suffix":""},{"dropping-particle":"","family":"Heuser","given":"Michael","non-dropping-particle":"","parse-names":false,"suffix":""}],"container-title":"Leukemia","id":"ITEM-2","issue":"2","issued":{"date-parts":[["2019","2","1"]]},"page":"379-389","publisher":"Nature Publishing Group","title":"Randomized comparison of low dose cytarabine with or without glasdegib in patients with newly diagnosed acute myeloid leukemia or high-risk myelodysplastic syndrome","type":"article-journal","volume":"33"},"uris":["http://www.mendeley.com/documents/?uuid=29694d8e-322b-356d-bd83-d1b86f2bc173"]}],"mendeley":{"formattedCitation":"[71,72]","plainTextFormattedCitation":"[71,72]","previouslyFormattedCitation":"[71,72]"},"properties":{"noteIndex":0},"schema":"https://github.com/citation-style-language/schema/raw/master/csl-citation.json"}</w:instrText>
      </w:r>
      <w:r w:rsidR="00D3672C" w:rsidRPr="00ED0774">
        <w:rPr>
          <w:rStyle w:val="affc"/>
          <w:i w:val="0"/>
          <w:iCs w:val="0"/>
        </w:rPr>
        <w:fldChar w:fldCharType="separate"/>
      </w:r>
      <w:r w:rsidR="000E616A" w:rsidRPr="000E616A">
        <w:rPr>
          <w:rStyle w:val="affc"/>
          <w:i w:val="0"/>
          <w:iCs w:val="0"/>
          <w:noProof/>
        </w:rPr>
        <w:t>[71,72]</w:t>
      </w:r>
      <w:r w:rsidR="00D3672C" w:rsidRPr="00ED0774">
        <w:rPr>
          <w:rStyle w:val="affc"/>
          <w:i w:val="0"/>
          <w:iCs w:val="0"/>
        </w:rPr>
        <w:fldChar w:fldCharType="end"/>
      </w:r>
      <w:r w:rsidR="00D3672C" w:rsidRPr="00ED0774">
        <w:rPr>
          <w:rStyle w:val="affc"/>
          <w:i w:val="0"/>
          <w:iCs w:val="0"/>
        </w:rPr>
        <w:t>.</w:t>
      </w:r>
      <w:r w:rsidR="00926681" w:rsidRPr="00ED0774">
        <w:rPr>
          <w:i/>
          <w:iCs/>
        </w:rPr>
        <w:t xml:space="preserve"> </w:t>
      </w:r>
    </w:p>
    <w:p w14:paraId="7A1CC819" w14:textId="5066251C" w:rsidR="00E10F7C"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3672C" w:rsidRPr="00ED0774">
        <w:rPr>
          <w:rStyle w:val="affb"/>
          <w:lang w:val="en-US"/>
        </w:rPr>
        <w:t>A</w:t>
      </w:r>
      <w:r w:rsidR="00926681" w:rsidRPr="00ED0774">
        <w:rPr>
          <w:rStyle w:val="affb"/>
        </w:rPr>
        <w:t xml:space="preserve"> </w:t>
      </w:r>
      <w:r w:rsidR="00E10F7C" w:rsidRPr="00ED0774">
        <w:rPr>
          <w:rStyle w:val="affb"/>
        </w:rPr>
        <w:t>(уровень</w:t>
      </w:r>
      <w:r w:rsidR="00926681" w:rsidRPr="00ED0774">
        <w:rPr>
          <w:rStyle w:val="affb"/>
        </w:rPr>
        <w:t xml:space="preserve"> </w:t>
      </w:r>
      <w:r w:rsidR="00E10F7C" w:rsidRPr="00ED0774">
        <w:rPr>
          <w:rStyle w:val="affb"/>
        </w:rPr>
        <w:t>достоверности</w:t>
      </w:r>
      <w:r w:rsidR="00926681" w:rsidRPr="00ED0774">
        <w:rPr>
          <w:rStyle w:val="affb"/>
        </w:rPr>
        <w:t xml:space="preserve"> </w:t>
      </w:r>
      <w:r w:rsidR="00E10F7C" w:rsidRPr="00ED0774">
        <w:rPr>
          <w:rStyle w:val="affb"/>
        </w:rPr>
        <w:t>доказательств</w:t>
      </w:r>
      <w:r w:rsidR="00926681" w:rsidRPr="00ED0774">
        <w:rPr>
          <w:rStyle w:val="affb"/>
        </w:rPr>
        <w:t xml:space="preserve"> </w:t>
      </w:r>
      <w:r w:rsidR="00E10F7C" w:rsidRPr="00ED0774">
        <w:rPr>
          <w:rStyle w:val="affb"/>
        </w:rPr>
        <w:t>–</w:t>
      </w:r>
      <w:r w:rsidR="00926681" w:rsidRPr="00ED0774">
        <w:rPr>
          <w:rStyle w:val="affb"/>
        </w:rPr>
        <w:t xml:space="preserve"> </w:t>
      </w:r>
      <w:r w:rsidR="00D3672C" w:rsidRPr="00ED0774">
        <w:rPr>
          <w:rStyle w:val="affb"/>
        </w:rPr>
        <w:t>2</w:t>
      </w:r>
      <w:r w:rsidR="00144CFD" w:rsidRPr="00ED0774">
        <w:rPr>
          <w:rStyle w:val="affb"/>
        </w:rPr>
        <w:t>)</w:t>
      </w:r>
    </w:p>
    <w:p w14:paraId="3D357346" w14:textId="58768105" w:rsidR="00E10F7C"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9E2A3C" w:rsidRPr="00ED0774">
        <w:rPr>
          <w:rStyle w:val="affc"/>
        </w:rPr>
        <w:t>д</w:t>
      </w:r>
      <w:r w:rsidR="00E10F7C" w:rsidRPr="00ED0774">
        <w:rPr>
          <w:rStyle w:val="affc"/>
        </w:rPr>
        <w:t>ля</w:t>
      </w:r>
      <w:r w:rsidR="00926681" w:rsidRPr="00ED0774">
        <w:rPr>
          <w:rStyle w:val="affc"/>
        </w:rPr>
        <w:t xml:space="preserve"> </w:t>
      </w:r>
      <w:r w:rsidR="00E10F7C" w:rsidRPr="00ED0774">
        <w:rPr>
          <w:rStyle w:val="affc"/>
        </w:rPr>
        <w:t>этой</w:t>
      </w:r>
      <w:r w:rsidR="00926681" w:rsidRPr="00ED0774">
        <w:rPr>
          <w:rStyle w:val="affc"/>
        </w:rPr>
        <w:t xml:space="preserve"> </w:t>
      </w:r>
      <w:r w:rsidR="00E10F7C" w:rsidRPr="00ED0774">
        <w:rPr>
          <w:rStyle w:val="affc"/>
        </w:rPr>
        <w:t>группы</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E10F7C" w:rsidRPr="00ED0774">
        <w:rPr>
          <w:rStyle w:val="affc"/>
        </w:rPr>
        <w:t>в</w:t>
      </w:r>
      <w:r w:rsidR="00926681" w:rsidRPr="00ED0774">
        <w:rPr>
          <w:rStyle w:val="affc"/>
        </w:rPr>
        <w:t xml:space="preserve"> </w:t>
      </w:r>
      <w:r w:rsidR="00E10F7C" w:rsidRPr="00ED0774">
        <w:rPr>
          <w:rStyle w:val="affc"/>
        </w:rPr>
        <w:t>качестве</w:t>
      </w:r>
      <w:r w:rsidR="00926681" w:rsidRPr="00ED0774">
        <w:rPr>
          <w:rStyle w:val="affc"/>
        </w:rPr>
        <w:t xml:space="preserve"> </w:t>
      </w:r>
      <w:r w:rsidR="00E10F7C" w:rsidRPr="00ED0774">
        <w:rPr>
          <w:rStyle w:val="affc"/>
        </w:rPr>
        <w:t>низкодозного</w:t>
      </w:r>
      <w:r w:rsidR="00926681" w:rsidRPr="00ED0774">
        <w:rPr>
          <w:rStyle w:val="affc"/>
        </w:rPr>
        <w:t xml:space="preserve"> </w:t>
      </w:r>
      <w:r w:rsidR="00E10F7C" w:rsidRPr="00ED0774">
        <w:rPr>
          <w:rStyle w:val="affc"/>
        </w:rPr>
        <w:t>цитостатического</w:t>
      </w:r>
      <w:r w:rsidR="00926681" w:rsidRPr="00ED0774">
        <w:rPr>
          <w:rStyle w:val="affc"/>
        </w:rPr>
        <w:t xml:space="preserve"> </w:t>
      </w:r>
      <w:r w:rsidR="00E10F7C" w:rsidRPr="00ED0774">
        <w:rPr>
          <w:rStyle w:val="affc"/>
        </w:rPr>
        <w:t>воздействия</w:t>
      </w:r>
      <w:r w:rsidR="00926681" w:rsidRPr="00ED0774">
        <w:rPr>
          <w:rStyle w:val="affc"/>
        </w:rPr>
        <w:t xml:space="preserve"> </w:t>
      </w:r>
      <w:r w:rsidR="00E10F7C" w:rsidRPr="00ED0774">
        <w:rPr>
          <w:rStyle w:val="affc"/>
        </w:rPr>
        <w:t>может</w:t>
      </w:r>
      <w:r w:rsidR="00926681" w:rsidRPr="00ED0774">
        <w:rPr>
          <w:rStyle w:val="affc"/>
        </w:rPr>
        <w:t xml:space="preserve"> </w:t>
      </w:r>
      <w:r w:rsidR="00E10F7C" w:rsidRPr="00ED0774">
        <w:rPr>
          <w:rStyle w:val="affc"/>
        </w:rPr>
        <w:t>рассматриваться</w:t>
      </w:r>
      <w:r w:rsidR="00926681" w:rsidRPr="00ED0774">
        <w:rPr>
          <w:rStyle w:val="affc"/>
        </w:rPr>
        <w:t xml:space="preserve"> </w:t>
      </w:r>
      <w:r w:rsidR="00392405" w:rsidRPr="00ED0774">
        <w:rPr>
          <w:rStyle w:val="affc"/>
        </w:rPr>
        <w:t>гипометилирующая</w:t>
      </w:r>
      <w:r w:rsidR="00926681" w:rsidRPr="00ED0774">
        <w:rPr>
          <w:rStyle w:val="affc"/>
        </w:rPr>
        <w:t xml:space="preserve"> </w:t>
      </w:r>
      <w:r w:rsidR="009F163D" w:rsidRPr="00ED0774">
        <w:rPr>
          <w:rStyle w:val="affc"/>
        </w:rPr>
        <w:t>моно</w:t>
      </w:r>
      <w:r w:rsidR="00392405" w:rsidRPr="00ED0774">
        <w:rPr>
          <w:rStyle w:val="affc"/>
        </w:rPr>
        <w:t>терапия</w:t>
      </w:r>
      <w:r w:rsidR="00926681" w:rsidRPr="00ED0774">
        <w:rPr>
          <w:rStyle w:val="affc"/>
        </w:rPr>
        <w:t xml:space="preserve"> </w:t>
      </w:r>
      <w:r w:rsidR="009F163D" w:rsidRPr="00ED0774">
        <w:rPr>
          <w:rStyle w:val="affc"/>
        </w:rPr>
        <w:t>в</w:t>
      </w:r>
      <w:r w:rsidR="00926681" w:rsidRPr="00ED0774">
        <w:rPr>
          <w:rStyle w:val="affc"/>
        </w:rPr>
        <w:t xml:space="preserve"> </w:t>
      </w:r>
      <w:r w:rsidR="009F163D" w:rsidRPr="00ED0774">
        <w:rPr>
          <w:rStyle w:val="affc"/>
        </w:rPr>
        <w:t>сочетании</w:t>
      </w:r>
      <w:r w:rsidR="00926681" w:rsidRPr="00ED0774">
        <w:rPr>
          <w:rStyle w:val="affc"/>
        </w:rPr>
        <w:t xml:space="preserve"> </w:t>
      </w:r>
      <w:r w:rsidR="009F163D" w:rsidRPr="00ED0774">
        <w:rPr>
          <w:rStyle w:val="affc"/>
        </w:rPr>
        <w:t>с</w:t>
      </w:r>
      <w:r w:rsidR="00926681" w:rsidRPr="00ED0774">
        <w:rPr>
          <w:rStyle w:val="affc"/>
        </w:rPr>
        <w:t xml:space="preserve"> </w:t>
      </w:r>
      <w:r w:rsidR="009F163D" w:rsidRPr="00ED0774">
        <w:rPr>
          <w:rStyle w:val="affc"/>
        </w:rPr>
        <w:t>венетоклаксом</w:t>
      </w:r>
      <w:r w:rsidR="00926681" w:rsidRPr="00ED0774">
        <w:rPr>
          <w:rStyle w:val="affc"/>
        </w:rPr>
        <w:t xml:space="preserve"> </w:t>
      </w:r>
      <w:r w:rsidR="009E3956" w:rsidRPr="00ED0774">
        <w:rPr>
          <w:rStyle w:val="affc"/>
        </w:rPr>
        <w:fldChar w:fldCharType="begin" w:fldLock="1"/>
      </w:r>
      <w:r w:rsidR="000E616A">
        <w:rPr>
          <w:rStyle w:val="affc"/>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9E3956" w:rsidRPr="00ED0774">
        <w:rPr>
          <w:rStyle w:val="affc"/>
        </w:rPr>
        <w:fldChar w:fldCharType="separate"/>
      </w:r>
      <w:r w:rsidR="000E616A" w:rsidRPr="000E616A">
        <w:rPr>
          <w:rStyle w:val="affc"/>
          <w:i w:val="0"/>
          <w:noProof/>
        </w:rPr>
        <w:t>[56]</w:t>
      </w:r>
      <w:r w:rsidR="009E3956" w:rsidRPr="00ED0774">
        <w:rPr>
          <w:rStyle w:val="affc"/>
        </w:rPr>
        <w:fldChar w:fldCharType="end"/>
      </w:r>
      <w:r w:rsidR="00926681" w:rsidRPr="00ED0774">
        <w:rPr>
          <w:rStyle w:val="affc"/>
        </w:rPr>
        <w:t xml:space="preserve"> </w:t>
      </w:r>
      <w:r w:rsidR="00392405" w:rsidRPr="00ED0774">
        <w:rPr>
          <w:rStyle w:val="affc"/>
        </w:rPr>
        <w:t>или</w:t>
      </w:r>
      <w:r w:rsidR="00926681" w:rsidRPr="00ED0774">
        <w:rPr>
          <w:rStyle w:val="affc"/>
        </w:rPr>
        <w:t xml:space="preserve"> </w:t>
      </w:r>
      <w:r w:rsidR="009F163D" w:rsidRPr="00ED0774">
        <w:rPr>
          <w:rStyle w:val="affc"/>
        </w:rPr>
        <w:t>же</w:t>
      </w:r>
      <w:r w:rsidR="00926681" w:rsidRPr="00ED0774">
        <w:rPr>
          <w:rStyle w:val="affc"/>
        </w:rPr>
        <w:t xml:space="preserve"> </w:t>
      </w:r>
      <w:r w:rsidR="00E10F7C" w:rsidRPr="00ED0774">
        <w:rPr>
          <w:rStyle w:val="affc"/>
        </w:rPr>
        <w:t>применение</w:t>
      </w:r>
      <w:r w:rsidR="00926681" w:rsidRPr="00ED0774">
        <w:rPr>
          <w:rStyle w:val="affc"/>
        </w:rPr>
        <w:t xml:space="preserve"> </w:t>
      </w:r>
      <w:r w:rsidR="00E10F7C" w:rsidRPr="00ED0774">
        <w:rPr>
          <w:rStyle w:val="affc"/>
        </w:rPr>
        <w:t>комбинированной</w:t>
      </w:r>
      <w:r w:rsidR="00926681" w:rsidRPr="00ED0774">
        <w:rPr>
          <w:rStyle w:val="affc"/>
        </w:rPr>
        <w:t xml:space="preserve"> </w:t>
      </w:r>
      <w:r w:rsidR="00E10F7C" w:rsidRPr="00ED0774">
        <w:rPr>
          <w:rStyle w:val="affc"/>
        </w:rPr>
        <w:lastRenderedPageBreak/>
        <w:t>терапии</w:t>
      </w:r>
      <w:r w:rsidR="00926681" w:rsidRPr="00ED0774">
        <w:rPr>
          <w:rStyle w:val="affc"/>
        </w:rPr>
        <w:t xml:space="preserve"> </w:t>
      </w:r>
      <w:r w:rsidR="00E10F7C" w:rsidRPr="00ED0774">
        <w:rPr>
          <w:rStyle w:val="affc"/>
        </w:rPr>
        <w:t>цитарабин</w:t>
      </w:r>
      <w:r w:rsidR="001D0461" w:rsidRPr="00ED0774">
        <w:rPr>
          <w:rStyle w:val="affc"/>
        </w:rPr>
        <w:t>ом</w:t>
      </w:r>
      <w:r w:rsidR="00E10F7C" w:rsidRPr="00ED0774">
        <w:rPr>
          <w:rStyle w:val="affc"/>
        </w:rPr>
        <w:t>**</w:t>
      </w:r>
      <w:r w:rsidR="00926681" w:rsidRPr="00ED0774">
        <w:rPr>
          <w:rStyle w:val="affc"/>
        </w:rPr>
        <w:t xml:space="preserve"> </w:t>
      </w:r>
      <w:r w:rsidR="001D0461" w:rsidRPr="00ED0774">
        <w:rPr>
          <w:rStyle w:val="affc"/>
        </w:rPr>
        <w:t>в</w:t>
      </w:r>
      <w:r w:rsidR="00926681" w:rsidRPr="00ED0774">
        <w:rPr>
          <w:rStyle w:val="affc"/>
        </w:rPr>
        <w:t xml:space="preserve"> </w:t>
      </w:r>
      <w:r w:rsidR="001D0461" w:rsidRPr="00ED0774">
        <w:rPr>
          <w:rStyle w:val="affc"/>
        </w:rPr>
        <w:t>малых</w:t>
      </w:r>
      <w:r w:rsidR="00926681" w:rsidRPr="00ED0774">
        <w:rPr>
          <w:rStyle w:val="affc"/>
        </w:rPr>
        <w:t xml:space="preserve"> </w:t>
      </w:r>
      <w:r w:rsidR="001D0461" w:rsidRPr="00ED0774">
        <w:rPr>
          <w:rStyle w:val="affc"/>
        </w:rPr>
        <w:t>дозах</w:t>
      </w:r>
      <w:r w:rsidR="00926681" w:rsidRPr="00ED0774">
        <w:rPr>
          <w:rStyle w:val="affc"/>
        </w:rPr>
        <w:t xml:space="preserve"> </w:t>
      </w:r>
      <w:r w:rsidR="001D0461" w:rsidRPr="00ED0774">
        <w:rPr>
          <w:rStyle w:val="affc"/>
        </w:rPr>
        <w:t>в</w:t>
      </w:r>
      <w:r w:rsidR="00926681" w:rsidRPr="00ED0774">
        <w:rPr>
          <w:rStyle w:val="affc"/>
        </w:rPr>
        <w:t xml:space="preserve"> </w:t>
      </w:r>
      <w:r w:rsidR="001D0461" w:rsidRPr="00ED0774">
        <w:rPr>
          <w:rStyle w:val="affc"/>
        </w:rPr>
        <w:t>сочетании</w:t>
      </w:r>
      <w:r w:rsidR="00926681" w:rsidRPr="00ED0774">
        <w:rPr>
          <w:rStyle w:val="affc"/>
        </w:rPr>
        <w:t xml:space="preserve"> </w:t>
      </w:r>
      <w:r w:rsidR="00E10F7C" w:rsidRPr="00ED0774">
        <w:rPr>
          <w:rStyle w:val="affc"/>
        </w:rPr>
        <w:t>с</w:t>
      </w:r>
      <w:r w:rsidR="00926681" w:rsidRPr="00ED0774">
        <w:rPr>
          <w:rStyle w:val="affc"/>
        </w:rPr>
        <w:t xml:space="preserve"> </w:t>
      </w:r>
      <w:r w:rsidR="00E10F7C" w:rsidRPr="00ED0774">
        <w:rPr>
          <w:rStyle w:val="affc"/>
        </w:rPr>
        <w:t>азацитидином**</w:t>
      </w:r>
      <w:r w:rsidR="00926681" w:rsidRPr="00ED0774">
        <w:rPr>
          <w:rStyle w:val="affc"/>
        </w:rPr>
        <w:t xml:space="preserve"> </w:t>
      </w:r>
      <w:r w:rsidR="00E10F7C" w:rsidRPr="00ED0774">
        <w:rPr>
          <w:rStyle w:val="affc"/>
        </w:rPr>
        <w:t>и</w:t>
      </w:r>
      <w:r w:rsidR="00926681" w:rsidRPr="00ED0774">
        <w:rPr>
          <w:rStyle w:val="affc"/>
        </w:rPr>
        <w:t xml:space="preserve"> </w:t>
      </w:r>
      <w:r w:rsidR="00E10F7C" w:rsidRPr="00ED0774">
        <w:rPr>
          <w:rStyle w:val="affc"/>
        </w:rPr>
        <w:t>идарубицином**</w:t>
      </w:r>
      <w:r w:rsidR="00926681" w:rsidRPr="00ED0774">
        <w:rPr>
          <w:rStyle w:val="affc"/>
        </w:rPr>
        <w:t xml:space="preserve"> </w:t>
      </w:r>
      <w:r w:rsidR="00E10F7C" w:rsidRPr="00ED0774">
        <w:rPr>
          <w:rStyle w:val="affc"/>
          <w:bCs/>
        </w:rPr>
        <w:t>(</w:t>
      </w:r>
      <w:r w:rsidR="00E10F7C" w:rsidRPr="00ED0774">
        <w:rPr>
          <w:rStyle w:val="affb"/>
          <w:b w:val="0"/>
          <w:bCs w:val="0"/>
          <w:i/>
          <w:iCs/>
        </w:rPr>
        <w:t>см.</w:t>
      </w:r>
      <w:r w:rsidR="00926681" w:rsidRPr="00ED0774">
        <w:rPr>
          <w:rStyle w:val="affb"/>
          <w:b w:val="0"/>
          <w:bCs w:val="0"/>
          <w:i/>
          <w:iCs/>
        </w:rPr>
        <w:t xml:space="preserve"> </w:t>
      </w:r>
      <w:r w:rsidR="00E10F7C"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E10F7C" w:rsidRPr="00ED0774">
        <w:rPr>
          <w:rStyle w:val="affc"/>
          <w:bCs/>
        </w:rPr>
        <w:t>)</w:t>
      </w:r>
      <w:r w:rsidR="00E10F7C" w:rsidRPr="00ED0774">
        <w:rPr>
          <w:rStyle w:val="affc"/>
        </w:rPr>
        <w:t>.</w:t>
      </w:r>
    </w:p>
    <w:p w14:paraId="46941893" w14:textId="18CF3130" w:rsidR="00044A18" w:rsidRPr="00ED0774" w:rsidRDefault="002648D7" w:rsidP="00625953">
      <w:pPr>
        <w:pStyle w:val="10"/>
        <w:divId w:val="488638550"/>
        <w:rPr>
          <w:lang w:val="en-US"/>
        </w:rPr>
      </w:pPr>
      <w:r w:rsidRPr="00ED0774">
        <w:rPr>
          <w:rStyle w:val="affb"/>
          <w:b w:val="0"/>
        </w:rPr>
        <w:t>Д</w:t>
      </w:r>
      <w:r w:rsidRPr="00ED0774">
        <w:t>ля</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rPr>
          <w:b/>
        </w:rPr>
        <w:t>можно</w:t>
      </w:r>
      <w:r w:rsidR="00926681" w:rsidRPr="00ED0774">
        <w:rPr>
          <w:b/>
        </w:rPr>
        <w:t xml:space="preserve"> </w:t>
      </w:r>
      <w:r w:rsidRPr="00ED0774">
        <w:rPr>
          <w:b/>
        </w:rPr>
        <w:t>рекомендовать</w:t>
      </w:r>
      <w:r w:rsidR="00926681" w:rsidRPr="00ED0774">
        <w:t xml:space="preserve"> </w:t>
      </w:r>
      <w:r w:rsidR="00D80AC9" w:rsidRPr="00ED0774">
        <w:t>в</w:t>
      </w:r>
      <w:r w:rsidR="00926681" w:rsidRPr="00ED0774">
        <w:t xml:space="preserve"> </w:t>
      </w:r>
      <w:r w:rsidR="00D80AC9" w:rsidRPr="00ED0774">
        <w:t>качестве</w:t>
      </w:r>
      <w:r w:rsidR="00926681" w:rsidRPr="00ED0774">
        <w:t xml:space="preserve"> </w:t>
      </w:r>
      <w:r w:rsidR="00D80AC9" w:rsidRPr="00ED0774">
        <w:t>терапии</w:t>
      </w:r>
      <w:r w:rsidR="00926681" w:rsidRPr="00ED0774">
        <w:t xml:space="preserve"> </w:t>
      </w:r>
      <w:r w:rsidR="00D80AC9" w:rsidRPr="00ED0774">
        <w:t>выбора</w:t>
      </w:r>
      <w:r w:rsidR="00926681" w:rsidRPr="00ED0774">
        <w:t xml:space="preserve"> </w:t>
      </w:r>
      <w:r w:rsidR="00D80AC9" w:rsidRPr="00ED0774">
        <w:t>проведение</w:t>
      </w:r>
      <w:r w:rsidR="00926681" w:rsidRPr="00ED0774">
        <w:t xml:space="preserve"> </w:t>
      </w:r>
      <w:r w:rsidR="00187D6B" w:rsidRPr="00ED0774">
        <w:t>моно</w:t>
      </w:r>
      <w:r w:rsidR="00D80AC9" w:rsidRPr="00ED0774">
        <w:t>терапии</w:t>
      </w:r>
      <w:r w:rsidR="00926681" w:rsidRPr="00ED0774">
        <w:t xml:space="preserve"> </w:t>
      </w:r>
      <w:r w:rsidR="00D80AC9" w:rsidRPr="00ED0774">
        <w:t>азацитидином</w:t>
      </w:r>
      <w:r w:rsidR="00402426" w:rsidRPr="00ED0774">
        <w:t>**</w:t>
      </w:r>
      <w:r w:rsidR="00926681" w:rsidRPr="00ED0774">
        <w:t xml:space="preserve"> </w:t>
      </w:r>
      <w:r w:rsidR="00CA50A8" w:rsidRPr="00ED0774">
        <w:rPr>
          <w:rStyle w:val="affc"/>
          <w:bCs/>
          <w:i w:val="0"/>
        </w:rPr>
        <w:t>(</w:t>
      </w:r>
      <w:r w:rsidR="00CA50A8" w:rsidRPr="00ED0774">
        <w:rPr>
          <w:rStyle w:val="affb"/>
          <w:b w:val="0"/>
          <w:bCs w:val="0"/>
          <w:iCs/>
        </w:rPr>
        <w:t>см.</w:t>
      </w:r>
      <w:r w:rsidR="00926681" w:rsidRPr="00ED0774">
        <w:rPr>
          <w:rStyle w:val="affb"/>
          <w:b w:val="0"/>
          <w:bCs w:val="0"/>
          <w:iCs/>
        </w:rPr>
        <w:t xml:space="preserve"> </w:t>
      </w:r>
      <w:r w:rsidR="00CA50A8" w:rsidRPr="00ED0774">
        <w:rPr>
          <w:rStyle w:val="affb"/>
          <w:b w:val="0"/>
          <w:bCs w:val="0"/>
          <w:iCs/>
        </w:rPr>
        <w:t>Приложение</w:t>
      </w:r>
      <w:r w:rsidR="00926681" w:rsidRPr="00ED0774">
        <w:rPr>
          <w:rStyle w:val="affb"/>
          <w:b w:val="0"/>
          <w:bCs w:val="0"/>
          <w:iCs/>
        </w:rPr>
        <w:t xml:space="preserve"> </w:t>
      </w:r>
      <w:r w:rsidR="008E0777" w:rsidRPr="00ED0774">
        <w:rPr>
          <w:rStyle w:val="affb"/>
          <w:b w:val="0"/>
          <w:bCs w:val="0"/>
          <w:iCs/>
        </w:rPr>
        <w:t>А3.2</w:t>
      </w:r>
      <w:r w:rsidR="00CA50A8" w:rsidRPr="00ED0774">
        <w:rPr>
          <w:rStyle w:val="affc"/>
          <w:bCs/>
          <w:i w:val="0"/>
        </w:rPr>
        <w:t>)</w:t>
      </w:r>
      <w:r w:rsidR="00926681" w:rsidRPr="00ED0774">
        <w:rPr>
          <w:b/>
        </w:rPr>
        <w:t xml:space="preserve"> </w:t>
      </w:r>
      <w:r w:rsidR="00170B4C" w:rsidRPr="00ED0774">
        <w:fldChar w:fldCharType="begin" w:fldLock="1"/>
      </w:r>
      <w:r w:rsidR="000E616A">
        <w:instrText>ADDIN CSL_CITATION {"citationItems":[{"id":"ITEM-1","itemData":{"DOI":"10.1016/j.clml.2018.05.003","ISSN":"21522669","abstract":"Acute myeloid leukemia (AML) is the second most common leukemia among adults. Although the median age at diagnosis is 67 years, with approximately one third of patients aged 75 years or older, limited treatment options exist for the elderly, who have 5-year survival rates of only 5%. A systematic review was conducted to examine effectiveness and safety outcomes of treatment regimens in elderly (≥60 years old) patients with AML. Published literature on the topic was scant, and the review included only 22 articles examining outcomes. Twelve studies examined treatment-specific outcomes; most of these examined azacitidine or intensive chemotherapy (IC). An international randomized controlled trial found that azacitidine significantly improved overall survival relative to conventional regimens including IC and low-dose cytarabine in patients aged &gt; 65 years. Similar results in favor of azacitidine were demonstrated in 2 other studies. IC was generally associated with longer survival versus lower-intensity therapy or best supportive care. Findings suggest that azacitidine is a viable option for elderly AML patients who are ineligible for IC, and emerging agents used in combination with azacitidine could have a major impact in this difficult-to-treat population.","author":[{"dropping-particle":"","family":"Bell","given":"Jill A.","non-dropping-particle":"","parse-names":false,"suffix":""},{"dropping-particle":"","family":"Galaznik","given":"Aaron","non-dropping-particle":"","parse-names":false,"suffix":""},{"dropping-particle":"","family":"Huelin","given":"Rachel","non-dropping-particle":"","parse-names":false,"suffix":""},{"dropping-particle":"","family":"Stokes","given":"Michael","non-dropping-particle":"","parse-names":false,"suffix":""},{"dropping-particle":"","family":"Guo","given":"Yelan","non-dropping-particle":"","parse-names":false,"suffix":""},{"dropping-particle":"","family":"Fram","given":"Robert J.","non-dropping-particle":"","parse-names":false,"suffix":""},{"dropping-particle":"V.","family":"Faller","given":"Douglas","non-dropping-particle":"","parse-names":false,"suffix":""}],"container-title":"Clinical Lymphoma, Myeloma and Leukemia","id":"ITEM-1","issue":"7","issued":{"date-parts":[["2018"]]},"page":"e303-e314","title":"Effectiveness and Safety of Therapeutic Regimens for Elderly Patients With Acute Myeloid Leukemia: A Systematic Literature Review","type":"article-journal","volume":"18"},"uris":["http://www.mendeley.com/documents/?uuid=6e2a1f5b-ec21-37bb-a8e6-8de9675ef6ca"]}],"mendeley":{"formattedCitation":"[73]","plainTextFormattedCitation":"[73]","previouslyFormattedCitation":"[73]"},"properties":{"noteIndex":0},"schema":"https://github.com/citation-style-language/schema/raw/master/csl-citation.json"}</w:instrText>
      </w:r>
      <w:r w:rsidR="00170B4C" w:rsidRPr="00ED0774">
        <w:fldChar w:fldCharType="separate"/>
      </w:r>
      <w:r w:rsidR="000E616A" w:rsidRPr="000E616A">
        <w:rPr>
          <w:noProof/>
        </w:rPr>
        <w:t>[73]</w:t>
      </w:r>
      <w:r w:rsidR="00170B4C" w:rsidRPr="00ED0774">
        <w:fldChar w:fldCharType="end"/>
      </w:r>
      <w:r w:rsidR="00D80AC9" w:rsidRPr="00ED0774">
        <w:rPr>
          <w:bCs/>
        </w:rPr>
        <w:t>.</w:t>
      </w:r>
      <w:r w:rsidR="00A11EED" w:rsidRPr="00ED0774">
        <w:t xml:space="preserve"> </w:t>
      </w:r>
    </w:p>
    <w:p w14:paraId="3A7F9891" w14:textId="79AA810E" w:rsidR="006E5861" w:rsidRPr="00ED0774" w:rsidRDefault="00101ED7" w:rsidP="006F01D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D80AC9" w:rsidRPr="00ED0774">
        <w:rPr>
          <w:rStyle w:val="affb"/>
        </w:rPr>
        <w:t>А</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w:t>
      </w:r>
      <w:r w:rsidR="00CD79B1" w:rsidRPr="00ED0774">
        <w:rPr>
          <w:rStyle w:val="affb"/>
        </w:rPr>
        <w:t>остоверности</w:t>
      </w:r>
      <w:r w:rsidR="00926681" w:rsidRPr="00ED0774">
        <w:rPr>
          <w:rStyle w:val="affb"/>
        </w:rPr>
        <w:t xml:space="preserve"> </w:t>
      </w:r>
      <w:r w:rsidR="00CD79B1" w:rsidRPr="00ED0774">
        <w:rPr>
          <w:rStyle w:val="affb"/>
        </w:rPr>
        <w:t>доказательств</w:t>
      </w:r>
      <w:r w:rsidR="00926681" w:rsidRPr="00ED0774">
        <w:rPr>
          <w:rStyle w:val="affb"/>
        </w:rPr>
        <w:t xml:space="preserve"> </w:t>
      </w:r>
      <w:r w:rsidR="00CD79B1" w:rsidRPr="00ED0774">
        <w:rPr>
          <w:rStyle w:val="affb"/>
        </w:rPr>
        <w:t>–</w:t>
      </w:r>
      <w:r w:rsidR="00926681" w:rsidRPr="00ED0774">
        <w:rPr>
          <w:rStyle w:val="affb"/>
        </w:rPr>
        <w:t xml:space="preserve"> </w:t>
      </w:r>
      <w:r w:rsidR="003560A3" w:rsidRPr="00ED0774">
        <w:rPr>
          <w:rStyle w:val="affb"/>
        </w:rPr>
        <w:t>2</w:t>
      </w:r>
      <w:r w:rsidR="00CD79B1" w:rsidRPr="00ED0774">
        <w:rPr>
          <w:rStyle w:val="affb"/>
        </w:rPr>
        <w:t>)</w:t>
      </w:r>
    </w:p>
    <w:p w14:paraId="4C0CD25C" w14:textId="77777777" w:rsidR="00B46C2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321F0" w:rsidRPr="00ED0774">
        <w:rPr>
          <w:rStyle w:val="affc"/>
        </w:rPr>
        <w:t>т</w:t>
      </w:r>
      <w:r w:rsidR="00D80AC9" w:rsidRPr="00ED0774">
        <w:rPr>
          <w:rStyle w:val="affc"/>
        </w:rPr>
        <w:t>ерапия</w:t>
      </w:r>
      <w:r w:rsidR="00926681" w:rsidRPr="00ED0774">
        <w:rPr>
          <w:rStyle w:val="affc"/>
        </w:rPr>
        <w:t xml:space="preserve"> </w:t>
      </w:r>
      <w:r w:rsidR="00D80AC9" w:rsidRPr="00ED0774">
        <w:rPr>
          <w:rStyle w:val="affc"/>
        </w:rPr>
        <w:t>азацитидином</w:t>
      </w:r>
      <w:r w:rsidR="00402426" w:rsidRPr="00ED0774">
        <w:rPr>
          <w:rStyle w:val="affc"/>
        </w:rPr>
        <w:t>**</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D80AC9" w:rsidRPr="00ED0774">
        <w:rPr>
          <w:rStyle w:val="affc"/>
        </w:rPr>
        <w:t>75</w:t>
      </w:r>
      <w:r w:rsidR="00926681" w:rsidRPr="00ED0774">
        <w:rPr>
          <w:rStyle w:val="affc"/>
        </w:rPr>
        <w:t xml:space="preserve"> </w:t>
      </w:r>
      <w:r w:rsidR="00D80AC9" w:rsidRPr="00ED0774">
        <w:rPr>
          <w:rStyle w:val="affc"/>
        </w:rPr>
        <w:t>мг/м</w:t>
      </w:r>
      <w:r w:rsidR="00D80AC9" w:rsidRPr="00ED0774">
        <w:rPr>
          <w:rStyle w:val="affc"/>
          <w:vertAlign w:val="superscript"/>
        </w:rPr>
        <w:t>2</w:t>
      </w:r>
      <w:r w:rsidR="00926681" w:rsidRPr="00ED0774">
        <w:rPr>
          <w:rStyle w:val="affc"/>
        </w:rPr>
        <w:t xml:space="preserve"> </w:t>
      </w:r>
      <w:r w:rsidR="00D80AC9" w:rsidRPr="00ED0774">
        <w:rPr>
          <w:rStyle w:val="affc"/>
        </w:rPr>
        <w:t>7</w:t>
      </w:r>
      <w:r w:rsidR="00926681" w:rsidRPr="00ED0774">
        <w:rPr>
          <w:rStyle w:val="affc"/>
        </w:rPr>
        <w:t xml:space="preserve"> </w:t>
      </w:r>
      <w:r w:rsidR="00D80AC9" w:rsidRPr="00ED0774">
        <w:rPr>
          <w:rStyle w:val="affc"/>
        </w:rPr>
        <w:t>дней</w:t>
      </w:r>
      <w:r w:rsidR="00926681" w:rsidRPr="00ED0774">
        <w:rPr>
          <w:rStyle w:val="affc"/>
        </w:rPr>
        <w:t xml:space="preserve"> </w:t>
      </w:r>
      <w:r w:rsidR="003321F0" w:rsidRPr="00ED0774">
        <w:rPr>
          <w:rStyle w:val="affc"/>
        </w:rPr>
        <w:t>п/к</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интервалом</w:t>
      </w:r>
      <w:r w:rsidR="00926681" w:rsidRPr="00ED0774">
        <w:rPr>
          <w:rStyle w:val="affc"/>
        </w:rPr>
        <w:t xml:space="preserve"> </w:t>
      </w:r>
      <w:r w:rsidR="00D80AC9" w:rsidRPr="00ED0774">
        <w:rPr>
          <w:rStyle w:val="affc"/>
        </w:rPr>
        <w:t>21</w:t>
      </w:r>
      <w:r w:rsidR="00926681" w:rsidRPr="00ED0774">
        <w:rPr>
          <w:rStyle w:val="affc"/>
        </w:rPr>
        <w:t xml:space="preserve"> </w:t>
      </w:r>
      <w:r w:rsidR="00CD79B1" w:rsidRPr="00ED0774">
        <w:rPr>
          <w:rStyle w:val="affc"/>
        </w:rPr>
        <w:t>день.</w:t>
      </w:r>
    </w:p>
    <w:p w14:paraId="22EEEB8A" w14:textId="07EFC6B0" w:rsidR="00044A18" w:rsidRPr="00ED0774" w:rsidRDefault="00CA50A8" w:rsidP="006F01D8">
      <w:pPr>
        <w:pStyle w:val="10"/>
        <w:divId w:val="488638550"/>
      </w:pPr>
      <w:r w:rsidRPr="00ED0774">
        <w:rPr>
          <w:rStyle w:val="affb"/>
          <w:b w:val="0"/>
        </w:rPr>
        <w:t>Д</w:t>
      </w:r>
      <w:r w:rsidRPr="00ED0774">
        <w:t>ля</w:t>
      </w:r>
      <w:r w:rsidR="00926681" w:rsidRPr="00ED0774">
        <w:t xml:space="preserve"> </w:t>
      </w:r>
      <w:r w:rsidR="003321F0" w:rsidRPr="00ED0774">
        <w:t>пациентов</w:t>
      </w:r>
      <w:r w:rsidR="00926681" w:rsidRPr="00ED0774">
        <w:t xml:space="preserve"> </w:t>
      </w:r>
      <w:r w:rsidR="003321F0"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5</w:t>
      </w:r>
      <w:r w:rsidR="00926681" w:rsidRPr="00ED0774">
        <w:t xml:space="preserve"> </w:t>
      </w:r>
      <w:r w:rsidRPr="00ED0774">
        <w:t>лет</w:t>
      </w:r>
      <w:r w:rsidR="00926681" w:rsidRPr="00ED0774">
        <w:t xml:space="preserve"> </w:t>
      </w:r>
      <w:r w:rsidRPr="00ED0774">
        <w:t>можно</w:t>
      </w:r>
      <w:r w:rsidR="00926681" w:rsidRPr="00ED0774">
        <w:t xml:space="preserve"> </w:t>
      </w:r>
      <w:r w:rsidRPr="00ED0774">
        <w:rPr>
          <w:b/>
        </w:rPr>
        <w:t>рекомендовать</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терапии</w:t>
      </w:r>
      <w:r w:rsidR="00926681" w:rsidRPr="00ED0774">
        <w:t xml:space="preserve"> </w:t>
      </w:r>
      <w:r w:rsidRPr="00ED0774">
        <w:t>выбора</w:t>
      </w:r>
      <w:r w:rsidR="00926681" w:rsidRPr="00ED0774">
        <w:t xml:space="preserve"> </w:t>
      </w:r>
      <w:r w:rsidRPr="00ED0774">
        <w:t>проведение</w:t>
      </w:r>
      <w:r w:rsidR="00926681" w:rsidRPr="00ED0774">
        <w:t xml:space="preserve"> </w:t>
      </w:r>
      <w:r w:rsidR="00187D6B" w:rsidRPr="00ED0774">
        <w:t>моно</w:t>
      </w:r>
      <w:r w:rsidRPr="00ED0774">
        <w:t>терапии</w:t>
      </w:r>
      <w:r w:rsidR="00926681" w:rsidRPr="00ED0774">
        <w:t xml:space="preserve"> </w:t>
      </w:r>
      <w:r w:rsidRPr="00ED0774">
        <w:t>децитабином</w:t>
      </w:r>
      <w:r w:rsidR="00926681" w:rsidRPr="00ED0774">
        <w:t xml:space="preserve"> </w:t>
      </w:r>
      <w:r w:rsidR="003321F0" w:rsidRPr="00ED0774">
        <w:rPr>
          <w:rStyle w:val="affc"/>
          <w:bCs/>
          <w:i w:val="0"/>
        </w:rPr>
        <w:t>(</w:t>
      </w:r>
      <w:r w:rsidR="003321F0" w:rsidRPr="00ED0774">
        <w:rPr>
          <w:rStyle w:val="affb"/>
          <w:b w:val="0"/>
          <w:bCs w:val="0"/>
          <w:iCs/>
        </w:rPr>
        <w:t>см.</w:t>
      </w:r>
      <w:r w:rsidR="00926681" w:rsidRPr="00ED0774">
        <w:rPr>
          <w:rStyle w:val="affb"/>
          <w:b w:val="0"/>
          <w:bCs w:val="0"/>
          <w:iCs/>
        </w:rPr>
        <w:t xml:space="preserve"> </w:t>
      </w:r>
      <w:r w:rsidR="003321F0" w:rsidRPr="00ED0774">
        <w:rPr>
          <w:rStyle w:val="affb"/>
          <w:b w:val="0"/>
          <w:bCs w:val="0"/>
          <w:iCs/>
        </w:rPr>
        <w:t>Приложение</w:t>
      </w:r>
      <w:r w:rsidR="00926681" w:rsidRPr="00ED0774">
        <w:rPr>
          <w:rStyle w:val="affb"/>
          <w:b w:val="0"/>
          <w:bCs w:val="0"/>
          <w:iCs/>
        </w:rPr>
        <w:t xml:space="preserve"> </w:t>
      </w:r>
      <w:r w:rsidR="003321F0" w:rsidRPr="00ED0774">
        <w:rPr>
          <w:rStyle w:val="affb"/>
          <w:b w:val="0"/>
          <w:bCs w:val="0"/>
          <w:iCs/>
        </w:rPr>
        <w:t>А3.2</w:t>
      </w:r>
      <w:r w:rsidR="003321F0" w:rsidRPr="00ED0774">
        <w:rPr>
          <w:rStyle w:val="affc"/>
          <w:bCs/>
          <w:i w:val="0"/>
        </w:rPr>
        <w:t>)</w:t>
      </w:r>
      <w:r w:rsidR="00926681" w:rsidRPr="00ED0774">
        <w:rPr>
          <w:b/>
        </w:rPr>
        <w:t xml:space="preserve"> </w:t>
      </w:r>
      <w:r w:rsidR="00B865EA" w:rsidRPr="00ED0774">
        <w:fldChar w:fldCharType="begin" w:fldLock="1"/>
      </w:r>
      <w:r w:rsidR="000E616A">
        <w:instrText>ADDIN CSL_CITATION {"citationItems":[{"id":"ITEM-1","itemData":{"DOI":"10.18632/oncotarget.17241","ISSN":"19492553","abstract":"© He et al. Elderly patients with acute myeloid leukemia (AML) have limited treatment options concerned about their overall fitness and potential treatment related mortality. Although a number of clinical trials demonstrated benefits of decitabine treatment in elderly AML patients, the results remains controversial. A meta-analysis was performed to evaluate efficacy and safety of decitabine in treatment of elderly AML patients. Eligible studies were identified from PubMed, Web of Science, Embase and Cochrane Library. Nine published studies were included in the meta-analysis, enrolling 718 elderly AML patients. The efficacy outcomes were complete remission (CR), overall response rate (ORR) and overall survival (OS). Safety was evaluated based on treatment related grades 3-4 adverse events (AEs) and early death (ED) rate. Pooled estimates with 95% confidence interval (CI) for CR, ORR and OS were 27% (95% CI 19%-36%), 37% (95% CI 28%-47%) and 8.09 months (95% CI 5.77-10.41), respectively. The estimated 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 Fang","non-dropping-particle":"","parse-names":false,"suffix":""},{"dropping-particle":"","family":"Zhou","given":"Jing-Dong Dong","non-dropping-particle":"","parse-names":false,"suffix":""},{"dropping-particle":"","family":"Yao","given":"Dong-Ming Ming","non-dropping-particle":"","parse-names":false,"suffix":""},{"dropping-particle":"","family":"Ma","given":"Ji-Chun Chun","non-dropping-particle":"","parse-names":false,"suffix":""},{"dropping-particle":"","family":"Wen","given":"Xiang-Mei Mei","non-dropping-particle":"","parse-names":false,"suffix":""},{"dropping-particle":"","family":"Zhang","given":"Zhi-Hui Hui","non-dropping-particle":"","parse-names":false,"suffix":""},{"dropping-particle":"","family":"Lian","given":"Xin-Yue Yue","non-dropping-particle":"","parse-names":false,"suffix":""},{"dropping-particle":"","family":"Xu","given":"Zi-Jun Jun","non-dropping-particle":"","parse-names":false,"suffix":""},{"dropping-particle":"","family":"Qian","given":"Jun","non-dropping-particle":"","parse-names":false,"suffix":""},{"dropping-particle":"","family":"Lin","given":"Jiang","non-dropping-particle":"","parse-names":false,"suffix":""}],"container-title":"Oncotarget","id":"ITEM-1","issue":"25","issued":{"date-parts":[["2017"]]},"page":"41498-41507","publisher":"Impact Journals LLC","title":"Efficacy and safety of decitabine in treatment of elderly patients with acute myeloid leukemia: A systematic review and meta-analysis","type":"article-journal","volume":"8"},"uris":["http://www.mendeley.com/documents/?uuid=3615b8a1-26a6-4ae6-a9e7-055feff38072"]}],"mendeley":{"formattedCitation":"[74]","plainTextFormattedCitation":"[74]","previouslyFormattedCitation":"[74]"},"properties":{"noteIndex":0},"schema":"https://github.com/citation-style-language/schema/raw/master/csl-citation.json"}</w:instrText>
      </w:r>
      <w:r w:rsidR="00B865EA" w:rsidRPr="00ED0774">
        <w:fldChar w:fldCharType="separate"/>
      </w:r>
      <w:r w:rsidR="000E616A" w:rsidRPr="000E616A">
        <w:rPr>
          <w:noProof/>
        </w:rPr>
        <w:t>[74]</w:t>
      </w:r>
      <w:r w:rsidR="00B865EA" w:rsidRPr="00ED0774">
        <w:fldChar w:fldCharType="end"/>
      </w:r>
      <w:r w:rsidR="00B865EA" w:rsidRPr="00ED0774">
        <w:t>.</w:t>
      </w:r>
    </w:p>
    <w:p w14:paraId="42CED7FD" w14:textId="1D25E6C8" w:rsidR="00CA50A8" w:rsidRPr="00ED0774" w:rsidRDefault="00101ED7" w:rsidP="006F01D8">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CA50A8" w:rsidRPr="00ED0774">
        <w:rPr>
          <w:rStyle w:val="affb"/>
        </w:rPr>
        <w:t>А</w:t>
      </w:r>
      <w:r w:rsidR="00926681" w:rsidRPr="00ED0774">
        <w:rPr>
          <w:rStyle w:val="affb"/>
        </w:rPr>
        <w:t xml:space="preserve"> </w:t>
      </w:r>
      <w:r w:rsidR="00CA50A8" w:rsidRPr="00ED0774">
        <w:rPr>
          <w:rStyle w:val="affb"/>
        </w:rPr>
        <w:t>(уровень</w:t>
      </w:r>
      <w:r w:rsidR="00926681" w:rsidRPr="00ED0774">
        <w:rPr>
          <w:rStyle w:val="affb"/>
        </w:rPr>
        <w:t xml:space="preserve"> </w:t>
      </w:r>
      <w:r w:rsidR="00CA50A8" w:rsidRPr="00ED0774">
        <w:rPr>
          <w:rStyle w:val="affb"/>
        </w:rPr>
        <w:t>д</w:t>
      </w:r>
      <w:r w:rsidR="00CD79B1" w:rsidRPr="00ED0774">
        <w:rPr>
          <w:rStyle w:val="affb"/>
        </w:rPr>
        <w:t>остоверности</w:t>
      </w:r>
      <w:r w:rsidR="00926681" w:rsidRPr="00ED0774">
        <w:rPr>
          <w:rStyle w:val="affb"/>
        </w:rPr>
        <w:t xml:space="preserve"> </w:t>
      </w:r>
      <w:r w:rsidR="00CD79B1" w:rsidRPr="00ED0774">
        <w:rPr>
          <w:rStyle w:val="affb"/>
        </w:rPr>
        <w:t>доказательств</w:t>
      </w:r>
      <w:r w:rsidR="00926681" w:rsidRPr="00ED0774">
        <w:rPr>
          <w:rStyle w:val="affb"/>
        </w:rPr>
        <w:t xml:space="preserve"> </w:t>
      </w:r>
      <w:r w:rsidR="00CD79B1" w:rsidRPr="00ED0774">
        <w:rPr>
          <w:rStyle w:val="affb"/>
        </w:rPr>
        <w:t>–</w:t>
      </w:r>
      <w:r w:rsidR="00926681" w:rsidRPr="00ED0774">
        <w:rPr>
          <w:rStyle w:val="affb"/>
        </w:rPr>
        <w:t xml:space="preserve"> </w:t>
      </w:r>
      <w:r w:rsidR="00CB3765" w:rsidRPr="00ED0774">
        <w:rPr>
          <w:rStyle w:val="affb"/>
        </w:rPr>
        <w:t>2</w:t>
      </w:r>
      <w:r w:rsidR="00CD79B1" w:rsidRPr="00ED0774">
        <w:rPr>
          <w:rStyle w:val="affb"/>
        </w:rPr>
        <w:t>)</w:t>
      </w:r>
    </w:p>
    <w:p w14:paraId="1440C9FF" w14:textId="41849B57" w:rsidR="00CA50A8"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321F0" w:rsidRPr="00ED0774">
        <w:rPr>
          <w:rStyle w:val="affc"/>
        </w:rPr>
        <w:t>т</w:t>
      </w:r>
      <w:r w:rsidR="00CA50A8" w:rsidRPr="00ED0774">
        <w:rPr>
          <w:rStyle w:val="affc"/>
        </w:rPr>
        <w:t>ерапия</w:t>
      </w:r>
      <w:r w:rsidR="00926681" w:rsidRPr="00ED0774">
        <w:rPr>
          <w:rStyle w:val="affc"/>
        </w:rPr>
        <w:t xml:space="preserve"> </w:t>
      </w:r>
      <w:r w:rsidR="00CA50A8" w:rsidRPr="00ED0774">
        <w:rPr>
          <w:rStyle w:val="affc"/>
        </w:rPr>
        <w:t>децитабином</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CD79B1" w:rsidRPr="00ED0774">
        <w:rPr>
          <w:rStyle w:val="affc"/>
        </w:rPr>
        <w:t>в/в</w:t>
      </w:r>
      <w:r w:rsidR="00926681" w:rsidRPr="00ED0774">
        <w:rPr>
          <w:rStyle w:val="affc"/>
        </w:rPr>
        <w:t xml:space="preserve"> </w:t>
      </w:r>
      <w:r w:rsidR="00CD79B1" w:rsidRPr="00ED0774">
        <w:rPr>
          <w:rStyle w:val="affc"/>
        </w:rPr>
        <w:t>с</w:t>
      </w:r>
      <w:r w:rsidR="00926681" w:rsidRPr="00ED0774">
        <w:rPr>
          <w:rStyle w:val="affc"/>
        </w:rPr>
        <w:t xml:space="preserve"> </w:t>
      </w:r>
      <w:r w:rsidR="00CD79B1" w:rsidRPr="00ED0774">
        <w:rPr>
          <w:rStyle w:val="affc"/>
        </w:rPr>
        <w:t>интервалом</w:t>
      </w:r>
      <w:r w:rsidR="00926681" w:rsidRPr="00ED0774">
        <w:rPr>
          <w:rStyle w:val="affc"/>
        </w:rPr>
        <w:t xml:space="preserve"> </w:t>
      </w:r>
      <w:r w:rsidR="00CD79B1" w:rsidRPr="00ED0774">
        <w:rPr>
          <w:rStyle w:val="affc"/>
        </w:rPr>
        <w:t>28</w:t>
      </w:r>
      <w:r w:rsidR="00926681" w:rsidRPr="00ED0774">
        <w:rPr>
          <w:rStyle w:val="affc"/>
        </w:rPr>
        <w:t xml:space="preserve"> </w:t>
      </w:r>
      <w:r w:rsidR="00CD79B1" w:rsidRPr="00ED0774">
        <w:rPr>
          <w:rStyle w:val="affc"/>
        </w:rPr>
        <w:t>день.</w:t>
      </w:r>
    </w:p>
    <w:p w14:paraId="14920140" w14:textId="7315F27A" w:rsidR="00044A18" w:rsidRPr="00ED0774" w:rsidRDefault="002648D7" w:rsidP="006F01D8">
      <w:pPr>
        <w:pStyle w:val="10"/>
        <w:divId w:val="488638550"/>
        <w:rPr>
          <w:lang w:val="en-US"/>
        </w:rPr>
      </w:pPr>
      <w:r w:rsidRPr="00ED0774">
        <w:rPr>
          <w:rStyle w:val="affb"/>
          <w:b w:val="0"/>
        </w:rPr>
        <w:t>Д</w:t>
      </w:r>
      <w:r w:rsidRPr="00ED0774">
        <w:t>ля</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ОМЛ</w:t>
      </w:r>
      <w:r w:rsidR="00926681" w:rsidRPr="00ED0774">
        <w:t xml:space="preserve"> </w:t>
      </w:r>
      <w:r w:rsidRPr="00ED0774">
        <w:t>старше</w:t>
      </w:r>
      <w:r w:rsidR="00926681" w:rsidRPr="00ED0774">
        <w:t xml:space="preserve"> </w:t>
      </w:r>
      <w:r w:rsidRPr="00ED0774">
        <w:t>60</w:t>
      </w:r>
      <w:r w:rsidR="00926681" w:rsidRPr="00ED0774">
        <w:t xml:space="preserve"> </w:t>
      </w:r>
      <w:r w:rsidRPr="00ED0774">
        <w:t>лет</w:t>
      </w:r>
      <w:r w:rsidR="00926681" w:rsidRPr="00ED0774">
        <w:t xml:space="preserve"> </w:t>
      </w:r>
      <w:r w:rsidRPr="00ED0774">
        <w:t>можно</w:t>
      </w:r>
      <w:r w:rsidR="00926681" w:rsidRPr="00ED0774">
        <w:t xml:space="preserve"> </w:t>
      </w:r>
      <w:r w:rsidRPr="00ED0774">
        <w:rPr>
          <w:b/>
        </w:rPr>
        <w:t>рекомендовать</w:t>
      </w:r>
      <w:r w:rsidR="00926681" w:rsidRPr="00ED0774">
        <w:t xml:space="preserve"> </w:t>
      </w:r>
      <w:r w:rsidRPr="00ED0774">
        <w:t>проведение</w:t>
      </w:r>
      <w:r w:rsidR="00926681" w:rsidRPr="00ED0774">
        <w:t xml:space="preserve"> </w:t>
      </w:r>
      <w:r w:rsidRPr="00ED0774">
        <w:t>терапии</w:t>
      </w:r>
      <w:r w:rsidR="00926681" w:rsidRPr="00ED0774">
        <w:t xml:space="preserve"> </w:t>
      </w:r>
      <w:r w:rsidR="00187D6B" w:rsidRPr="00ED0774">
        <w:t>венетоклаксом</w:t>
      </w:r>
      <w:r w:rsidR="00926681" w:rsidRPr="00ED0774">
        <w:t xml:space="preserve"> </w:t>
      </w:r>
      <w:r w:rsidR="00187D6B" w:rsidRPr="00ED0774">
        <w:t>в</w:t>
      </w:r>
      <w:r w:rsidR="00926681" w:rsidRPr="00ED0774">
        <w:t xml:space="preserve"> </w:t>
      </w:r>
      <w:r w:rsidR="00187D6B" w:rsidRPr="00ED0774">
        <w:t>сочетании</w:t>
      </w:r>
      <w:r w:rsidR="00926681" w:rsidRPr="00ED0774">
        <w:t xml:space="preserve"> </w:t>
      </w:r>
      <w:r w:rsidR="00187D6B" w:rsidRPr="00ED0774">
        <w:t>с</w:t>
      </w:r>
      <w:r w:rsidR="00926681" w:rsidRPr="00ED0774">
        <w:t xml:space="preserve"> </w:t>
      </w:r>
      <w:r w:rsidRPr="00ED0774">
        <w:t>азацитидином**</w:t>
      </w:r>
      <w:r w:rsidR="00926681" w:rsidRPr="00ED0774">
        <w:t xml:space="preserve"> </w:t>
      </w:r>
      <w:r w:rsidRPr="00ED0774">
        <w:t>или</w:t>
      </w:r>
      <w:r w:rsidR="00926681" w:rsidRPr="00ED0774">
        <w:t xml:space="preserve"> </w:t>
      </w:r>
      <w:r w:rsidRPr="00ED0774">
        <w:t>децитабином</w:t>
      </w:r>
      <w:r w:rsidR="003321F0" w:rsidRPr="00ED0774">
        <w:t>,</w:t>
      </w:r>
      <w:r w:rsidR="00926681" w:rsidRPr="00ED0774">
        <w:t xml:space="preserve"> </w:t>
      </w:r>
      <w:r w:rsidR="006D1383" w:rsidRPr="00ED0774">
        <w:t>или</w:t>
      </w:r>
      <w:r w:rsidR="00926681" w:rsidRPr="00ED0774">
        <w:t xml:space="preserve"> </w:t>
      </w:r>
      <w:r w:rsidR="00B70255" w:rsidRPr="00ED0774">
        <w:t>цитарабином**</w:t>
      </w:r>
      <w:r w:rsidR="00926681" w:rsidRPr="00ED0774">
        <w:t xml:space="preserve"> </w:t>
      </w:r>
      <w:r w:rsidR="00B70255" w:rsidRPr="00ED0774">
        <w:t>в</w:t>
      </w:r>
      <w:r w:rsidR="00926681" w:rsidRPr="00ED0774">
        <w:t xml:space="preserve"> </w:t>
      </w:r>
      <w:r w:rsidR="006D1383" w:rsidRPr="00ED0774">
        <w:t>малых</w:t>
      </w:r>
      <w:r w:rsidR="00926681" w:rsidRPr="00ED0774">
        <w:t xml:space="preserve"> </w:t>
      </w:r>
      <w:r w:rsidR="006D1383" w:rsidRPr="00ED0774">
        <w:t>доз</w:t>
      </w:r>
      <w:r w:rsidR="00B70255" w:rsidRPr="00ED0774">
        <w:t>ах</w:t>
      </w:r>
      <w:r w:rsidR="006F01D8" w:rsidRPr="00ED0774">
        <w:rPr>
          <w:lang w:val="ru-RU"/>
        </w:rPr>
        <w:t xml:space="preserve"> </w:t>
      </w:r>
      <w:r w:rsidR="006F01D8" w:rsidRPr="00ED0774">
        <w:rPr>
          <w:lang w:val="en-US"/>
        </w:rPr>
        <w:fldChar w:fldCharType="begin" w:fldLock="1"/>
      </w:r>
      <w:r w:rsidR="000E616A">
        <w:rPr>
          <w:lang w:val="en-US"/>
        </w:rPr>
        <w:instrText>ADDIN</w:instrText>
      </w:r>
      <w:r w:rsidR="000E616A" w:rsidRPr="00F83FEB">
        <w:rPr>
          <w:lang w:val="ru-RU"/>
        </w:rPr>
        <w:instrText xml:space="preserve"> </w:instrText>
      </w:r>
      <w:r w:rsidR="000E616A">
        <w:rPr>
          <w:lang w:val="en-US"/>
        </w:rPr>
        <w:instrText>CSL</w:instrText>
      </w:r>
      <w:r w:rsidR="000E616A" w:rsidRPr="00F83FEB">
        <w:rPr>
          <w:lang w:val="ru-RU"/>
        </w:rPr>
        <w:instrText>_</w:instrText>
      </w:r>
      <w:r w:rsidR="000E616A">
        <w:rPr>
          <w:lang w:val="en-US"/>
        </w:rPr>
        <w:instrText>CITATION</w:instrText>
      </w:r>
      <w:r w:rsidR="000E616A" w:rsidRPr="00F83FEB">
        <w:rPr>
          <w:lang w:val="ru-RU"/>
        </w:rPr>
        <w:instrText xml:space="preserve"> {"</w:instrText>
      </w:r>
      <w:r w:rsidR="000E616A">
        <w:rPr>
          <w:lang w:val="en-US"/>
        </w:rPr>
        <w:instrText>citationItems</w:instrText>
      </w:r>
      <w:r w:rsidR="000E616A" w:rsidRPr="00F83FEB">
        <w:rPr>
          <w:lang w:val="ru-RU"/>
        </w:rPr>
        <w:instrText>":[{"</w:instrText>
      </w:r>
      <w:r w:rsidR="000E616A">
        <w:rPr>
          <w:lang w:val="en-US"/>
        </w:rPr>
        <w:instrText>id</w:instrText>
      </w:r>
      <w:r w:rsidR="000E616A" w:rsidRPr="00F83FEB">
        <w:rPr>
          <w:lang w:val="ru-RU"/>
        </w:rPr>
        <w:instrText>":"</w:instrText>
      </w:r>
      <w:r w:rsidR="000E616A">
        <w:rPr>
          <w:lang w:val="en-US"/>
        </w:rPr>
        <w:instrText>ITEM</w:instrText>
      </w:r>
      <w:r w:rsidR="000E616A" w:rsidRPr="00F83FEB">
        <w:rPr>
          <w:lang w:val="ru-RU"/>
        </w:rPr>
        <w:instrText>-1","</w:instrText>
      </w:r>
      <w:r w:rsidR="000E616A">
        <w:rPr>
          <w:lang w:val="en-US"/>
        </w:rPr>
        <w:instrText>itemData</w:instrText>
      </w:r>
      <w:r w:rsidR="000E616A" w:rsidRPr="00F83FEB">
        <w:rPr>
          <w:lang w:val="ru-RU"/>
        </w:rPr>
        <w:instrText>":{"</w:instrText>
      </w:r>
      <w:r w:rsidR="000E616A">
        <w:rPr>
          <w:lang w:val="en-US"/>
        </w:rPr>
        <w:instrText>DOI</w:instrText>
      </w:r>
      <w:r w:rsidR="000E616A" w:rsidRPr="00F83FEB">
        <w:rPr>
          <w:lang w:val="ru-RU"/>
        </w:rPr>
        <w:instrText>":"10.1200/</w:instrText>
      </w:r>
      <w:r w:rsidR="000E616A">
        <w:rPr>
          <w:lang w:val="en-US"/>
        </w:rPr>
        <w:instrText>JCO</w:instrText>
      </w:r>
      <w:r w:rsidR="000E616A" w:rsidRPr="00F83FEB">
        <w:rPr>
          <w:lang w:val="ru-RU"/>
        </w:rPr>
        <w:instrText>.18.01600","</w:instrText>
      </w:r>
      <w:r w:rsidR="000E616A">
        <w:rPr>
          <w:lang w:val="en-US"/>
        </w:rPr>
        <w:instrText>ISSN</w:instrText>
      </w:r>
      <w:r w:rsidR="000E616A" w:rsidRPr="00F83FEB">
        <w:rPr>
          <w:lang w:val="ru-RU"/>
        </w:rPr>
        <w:instrText>":"1527-7755","</w:instrText>
      </w:r>
      <w:r w:rsidR="000E616A">
        <w:rPr>
          <w:lang w:val="en-US"/>
        </w:rPr>
        <w:instrText>PMID</w:instrText>
      </w:r>
      <w:r w:rsidR="000E616A" w:rsidRPr="00F83FEB">
        <w:rPr>
          <w:lang w:val="ru-RU"/>
        </w:rPr>
        <w:instrText>":"30892988","</w:instrText>
      </w:r>
      <w:r w:rsidR="000E616A">
        <w:rPr>
          <w:lang w:val="en-US"/>
        </w:rPr>
        <w:instrText>abstract</w:instrText>
      </w:r>
      <w:r w:rsidR="000E616A" w:rsidRPr="00F83FEB">
        <w:rPr>
          <w:lang w:val="ru-RU"/>
        </w:rPr>
        <w:instrText>":"</w:instrText>
      </w:r>
      <w:r w:rsidR="000E616A">
        <w:rPr>
          <w:lang w:val="en-US"/>
        </w:rPr>
        <w:instrText>PURPOSE</w:instrText>
      </w:r>
      <w:r w:rsidR="000E616A" w:rsidRPr="00F83FEB">
        <w:rPr>
          <w:lang w:val="ru-RU"/>
        </w:rPr>
        <w:instrText xml:space="preserve"> </w:instrText>
      </w:r>
      <w:r w:rsidR="000E616A">
        <w:rPr>
          <w:lang w:val="en-US"/>
        </w:rPr>
        <w:instrText>Effective</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ptions</w:instrText>
      </w:r>
      <w:r w:rsidR="000E616A" w:rsidRPr="00F83FEB">
        <w:rPr>
          <w:lang w:val="ru-RU"/>
        </w:rPr>
        <w:instrText xml:space="preserve"> </w:instrText>
      </w:r>
      <w:r w:rsidR="000E616A">
        <w:rPr>
          <w:lang w:val="en-US"/>
        </w:rPr>
        <w:instrText>are</w:instrText>
      </w:r>
      <w:r w:rsidR="000E616A" w:rsidRPr="00F83FEB">
        <w:rPr>
          <w:lang w:val="ru-RU"/>
        </w:rPr>
        <w:instrText xml:space="preserve"> </w:instrText>
      </w:r>
      <w:r w:rsidR="000E616A">
        <w:rPr>
          <w:lang w:val="en-US"/>
        </w:rPr>
        <w:instrText>limited</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cute</w:instrText>
      </w:r>
      <w:r w:rsidR="000E616A" w:rsidRPr="00F83FEB">
        <w:rPr>
          <w:lang w:val="ru-RU"/>
        </w:rPr>
        <w:instrText xml:space="preserve"> </w:instrText>
      </w:r>
      <w:r w:rsidR="000E616A">
        <w:rPr>
          <w:lang w:val="en-US"/>
        </w:rPr>
        <w:instrText>myeloid</w:instrText>
      </w:r>
      <w:r w:rsidR="000E616A" w:rsidRPr="00F83FEB">
        <w:rPr>
          <w:lang w:val="ru-RU"/>
        </w:rPr>
        <w:instrText xml:space="preserve"> </w:instrText>
      </w:r>
      <w:r w:rsidR="000E616A">
        <w:rPr>
          <w:lang w:val="en-US"/>
        </w:rPr>
        <w:instrText>leukemia</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who</w:instrText>
      </w:r>
      <w:r w:rsidR="000E616A" w:rsidRPr="00F83FEB">
        <w:rPr>
          <w:lang w:val="ru-RU"/>
        </w:rPr>
        <w:instrText xml:space="preserve"> </w:instrText>
      </w:r>
      <w:r w:rsidR="000E616A">
        <w:rPr>
          <w:lang w:val="en-US"/>
        </w:rPr>
        <w:instrText>cannot</w:instrText>
      </w:r>
      <w:r w:rsidR="000E616A" w:rsidRPr="00F83FEB">
        <w:rPr>
          <w:lang w:val="ru-RU"/>
        </w:rPr>
        <w:instrText xml:space="preserve"> </w:instrText>
      </w:r>
      <w:r w:rsidR="000E616A">
        <w:rPr>
          <w:lang w:val="en-US"/>
        </w:rPr>
        <w:instrText>tolerate</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international</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b</w:instrText>
      </w:r>
      <w:r w:rsidR="000E616A" w:rsidRPr="00F83FEB">
        <w:rPr>
          <w:lang w:val="ru-RU"/>
        </w:rPr>
        <w:instrText>/</w:instrText>
      </w:r>
      <w:r w:rsidR="000E616A">
        <w:rPr>
          <w:lang w:val="en-US"/>
        </w:rPr>
        <w:instrText>II</w:instrText>
      </w:r>
      <w:r w:rsidR="000E616A" w:rsidRPr="00F83FEB">
        <w:rPr>
          <w:lang w:val="ru-RU"/>
        </w:rPr>
        <w:instrText xml:space="preserve"> </w:instrText>
      </w:r>
      <w:r w:rsidR="000E616A">
        <w:rPr>
          <w:lang w:val="en-US"/>
        </w:rPr>
        <w:instrText>study</w:instrText>
      </w:r>
      <w:r w:rsidR="000E616A" w:rsidRPr="00F83FEB">
        <w:rPr>
          <w:lang w:val="ru-RU"/>
        </w:rPr>
        <w:instrText xml:space="preserve"> </w:instrText>
      </w:r>
      <w:r w:rsidR="000E616A">
        <w:rPr>
          <w:lang w:val="en-US"/>
        </w:rPr>
        <w:instrText>evaluated</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preliminary</w:instrText>
      </w:r>
      <w:r w:rsidR="000E616A" w:rsidRPr="00F83FEB">
        <w:rPr>
          <w:lang w:val="ru-RU"/>
        </w:rPr>
        <w:instrText xml:space="preserve"> </w:instrText>
      </w:r>
      <w:r w:rsidR="000E616A">
        <w:rPr>
          <w:lang w:val="en-US"/>
        </w:rPr>
        <w:instrText>efficacy</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selective</w:instrText>
      </w:r>
      <w:r w:rsidR="000E616A" w:rsidRPr="00F83FEB">
        <w:rPr>
          <w:lang w:val="ru-RU"/>
        </w:rPr>
        <w:instrText xml:space="preserve"> </w:instrText>
      </w:r>
      <w:r w:rsidR="000E616A">
        <w:rPr>
          <w:lang w:val="en-US"/>
        </w:rPr>
        <w:instrText>B</w:instrText>
      </w:r>
      <w:r w:rsidR="000E616A" w:rsidRPr="00F83FEB">
        <w:rPr>
          <w:lang w:val="ru-RU"/>
        </w:rPr>
        <w:instrText>-</w:instrText>
      </w:r>
      <w:r w:rsidR="000E616A">
        <w:rPr>
          <w:lang w:val="en-US"/>
        </w:rPr>
        <w:instrText>cell</w:instrText>
      </w:r>
      <w:r w:rsidR="000E616A" w:rsidRPr="00F83FEB">
        <w:rPr>
          <w:lang w:val="ru-RU"/>
        </w:rPr>
        <w:instrText xml:space="preserve"> </w:instrText>
      </w:r>
      <w:r w:rsidR="000E616A">
        <w:rPr>
          <w:lang w:val="en-US"/>
        </w:rPr>
        <w:instrText>leukemia</w:instrText>
      </w:r>
      <w:r w:rsidR="000E616A" w:rsidRPr="00F83FEB">
        <w:rPr>
          <w:lang w:val="ru-RU"/>
        </w:rPr>
        <w:instrText>/</w:instrText>
      </w:r>
      <w:r w:rsidR="000E616A">
        <w:rPr>
          <w:lang w:val="en-US"/>
        </w:rPr>
        <w:instrText>lymphoma</w:instrText>
      </w:r>
      <w:r w:rsidR="000E616A" w:rsidRPr="00F83FEB">
        <w:rPr>
          <w:lang w:val="ru-RU"/>
        </w:rPr>
        <w:instrText xml:space="preserve">-2 </w:instrText>
      </w:r>
      <w:r w:rsidR="000E616A">
        <w:rPr>
          <w:lang w:val="en-US"/>
        </w:rPr>
        <w:instrText>inhibitor</w:instrText>
      </w:r>
      <w:r w:rsidR="000E616A" w:rsidRPr="00F83FEB">
        <w:rPr>
          <w:lang w:val="ru-RU"/>
        </w:rPr>
        <w:instrText xml:space="preserve">, </w:instrText>
      </w:r>
      <w:r w:rsidR="000E616A">
        <w:rPr>
          <w:lang w:val="en-US"/>
        </w:rPr>
        <w:instrText>togeth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ow</w:instrText>
      </w:r>
      <w:r w:rsidR="000E616A" w:rsidRPr="00F83FEB">
        <w:rPr>
          <w:lang w:val="ru-RU"/>
        </w:rPr>
        <w:instrText>-</w:instrText>
      </w:r>
      <w:r w:rsidR="000E616A">
        <w:rPr>
          <w:lang w:val="en-US"/>
        </w:rPr>
        <w:instrText>dose</w:instrText>
      </w:r>
      <w:r w:rsidR="000E616A" w:rsidRPr="00F83FEB">
        <w:rPr>
          <w:lang w:val="ru-RU"/>
        </w:rPr>
        <w:instrText xml:space="preserve"> </w:instrText>
      </w:r>
      <w:r w:rsidR="000E616A">
        <w:rPr>
          <w:lang w:val="en-US"/>
        </w:rPr>
        <w:instrText>cytarabine</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THODS</w:instrText>
      </w:r>
      <w:r w:rsidR="000E616A" w:rsidRPr="00F83FEB">
        <w:rPr>
          <w:lang w:val="ru-RU"/>
        </w:rPr>
        <w:instrText xml:space="preserve"> </w:instrText>
      </w:r>
      <w:r w:rsidR="000E616A">
        <w:rPr>
          <w:lang w:val="en-US"/>
        </w:rPr>
        <w:instrText>Adults</w:instrText>
      </w:r>
      <w:r w:rsidR="000E616A" w:rsidRPr="00F83FEB">
        <w:rPr>
          <w:lang w:val="ru-RU"/>
        </w:rPr>
        <w:instrText xml:space="preserve"> 60 </w:instrText>
      </w:r>
      <w:r w:rsidR="000E616A">
        <w:rPr>
          <w:lang w:val="en-US"/>
        </w:rPr>
        <w:instrText>years</w:instrText>
      </w:r>
      <w:r w:rsidR="000E616A" w:rsidRPr="00F83FEB">
        <w:rPr>
          <w:lang w:val="ru-RU"/>
        </w:rPr>
        <w:instrText xml:space="preserve"> </w:instrText>
      </w:r>
      <w:r w:rsidR="000E616A">
        <w:rPr>
          <w:lang w:val="en-US"/>
        </w:rPr>
        <w:instrText>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previously</w:instrText>
      </w:r>
      <w:r w:rsidR="000E616A" w:rsidRPr="00F83FEB">
        <w:rPr>
          <w:lang w:val="ru-RU"/>
        </w:rPr>
        <w:instrText xml:space="preserve"> </w:instrText>
      </w:r>
      <w:r w:rsidR="000E616A">
        <w:rPr>
          <w:lang w:val="en-US"/>
        </w:rPr>
        <w:instrText>untreated</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enrolle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myelodysplastic</w:instrText>
      </w:r>
      <w:r w:rsidR="000E616A" w:rsidRPr="00F83FEB">
        <w:rPr>
          <w:lang w:val="ru-RU"/>
        </w:rPr>
        <w:instrText xml:space="preserve"> </w:instrText>
      </w:r>
      <w:r w:rsidR="000E616A">
        <w:rPr>
          <w:lang w:val="en-US"/>
        </w:rPr>
        <w:instrText>syndrome</w:instrText>
      </w:r>
      <w:r w:rsidR="000E616A" w:rsidRPr="00F83FEB">
        <w:rPr>
          <w:lang w:val="ru-RU"/>
        </w:rPr>
        <w:instrText xml:space="preserve">, </w:instrText>
      </w:r>
      <w:r w:rsidR="000E616A">
        <w:rPr>
          <w:lang w:val="en-US"/>
        </w:rPr>
        <w:instrText>including</w:instrText>
      </w:r>
      <w:r w:rsidR="000E616A" w:rsidRPr="00F83FEB">
        <w:rPr>
          <w:lang w:val="ru-RU"/>
        </w:rPr>
        <w:instrText xml:space="preserve"> </w:instrText>
      </w:r>
      <w:r w:rsidR="000E616A">
        <w:rPr>
          <w:lang w:val="en-US"/>
        </w:rPr>
        <w:instrText>hypomethylating</w:instrText>
      </w:r>
      <w:r w:rsidR="000E616A" w:rsidRPr="00F83FEB">
        <w:rPr>
          <w:lang w:val="ru-RU"/>
        </w:rPr>
        <w:instrText xml:space="preserve"> </w:instrText>
      </w:r>
      <w:r w:rsidR="000E616A">
        <w:rPr>
          <w:lang w:val="en-US"/>
        </w:rPr>
        <w:instrText>agents</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permitted</w:instrText>
      </w:r>
      <w:r w:rsidR="000E616A" w:rsidRPr="00F83FEB">
        <w:rPr>
          <w:lang w:val="ru-RU"/>
        </w:rPr>
        <w:instrText xml:space="preserve">. </w:instrText>
      </w:r>
      <w:r w:rsidR="000E616A">
        <w:rPr>
          <w:lang w:val="en-US"/>
        </w:rPr>
        <w:instrText>Eighty</w:instrText>
      </w:r>
      <w:r w:rsidR="000E616A" w:rsidRPr="00F83FEB">
        <w:rPr>
          <w:lang w:val="ru-RU"/>
        </w:rPr>
        <w:instrText>-</w:instrText>
      </w:r>
      <w:r w:rsidR="000E616A">
        <w:rPr>
          <w:lang w:val="en-US"/>
        </w:rPr>
        <w:instrText>two</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reated</w:instrText>
      </w:r>
      <w:r w:rsidR="000E616A" w:rsidRPr="00F83FEB">
        <w:rPr>
          <w:lang w:val="ru-RU"/>
        </w:rPr>
        <w:instrText xml:space="preserve"> </w:instrText>
      </w:r>
      <w:r w:rsidR="000E616A">
        <w:rPr>
          <w:lang w:val="en-US"/>
        </w:rPr>
        <w:instrText>at</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recommended</w:instrText>
      </w:r>
      <w:r w:rsidR="000E616A" w:rsidRPr="00F83FEB">
        <w:rPr>
          <w:lang w:val="ru-RU"/>
        </w:rPr>
        <w:instrText xml:space="preserve"> </w:instrText>
      </w:r>
      <w:r w:rsidR="000E616A">
        <w:rPr>
          <w:lang w:val="en-US"/>
        </w:rPr>
        <w:instrText>phase</w:instrText>
      </w:r>
      <w:r w:rsidR="000E616A" w:rsidRPr="00F83FEB">
        <w:rPr>
          <w:lang w:val="ru-RU"/>
        </w:rPr>
        <w:instrText xml:space="preserve"> </w:instrText>
      </w:r>
      <w:r w:rsidR="000E616A">
        <w:rPr>
          <w:lang w:val="en-US"/>
        </w:rPr>
        <w:instrText>II</w:instrText>
      </w:r>
      <w:r w:rsidR="000E616A" w:rsidRPr="00F83FEB">
        <w:rPr>
          <w:lang w:val="ru-RU"/>
        </w:rPr>
        <w:instrText xml:space="preserve"> </w:instrText>
      </w:r>
      <w:r w:rsidR="000E616A">
        <w:rPr>
          <w:lang w:val="en-US"/>
        </w:rPr>
        <w:instrText>dos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600 </w:instrText>
      </w:r>
      <w:r w:rsidR="000E616A">
        <w:rPr>
          <w:lang w:val="en-US"/>
        </w:rPr>
        <w:instrText>mg</w:instrText>
      </w:r>
      <w:r w:rsidR="000E616A" w:rsidRPr="00F83FEB">
        <w:rPr>
          <w:lang w:val="ru-RU"/>
        </w:rPr>
        <w:instrText xml:space="preserve">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orally</w:instrText>
      </w:r>
      <w:r w:rsidR="000E616A" w:rsidRPr="00F83FEB">
        <w:rPr>
          <w:lang w:val="ru-RU"/>
        </w:rPr>
        <w:instrText xml:space="preserve"> </w:instrText>
      </w:r>
      <w:r w:rsidR="000E616A">
        <w:rPr>
          <w:lang w:val="en-US"/>
        </w:rPr>
        <w:instrText>in</w:instrText>
      </w:r>
      <w:r w:rsidR="000E616A" w:rsidRPr="00F83FEB">
        <w:rPr>
          <w:lang w:val="ru-RU"/>
        </w:rPr>
        <w:instrText xml:space="preserve"> 28-</w:instrText>
      </w:r>
      <w:r w:rsidR="000E616A">
        <w:rPr>
          <w:lang w:val="en-US"/>
        </w:rPr>
        <w:instrText>day</w:instrText>
      </w:r>
      <w:r w:rsidR="000E616A" w:rsidRPr="00F83FEB">
        <w:rPr>
          <w:lang w:val="ru-RU"/>
        </w:rPr>
        <w:instrText xml:space="preserve"> </w:instrText>
      </w:r>
      <w:r w:rsidR="000E616A">
        <w:rPr>
          <w:lang w:val="en-US"/>
        </w:rPr>
        <w:instrText>cycle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LDAC</w:instrText>
      </w:r>
      <w:r w:rsidR="000E616A" w:rsidRPr="00F83FEB">
        <w:rPr>
          <w:lang w:val="ru-RU"/>
        </w:rPr>
        <w:instrText xml:space="preserve"> (20 </w:instrText>
      </w:r>
      <w:r w:rsidR="000E616A">
        <w:rPr>
          <w:lang w:val="en-US"/>
        </w:rPr>
        <w:instrText>mg</w:instrText>
      </w:r>
      <w:r w:rsidR="000E616A" w:rsidRPr="00F83FEB">
        <w:rPr>
          <w:lang w:val="ru-RU"/>
        </w:rPr>
        <w:instrText>/</w:instrText>
      </w:r>
      <w:r w:rsidR="000E616A">
        <w:rPr>
          <w:lang w:val="en-US"/>
        </w:rPr>
        <w:instrText>m</w:instrText>
      </w:r>
      <w:r w:rsidR="000E616A" w:rsidRPr="00F83FEB">
        <w:rPr>
          <w:lang w:val="ru-RU"/>
        </w:rPr>
        <w:instrText xml:space="preserve">2 </w:instrText>
      </w:r>
      <w:r w:rsidR="000E616A">
        <w:rPr>
          <w:lang w:val="en-US"/>
        </w:rPr>
        <w:instrText>per</w:instrText>
      </w:r>
      <w:r w:rsidR="000E616A" w:rsidRPr="00F83FEB">
        <w:rPr>
          <w:lang w:val="ru-RU"/>
        </w:rPr>
        <w:instrText xml:space="preserve"> </w:instrText>
      </w:r>
      <w:r w:rsidR="000E616A">
        <w:rPr>
          <w:lang w:val="en-US"/>
        </w:rPr>
        <w:instrText>day</w:instrText>
      </w:r>
      <w:r w:rsidR="000E616A" w:rsidRPr="00F83FEB">
        <w:rPr>
          <w:lang w:val="ru-RU"/>
        </w:rPr>
        <w:instrText xml:space="preserve">) </w:instrText>
      </w:r>
      <w:r w:rsidR="000E616A">
        <w:rPr>
          <w:lang w:val="en-US"/>
        </w:rPr>
        <w:instrText>administered</w:instrText>
      </w:r>
      <w:r w:rsidR="000E616A" w:rsidRPr="00F83FEB">
        <w:rPr>
          <w:lang w:val="ru-RU"/>
        </w:rPr>
        <w:instrText xml:space="preserve"> </w:instrText>
      </w:r>
      <w:r w:rsidR="000E616A">
        <w:rPr>
          <w:lang w:val="en-US"/>
        </w:rPr>
        <w:instrText>subcutaneously</w:instrText>
      </w:r>
      <w:r w:rsidR="000E616A" w:rsidRPr="00F83FEB">
        <w:rPr>
          <w:lang w:val="ru-RU"/>
        </w:rPr>
        <w:instrText xml:space="preserve"> </w:instrText>
      </w:r>
      <w:r w:rsidR="000E616A">
        <w:rPr>
          <w:lang w:val="en-US"/>
        </w:rPr>
        <w:instrText>on</w:instrText>
      </w:r>
      <w:r w:rsidR="000E616A" w:rsidRPr="00F83FEB">
        <w:rPr>
          <w:lang w:val="ru-RU"/>
        </w:rPr>
        <w:instrText xml:space="preserve"> </w:instrText>
      </w:r>
      <w:r w:rsidR="000E616A">
        <w:rPr>
          <w:lang w:val="en-US"/>
        </w:rPr>
        <w:instrText>days</w:instrText>
      </w:r>
      <w:r w:rsidR="000E616A" w:rsidRPr="00F83FEB">
        <w:rPr>
          <w:lang w:val="ru-RU"/>
        </w:rPr>
        <w:instrText xml:space="preserve"> 1 </w:instrText>
      </w:r>
      <w:r w:rsidR="000E616A">
        <w:rPr>
          <w:lang w:val="en-US"/>
        </w:rPr>
        <w:instrText>to</w:instrText>
      </w:r>
      <w:r w:rsidR="000E616A" w:rsidRPr="00F83FEB">
        <w:rPr>
          <w:lang w:val="ru-RU"/>
        </w:rPr>
        <w:instrText xml:space="preserve"> 10. </w:instrText>
      </w:r>
      <w:r w:rsidR="000E616A">
        <w:rPr>
          <w:lang w:val="en-US"/>
        </w:rPr>
        <w:instrText>Key</w:instrText>
      </w:r>
      <w:r w:rsidR="000E616A" w:rsidRPr="00F83FEB">
        <w:rPr>
          <w:lang w:val="ru-RU"/>
        </w:rPr>
        <w:instrText xml:space="preserve"> </w:instrText>
      </w:r>
      <w:r w:rsidR="000E616A">
        <w:rPr>
          <w:lang w:val="en-US"/>
        </w:rPr>
        <w:instrText>end</w:instrText>
      </w:r>
      <w:r w:rsidR="000E616A" w:rsidRPr="00F83FEB">
        <w:rPr>
          <w:lang w:val="ru-RU"/>
        </w:rPr>
        <w:instrText xml:space="preserve"> </w:instrText>
      </w:r>
      <w:r w:rsidR="000E616A">
        <w:rPr>
          <w:lang w:val="en-US"/>
        </w:rPr>
        <w:instrText>poi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tolerability</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rates</w:instrText>
      </w:r>
      <w:r w:rsidR="000E616A" w:rsidRPr="00F83FEB">
        <w:rPr>
          <w:lang w:val="ru-RU"/>
        </w:rPr>
        <w:instrText xml:space="preserve">, </w:instrText>
      </w:r>
      <w:r w:rsidR="000E616A">
        <w:rPr>
          <w:lang w:val="en-US"/>
        </w:rPr>
        <w:instrText>duration</w:instrText>
      </w:r>
      <w:r w:rsidR="000E616A" w:rsidRPr="00F83FEB">
        <w:rPr>
          <w:lang w:val="ru-RU"/>
        </w:rPr>
        <w:instrText xml:space="preserve"> </w:instrText>
      </w:r>
      <w:r w:rsidR="000E616A">
        <w:rPr>
          <w:lang w:val="en-US"/>
        </w:rPr>
        <w:instrText>of</w:instrText>
      </w:r>
      <w:r w:rsidR="000E616A" w:rsidRPr="00F83FEB">
        <w:rPr>
          <w:lang w:val="ru-RU"/>
        </w:rPr>
        <w:instrText xml:space="preserve"> </w:instrText>
      </w:r>
      <w:r w:rsidR="000E616A">
        <w:rPr>
          <w:lang w:val="en-US"/>
        </w:rPr>
        <w:instrText>response</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overall</w:instrText>
      </w:r>
      <w:r w:rsidR="000E616A" w:rsidRPr="00F83FEB">
        <w:rPr>
          <w:lang w:val="ru-RU"/>
        </w:rPr>
        <w:instrText xml:space="preserve"> </w:instrText>
      </w:r>
      <w:r w:rsidR="000E616A">
        <w:rPr>
          <w:lang w:val="en-US"/>
        </w:rPr>
        <w:instrText>survival</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RESULTS</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age</w:instrText>
      </w:r>
      <w:r w:rsidR="000E616A" w:rsidRPr="00F83FEB">
        <w:rPr>
          <w:lang w:val="ru-RU"/>
        </w:rPr>
        <w:instrText xml:space="preserve"> </w:instrText>
      </w:r>
      <w:r w:rsidR="000E616A">
        <w:rPr>
          <w:lang w:val="en-US"/>
        </w:rPr>
        <w:instrText>was</w:instrText>
      </w:r>
      <w:r w:rsidR="000E616A" w:rsidRPr="00F83FEB">
        <w:rPr>
          <w:lang w:val="ru-RU"/>
        </w:rPr>
        <w:instrText xml:space="preserve"> 74 </w:instrText>
      </w:r>
      <w:r w:rsidR="000E616A">
        <w:rPr>
          <w:lang w:val="en-US"/>
        </w:rPr>
        <w:instrText>years</w:instrText>
      </w:r>
      <w:r w:rsidR="000E616A" w:rsidRPr="00F83FEB">
        <w:rPr>
          <w:lang w:val="ru-RU"/>
        </w:rPr>
        <w:instrText xml:space="preserve"> (</w:instrText>
      </w:r>
      <w:r w:rsidR="000E616A">
        <w:rPr>
          <w:lang w:val="en-US"/>
        </w:rPr>
        <w:instrText>range</w:instrText>
      </w:r>
      <w:r w:rsidR="000E616A" w:rsidRPr="00F83FEB">
        <w:rPr>
          <w:lang w:val="ru-RU"/>
        </w:rPr>
        <w:instrText xml:space="preserve">, 63 </w:instrText>
      </w:r>
      <w:r w:rsidR="000E616A">
        <w:rPr>
          <w:lang w:val="en-US"/>
        </w:rPr>
        <w:instrText>to</w:instrText>
      </w:r>
      <w:r w:rsidR="000E616A" w:rsidRPr="00F83FEB">
        <w:rPr>
          <w:lang w:val="ru-RU"/>
        </w:rPr>
        <w:instrText xml:space="preserve"> 90 </w:instrText>
      </w:r>
      <w:r w:rsidR="000E616A">
        <w:rPr>
          <w:lang w:val="en-US"/>
        </w:rPr>
        <w:instrText>years</w:instrText>
      </w:r>
      <w:r w:rsidR="000E616A" w:rsidRPr="00F83FEB">
        <w:rPr>
          <w:lang w:val="ru-RU"/>
        </w:rPr>
        <w:instrText xml:space="preserve">), 49% </w:instrText>
      </w:r>
      <w:r w:rsidR="000E616A">
        <w:rPr>
          <w:lang w:val="en-US"/>
        </w:rPr>
        <w:instrText>had</w:instrText>
      </w:r>
      <w:r w:rsidR="000E616A" w:rsidRPr="00F83FEB">
        <w:rPr>
          <w:lang w:val="ru-RU"/>
        </w:rPr>
        <w:instrText xml:space="preserve"> </w:instrText>
      </w:r>
      <w:r w:rsidR="000E616A">
        <w:rPr>
          <w:lang w:val="en-US"/>
        </w:rPr>
        <w:instrText>secondary</w:instrText>
      </w:r>
      <w:r w:rsidR="000E616A" w:rsidRPr="00F83FEB">
        <w:rPr>
          <w:lang w:val="ru-RU"/>
        </w:rPr>
        <w:instrText xml:space="preserve"> </w:instrText>
      </w:r>
      <w:r w:rsidR="000E616A">
        <w:rPr>
          <w:lang w:val="en-US"/>
        </w:rPr>
        <w:instrText>AML</w:instrText>
      </w:r>
      <w:r w:rsidR="000E616A" w:rsidRPr="00F83FEB">
        <w:rPr>
          <w:lang w:val="ru-RU"/>
        </w:rPr>
        <w:instrText xml:space="preserve">, 29% </w:instrText>
      </w:r>
      <w:r w:rsidR="000E616A">
        <w:rPr>
          <w:lang w:val="en-US"/>
        </w:rPr>
        <w:instrText>had</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and</w:instrText>
      </w:r>
      <w:r w:rsidR="000E616A" w:rsidRPr="00F83FEB">
        <w:rPr>
          <w:lang w:val="ru-RU"/>
        </w:rPr>
        <w:instrText xml:space="preserve"> 32% </w:instrText>
      </w:r>
      <w:r w:rsidR="000E616A">
        <w:rPr>
          <w:lang w:val="en-US"/>
        </w:rPr>
        <w:instrText>had</w:instrText>
      </w:r>
      <w:r w:rsidR="000E616A" w:rsidRPr="00F83FEB">
        <w:rPr>
          <w:lang w:val="ru-RU"/>
        </w:rPr>
        <w:instrText xml:space="preserve"> </w:instrText>
      </w:r>
      <w:r w:rsidR="000E616A">
        <w:rPr>
          <w:lang w:val="en-US"/>
        </w:rPr>
        <w:instrText>poor</w:instrText>
      </w:r>
      <w:r w:rsidR="000E616A" w:rsidRPr="00F83FEB">
        <w:rPr>
          <w:lang w:val="ru-RU"/>
        </w:rPr>
        <w:instrText>-</w:instrText>
      </w:r>
      <w:r w:rsidR="000E616A">
        <w:rPr>
          <w:lang w:val="en-US"/>
        </w:rPr>
        <w:instrText>risk</w:instrText>
      </w:r>
      <w:r w:rsidR="000E616A" w:rsidRPr="00F83FEB">
        <w:rPr>
          <w:lang w:val="ru-RU"/>
        </w:rPr>
        <w:instrText xml:space="preserve"> </w:instrText>
      </w:r>
      <w:r w:rsidR="000E616A">
        <w:rPr>
          <w:lang w:val="en-US"/>
        </w:rPr>
        <w:instrText>cytogenetic</w:instrText>
      </w:r>
      <w:r w:rsidR="000E616A" w:rsidRPr="00F83FEB">
        <w:rPr>
          <w:lang w:val="ru-RU"/>
        </w:rPr>
        <w:instrText xml:space="preserve"> </w:instrText>
      </w:r>
      <w:r w:rsidR="000E616A">
        <w:rPr>
          <w:lang w:val="en-US"/>
        </w:rPr>
        <w:instrText>features</w:instrText>
      </w:r>
      <w:r w:rsidR="000E616A" w:rsidRPr="00F83FEB">
        <w:rPr>
          <w:lang w:val="ru-RU"/>
        </w:rPr>
        <w:instrText xml:space="preserve">. </w:instrText>
      </w:r>
      <w:r w:rsidR="000E616A">
        <w:rPr>
          <w:lang w:val="en-US"/>
        </w:rPr>
        <w:instrText>Common</w:instrText>
      </w:r>
      <w:r w:rsidR="000E616A" w:rsidRPr="00F83FEB">
        <w:rPr>
          <w:lang w:val="ru-RU"/>
        </w:rPr>
        <w:instrText xml:space="preserve"> </w:instrText>
      </w:r>
      <w:r w:rsidR="000E616A">
        <w:rPr>
          <w:lang w:val="en-US"/>
        </w:rPr>
        <w:instrText>grade</w:instrText>
      </w:r>
      <w:r w:rsidR="000E616A" w:rsidRPr="00F83FEB">
        <w:rPr>
          <w:lang w:val="ru-RU"/>
        </w:rPr>
        <w:instrText xml:space="preserve"> 3 </w:instrText>
      </w:r>
      <w:r w:rsidR="000E616A">
        <w:rPr>
          <w:lang w:val="en-US"/>
        </w:rPr>
        <w:instrText>or</w:instrText>
      </w:r>
      <w:r w:rsidR="000E616A" w:rsidRPr="00F83FEB">
        <w:rPr>
          <w:lang w:val="ru-RU"/>
        </w:rPr>
        <w:instrText xml:space="preserve"> </w:instrText>
      </w:r>
      <w:r w:rsidR="000E616A">
        <w:rPr>
          <w:lang w:val="en-US"/>
        </w:rPr>
        <w:instrText>greater</w:instrText>
      </w:r>
      <w:r w:rsidR="000E616A" w:rsidRPr="00F83FEB">
        <w:rPr>
          <w:lang w:val="ru-RU"/>
        </w:rPr>
        <w:instrText xml:space="preserve"> </w:instrText>
      </w:r>
      <w:r w:rsidR="000E616A">
        <w:rPr>
          <w:lang w:val="en-US"/>
        </w:rPr>
        <w:instrText>adverse</w:instrText>
      </w:r>
      <w:r w:rsidR="000E616A" w:rsidRPr="00F83FEB">
        <w:rPr>
          <w:lang w:val="ru-RU"/>
        </w:rPr>
        <w:instrText xml:space="preserve"> </w:instrText>
      </w:r>
      <w:r w:rsidR="000E616A">
        <w:rPr>
          <w:lang w:val="en-US"/>
        </w:rPr>
        <w:instrText>events</w:instrText>
      </w:r>
      <w:r w:rsidR="000E616A" w:rsidRPr="00F83FEB">
        <w:rPr>
          <w:lang w:val="ru-RU"/>
        </w:rPr>
        <w:instrText xml:space="preserve"> </w:instrText>
      </w:r>
      <w:r w:rsidR="000E616A">
        <w:rPr>
          <w:lang w:val="en-US"/>
        </w:rPr>
        <w:instrText>were</w:instrText>
      </w:r>
      <w:r w:rsidR="000E616A" w:rsidRPr="00F83FEB">
        <w:rPr>
          <w:lang w:val="ru-RU"/>
        </w:rPr>
        <w:instrText xml:space="preserve"> </w:instrText>
      </w:r>
      <w:r w:rsidR="000E616A">
        <w:rPr>
          <w:lang w:val="en-US"/>
        </w:rPr>
        <w:instrText>febrile</w:instrText>
      </w:r>
      <w:r w:rsidR="000E616A" w:rsidRPr="00F83FEB">
        <w:rPr>
          <w:lang w:val="ru-RU"/>
        </w:rPr>
        <w:instrText xml:space="preserve"> </w:instrText>
      </w:r>
      <w:r w:rsidR="000E616A">
        <w:rPr>
          <w:lang w:val="en-US"/>
        </w:rPr>
        <w:instrText>neutropenia</w:instrText>
      </w:r>
      <w:r w:rsidR="000E616A" w:rsidRPr="00F83FEB">
        <w:rPr>
          <w:lang w:val="ru-RU"/>
        </w:rPr>
        <w:instrText xml:space="preserve"> (42%), </w:instrText>
      </w:r>
      <w:r w:rsidR="000E616A">
        <w:rPr>
          <w:lang w:val="en-US"/>
        </w:rPr>
        <w:instrText>thrombocytopenia</w:instrText>
      </w:r>
      <w:r w:rsidR="000E616A" w:rsidRPr="00F83FEB">
        <w:rPr>
          <w:lang w:val="ru-RU"/>
        </w:rPr>
        <w:instrText xml:space="preserve"> (38%), </w:instrText>
      </w:r>
      <w:r w:rsidR="000E616A">
        <w:rPr>
          <w:lang w:val="en-US"/>
        </w:rPr>
        <w:instrText>and</w:instrText>
      </w:r>
      <w:r w:rsidR="000E616A" w:rsidRPr="00F83FEB">
        <w:rPr>
          <w:lang w:val="ru-RU"/>
        </w:rPr>
        <w:instrText xml:space="preserve"> </w:instrText>
      </w:r>
      <w:r w:rsidR="000E616A">
        <w:rPr>
          <w:lang w:val="en-US"/>
        </w:rPr>
        <w:instrText>WBC</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decreased</w:instrText>
      </w:r>
      <w:r w:rsidR="000E616A" w:rsidRPr="00F83FEB">
        <w:rPr>
          <w:lang w:val="ru-RU"/>
        </w:rPr>
        <w:instrText xml:space="preserve"> (34%). </w:instrText>
      </w:r>
      <w:r w:rsidR="000E616A">
        <w:rPr>
          <w:lang w:val="en-US"/>
        </w:rPr>
        <w:instrText>Early</w:instrText>
      </w:r>
      <w:r w:rsidR="000E616A" w:rsidRPr="00F83FEB">
        <w:rPr>
          <w:lang w:val="ru-RU"/>
        </w:rPr>
        <w:instrText xml:space="preserve"> (30-</w:instrText>
      </w:r>
      <w:r w:rsidR="000E616A">
        <w:rPr>
          <w:lang w:val="en-US"/>
        </w:rPr>
        <w:instrText>da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was</w:instrText>
      </w:r>
      <w:r w:rsidR="000E616A" w:rsidRPr="00F83FEB">
        <w:rPr>
          <w:lang w:val="ru-RU"/>
        </w:rPr>
        <w:instrText xml:space="preserve"> 6%. </w:instrText>
      </w:r>
      <w:r w:rsidR="000E616A">
        <w:rPr>
          <w:lang w:val="en-US"/>
        </w:rPr>
        <w:instrText>Fifty</w:instrText>
      </w:r>
      <w:r w:rsidR="000E616A" w:rsidRPr="00F83FEB">
        <w:rPr>
          <w:lang w:val="ru-RU"/>
        </w:rPr>
        <w:instrText>-</w:instrText>
      </w:r>
      <w:r w:rsidR="000E616A">
        <w:rPr>
          <w:lang w:val="en-US"/>
        </w:rPr>
        <w:instrText>four</w:instrText>
      </w:r>
      <w:r w:rsidR="000E616A" w:rsidRPr="00F83FEB">
        <w:rPr>
          <w:lang w:val="ru-RU"/>
        </w:rPr>
        <w:instrText xml:space="preserve"> </w:instrText>
      </w:r>
      <w:r w:rsidR="000E616A">
        <w:rPr>
          <w:lang w:val="en-US"/>
        </w:rPr>
        <w:instrText>percent</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complet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time</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first</w:instrText>
      </w:r>
      <w:r w:rsidR="000E616A" w:rsidRPr="00F83FEB">
        <w:rPr>
          <w:lang w:val="ru-RU"/>
        </w:rPr>
        <w:instrText xml:space="preserve"> </w:instrText>
      </w:r>
      <w:r w:rsidR="000E616A">
        <w:rPr>
          <w:lang w:val="en-US"/>
        </w:rPr>
        <w:instrText>response</w:instrText>
      </w:r>
      <w:r w:rsidR="000E616A" w:rsidRPr="00F83FEB">
        <w:rPr>
          <w:lang w:val="ru-RU"/>
        </w:rPr>
        <w:instrText xml:space="preserve">, 1.4 </w:instrText>
      </w:r>
      <w:r w:rsidR="000E616A">
        <w:rPr>
          <w:lang w:val="en-US"/>
        </w:rPr>
        <w:instrText>months</w:instrText>
      </w:r>
      <w:r w:rsidR="000E616A" w:rsidRPr="00F83FEB">
        <w:rPr>
          <w:lang w:val="ru-RU"/>
        </w:rPr>
        <w:instrText xml:space="preserve">). </w:instrText>
      </w:r>
      <w:r w:rsidR="000E616A">
        <w:rPr>
          <w:lang w:val="en-US"/>
        </w:rPr>
        <w:instrText>The</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0.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7 </w:instrText>
      </w:r>
      <w:r w:rsidR="000E616A">
        <w:rPr>
          <w:lang w:val="en-US"/>
        </w:rPr>
        <w:instrText>to</w:instrText>
      </w:r>
      <w:r w:rsidR="000E616A" w:rsidRPr="00F83FEB">
        <w:rPr>
          <w:lang w:val="ru-RU"/>
        </w:rPr>
        <w:instrText xml:space="preserve"> 14.2),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8.1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3 </w:instrText>
      </w:r>
      <w:r w:rsidR="000E616A">
        <w:rPr>
          <w:lang w:val="en-US"/>
        </w:rPr>
        <w:instrText>to</w:instrText>
      </w:r>
      <w:r w:rsidR="000E616A" w:rsidRPr="00F83FEB">
        <w:rPr>
          <w:lang w:val="ru-RU"/>
        </w:rPr>
        <w:instrText xml:space="preserve"> 14.9 </w:instrText>
      </w:r>
      <w:r w:rsidR="000E616A">
        <w:rPr>
          <w:lang w:val="en-US"/>
        </w:rPr>
        <w:instrText>months</w:instrText>
      </w:r>
      <w:r w:rsidR="000E616A" w:rsidRPr="00F83FEB">
        <w:rPr>
          <w:lang w:val="ru-RU"/>
        </w:rPr>
        <w:instrText xml:space="preserve">). </w:instrText>
      </w:r>
      <w:r w:rsidR="000E616A">
        <w:rPr>
          <w:lang w:val="en-US"/>
        </w:rPr>
        <w:instrText>Among</w:instrText>
      </w:r>
      <w:r w:rsidR="000E616A" w:rsidRPr="00F83FEB">
        <w:rPr>
          <w:lang w:val="ru-RU"/>
        </w:rPr>
        <w:instrText xml:space="preserve"> </w:instrText>
      </w:r>
      <w:r w:rsidR="000E616A">
        <w:rPr>
          <w:lang w:val="en-US"/>
        </w:rPr>
        <w:instrText>patients</w:instrText>
      </w:r>
      <w:r w:rsidR="000E616A" w:rsidRPr="00F83FEB">
        <w:rPr>
          <w:lang w:val="ru-RU"/>
        </w:rPr>
        <w:instrText xml:space="preserve"> </w:instrText>
      </w:r>
      <w:r w:rsidR="000E616A">
        <w:rPr>
          <w:lang w:val="en-US"/>
        </w:rPr>
        <w:instrText>without</w:instrText>
      </w:r>
      <w:r w:rsidR="000E616A" w:rsidRPr="00F83FEB">
        <w:rPr>
          <w:lang w:val="ru-RU"/>
        </w:rPr>
        <w:instrText xml:space="preserve"> </w:instrText>
      </w:r>
      <w:r w:rsidR="000E616A">
        <w:rPr>
          <w:lang w:val="en-US"/>
        </w:rPr>
        <w:instrText>prior</w:instrText>
      </w:r>
      <w:r w:rsidR="000E616A" w:rsidRPr="00F83FEB">
        <w:rPr>
          <w:lang w:val="ru-RU"/>
        </w:rPr>
        <w:instrText xml:space="preserve"> </w:instrText>
      </w:r>
      <w:r w:rsidR="000E616A">
        <w:rPr>
          <w:lang w:val="en-US"/>
        </w:rPr>
        <w:instrText>HMA</w:instrText>
      </w:r>
      <w:r w:rsidR="000E616A" w:rsidRPr="00F83FEB">
        <w:rPr>
          <w:lang w:val="ru-RU"/>
        </w:rPr>
        <w:instrText xml:space="preserve"> </w:instrText>
      </w:r>
      <w:r w:rsidR="000E616A">
        <w:rPr>
          <w:lang w:val="en-US"/>
        </w:rPr>
        <w:instrText>exposure</w:instrText>
      </w:r>
      <w:r w:rsidR="000E616A" w:rsidRPr="00F83FEB">
        <w:rPr>
          <w:lang w:val="ru-RU"/>
        </w:rPr>
        <w:instrText xml:space="preserve">, </w:instrText>
      </w:r>
      <w:r w:rsidR="000E616A">
        <w:rPr>
          <w:lang w:val="en-US"/>
        </w:rPr>
        <w:instrText>CR</w:instrText>
      </w:r>
      <w:r w:rsidR="000E616A" w:rsidRPr="00F83FEB">
        <w:rPr>
          <w:lang w:val="ru-RU"/>
        </w:rPr>
        <w:instrText>/</w:instrText>
      </w:r>
      <w:r w:rsidR="000E616A">
        <w:rPr>
          <w:lang w:val="en-US"/>
        </w:rPr>
        <w:instrText>CR</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incomplete</w:instrText>
      </w:r>
      <w:r w:rsidR="000E616A" w:rsidRPr="00F83FEB">
        <w:rPr>
          <w:lang w:val="ru-RU"/>
        </w:rPr>
        <w:instrText xml:space="preserve"> </w:instrText>
      </w:r>
      <w:r w:rsidR="000E616A">
        <w:rPr>
          <w:lang w:val="en-US"/>
        </w:rPr>
        <w:instrText>blood</w:instrText>
      </w:r>
      <w:r w:rsidR="000E616A" w:rsidRPr="00F83FEB">
        <w:rPr>
          <w:lang w:val="ru-RU"/>
        </w:rPr>
        <w:instrText xml:space="preserve"> </w:instrText>
      </w:r>
      <w:r w:rsidR="000E616A">
        <w:rPr>
          <w:lang w:val="en-US"/>
        </w:rPr>
        <w:instrText>count</w:instrText>
      </w:r>
      <w:r w:rsidR="000E616A" w:rsidRPr="00F83FEB">
        <w:rPr>
          <w:lang w:val="ru-RU"/>
        </w:rPr>
        <w:instrText xml:space="preserve"> </w:instrText>
      </w:r>
      <w:r w:rsidR="000E616A">
        <w:rPr>
          <w:lang w:val="en-US"/>
        </w:rPr>
        <w:instrText>recovery</w:instrText>
      </w:r>
      <w:r w:rsidR="000E616A" w:rsidRPr="00F83FEB">
        <w:rPr>
          <w:lang w:val="ru-RU"/>
        </w:rPr>
        <w:instrText xml:space="preserve"> </w:instrText>
      </w:r>
      <w:r w:rsidR="000E616A">
        <w:rPr>
          <w:lang w:val="en-US"/>
        </w:rPr>
        <w:instrText>was</w:instrText>
      </w:r>
      <w:r w:rsidR="000E616A" w:rsidRPr="00F83FEB">
        <w:rPr>
          <w:lang w:val="ru-RU"/>
        </w:rPr>
        <w:instrText xml:space="preserve"> </w:instrText>
      </w:r>
      <w:r w:rsidR="000E616A">
        <w:rPr>
          <w:lang w:val="en-US"/>
        </w:rPr>
        <w:instrText>achieved</w:instrText>
      </w:r>
      <w:r w:rsidR="000E616A" w:rsidRPr="00F83FEB">
        <w:rPr>
          <w:lang w:val="ru-RU"/>
        </w:rPr>
        <w:instrText xml:space="preserve"> </w:instrText>
      </w:r>
      <w:r w:rsidR="000E616A">
        <w:rPr>
          <w:lang w:val="en-US"/>
        </w:rPr>
        <w:instrText>in</w:instrText>
      </w:r>
      <w:r w:rsidR="000E616A" w:rsidRPr="00F83FEB">
        <w:rPr>
          <w:lang w:val="ru-RU"/>
        </w:rPr>
        <w:instrText xml:space="preserve"> 62%, </w:instrText>
      </w:r>
      <w:r w:rsidR="000E616A">
        <w:rPr>
          <w:lang w:val="en-US"/>
        </w:rPr>
        <w:instrText>median</w:instrText>
      </w:r>
      <w:r w:rsidR="000E616A" w:rsidRPr="00F83FEB">
        <w:rPr>
          <w:lang w:val="ru-RU"/>
        </w:rPr>
        <w:instrText xml:space="preserve"> </w:instrText>
      </w:r>
      <w:r w:rsidR="000E616A">
        <w:rPr>
          <w:lang w:val="en-US"/>
        </w:rPr>
        <w:instrText>DOR</w:instrText>
      </w:r>
      <w:r w:rsidR="000E616A" w:rsidRPr="00F83FEB">
        <w:rPr>
          <w:lang w:val="ru-RU"/>
        </w:rPr>
        <w:instrText xml:space="preserve"> </w:instrText>
      </w:r>
      <w:r w:rsidR="000E616A">
        <w:rPr>
          <w:lang w:val="en-US"/>
        </w:rPr>
        <w:instrText>was</w:instrText>
      </w:r>
      <w:r w:rsidR="000E616A" w:rsidRPr="00F83FEB">
        <w:rPr>
          <w:lang w:val="ru-RU"/>
        </w:rPr>
        <w:instrText xml:space="preserve"> 14.8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5.5 </w:instrText>
      </w:r>
      <w:r w:rsidR="000E616A">
        <w:rPr>
          <w:lang w:val="en-US"/>
        </w:rPr>
        <w:instrText>months</w:instrText>
      </w:r>
      <w:r w:rsidR="000E616A" w:rsidRPr="00F83FEB">
        <w:rPr>
          <w:lang w:val="ru-RU"/>
        </w:rPr>
        <w:instrText xml:space="preserve"> </w:instrText>
      </w:r>
      <w:r w:rsidR="000E616A">
        <w:rPr>
          <w:lang w:val="en-US"/>
        </w:rPr>
        <w:instrText>to</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reache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median</w:instrText>
      </w:r>
      <w:r w:rsidR="000E616A" w:rsidRPr="00F83FEB">
        <w:rPr>
          <w:lang w:val="ru-RU"/>
        </w:rPr>
        <w:instrText xml:space="preserve"> </w:instrText>
      </w:r>
      <w:r w:rsidR="000E616A">
        <w:rPr>
          <w:lang w:val="en-US"/>
        </w:rPr>
        <w:instrText>OS</w:instrText>
      </w:r>
      <w:r w:rsidR="000E616A" w:rsidRPr="00F83FEB">
        <w:rPr>
          <w:lang w:val="ru-RU"/>
        </w:rPr>
        <w:instrText xml:space="preserve"> </w:instrText>
      </w:r>
      <w:r w:rsidR="000E616A">
        <w:rPr>
          <w:lang w:val="en-US"/>
        </w:rPr>
        <w:instrText>was</w:instrText>
      </w:r>
      <w:r w:rsidR="000E616A" w:rsidRPr="00F83FEB">
        <w:rPr>
          <w:lang w:val="ru-RU"/>
        </w:rPr>
        <w:instrText xml:space="preserve"> 13.5 </w:instrText>
      </w:r>
      <w:r w:rsidR="000E616A">
        <w:rPr>
          <w:lang w:val="en-US"/>
        </w:rPr>
        <w:instrText>months</w:instrText>
      </w:r>
      <w:r w:rsidR="000E616A" w:rsidRPr="00F83FEB">
        <w:rPr>
          <w:lang w:val="ru-RU"/>
        </w:rPr>
        <w:instrText xml:space="preserve"> (95% </w:instrText>
      </w:r>
      <w:r w:rsidR="000E616A">
        <w:rPr>
          <w:lang w:val="en-US"/>
        </w:rPr>
        <w:instrText>CI</w:instrText>
      </w:r>
      <w:r w:rsidR="000E616A" w:rsidRPr="00F83FEB">
        <w:rPr>
          <w:lang w:val="ru-RU"/>
        </w:rPr>
        <w:instrText xml:space="preserve">, 7.0 </w:instrText>
      </w:r>
      <w:r w:rsidR="000E616A">
        <w:rPr>
          <w:lang w:val="en-US"/>
        </w:rPr>
        <w:instrText>to</w:instrText>
      </w:r>
      <w:r w:rsidR="000E616A" w:rsidRPr="00F83FEB">
        <w:rPr>
          <w:lang w:val="ru-RU"/>
        </w:rPr>
        <w:instrText xml:space="preserve"> 18.4 </w:instrText>
      </w:r>
      <w:r w:rsidR="000E616A">
        <w:rPr>
          <w:lang w:val="en-US"/>
        </w:rPr>
        <w:instrText>months</w:instrText>
      </w:r>
      <w:r w:rsidR="000E616A" w:rsidRPr="00F83FEB">
        <w:rPr>
          <w:lang w:val="ru-RU"/>
        </w:rPr>
        <w:instrText xml:space="preserve">). </w:instrText>
      </w:r>
      <w:r w:rsidR="000E616A">
        <w:rPr>
          <w:lang w:val="en-US"/>
        </w:rPr>
        <w:instrText>CONCLUSION</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plus</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has</w:instrText>
      </w:r>
      <w:r w:rsidR="000E616A" w:rsidRPr="00F83FEB">
        <w:rPr>
          <w:lang w:val="ru-RU"/>
        </w:rPr>
        <w:instrText xml:space="preserve"> </w:instrText>
      </w:r>
      <w:r w:rsidR="000E616A">
        <w:rPr>
          <w:lang w:val="en-US"/>
        </w:rPr>
        <w:instrText>a</w:instrText>
      </w:r>
      <w:r w:rsidR="000E616A" w:rsidRPr="00F83FEB">
        <w:rPr>
          <w:lang w:val="ru-RU"/>
        </w:rPr>
        <w:instrText xml:space="preserve"> </w:instrText>
      </w:r>
      <w:r w:rsidR="000E616A">
        <w:rPr>
          <w:lang w:val="en-US"/>
        </w:rPr>
        <w:instrText>manageable</w:instrText>
      </w:r>
      <w:r w:rsidR="000E616A" w:rsidRPr="00F83FEB">
        <w:rPr>
          <w:lang w:val="ru-RU"/>
        </w:rPr>
        <w:instrText xml:space="preserve"> </w:instrText>
      </w:r>
      <w:r w:rsidR="000E616A">
        <w:rPr>
          <w:lang w:val="en-US"/>
        </w:rPr>
        <w:instrText>safety</w:instrText>
      </w:r>
      <w:r w:rsidR="000E616A" w:rsidRPr="00F83FEB">
        <w:rPr>
          <w:lang w:val="ru-RU"/>
        </w:rPr>
        <w:instrText xml:space="preserve"> </w:instrText>
      </w:r>
      <w:r w:rsidR="000E616A">
        <w:rPr>
          <w:lang w:val="en-US"/>
        </w:rPr>
        <w:instrText>profile</w:instrText>
      </w:r>
      <w:r w:rsidR="000E616A" w:rsidRPr="00F83FEB">
        <w:rPr>
          <w:lang w:val="ru-RU"/>
        </w:rPr>
        <w:instrText xml:space="preserve">, </w:instrText>
      </w:r>
      <w:r w:rsidR="000E616A">
        <w:rPr>
          <w:lang w:val="en-US"/>
        </w:rPr>
        <w:instrText>producing</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s</w:instrText>
      </w:r>
      <w:r w:rsidR="000E616A" w:rsidRPr="00F83FEB">
        <w:rPr>
          <w:lang w:val="ru-RU"/>
        </w:rPr>
        <w:instrText xml:space="preserve"> </w:instrText>
      </w:r>
      <w:r w:rsidR="000E616A">
        <w:rPr>
          <w:lang w:val="en-US"/>
        </w:rPr>
        <w:instrText>in</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AML</w:instrText>
      </w:r>
      <w:r w:rsidR="000E616A" w:rsidRPr="00F83FEB">
        <w:rPr>
          <w:lang w:val="ru-RU"/>
        </w:rPr>
        <w:instrText xml:space="preserve"> </w:instrText>
      </w:r>
      <w:r w:rsidR="000E616A">
        <w:rPr>
          <w:lang w:val="en-US"/>
        </w:rPr>
        <w:instrText>ineligi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 xml:space="preserve">. </w:instrText>
      </w:r>
      <w:r w:rsidR="000E616A">
        <w:rPr>
          <w:lang w:val="en-US"/>
        </w:rPr>
        <w:instrText>High</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rat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ow</w:instrText>
      </w:r>
      <w:r w:rsidR="000E616A" w:rsidRPr="00F83FEB">
        <w:rPr>
          <w:lang w:val="ru-RU"/>
        </w:rPr>
        <w:instrText xml:space="preserve"> </w:instrText>
      </w:r>
      <w:r w:rsidR="000E616A">
        <w:rPr>
          <w:lang w:val="en-US"/>
        </w:rPr>
        <w:instrText>early</w:instrText>
      </w:r>
      <w:r w:rsidR="000E616A" w:rsidRPr="00F83FEB">
        <w:rPr>
          <w:lang w:val="ru-RU"/>
        </w:rPr>
        <w:instrText xml:space="preserve"> </w:instrText>
      </w:r>
      <w:r w:rsidR="000E616A">
        <w:rPr>
          <w:lang w:val="en-US"/>
        </w:rPr>
        <w:instrText>mortality</w:instrText>
      </w:r>
      <w:r w:rsidR="000E616A" w:rsidRPr="00F83FEB">
        <w:rPr>
          <w:lang w:val="ru-RU"/>
        </w:rPr>
        <w:instrText xml:space="preserve"> </w:instrText>
      </w:r>
      <w:r w:rsidR="000E616A">
        <w:rPr>
          <w:lang w:val="en-US"/>
        </w:rPr>
        <w:instrText>combined</w:instrText>
      </w:r>
      <w:r w:rsidR="000E616A" w:rsidRPr="00F83FEB">
        <w:rPr>
          <w:lang w:val="ru-RU"/>
        </w:rPr>
        <w:instrText xml:space="preserve"> </w:instrText>
      </w:r>
      <w:r w:rsidR="000E616A">
        <w:rPr>
          <w:lang w:val="en-US"/>
        </w:rPr>
        <w:instrText>with</w:instrText>
      </w:r>
      <w:r w:rsidR="000E616A" w:rsidRPr="00F83FEB">
        <w:rPr>
          <w:lang w:val="ru-RU"/>
        </w:rPr>
        <w:instrText xml:space="preserve"> </w:instrText>
      </w:r>
      <w:r w:rsidR="000E616A">
        <w:rPr>
          <w:lang w:val="en-US"/>
        </w:rPr>
        <w:instrText>rapid</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durable</w:instrText>
      </w:r>
      <w:r w:rsidR="000E616A" w:rsidRPr="00F83FEB">
        <w:rPr>
          <w:lang w:val="ru-RU"/>
        </w:rPr>
        <w:instrText xml:space="preserve"> </w:instrText>
      </w:r>
      <w:r w:rsidR="000E616A">
        <w:rPr>
          <w:lang w:val="en-US"/>
        </w:rPr>
        <w:instrText>remission</w:instrText>
      </w:r>
      <w:r w:rsidR="000E616A" w:rsidRPr="00F83FEB">
        <w:rPr>
          <w:lang w:val="ru-RU"/>
        </w:rPr>
        <w:instrText xml:space="preserve"> </w:instrText>
      </w:r>
      <w:r w:rsidR="000E616A">
        <w:rPr>
          <w:lang w:val="en-US"/>
        </w:rPr>
        <w:instrText>make</w:instrText>
      </w:r>
      <w:r w:rsidR="000E616A" w:rsidRPr="00F83FEB">
        <w:rPr>
          <w:lang w:val="ru-RU"/>
        </w:rPr>
        <w:instrText xml:space="preserve"> </w:instrText>
      </w:r>
      <w:r w:rsidR="000E616A">
        <w:rPr>
          <w:lang w:val="en-US"/>
        </w:rPr>
        <w:instrText>venetoclax</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LDAC</w:instrText>
      </w:r>
      <w:r w:rsidR="000E616A" w:rsidRPr="00F83FEB">
        <w:rPr>
          <w:lang w:val="ru-RU"/>
        </w:rPr>
        <w:instrText xml:space="preserve"> </w:instrText>
      </w:r>
      <w:r w:rsidR="000E616A">
        <w:rPr>
          <w:lang w:val="en-US"/>
        </w:rPr>
        <w:instrText>an</w:instrText>
      </w:r>
      <w:r w:rsidR="000E616A" w:rsidRPr="00F83FEB">
        <w:rPr>
          <w:lang w:val="ru-RU"/>
        </w:rPr>
        <w:instrText xml:space="preserve"> </w:instrText>
      </w:r>
      <w:r w:rsidR="000E616A">
        <w:rPr>
          <w:lang w:val="en-US"/>
        </w:rPr>
        <w:instrText>attractive</w:instrText>
      </w:r>
      <w:r w:rsidR="000E616A" w:rsidRPr="00F83FEB">
        <w:rPr>
          <w:lang w:val="ru-RU"/>
        </w:rPr>
        <w:instrText xml:space="preserve"> </w:instrText>
      </w:r>
      <w:r w:rsidR="000E616A">
        <w:rPr>
          <w:lang w:val="en-US"/>
        </w:rPr>
        <w:instrText>and</w:instrText>
      </w:r>
      <w:r w:rsidR="000E616A" w:rsidRPr="00F83FEB">
        <w:rPr>
          <w:lang w:val="ru-RU"/>
        </w:rPr>
        <w:instrText xml:space="preserve"> </w:instrText>
      </w:r>
      <w:r w:rsidR="000E616A">
        <w:rPr>
          <w:lang w:val="en-US"/>
        </w:rPr>
        <w:instrText>novel</w:instrText>
      </w:r>
      <w:r w:rsidR="000E616A" w:rsidRPr="00F83FEB">
        <w:rPr>
          <w:lang w:val="ru-RU"/>
        </w:rPr>
        <w:instrText xml:space="preserve"> </w:instrText>
      </w:r>
      <w:r w:rsidR="000E616A">
        <w:rPr>
          <w:lang w:val="en-US"/>
        </w:rPr>
        <w:instrText>treatment</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older</w:instrText>
      </w:r>
      <w:r w:rsidR="000E616A" w:rsidRPr="00F83FEB">
        <w:rPr>
          <w:lang w:val="ru-RU"/>
        </w:rPr>
        <w:instrText xml:space="preserve"> </w:instrText>
      </w:r>
      <w:r w:rsidR="000E616A">
        <w:rPr>
          <w:lang w:val="en-US"/>
        </w:rPr>
        <w:instrText>adults</w:instrText>
      </w:r>
      <w:r w:rsidR="000E616A" w:rsidRPr="00F83FEB">
        <w:rPr>
          <w:lang w:val="ru-RU"/>
        </w:rPr>
        <w:instrText xml:space="preserve"> </w:instrText>
      </w:r>
      <w:r w:rsidR="000E616A">
        <w:rPr>
          <w:lang w:val="en-US"/>
        </w:rPr>
        <w:instrText>not</w:instrText>
      </w:r>
      <w:r w:rsidR="000E616A" w:rsidRPr="00F83FEB">
        <w:rPr>
          <w:lang w:val="ru-RU"/>
        </w:rPr>
        <w:instrText xml:space="preserve"> </w:instrText>
      </w:r>
      <w:r w:rsidR="000E616A">
        <w:rPr>
          <w:lang w:val="en-US"/>
        </w:rPr>
        <w:instrText>suitable</w:instrText>
      </w:r>
      <w:r w:rsidR="000E616A" w:rsidRPr="00F83FEB">
        <w:rPr>
          <w:lang w:val="ru-RU"/>
        </w:rPr>
        <w:instrText xml:space="preserve"> </w:instrText>
      </w:r>
      <w:r w:rsidR="000E616A">
        <w:rPr>
          <w:lang w:val="en-US"/>
        </w:rPr>
        <w:instrText>for</w:instrText>
      </w:r>
      <w:r w:rsidR="000E616A" w:rsidRPr="00F83FEB">
        <w:rPr>
          <w:lang w:val="ru-RU"/>
        </w:rPr>
        <w:instrText xml:space="preserve"> </w:instrText>
      </w:r>
      <w:r w:rsidR="000E616A">
        <w:rPr>
          <w:lang w:val="en-US"/>
        </w:rPr>
        <w:instrText>intensive</w:instrText>
      </w:r>
      <w:r w:rsidR="000E616A" w:rsidRPr="00F83FEB">
        <w:rPr>
          <w:lang w:val="ru-RU"/>
        </w:rPr>
        <w:instrText xml:space="preserve"> </w:instrText>
      </w:r>
      <w:r w:rsidR="000E616A">
        <w:rPr>
          <w:lang w:val="en-US"/>
        </w:rPr>
        <w:instrText>chemotherapy</w:instrText>
      </w:r>
      <w:r w:rsidR="000E616A" w:rsidRPr="00F83FEB">
        <w:rPr>
          <w:lang w:val="ru-RU"/>
        </w:rPr>
        <w:instrText>.","</w:instrText>
      </w:r>
      <w:r w:rsidR="000E616A">
        <w:rPr>
          <w:lang w:val="en-US"/>
        </w:rPr>
        <w:instrText>author</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Wei</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Andrew</w:instrText>
      </w:r>
      <w:r w:rsidR="000E616A" w:rsidRPr="00F83FEB">
        <w:rPr>
          <w:lang w:val="ru-RU"/>
        </w:rPr>
        <w:instrText xml:space="preserve"> </w:instrText>
      </w:r>
      <w:r w:rsidR="000E616A">
        <w:rPr>
          <w:lang w:val="en-US"/>
        </w:rPr>
        <w:instrText>H</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Strickland</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Stephen</w:instrText>
      </w:r>
      <w:r w:rsidR="000E616A" w:rsidRPr="00F83FEB">
        <w:rPr>
          <w:lang w:val="ru-RU"/>
        </w:rPr>
        <w:instrText xml:space="preserve"> </w:instrText>
      </w:r>
      <w:r w:rsidR="000E616A">
        <w:rPr>
          <w:lang w:val="en-US"/>
        </w:rPr>
        <w:instrText>A</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Hou</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Jing</w:instrText>
      </w:r>
      <w:r w:rsidR="000E616A" w:rsidRPr="00F83FEB">
        <w:rPr>
          <w:lang w:val="ru-RU"/>
        </w:rPr>
        <w:instrText>-</w:instrText>
      </w:r>
      <w:r w:rsidR="000E616A">
        <w:rPr>
          <w:lang w:val="en-US"/>
        </w:rPr>
        <w:instrText>Zhou</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Fiedler</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Walter</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instrText>
      </w:r>
      <w:r w:rsidR="000E616A" w:rsidRPr="00F83FEB">
        <w:rPr>
          <w:lang w:val="ru-RU"/>
        </w:rPr>
        <w:instrText>":"</w:instrText>
      </w:r>
      <w:r w:rsidR="000E616A">
        <w:rPr>
          <w:lang w:val="en-US"/>
        </w:rPr>
        <w:instrText>Lin</w:instrText>
      </w:r>
      <w:r w:rsidR="000E616A" w:rsidRPr="00F83FEB">
        <w:rPr>
          <w:lang w:val="ru-RU"/>
        </w:rPr>
        <w:instrText>","</w:instrText>
      </w:r>
      <w:r w:rsidR="000E616A">
        <w:rPr>
          <w:lang w:val="en-US"/>
        </w:rPr>
        <w:instrText>given</w:instrText>
      </w:r>
      <w:r w:rsidR="000E616A" w:rsidRPr="00F83FEB">
        <w:rPr>
          <w:lang w:val="ru-RU"/>
        </w:rPr>
        <w:instrText>":"</w:instrText>
      </w:r>
      <w:r w:rsidR="000E616A">
        <w:rPr>
          <w:lang w:val="en-US"/>
        </w:rPr>
        <w:instrText>Tara</w:instrText>
      </w:r>
      <w:r w:rsidR="000E616A" w:rsidRPr="00F83FEB">
        <w:rPr>
          <w:lang w:val="ru-RU"/>
        </w:rPr>
        <w:instrText xml:space="preserve"> </w:instrText>
      </w:r>
      <w:r w:rsidR="000E616A">
        <w:rPr>
          <w:lang w:val="en-US"/>
        </w:rPr>
        <w:instrText>L</w:instrText>
      </w:r>
      <w:r w:rsidR="000E616A" w:rsidRPr="00F83FEB">
        <w:rPr>
          <w:lang w:val="ru-RU"/>
        </w:rPr>
        <w:instrText>","</w:instrText>
      </w:r>
      <w:r w:rsidR="000E616A">
        <w:rPr>
          <w:lang w:val="en-US"/>
        </w:rPr>
        <w:instrText>non</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parse</w:instrText>
      </w:r>
      <w:r w:rsidR="000E616A" w:rsidRPr="00F83FEB">
        <w:rPr>
          <w:lang w:val="ru-RU"/>
        </w:rPr>
        <w:instrText>-</w:instrText>
      </w:r>
      <w:r w:rsidR="000E616A">
        <w:rPr>
          <w:lang w:val="en-US"/>
        </w:rPr>
        <w:instrText>names</w:instrText>
      </w:r>
      <w:r w:rsidR="000E616A" w:rsidRPr="00F83FEB">
        <w:rPr>
          <w:lang w:val="ru-RU"/>
        </w:rPr>
        <w:instrText>":</w:instrText>
      </w:r>
      <w:r w:rsidR="000E616A">
        <w:rPr>
          <w:lang w:val="en-US"/>
        </w:rPr>
        <w:instrText>false</w:instrText>
      </w:r>
      <w:r w:rsidR="000E616A" w:rsidRPr="00F83FEB">
        <w:rPr>
          <w:lang w:val="ru-RU"/>
        </w:rPr>
        <w:instrText>,"</w:instrText>
      </w:r>
      <w:r w:rsidR="000E616A">
        <w:rPr>
          <w:lang w:val="en-US"/>
        </w:rPr>
        <w:instrText>suffix</w:instrText>
      </w:r>
      <w:r w:rsidR="000E616A" w:rsidRPr="00F83FEB">
        <w:rPr>
          <w:lang w:val="ru-RU"/>
        </w:rPr>
        <w:instrText>":""},{"</w:instrText>
      </w:r>
      <w:r w:rsidR="000E616A">
        <w:rPr>
          <w:lang w:val="en-US"/>
        </w:rPr>
        <w:instrText>dropping</w:instrText>
      </w:r>
      <w:r w:rsidR="000E616A" w:rsidRPr="00F83FEB">
        <w:rPr>
          <w:lang w:val="ru-RU"/>
        </w:rPr>
        <w:instrText>-</w:instrText>
      </w:r>
      <w:r w:rsidR="000E616A">
        <w:rPr>
          <w:lang w:val="en-US"/>
        </w:rPr>
        <w:instrText>particle</w:instrText>
      </w:r>
      <w:r w:rsidR="000E616A" w:rsidRPr="00F83FEB">
        <w:rPr>
          <w:lang w:val="ru-RU"/>
        </w:rPr>
        <w:instrText>":"","</w:instrText>
      </w:r>
      <w:r w:rsidR="000E616A">
        <w:rPr>
          <w:lang w:val="en-US"/>
        </w:rPr>
        <w:instrText>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5,56]","plainTextFormattedCitation":"[55,56]","previouslyFormattedCitation":"[55,56]"},"properties":{"noteIndex":0},"schema":"https://github.com/citation-style-language/schema/raw/master/csl-citation.json"}</w:instrText>
      </w:r>
      <w:r w:rsidR="006F01D8" w:rsidRPr="00ED0774">
        <w:rPr>
          <w:lang w:val="en-US"/>
        </w:rPr>
        <w:fldChar w:fldCharType="separate"/>
      </w:r>
      <w:r w:rsidR="000E616A" w:rsidRPr="000E616A">
        <w:rPr>
          <w:noProof/>
        </w:rPr>
        <w:t>[55,56]</w:t>
      </w:r>
      <w:r w:rsidR="006F01D8" w:rsidRPr="00ED0774">
        <w:rPr>
          <w:lang w:val="en-US"/>
        </w:rPr>
        <w:fldChar w:fldCharType="end"/>
      </w:r>
      <w:r w:rsidRPr="00ED0774">
        <w:t>.</w:t>
      </w:r>
      <w:r w:rsidR="00A11EED" w:rsidRPr="00ED0774">
        <w:rPr>
          <w:lang w:val="en-US"/>
        </w:rPr>
        <w:t xml:space="preserve"> </w:t>
      </w:r>
    </w:p>
    <w:p w14:paraId="40469DE9" w14:textId="52134153" w:rsidR="002648D7"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A62E4" w:rsidRPr="00ED0774">
        <w:rPr>
          <w:rStyle w:val="affb"/>
          <w:lang w:val="en-US"/>
        </w:rPr>
        <w:t>B</w:t>
      </w:r>
      <w:r w:rsidR="004A62E4" w:rsidRPr="00ED0774">
        <w:rPr>
          <w:rStyle w:val="affb"/>
        </w:rPr>
        <w:t xml:space="preserve"> </w:t>
      </w:r>
      <w:r w:rsidR="002648D7" w:rsidRPr="00ED0774">
        <w:rPr>
          <w:rStyle w:val="affb"/>
        </w:rPr>
        <w:t>(уровень</w:t>
      </w:r>
      <w:r w:rsidR="00926681" w:rsidRPr="00ED0774">
        <w:rPr>
          <w:rStyle w:val="affb"/>
        </w:rPr>
        <w:t xml:space="preserve"> </w:t>
      </w:r>
      <w:r w:rsidR="002648D7" w:rsidRPr="00ED0774">
        <w:rPr>
          <w:rStyle w:val="affb"/>
        </w:rPr>
        <w:t>достоверности</w:t>
      </w:r>
      <w:r w:rsidR="00926681" w:rsidRPr="00ED0774">
        <w:rPr>
          <w:rStyle w:val="affb"/>
        </w:rPr>
        <w:t xml:space="preserve"> </w:t>
      </w:r>
      <w:r w:rsidR="002648D7" w:rsidRPr="00ED0774">
        <w:rPr>
          <w:rStyle w:val="affb"/>
        </w:rPr>
        <w:t>доказательств</w:t>
      </w:r>
      <w:r w:rsidR="00926681" w:rsidRPr="00ED0774">
        <w:rPr>
          <w:rStyle w:val="affb"/>
        </w:rPr>
        <w:t xml:space="preserve"> </w:t>
      </w:r>
      <w:r w:rsidR="002648D7" w:rsidRPr="00ED0774">
        <w:rPr>
          <w:rStyle w:val="affb"/>
        </w:rPr>
        <w:t>–</w:t>
      </w:r>
      <w:r w:rsidR="00926681" w:rsidRPr="00ED0774">
        <w:rPr>
          <w:rStyle w:val="affb"/>
        </w:rPr>
        <w:t xml:space="preserve"> </w:t>
      </w:r>
      <w:r w:rsidR="004A62E4" w:rsidRPr="00ED0774">
        <w:rPr>
          <w:rStyle w:val="affb"/>
        </w:rPr>
        <w:t>3</w:t>
      </w:r>
      <w:r w:rsidR="00CD79B1" w:rsidRPr="00ED0774">
        <w:rPr>
          <w:rStyle w:val="affb"/>
        </w:rPr>
        <w:t>)</w:t>
      </w:r>
    </w:p>
    <w:p w14:paraId="7024CD2E" w14:textId="05378A6A" w:rsidR="00A76940"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c"/>
          <w:i w:val="0"/>
        </w:rPr>
        <w:t xml:space="preserve"> </w:t>
      </w:r>
      <w:r w:rsidR="003321F0" w:rsidRPr="00ED0774">
        <w:rPr>
          <w:rStyle w:val="affc"/>
        </w:rPr>
        <w:t>т</w:t>
      </w:r>
      <w:r w:rsidR="002648D7" w:rsidRPr="00ED0774">
        <w:rPr>
          <w:rStyle w:val="affc"/>
        </w:rPr>
        <w:t>ерапия</w:t>
      </w:r>
      <w:r w:rsidR="00926681" w:rsidRPr="00ED0774">
        <w:rPr>
          <w:rStyle w:val="affc"/>
        </w:rPr>
        <w:t xml:space="preserve"> </w:t>
      </w:r>
      <w:r w:rsidR="002648D7" w:rsidRPr="00ED0774">
        <w:rPr>
          <w:rStyle w:val="affc"/>
        </w:rPr>
        <w:t>азацитидином**</w:t>
      </w:r>
      <w:r w:rsidR="00926681" w:rsidRPr="00ED0774">
        <w:rPr>
          <w:rStyle w:val="affc"/>
        </w:rPr>
        <w:t xml:space="preserve"> </w:t>
      </w:r>
      <w:r w:rsidR="003321F0" w:rsidRPr="00ED0774">
        <w:rPr>
          <w:rStyle w:val="affc"/>
        </w:rPr>
        <w:t>в</w:t>
      </w:r>
      <w:r w:rsidR="00926681" w:rsidRPr="00ED0774">
        <w:rPr>
          <w:rStyle w:val="affc"/>
        </w:rPr>
        <w:t xml:space="preserve"> </w:t>
      </w:r>
      <w:r w:rsidR="003321F0" w:rsidRPr="00ED0774">
        <w:rPr>
          <w:rStyle w:val="affc"/>
        </w:rPr>
        <w:t>дозе</w:t>
      </w:r>
      <w:r w:rsidR="00926681" w:rsidRPr="00ED0774">
        <w:rPr>
          <w:rStyle w:val="affc"/>
        </w:rPr>
        <w:t xml:space="preserve"> </w:t>
      </w:r>
      <w:r w:rsidR="002648D7" w:rsidRPr="00ED0774">
        <w:rPr>
          <w:rStyle w:val="affc"/>
        </w:rPr>
        <w:t>75</w:t>
      </w:r>
      <w:r w:rsidR="00926681" w:rsidRPr="00ED0774">
        <w:rPr>
          <w:rStyle w:val="affc"/>
        </w:rPr>
        <w:t xml:space="preserve"> </w:t>
      </w:r>
      <w:r w:rsidR="002648D7" w:rsidRPr="00ED0774">
        <w:rPr>
          <w:rStyle w:val="affc"/>
        </w:rPr>
        <w:t>мг/м</w:t>
      </w:r>
      <w:r w:rsidR="002648D7" w:rsidRPr="00ED0774">
        <w:rPr>
          <w:rStyle w:val="affc"/>
          <w:vertAlign w:val="superscript"/>
        </w:rPr>
        <w:t>2</w:t>
      </w:r>
      <w:r w:rsidR="00926681" w:rsidRPr="00ED0774">
        <w:rPr>
          <w:rStyle w:val="affc"/>
        </w:rPr>
        <w:t xml:space="preserve"> </w:t>
      </w:r>
      <w:r w:rsidR="002648D7" w:rsidRPr="00ED0774">
        <w:rPr>
          <w:rStyle w:val="affc"/>
        </w:rPr>
        <w:t>7</w:t>
      </w:r>
      <w:r w:rsidR="00926681" w:rsidRPr="00ED0774">
        <w:rPr>
          <w:rStyle w:val="affc"/>
        </w:rPr>
        <w:t xml:space="preserve"> </w:t>
      </w:r>
      <w:r w:rsidR="002648D7" w:rsidRPr="00ED0774">
        <w:rPr>
          <w:rStyle w:val="affc"/>
        </w:rPr>
        <w:t>дней</w:t>
      </w:r>
      <w:r w:rsidR="00926681" w:rsidRPr="00ED0774">
        <w:rPr>
          <w:rStyle w:val="affc"/>
        </w:rPr>
        <w:t xml:space="preserve"> </w:t>
      </w:r>
      <w:r w:rsidR="00187D6B" w:rsidRPr="00ED0774">
        <w:rPr>
          <w:rStyle w:val="affc"/>
        </w:rPr>
        <w:t>п</w:t>
      </w:r>
      <w:r w:rsidR="00D85856" w:rsidRPr="00ED0774">
        <w:rPr>
          <w:rStyle w:val="affc"/>
        </w:rPr>
        <w:t>/к</w:t>
      </w:r>
      <w:r w:rsidR="002648D7" w:rsidRPr="00ED0774">
        <w:rPr>
          <w:rStyle w:val="affc"/>
        </w:rPr>
        <w:t>,</w:t>
      </w:r>
      <w:r w:rsidR="00926681" w:rsidRPr="00ED0774">
        <w:rPr>
          <w:rStyle w:val="affc"/>
        </w:rPr>
        <w:t xml:space="preserve"> </w:t>
      </w:r>
      <w:r w:rsidR="002648D7" w:rsidRPr="00ED0774">
        <w:rPr>
          <w:rStyle w:val="affc"/>
        </w:rPr>
        <w:t>децитабином</w:t>
      </w:r>
      <w:r w:rsidR="00926681" w:rsidRPr="00ED0774">
        <w:rPr>
          <w:rStyle w:val="affc"/>
        </w:rPr>
        <w:t xml:space="preserve"> </w:t>
      </w:r>
      <w:r w:rsidR="00CA50A8" w:rsidRPr="00ED0774">
        <w:rPr>
          <w:rStyle w:val="affc"/>
        </w:rPr>
        <w:t>2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926681" w:rsidRPr="00ED0774">
        <w:rPr>
          <w:rStyle w:val="affc"/>
        </w:rPr>
        <w:t xml:space="preserve"> </w:t>
      </w:r>
      <w:r w:rsidR="00CA50A8" w:rsidRPr="00ED0774">
        <w:rPr>
          <w:rStyle w:val="affc"/>
        </w:rPr>
        <w:t>5</w:t>
      </w:r>
      <w:r w:rsidR="00926681" w:rsidRPr="00ED0774">
        <w:rPr>
          <w:rStyle w:val="affc"/>
        </w:rPr>
        <w:t xml:space="preserve"> </w:t>
      </w:r>
      <w:r w:rsidR="00CA50A8" w:rsidRPr="00ED0774">
        <w:rPr>
          <w:rStyle w:val="affc"/>
        </w:rPr>
        <w:t>дней</w:t>
      </w:r>
      <w:r w:rsidR="00926681" w:rsidRPr="00ED0774">
        <w:rPr>
          <w:rStyle w:val="affc"/>
        </w:rPr>
        <w:t xml:space="preserve"> </w:t>
      </w:r>
      <w:r w:rsidR="00187D6B" w:rsidRPr="00ED0774">
        <w:rPr>
          <w:rStyle w:val="affc"/>
        </w:rPr>
        <w:t>в/в</w:t>
      </w:r>
      <w:r w:rsidR="00926681" w:rsidRPr="00ED0774">
        <w:rPr>
          <w:rStyle w:val="affc"/>
        </w:rPr>
        <w:t xml:space="preserve"> </w:t>
      </w:r>
      <w:r w:rsidR="00CA50A8" w:rsidRPr="00ED0774">
        <w:rPr>
          <w:rStyle w:val="affc"/>
        </w:rPr>
        <w:t>или</w:t>
      </w:r>
      <w:r w:rsidR="00926681" w:rsidRPr="00ED0774">
        <w:rPr>
          <w:rStyle w:val="affc"/>
        </w:rPr>
        <w:t xml:space="preserve"> </w:t>
      </w:r>
      <w:r w:rsidR="00CA50A8" w:rsidRPr="00ED0774">
        <w:rPr>
          <w:rStyle w:val="affc"/>
        </w:rPr>
        <w:t>малыми</w:t>
      </w:r>
      <w:r w:rsidR="00926681" w:rsidRPr="00ED0774">
        <w:rPr>
          <w:rStyle w:val="affc"/>
        </w:rPr>
        <w:t xml:space="preserve"> </w:t>
      </w:r>
      <w:r w:rsidR="00CA50A8" w:rsidRPr="00ED0774">
        <w:rPr>
          <w:rStyle w:val="affc"/>
        </w:rPr>
        <w:t>дозами</w:t>
      </w:r>
      <w:r w:rsidR="00926681" w:rsidRPr="00ED0774">
        <w:rPr>
          <w:rStyle w:val="affc"/>
        </w:rPr>
        <w:t xml:space="preserve"> </w:t>
      </w:r>
      <w:r w:rsidR="00D45527" w:rsidRPr="00ED0774">
        <w:rPr>
          <w:rStyle w:val="affc"/>
        </w:rPr>
        <w:t>#</w:t>
      </w:r>
      <w:r w:rsidR="00CA50A8" w:rsidRPr="00ED0774">
        <w:rPr>
          <w:rStyle w:val="affc"/>
        </w:rPr>
        <w:t>цитарабина**</w:t>
      </w:r>
      <w:r w:rsidR="00926681" w:rsidRPr="00ED0774">
        <w:rPr>
          <w:rStyle w:val="affc"/>
        </w:rPr>
        <w:t xml:space="preserve"> </w:t>
      </w:r>
      <w:r w:rsidR="00B13246" w:rsidRPr="00ED0774">
        <w:rPr>
          <w:rStyle w:val="affc"/>
        </w:rPr>
        <w:t>2</w:t>
      </w:r>
      <w:r w:rsidR="00CA50A8" w:rsidRPr="00ED0774">
        <w:rPr>
          <w:rStyle w:val="affc"/>
        </w:rPr>
        <w:t>0</w:t>
      </w:r>
      <w:r w:rsidR="00926681" w:rsidRPr="00ED0774">
        <w:rPr>
          <w:rStyle w:val="affc"/>
        </w:rPr>
        <w:t xml:space="preserve"> </w:t>
      </w:r>
      <w:r w:rsidR="00CA50A8" w:rsidRPr="00ED0774">
        <w:rPr>
          <w:rStyle w:val="affc"/>
        </w:rPr>
        <w:t>мг/м</w:t>
      </w:r>
      <w:r w:rsidR="00CA50A8" w:rsidRPr="00ED0774">
        <w:rPr>
          <w:rStyle w:val="affc"/>
          <w:vertAlign w:val="superscript"/>
        </w:rPr>
        <w:t>2</w:t>
      </w:r>
      <w:r w:rsidR="00CA50A8" w:rsidRPr="00ED0774">
        <w:rPr>
          <w:rStyle w:val="affc"/>
        </w:rPr>
        <w:t>/</w:t>
      </w:r>
      <w:r w:rsidR="005E7775" w:rsidRPr="00ED0774">
        <w:rPr>
          <w:rStyle w:val="affc"/>
        </w:rPr>
        <w:t>сутки</w:t>
      </w:r>
      <w:r w:rsidR="00926681" w:rsidRPr="00ED0774">
        <w:rPr>
          <w:rStyle w:val="affc"/>
        </w:rPr>
        <w:t xml:space="preserve"> </w:t>
      </w:r>
      <w:r w:rsidR="00CA50A8" w:rsidRPr="00ED0774">
        <w:rPr>
          <w:rStyle w:val="affc"/>
        </w:rPr>
        <w:t>10</w:t>
      </w:r>
      <w:r w:rsidR="00926681" w:rsidRPr="00ED0774">
        <w:rPr>
          <w:rStyle w:val="affc"/>
        </w:rPr>
        <w:t xml:space="preserve"> </w:t>
      </w:r>
      <w:r w:rsidR="00CA50A8" w:rsidRPr="00ED0774">
        <w:rPr>
          <w:rStyle w:val="affc"/>
        </w:rPr>
        <w:t>дней</w:t>
      </w:r>
      <w:r w:rsidR="00926681" w:rsidRPr="00ED0774">
        <w:rPr>
          <w:rStyle w:val="affc"/>
        </w:rPr>
        <w:t xml:space="preserve"> </w:t>
      </w:r>
      <w:r w:rsidR="00187D6B" w:rsidRPr="00ED0774">
        <w:rPr>
          <w:rStyle w:val="affc"/>
        </w:rPr>
        <w:t>п/к</w:t>
      </w:r>
      <w:r w:rsidR="00926681" w:rsidRPr="00ED0774">
        <w:rPr>
          <w:rStyle w:val="affc"/>
        </w:rPr>
        <w:t xml:space="preserve"> </w:t>
      </w:r>
      <w:r w:rsidR="00CA50A8" w:rsidRPr="00ED0774">
        <w:rPr>
          <w:rStyle w:val="affc"/>
        </w:rPr>
        <w:t>с</w:t>
      </w:r>
      <w:r w:rsidR="00926681" w:rsidRPr="00ED0774">
        <w:rPr>
          <w:rStyle w:val="affc"/>
        </w:rPr>
        <w:t xml:space="preserve"> </w:t>
      </w:r>
      <w:r w:rsidR="00CA50A8" w:rsidRPr="00ED0774">
        <w:rPr>
          <w:rStyle w:val="affc"/>
        </w:rPr>
        <w:t>венетоклаксом</w:t>
      </w:r>
      <w:r w:rsidR="00926681" w:rsidRPr="00ED0774">
        <w:rPr>
          <w:rStyle w:val="affc"/>
        </w:rPr>
        <w:t xml:space="preserve"> </w:t>
      </w:r>
      <w:r w:rsidR="00CA50A8" w:rsidRPr="00ED0774">
        <w:rPr>
          <w:rStyle w:val="affc"/>
        </w:rPr>
        <w:t>400</w:t>
      </w:r>
      <w:r w:rsidR="003321F0" w:rsidRPr="00ED0774">
        <w:rPr>
          <w:rStyle w:val="affc"/>
        </w:rPr>
        <w:t>–</w:t>
      </w:r>
      <w:r w:rsidR="00CA50A8" w:rsidRPr="00ED0774">
        <w:rPr>
          <w:rStyle w:val="affc"/>
        </w:rPr>
        <w:t>600</w:t>
      </w:r>
      <w:r w:rsidR="00926681" w:rsidRPr="00ED0774">
        <w:rPr>
          <w:rStyle w:val="affc"/>
        </w:rPr>
        <w:t xml:space="preserve"> </w:t>
      </w:r>
      <w:r w:rsidR="00CA50A8" w:rsidRPr="00ED0774">
        <w:rPr>
          <w:rStyle w:val="affc"/>
        </w:rPr>
        <w:t>мг</w:t>
      </w:r>
      <w:r w:rsidR="00112CE1" w:rsidRPr="00ED0774">
        <w:rPr>
          <w:rStyle w:val="affc"/>
        </w:rPr>
        <w:t xml:space="preserve"> до развития непереносимости или прогрессирования заболевания</w:t>
      </w:r>
      <w:r w:rsidR="00926681" w:rsidRPr="00ED0774">
        <w:rPr>
          <w:rStyle w:val="affc"/>
        </w:rPr>
        <w:t xml:space="preserve"> </w:t>
      </w:r>
      <w:r w:rsidR="00CA50A8" w:rsidRPr="00ED0774">
        <w:rPr>
          <w:rStyle w:val="affc"/>
        </w:rPr>
        <w:t>(</w:t>
      </w:r>
      <w:r w:rsidR="00CA50A8" w:rsidRPr="00ED0774">
        <w:rPr>
          <w:rStyle w:val="affb"/>
          <w:b w:val="0"/>
          <w:i/>
          <w:iCs/>
        </w:rPr>
        <w:t>см.</w:t>
      </w:r>
      <w:r w:rsidR="00926681" w:rsidRPr="00ED0774">
        <w:rPr>
          <w:rStyle w:val="affb"/>
          <w:b w:val="0"/>
          <w:i/>
          <w:iCs/>
        </w:rPr>
        <w:t xml:space="preserve"> </w:t>
      </w:r>
      <w:r w:rsidR="00CA50A8" w:rsidRPr="00ED0774">
        <w:rPr>
          <w:rStyle w:val="affb"/>
          <w:b w:val="0"/>
          <w:bCs w:val="0"/>
          <w:i/>
          <w:iCs/>
        </w:rPr>
        <w:t>Приложение</w:t>
      </w:r>
      <w:r w:rsidR="00926681" w:rsidRPr="00ED0774">
        <w:rPr>
          <w:rStyle w:val="affb"/>
          <w:b w:val="0"/>
          <w:bCs w:val="0"/>
          <w:i/>
          <w:iCs/>
        </w:rPr>
        <w:t xml:space="preserve"> </w:t>
      </w:r>
      <w:r w:rsidR="008E0777" w:rsidRPr="00ED0774">
        <w:rPr>
          <w:rStyle w:val="affb"/>
          <w:b w:val="0"/>
          <w:bCs w:val="0"/>
          <w:i/>
          <w:iCs/>
        </w:rPr>
        <w:t>А3.2</w:t>
      </w:r>
      <w:r w:rsidR="00CA50A8" w:rsidRPr="00ED0774">
        <w:rPr>
          <w:rStyle w:val="affc"/>
        </w:rPr>
        <w:t>)</w:t>
      </w:r>
      <w:r w:rsidR="00CA50A8" w:rsidRPr="00ED0774">
        <w:t>.</w:t>
      </w:r>
    </w:p>
    <w:p w14:paraId="4EE0603C" w14:textId="77777777" w:rsidR="00E61EE5" w:rsidRPr="00ED0774" w:rsidRDefault="00E61EE5" w:rsidP="003C782B">
      <w:pPr>
        <w:pStyle w:val="afd"/>
        <w:spacing w:beforeAutospacing="0" w:afterAutospacing="0" w:line="360" w:lineRule="auto"/>
        <w:contextualSpacing/>
        <w:divId w:val="488638550"/>
        <w:rPr>
          <w:rStyle w:val="affc"/>
          <w:i w:val="0"/>
          <w:iCs w:val="0"/>
        </w:rPr>
      </w:pPr>
    </w:p>
    <w:p w14:paraId="10D8C7D3" w14:textId="77777777" w:rsidR="006E5861" w:rsidRPr="00ED0774" w:rsidRDefault="00D80AC9" w:rsidP="00705E68">
      <w:pPr>
        <w:pStyle w:val="2"/>
        <w:spacing w:before="0"/>
        <w:contextualSpacing/>
        <w:divId w:val="488638550"/>
        <w:rPr>
          <w:rFonts w:eastAsia="Times New Roman"/>
          <w:color w:val="000000"/>
        </w:rPr>
      </w:pPr>
      <w:bookmarkStart w:id="56" w:name="_Toc26787565"/>
      <w:bookmarkStart w:id="57" w:name="_Toc24472004"/>
      <w:bookmarkStart w:id="58" w:name="_Toc64624776"/>
      <w:r w:rsidRPr="00ED0774">
        <w:rPr>
          <w:rStyle w:val="affb"/>
          <w:rFonts w:eastAsia="Times New Roman"/>
          <w:b/>
          <w:bCs w:val="0"/>
          <w:color w:val="000000"/>
        </w:rPr>
        <w:t>3.3</w:t>
      </w:r>
      <w:r w:rsidR="00E61EE5" w:rsidRPr="00ED0774">
        <w:rPr>
          <w:rStyle w:val="affb"/>
          <w:rFonts w:eastAsia="Times New Roman"/>
          <w:b/>
          <w:bCs w:val="0"/>
          <w:color w:val="000000"/>
          <w:lang w:val="ru-RU"/>
        </w:rPr>
        <w:t>.</w:t>
      </w:r>
      <w:r w:rsidR="00926681" w:rsidRPr="00ED0774">
        <w:rPr>
          <w:rStyle w:val="affb"/>
          <w:rFonts w:eastAsia="Times New Roman"/>
          <w:b/>
          <w:bCs w:val="0"/>
          <w:color w:val="000000"/>
          <w:lang w:val="ru-RU"/>
        </w:rPr>
        <w:t xml:space="preserve"> </w:t>
      </w:r>
      <w:r w:rsidRPr="00ED0774">
        <w:rPr>
          <w:rStyle w:val="affb"/>
          <w:rFonts w:eastAsia="Times New Roman"/>
          <w:b/>
          <w:bCs w:val="0"/>
          <w:color w:val="000000"/>
        </w:rPr>
        <w:t>Терапия</w:t>
      </w:r>
      <w:r w:rsidR="00926681" w:rsidRPr="00ED0774">
        <w:rPr>
          <w:rStyle w:val="affb"/>
          <w:rFonts w:eastAsia="Times New Roman"/>
          <w:b/>
          <w:bCs w:val="0"/>
          <w:color w:val="000000"/>
        </w:rPr>
        <w:t xml:space="preserve"> </w:t>
      </w:r>
      <w:r w:rsidRPr="00ED0774">
        <w:rPr>
          <w:rStyle w:val="affb"/>
          <w:rFonts w:eastAsia="Times New Roman"/>
          <w:b/>
          <w:bCs w:val="0"/>
          <w:color w:val="000000"/>
        </w:rPr>
        <w:t>рецидивов</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и</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резистентных</w:t>
      </w:r>
      <w:r w:rsidR="00926681" w:rsidRPr="00ED0774">
        <w:rPr>
          <w:rStyle w:val="affb"/>
          <w:rFonts w:eastAsia="Times New Roman"/>
          <w:b/>
          <w:bCs w:val="0"/>
          <w:color w:val="000000"/>
        </w:rPr>
        <w:t xml:space="preserve"> </w:t>
      </w:r>
      <w:r w:rsidR="00CD4843" w:rsidRPr="00ED0774">
        <w:rPr>
          <w:rStyle w:val="affb"/>
          <w:rFonts w:eastAsia="Times New Roman"/>
          <w:b/>
          <w:bCs w:val="0"/>
          <w:color w:val="000000"/>
        </w:rPr>
        <w:t>форм</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остр</w:t>
      </w:r>
      <w:r w:rsidR="00537538" w:rsidRPr="00ED0774">
        <w:rPr>
          <w:rStyle w:val="affb"/>
          <w:rFonts w:eastAsia="Times New Roman"/>
          <w:b/>
          <w:bCs w:val="0"/>
          <w:color w:val="000000"/>
          <w:lang w:val="ru-RU"/>
        </w:rPr>
        <w:t>ого</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миелоидн</w:t>
      </w:r>
      <w:r w:rsidR="00537538" w:rsidRPr="00ED0774">
        <w:rPr>
          <w:rStyle w:val="affb"/>
          <w:rFonts w:eastAsia="Times New Roman"/>
          <w:b/>
          <w:bCs w:val="0"/>
          <w:color w:val="000000"/>
          <w:lang w:val="ru-RU"/>
        </w:rPr>
        <w:t>ого</w:t>
      </w:r>
      <w:r w:rsidR="00926681" w:rsidRPr="00ED0774">
        <w:rPr>
          <w:rStyle w:val="affb"/>
          <w:rFonts w:eastAsia="Times New Roman"/>
          <w:b/>
          <w:bCs w:val="0"/>
          <w:color w:val="000000"/>
        </w:rPr>
        <w:t xml:space="preserve"> </w:t>
      </w:r>
      <w:r w:rsidR="00537538" w:rsidRPr="00ED0774">
        <w:rPr>
          <w:rStyle w:val="affb"/>
          <w:rFonts w:eastAsia="Times New Roman"/>
          <w:b/>
          <w:bCs w:val="0"/>
          <w:color w:val="000000"/>
        </w:rPr>
        <w:t>лейкоз</w:t>
      </w:r>
      <w:r w:rsidR="00537538" w:rsidRPr="00ED0774">
        <w:rPr>
          <w:rStyle w:val="affb"/>
          <w:rFonts w:eastAsia="Times New Roman"/>
          <w:b/>
          <w:bCs w:val="0"/>
          <w:color w:val="000000"/>
          <w:lang w:val="ru-RU"/>
        </w:rPr>
        <w:t>а</w:t>
      </w:r>
      <w:bookmarkEnd w:id="56"/>
      <w:bookmarkEnd w:id="57"/>
      <w:bookmarkEnd w:id="58"/>
      <w:r w:rsidR="00926681" w:rsidRPr="00ED0774">
        <w:rPr>
          <w:rStyle w:val="affb"/>
          <w:rFonts w:eastAsia="Times New Roman"/>
          <w:b/>
          <w:bCs w:val="0"/>
          <w:color w:val="000000"/>
        </w:rPr>
        <w:t xml:space="preserve"> </w:t>
      </w:r>
    </w:p>
    <w:p w14:paraId="67769DF3" w14:textId="6394B77D" w:rsidR="00B54E5A" w:rsidRPr="00ED0774" w:rsidRDefault="00D80AC9" w:rsidP="00705E68">
      <w:pPr>
        <w:ind w:firstLine="720"/>
        <w:divId w:val="488638550"/>
        <w:rPr>
          <w:i/>
          <w:iCs/>
        </w:rPr>
      </w:pPr>
      <w:r w:rsidRPr="00ED0774">
        <w:rPr>
          <w:rStyle w:val="affc"/>
          <w:color w:val="000000"/>
        </w:rPr>
        <w:t>К</w:t>
      </w:r>
      <w:r w:rsidR="00926681" w:rsidRPr="00ED0774">
        <w:rPr>
          <w:rStyle w:val="affc"/>
          <w:color w:val="000000"/>
        </w:rPr>
        <w:t xml:space="preserve"> </w:t>
      </w:r>
      <w:r w:rsidR="008E0118" w:rsidRPr="00ED0774">
        <w:rPr>
          <w:rStyle w:val="affc"/>
          <w:color w:val="000000"/>
        </w:rPr>
        <w:t>сожалению,</w:t>
      </w:r>
      <w:r w:rsidR="00926681" w:rsidRPr="00ED0774">
        <w:rPr>
          <w:rStyle w:val="affc"/>
          <w:color w:val="000000"/>
        </w:rPr>
        <w:t xml:space="preserve"> </w:t>
      </w:r>
      <w:r w:rsidR="008E0118" w:rsidRPr="00ED0774">
        <w:rPr>
          <w:rStyle w:val="affc"/>
          <w:color w:val="000000"/>
        </w:rPr>
        <w:t>у</w:t>
      </w:r>
      <w:r w:rsidR="00926681" w:rsidRPr="00ED0774">
        <w:rPr>
          <w:rStyle w:val="affc"/>
          <w:color w:val="000000"/>
        </w:rPr>
        <w:t xml:space="preserve"> </w:t>
      </w:r>
      <w:r w:rsidR="008E0118" w:rsidRPr="00ED0774">
        <w:rPr>
          <w:rStyle w:val="affc"/>
          <w:color w:val="000000"/>
        </w:rPr>
        <w:t>большинства</w:t>
      </w:r>
      <w:r w:rsidR="00926681" w:rsidRPr="00ED0774">
        <w:rPr>
          <w:rStyle w:val="affc"/>
          <w:color w:val="000000"/>
        </w:rPr>
        <w:t xml:space="preserve"> </w:t>
      </w:r>
      <w:r w:rsidR="008E0118" w:rsidRPr="00ED0774">
        <w:rPr>
          <w:rStyle w:val="affc"/>
          <w:color w:val="000000"/>
        </w:rPr>
        <w:t>пациентов</w:t>
      </w:r>
      <w:r w:rsidR="00926681" w:rsidRPr="00ED0774">
        <w:rPr>
          <w:rStyle w:val="affc"/>
          <w:color w:val="000000"/>
        </w:rPr>
        <w:t xml:space="preserve"> </w:t>
      </w:r>
      <w:r w:rsidRPr="00ED0774">
        <w:rPr>
          <w:rStyle w:val="affc"/>
          <w:color w:val="000000"/>
        </w:rPr>
        <w:t>(60</w:t>
      </w:r>
      <w:r w:rsidR="003321F0" w:rsidRPr="00ED0774">
        <w:rPr>
          <w:rStyle w:val="affc"/>
          <w:color w:val="000000"/>
        </w:rPr>
        <w:t>–</w:t>
      </w:r>
      <w:r w:rsidRPr="00ED0774">
        <w:rPr>
          <w:rStyle w:val="affc"/>
          <w:color w:val="000000"/>
        </w:rPr>
        <w:t>70</w:t>
      </w:r>
      <w:r w:rsidR="00926681" w:rsidRPr="00ED0774">
        <w:rPr>
          <w:rStyle w:val="affc"/>
          <w:color w:val="000000"/>
        </w:rPr>
        <w:t xml:space="preserve"> </w:t>
      </w:r>
      <w:r w:rsidRPr="00ED0774">
        <w:rPr>
          <w:rStyle w:val="affc"/>
          <w:color w:val="000000"/>
        </w:rPr>
        <w:t>%),</w:t>
      </w:r>
      <w:r w:rsidR="00926681" w:rsidRPr="00ED0774">
        <w:rPr>
          <w:rStyle w:val="affc"/>
          <w:color w:val="000000"/>
        </w:rPr>
        <w:t xml:space="preserve"> </w:t>
      </w:r>
      <w:r w:rsidRPr="00ED0774">
        <w:rPr>
          <w:rStyle w:val="affc"/>
          <w:color w:val="000000"/>
        </w:rPr>
        <w:t>у</w:t>
      </w:r>
      <w:r w:rsidR="00926681" w:rsidRPr="00ED0774">
        <w:rPr>
          <w:rStyle w:val="affc"/>
          <w:color w:val="000000"/>
        </w:rPr>
        <w:t xml:space="preserve"> </w:t>
      </w:r>
      <w:r w:rsidRPr="00ED0774">
        <w:rPr>
          <w:rStyle w:val="affc"/>
          <w:color w:val="000000"/>
        </w:rPr>
        <w:t>ко</w:t>
      </w:r>
      <w:r w:rsidR="003321F0" w:rsidRPr="00ED0774">
        <w:rPr>
          <w:rStyle w:val="affc"/>
          <w:color w:val="000000"/>
        </w:rPr>
        <w:t>торых</w:t>
      </w:r>
      <w:r w:rsidR="00926681" w:rsidRPr="00ED0774">
        <w:rPr>
          <w:rStyle w:val="affc"/>
          <w:color w:val="000000"/>
        </w:rPr>
        <w:t xml:space="preserve"> </w:t>
      </w:r>
      <w:r w:rsidRPr="00ED0774">
        <w:rPr>
          <w:rStyle w:val="affc"/>
          <w:color w:val="000000"/>
        </w:rPr>
        <w:t>достигнута</w:t>
      </w:r>
      <w:r w:rsidR="00926681" w:rsidRPr="00ED0774">
        <w:rPr>
          <w:rStyle w:val="affc"/>
          <w:color w:val="000000"/>
        </w:rPr>
        <w:t xml:space="preserve"> </w:t>
      </w:r>
      <w:r w:rsidR="008D30E4" w:rsidRPr="00ED0774">
        <w:rPr>
          <w:rStyle w:val="affc"/>
          <w:color w:val="000000"/>
        </w:rPr>
        <w:t>ПР</w:t>
      </w:r>
      <w:r w:rsidR="00926681" w:rsidRPr="00ED0774">
        <w:rPr>
          <w:rStyle w:val="affc"/>
          <w:color w:val="000000"/>
        </w:rPr>
        <w:t xml:space="preserve"> </w:t>
      </w:r>
      <w:r w:rsidRPr="00ED0774">
        <w:rPr>
          <w:rStyle w:val="affc"/>
          <w:color w:val="000000"/>
        </w:rPr>
        <w:t>ОМЛ,</w:t>
      </w:r>
      <w:r w:rsidR="00926681" w:rsidRPr="00ED0774">
        <w:rPr>
          <w:rStyle w:val="affc"/>
          <w:color w:val="000000"/>
        </w:rPr>
        <w:t xml:space="preserve"> </w:t>
      </w:r>
      <w:r w:rsidRPr="00ED0774">
        <w:rPr>
          <w:rStyle w:val="affc"/>
          <w:color w:val="000000"/>
        </w:rPr>
        <w:t>в</w:t>
      </w:r>
      <w:r w:rsidR="00926681" w:rsidRPr="00ED0774">
        <w:rPr>
          <w:rStyle w:val="affc"/>
          <w:color w:val="000000"/>
        </w:rPr>
        <w:t xml:space="preserve"> </w:t>
      </w:r>
      <w:r w:rsidRPr="00ED0774">
        <w:rPr>
          <w:rStyle w:val="affc"/>
          <w:color w:val="000000"/>
        </w:rPr>
        <w:t>течение</w:t>
      </w:r>
      <w:r w:rsidR="00926681" w:rsidRPr="00ED0774">
        <w:rPr>
          <w:rStyle w:val="affc"/>
          <w:color w:val="000000"/>
        </w:rPr>
        <w:t xml:space="preserve"> </w:t>
      </w:r>
      <w:r w:rsidRPr="00ED0774">
        <w:rPr>
          <w:rStyle w:val="affc"/>
          <w:color w:val="000000"/>
        </w:rPr>
        <w:t>3</w:t>
      </w:r>
      <w:r w:rsidR="00926681" w:rsidRPr="00ED0774">
        <w:rPr>
          <w:rStyle w:val="affc"/>
          <w:color w:val="000000"/>
        </w:rPr>
        <w:t xml:space="preserve"> </w:t>
      </w:r>
      <w:r w:rsidRPr="00ED0774">
        <w:rPr>
          <w:rStyle w:val="affc"/>
          <w:color w:val="000000"/>
        </w:rPr>
        <w:t>лет</w:t>
      </w:r>
      <w:r w:rsidR="00926681" w:rsidRPr="00ED0774">
        <w:rPr>
          <w:rStyle w:val="affc"/>
          <w:color w:val="000000"/>
        </w:rPr>
        <w:t xml:space="preserve"> </w:t>
      </w:r>
      <w:r w:rsidRPr="00ED0774">
        <w:rPr>
          <w:rStyle w:val="affc"/>
          <w:color w:val="000000"/>
        </w:rPr>
        <w:t>развивается</w:t>
      </w:r>
      <w:r w:rsidR="00926681" w:rsidRPr="00ED0774">
        <w:rPr>
          <w:rStyle w:val="affc"/>
          <w:color w:val="000000"/>
        </w:rPr>
        <w:t xml:space="preserve"> </w:t>
      </w:r>
      <w:r w:rsidRPr="00ED0774">
        <w:rPr>
          <w:rStyle w:val="affc"/>
          <w:color w:val="000000"/>
        </w:rPr>
        <w:t>рецидив</w:t>
      </w:r>
      <w:r w:rsidR="00926681" w:rsidRPr="00ED0774">
        <w:rPr>
          <w:rStyle w:val="affc"/>
          <w:color w:val="000000"/>
        </w:rPr>
        <w:t xml:space="preserve"> </w:t>
      </w:r>
      <w:r w:rsidRPr="00ED0774">
        <w:rPr>
          <w:rStyle w:val="affc"/>
          <w:color w:val="000000"/>
        </w:rPr>
        <w:t>заболевания.</w:t>
      </w:r>
      <w:r w:rsidR="00926681" w:rsidRPr="00ED0774">
        <w:rPr>
          <w:rStyle w:val="affc"/>
          <w:color w:val="000000"/>
        </w:rPr>
        <w:t xml:space="preserve"> </w:t>
      </w:r>
      <w:r w:rsidR="005570C2" w:rsidRPr="00ED0774">
        <w:rPr>
          <w:rStyle w:val="affc"/>
          <w:color w:val="000000"/>
        </w:rPr>
        <w:t>В</w:t>
      </w:r>
      <w:r w:rsidR="00926681" w:rsidRPr="00ED0774">
        <w:rPr>
          <w:rStyle w:val="affc"/>
          <w:color w:val="000000"/>
        </w:rPr>
        <w:t xml:space="preserve"> </w:t>
      </w:r>
      <w:r w:rsidR="005570C2" w:rsidRPr="00ED0774">
        <w:rPr>
          <w:rStyle w:val="affc"/>
          <w:color w:val="000000"/>
        </w:rPr>
        <w:t>целом</w:t>
      </w:r>
      <w:r w:rsidR="00926681" w:rsidRPr="00ED0774">
        <w:rPr>
          <w:rStyle w:val="affc"/>
          <w:color w:val="000000"/>
        </w:rPr>
        <w:t xml:space="preserve"> </w:t>
      </w:r>
      <w:r w:rsidRPr="00ED0774">
        <w:rPr>
          <w:rStyle w:val="affc"/>
          <w:color w:val="000000"/>
        </w:rPr>
        <w:t>прогноз</w:t>
      </w:r>
      <w:r w:rsidR="00926681" w:rsidRPr="00ED0774">
        <w:rPr>
          <w:rStyle w:val="affc"/>
          <w:color w:val="000000"/>
        </w:rPr>
        <w:t xml:space="preserve"> </w:t>
      </w:r>
      <w:r w:rsidR="005570C2" w:rsidRPr="00ED0774">
        <w:rPr>
          <w:rStyle w:val="affc"/>
          <w:color w:val="000000"/>
        </w:rPr>
        <w:t>у</w:t>
      </w:r>
      <w:r w:rsidR="00926681" w:rsidRPr="00ED0774">
        <w:rPr>
          <w:rStyle w:val="affc"/>
          <w:color w:val="000000"/>
        </w:rPr>
        <w:t xml:space="preserve"> </w:t>
      </w:r>
      <w:r w:rsidRPr="00ED0774">
        <w:rPr>
          <w:rStyle w:val="affc"/>
          <w:color w:val="000000"/>
        </w:rPr>
        <w:t>пациентов</w:t>
      </w:r>
      <w:r w:rsidR="00926681" w:rsidRPr="00ED0774">
        <w:rPr>
          <w:rStyle w:val="affc"/>
          <w:color w:val="000000"/>
        </w:rPr>
        <w:t xml:space="preserve"> </w:t>
      </w:r>
      <w:r w:rsidRPr="00ED0774">
        <w:rPr>
          <w:rStyle w:val="affc"/>
          <w:color w:val="000000"/>
        </w:rPr>
        <w:t>п</w:t>
      </w:r>
      <w:r w:rsidR="005570C2" w:rsidRPr="00ED0774">
        <w:rPr>
          <w:rStyle w:val="affc"/>
          <w:color w:val="000000"/>
        </w:rPr>
        <w:t>ри</w:t>
      </w:r>
      <w:r w:rsidR="00926681" w:rsidRPr="00ED0774">
        <w:rPr>
          <w:rStyle w:val="affc"/>
          <w:color w:val="000000"/>
        </w:rPr>
        <w:t xml:space="preserve"> </w:t>
      </w:r>
      <w:r w:rsidR="005570C2" w:rsidRPr="00ED0774">
        <w:rPr>
          <w:rStyle w:val="affc"/>
          <w:color w:val="000000"/>
        </w:rPr>
        <w:t>развитии</w:t>
      </w:r>
      <w:r w:rsidR="00926681" w:rsidRPr="00ED0774">
        <w:rPr>
          <w:rStyle w:val="affc"/>
          <w:color w:val="000000"/>
        </w:rPr>
        <w:t xml:space="preserve"> </w:t>
      </w:r>
      <w:r w:rsidRPr="00ED0774">
        <w:rPr>
          <w:rStyle w:val="affc"/>
          <w:color w:val="000000"/>
        </w:rPr>
        <w:t>рецидива</w:t>
      </w:r>
      <w:r w:rsidR="00926681" w:rsidRPr="00ED0774">
        <w:rPr>
          <w:rStyle w:val="affc"/>
          <w:color w:val="000000"/>
        </w:rPr>
        <w:t xml:space="preserve"> </w:t>
      </w:r>
      <w:r w:rsidRPr="00ED0774">
        <w:rPr>
          <w:rStyle w:val="affc"/>
          <w:color w:val="000000"/>
        </w:rPr>
        <w:t>неблагоприятен</w:t>
      </w:r>
      <w:r w:rsidR="00926681" w:rsidRPr="00ED0774">
        <w:rPr>
          <w:rStyle w:val="affc"/>
          <w:color w:val="000000"/>
        </w:rPr>
        <w:t xml:space="preserve"> </w:t>
      </w:r>
      <w:r w:rsidRPr="00ED0774">
        <w:rPr>
          <w:rStyle w:val="affc"/>
          <w:color w:val="000000"/>
        </w:rPr>
        <w:t>и</w:t>
      </w:r>
      <w:r w:rsidR="00926681" w:rsidRPr="00ED0774">
        <w:rPr>
          <w:rStyle w:val="affc"/>
          <w:color w:val="000000"/>
        </w:rPr>
        <w:t xml:space="preserve"> </w:t>
      </w:r>
      <w:r w:rsidRPr="00ED0774">
        <w:rPr>
          <w:rStyle w:val="affc"/>
          <w:color w:val="000000"/>
        </w:rPr>
        <w:t>терапевтических</w:t>
      </w:r>
      <w:r w:rsidR="00926681" w:rsidRPr="00ED0774">
        <w:rPr>
          <w:rStyle w:val="affc"/>
          <w:color w:val="000000"/>
        </w:rPr>
        <w:t xml:space="preserve"> </w:t>
      </w:r>
      <w:r w:rsidRPr="00ED0774">
        <w:rPr>
          <w:rStyle w:val="affc"/>
          <w:color w:val="000000"/>
        </w:rPr>
        <w:t>подходов</w:t>
      </w:r>
      <w:r w:rsidR="00926681" w:rsidRPr="00ED0774">
        <w:rPr>
          <w:rStyle w:val="affc"/>
          <w:color w:val="000000"/>
        </w:rPr>
        <w:t xml:space="preserve"> </w:t>
      </w:r>
      <w:r w:rsidRPr="00ED0774">
        <w:rPr>
          <w:rStyle w:val="affc"/>
          <w:color w:val="000000"/>
        </w:rPr>
        <w:t>крайне</w:t>
      </w:r>
      <w:r w:rsidR="00926681" w:rsidRPr="00ED0774">
        <w:rPr>
          <w:rStyle w:val="affc"/>
          <w:color w:val="000000"/>
        </w:rPr>
        <w:t xml:space="preserve"> </w:t>
      </w:r>
      <w:r w:rsidRPr="00ED0774">
        <w:rPr>
          <w:rStyle w:val="affc"/>
          <w:color w:val="000000"/>
        </w:rPr>
        <w:t>мало.</w:t>
      </w:r>
      <w:r w:rsidR="00926681" w:rsidRPr="00ED0774">
        <w:rPr>
          <w:rStyle w:val="affc"/>
          <w:color w:val="000000"/>
        </w:rPr>
        <w:t xml:space="preserve"> </w:t>
      </w:r>
      <w:r w:rsidRPr="00ED0774">
        <w:rPr>
          <w:rStyle w:val="affc"/>
          <w:color w:val="000000"/>
        </w:rPr>
        <w:t>Долгосрочная</w:t>
      </w:r>
      <w:r w:rsidR="00926681" w:rsidRPr="00ED0774">
        <w:rPr>
          <w:rStyle w:val="affc"/>
          <w:color w:val="000000"/>
        </w:rPr>
        <w:t xml:space="preserve"> </w:t>
      </w:r>
      <w:r w:rsidRPr="00ED0774">
        <w:rPr>
          <w:rStyle w:val="affc"/>
          <w:color w:val="000000"/>
        </w:rPr>
        <w:t>выживаемость</w:t>
      </w:r>
      <w:r w:rsidR="00926681" w:rsidRPr="00ED0774">
        <w:rPr>
          <w:rStyle w:val="affc"/>
          <w:color w:val="000000"/>
        </w:rPr>
        <w:t xml:space="preserve"> </w:t>
      </w:r>
      <w:r w:rsidRPr="00ED0774">
        <w:rPr>
          <w:rStyle w:val="affc"/>
          <w:color w:val="000000"/>
        </w:rPr>
        <w:t>зависит</w:t>
      </w:r>
      <w:r w:rsidR="00926681" w:rsidRPr="00ED0774">
        <w:rPr>
          <w:rStyle w:val="affc"/>
          <w:color w:val="000000"/>
        </w:rPr>
        <w:t xml:space="preserve"> </w:t>
      </w:r>
      <w:r w:rsidRPr="00ED0774">
        <w:rPr>
          <w:rStyle w:val="affc"/>
          <w:color w:val="000000"/>
        </w:rPr>
        <w:t>от</w:t>
      </w:r>
      <w:r w:rsidR="00926681" w:rsidRPr="00ED0774">
        <w:rPr>
          <w:rStyle w:val="affc"/>
          <w:color w:val="000000"/>
        </w:rPr>
        <w:t xml:space="preserve"> </w:t>
      </w:r>
      <w:r w:rsidR="005570C2" w:rsidRPr="00ED0774">
        <w:rPr>
          <w:rStyle w:val="affc"/>
          <w:color w:val="000000"/>
        </w:rPr>
        <w:t>возможности</w:t>
      </w:r>
      <w:r w:rsidR="00926681" w:rsidRPr="00ED0774">
        <w:rPr>
          <w:rStyle w:val="affc"/>
          <w:color w:val="000000"/>
        </w:rPr>
        <w:t xml:space="preserve"> </w:t>
      </w:r>
      <w:r w:rsidR="005570C2" w:rsidRPr="00ED0774">
        <w:rPr>
          <w:rStyle w:val="affc"/>
          <w:color w:val="000000"/>
        </w:rPr>
        <w:t>достижения</w:t>
      </w:r>
      <w:r w:rsidR="00926681" w:rsidRPr="00ED0774">
        <w:rPr>
          <w:rStyle w:val="affc"/>
          <w:color w:val="000000"/>
        </w:rPr>
        <w:t xml:space="preserve"> </w:t>
      </w:r>
      <w:r w:rsidRPr="00ED0774">
        <w:rPr>
          <w:rStyle w:val="affc"/>
          <w:color w:val="000000"/>
        </w:rPr>
        <w:t>повторн</w:t>
      </w:r>
      <w:r w:rsidR="005570C2" w:rsidRPr="00ED0774">
        <w:rPr>
          <w:rStyle w:val="affc"/>
          <w:color w:val="000000"/>
        </w:rPr>
        <w:t>ой</w:t>
      </w:r>
      <w:r w:rsidR="00926681" w:rsidRPr="00ED0774">
        <w:rPr>
          <w:rStyle w:val="affc"/>
          <w:color w:val="000000"/>
        </w:rPr>
        <w:t xml:space="preserve"> </w:t>
      </w:r>
      <w:r w:rsidRPr="00ED0774">
        <w:rPr>
          <w:rStyle w:val="affc"/>
          <w:color w:val="000000"/>
        </w:rPr>
        <w:t>ремис</w:t>
      </w:r>
      <w:r w:rsidR="001C5CAF" w:rsidRPr="00ED0774">
        <w:rPr>
          <w:rStyle w:val="affc"/>
          <w:color w:val="000000"/>
        </w:rPr>
        <w:t>си</w:t>
      </w:r>
      <w:r w:rsidR="005570C2" w:rsidRPr="00ED0774">
        <w:rPr>
          <w:rStyle w:val="affc"/>
          <w:color w:val="000000"/>
        </w:rPr>
        <w:t>и</w:t>
      </w:r>
      <w:r w:rsidR="00926681" w:rsidRPr="00ED0774">
        <w:rPr>
          <w:rStyle w:val="affc"/>
          <w:color w:val="000000"/>
        </w:rPr>
        <w:t xml:space="preserve"> </w:t>
      </w:r>
      <w:r w:rsidR="001C5CAF" w:rsidRPr="00ED0774">
        <w:rPr>
          <w:rStyle w:val="affc"/>
          <w:color w:val="000000"/>
        </w:rPr>
        <w:t>и</w:t>
      </w:r>
      <w:r w:rsidR="00926681" w:rsidRPr="00ED0774">
        <w:rPr>
          <w:rStyle w:val="affc"/>
          <w:color w:val="000000"/>
        </w:rPr>
        <w:t xml:space="preserve"> </w:t>
      </w:r>
      <w:r w:rsidR="005570C2" w:rsidRPr="00ED0774">
        <w:rPr>
          <w:rStyle w:val="affc"/>
          <w:color w:val="000000"/>
        </w:rPr>
        <w:t>выполнения</w:t>
      </w:r>
      <w:r w:rsidR="00926681" w:rsidRPr="00ED0774">
        <w:rPr>
          <w:rStyle w:val="affc"/>
          <w:color w:val="000000"/>
        </w:rPr>
        <w:t xml:space="preserve"> </w:t>
      </w:r>
      <w:r w:rsidR="001C5CAF" w:rsidRPr="00ED0774">
        <w:rPr>
          <w:rStyle w:val="affc"/>
          <w:color w:val="000000"/>
        </w:rPr>
        <w:t>ТГСК</w:t>
      </w:r>
      <w:r w:rsidR="00926681" w:rsidRPr="00ED0774">
        <w:rPr>
          <w:rStyle w:val="affc"/>
          <w:color w:val="000000"/>
        </w:rPr>
        <w:t xml:space="preserve"> </w:t>
      </w:r>
      <w:r w:rsidRPr="00ED0774">
        <w:rPr>
          <w:rStyle w:val="affc"/>
          <w:color w:val="000000"/>
        </w:rPr>
        <w:t>в</w:t>
      </w:r>
      <w:r w:rsidR="00926681" w:rsidRPr="00ED0774">
        <w:rPr>
          <w:rStyle w:val="affc"/>
          <w:color w:val="000000"/>
        </w:rPr>
        <w:t xml:space="preserve"> </w:t>
      </w:r>
      <w:r w:rsidRPr="00ED0774">
        <w:rPr>
          <w:rStyle w:val="affc"/>
          <w:color w:val="000000"/>
        </w:rPr>
        <w:t>качестве</w:t>
      </w:r>
      <w:r w:rsidR="00926681" w:rsidRPr="00ED0774">
        <w:rPr>
          <w:rStyle w:val="affc"/>
          <w:color w:val="000000"/>
        </w:rPr>
        <w:t xml:space="preserve"> </w:t>
      </w:r>
      <w:r w:rsidRPr="00ED0774">
        <w:rPr>
          <w:rStyle w:val="affc"/>
          <w:color w:val="000000"/>
        </w:rPr>
        <w:t>консолидации.</w:t>
      </w:r>
      <w:r w:rsidR="00926681" w:rsidRPr="00ED0774">
        <w:rPr>
          <w:rStyle w:val="affc"/>
          <w:color w:val="000000"/>
        </w:rPr>
        <w:t xml:space="preserve"> </w:t>
      </w:r>
      <w:r w:rsidR="000F60CA" w:rsidRPr="00ED0774">
        <w:rPr>
          <w:rStyle w:val="affc"/>
          <w:color w:val="000000"/>
        </w:rPr>
        <w:t>Пациенты</w:t>
      </w:r>
      <w:r w:rsidR="00926681" w:rsidRPr="00ED0774">
        <w:rPr>
          <w:rStyle w:val="affc"/>
          <w:color w:val="000000"/>
        </w:rPr>
        <w:t xml:space="preserve"> </w:t>
      </w:r>
      <w:r w:rsidRPr="00ED0774">
        <w:rPr>
          <w:rStyle w:val="affc"/>
          <w:color w:val="000000"/>
        </w:rPr>
        <w:t>с</w:t>
      </w:r>
      <w:r w:rsidR="00926681" w:rsidRPr="00ED0774">
        <w:rPr>
          <w:rStyle w:val="affc"/>
          <w:color w:val="000000"/>
        </w:rPr>
        <w:t xml:space="preserve"> </w:t>
      </w:r>
      <w:r w:rsidRPr="00ED0774">
        <w:rPr>
          <w:rStyle w:val="affc"/>
          <w:color w:val="000000"/>
        </w:rPr>
        <w:t>очень</w:t>
      </w:r>
      <w:r w:rsidR="00926681" w:rsidRPr="00ED0774">
        <w:rPr>
          <w:rStyle w:val="affc"/>
          <w:color w:val="000000"/>
        </w:rPr>
        <w:t xml:space="preserve"> </w:t>
      </w:r>
      <w:r w:rsidRPr="00ED0774">
        <w:rPr>
          <w:rStyle w:val="affc"/>
          <w:color w:val="000000"/>
        </w:rPr>
        <w:t>ранним</w:t>
      </w:r>
      <w:r w:rsidR="00926681" w:rsidRPr="00ED0774">
        <w:rPr>
          <w:rStyle w:val="affc"/>
          <w:color w:val="000000"/>
        </w:rPr>
        <w:t xml:space="preserve"> </w:t>
      </w:r>
      <w:r w:rsidRPr="00ED0774">
        <w:rPr>
          <w:rStyle w:val="affc"/>
          <w:color w:val="000000"/>
        </w:rPr>
        <w:t>рецидивом</w:t>
      </w:r>
      <w:r w:rsidR="00926681" w:rsidRPr="00ED0774">
        <w:rPr>
          <w:rStyle w:val="affc"/>
          <w:color w:val="000000"/>
        </w:rPr>
        <w:t xml:space="preserve"> </w:t>
      </w:r>
      <w:r w:rsidRPr="00ED0774">
        <w:rPr>
          <w:rStyle w:val="affc"/>
          <w:color w:val="000000"/>
        </w:rPr>
        <w:t>(длительностью</w:t>
      </w:r>
      <w:r w:rsidR="00926681" w:rsidRPr="00ED0774">
        <w:rPr>
          <w:rStyle w:val="affc"/>
          <w:color w:val="000000"/>
        </w:rPr>
        <w:t xml:space="preserve"> </w:t>
      </w:r>
      <w:r w:rsidRPr="00ED0774">
        <w:rPr>
          <w:rStyle w:val="affc"/>
          <w:color w:val="000000"/>
        </w:rPr>
        <w:t>ремиссии</w:t>
      </w:r>
      <w:r w:rsidR="00926681" w:rsidRPr="00ED0774">
        <w:rPr>
          <w:rStyle w:val="affc"/>
          <w:color w:val="000000"/>
        </w:rPr>
        <w:t xml:space="preserve"> </w:t>
      </w:r>
      <w:r w:rsidRPr="00ED0774">
        <w:rPr>
          <w:rStyle w:val="affc"/>
          <w:color w:val="000000"/>
        </w:rPr>
        <w:t>менее</w:t>
      </w:r>
      <w:r w:rsidR="00926681" w:rsidRPr="00ED0774">
        <w:rPr>
          <w:rStyle w:val="affc"/>
          <w:color w:val="000000"/>
        </w:rPr>
        <w:t xml:space="preserve"> </w:t>
      </w:r>
      <w:r w:rsidRPr="00ED0774">
        <w:rPr>
          <w:rStyle w:val="affc"/>
          <w:color w:val="000000"/>
        </w:rPr>
        <w:t>полугода),</w:t>
      </w:r>
      <w:r w:rsidR="00926681" w:rsidRPr="00ED0774">
        <w:rPr>
          <w:rStyle w:val="affc"/>
          <w:color w:val="000000"/>
        </w:rPr>
        <w:t xml:space="preserve"> </w:t>
      </w:r>
      <w:r w:rsidRPr="00ED0774">
        <w:rPr>
          <w:rStyle w:val="affc"/>
          <w:color w:val="000000"/>
        </w:rPr>
        <w:t>неблагоприятными</w:t>
      </w:r>
      <w:r w:rsidR="00926681" w:rsidRPr="00ED0774">
        <w:rPr>
          <w:rStyle w:val="affc"/>
          <w:color w:val="000000"/>
        </w:rPr>
        <w:t xml:space="preserve"> </w:t>
      </w:r>
      <w:r w:rsidRPr="00ED0774">
        <w:rPr>
          <w:rStyle w:val="affc"/>
          <w:color w:val="000000"/>
        </w:rPr>
        <w:t>цитогенетическими</w:t>
      </w:r>
      <w:r w:rsidR="00926681" w:rsidRPr="00ED0774">
        <w:rPr>
          <w:rStyle w:val="affc"/>
          <w:color w:val="000000"/>
        </w:rPr>
        <w:t xml:space="preserve"> </w:t>
      </w:r>
      <w:r w:rsidRPr="00ED0774">
        <w:rPr>
          <w:rStyle w:val="affc"/>
          <w:color w:val="000000"/>
        </w:rPr>
        <w:t>аномалиями</w:t>
      </w:r>
      <w:r w:rsidR="00926681" w:rsidRPr="00ED0774">
        <w:rPr>
          <w:rStyle w:val="affc"/>
          <w:color w:val="000000"/>
        </w:rPr>
        <w:t xml:space="preserve"> </w:t>
      </w:r>
      <w:r w:rsidRPr="00ED0774">
        <w:rPr>
          <w:rStyle w:val="affc"/>
          <w:color w:val="000000"/>
        </w:rPr>
        <w:t>и</w:t>
      </w:r>
      <w:r w:rsidR="00926681" w:rsidRPr="00ED0774">
        <w:rPr>
          <w:rStyle w:val="affc"/>
          <w:color w:val="000000"/>
        </w:rPr>
        <w:t xml:space="preserve"> </w:t>
      </w:r>
      <w:r w:rsidRPr="00ED0774">
        <w:rPr>
          <w:rStyle w:val="affc"/>
          <w:color w:val="000000"/>
        </w:rPr>
        <w:t>старшего</w:t>
      </w:r>
      <w:r w:rsidR="00926681" w:rsidRPr="00ED0774">
        <w:rPr>
          <w:rStyle w:val="affc"/>
          <w:color w:val="000000"/>
        </w:rPr>
        <w:t xml:space="preserve"> </w:t>
      </w:r>
      <w:r w:rsidRPr="00ED0774">
        <w:rPr>
          <w:rStyle w:val="affc"/>
          <w:color w:val="000000"/>
        </w:rPr>
        <w:t>возраста</w:t>
      </w:r>
      <w:r w:rsidR="00926681" w:rsidRPr="00ED0774">
        <w:rPr>
          <w:rStyle w:val="affc"/>
          <w:color w:val="000000"/>
        </w:rPr>
        <w:t xml:space="preserve"> </w:t>
      </w:r>
      <w:r w:rsidRPr="00ED0774">
        <w:rPr>
          <w:rStyle w:val="affc"/>
          <w:color w:val="000000"/>
        </w:rPr>
        <w:t>имеют</w:t>
      </w:r>
      <w:r w:rsidR="00926681" w:rsidRPr="00ED0774">
        <w:rPr>
          <w:rStyle w:val="affc"/>
          <w:color w:val="000000"/>
        </w:rPr>
        <w:t xml:space="preserve"> </w:t>
      </w:r>
      <w:r w:rsidRPr="00ED0774">
        <w:rPr>
          <w:rStyle w:val="affc"/>
          <w:color w:val="000000"/>
        </w:rPr>
        <w:t>плохой</w:t>
      </w:r>
      <w:r w:rsidR="00926681" w:rsidRPr="00ED0774">
        <w:rPr>
          <w:rStyle w:val="affc"/>
          <w:color w:val="000000"/>
        </w:rPr>
        <w:t xml:space="preserve"> </w:t>
      </w:r>
      <w:r w:rsidRPr="00ED0774">
        <w:rPr>
          <w:rStyle w:val="affc"/>
          <w:color w:val="000000"/>
        </w:rPr>
        <w:t>прогноз</w:t>
      </w:r>
      <w:r w:rsidR="00926681" w:rsidRPr="00ED0774">
        <w:rPr>
          <w:rStyle w:val="affc"/>
          <w:color w:val="000000"/>
        </w:rPr>
        <w:t xml:space="preserve"> </w:t>
      </w:r>
      <w:r w:rsidR="00B865EA" w:rsidRPr="00ED0774">
        <w:rPr>
          <w:rStyle w:val="affc"/>
          <w:color w:val="000000"/>
        </w:rPr>
        <w:fldChar w:fldCharType="begin" w:fldLock="1"/>
      </w:r>
      <w:r w:rsidR="00B32728" w:rsidRPr="00ED0774">
        <w:rPr>
          <w:rStyle w:val="affc"/>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mendeley":{"formattedCitation":"[1,7]","plainTextFormattedCitation":"[1,7]","previouslyFormattedCitation":"[1,7]"},"properties":{"noteIndex":0},"schema":"https://github.com/citation-style-language/schema/raw/master/csl-citation.json"}</w:instrText>
      </w:r>
      <w:r w:rsidR="00B865EA" w:rsidRPr="00ED0774">
        <w:rPr>
          <w:rStyle w:val="affc"/>
          <w:color w:val="000000"/>
        </w:rPr>
        <w:fldChar w:fldCharType="separate"/>
      </w:r>
      <w:r w:rsidR="00B32728" w:rsidRPr="00ED0774">
        <w:rPr>
          <w:rStyle w:val="affc"/>
          <w:noProof/>
          <w:color w:val="000000"/>
        </w:rPr>
        <w:t>[1,7]</w:t>
      </w:r>
      <w:r w:rsidR="00B865EA" w:rsidRPr="00ED0774">
        <w:rPr>
          <w:rStyle w:val="affc"/>
          <w:color w:val="000000"/>
        </w:rPr>
        <w:fldChar w:fldCharType="end"/>
      </w:r>
      <w:r w:rsidRPr="00ED0774">
        <w:rPr>
          <w:rStyle w:val="affc"/>
          <w:color w:val="000000"/>
        </w:rPr>
        <w:t>.</w:t>
      </w:r>
      <w:r w:rsidR="00926681" w:rsidRPr="00ED0774">
        <w:rPr>
          <w:rStyle w:val="affc"/>
          <w:color w:val="000000"/>
        </w:rPr>
        <w:t xml:space="preserve"> </w:t>
      </w:r>
      <w:r w:rsidR="00B54E5A" w:rsidRPr="00ED0774">
        <w:rPr>
          <w:i/>
          <w:iCs/>
        </w:rPr>
        <w:t>Из-за</w:t>
      </w:r>
      <w:r w:rsidR="00926681" w:rsidRPr="00ED0774">
        <w:rPr>
          <w:i/>
          <w:iCs/>
        </w:rPr>
        <w:t xml:space="preserve"> </w:t>
      </w:r>
      <w:r w:rsidR="00B54E5A" w:rsidRPr="00ED0774">
        <w:rPr>
          <w:i/>
          <w:iCs/>
        </w:rPr>
        <w:t>неблагоприятного</w:t>
      </w:r>
      <w:r w:rsidR="00926681" w:rsidRPr="00ED0774">
        <w:rPr>
          <w:i/>
          <w:iCs/>
        </w:rPr>
        <w:t xml:space="preserve"> </w:t>
      </w:r>
      <w:r w:rsidR="00B54E5A" w:rsidRPr="00ED0774">
        <w:rPr>
          <w:i/>
          <w:iCs/>
        </w:rPr>
        <w:lastRenderedPageBreak/>
        <w:t>прогноза</w:t>
      </w:r>
      <w:r w:rsidR="00926681" w:rsidRPr="00ED0774">
        <w:rPr>
          <w:i/>
          <w:iCs/>
        </w:rPr>
        <w:t xml:space="preserve"> </w:t>
      </w:r>
      <w:r w:rsidR="00B54E5A" w:rsidRPr="00ED0774">
        <w:rPr>
          <w:i/>
          <w:iCs/>
        </w:rPr>
        <w:t>пациентов</w:t>
      </w:r>
      <w:r w:rsidR="00926681" w:rsidRPr="00ED0774">
        <w:rPr>
          <w:i/>
          <w:iCs/>
        </w:rPr>
        <w:t xml:space="preserve"> </w:t>
      </w:r>
      <w:r w:rsidR="00B54E5A" w:rsidRPr="00ED0774">
        <w:rPr>
          <w:i/>
          <w:iCs/>
        </w:rPr>
        <w:t>в</w:t>
      </w:r>
      <w:r w:rsidR="00926681" w:rsidRPr="00ED0774">
        <w:rPr>
          <w:i/>
          <w:iCs/>
        </w:rPr>
        <w:t xml:space="preserve"> </w:t>
      </w:r>
      <w:r w:rsidR="00B54E5A" w:rsidRPr="00ED0774">
        <w:rPr>
          <w:i/>
          <w:iCs/>
        </w:rPr>
        <w:t>рецидиве</w:t>
      </w:r>
      <w:r w:rsidR="00926681" w:rsidRPr="00ED0774">
        <w:rPr>
          <w:i/>
          <w:iCs/>
        </w:rPr>
        <w:t xml:space="preserve"> </w:t>
      </w:r>
      <w:r w:rsidR="00B54E5A" w:rsidRPr="00ED0774">
        <w:rPr>
          <w:i/>
          <w:iCs/>
        </w:rPr>
        <w:t>необходимо</w:t>
      </w:r>
      <w:r w:rsidR="00926681" w:rsidRPr="00ED0774">
        <w:rPr>
          <w:i/>
          <w:iCs/>
        </w:rPr>
        <w:t xml:space="preserve"> </w:t>
      </w:r>
      <w:r w:rsidR="00B54E5A" w:rsidRPr="00ED0774">
        <w:rPr>
          <w:i/>
          <w:iCs/>
        </w:rPr>
        <w:t>оценивать,</w:t>
      </w:r>
      <w:r w:rsidR="00926681" w:rsidRPr="00ED0774">
        <w:rPr>
          <w:i/>
          <w:iCs/>
        </w:rPr>
        <w:t xml:space="preserve"> </w:t>
      </w:r>
      <w:r w:rsidR="00B54E5A" w:rsidRPr="00ED0774">
        <w:rPr>
          <w:i/>
          <w:iCs/>
        </w:rPr>
        <w:t>насколько</w:t>
      </w:r>
      <w:r w:rsidR="00926681" w:rsidRPr="00ED0774">
        <w:rPr>
          <w:i/>
          <w:iCs/>
        </w:rPr>
        <w:t xml:space="preserve"> </w:t>
      </w:r>
      <w:r w:rsidR="00B54E5A" w:rsidRPr="00ED0774">
        <w:rPr>
          <w:i/>
          <w:iCs/>
        </w:rPr>
        <w:t>терапия</w:t>
      </w:r>
      <w:r w:rsidR="00926681" w:rsidRPr="00ED0774">
        <w:rPr>
          <w:i/>
          <w:iCs/>
        </w:rPr>
        <w:t xml:space="preserve"> </w:t>
      </w:r>
      <w:r w:rsidR="00B54E5A" w:rsidRPr="00ED0774">
        <w:rPr>
          <w:i/>
          <w:iCs/>
        </w:rPr>
        <w:t>может</w:t>
      </w:r>
      <w:r w:rsidR="00926681" w:rsidRPr="00ED0774">
        <w:rPr>
          <w:i/>
          <w:iCs/>
        </w:rPr>
        <w:t xml:space="preserve"> </w:t>
      </w:r>
      <w:r w:rsidR="00B54E5A" w:rsidRPr="00ED0774">
        <w:rPr>
          <w:i/>
          <w:iCs/>
        </w:rPr>
        <w:t>быть</w:t>
      </w:r>
      <w:r w:rsidR="00926681" w:rsidRPr="00ED0774">
        <w:rPr>
          <w:i/>
          <w:iCs/>
        </w:rPr>
        <w:t xml:space="preserve"> </w:t>
      </w:r>
      <w:r w:rsidR="00B54E5A" w:rsidRPr="00ED0774">
        <w:rPr>
          <w:i/>
          <w:iCs/>
        </w:rPr>
        <w:t>выполнена</w:t>
      </w:r>
      <w:r w:rsidR="00926681" w:rsidRPr="00ED0774">
        <w:rPr>
          <w:i/>
          <w:iCs/>
        </w:rPr>
        <w:t xml:space="preserve"> </w:t>
      </w:r>
      <w:r w:rsidR="00B54E5A" w:rsidRPr="00ED0774">
        <w:rPr>
          <w:i/>
          <w:iCs/>
        </w:rPr>
        <w:t>у</w:t>
      </w:r>
      <w:r w:rsidR="00926681" w:rsidRPr="00ED0774">
        <w:rPr>
          <w:i/>
          <w:iCs/>
        </w:rPr>
        <w:t xml:space="preserve"> </w:t>
      </w:r>
      <w:r w:rsidR="00B54E5A" w:rsidRPr="00ED0774">
        <w:rPr>
          <w:i/>
          <w:iCs/>
        </w:rPr>
        <w:t>конкретного</w:t>
      </w:r>
      <w:r w:rsidR="00926681" w:rsidRPr="00ED0774">
        <w:rPr>
          <w:i/>
          <w:iCs/>
        </w:rPr>
        <w:t xml:space="preserve"> </w:t>
      </w:r>
      <w:r w:rsidR="00B54E5A" w:rsidRPr="00ED0774">
        <w:rPr>
          <w:i/>
          <w:iCs/>
        </w:rPr>
        <w:t>пациента.</w:t>
      </w:r>
      <w:r w:rsidR="00926681" w:rsidRPr="00ED0774">
        <w:rPr>
          <w:i/>
          <w:iCs/>
        </w:rPr>
        <w:t xml:space="preserve"> </w:t>
      </w:r>
      <w:r w:rsidR="00B54E5A" w:rsidRPr="00ED0774">
        <w:rPr>
          <w:i/>
          <w:iCs/>
        </w:rPr>
        <w:t>Оценка</w:t>
      </w:r>
      <w:r w:rsidR="00926681" w:rsidRPr="00ED0774">
        <w:rPr>
          <w:i/>
          <w:iCs/>
        </w:rPr>
        <w:t xml:space="preserve"> </w:t>
      </w:r>
      <w:r w:rsidR="00B54E5A" w:rsidRPr="00ED0774">
        <w:rPr>
          <w:i/>
          <w:iCs/>
        </w:rPr>
        <w:t>перспективы</w:t>
      </w:r>
      <w:r w:rsidR="00926681" w:rsidRPr="00ED0774">
        <w:rPr>
          <w:i/>
          <w:iCs/>
        </w:rPr>
        <w:t xml:space="preserve"> </w:t>
      </w:r>
      <w:r w:rsidR="00B54E5A" w:rsidRPr="00ED0774">
        <w:rPr>
          <w:i/>
          <w:iCs/>
        </w:rPr>
        <w:t>долгосрочной</w:t>
      </w:r>
      <w:r w:rsidR="00926681" w:rsidRPr="00ED0774">
        <w:rPr>
          <w:i/>
          <w:iCs/>
        </w:rPr>
        <w:t xml:space="preserve"> </w:t>
      </w:r>
      <w:r w:rsidR="00B54E5A" w:rsidRPr="00ED0774">
        <w:rPr>
          <w:i/>
          <w:iCs/>
        </w:rPr>
        <w:t>выживаемости</w:t>
      </w:r>
      <w:r w:rsidR="00926681" w:rsidRPr="00ED0774">
        <w:rPr>
          <w:i/>
          <w:iCs/>
        </w:rPr>
        <w:t xml:space="preserve"> </w:t>
      </w:r>
      <w:r w:rsidR="00B54E5A" w:rsidRPr="00ED0774">
        <w:rPr>
          <w:i/>
          <w:iCs/>
        </w:rPr>
        <w:t>может</w:t>
      </w:r>
      <w:r w:rsidR="00926681" w:rsidRPr="00ED0774">
        <w:rPr>
          <w:i/>
          <w:iCs/>
        </w:rPr>
        <w:t xml:space="preserve"> </w:t>
      </w:r>
      <w:r w:rsidR="00B54E5A" w:rsidRPr="00ED0774">
        <w:rPr>
          <w:i/>
          <w:iCs/>
        </w:rPr>
        <w:t>быть</w:t>
      </w:r>
      <w:r w:rsidR="00926681" w:rsidRPr="00ED0774">
        <w:rPr>
          <w:i/>
          <w:iCs/>
        </w:rPr>
        <w:t xml:space="preserve"> </w:t>
      </w:r>
      <w:r w:rsidR="00B54E5A" w:rsidRPr="00ED0774">
        <w:rPr>
          <w:i/>
          <w:iCs/>
        </w:rPr>
        <w:t>сделана</w:t>
      </w:r>
      <w:r w:rsidR="00926681" w:rsidRPr="00ED0774">
        <w:rPr>
          <w:i/>
          <w:iCs/>
        </w:rPr>
        <w:t xml:space="preserve"> </w:t>
      </w:r>
      <w:r w:rsidR="00B54E5A" w:rsidRPr="00ED0774">
        <w:rPr>
          <w:i/>
          <w:iCs/>
        </w:rPr>
        <w:t>на</w:t>
      </w:r>
      <w:r w:rsidR="00926681" w:rsidRPr="00ED0774">
        <w:rPr>
          <w:i/>
          <w:iCs/>
        </w:rPr>
        <w:t xml:space="preserve"> </w:t>
      </w:r>
      <w:r w:rsidR="00B54E5A" w:rsidRPr="00ED0774">
        <w:rPr>
          <w:i/>
          <w:iCs/>
        </w:rPr>
        <w:t>основе</w:t>
      </w:r>
      <w:r w:rsidR="00926681" w:rsidRPr="00ED0774">
        <w:rPr>
          <w:i/>
          <w:iCs/>
        </w:rPr>
        <w:t xml:space="preserve"> </w:t>
      </w:r>
      <w:r w:rsidR="00B54E5A" w:rsidRPr="00ED0774">
        <w:rPr>
          <w:i/>
          <w:iCs/>
        </w:rPr>
        <w:t>прогностического</w:t>
      </w:r>
      <w:r w:rsidR="00926681" w:rsidRPr="00ED0774">
        <w:rPr>
          <w:i/>
          <w:iCs/>
        </w:rPr>
        <w:t xml:space="preserve"> </w:t>
      </w:r>
      <w:r w:rsidR="00B54E5A" w:rsidRPr="00ED0774">
        <w:rPr>
          <w:i/>
          <w:iCs/>
        </w:rPr>
        <w:t>индекса</w:t>
      </w:r>
      <w:r w:rsidR="00926681" w:rsidRPr="00ED0774">
        <w:rPr>
          <w:i/>
          <w:iCs/>
        </w:rPr>
        <w:t xml:space="preserve"> </w:t>
      </w:r>
      <w:r w:rsidR="00B54E5A" w:rsidRPr="00ED0774">
        <w:rPr>
          <w:i/>
          <w:iCs/>
        </w:rPr>
        <w:t>рецидива</w:t>
      </w:r>
      <w:r w:rsidR="00926681" w:rsidRPr="00ED0774">
        <w:rPr>
          <w:i/>
          <w:iCs/>
        </w:rPr>
        <w:t xml:space="preserve"> </w:t>
      </w:r>
      <w:r w:rsidR="00BC719A" w:rsidRPr="00ED0774">
        <w:rPr>
          <w:i/>
          <w:iCs/>
        </w:rPr>
        <w:fldChar w:fldCharType="begin" w:fldLock="1"/>
      </w:r>
      <w:r w:rsidR="000E616A">
        <w:rPr>
          <w:i/>
          <w:iCs/>
        </w:rPr>
        <w:instrText>ADDIN CSL_CITATION {"citationItems":[{"id":"ITEM-1","itemData":{"DOI":"10.1111/j.1365-2141.2006.06106.x","ISSN":"00071048","abstract":"In order to validate the European Prognostic Index (EPI) for patients ≤60 years with acute myeloid leukaemia in first relapse, a cohort of 599 such patients, treated between 1980 and 2004 at the MD Anderson Cancer Center, were assessed using this prognostic index. Three risk groups were defined: favourable, 76 patients (13%) [Overall survival (OS), 64% at 1 year, 22% at 5 years]; intermediate, 137 patients (23%) (OS, 38% at 1 year, 12% at 5 years); and poor, 386 patients (64%) (OS, 17% at 1 year 6% at 5 years). The EPI is reproducible and useful. © 2006 Blackwell Publishing Ltd.","author":[{"dropping-particle":"","family":"Giles","given":"Francis","non-dropping-particle":"","parse-names":false,"suffix":""},{"dropping-particle":"","family":"Verstovsek","given":"Srdan","non-dropping-particle":"","parse-names":false,"suffix":""},{"dropping-particle":"","family":"Garcia-Manero","given":"Guillermo","non-dropping-particle":"","parse-names":false,"suffix":""},{"dropping-particle":"","family":"Thomas","given":"Deborah","non-dropping-particle":"","parse-names":false,"suffix":""},{"dropping-particle":"","family":"Ravandi","given":"Farhad","non-dropping-particle":"","parse-names":false,"suffix":""},{"dropping-particle":"","family":"Wierda","given":"William","non-dropping-particle":"","parse-names":false,"suffix":""},{"dropping-particle":"","family":"Ferrajoli","given":"Alessandra","non-dropping-particle":"","parse-names":false,"suffix":""},{"dropping-particle":"","family":"Kornblau","given":"Steve","non-dropping-particle":"","parse-names":false,"suffix":""},{"dropping-particle":"","family":"Jabbour","given":"Elias","non-dropping-particle":"","parse-names":false,"suffix":""},{"dropping-particle":"","family":"Shan","given":"Jianqin","non-dropping-particle":"","parse-names":false,"suffix":""},{"dropping-particle":"","family":"O'Brien","given":"Susan","non-dropping-particle":"","parse-names":false,"suffix":""},{"dropping-particle":"","family":"Albitar","given":"Maher","non-dropping-particle":"","parse-names":false,"suffix":""},{"dropping-particle":"","family":"Kantarjian","given":"Hagop","non-dropping-particle":"","parse-names":false,"suffix":""}],"container-title":"British Journal of Haematology","id":"ITEM-1","issue":"1","issued":{"date-parts":[["2006"]]},"page":"58-60","publisher":"Blackwell Publishing Ltd","title":"Validation of the European Prognostic Index for younger adult patients with acute myeloid leukaemia in first relapse","type":"article-journal","volume":"134"},"uris":["http://www.mendeley.com/documents/?uuid=6a2d1a52-2bb4-380c-bfb9-4ecc0a8b534c"]}],"mendeley":{"formattedCitation":"[75]","plainTextFormattedCitation":"[75]","previouslyFormattedCitation":"[75]"},"properties":{"noteIndex":0},"schema":"https://github.com/citation-style-language/schema/raw/master/csl-citation.json"}</w:instrText>
      </w:r>
      <w:r w:rsidR="00BC719A" w:rsidRPr="00ED0774">
        <w:rPr>
          <w:i/>
          <w:iCs/>
        </w:rPr>
        <w:fldChar w:fldCharType="separate"/>
      </w:r>
      <w:r w:rsidR="000E616A" w:rsidRPr="000E616A">
        <w:rPr>
          <w:iCs/>
          <w:noProof/>
        </w:rPr>
        <w:t>[75]</w:t>
      </w:r>
      <w:r w:rsidR="00BC719A" w:rsidRPr="00ED0774">
        <w:rPr>
          <w:i/>
          <w:iCs/>
        </w:rPr>
        <w:fldChar w:fldCharType="end"/>
      </w:r>
      <w:r w:rsidR="00926681" w:rsidRPr="00ED0774">
        <w:rPr>
          <w:i/>
          <w:iCs/>
        </w:rPr>
        <w:t xml:space="preserve"> </w:t>
      </w:r>
      <w:r w:rsidR="00B54E5A" w:rsidRPr="00ED0774">
        <w:rPr>
          <w:i/>
          <w:iCs/>
        </w:rPr>
        <w:t>(Приложение</w:t>
      </w:r>
      <w:r w:rsidR="00926681" w:rsidRPr="00ED0774">
        <w:rPr>
          <w:i/>
          <w:iCs/>
        </w:rPr>
        <w:t xml:space="preserve"> </w:t>
      </w:r>
      <w:r w:rsidR="008E0777" w:rsidRPr="00ED0774">
        <w:rPr>
          <w:i/>
          <w:iCs/>
        </w:rPr>
        <w:t>Г</w:t>
      </w:r>
      <w:r w:rsidR="001C22F4" w:rsidRPr="00ED0774">
        <w:rPr>
          <w:i/>
          <w:iCs/>
        </w:rPr>
        <w:t>5</w:t>
      </w:r>
      <w:r w:rsidR="00B54E5A" w:rsidRPr="00ED0774">
        <w:rPr>
          <w:i/>
          <w:iCs/>
        </w:rPr>
        <w:t>)</w:t>
      </w:r>
      <w:r w:rsidR="008F1886" w:rsidRPr="00ED0774">
        <w:rPr>
          <w:i/>
          <w:iCs/>
        </w:rPr>
        <w:t>.</w:t>
      </w:r>
      <w:r w:rsidR="00926681" w:rsidRPr="00ED0774">
        <w:rPr>
          <w:i/>
          <w:iCs/>
        </w:rPr>
        <w:t xml:space="preserve"> </w:t>
      </w:r>
      <w:r w:rsidR="00B54E5A" w:rsidRPr="00ED0774">
        <w:rPr>
          <w:i/>
          <w:iCs/>
        </w:rPr>
        <w:t>Прогностический</w:t>
      </w:r>
      <w:r w:rsidR="00926681" w:rsidRPr="00ED0774">
        <w:rPr>
          <w:i/>
          <w:iCs/>
        </w:rPr>
        <w:t xml:space="preserve"> </w:t>
      </w:r>
      <w:r w:rsidR="00B54E5A" w:rsidRPr="00ED0774">
        <w:rPr>
          <w:i/>
          <w:iCs/>
        </w:rPr>
        <w:t>индекс</w:t>
      </w:r>
      <w:r w:rsidR="00926681" w:rsidRPr="00ED0774">
        <w:rPr>
          <w:i/>
          <w:iCs/>
        </w:rPr>
        <w:t xml:space="preserve"> </w:t>
      </w:r>
      <w:r w:rsidR="00B54E5A" w:rsidRPr="00ED0774">
        <w:rPr>
          <w:i/>
          <w:iCs/>
        </w:rPr>
        <w:t>можно</w:t>
      </w:r>
      <w:r w:rsidR="00926681" w:rsidRPr="00ED0774">
        <w:rPr>
          <w:i/>
          <w:iCs/>
        </w:rPr>
        <w:t xml:space="preserve"> </w:t>
      </w:r>
      <w:r w:rsidR="00B54E5A" w:rsidRPr="00ED0774">
        <w:rPr>
          <w:i/>
          <w:iCs/>
        </w:rPr>
        <w:t>использовать</w:t>
      </w:r>
      <w:r w:rsidR="00926681" w:rsidRPr="00ED0774">
        <w:rPr>
          <w:i/>
          <w:iCs/>
        </w:rPr>
        <w:t xml:space="preserve"> </w:t>
      </w:r>
      <w:r w:rsidR="00B54E5A" w:rsidRPr="00ED0774">
        <w:rPr>
          <w:i/>
          <w:iCs/>
        </w:rPr>
        <w:t>при</w:t>
      </w:r>
      <w:r w:rsidR="00926681" w:rsidRPr="00ED0774">
        <w:rPr>
          <w:i/>
          <w:iCs/>
        </w:rPr>
        <w:t xml:space="preserve"> </w:t>
      </w:r>
      <w:r w:rsidR="00B54E5A" w:rsidRPr="00ED0774">
        <w:rPr>
          <w:i/>
          <w:iCs/>
        </w:rPr>
        <w:t>определении</w:t>
      </w:r>
      <w:r w:rsidR="00926681" w:rsidRPr="00ED0774">
        <w:rPr>
          <w:i/>
          <w:iCs/>
        </w:rPr>
        <w:t xml:space="preserve"> </w:t>
      </w:r>
      <w:r w:rsidR="00B54E5A" w:rsidRPr="00ED0774">
        <w:rPr>
          <w:i/>
          <w:iCs/>
        </w:rPr>
        <w:t>лечебной</w:t>
      </w:r>
      <w:r w:rsidR="00926681" w:rsidRPr="00ED0774">
        <w:rPr>
          <w:i/>
          <w:iCs/>
        </w:rPr>
        <w:t xml:space="preserve"> </w:t>
      </w:r>
      <w:r w:rsidR="00B54E5A" w:rsidRPr="00ED0774">
        <w:rPr>
          <w:i/>
          <w:iCs/>
        </w:rPr>
        <w:t>тактики</w:t>
      </w:r>
      <w:r w:rsidR="00926681" w:rsidRPr="00ED0774">
        <w:rPr>
          <w:i/>
          <w:iCs/>
        </w:rPr>
        <w:t xml:space="preserve"> </w:t>
      </w:r>
      <w:r w:rsidR="00B54E5A" w:rsidRPr="00ED0774">
        <w:rPr>
          <w:i/>
          <w:iCs/>
        </w:rPr>
        <w:t>у</w:t>
      </w:r>
      <w:r w:rsidR="00926681" w:rsidRPr="00ED0774">
        <w:rPr>
          <w:i/>
          <w:iCs/>
        </w:rPr>
        <w:t xml:space="preserve"> </w:t>
      </w:r>
      <w:r w:rsidR="00B54E5A" w:rsidRPr="00ED0774">
        <w:rPr>
          <w:i/>
          <w:iCs/>
        </w:rPr>
        <w:t>конкретного</w:t>
      </w:r>
      <w:r w:rsidR="00926681" w:rsidRPr="00ED0774">
        <w:rPr>
          <w:i/>
          <w:iCs/>
        </w:rPr>
        <w:t xml:space="preserve"> </w:t>
      </w:r>
      <w:r w:rsidR="00BB4286" w:rsidRPr="00ED0774">
        <w:rPr>
          <w:i/>
          <w:iCs/>
        </w:rPr>
        <w:t>пациента</w:t>
      </w:r>
      <w:r w:rsidR="00B54E5A" w:rsidRPr="00ED0774">
        <w:rPr>
          <w:i/>
          <w:iCs/>
        </w:rPr>
        <w:t>:</w:t>
      </w:r>
      <w:r w:rsidR="00926681" w:rsidRPr="00ED0774">
        <w:rPr>
          <w:i/>
          <w:iCs/>
        </w:rPr>
        <w:t xml:space="preserve"> </w:t>
      </w:r>
      <w:r w:rsidR="00B54E5A" w:rsidRPr="00ED0774">
        <w:rPr>
          <w:i/>
          <w:iCs/>
        </w:rPr>
        <w:t>1)</w:t>
      </w:r>
      <w:r w:rsidR="00926681" w:rsidRPr="00ED0774">
        <w:rPr>
          <w:i/>
          <w:iCs/>
        </w:rPr>
        <w:t xml:space="preserve"> </w:t>
      </w:r>
      <w:r w:rsidR="00B54E5A" w:rsidRPr="00ED0774">
        <w:rPr>
          <w:i/>
          <w:iCs/>
        </w:rPr>
        <w:t>проведение</w:t>
      </w:r>
      <w:r w:rsidR="00926681" w:rsidRPr="00ED0774">
        <w:rPr>
          <w:i/>
          <w:iCs/>
        </w:rPr>
        <w:t xml:space="preserve"> </w:t>
      </w:r>
      <w:r w:rsidR="00B54E5A" w:rsidRPr="00ED0774">
        <w:rPr>
          <w:i/>
          <w:iCs/>
        </w:rPr>
        <w:t>терапии,</w:t>
      </w:r>
      <w:r w:rsidR="00926681" w:rsidRPr="00ED0774">
        <w:rPr>
          <w:i/>
          <w:iCs/>
        </w:rPr>
        <w:t xml:space="preserve"> </w:t>
      </w:r>
      <w:r w:rsidR="00B54E5A" w:rsidRPr="00ED0774">
        <w:rPr>
          <w:i/>
          <w:iCs/>
        </w:rPr>
        <w:t>направленной</w:t>
      </w:r>
      <w:r w:rsidR="00926681" w:rsidRPr="00ED0774">
        <w:rPr>
          <w:i/>
          <w:iCs/>
        </w:rPr>
        <w:t xml:space="preserve"> </w:t>
      </w:r>
      <w:r w:rsidR="00B54E5A" w:rsidRPr="00ED0774">
        <w:rPr>
          <w:i/>
          <w:iCs/>
        </w:rPr>
        <w:t>на</w:t>
      </w:r>
      <w:r w:rsidR="00926681" w:rsidRPr="00ED0774">
        <w:rPr>
          <w:i/>
          <w:iCs/>
        </w:rPr>
        <w:t xml:space="preserve"> </w:t>
      </w:r>
      <w:r w:rsidR="00B54E5A" w:rsidRPr="00ED0774">
        <w:rPr>
          <w:i/>
          <w:iCs/>
        </w:rPr>
        <w:t>«излечение»</w:t>
      </w:r>
      <w:r w:rsidR="00926681" w:rsidRPr="00ED0774">
        <w:rPr>
          <w:i/>
          <w:iCs/>
        </w:rPr>
        <w:t xml:space="preserve"> </w:t>
      </w:r>
      <w:r w:rsidR="00B54E5A" w:rsidRPr="00ED0774">
        <w:rPr>
          <w:i/>
          <w:iCs/>
        </w:rPr>
        <w:t>с</w:t>
      </w:r>
      <w:r w:rsidR="00926681" w:rsidRPr="00ED0774">
        <w:rPr>
          <w:i/>
          <w:iCs/>
        </w:rPr>
        <w:t xml:space="preserve"> </w:t>
      </w:r>
      <w:r w:rsidR="00B54E5A" w:rsidRPr="00ED0774">
        <w:rPr>
          <w:i/>
          <w:iCs/>
        </w:rPr>
        <w:t>использованием</w:t>
      </w:r>
      <w:r w:rsidR="00926681" w:rsidRPr="00ED0774">
        <w:rPr>
          <w:i/>
          <w:iCs/>
        </w:rPr>
        <w:t xml:space="preserve"> </w:t>
      </w:r>
      <w:r w:rsidR="00B54E5A" w:rsidRPr="00ED0774">
        <w:rPr>
          <w:i/>
          <w:iCs/>
        </w:rPr>
        <w:t>ТГСК;</w:t>
      </w:r>
      <w:r w:rsidR="00926681" w:rsidRPr="00ED0774">
        <w:rPr>
          <w:i/>
          <w:iCs/>
        </w:rPr>
        <w:t xml:space="preserve"> </w:t>
      </w:r>
      <w:r w:rsidR="00B54E5A" w:rsidRPr="00ED0774">
        <w:rPr>
          <w:i/>
          <w:iCs/>
        </w:rPr>
        <w:t>2)</w:t>
      </w:r>
      <w:r w:rsidR="00926681" w:rsidRPr="00ED0774">
        <w:rPr>
          <w:i/>
          <w:iCs/>
        </w:rPr>
        <w:t xml:space="preserve"> </w:t>
      </w:r>
      <w:r w:rsidR="00B54E5A" w:rsidRPr="00ED0774">
        <w:rPr>
          <w:i/>
          <w:iCs/>
        </w:rPr>
        <w:t>включение</w:t>
      </w:r>
      <w:r w:rsidR="00926681" w:rsidRPr="00ED0774">
        <w:rPr>
          <w:i/>
          <w:iCs/>
        </w:rPr>
        <w:t xml:space="preserve"> </w:t>
      </w:r>
      <w:r w:rsidR="00B54E5A" w:rsidRPr="00ED0774">
        <w:rPr>
          <w:i/>
          <w:iCs/>
        </w:rPr>
        <w:t>в</w:t>
      </w:r>
      <w:r w:rsidR="00926681" w:rsidRPr="00ED0774">
        <w:rPr>
          <w:i/>
          <w:iCs/>
        </w:rPr>
        <w:t xml:space="preserve"> </w:t>
      </w:r>
      <w:r w:rsidR="003321F0" w:rsidRPr="00ED0774">
        <w:rPr>
          <w:i/>
          <w:iCs/>
        </w:rPr>
        <w:t>клиническое</w:t>
      </w:r>
      <w:r w:rsidR="00926681" w:rsidRPr="00ED0774">
        <w:rPr>
          <w:i/>
          <w:iCs/>
        </w:rPr>
        <w:t xml:space="preserve"> </w:t>
      </w:r>
      <w:r w:rsidR="003321F0" w:rsidRPr="00ED0774">
        <w:rPr>
          <w:i/>
          <w:iCs/>
        </w:rPr>
        <w:t>исследование</w:t>
      </w:r>
      <w:r w:rsidR="00926681" w:rsidRPr="00ED0774">
        <w:rPr>
          <w:i/>
          <w:iCs/>
        </w:rPr>
        <w:t xml:space="preserve"> </w:t>
      </w:r>
      <w:r w:rsidR="00B54E5A" w:rsidRPr="00ED0774">
        <w:rPr>
          <w:i/>
          <w:iCs/>
        </w:rPr>
        <w:t>по</w:t>
      </w:r>
      <w:r w:rsidR="00926681" w:rsidRPr="00ED0774">
        <w:rPr>
          <w:i/>
          <w:iCs/>
        </w:rPr>
        <w:t xml:space="preserve"> </w:t>
      </w:r>
      <w:r w:rsidR="00B54E5A" w:rsidRPr="00ED0774">
        <w:rPr>
          <w:i/>
          <w:iCs/>
        </w:rPr>
        <w:t>применению</w:t>
      </w:r>
      <w:r w:rsidR="00926681" w:rsidRPr="00ED0774">
        <w:rPr>
          <w:i/>
          <w:iCs/>
        </w:rPr>
        <w:t xml:space="preserve"> </w:t>
      </w:r>
      <w:r w:rsidR="00B54E5A" w:rsidRPr="00ED0774">
        <w:rPr>
          <w:i/>
          <w:iCs/>
        </w:rPr>
        <w:t>новых</w:t>
      </w:r>
      <w:r w:rsidR="00926681" w:rsidRPr="00ED0774">
        <w:rPr>
          <w:i/>
          <w:iCs/>
        </w:rPr>
        <w:t xml:space="preserve"> </w:t>
      </w:r>
      <w:r w:rsidR="00B54E5A" w:rsidRPr="00ED0774">
        <w:rPr>
          <w:i/>
          <w:iCs/>
        </w:rPr>
        <w:t>лекарственных</w:t>
      </w:r>
      <w:r w:rsidR="00926681" w:rsidRPr="00ED0774">
        <w:rPr>
          <w:i/>
          <w:iCs/>
        </w:rPr>
        <w:t xml:space="preserve"> </w:t>
      </w:r>
      <w:r w:rsidR="00B54E5A" w:rsidRPr="00ED0774">
        <w:rPr>
          <w:i/>
          <w:iCs/>
        </w:rPr>
        <w:t>препаратов;</w:t>
      </w:r>
      <w:r w:rsidR="00926681" w:rsidRPr="00ED0774">
        <w:rPr>
          <w:i/>
          <w:iCs/>
        </w:rPr>
        <w:t xml:space="preserve"> </w:t>
      </w:r>
      <w:r w:rsidR="00B54E5A" w:rsidRPr="00ED0774">
        <w:rPr>
          <w:i/>
          <w:iCs/>
        </w:rPr>
        <w:t>3)</w:t>
      </w:r>
      <w:r w:rsidR="00926681" w:rsidRPr="00ED0774">
        <w:rPr>
          <w:i/>
          <w:iCs/>
        </w:rPr>
        <w:t xml:space="preserve"> </w:t>
      </w:r>
      <w:r w:rsidR="00B54E5A" w:rsidRPr="00ED0774">
        <w:rPr>
          <w:i/>
          <w:iCs/>
        </w:rPr>
        <w:t>паллиативная</w:t>
      </w:r>
      <w:r w:rsidR="00926681" w:rsidRPr="00ED0774">
        <w:rPr>
          <w:i/>
          <w:iCs/>
        </w:rPr>
        <w:t xml:space="preserve"> </w:t>
      </w:r>
      <w:r w:rsidR="00B54E5A" w:rsidRPr="00ED0774">
        <w:rPr>
          <w:i/>
          <w:iCs/>
        </w:rPr>
        <w:t>терапия.</w:t>
      </w:r>
    </w:p>
    <w:p w14:paraId="4C966B3D" w14:textId="19BF0EA6" w:rsidR="006E5861" w:rsidRPr="00ED0774" w:rsidRDefault="00B54E5A" w:rsidP="00705E68">
      <w:pPr>
        <w:ind w:firstLine="720"/>
        <w:divId w:val="488638550"/>
        <w:rPr>
          <w:i/>
          <w:iCs/>
        </w:rPr>
      </w:pPr>
      <w:r w:rsidRPr="00ED0774">
        <w:rPr>
          <w:i/>
          <w:iCs/>
        </w:rPr>
        <w:t>В</w:t>
      </w:r>
      <w:r w:rsidR="00926681" w:rsidRPr="00ED0774">
        <w:rPr>
          <w:i/>
          <w:iCs/>
        </w:rPr>
        <w:t xml:space="preserve"> </w:t>
      </w:r>
      <w:r w:rsidRPr="00ED0774">
        <w:rPr>
          <w:i/>
          <w:iCs/>
        </w:rPr>
        <w:t>рекомендациях</w:t>
      </w:r>
      <w:r w:rsidR="00926681" w:rsidRPr="00ED0774">
        <w:rPr>
          <w:i/>
          <w:iCs/>
        </w:rPr>
        <w:t xml:space="preserve"> </w:t>
      </w:r>
      <w:r w:rsidRPr="00ED0774">
        <w:rPr>
          <w:i/>
          <w:iCs/>
          <w:lang w:val="en-US"/>
        </w:rPr>
        <w:t>NCCN</w:t>
      </w:r>
      <w:r w:rsidRPr="00ED0774">
        <w:rPr>
          <w:i/>
          <w:iCs/>
        </w:rPr>
        <w:t>,</w:t>
      </w:r>
      <w:r w:rsidR="00926681" w:rsidRPr="00ED0774">
        <w:rPr>
          <w:i/>
          <w:iCs/>
        </w:rPr>
        <w:t xml:space="preserve"> </w:t>
      </w:r>
      <w:r w:rsidRPr="00ED0774">
        <w:rPr>
          <w:i/>
          <w:iCs/>
        </w:rPr>
        <w:t>которых</w:t>
      </w:r>
      <w:r w:rsidR="00926681" w:rsidRPr="00ED0774">
        <w:rPr>
          <w:i/>
          <w:iCs/>
        </w:rPr>
        <w:t xml:space="preserve"> </w:t>
      </w:r>
      <w:r w:rsidRPr="00ED0774">
        <w:rPr>
          <w:i/>
          <w:iCs/>
        </w:rPr>
        <w:t>придерживаются</w:t>
      </w:r>
      <w:r w:rsidR="00926681" w:rsidRPr="00ED0774">
        <w:rPr>
          <w:i/>
          <w:iCs/>
        </w:rPr>
        <w:t xml:space="preserve"> </w:t>
      </w:r>
      <w:r w:rsidRPr="00ED0774">
        <w:rPr>
          <w:i/>
          <w:iCs/>
        </w:rPr>
        <w:t>и</w:t>
      </w:r>
      <w:r w:rsidR="00926681" w:rsidRPr="00ED0774">
        <w:rPr>
          <w:i/>
          <w:iCs/>
        </w:rPr>
        <w:t xml:space="preserve"> </w:t>
      </w:r>
      <w:r w:rsidRPr="00ED0774">
        <w:rPr>
          <w:i/>
          <w:iCs/>
        </w:rPr>
        <w:t>российские</w:t>
      </w:r>
      <w:r w:rsidR="00926681" w:rsidRPr="00ED0774">
        <w:rPr>
          <w:i/>
          <w:iCs/>
        </w:rPr>
        <w:t xml:space="preserve"> </w:t>
      </w:r>
      <w:r w:rsidRPr="00ED0774">
        <w:rPr>
          <w:i/>
          <w:iCs/>
        </w:rPr>
        <w:t>эксперты,</w:t>
      </w:r>
      <w:r w:rsidR="00926681" w:rsidRPr="00ED0774">
        <w:rPr>
          <w:i/>
          <w:iCs/>
        </w:rPr>
        <w:t xml:space="preserve"> </w:t>
      </w:r>
      <w:r w:rsidRPr="00ED0774">
        <w:rPr>
          <w:i/>
          <w:iCs/>
        </w:rPr>
        <w:t>используется</w:t>
      </w:r>
      <w:r w:rsidR="00926681" w:rsidRPr="00ED0774">
        <w:rPr>
          <w:i/>
          <w:iCs/>
        </w:rPr>
        <w:t xml:space="preserve"> </w:t>
      </w:r>
      <w:r w:rsidRPr="00ED0774">
        <w:rPr>
          <w:i/>
          <w:iCs/>
        </w:rPr>
        <w:t>более</w:t>
      </w:r>
      <w:r w:rsidR="00926681" w:rsidRPr="00ED0774">
        <w:rPr>
          <w:i/>
          <w:iCs/>
        </w:rPr>
        <w:t xml:space="preserve"> </w:t>
      </w:r>
      <w:r w:rsidRPr="00ED0774">
        <w:rPr>
          <w:i/>
          <w:iCs/>
        </w:rPr>
        <w:t>простой</w:t>
      </w:r>
      <w:r w:rsidR="00926681" w:rsidRPr="00ED0774">
        <w:rPr>
          <w:i/>
          <w:iCs/>
        </w:rPr>
        <w:t xml:space="preserve"> </w:t>
      </w:r>
      <w:r w:rsidRPr="00ED0774">
        <w:rPr>
          <w:i/>
          <w:iCs/>
        </w:rPr>
        <w:t>принцип</w:t>
      </w:r>
      <w:r w:rsidR="00926681" w:rsidRPr="00ED0774">
        <w:rPr>
          <w:i/>
          <w:iCs/>
        </w:rPr>
        <w:t xml:space="preserve"> </w:t>
      </w:r>
      <w:r w:rsidRPr="00ED0774">
        <w:rPr>
          <w:i/>
          <w:iCs/>
        </w:rPr>
        <w:t>определения</w:t>
      </w:r>
      <w:r w:rsidR="00926681" w:rsidRPr="00ED0774">
        <w:rPr>
          <w:i/>
          <w:iCs/>
        </w:rPr>
        <w:t xml:space="preserve"> </w:t>
      </w:r>
      <w:r w:rsidRPr="00ED0774">
        <w:rPr>
          <w:i/>
          <w:iCs/>
        </w:rPr>
        <w:t>прогноза</w:t>
      </w:r>
      <w:r w:rsidR="00926681" w:rsidRPr="00ED0774">
        <w:rPr>
          <w:i/>
          <w:iCs/>
        </w:rPr>
        <w:t xml:space="preserve"> </w:t>
      </w:r>
      <w:r w:rsidRPr="00ED0774">
        <w:rPr>
          <w:i/>
          <w:iCs/>
        </w:rPr>
        <w:t>ОМЛ</w:t>
      </w:r>
      <w:r w:rsidR="00926681" w:rsidRPr="00ED0774">
        <w:rPr>
          <w:i/>
          <w:iCs/>
        </w:rPr>
        <w:t xml:space="preserve"> </w:t>
      </w:r>
      <w:r w:rsidRPr="00ED0774">
        <w:rPr>
          <w:i/>
          <w:iCs/>
        </w:rPr>
        <w:t>после</w:t>
      </w:r>
      <w:r w:rsidR="00926681" w:rsidRPr="00ED0774">
        <w:rPr>
          <w:i/>
          <w:iCs/>
        </w:rPr>
        <w:t xml:space="preserve"> </w:t>
      </w:r>
      <w:r w:rsidRPr="00ED0774">
        <w:rPr>
          <w:i/>
          <w:iCs/>
        </w:rPr>
        <w:t>развития</w:t>
      </w:r>
      <w:r w:rsidR="00926681" w:rsidRPr="00ED0774">
        <w:rPr>
          <w:i/>
          <w:iCs/>
        </w:rPr>
        <w:t xml:space="preserve"> </w:t>
      </w:r>
      <w:r w:rsidRPr="00ED0774">
        <w:rPr>
          <w:i/>
          <w:iCs/>
        </w:rPr>
        <w:t>рецидива:</w:t>
      </w:r>
      <w:r w:rsidR="00926681" w:rsidRPr="00ED0774">
        <w:rPr>
          <w:i/>
          <w:iCs/>
        </w:rPr>
        <w:t xml:space="preserve"> </w:t>
      </w:r>
      <w:r w:rsidRPr="00ED0774">
        <w:rPr>
          <w:i/>
          <w:iCs/>
        </w:rPr>
        <w:t>если</w:t>
      </w:r>
      <w:r w:rsidR="00926681" w:rsidRPr="00ED0774">
        <w:rPr>
          <w:i/>
          <w:iCs/>
        </w:rPr>
        <w:t xml:space="preserve"> </w:t>
      </w:r>
      <w:r w:rsidRPr="00ED0774">
        <w:rPr>
          <w:i/>
          <w:iCs/>
        </w:rPr>
        <w:t>рецидив</w:t>
      </w:r>
      <w:r w:rsidR="00926681" w:rsidRPr="00ED0774">
        <w:rPr>
          <w:i/>
          <w:iCs/>
        </w:rPr>
        <w:t xml:space="preserve"> </w:t>
      </w:r>
      <w:r w:rsidRPr="00ED0774">
        <w:rPr>
          <w:i/>
          <w:iCs/>
        </w:rPr>
        <w:t>ранний</w:t>
      </w:r>
      <w:r w:rsidR="00926681" w:rsidRPr="00ED0774">
        <w:rPr>
          <w:i/>
          <w:iCs/>
        </w:rPr>
        <w:t xml:space="preserve"> </w:t>
      </w:r>
      <w:r w:rsidRPr="00ED0774">
        <w:rPr>
          <w:i/>
          <w:iCs/>
        </w:rPr>
        <w:t>(продолжительность</w:t>
      </w:r>
      <w:r w:rsidR="00926681" w:rsidRPr="00ED0774">
        <w:rPr>
          <w:i/>
          <w:iCs/>
        </w:rPr>
        <w:t xml:space="preserve"> </w:t>
      </w:r>
      <w:r w:rsidRPr="00ED0774">
        <w:rPr>
          <w:i/>
          <w:iCs/>
        </w:rPr>
        <w:t>ПР</w:t>
      </w:r>
      <w:r w:rsidR="00926681" w:rsidRPr="00ED0774">
        <w:rPr>
          <w:i/>
          <w:iCs/>
        </w:rPr>
        <w:t xml:space="preserve"> </w:t>
      </w:r>
      <w:r w:rsidRPr="00ED0774">
        <w:rPr>
          <w:i/>
          <w:iCs/>
        </w:rPr>
        <w:t>менее</w:t>
      </w:r>
      <w:r w:rsidR="00926681" w:rsidRPr="00ED0774">
        <w:rPr>
          <w:i/>
          <w:iCs/>
        </w:rPr>
        <w:t xml:space="preserve"> </w:t>
      </w:r>
      <w:r w:rsidRPr="00ED0774">
        <w:rPr>
          <w:i/>
          <w:iCs/>
        </w:rPr>
        <w:t>12</w:t>
      </w:r>
      <w:r w:rsidR="00926681" w:rsidRPr="00ED0774">
        <w:rPr>
          <w:i/>
          <w:iCs/>
        </w:rPr>
        <w:t xml:space="preserve"> </w:t>
      </w:r>
      <w:r w:rsidR="005E7775" w:rsidRPr="00ED0774">
        <w:rPr>
          <w:i/>
          <w:iCs/>
        </w:rPr>
        <w:t>месяцев</w:t>
      </w:r>
      <w:r w:rsidRPr="00ED0774">
        <w:rPr>
          <w:i/>
          <w:iCs/>
        </w:rPr>
        <w:t>)</w:t>
      </w:r>
      <w:r w:rsidR="00926681" w:rsidRPr="00ED0774">
        <w:rPr>
          <w:i/>
          <w:iCs/>
        </w:rPr>
        <w:t xml:space="preserve"> </w:t>
      </w:r>
      <w:r w:rsidR="003321F0" w:rsidRPr="00ED0774">
        <w:rPr>
          <w:i/>
          <w:iCs/>
        </w:rPr>
        <w:t>–</w:t>
      </w:r>
      <w:r w:rsidR="00926681" w:rsidRPr="00ED0774">
        <w:rPr>
          <w:i/>
          <w:iCs/>
        </w:rPr>
        <w:t xml:space="preserve"> </w:t>
      </w:r>
      <w:r w:rsidRPr="00ED0774">
        <w:rPr>
          <w:i/>
          <w:iCs/>
        </w:rPr>
        <w:t>прогноз</w:t>
      </w:r>
      <w:r w:rsidR="00926681" w:rsidRPr="00ED0774">
        <w:rPr>
          <w:i/>
          <w:iCs/>
        </w:rPr>
        <w:t xml:space="preserve"> </w:t>
      </w:r>
      <w:r w:rsidRPr="00ED0774">
        <w:rPr>
          <w:i/>
          <w:iCs/>
        </w:rPr>
        <w:t>неблагоприятный,</w:t>
      </w:r>
      <w:r w:rsidR="00926681" w:rsidRPr="00ED0774">
        <w:rPr>
          <w:i/>
          <w:iCs/>
        </w:rPr>
        <w:t xml:space="preserve"> </w:t>
      </w:r>
      <w:r w:rsidRPr="00ED0774">
        <w:rPr>
          <w:i/>
          <w:iCs/>
        </w:rPr>
        <w:t>поздний</w:t>
      </w:r>
      <w:r w:rsidR="00926681" w:rsidRPr="00ED0774">
        <w:rPr>
          <w:i/>
          <w:iCs/>
        </w:rPr>
        <w:t xml:space="preserve"> </w:t>
      </w:r>
      <w:r w:rsidRPr="00ED0774">
        <w:rPr>
          <w:i/>
          <w:iCs/>
        </w:rPr>
        <w:t>(продолжительность</w:t>
      </w:r>
      <w:r w:rsidR="00926681" w:rsidRPr="00ED0774">
        <w:rPr>
          <w:i/>
          <w:iCs/>
        </w:rPr>
        <w:t xml:space="preserve"> </w:t>
      </w:r>
      <w:r w:rsidRPr="00ED0774">
        <w:rPr>
          <w:i/>
          <w:iCs/>
        </w:rPr>
        <w:t>ПР</w:t>
      </w:r>
      <w:r w:rsidR="00926681" w:rsidRPr="00ED0774">
        <w:rPr>
          <w:i/>
          <w:iCs/>
        </w:rPr>
        <w:t xml:space="preserve"> </w:t>
      </w:r>
      <w:r w:rsidRPr="00ED0774">
        <w:rPr>
          <w:i/>
          <w:iCs/>
        </w:rPr>
        <w:t>12</w:t>
      </w:r>
      <w:r w:rsidR="00926681" w:rsidRPr="00ED0774">
        <w:rPr>
          <w:i/>
          <w:iCs/>
        </w:rPr>
        <w:t xml:space="preserve"> </w:t>
      </w:r>
      <w:r w:rsidR="005E7775" w:rsidRPr="00ED0774">
        <w:rPr>
          <w:i/>
          <w:iCs/>
        </w:rPr>
        <w:t>месяцев</w:t>
      </w:r>
      <w:r w:rsidR="00926681" w:rsidRPr="00ED0774">
        <w:rPr>
          <w:i/>
          <w:iCs/>
        </w:rPr>
        <w:t xml:space="preserve"> </w:t>
      </w:r>
      <w:r w:rsidRPr="00ED0774">
        <w:rPr>
          <w:i/>
          <w:iCs/>
        </w:rPr>
        <w:t>и</w:t>
      </w:r>
      <w:r w:rsidR="00926681" w:rsidRPr="00ED0774">
        <w:rPr>
          <w:i/>
          <w:iCs/>
        </w:rPr>
        <w:t xml:space="preserve"> </w:t>
      </w:r>
      <w:r w:rsidRPr="00ED0774">
        <w:rPr>
          <w:i/>
          <w:iCs/>
        </w:rPr>
        <w:t>более)</w:t>
      </w:r>
      <w:r w:rsidR="00926681" w:rsidRPr="00ED0774">
        <w:rPr>
          <w:i/>
          <w:iCs/>
        </w:rPr>
        <w:t xml:space="preserve"> </w:t>
      </w:r>
      <w:r w:rsidR="00CC1C66" w:rsidRPr="00ED0774">
        <w:rPr>
          <w:i/>
          <w:iCs/>
        </w:rPr>
        <w:t>–</w:t>
      </w:r>
      <w:r w:rsidR="00926681" w:rsidRPr="00ED0774">
        <w:rPr>
          <w:i/>
          <w:iCs/>
        </w:rPr>
        <w:t xml:space="preserve"> </w:t>
      </w:r>
      <w:r w:rsidR="00CC1C66" w:rsidRPr="00ED0774">
        <w:rPr>
          <w:i/>
          <w:iCs/>
        </w:rPr>
        <w:t>прогноз</w:t>
      </w:r>
      <w:r w:rsidR="00926681" w:rsidRPr="00ED0774">
        <w:rPr>
          <w:i/>
          <w:iCs/>
        </w:rPr>
        <w:t xml:space="preserve"> </w:t>
      </w:r>
      <w:r w:rsidR="00B70255" w:rsidRPr="00ED0774">
        <w:rPr>
          <w:i/>
          <w:iCs/>
        </w:rPr>
        <w:t>более</w:t>
      </w:r>
      <w:r w:rsidR="00926681" w:rsidRPr="00ED0774">
        <w:rPr>
          <w:i/>
          <w:iCs/>
        </w:rPr>
        <w:t xml:space="preserve"> </w:t>
      </w:r>
      <w:r w:rsidR="00CC1C66" w:rsidRPr="00ED0774">
        <w:rPr>
          <w:i/>
          <w:iCs/>
        </w:rPr>
        <w:t>благоприятный</w:t>
      </w:r>
      <w:r w:rsidR="00926681" w:rsidRPr="00ED0774">
        <w:rPr>
          <w:i/>
          <w:iCs/>
        </w:rPr>
        <w:t xml:space="preserve"> </w:t>
      </w:r>
      <w:r w:rsidR="00CC1C66" w:rsidRPr="00ED0774">
        <w:rPr>
          <w:i/>
          <w:iCs/>
        </w:rPr>
        <w:fldChar w:fldCharType="begin" w:fldLock="1"/>
      </w:r>
      <w:r w:rsidR="00B32728" w:rsidRPr="00ED0774">
        <w:rPr>
          <w:i/>
          <w:iCs/>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CC1C66" w:rsidRPr="00ED0774">
        <w:rPr>
          <w:i/>
          <w:iCs/>
        </w:rPr>
        <w:fldChar w:fldCharType="separate"/>
      </w:r>
      <w:r w:rsidR="00B32728" w:rsidRPr="00ED0774">
        <w:rPr>
          <w:i/>
          <w:iCs/>
          <w:noProof/>
        </w:rPr>
        <w:t>[8]</w:t>
      </w:r>
      <w:r w:rsidR="00CC1C66" w:rsidRPr="00ED0774">
        <w:rPr>
          <w:i/>
          <w:iCs/>
        </w:rPr>
        <w:fldChar w:fldCharType="end"/>
      </w:r>
      <w:r w:rsidRPr="00ED0774">
        <w:rPr>
          <w:i/>
          <w:iCs/>
        </w:rPr>
        <w:t>.</w:t>
      </w:r>
      <w:r w:rsidR="00926681" w:rsidRPr="00ED0774">
        <w:rPr>
          <w:i/>
          <w:iCs/>
        </w:rPr>
        <w:t xml:space="preserve"> </w:t>
      </w:r>
      <w:r w:rsidRPr="00ED0774">
        <w:rPr>
          <w:i/>
          <w:iCs/>
        </w:rPr>
        <w:t>Оба</w:t>
      </w:r>
      <w:r w:rsidR="00926681" w:rsidRPr="00ED0774">
        <w:rPr>
          <w:i/>
          <w:iCs/>
        </w:rPr>
        <w:t xml:space="preserve"> </w:t>
      </w:r>
      <w:r w:rsidRPr="00ED0774">
        <w:rPr>
          <w:i/>
          <w:iCs/>
        </w:rPr>
        <w:t>подхода</w:t>
      </w:r>
      <w:r w:rsidR="00926681" w:rsidRPr="00ED0774">
        <w:rPr>
          <w:i/>
          <w:iCs/>
        </w:rPr>
        <w:t xml:space="preserve"> </w:t>
      </w:r>
      <w:r w:rsidRPr="00ED0774">
        <w:rPr>
          <w:i/>
          <w:iCs/>
        </w:rPr>
        <w:t>(прогностический</w:t>
      </w:r>
      <w:r w:rsidR="00926681" w:rsidRPr="00ED0774">
        <w:rPr>
          <w:i/>
          <w:iCs/>
        </w:rPr>
        <w:t xml:space="preserve"> </w:t>
      </w:r>
      <w:r w:rsidRPr="00ED0774">
        <w:rPr>
          <w:i/>
          <w:iCs/>
        </w:rPr>
        <w:t>индекс</w:t>
      </w:r>
      <w:r w:rsidR="00926681" w:rsidRPr="00ED0774">
        <w:rPr>
          <w:i/>
          <w:iCs/>
        </w:rPr>
        <w:t xml:space="preserve"> </w:t>
      </w:r>
      <w:r w:rsidRPr="00ED0774">
        <w:rPr>
          <w:i/>
          <w:iCs/>
        </w:rPr>
        <w:t>и</w:t>
      </w:r>
      <w:r w:rsidR="00926681" w:rsidRPr="00ED0774">
        <w:rPr>
          <w:i/>
          <w:iCs/>
        </w:rPr>
        <w:t xml:space="preserve"> </w:t>
      </w:r>
      <w:r w:rsidRPr="00ED0774">
        <w:rPr>
          <w:i/>
          <w:iCs/>
        </w:rPr>
        <w:t>деление</w:t>
      </w:r>
      <w:r w:rsidR="00926681" w:rsidRPr="00ED0774">
        <w:rPr>
          <w:i/>
          <w:iCs/>
        </w:rPr>
        <w:t xml:space="preserve"> </w:t>
      </w:r>
      <w:r w:rsidRPr="00ED0774">
        <w:rPr>
          <w:i/>
          <w:iCs/>
        </w:rPr>
        <w:t>рецидивов</w:t>
      </w:r>
      <w:r w:rsidR="00926681" w:rsidRPr="00ED0774">
        <w:rPr>
          <w:i/>
          <w:iCs/>
        </w:rPr>
        <w:t xml:space="preserve"> </w:t>
      </w:r>
      <w:r w:rsidRPr="00ED0774">
        <w:rPr>
          <w:i/>
          <w:iCs/>
        </w:rPr>
        <w:t>на</w:t>
      </w:r>
      <w:r w:rsidR="00926681" w:rsidRPr="00ED0774">
        <w:rPr>
          <w:i/>
          <w:iCs/>
        </w:rPr>
        <w:t xml:space="preserve"> </w:t>
      </w:r>
      <w:r w:rsidRPr="00ED0774">
        <w:rPr>
          <w:i/>
          <w:iCs/>
        </w:rPr>
        <w:t>ранние</w:t>
      </w:r>
      <w:r w:rsidR="00926681" w:rsidRPr="00ED0774">
        <w:rPr>
          <w:i/>
          <w:iCs/>
        </w:rPr>
        <w:t xml:space="preserve"> </w:t>
      </w:r>
      <w:r w:rsidRPr="00ED0774">
        <w:rPr>
          <w:i/>
          <w:iCs/>
        </w:rPr>
        <w:t>и</w:t>
      </w:r>
      <w:r w:rsidR="00926681" w:rsidRPr="00ED0774">
        <w:rPr>
          <w:i/>
          <w:iCs/>
        </w:rPr>
        <w:t xml:space="preserve"> </w:t>
      </w:r>
      <w:r w:rsidRPr="00ED0774">
        <w:rPr>
          <w:i/>
          <w:iCs/>
        </w:rPr>
        <w:t>поздние)</w:t>
      </w:r>
      <w:r w:rsidR="00926681" w:rsidRPr="00ED0774">
        <w:rPr>
          <w:i/>
          <w:iCs/>
        </w:rPr>
        <w:t xml:space="preserve"> </w:t>
      </w:r>
      <w:r w:rsidRPr="00ED0774">
        <w:rPr>
          <w:i/>
          <w:iCs/>
        </w:rPr>
        <w:t>к</w:t>
      </w:r>
      <w:r w:rsidR="00926681" w:rsidRPr="00ED0774">
        <w:rPr>
          <w:i/>
          <w:iCs/>
        </w:rPr>
        <w:t xml:space="preserve"> </w:t>
      </w:r>
      <w:r w:rsidRPr="00ED0774">
        <w:rPr>
          <w:i/>
          <w:iCs/>
        </w:rPr>
        <w:t>классификации</w:t>
      </w:r>
      <w:r w:rsidR="00926681" w:rsidRPr="00ED0774">
        <w:rPr>
          <w:i/>
          <w:iCs/>
        </w:rPr>
        <w:t xml:space="preserve"> </w:t>
      </w:r>
      <w:r w:rsidRPr="00ED0774">
        <w:rPr>
          <w:i/>
          <w:iCs/>
        </w:rPr>
        <w:t>рецидива</w:t>
      </w:r>
      <w:r w:rsidR="00926681" w:rsidRPr="00ED0774">
        <w:rPr>
          <w:i/>
          <w:iCs/>
        </w:rPr>
        <w:t xml:space="preserve"> </w:t>
      </w:r>
      <w:r w:rsidRPr="00ED0774">
        <w:rPr>
          <w:i/>
          <w:iCs/>
        </w:rPr>
        <w:t>ОМЛ</w:t>
      </w:r>
      <w:r w:rsidR="00926681" w:rsidRPr="00ED0774">
        <w:rPr>
          <w:i/>
          <w:iCs/>
        </w:rPr>
        <w:t xml:space="preserve"> </w:t>
      </w:r>
      <w:r w:rsidRPr="00ED0774">
        <w:rPr>
          <w:i/>
          <w:iCs/>
        </w:rPr>
        <w:t>используются</w:t>
      </w:r>
      <w:r w:rsidR="00926681" w:rsidRPr="00ED0774">
        <w:rPr>
          <w:i/>
          <w:iCs/>
        </w:rPr>
        <w:t xml:space="preserve"> </w:t>
      </w:r>
      <w:r w:rsidRPr="00ED0774">
        <w:rPr>
          <w:i/>
          <w:iCs/>
        </w:rPr>
        <w:t>в</w:t>
      </w:r>
      <w:r w:rsidR="00926681" w:rsidRPr="00ED0774">
        <w:rPr>
          <w:i/>
          <w:iCs/>
        </w:rPr>
        <w:t xml:space="preserve"> </w:t>
      </w:r>
      <w:r w:rsidRPr="00ED0774">
        <w:rPr>
          <w:i/>
          <w:iCs/>
        </w:rPr>
        <w:t>российских</w:t>
      </w:r>
      <w:r w:rsidR="00926681" w:rsidRPr="00ED0774">
        <w:rPr>
          <w:i/>
          <w:iCs/>
        </w:rPr>
        <w:t xml:space="preserve"> </w:t>
      </w:r>
      <w:r w:rsidRPr="00ED0774">
        <w:rPr>
          <w:i/>
          <w:iCs/>
        </w:rPr>
        <w:t>исследовательских</w:t>
      </w:r>
      <w:r w:rsidR="00926681" w:rsidRPr="00ED0774">
        <w:rPr>
          <w:i/>
          <w:iCs/>
        </w:rPr>
        <w:t xml:space="preserve"> </w:t>
      </w:r>
      <w:r w:rsidRPr="00ED0774">
        <w:rPr>
          <w:i/>
          <w:iCs/>
        </w:rPr>
        <w:t>центрах.</w:t>
      </w:r>
    </w:p>
    <w:p w14:paraId="419CD595" w14:textId="6E5456EE" w:rsidR="00044A18" w:rsidRPr="00ED0774" w:rsidRDefault="00717040" w:rsidP="00B13246">
      <w:pPr>
        <w:pStyle w:val="10"/>
        <w:divId w:val="488638550"/>
      </w:pPr>
      <w:r w:rsidRPr="00ED0774">
        <w:rPr>
          <w:rStyle w:val="affb"/>
          <w:color w:val="000000"/>
        </w:rPr>
        <w:t>Рекомендуется</w:t>
      </w:r>
      <w:r w:rsidR="00926681" w:rsidRPr="00ED0774">
        <w:rPr>
          <w:rStyle w:val="affb"/>
          <w:color w:val="000000"/>
        </w:rPr>
        <w:t xml:space="preserve"> </w:t>
      </w:r>
      <w:r w:rsidRPr="00ED0774">
        <w:rPr>
          <w:rStyle w:val="affb"/>
          <w:b w:val="0"/>
          <w:color w:val="000000"/>
        </w:rPr>
        <w:t>пациентам</w:t>
      </w:r>
      <w:r w:rsidR="00926681" w:rsidRPr="00ED0774">
        <w:rPr>
          <w:rStyle w:val="affb"/>
          <w:color w:val="000000"/>
        </w:rPr>
        <w:t xml:space="preserve"> </w:t>
      </w:r>
      <w:r w:rsidRPr="00ED0774">
        <w:t>при</w:t>
      </w:r>
      <w:r w:rsidR="00926681" w:rsidRPr="00ED0774">
        <w:t xml:space="preserve"> </w:t>
      </w:r>
      <w:r w:rsidRPr="00ED0774">
        <w:t>констатации</w:t>
      </w:r>
      <w:r w:rsidR="00926681" w:rsidRPr="00ED0774">
        <w:t xml:space="preserve"> </w:t>
      </w:r>
      <w:r w:rsidRPr="00ED0774">
        <w:t>первичной</w:t>
      </w:r>
      <w:r w:rsidR="00926681" w:rsidRPr="00ED0774">
        <w:t xml:space="preserve"> </w:t>
      </w:r>
      <w:r w:rsidRPr="00ED0774">
        <w:t>резистентности</w:t>
      </w:r>
      <w:r w:rsidR="00926681" w:rsidRPr="00ED0774">
        <w:t xml:space="preserve"> </w:t>
      </w:r>
      <w:r w:rsidRPr="00ED0774">
        <w:t>ОМЛ</w:t>
      </w:r>
      <w:r w:rsidR="00926681" w:rsidRPr="00ED0774">
        <w:t xml:space="preserve"> </w:t>
      </w:r>
      <w:r w:rsidRPr="00ED0774">
        <w:t>проведение</w:t>
      </w:r>
      <w:r w:rsidR="00926681" w:rsidRPr="00ED0774">
        <w:t xml:space="preserve"> </w:t>
      </w:r>
      <w:r w:rsidRPr="00ED0774">
        <w:t>терапии</w:t>
      </w:r>
      <w:r w:rsidR="00926681" w:rsidRPr="00ED0774">
        <w:t xml:space="preserve"> </w:t>
      </w:r>
      <w:r w:rsidRPr="00ED0774">
        <w:t>по</w:t>
      </w:r>
      <w:r w:rsidR="00926681" w:rsidRPr="00ED0774">
        <w:t xml:space="preserve"> </w:t>
      </w:r>
      <w:r w:rsidRPr="00ED0774">
        <w:t>программам</w:t>
      </w:r>
      <w:r w:rsidR="00926681" w:rsidRPr="00ED0774">
        <w:t xml:space="preserve"> </w:t>
      </w:r>
      <w:r w:rsidRPr="00ED0774">
        <w:t>лечения</w:t>
      </w:r>
      <w:r w:rsidR="00926681" w:rsidRPr="00ED0774">
        <w:t xml:space="preserve"> </w:t>
      </w:r>
      <w:r w:rsidRPr="00ED0774">
        <w:t>рефрактерных</w:t>
      </w:r>
      <w:r w:rsidR="00926681" w:rsidRPr="00ED0774">
        <w:t xml:space="preserve"> </w:t>
      </w:r>
      <w:r w:rsidRPr="00ED0774">
        <w:t>форм</w:t>
      </w:r>
      <w:r w:rsidR="00926681" w:rsidRPr="00ED0774">
        <w:t xml:space="preserve"> </w:t>
      </w:r>
      <w:r w:rsidRPr="00ED0774">
        <w:t>и</w:t>
      </w:r>
      <w:r w:rsidR="00926681" w:rsidRPr="00ED0774">
        <w:t xml:space="preserve"> </w:t>
      </w:r>
      <w:r w:rsidRPr="00ED0774">
        <w:t>рецидивов</w:t>
      </w:r>
      <w:r w:rsidR="00926681" w:rsidRPr="00ED0774">
        <w:t xml:space="preserve"> </w:t>
      </w:r>
      <w:r w:rsidRPr="00ED0774">
        <w:t>ОМЛ</w:t>
      </w:r>
      <w:r w:rsidR="00926681" w:rsidRPr="00ED0774">
        <w:t xml:space="preserve"> </w:t>
      </w:r>
      <w:r w:rsidRPr="00ED0774">
        <w:fldChar w:fldCharType="begin" w:fldLock="1"/>
      </w:r>
      <w:r w:rsidR="000E616A">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mendeley":{"formattedCitation":"[76]","plainTextFormattedCitation":"[76]","previouslyFormattedCitation":"[76]"},"properties":{"noteIndex":0},"schema":"https://github.com/citation-style-language/schema/raw/master/csl-citation.json"}</w:instrText>
      </w:r>
      <w:r w:rsidRPr="00ED0774">
        <w:fldChar w:fldCharType="separate"/>
      </w:r>
      <w:r w:rsidR="000E616A" w:rsidRPr="000E616A">
        <w:rPr>
          <w:noProof/>
        </w:rPr>
        <w:t>[76]</w:t>
      </w:r>
      <w:r w:rsidRPr="00ED0774">
        <w:fldChar w:fldCharType="end"/>
      </w:r>
      <w:r w:rsidRPr="00ED0774">
        <w:t>.</w:t>
      </w:r>
      <w:r w:rsidR="00926681" w:rsidRPr="00ED0774">
        <w:t xml:space="preserve"> </w:t>
      </w:r>
    </w:p>
    <w:p w14:paraId="38BA877A" w14:textId="47BDEF9C" w:rsidR="00717040" w:rsidRPr="00ED0774" w:rsidRDefault="00101ED7" w:rsidP="00B13246">
      <w:pPr>
        <w:pStyle w:val="afd"/>
        <w:spacing w:beforeAutospacing="0" w:afterAutospacing="0" w:line="360" w:lineRule="auto"/>
        <w:ind w:firstLine="708"/>
        <w:contextualSpacing/>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rPr>
        <w:t xml:space="preserve"> </w:t>
      </w:r>
      <w:r w:rsidR="009940AB" w:rsidRPr="00ED0774">
        <w:rPr>
          <w:rStyle w:val="affb"/>
        </w:rPr>
        <w:t xml:space="preserve">С </w:t>
      </w:r>
      <w:r w:rsidR="00717040" w:rsidRPr="00ED0774">
        <w:rPr>
          <w:rStyle w:val="affb"/>
        </w:rPr>
        <w:t>(уровень</w:t>
      </w:r>
      <w:r w:rsidR="00926681" w:rsidRPr="00ED0774">
        <w:rPr>
          <w:rStyle w:val="affb"/>
        </w:rPr>
        <w:t xml:space="preserve"> </w:t>
      </w:r>
      <w:r w:rsidR="00717040" w:rsidRPr="00ED0774">
        <w:rPr>
          <w:rStyle w:val="affb"/>
        </w:rPr>
        <w:t>достоверности</w:t>
      </w:r>
      <w:r w:rsidR="00926681" w:rsidRPr="00ED0774">
        <w:rPr>
          <w:rStyle w:val="affb"/>
        </w:rPr>
        <w:t xml:space="preserve"> </w:t>
      </w:r>
      <w:r w:rsidR="00717040" w:rsidRPr="00ED0774">
        <w:rPr>
          <w:rStyle w:val="affb"/>
        </w:rPr>
        <w:t>доказательств</w:t>
      </w:r>
      <w:r w:rsidR="00926681" w:rsidRPr="00ED0774">
        <w:rPr>
          <w:rStyle w:val="affb"/>
        </w:rPr>
        <w:t xml:space="preserve"> </w:t>
      </w:r>
      <w:r w:rsidR="00717040" w:rsidRPr="00ED0774">
        <w:rPr>
          <w:rStyle w:val="affb"/>
        </w:rPr>
        <w:t>–</w:t>
      </w:r>
      <w:r w:rsidR="00926681" w:rsidRPr="00ED0774">
        <w:rPr>
          <w:rStyle w:val="affb"/>
        </w:rPr>
        <w:t xml:space="preserve"> </w:t>
      </w:r>
      <w:r w:rsidR="009940AB" w:rsidRPr="00ED0774">
        <w:rPr>
          <w:rStyle w:val="affb"/>
        </w:rPr>
        <w:t>4</w:t>
      </w:r>
      <w:r w:rsidR="00717040" w:rsidRPr="00ED0774">
        <w:rPr>
          <w:rStyle w:val="affb"/>
        </w:rPr>
        <w:t>)</w:t>
      </w:r>
    </w:p>
    <w:p w14:paraId="66EC1EB2" w14:textId="660B5718" w:rsidR="00717040"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b"/>
        </w:rPr>
        <w:t xml:space="preserve"> </w:t>
      </w:r>
      <w:r w:rsidR="003321F0" w:rsidRPr="00ED0774">
        <w:rPr>
          <w:rStyle w:val="affc"/>
        </w:rPr>
        <w:t>т</w:t>
      </w:r>
      <w:r w:rsidR="00717040" w:rsidRPr="00ED0774">
        <w:rPr>
          <w:rStyle w:val="affc"/>
        </w:rPr>
        <w:t>ерапия</w:t>
      </w:r>
      <w:r w:rsidR="00926681" w:rsidRPr="00ED0774">
        <w:rPr>
          <w:rStyle w:val="affc"/>
        </w:rPr>
        <w:t xml:space="preserve"> </w:t>
      </w:r>
      <w:r w:rsidR="00717040" w:rsidRPr="00ED0774">
        <w:rPr>
          <w:rStyle w:val="affc"/>
        </w:rPr>
        <w:t>цитарабином**</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высоких</w:t>
      </w:r>
      <w:r w:rsidR="00926681" w:rsidRPr="00ED0774">
        <w:rPr>
          <w:rStyle w:val="affc"/>
        </w:rPr>
        <w:t xml:space="preserve"> </w:t>
      </w:r>
      <w:r w:rsidR="00717040" w:rsidRPr="00ED0774">
        <w:rPr>
          <w:rStyle w:val="affc"/>
        </w:rPr>
        <w:t>дозах</w:t>
      </w:r>
      <w:r w:rsidR="00926681" w:rsidRPr="00ED0774">
        <w:rPr>
          <w:rStyle w:val="affc"/>
        </w:rPr>
        <w:t xml:space="preserve"> </w:t>
      </w:r>
      <w:r w:rsidR="00717040" w:rsidRPr="00ED0774">
        <w:rPr>
          <w:rStyle w:val="affc"/>
        </w:rPr>
        <w:t>(если</w:t>
      </w:r>
      <w:r w:rsidR="00926681" w:rsidRPr="00ED0774">
        <w:rPr>
          <w:rStyle w:val="affc"/>
        </w:rPr>
        <w:t xml:space="preserve"> </w:t>
      </w:r>
      <w:r w:rsidR="00717040" w:rsidRPr="00ED0774">
        <w:rPr>
          <w:rStyle w:val="affc"/>
        </w:rPr>
        <w:t>его</w:t>
      </w:r>
      <w:r w:rsidR="00926681" w:rsidRPr="00ED0774">
        <w:rPr>
          <w:rStyle w:val="affc"/>
        </w:rPr>
        <w:t xml:space="preserve"> </w:t>
      </w:r>
      <w:r w:rsidR="00717040" w:rsidRPr="00ED0774">
        <w:rPr>
          <w:rStyle w:val="affc"/>
        </w:rPr>
        <w:t>не</w:t>
      </w:r>
      <w:r w:rsidR="00926681" w:rsidRPr="00ED0774">
        <w:rPr>
          <w:rStyle w:val="affc"/>
        </w:rPr>
        <w:t xml:space="preserve"> </w:t>
      </w:r>
      <w:r w:rsidR="00717040" w:rsidRPr="00ED0774">
        <w:rPr>
          <w:rStyle w:val="affc"/>
        </w:rPr>
        <w:t>применяли</w:t>
      </w:r>
      <w:r w:rsidR="00926681" w:rsidRPr="00ED0774">
        <w:rPr>
          <w:rStyle w:val="affc"/>
        </w:rPr>
        <w:t xml:space="preserve"> </w:t>
      </w:r>
      <w:r w:rsidR="00717040" w:rsidRPr="00ED0774">
        <w:rPr>
          <w:rStyle w:val="affc"/>
        </w:rPr>
        <w:t>в</w:t>
      </w:r>
      <w:r w:rsidR="00926681" w:rsidRPr="00ED0774">
        <w:rPr>
          <w:rStyle w:val="affc"/>
        </w:rPr>
        <w:t xml:space="preserve"> </w:t>
      </w:r>
      <w:r w:rsidR="003321F0" w:rsidRPr="00ED0774">
        <w:rPr>
          <w:rStyle w:val="affc"/>
        </w:rPr>
        <w:t>1-</w:t>
      </w:r>
      <w:r w:rsidR="00717040" w:rsidRPr="00ED0774">
        <w:rPr>
          <w:rStyle w:val="affc"/>
        </w:rPr>
        <w:t>й</w:t>
      </w:r>
      <w:r w:rsidR="00926681" w:rsidRPr="00ED0774">
        <w:rPr>
          <w:rStyle w:val="affc"/>
        </w:rPr>
        <w:t xml:space="preserve"> </w:t>
      </w:r>
      <w:r w:rsidR="00717040" w:rsidRPr="00ED0774">
        <w:rPr>
          <w:rStyle w:val="affc"/>
        </w:rPr>
        <w:t>линии</w:t>
      </w:r>
      <w:r w:rsidR="00926681" w:rsidRPr="00ED0774">
        <w:rPr>
          <w:rStyle w:val="affc"/>
        </w:rPr>
        <w:t xml:space="preserve"> </w:t>
      </w:r>
      <w:r w:rsidR="00717040" w:rsidRPr="00ED0774">
        <w:rPr>
          <w:rStyle w:val="affc"/>
        </w:rPr>
        <w:t>индукции)</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сочетании</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антрациклинами</w:t>
      </w:r>
      <w:r w:rsidR="00926681" w:rsidRPr="00ED0774">
        <w:rPr>
          <w:rStyle w:val="affc"/>
        </w:rPr>
        <w:t xml:space="preserve"> </w:t>
      </w:r>
      <w:r w:rsidR="00717040" w:rsidRPr="00ED0774">
        <w:rPr>
          <w:rStyle w:val="affc"/>
        </w:rPr>
        <w:t>может</w:t>
      </w:r>
      <w:r w:rsidR="00926681" w:rsidRPr="00ED0774">
        <w:rPr>
          <w:rStyle w:val="affc"/>
        </w:rPr>
        <w:t xml:space="preserve"> </w:t>
      </w:r>
      <w:r w:rsidR="00717040" w:rsidRPr="00ED0774">
        <w:rPr>
          <w:rStyle w:val="affc"/>
        </w:rPr>
        <w:t>рассматриваться</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качестве</w:t>
      </w:r>
      <w:r w:rsidR="00926681" w:rsidRPr="00ED0774">
        <w:rPr>
          <w:rStyle w:val="affc"/>
        </w:rPr>
        <w:t xml:space="preserve"> </w:t>
      </w:r>
      <w:r w:rsidR="00717040" w:rsidRPr="00ED0774">
        <w:rPr>
          <w:rStyle w:val="affc"/>
        </w:rPr>
        <w:t>индукции</w:t>
      </w:r>
      <w:r w:rsidR="00926681" w:rsidRPr="00ED0774">
        <w:rPr>
          <w:rStyle w:val="affc"/>
        </w:rPr>
        <w:t xml:space="preserve"> </w:t>
      </w:r>
      <w:r w:rsidR="00717040" w:rsidRPr="00ED0774">
        <w:rPr>
          <w:rStyle w:val="affc"/>
        </w:rPr>
        <w:t>ремиссии</w:t>
      </w:r>
      <w:r w:rsidR="00926681" w:rsidRPr="00ED0774">
        <w:rPr>
          <w:rStyle w:val="affc"/>
        </w:rPr>
        <w:t xml:space="preserve"> </w:t>
      </w:r>
      <w:r w:rsidR="00717040" w:rsidRPr="00ED0774">
        <w:rPr>
          <w:rStyle w:val="affc"/>
        </w:rPr>
        <w:t>перед</w:t>
      </w:r>
      <w:r w:rsidR="00926681" w:rsidRPr="00ED0774">
        <w:rPr>
          <w:rStyle w:val="affc"/>
        </w:rPr>
        <w:t xml:space="preserve"> </w:t>
      </w:r>
      <w:r w:rsidR="00717040" w:rsidRPr="00ED0774">
        <w:rPr>
          <w:rStyle w:val="affc"/>
        </w:rPr>
        <w:t>алло-ТГСК</w:t>
      </w:r>
      <w:r w:rsidR="00717040" w:rsidRPr="00ED0774">
        <w:t>.</w:t>
      </w:r>
      <w:r w:rsidR="00926681" w:rsidRPr="00ED0774">
        <w:t xml:space="preserve"> </w:t>
      </w:r>
      <w:r w:rsidR="00717040" w:rsidRPr="00ED0774">
        <w:rPr>
          <w:rStyle w:val="affc"/>
        </w:rPr>
        <w:t>Для</w:t>
      </w:r>
      <w:r w:rsidR="00926681" w:rsidRPr="00ED0774">
        <w:rPr>
          <w:rStyle w:val="affc"/>
        </w:rPr>
        <w:t xml:space="preserve"> </w:t>
      </w:r>
      <w:r w:rsidR="00717040" w:rsidRPr="00ED0774">
        <w:rPr>
          <w:rStyle w:val="affc"/>
        </w:rPr>
        <w:t>улучшения</w:t>
      </w:r>
      <w:r w:rsidR="00926681" w:rsidRPr="00ED0774">
        <w:rPr>
          <w:rStyle w:val="affc"/>
        </w:rPr>
        <w:t xml:space="preserve"> </w:t>
      </w:r>
      <w:r w:rsidR="00717040" w:rsidRPr="00ED0774">
        <w:rPr>
          <w:rStyle w:val="affc"/>
        </w:rPr>
        <w:t>результатов</w:t>
      </w:r>
      <w:r w:rsidR="00926681" w:rsidRPr="00ED0774">
        <w:rPr>
          <w:rStyle w:val="affc"/>
        </w:rPr>
        <w:t xml:space="preserve"> </w:t>
      </w:r>
      <w:r w:rsidR="00717040" w:rsidRPr="00ED0774">
        <w:rPr>
          <w:rStyle w:val="affc"/>
        </w:rPr>
        <w:t>ТГСК</w:t>
      </w:r>
      <w:r w:rsidR="00926681" w:rsidRPr="00ED0774">
        <w:rPr>
          <w:rStyle w:val="affc"/>
        </w:rPr>
        <w:t xml:space="preserve"> </w:t>
      </w:r>
      <w:r w:rsidR="00717040" w:rsidRPr="00ED0774">
        <w:rPr>
          <w:rStyle w:val="affc"/>
        </w:rPr>
        <w:t>у</w:t>
      </w:r>
      <w:r w:rsidR="00926681" w:rsidRPr="00ED0774">
        <w:rPr>
          <w:rStyle w:val="affc"/>
        </w:rPr>
        <w:t xml:space="preserve"> </w:t>
      </w:r>
      <w:r w:rsidR="00717040" w:rsidRPr="00ED0774">
        <w:rPr>
          <w:rStyle w:val="affc"/>
        </w:rPr>
        <w:t>пациентов</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рефрактерными</w:t>
      </w:r>
      <w:r w:rsidR="00926681" w:rsidRPr="00ED0774">
        <w:rPr>
          <w:rStyle w:val="affc"/>
        </w:rPr>
        <w:t xml:space="preserve"> </w:t>
      </w:r>
      <w:r w:rsidR="00717040" w:rsidRPr="00ED0774">
        <w:rPr>
          <w:rStyle w:val="affc"/>
        </w:rPr>
        <w:t>ОМЛ</w:t>
      </w:r>
      <w:r w:rsidR="00926681" w:rsidRPr="00ED0774">
        <w:rPr>
          <w:rStyle w:val="affc"/>
        </w:rPr>
        <w:t xml:space="preserve"> </w:t>
      </w:r>
      <w:r w:rsidR="00717040" w:rsidRPr="00ED0774">
        <w:rPr>
          <w:rStyle w:val="affc"/>
        </w:rPr>
        <w:t>используют</w:t>
      </w:r>
      <w:r w:rsidR="00926681" w:rsidRPr="00ED0774">
        <w:rPr>
          <w:rStyle w:val="affc"/>
        </w:rPr>
        <w:t xml:space="preserve"> </w:t>
      </w:r>
      <w:r w:rsidR="00717040" w:rsidRPr="00ED0774">
        <w:rPr>
          <w:rStyle w:val="affc"/>
        </w:rPr>
        <w:t>режимы</w:t>
      </w:r>
      <w:r w:rsidR="00926681" w:rsidRPr="00ED0774">
        <w:rPr>
          <w:rStyle w:val="affc"/>
        </w:rPr>
        <w:t xml:space="preserve"> </w:t>
      </w:r>
      <w:r w:rsidR="00717040" w:rsidRPr="00ED0774">
        <w:rPr>
          <w:rStyle w:val="affc"/>
        </w:rPr>
        <w:t>кондиционирования</w:t>
      </w:r>
      <w:r w:rsidR="00926681" w:rsidRPr="00ED0774">
        <w:rPr>
          <w:rStyle w:val="affc"/>
        </w:rPr>
        <w:t xml:space="preserve"> </w:t>
      </w:r>
      <w:r w:rsidR="00717040" w:rsidRPr="00ED0774">
        <w:rPr>
          <w:rStyle w:val="affc"/>
        </w:rPr>
        <w:t>–</w:t>
      </w:r>
      <w:r w:rsidR="00926681" w:rsidRPr="00ED0774">
        <w:rPr>
          <w:rStyle w:val="affc"/>
        </w:rPr>
        <w:t xml:space="preserve"> </w:t>
      </w:r>
      <w:r w:rsidR="00717040" w:rsidRPr="00ED0774">
        <w:rPr>
          <w:rStyle w:val="affc"/>
        </w:rPr>
        <w:t>последовательное</w:t>
      </w:r>
      <w:r w:rsidR="00926681" w:rsidRPr="00ED0774">
        <w:rPr>
          <w:rStyle w:val="affc"/>
        </w:rPr>
        <w:t xml:space="preserve"> </w:t>
      </w:r>
      <w:r w:rsidR="00717040" w:rsidRPr="00ED0774">
        <w:rPr>
          <w:rStyle w:val="affc"/>
        </w:rPr>
        <w:t>применение</w:t>
      </w:r>
      <w:r w:rsidR="00926681" w:rsidRPr="00ED0774">
        <w:rPr>
          <w:rStyle w:val="affc"/>
        </w:rPr>
        <w:t xml:space="preserve"> </w:t>
      </w:r>
      <w:r w:rsidR="00717040" w:rsidRPr="00ED0774">
        <w:rPr>
          <w:rStyle w:val="affc"/>
        </w:rPr>
        <w:t>интенсивной</w:t>
      </w:r>
      <w:r w:rsidR="00926681" w:rsidRPr="00ED0774">
        <w:rPr>
          <w:rStyle w:val="affc"/>
        </w:rPr>
        <w:t xml:space="preserve"> </w:t>
      </w:r>
      <w:r w:rsidR="00717040" w:rsidRPr="00ED0774">
        <w:rPr>
          <w:rStyle w:val="affc"/>
        </w:rPr>
        <w:t>ХТ</w:t>
      </w:r>
      <w:r w:rsidR="00926681" w:rsidRPr="00ED0774">
        <w:rPr>
          <w:rStyle w:val="affc"/>
        </w:rPr>
        <w:t xml:space="preserve"> </w:t>
      </w:r>
      <w:r w:rsidR="00717040" w:rsidRPr="00ED0774">
        <w:rPr>
          <w:rStyle w:val="affc"/>
        </w:rPr>
        <w:t>и</w:t>
      </w:r>
      <w:r w:rsidR="00926681" w:rsidRPr="00ED0774">
        <w:rPr>
          <w:rStyle w:val="affc"/>
        </w:rPr>
        <w:t xml:space="preserve"> </w:t>
      </w:r>
      <w:r w:rsidR="00717040" w:rsidRPr="00ED0774">
        <w:rPr>
          <w:rStyle w:val="affc"/>
        </w:rPr>
        <w:t>через</w:t>
      </w:r>
      <w:r w:rsidR="00926681" w:rsidRPr="00ED0774">
        <w:rPr>
          <w:rStyle w:val="affc"/>
        </w:rPr>
        <w:t xml:space="preserve"> </w:t>
      </w:r>
      <w:r w:rsidR="00717040" w:rsidRPr="00ED0774">
        <w:rPr>
          <w:rStyle w:val="affc"/>
        </w:rPr>
        <w:t>3</w:t>
      </w:r>
      <w:r w:rsidR="00926681" w:rsidRPr="00ED0774">
        <w:rPr>
          <w:rStyle w:val="affc"/>
        </w:rPr>
        <w:t xml:space="preserve"> </w:t>
      </w:r>
      <w:r w:rsidR="00717040" w:rsidRPr="00ED0774">
        <w:rPr>
          <w:rStyle w:val="affc"/>
        </w:rPr>
        <w:t>дня</w:t>
      </w:r>
      <w:r w:rsidR="00926681" w:rsidRPr="00ED0774">
        <w:rPr>
          <w:rStyle w:val="affc"/>
        </w:rPr>
        <w:t xml:space="preserve"> </w:t>
      </w:r>
      <w:r w:rsidR="00421401" w:rsidRPr="00ED0774">
        <w:rPr>
          <w:rStyle w:val="affc"/>
        </w:rPr>
        <w:t>–</w:t>
      </w:r>
      <w:r w:rsidR="00926681" w:rsidRPr="00ED0774">
        <w:rPr>
          <w:rStyle w:val="affc"/>
        </w:rPr>
        <w:t xml:space="preserve"> </w:t>
      </w:r>
      <w:r w:rsidR="00717040" w:rsidRPr="00ED0774">
        <w:rPr>
          <w:rStyle w:val="affc"/>
        </w:rPr>
        <w:t>режим</w:t>
      </w:r>
      <w:r w:rsidR="00926681" w:rsidRPr="00ED0774">
        <w:rPr>
          <w:rStyle w:val="affc"/>
        </w:rPr>
        <w:t xml:space="preserve"> </w:t>
      </w:r>
      <w:r w:rsidR="00717040" w:rsidRPr="00ED0774">
        <w:rPr>
          <w:rStyle w:val="affc"/>
        </w:rPr>
        <w:t>кондиционирования</w:t>
      </w:r>
      <w:r w:rsidR="00926681" w:rsidRPr="00ED0774">
        <w:rPr>
          <w:rStyle w:val="affc"/>
        </w:rPr>
        <w:t xml:space="preserve"> </w:t>
      </w:r>
      <w:r w:rsidR="00717040" w:rsidRPr="00ED0774">
        <w:rPr>
          <w:rStyle w:val="affc"/>
        </w:rPr>
        <w:t>пониженной</w:t>
      </w:r>
      <w:r w:rsidR="00926681" w:rsidRPr="00ED0774">
        <w:rPr>
          <w:rStyle w:val="affc"/>
        </w:rPr>
        <w:t xml:space="preserve"> </w:t>
      </w:r>
      <w:r w:rsidR="00717040" w:rsidRPr="00ED0774">
        <w:rPr>
          <w:rStyle w:val="affc"/>
        </w:rPr>
        <w:t>интенсивности</w:t>
      </w:r>
      <w:r w:rsidR="00926681" w:rsidRPr="00ED0774">
        <w:rPr>
          <w:rStyle w:val="affc"/>
        </w:rPr>
        <w:t xml:space="preserve"> </w:t>
      </w:r>
      <w:r w:rsidR="00717040" w:rsidRPr="00ED0774">
        <w:rPr>
          <w:rStyle w:val="affc"/>
        </w:rPr>
        <w:t>с</w:t>
      </w:r>
      <w:r w:rsidR="00926681" w:rsidRPr="00ED0774">
        <w:rPr>
          <w:rStyle w:val="affc"/>
        </w:rPr>
        <w:t xml:space="preserve"> </w:t>
      </w:r>
      <w:r w:rsidR="00717040" w:rsidRPr="00ED0774">
        <w:rPr>
          <w:rStyle w:val="affc"/>
        </w:rPr>
        <w:t>последующей</w:t>
      </w:r>
      <w:r w:rsidR="00926681" w:rsidRPr="00ED0774">
        <w:rPr>
          <w:rStyle w:val="affc"/>
        </w:rPr>
        <w:t xml:space="preserve"> </w:t>
      </w:r>
      <w:r w:rsidR="00717040" w:rsidRPr="00ED0774">
        <w:rPr>
          <w:rStyle w:val="affc"/>
        </w:rPr>
        <w:t>алло-ТГСК</w:t>
      </w:r>
      <w:r w:rsidR="00926681" w:rsidRPr="00ED0774">
        <w:rPr>
          <w:rStyle w:val="affc"/>
        </w:rPr>
        <w:t xml:space="preserve"> </w:t>
      </w:r>
      <w:r w:rsidR="00717040" w:rsidRPr="00ED0774">
        <w:rPr>
          <w:rStyle w:val="affc"/>
        </w:rPr>
        <w:t>(так</w:t>
      </w:r>
      <w:r w:rsidR="00926681" w:rsidRPr="00ED0774">
        <w:rPr>
          <w:rStyle w:val="affc"/>
        </w:rPr>
        <w:t xml:space="preserve"> </w:t>
      </w:r>
      <w:r w:rsidR="00717040" w:rsidRPr="00ED0774">
        <w:rPr>
          <w:rStyle w:val="affc"/>
        </w:rPr>
        <w:t>называемый</w:t>
      </w:r>
      <w:r w:rsidR="00926681" w:rsidRPr="00ED0774">
        <w:rPr>
          <w:rStyle w:val="affc"/>
        </w:rPr>
        <w:t xml:space="preserve"> </w:t>
      </w:r>
      <w:r w:rsidR="00717040" w:rsidRPr="00ED0774">
        <w:rPr>
          <w:rStyle w:val="affc"/>
        </w:rPr>
        <w:t>протокол</w:t>
      </w:r>
      <w:r w:rsidR="00926681" w:rsidRPr="00ED0774">
        <w:rPr>
          <w:rStyle w:val="affc"/>
        </w:rPr>
        <w:t xml:space="preserve"> </w:t>
      </w:r>
      <w:r w:rsidR="00717040" w:rsidRPr="00ED0774">
        <w:rPr>
          <w:rStyle w:val="affc"/>
        </w:rPr>
        <w:t>FLAMSA-RIC)</w:t>
      </w:r>
      <w:r w:rsidR="00926681" w:rsidRPr="00ED0774">
        <w:rPr>
          <w:rStyle w:val="affc"/>
        </w:rPr>
        <w:t xml:space="preserve"> </w:t>
      </w:r>
      <w:r w:rsidR="00717040" w:rsidRPr="00ED0774">
        <w:rPr>
          <w:rStyle w:val="affc"/>
        </w:rPr>
        <w:t>и</w:t>
      </w:r>
      <w:r w:rsidR="00926681" w:rsidRPr="00ED0774">
        <w:rPr>
          <w:rStyle w:val="affc"/>
        </w:rPr>
        <w:t xml:space="preserve"> </w:t>
      </w:r>
      <w:r w:rsidR="00717040" w:rsidRPr="00ED0774">
        <w:rPr>
          <w:rStyle w:val="affc"/>
        </w:rPr>
        <w:t>в</w:t>
      </w:r>
      <w:r w:rsidR="00926681" w:rsidRPr="00ED0774">
        <w:rPr>
          <w:rStyle w:val="affc"/>
        </w:rPr>
        <w:t xml:space="preserve"> </w:t>
      </w:r>
      <w:r w:rsidR="00717040" w:rsidRPr="00ED0774">
        <w:rPr>
          <w:rStyle w:val="affc"/>
        </w:rPr>
        <w:t>дальнейшем</w:t>
      </w:r>
      <w:r w:rsidR="00926681" w:rsidRPr="00ED0774">
        <w:rPr>
          <w:rStyle w:val="affc"/>
        </w:rPr>
        <w:t xml:space="preserve"> </w:t>
      </w:r>
      <w:r w:rsidR="00421401" w:rsidRPr="00ED0774">
        <w:rPr>
          <w:rStyle w:val="affc"/>
        </w:rPr>
        <w:t>–</w:t>
      </w:r>
      <w:r w:rsidR="00926681" w:rsidRPr="00ED0774">
        <w:rPr>
          <w:rStyle w:val="affc"/>
        </w:rPr>
        <w:t xml:space="preserve"> </w:t>
      </w:r>
      <w:r w:rsidR="00717040" w:rsidRPr="00ED0774">
        <w:rPr>
          <w:rStyle w:val="affc"/>
        </w:rPr>
        <w:t>профилактическое</w:t>
      </w:r>
      <w:r w:rsidR="00926681" w:rsidRPr="00ED0774">
        <w:rPr>
          <w:rStyle w:val="affc"/>
        </w:rPr>
        <w:t xml:space="preserve"> </w:t>
      </w:r>
      <w:r w:rsidR="00717040" w:rsidRPr="00ED0774">
        <w:rPr>
          <w:rStyle w:val="affc"/>
        </w:rPr>
        <w:t>использование</w:t>
      </w:r>
      <w:r w:rsidR="00926681" w:rsidRPr="00ED0774">
        <w:rPr>
          <w:rStyle w:val="affc"/>
        </w:rPr>
        <w:t xml:space="preserve"> </w:t>
      </w:r>
      <w:r w:rsidR="00717040" w:rsidRPr="00ED0774">
        <w:rPr>
          <w:rStyle w:val="affc"/>
        </w:rPr>
        <w:t>трансфузий</w:t>
      </w:r>
      <w:r w:rsidR="00926681" w:rsidRPr="00ED0774">
        <w:rPr>
          <w:rStyle w:val="affc"/>
        </w:rPr>
        <w:t xml:space="preserve"> </w:t>
      </w:r>
      <w:r w:rsidR="00717040" w:rsidRPr="00ED0774">
        <w:rPr>
          <w:rStyle w:val="affc"/>
        </w:rPr>
        <w:t>донорских</w:t>
      </w:r>
      <w:r w:rsidR="00926681" w:rsidRPr="00ED0774">
        <w:rPr>
          <w:rStyle w:val="affc"/>
        </w:rPr>
        <w:t xml:space="preserve"> </w:t>
      </w:r>
      <w:r w:rsidR="00717040" w:rsidRPr="00ED0774">
        <w:rPr>
          <w:rStyle w:val="affc"/>
        </w:rPr>
        <w:t>лимфоцитов</w:t>
      </w:r>
      <w:r w:rsidR="00926681" w:rsidRPr="00ED0774">
        <w:rPr>
          <w:rStyle w:val="affc"/>
        </w:rPr>
        <w:t xml:space="preserve"> </w:t>
      </w:r>
      <w:r w:rsidR="00717040" w:rsidRPr="00ED0774">
        <w:rPr>
          <w:rStyle w:val="affc"/>
        </w:rPr>
        <w:t>и/или</w:t>
      </w:r>
      <w:r w:rsidR="00926681" w:rsidRPr="00ED0774">
        <w:rPr>
          <w:rStyle w:val="affc"/>
        </w:rPr>
        <w:t xml:space="preserve"> </w:t>
      </w:r>
      <w:r w:rsidR="00717040" w:rsidRPr="00ED0774">
        <w:rPr>
          <w:rStyle w:val="affc"/>
        </w:rPr>
        <w:t>терапия</w:t>
      </w:r>
      <w:r w:rsidR="00926681" w:rsidRPr="00ED0774">
        <w:rPr>
          <w:rStyle w:val="affc"/>
        </w:rPr>
        <w:t xml:space="preserve"> </w:t>
      </w:r>
      <w:r w:rsidR="00717040" w:rsidRPr="00ED0774">
        <w:rPr>
          <w:rStyle w:val="affc"/>
        </w:rPr>
        <w:t>азацитидином**.</w:t>
      </w:r>
    </w:p>
    <w:p w14:paraId="0401854A" w14:textId="25D50E02" w:rsidR="0067589B" w:rsidRPr="00ED0774" w:rsidRDefault="00A53DE4" w:rsidP="0067589B">
      <w:pPr>
        <w:pStyle w:val="10"/>
        <w:divId w:val="488638550"/>
        <w:rPr>
          <w:rStyle w:val="affb"/>
          <w:b w:val="0"/>
          <w:bCs w:val="0"/>
          <w:color w:val="000000"/>
          <w:szCs w:val="24"/>
        </w:rPr>
      </w:pPr>
      <w:r w:rsidRPr="00ED0774">
        <w:rPr>
          <w:rStyle w:val="affb"/>
          <w:color w:val="000000"/>
          <w:szCs w:val="24"/>
        </w:rPr>
        <w:t>Рекомендуется</w:t>
      </w:r>
      <w:r w:rsidR="00926681" w:rsidRPr="00ED0774">
        <w:rPr>
          <w:rStyle w:val="affb"/>
          <w:color w:val="000000"/>
          <w:szCs w:val="24"/>
        </w:rPr>
        <w:t xml:space="preserve"> </w:t>
      </w:r>
      <w:r w:rsidRPr="00ED0774">
        <w:rPr>
          <w:rStyle w:val="affb"/>
          <w:b w:val="0"/>
          <w:bCs w:val="0"/>
          <w:color w:val="000000"/>
          <w:szCs w:val="24"/>
        </w:rPr>
        <w:t>пациентам</w:t>
      </w:r>
      <w:r w:rsidR="00926681" w:rsidRPr="00ED0774">
        <w:rPr>
          <w:rStyle w:val="affb"/>
          <w:b w:val="0"/>
          <w:bCs w:val="0"/>
          <w:color w:val="000000"/>
          <w:szCs w:val="24"/>
        </w:rPr>
        <w:t xml:space="preserve"> </w:t>
      </w:r>
      <w:r w:rsidRPr="00ED0774">
        <w:rPr>
          <w:rStyle w:val="affb"/>
          <w:b w:val="0"/>
          <w:bCs w:val="0"/>
          <w:color w:val="000000"/>
          <w:szCs w:val="24"/>
        </w:rPr>
        <w:t>при</w:t>
      </w:r>
      <w:r w:rsidR="00926681" w:rsidRPr="00ED0774">
        <w:rPr>
          <w:rStyle w:val="affb"/>
          <w:b w:val="0"/>
          <w:bCs w:val="0"/>
          <w:color w:val="000000"/>
          <w:szCs w:val="24"/>
        </w:rPr>
        <w:t xml:space="preserve"> </w:t>
      </w:r>
      <w:r w:rsidRPr="00ED0774">
        <w:rPr>
          <w:rStyle w:val="affb"/>
          <w:b w:val="0"/>
          <w:bCs w:val="0"/>
          <w:color w:val="000000"/>
          <w:szCs w:val="24"/>
        </w:rPr>
        <w:t>недостижении</w:t>
      </w:r>
      <w:r w:rsidR="00926681" w:rsidRPr="00ED0774">
        <w:rPr>
          <w:rStyle w:val="affb"/>
          <w:b w:val="0"/>
          <w:bCs w:val="0"/>
          <w:color w:val="000000"/>
          <w:szCs w:val="24"/>
        </w:rPr>
        <w:t xml:space="preserve"> </w:t>
      </w:r>
      <w:r w:rsidR="008D30E4" w:rsidRPr="00ED0774">
        <w:rPr>
          <w:rStyle w:val="affb"/>
          <w:b w:val="0"/>
          <w:bCs w:val="0"/>
          <w:color w:val="000000"/>
          <w:szCs w:val="24"/>
        </w:rPr>
        <w:t>ПР</w:t>
      </w:r>
      <w:r w:rsidR="00926681" w:rsidRPr="00ED0774">
        <w:rPr>
          <w:rStyle w:val="affb"/>
          <w:b w:val="0"/>
          <w:bCs w:val="0"/>
          <w:color w:val="000000"/>
          <w:szCs w:val="24"/>
        </w:rPr>
        <w:t xml:space="preserve"> </w:t>
      </w:r>
      <w:r w:rsidRPr="00ED0774">
        <w:rPr>
          <w:rStyle w:val="affb"/>
          <w:b w:val="0"/>
          <w:bCs w:val="0"/>
          <w:color w:val="000000"/>
          <w:szCs w:val="24"/>
        </w:rPr>
        <w:t>после</w:t>
      </w:r>
      <w:r w:rsidR="00926681" w:rsidRPr="00ED0774">
        <w:rPr>
          <w:rStyle w:val="affb"/>
          <w:b w:val="0"/>
          <w:bCs w:val="0"/>
          <w:color w:val="000000"/>
          <w:szCs w:val="24"/>
        </w:rPr>
        <w:t xml:space="preserve"> </w:t>
      </w:r>
      <w:r w:rsidR="00421401" w:rsidRPr="00ED0774">
        <w:rPr>
          <w:rStyle w:val="affb"/>
          <w:b w:val="0"/>
          <w:bCs w:val="0"/>
          <w:color w:val="000000"/>
          <w:szCs w:val="24"/>
        </w:rPr>
        <w:t>1-</w:t>
      </w:r>
      <w:r w:rsidRPr="00ED0774">
        <w:rPr>
          <w:rStyle w:val="affb"/>
          <w:b w:val="0"/>
          <w:bCs w:val="0"/>
          <w:color w:val="000000"/>
          <w:szCs w:val="24"/>
        </w:rPr>
        <w:t>го</w:t>
      </w:r>
      <w:r w:rsidR="00926681" w:rsidRPr="00ED0774">
        <w:rPr>
          <w:rStyle w:val="affb"/>
          <w:b w:val="0"/>
          <w:bCs w:val="0"/>
          <w:color w:val="000000"/>
          <w:szCs w:val="24"/>
        </w:rPr>
        <w:t xml:space="preserve"> </w:t>
      </w:r>
      <w:r w:rsidRPr="00ED0774">
        <w:rPr>
          <w:rStyle w:val="affb"/>
          <w:b w:val="0"/>
          <w:bCs w:val="0"/>
          <w:color w:val="000000"/>
          <w:szCs w:val="24"/>
        </w:rPr>
        <w:t>индукцион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руководствоваться</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выборе</w:t>
      </w:r>
      <w:r w:rsidR="00926681" w:rsidRPr="00ED0774">
        <w:rPr>
          <w:rStyle w:val="affb"/>
          <w:b w:val="0"/>
          <w:bCs w:val="0"/>
          <w:color w:val="000000"/>
          <w:szCs w:val="24"/>
        </w:rPr>
        <w:t xml:space="preserve"> </w:t>
      </w:r>
      <w:r w:rsidR="00421401" w:rsidRPr="00ED0774">
        <w:rPr>
          <w:rStyle w:val="affb"/>
          <w:b w:val="0"/>
          <w:bCs w:val="0"/>
          <w:color w:val="000000"/>
          <w:szCs w:val="24"/>
        </w:rPr>
        <w:t>2-</w:t>
      </w:r>
      <w:r w:rsidRPr="00ED0774">
        <w:rPr>
          <w:rStyle w:val="affb"/>
          <w:b w:val="0"/>
          <w:bCs w:val="0"/>
          <w:color w:val="000000"/>
          <w:szCs w:val="24"/>
        </w:rPr>
        <w:t>го</w:t>
      </w:r>
      <w:r w:rsidR="00926681" w:rsidRPr="00ED0774">
        <w:rPr>
          <w:rStyle w:val="affb"/>
          <w:b w:val="0"/>
          <w:bCs w:val="0"/>
          <w:color w:val="000000"/>
          <w:szCs w:val="24"/>
        </w:rPr>
        <w:t xml:space="preserve"> </w:t>
      </w:r>
      <w:r w:rsidRPr="00ED0774">
        <w:rPr>
          <w:rStyle w:val="affb"/>
          <w:b w:val="0"/>
          <w:bCs w:val="0"/>
          <w:color w:val="000000"/>
          <w:szCs w:val="24"/>
        </w:rPr>
        <w:t>индукцион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клинической</w:t>
      </w:r>
      <w:r w:rsidR="00926681" w:rsidRPr="00ED0774">
        <w:rPr>
          <w:rStyle w:val="affb"/>
          <w:b w:val="0"/>
          <w:bCs w:val="0"/>
          <w:color w:val="000000"/>
          <w:szCs w:val="24"/>
        </w:rPr>
        <w:t xml:space="preserve"> </w:t>
      </w:r>
      <w:r w:rsidRPr="00ED0774">
        <w:rPr>
          <w:rStyle w:val="affb"/>
          <w:b w:val="0"/>
          <w:bCs w:val="0"/>
          <w:color w:val="000000"/>
          <w:szCs w:val="24"/>
        </w:rPr>
        <w:t>ситуацией</w:t>
      </w:r>
      <w:r w:rsidR="00E75E68" w:rsidRPr="00ED0774">
        <w:rPr>
          <w:rStyle w:val="affb"/>
          <w:b w:val="0"/>
          <w:bCs w:val="0"/>
          <w:color w:val="000000"/>
          <w:szCs w:val="24"/>
        </w:rPr>
        <w:t>.</w:t>
      </w:r>
      <w:r w:rsidR="00926681" w:rsidRPr="00ED0774">
        <w:rPr>
          <w:rStyle w:val="affb"/>
          <w:b w:val="0"/>
          <w:bCs w:val="0"/>
          <w:color w:val="000000"/>
          <w:szCs w:val="24"/>
        </w:rPr>
        <w:t xml:space="preserve"> </w:t>
      </w:r>
      <w:r w:rsidRPr="00ED0774">
        <w:rPr>
          <w:rStyle w:val="affb"/>
          <w:b w:val="0"/>
          <w:bCs w:val="0"/>
          <w:color w:val="000000"/>
          <w:szCs w:val="24"/>
        </w:rPr>
        <w:t>Возможны</w:t>
      </w:r>
      <w:r w:rsidR="00926681" w:rsidRPr="00ED0774">
        <w:rPr>
          <w:rStyle w:val="affb"/>
          <w:b w:val="0"/>
          <w:bCs w:val="0"/>
          <w:color w:val="000000"/>
          <w:szCs w:val="24"/>
        </w:rPr>
        <w:t xml:space="preserve"> </w:t>
      </w:r>
      <w:r w:rsidRPr="00ED0774">
        <w:rPr>
          <w:rStyle w:val="affb"/>
          <w:b w:val="0"/>
          <w:bCs w:val="0"/>
          <w:color w:val="000000"/>
          <w:szCs w:val="24"/>
        </w:rPr>
        <w:t>3</w:t>
      </w:r>
      <w:r w:rsidR="00926681" w:rsidRPr="00ED0774">
        <w:rPr>
          <w:rStyle w:val="affb"/>
          <w:b w:val="0"/>
          <w:bCs w:val="0"/>
          <w:color w:val="000000"/>
          <w:szCs w:val="24"/>
        </w:rPr>
        <w:t xml:space="preserve"> </w:t>
      </w:r>
      <w:r w:rsidRPr="00ED0774">
        <w:rPr>
          <w:rStyle w:val="affb"/>
          <w:b w:val="0"/>
          <w:bCs w:val="0"/>
          <w:color w:val="000000"/>
          <w:szCs w:val="24"/>
        </w:rPr>
        <w:t>варианта:</w:t>
      </w:r>
      <w:r w:rsidR="00926681" w:rsidRPr="00ED0774">
        <w:rPr>
          <w:rStyle w:val="affb"/>
          <w:b w:val="0"/>
          <w:bCs w:val="0"/>
          <w:color w:val="000000"/>
          <w:szCs w:val="24"/>
        </w:rPr>
        <w:t xml:space="preserve"> </w:t>
      </w:r>
      <w:r w:rsidRPr="00ED0774">
        <w:rPr>
          <w:rStyle w:val="affb"/>
          <w:b w:val="0"/>
          <w:bCs w:val="0"/>
          <w:color w:val="000000"/>
          <w:szCs w:val="24"/>
        </w:rPr>
        <w:t>1)</w:t>
      </w:r>
      <w:r w:rsidR="00926681" w:rsidRPr="00ED0774">
        <w:rPr>
          <w:rStyle w:val="affb"/>
          <w:b w:val="0"/>
          <w:bCs w:val="0"/>
          <w:color w:val="000000"/>
          <w:szCs w:val="24"/>
        </w:rPr>
        <w:t xml:space="preserve"> </w:t>
      </w:r>
      <w:r w:rsidRPr="00ED0774">
        <w:rPr>
          <w:rStyle w:val="affb"/>
          <w:b w:val="0"/>
          <w:bCs w:val="0"/>
          <w:color w:val="000000"/>
          <w:szCs w:val="24"/>
        </w:rPr>
        <w:t>повторение</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аналогичного</w:t>
      </w:r>
      <w:r w:rsidR="00926681" w:rsidRPr="00ED0774">
        <w:rPr>
          <w:rStyle w:val="affb"/>
          <w:b w:val="0"/>
          <w:bCs w:val="0"/>
          <w:color w:val="000000"/>
          <w:szCs w:val="24"/>
        </w:rPr>
        <w:t xml:space="preserve"> </w:t>
      </w:r>
      <w:r w:rsidR="00421401" w:rsidRPr="00ED0774">
        <w:rPr>
          <w:rStyle w:val="affb"/>
          <w:b w:val="0"/>
          <w:bCs w:val="0"/>
          <w:color w:val="000000"/>
          <w:szCs w:val="24"/>
        </w:rPr>
        <w:t>1-</w:t>
      </w:r>
      <w:r w:rsidRPr="00ED0774">
        <w:rPr>
          <w:rStyle w:val="affb"/>
          <w:b w:val="0"/>
          <w:bCs w:val="0"/>
          <w:color w:val="000000"/>
          <w:szCs w:val="24"/>
        </w:rPr>
        <w:t>му;</w:t>
      </w:r>
      <w:r w:rsidR="00926681" w:rsidRPr="00ED0774">
        <w:rPr>
          <w:rStyle w:val="affb"/>
          <w:b w:val="0"/>
          <w:bCs w:val="0"/>
          <w:color w:val="000000"/>
          <w:szCs w:val="24"/>
        </w:rPr>
        <w:t xml:space="preserve"> </w:t>
      </w:r>
      <w:r w:rsidRPr="00ED0774">
        <w:rPr>
          <w:rStyle w:val="affb"/>
          <w:b w:val="0"/>
          <w:bCs w:val="0"/>
          <w:color w:val="000000"/>
          <w:szCs w:val="24"/>
        </w:rPr>
        <w:t>2)</w:t>
      </w:r>
      <w:r w:rsidR="00926681" w:rsidRPr="00ED0774">
        <w:rPr>
          <w:rStyle w:val="affb"/>
          <w:b w:val="0"/>
          <w:bCs w:val="0"/>
          <w:color w:val="000000"/>
          <w:szCs w:val="24"/>
        </w:rPr>
        <w:t xml:space="preserve"> </w:t>
      </w:r>
      <w:r w:rsidRPr="00ED0774">
        <w:rPr>
          <w:rStyle w:val="affb"/>
          <w:b w:val="0"/>
          <w:bCs w:val="0"/>
          <w:color w:val="000000"/>
          <w:szCs w:val="24"/>
        </w:rPr>
        <w:t>изменение</w:t>
      </w:r>
      <w:r w:rsidR="00926681" w:rsidRPr="00ED0774">
        <w:rPr>
          <w:rStyle w:val="affb"/>
          <w:b w:val="0"/>
          <w:bCs w:val="0"/>
          <w:color w:val="000000"/>
          <w:szCs w:val="24"/>
        </w:rPr>
        <w:t xml:space="preserve"> </w:t>
      </w:r>
      <w:r w:rsidRPr="00ED0774">
        <w:rPr>
          <w:rStyle w:val="affb"/>
          <w:b w:val="0"/>
          <w:bCs w:val="0"/>
          <w:color w:val="000000"/>
          <w:szCs w:val="24"/>
        </w:rPr>
        <w:t>интенсивности</w:t>
      </w:r>
      <w:r w:rsidR="00926681" w:rsidRPr="00ED0774">
        <w:rPr>
          <w:rStyle w:val="affb"/>
          <w:b w:val="0"/>
          <w:bCs w:val="0"/>
          <w:color w:val="000000"/>
          <w:szCs w:val="24"/>
        </w:rPr>
        <w:t xml:space="preserve"> </w:t>
      </w:r>
      <w:r w:rsidR="00421401" w:rsidRPr="00ED0774">
        <w:rPr>
          <w:rStyle w:val="affb"/>
          <w:b w:val="0"/>
          <w:bCs w:val="0"/>
          <w:color w:val="000000"/>
          <w:szCs w:val="24"/>
        </w:rPr>
        <w:t>ХТ-</w:t>
      </w:r>
      <w:r w:rsidRPr="00ED0774">
        <w:rPr>
          <w:rStyle w:val="affb"/>
          <w:b w:val="0"/>
          <w:bCs w:val="0"/>
          <w:color w:val="000000"/>
          <w:szCs w:val="24"/>
        </w:rPr>
        <w:t>воздействия</w:t>
      </w:r>
      <w:r w:rsidR="00926681" w:rsidRPr="00ED0774">
        <w:rPr>
          <w:rStyle w:val="affb"/>
          <w:b w:val="0"/>
          <w:bCs w:val="0"/>
          <w:color w:val="000000"/>
          <w:szCs w:val="24"/>
        </w:rPr>
        <w:t xml:space="preserve"> </w:t>
      </w:r>
      <w:r w:rsidR="00421401" w:rsidRPr="00ED0774">
        <w:rPr>
          <w:rStyle w:val="affb"/>
          <w:b w:val="0"/>
          <w:bCs w:val="0"/>
          <w:color w:val="000000"/>
          <w:szCs w:val="24"/>
        </w:rPr>
        <w:t>–</w:t>
      </w:r>
      <w:r w:rsidR="00926681" w:rsidRPr="00ED0774">
        <w:rPr>
          <w:rStyle w:val="affb"/>
          <w:b w:val="0"/>
          <w:bCs w:val="0"/>
          <w:color w:val="000000"/>
          <w:szCs w:val="24"/>
        </w:rPr>
        <w:t xml:space="preserve"> </w:t>
      </w:r>
      <w:r w:rsidRPr="00ED0774">
        <w:rPr>
          <w:rStyle w:val="affb"/>
          <w:b w:val="0"/>
          <w:bCs w:val="0"/>
          <w:color w:val="000000"/>
          <w:szCs w:val="24"/>
        </w:rPr>
        <w:t>выполнение</w:t>
      </w:r>
      <w:r w:rsidR="00926681" w:rsidRPr="00ED0774">
        <w:rPr>
          <w:rStyle w:val="affb"/>
          <w:b w:val="0"/>
          <w:bCs w:val="0"/>
          <w:color w:val="000000"/>
          <w:szCs w:val="24"/>
        </w:rPr>
        <w:t xml:space="preserve"> </w:t>
      </w:r>
      <w:r w:rsidRPr="00ED0774">
        <w:rPr>
          <w:rStyle w:val="affb"/>
          <w:b w:val="0"/>
          <w:bCs w:val="0"/>
          <w:color w:val="000000"/>
          <w:szCs w:val="24"/>
        </w:rPr>
        <w:t>высокодозного</w:t>
      </w:r>
      <w:r w:rsidR="00926681" w:rsidRPr="00ED0774">
        <w:rPr>
          <w:rStyle w:val="affb"/>
          <w:b w:val="0"/>
          <w:bCs w:val="0"/>
          <w:color w:val="000000"/>
          <w:szCs w:val="24"/>
        </w:rPr>
        <w:t xml:space="preserve"> </w:t>
      </w:r>
      <w:r w:rsidR="00717040" w:rsidRPr="00ED0774">
        <w:rPr>
          <w:rStyle w:val="affb"/>
          <w:b w:val="0"/>
          <w:bCs w:val="0"/>
          <w:color w:val="000000"/>
          <w:szCs w:val="24"/>
        </w:rPr>
        <w:t>курса</w:t>
      </w:r>
      <w:r w:rsidR="00926681" w:rsidRPr="00ED0774">
        <w:rPr>
          <w:rStyle w:val="affb"/>
          <w:b w:val="0"/>
          <w:bCs w:val="0"/>
          <w:color w:val="000000"/>
          <w:szCs w:val="24"/>
        </w:rPr>
        <w:t xml:space="preserve"> </w:t>
      </w:r>
      <w:r w:rsidR="00421401" w:rsidRPr="00ED0774">
        <w:rPr>
          <w:rStyle w:val="affb"/>
          <w:b w:val="0"/>
          <w:bCs w:val="0"/>
          <w:color w:val="000000"/>
          <w:szCs w:val="24"/>
        </w:rPr>
        <w:t>ХТ</w:t>
      </w:r>
      <w:r w:rsidR="00926681" w:rsidRPr="00ED0774">
        <w:rPr>
          <w:rStyle w:val="affb"/>
          <w:b w:val="0"/>
          <w:bCs w:val="0"/>
          <w:color w:val="000000"/>
          <w:szCs w:val="24"/>
        </w:rPr>
        <w:t xml:space="preserve"> </w:t>
      </w:r>
      <w:r w:rsidR="00717040" w:rsidRPr="00ED0774">
        <w:rPr>
          <w:rStyle w:val="affb"/>
          <w:b w:val="0"/>
          <w:bCs w:val="0"/>
          <w:color w:val="000000"/>
          <w:szCs w:val="24"/>
        </w:rPr>
        <w:t>(</w:t>
      </w:r>
      <w:r w:rsidR="00334931" w:rsidRPr="00ED0774">
        <w:rPr>
          <w:rStyle w:val="affb"/>
          <w:b w:val="0"/>
          <w:bCs w:val="0"/>
          <w:color w:val="000000"/>
          <w:szCs w:val="24"/>
        </w:rPr>
        <w:t>FLAG</w:t>
      </w:r>
      <w:r w:rsidR="00717040"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t>НАМ</w:t>
      </w:r>
      <w:r w:rsidR="00926681" w:rsidRPr="00ED0774">
        <w:rPr>
          <w:rStyle w:val="affb"/>
          <w:b w:val="0"/>
          <w:bCs w:val="0"/>
          <w:color w:val="000000"/>
          <w:szCs w:val="24"/>
        </w:rPr>
        <w:t xml:space="preserve"> </w:t>
      </w:r>
      <w:r w:rsidR="00717040" w:rsidRPr="00ED0774">
        <w:rPr>
          <w:rStyle w:val="affb"/>
          <w:b w:val="0"/>
          <w:bCs w:val="0"/>
          <w:color w:val="000000"/>
          <w:szCs w:val="24"/>
        </w:rPr>
        <w:t>и</w:t>
      </w:r>
      <w:r w:rsidR="00926681" w:rsidRPr="00ED0774">
        <w:rPr>
          <w:rStyle w:val="affb"/>
          <w:b w:val="0"/>
          <w:bCs w:val="0"/>
          <w:color w:val="000000"/>
          <w:szCs w:val="24"/>
        </w:rPr>
        <w:t xml:space="preserve"> </w:t>
      </w:r>
      <w:r w:rsidR="00717040" w:rsidRPr="00ED0774">
        <w:rPr>
          <w:rStyle w:val="affb"/>
          <w:b w:val="0"/>
          <w:bCs w:val="0"/>
          <w:color w:val="000000"/>
          <w:szCs w:val="24"/>
        </w:rPr>
        <w:t>др</w:t>
      </w:r>
      <w:r w:rsidR="00421401" w:rsidRPr="00ED0774">
        <w:rPr>
          <w:rStyle w:val="affb"/>
          <w:b w:val="0"/>
          <w:bCs w:val="0"/>
          <w:color w:val="000000"/>
          <w:szCs w:val="24"/>
        </w:rPr>
        <w:t>.</w:t>
      </w:r>
      <w:r w:rsidR="00717040"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t>3)</w:t>
      </w:r>
      <w:r w:rsidR="00926681" w:rsidRPr="00ED0774">
        <w:rPr>
          <w:rStyle w:val="affb"/>
          <w:b w:val="0"/>
          <w:bCs w:val="0"/>
          <w:color w:val="000000"/>
          <w:szCs w:val="24"/>
        </w:rPr>
        <w:t xml:space="preserve"> </w:t>
      </w:r>
      <w:r w:rsidR="00717040" w:rsidRPr="00ED0774">
        <w:rPr>
          <w:rStyle w:val="affb"/>
          <w:b w:val="0"/>
          <w:bCs w:val="0"/>
          <w:color w:val="000000"/>
          <w:szCs w:val="24"/>
        </w:rPr>
        <w:t>или</w:t>
      </w:r>
      <w:r w:rsidR="00926681" w:rsidRPr="00ED0774">
        <w:rPr>
          <w:rStyle w:val="affb"/>
          <w:b w:val="0"/>
          <w:bCs w:val="0"/>
          <w:color w:val="000000"/>
          <w:szCs w:val="24"/>
        </w:rPr>
        <w:t xml:space="preserve"> </w:t>
      </w:r>
      <w:r w:rsidR="00717040" w:rsidRPr="00ED0774">
        <w:rPr>
          <w:rStyle w:val="affb"/>
          <w:b w:val="0"/>
          <w:bCs w:val="0"/>
          <w:color w:val="000000"/>
          <w:szCs w:val="24"/>
        </w:rPr>
        <w:t>низкодозного</w:t>
      </w:r>
      <w:r w:rsidR="00926681" w:rsidRPr="00ED0774">
        <w:rPr>
          <w:rStyle w:val="affb"/>
          <w:b w:val="0"/>
          <w:bCs w:val="0"/>
          <w:color w:val="000000"/>
          <w:szCs w:val="24"/>
        </w:rPr>
        <w:t xml:space="preserve"> </w:t>
      </w:r>
      <w:r w:rsidRPr="00ED0774">
        <w:rPr>
          <w:rStyle w:val="affb"/>
          <w:b w:val="0"/>
          <w:bCs w:val="0"/>
          <w:color w:val="000000"/>
          <w:szCs w:val="24"/>
        </w:rPr>
        <w:t>курса</w:t>
      </w:r>
      <w:r w:rsidR="00926681" w:rsidRPr="00ED0774">
        <w:rPr>
          <w:rStyle w:val="affb"/>
          <w:b w:val="0"/>
          <w:bCs w:val="0"/>
          <w:color w:val="000000"/>
          <w:szCs w:val="24"/>
        </w:rPr>
        <w:t xml:space="preserve"> </w:t>
      </w:r>
      <w:r w:rsidRPr="00ED0774">
        <w:rPr>
          <w:rStyle w:val="affb"/>
          <w:b w:val="0"/>
          <w:bCs w:val="0"/>
          <w:color w:val="000000"/>
          <w:szCs w:val="24"/>
        </w:rPr>
        <w:t>ХТ</w:t>
      </w:r>
      <w:r w:rsidR="00B70255" w:rsidRPr="00ED0774">
        <w:rPr>
          <w:rStyle w:val="affb"/>
          <w:b w:val="0"/>
          <w:bCs w:val="0"/>
          <w:color w:val="000000"/>
          <w:szCs w:val="24"/>
        </w:rPr>
        <w:t>:</w:t>
      </w:r>
      <w:r w:rsidR="00926681" w:rsidRPr="00ED0774">
        <w:rPr>
          <w:rStyle w:val="affb"/>
          <w:b w:val="0"/>
          <w:bCs w:val="0"/>
          <w:color w:val="000000"/>
          <w:szCs w:val="24"/>
        </w:rPr>
        <w:t xml:space="preserve"> </w:t>
      </w:r>
      <w:r w:rsidR="00B70255" w:rsidRPr="00ED0774">
        <w:rPr>
          <w:rStyle w:val="affb"/>
          <w:b w:val="0"/>
          <w:bCs w:val="0"/>
          <w:color w:val="000000"/>
          <w:szCs w:val="24"/>
        </w:rPr>
        <w:t>а)</w:t>
      </w:r>
      <w:r w:rsidR="00926681" w:rsidRPr="00ED0774">
        <w:rPr>
          <w:rStyle w:val="affb"/>
          <w:b w:val="0"/>
          <w:bCs w:val="0"/>
          <w:color w:val="000000"/>
          <w:szCs w:val="24"/>
        </w:rPr>
        <w:t xml:space="preserve"> </w:t>
      </w:r>
      <w:r w:rsidR="00DB541F" w:rsidRPr="00ED0774">
        <w:rPr>
          <w:rStyle w:val="affb"/>
          <w:b w:val="0"/>
          <w:bCs w:val="0"/>
          <w:color w:val="000000"/>
          <w:szCs w:val="24"/>
        </w:rPr>
        <w:t>#</w:t>
      </w:r>
      <w:r w:rsidRPr="00ED0774">
        <w:rPr>
          <w:rStyle w:val="affb"/>
          <w:b w:val="0"/>
          <w:bCs w:val="0"/>
          <w:color w:val="000000"/>
          <w:szCs w:val="24"/>
        </w:rPr>
        <w:t>цитарабином**</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малых</w:t>
      </w:r>
      <w:r w:rsidR="00926681" w:rsidRPr="00ED0774">
        <w:rPr>
          <w:rStyle w:val="affb"/>
          <w:b w:val="0"/>
          <w:bCs w:val="0"/>
          <w:color w:val="000000"/>
          <w:szCs w:val="24"/>
        </w:rPr>
        <w:t xml:space="preserve"> </w:t>
      </w:r>
      <w:r w:rsidRPr="00ED0774">
        <w:rPr>
          <w:rStyle w:val="affb"/>
          <w:b w:val="0"/>
          <w:bCs w:val="0"/>
          <w:color w:val="000000"/>
          <w:szCs w:val="24"/>
        </w:rPr>
        <w:t>дозах</w:t>
      </w:r>
      <w:r w:rsidR="00926681" w:rsidRPr="00ED0774">
        <w:rPr>
          <w:rStyle w:val="affb"/>
          <w:b w:val="0"/>
          <w:bCs w:val="0"/>
          <w:color w:val="000000"/>
          <w:szCs w:val="24"/>
        </w:rPr>
        <w:t xml:space="preserve"> </w:t>
      </w:r>
      <w:r w:rsidRPr="00ED0774">
        <w:rPr>
          <w:rStyle w:val="affb"/>
          <w:b w:val="0"/>
          <w:bCs w:val="0"/>
          <w:color w:val="000000"/>
          <w:szCs w:val="24"/>
        </w:rPr>
        <w:t>(10</w:t>
      </w:r>
      <w:r w:rsidR="00926681" w:rsidRPr="00ED0774">
        <w:rPr>
          <w:rStyle w:val="affb"/>
          <w:b w:val="0"/>
          <w:bCs w:val="0"/>
          <w:color w:val="000000"/>
          <w:szCs w:val="24"/>
        </w:rPr>
        <w:t xml:space="preserve"> </w:t>
      </w:r>
      <w:r w:rsidRPr="00ED0774">
        <w:rPr>
          <w:rStyle w:val="affb"/>
          <w:b w:val="0"/>
          <w:bCs w:val="0"/>
          <w:color w:val="000000"/>
          <w:szCs w:val="24"/>
        </w:rPr>
        <w:t>мг/м</w:t>
      </w:r>
      <w:r w:rsidRPr="00ED0774">
        <w:rPr>
          <w:rStyle w:val="affb"/>
          <w:b w:val="0"/>
          <w:bCs w:val="0"/>
          <w:color w:val="000000"/>
          <w:szCs w:val="24"/>
          <w:vertAlign w:val="superscript"/>
        </w:rPr>
        <w:t>2</w:t>
      </w:r>
      <w:r w:rsidR="00926681" w:rsidRPr="00ED0774">
        <w:rPr>
          <w:rStyle w:val="affb"/>
          <w:b w:val="0"/>
          <w:bCs w:val="0"/>
          <w:color w:val="000000"/>
          <w:szCs w:val="24"/>
        </w:rPr>
        <w:t xml:space="preserve"> </w:t>
      </w:r>
      <w:r w:rsidRPr="00ED0774">
        <w:rPr>
          <w:rStyle w:val="affb"/>
          <w:b w:val="0"/>
          <w:bCs w:val="0"/>
          <w:color w:val="000000"/>
          <w:szCs w:val="24"/>
        </w:rPr>
        <w:t>2</w:t>
      </w:r>
      <w:r w:rsidR="00926681" w:rsidRPr="00ED0774">
        <w:rPr>
          <w:rStyle w:val="affb"/>
          <w:b w:val="0"/>
          <w:bCs w:val="0"/>
          <w:color w:val="000000"/>
          <w:szCs w:val="24"/>
        </w:rPr>
        <w:t xml:space="preserve"> </w:t>
      </w:r>
      <w:r w:rsidRPr="00ED0774">
        <w:rPr>
          <w:rStyle w:val="affb"/>
          <w:b w:val="0"/>
          <w:bCs w:val="0"/>
          <w:color w:val="000000"/>
          <w:szCs w:val="24"/>
        </w:rPr>
        <w:t>раза</w:t>
      </w:r>
      <w:r w:rsidR="00926681" w:rsidRPr="00ED0774">
        <w:rPr>
          <w:rStyle w:val="affb"/>
          <w:b w:val="0"/>
          <w:bCs w:val="0"/>
          <w:color w:val="000000"/>
          <w:szCs w:val="24"/>
        </w:rPr>
        <w:t xml:space="preserve"> </w:t>
      </w:r>
      <w:r w:rsidRPr="00ED0774">
        <w:rPr>
          <w:rStyle w:val="affb"/>
          <w:b w:val="0"/>
          <w:bCs w:val="0"/>
          <w:color w:val="000000"/>
          <w:szCs w:val="24"/>
        </w:rPr>
        <w:t>в</w:t>
      </w:r>
      <w:r w:rsidR="00926681" w:rsidRPr="00ED0774">
        <w:rPr>
          <w:rStyle w:val="affb"/>
          <w:b w:val="0"/>
          <w:bCs w:val="0"/>
          <w:color w:val="000000"/>
          <w:szCs w:val="24"/>
        </w:rPr>
        <w:t xml:space="preserve"> </w:t>
      </w:r>
      <w:r w:rsidRPr="00ED0774">
        <w:rPr>
          <w:rStyle w:val="affb"/>
          <w:b w:val="0"/>
          <w:bCs w:val="0"/>
          <w:color w:val="000000"/>
          <w:szCs w:val="24"/>
        </w:rPr>
        <w:t>день</w:t>
      </w:r>
      <w:r w:rsidR="00926681" w:rsidRPr="00ED0774">
        <w:rPr>
          <w:rStyle w:val="affb"/>
          <w:b w:val="0"/>
          <w:bCs w:val="0"/>
          <w:color w:val="000000"/>
          <w:szCs w:val="24"/>
        </w:rPr>
        <w:t xml:space="preserve"> </w:t>
      </w:r>
      <w:r w:rsidR="003321F0" w:rsidRPr="00ED0774">
        <w:rPr>
          <w:rStyle w:val="affb"/>
          <w:b w:val="0"/>
          <w:bCs w:val="0"/>
          <w:color w:val="000000"/>
          <w:szCs w:val="24"/>
        </w:rPr>
        <w:t>п/к</w:t>
      </w:r>
      <w:r w:rsidR="00926681" w:rsidRPr="00ED0774">
        <w:rPr>
          <w:rStyle w:val="affb"/>
          <w:b w:val="0"/>
          <w:bCs w:val="0"/>
          <w:color w:val="000000"/>
          <w:szCs w:val="24"/>
        </w:rPr>
        <w:t xml:space="preserve"> </w:t>
      </w:r>
      <w:r w:rsidRPr="00ED0774">
        <w:rPr>
          <w:rStyle w:val="affb"/>
          <w:b w:val="0"/>
          <w:bCs w:val="0"/>
          <w:color w:val="000000"/>
          <w:szCs w:val="24"/>
        </w:rPr>
        <w:t>28</w:t>
      </w:r>
      <w:r w:rsidR="00926681" w:rsidRPr="00ED0774">
        <w:rPr>
          <w:rStyle w:val="affb"/>
          <w:b w:val="0"/>
          <w:bCs w:val="0"/>
          <w:color w:val="000000"/>
          <w:szCs w:val="24"/>
        </w:rPr>
        <w:t xml:space="preserve"> </w:t>
      </w:r>
      <w:r w:rsidRPr="00ED0774">
        <w:rPr>
          <w:rStyle w:val="affb"/>
          <w:b w:val="0"/>
          <w:bCs w:val="0"/>
          <w:color w:val="000000"/>
          <w:szCs w:val="24"/>
        </w:rPr>
        <w:t>дней)</w:t>
      </w:r>
      <w:r w:rsidR="00926681" w:rsidRPr="00ED0774">
        <w:rPr>
          <w:rStyle w:val="affb"/>
          <w:b w:val="0"/>
          <w:bCs w:val="0"/>
          <w:color w:val="000000"/>
          <w:szCs w:val="24"/>
        </w:rPr>
        <w:t xml:space="preserve"> </w:t>
      </w:r>
      <w:r w:rsidR="00717040" w:rsidRPr="00ED0774">
        <w:rPr>
          <w:rStyle w:val="affb"/>
          <w:b w:val="0"/>
          <w:bCs w:val="0"/>
          <w:color w:val="000000"/>
          <w:szCs w:val="24"/>
        </w:rPr>
        <w:t>в</w:t>
      </w:r>
      <w:r w:rsidR="00926681" w:rsidRPr="00ED0774">
        <w:rPr>
          <w:rStyle w:val="affb"/>
          <w:b w:val="0"/>
          <w:bCs w:val="0"/>
          <w:color w:val="000000"/>
          <w:szCs w:val="24"/>
        </w:rPr>
        <w:t xml:space="preserve"> </w:t>
      </w:r>
      <w:r w:rsidR="00717040" w:rsidRPr="00ED0774">
        <w:rPr>
          <w:rStyle w:val="affb"/>
          <w:b w:val="0"/>
          <w:bCs w:val="0"/>
          <w:color w:val="000000"/>
          <w:szCs w:val="24"/>
        </w:rPr>
        <w:t>сочетании</w:t>
      </w:r>
      <w:r w:rsidR="00926681" w:rsidRPr="00ED0774">
        <w:rPr>
          <w:rStyle w:val="affb"/>
          <w:b w:val="0"/>
          <w:bCs w:val="0"/>
          <w:color w:val="000000"/>
          <w:szCs w:val="24"/>
        </w:rPr>
        <w:t xml:space="preserve"> </w:t>
      </w:r>
      <w:r w:rsidR="00421401" w:rsidRPr="00ED0774">
        <w:rPr>
          <w:rStyle w:val="affb"/>
          <w:b w:val="0"/>
          <w:bCs w:val="0"/>
          <w:color w:val="000000"/>
          <w:szCs w:val="24"/>
        </w:rPr>
        <w:t>с</w:t>
      </w:r>
      <w:r w:rsidR="00926681" w:rsidRPr="00ED0774">
        <w:rPr>
          <w:rStyle w:val="affb"/>
          <w:b w:val="0"/>
          <w:bCs w:val="0"/>
          <w:color w:val="000000"/>
          <w:szCs w:val="24"/>
        </w:rPr>
        <w:t xml:space="preserve"> </w:t>
      </w:r>
      <w:r w:rsidR="00421401" w:rsidRPr="00ED0774">
        <w:rPr>
          <w:rStyle w:val="affb"/>
          <w:b w:val="0"/>
          <w:bCs w:val="0"/>
          <w:color w:val="000000"/>
          <w:szCs w:val="24"/>
        </w:rPr>
        <w:t>азацитидином**</w:t>
      </w:r>
      <w:r w:rsidR="00926681" w:rsidRPr="00ED0774">
        <w:rPr>
          <w:rStyle w:val="affb"/>
          <w:b w:val="0"/>
          <w:bCs w:val="0"/>
          <w:color w:val="000000"/>
          <w:szCs w:val="24"/>
        </w:rPr>
        <w:t xml:space="preserve"> </w:t>
      </w:r>
      <w:r w:rsidR="00421401" w:rsidRPr="00ED0774">
        <w:rPr>
          <w:rStyle w:val="affb"/>
          <w:b w:val="0"/>
          <w:bCs w:val="0"/>
          <w:color w:val="000000"/>
          <w:szCs w:val="24"/>
        </w:rPr>
        <w:t>и</w:t>
      </w:r>
      <w:r w:rsidR="00926681" w:rsidRPr="00ED0774">
        <w:rPr>
          <w:rStyle w:val="affb"/>
          <w:b w:val="0"/>
          <w:bCs w:val="0"/>
          <w:color w:val="000000"/>
          <w:szCs w:val="24"/>
        </w:rPr>
        <w:t xml:space="preserve"> </w:t>
      </w:r>
      <w:r w:rsidR="00421401" w:rsidRPr="00ED0774">
        <w:rPr>
          <w:rStyle w:val="affb"/>
          <w:b w:val="0"/>
          <w:bCs w:val="0"/>
          <w:color w:val="000000"/>
          <w:szCs w:val="24"/>
        </w:rPr>
        <w:t>идарубицином</w:t>
      </w:r>
      <w:r w:rsidR="00340842" w:rsidRPr="00ED0774">
        <w:rPr>
          <w:rStyle w:val="affb"/>
          <w:b w:val="0"/>
          <w:bCs w:val="0"/>
          <w:color w:val="000000"/>
          <w:szCs w:val="24"/>
        </w:rPr>
        <w:t>**</w:t>
      </w:r>
      <w:r w:rsidR="00926681" w:rsidRPr="00ED0774">
        <w:rPr>
          <w:rStyle w:val="affb"/>
          <w:b w:val="0"/>
          <w:bCs w:val="0"/>
          <w:color w:val="000000"/>
          <w:szCs w:val="24"/>
        </w:rPr>
        <w:t xml:space="preserve"> </w:t>
      </w:r>
      <w:r w:rsidR="00717040" w:rsidRPr="00ED0774">
        <w:rPr>
          <w:rStyle w:val="affb"/>
          <w:b w:val="0"/>
          <w:bCs w:val="0"/>
          <w:color w:val="000000"/>
          <w:szCs w:val="24"/>
        </w:rPr>
        <w:lastRenderedPageBreak/>
        <w:t>или</w:t>
      </w:r>
      <w:r w:rsidR="00926681" w:rsidRPr="00ED0774">
        <w:rPr>
          <w:rStyle w:val="affb"/>
          <w:b w:val="0"/>
          <w:bCs w:val="0"/>
          <w:color w:val="000000"/>
          <w:szCs w:val="24"/>
        </w:rPr>
        <w:t xml:space="preserve"> </w:t>
      </w:r>
      <w:r w:rsidR="00717040" w:rsidRPr="00ED0774">
        <w:rPr>
          <w:rStyle w:val="affb"/>
          <w:b w:val="0"/>
          <w:bCs w:val="0"/>
          <w:color w:val="000000"/>
          <w:szCs w:val="24"/>
        </w:rPr>
        <w:t>без</w:t>
      </w:r>
      <w:r w:rsidR="00926681" w:rsidRPr="00ED0774">
        <w:rPr>
          <w:rStyle w:val="affb"/>
          <w:b w:val="0"/>
          <w:bCs w:val="0"/>
          <w:color w:val="000000"/>
          <w:szCs w:val="24"/>
        </w:rPr>
        <w:t xml:space="preserve"> </w:t>
      </w:r>
      <w:r w:rsidR="00421401" w:rsidRPr="00ED0774">
        <w:rPr>
          <w:rStyle w:val="affb"/>
          <w:b w:val="0"/>
          <w:bCs w:val="0"/>
          <w:color w:val="000000"/>
          <w:szCs w:val="24"/>
        </w:rPr>
        <w:t>них,</w:t>
      </w:r>
      <w:r w:rsidR="00926681" w:rsidRPr="00ED0774">
        <w:rPr>
          <w:rStyle w:val="affb"/>
          <w:b w:val="0"/>
          <w:bCs w:val="0"/>
          <w:color w:val="000000"/>
          <w:szCs w:val="24"/>
        </w:rPr>
        <w:t xml:space="preserve"> </w:t>
      </w:r>
      <w:r w:rsidR="00B70255" w:rsidRPr="00ED0774">
        <w:rPr>
          <w:rStyle w:val="affb"/>
          <w:b w:val="0"/>
          <w:bCs w:val="0"/>
          <w:color w:val="000000"/>
          <w:szCs w:val="24"/>
        </w:rPr>
        <w:t>б)</w:t>
      </w:r>
      <w:r w:rsidR="00926681" w:rsidRPr="00ED0774">
        <w:rPr>
          <w:rStyle w:val="affb"/>
          <w:b w:val="0"/>
          <w:bCs w:val="0"/>
          <w:color w:val="000000"/>
          <w:szCs w:val="24"/>
        </w:rPr>
        <w:t xml:space="preserve"> </w:t>
      </w:r>
      <w:r w:rsidR="0019235F" w:rsidRPr="00ED0774">
        <w:rPr>
          <w:rStyle w:val="affb"/>
          <w:b w:val="0"/>
          <w:bCs w:val="0"/>
          <w:color w:val="000000"/>
          <w:szCs w:val="24"/>
        </w:rPr>
        <w:t>#</w:t>
      </w:r>
      <w:r w:rsidR="00B70255" w:rsidRPr="00ED0774">
        <w:rPr>
          <w:rStyle w:val="affb"/>
          <w:b w:val="0"/>
          <w:bCs w:val="0"/>
          <w:color w:val="000000"/>
          <w:szCs w:val="24"/>
        </w:rPr>
        <w:t>венетоклаксом</w:t>
      </w:r>
      <w:r w:rsidR="00926681" w:rsidRPr="00ED0774">
        <w:rPr>
          <w:rStyle w:val="affb"/>
          <w:b w:val="0"/>
          <w:bCs w:val="0"/>
          <w:color w:val="000000"/>
          <w:szCs w:val="24"/>
        </w:rPr>
        <w:t xml:space="preserve"> </w:t>
      </w:r>
      <w:r w:rsidR="00B70255" w:rsidRPr="00ED0774">
        <w:rPr>
          <w:rStyle w:val="affb"/>
          <w:b w:val="0"/>
          <w:bCs w:val="0"/>
          <w:color w:val="000000"/>
          <w:szCs w:val="24"/>
        </w:rPr>
        <w:t>в</w:t>
      </w:r>
      <w:r w:rsidR="00926681" w:rsidRPr="00ED0774">
        <w:rPr>
          <w:rStyle w:val="affb"/>
          <w:b w:val="0"/>
          <w:bCs w:val="0"/>
          <w:color w:val="000000"/>
          <w:szCs w:val="24"/>
        </w:rPr>
        <w:t xml:space="preserve"> </w:t>
      </w:r>
      <w:r w:rsidR="00B70255" w:rsidRPr="00ED0774">
        <w:rPr>
          <w:rStyle w:val="affb"/>
          <w:b w:val="0"/>
          <w:bCs w:val="0"/>
          <w:color w:val="000000"/>
          <w:szCs w:val="24"/>
        </w:rPr>
        <w:t>сочетании</w:t>
      </w:r>
      <w:r w:rsidR="00926681" w:rsidRPr="00ED0774">
        <w:rPr>
          <w:rStyle w:val="affb"/>
          <w:b w:val="0"/>
          <w:bCs w:val="0"/>
          <w:color w:val="000000"/>
          <w:szCs w:val="24"/>
        </w:rPr>
        <w:t xml:space="preserve"> </w:t>
      </w:r>
      <w:r w:rsidR="00B70255" w:rsidRPr="00ED0774">
        <w:rPr>
          <w:rStyle w:val="affb"/>
          <w:b w:val="0"/>
          <w:bCs w:val="0"/>
          <w:color w:val="000000"/>
          <w:szCs w:val="24"/>
        </w:rPr>
        <w:t>с</w:t>
      </w:r>
      <w:r w:rsidR="004A62E4" w:rsidRPr="00ED0774">
        <w:rPr>
          <w:rStyle w:val="affb"/>
          <w:b w:val="0"/>
          <w:bCs w:val="0"/>
          <w:color w:val="000000"/>
          <w:szCs w:val="24"/>
          <w:lang w:val="ru-RU"/>
        </w:rPr>
        <w:t xml:space="preserve"> </w:t>
      </w:r>
      <w:r w:rsidR="004A62E4" w:rsidRPr="00ED0774">
        <w:t>азацитидином** или децитабином</w:t>
      </w:r>
      <w:r w:rsidR="00926681" w:rsidRPr="00ED0774">
        <w:rPr>
          <w:rStyle w:val="affb"/>
          <w:b w:val="0"/>
          <w:bCs w:val="0"/>
          <w:color w:val="000000"/>
          <w:szCs w:val="24"/>
        </w:rPr>
        <w:t xml:space="preserve"> </w:t>
      </w:r>
      <w:r w:rsidR="00334931" w:rsidRPr="00ED0774">
        <w:rPr>
          <w:rStyle w:val="affb"/>
          <w:b w:val="0"/>
          <w:bCs w:val="0"/>
          <w:color w:val="000000"/>
          <w:szCs w:val="24"/>
        </w:rPr>
        <w:t>(см.</w:t>
      </w:r>
      <w:r w:rsidR="00926681" w:rsidRPr="00ED0774">
        <w:rPr>
          <w:rStyle w:val="affb"/>
          <w:b w:val="0"/>
          <w:bCs w:val="0"/>
          <w:color w:val="000000"/>
          <w:szCs w:val="24"/>
        </w:rPr>
        <w:t xml:space="preserve"> </w:t>
      </w:r>
      <w:r w:rsidR="00334931" w:rsidRPr="00ED0774">
        <w:rPr>
          <w:rStyle w:val="affb"/>
          <w:b w:val="0"/>
          <w:bCs w:val="0"/>
          <w:color w:val="000000"/>
          <w:szCs w:val="24"/>
        </w:rPr>
        <w:t>Приложение</w:t>
      </w:r>
      <w:r w:rsidR="00926681" w:rsidRPr="00ED0774">
        <w:rPr>
          <w:rStyle w:val="affb"/>
          <w:b w:val="0"/>
          <w:bCs w:val="0"/>
          <w:color w:val="000000"/>
          <w:szCs w:val="24"/>
        </w:rPr>
        <w:t xml:space="preserve"> </w:t>
      </w:r>
      <w:r w:rsidR="00334931" w:rsidRPr="00ED0774">
        <w:rPr>
          <w:rStyle w:val="affb"/>
          <w:b w:val="0"/>
          <w:bCs w:val="0"/>
          <w:color w:val="000000"/>
          <w:szCs w:val="24"/>
        </w:rPr>
        <w:t>А3.2)</w:t>
      </w:r>
      <w:r w:rsidR="0067589B" w:rsidRPr="00ED0774">
        <w:rPr>
          <w:rStyle w:val="affb"/>
          <w:b w:val="0"/>
          <w:bCs w:val="0"/>
          <w:color w:val="000000"/>
          <w:szCs w:val="24"/>
        </w:rPr>
        <w:t xml:space="preserve"> </w:t>
      </w:r>
      <w:r w:rsidR="0067589B" w:rsidRPr="00ED0774">
        <w:rPr>
          <w:rStyle w:val="affb"/>
          <w:b w:val="0"/>
          <w:bCs w:val="0"/>
          <w:szCs w:val="24"/>
        </w:rPr>
        <w:fldChar w:fldCharType="begin" w:fldLock="1"/>
      </w:r>
      <w:r w:rsidR="00D36F1A" w:rsidRPr="00ED0774">
        <w:rPr>
          <w:rStyle w:val="affb"/>
          <w:b w:val="0"/>
          <w:bCs w:val="0"/>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67589B" w:rsidRPr="00ED0774">
        <w:rPr>
          <w:rStyle w:val="affb"/>
          <w:b w:val="0"/>
          <w:bCs w:val="0"/>
          <w:szCs w:val="24"/>
        </w:rPr>
        <w:fldChar w:fldCharType="separate"/>
      </w:r>
      <w:r w:rsidR="0067589B" w:rsidRPr="00ED0774">
        <w:rPr>
          <w:rStyle w:val="affb"/>
          <w:b w:val="0"/>
          <w:bCs w:val="0"/>
          <w:noProof/>
          <w:szCs w:val="24"/>
        </w:rPr>
        <w:t>[1,7,8]</w:t>
      </w:r>
      <w:r w:rsidR="0067589B" w:rsidRPr="00ED0774">
        <w:rPr>
          <w:rStyle w:val="affb"/>
          <w:b w:val="0"/>
          <w:bCs w:val="0"/>
          <w:szCs w:val="24"/>
        </w:rPr>
        <w:fldChar w:fldCharType="end"/>
      </w:r>
      <w:r w:rsidR="0067589B" w:rsidRPr="00ED0774">
        <w:rPr>
          <w:rStyle w:val="affb"/>
          <w:b w:val="0"/>
          <w:bCs w:val="0"/>
          <w:szCs w:val="24"/>
        </w:rPr>
        <w:t>.</w:t>
      </w:r>
      <w:r w:rsidR="00926681" w:rsidRPr="00ED0774">
        <w:rPr>
          <w:rStyle w:val="affb"/>
          <w:b w:val="0"/>
          <w:bCs w:val="0"/>
          <w:color w:val="000000"/>
          <w:szCs w:val="24"/>
        </w:rPr>
        <w:t xml:space="preserve"> </w:t>
      </w:r>
    </w:p>
    <w:p w14:paraId="5E1C722A" w14:textId="5C9E0112" w:rsidR="00A53DE4" w:rsidRPr="00ED0774" w:rsidRDefault="00101ED7" w:rsidP="0067589B">
      <w:pPr>
        <w:pStyle w:val="10"/>
        <w:numPr>
          <w:ilvl w:val="0"/>
          <w:numId w:val="0"/>
        </w:numPr>
        <w:ind w:left="720"/>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7589B" w:rsidRPr="00ED0774">
        <w:rPr>
          <w:rStyle w:val="affb"/>
          <w:lang w:val="ru-RU"/>
        </w:rPr>
        <w:t>С</w:t>
      </w:r>
      <w:r w:rsidR="00926681" w:rsidRPr="00ED0774">
        <w:rPr>
          <w:rStyle w:val="affb"/>
        </w:rPr>
        <w:t xml:space="preserve"> </w:t>
      </w:r>
      <w:r w:rsidR="00A53DE4" w:rsidRPr="00ED0774">
        <w:rPr>
          <w:rStyle w:val="affb"/>
        </w:rPr>
        <w:t>(уровень</w:t>
      </w:r>
      <w:r w:rsidR="00926681" w:rsidRPr="00ED0774">
        <w:rPr>
          <w:rStyle w:val="affb"/>
        </w:rPr>
        <w:t xml:space="preserve"> </w:t>
      </w:r>
      <w:r w:rsidR="00A53DE4" w:rsidRPr="00ED0774">
        <w:rPr>
          <w:rStyle w:val="affb"/>
        </w:rPr>
        <w:t>достоверности</w:t>
      </w:r>
      <w:r w:rsidR="00926681" w:rsidRPr="00ED0774">
        <w:rPr>
          <w:rStyle w:val="affb"/>
        </w:rPr>
        <w:t xml:space="preserve"> </w:t>
      </w:r>
      <w:r w:rsidR="00A53DE4" w:rsidRPr="00ED0774">
        <w:rPr>
          <w:rStyle w:val="affb"/>
        </w:rPr>
        <w:t>доказательств</w:t>
      </w:r>
      <w:r w:rsidR="00926681" w:rsidRPr="00ED0774">
        <w:rPr>
          <w:rStyle w:val="affb"/>
        </w:rPr>
        <w:t xml:space="preserve"> </w:t>
      </w:r>
      <w:r w:rsidR="00A53DE4" w:rsidRPr="00ED0774">
        <w:rPr>
          <w:rStyle w:val="affb"/>
        </w:rPr>
        <w:t>–</w:t>
      </w:r>
      <w:r w:rsidR="00926681" w:rsidRPr="00ED0774">
        <w:rPr>
          <w:rStyle w:val="affb"/>
        </w:rPr>
        <w:t xml:space="preserve"> </w:t>
      </w:r>
      <w:r w:rsidR="0067589B" w:rsidRPr="00ED0774">
        <w:rPr>
          <w:rStyle w:val="affb"/>
          <w:lang w:val="ru-RU"/>
        </w:rPr>
        <w:t>5</w:t>
      </w:r>
      <w:r w:rsidR="00CD79B1" w:rsidRPr="00ED0774">
        <w:rPr>
          <w:rStyle w:val="affb"/>
        </w:rPr>
        <w:t>)</w:t>
      </w:r>
    </w:p>
    <w:p w14:paraId="0454AE45" w14:textId="77777777" w:rsidR="00A53DE4" w:rsidRPr="00ED0774" w:rsidRDefault="00101ED7" w:rsidP="00705E68">
      <w:pPr>
        <w:pStyle w:val="afd"/>
        <w:spacing w:beforeAutospacing="0" w:afterAutospacing="0" w:line="360" w:lineRule="auto"/>
        <w:ind w:firstLine="709"/>
        <w:contextualSpacing/>
        <w:divId w:val="488638550"/>
        <w:rPr>
          <w:rStyle w:val="affc"/>
          <w:highlight w:val="yellow"/>
        </w:rPr>
      </w:pPr>
      <w:r w:rsidRPr="00ED0774">
        <w:rPr>
          <w:rStyle w:val="affb"/>
        </w:rPr>
        <w:t>Комментарий:</w:t>
      </w:r>
      <w:r w:rsidR="00926681" w:rsidRPr="00ED0774">
        <w:t xml:space="preserve"> </w:t>
      </w:r>
      <w:r w:rsidR="00421401" w:rsidRPr="00ED0774">
        <w:rPr>
          <w:rStyle w:val="affc"/>
        </w:rPr>
        <w:t>п</w:t>
      </w:r>
      <w:r w:rsidR="00A53DE4" w:rsidRPr="00ED0774">
        <w:rPr>
          <w:rStyle w:val="affc"/>
        </w:rPr>
        <w:t>овторение</w:t>
      </w:r>
      <w:r w:rsidR="00926681" w:rsidRPr="00ED0774">
        <w:rPr>
          <w:rStyle w:val="affc"/>
        </w:rPr>
        <w:t xml:space="preserve"> </w:t>
      </w:r>
      <w:r w:rsidR="00A53DE4" w:rsidRPr="00ED0774">
        <w:rPr>
          <w:rStyle w:val="affc"/>
        </w:rPr>
        <w:t>индукционного</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ХТ</w:t>
      </w:r>
      <w:r w:rsidR="00926681" w:rsidRPr="00ED0774">
        <w:rPr>
          <w:rStyle w:val="affc"/>
        </w:rPr>
        <w:t xml:space="preserve"> </w:t>
      </w:r>
      <w:r w:rsidR="00A53DE4" w:rsidRPr="00ED0774">
        <w:rPr>
          <w:rStyle w:val="affc"/>
        </w:rPr>
        <w:t>целесообразно</w:t>
      </w:r>
      <w:r w:rsidR="00926681" w:rsidRPr="00ED0774">
        <w:rPr>
          <w:rStyle w:val="affc"/>
        </w:rPr>
        <w:t xml:space="preserve"> </w:t>
      </w:r>
      <w:r w:rsidR="00A53DE4" w:rsidRPr="00ED0774">
        <w:rPr>
          <w:rStyle w:val="affc"/>
        </w:rPr>
        <w:t>при</w:t>
      </w:r>
      <w:r w:rsidR="00926681" w:rsidRPr="00ED0774">
        <w:rPr>
          <w:rStyle w:val="affc"/>
        </w:rPr>
        <w:t xml:space="preserve"> </w:t>
      </w:r>
      <w:r w:rsidR="00A53DE4" w:rsidRPr="00ED0774">
        <w:rPr>
          <w:rStyle w:val="affc"/>
        </w:rPr>
        <w:t>отсутствии,</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равнении</w:t>
      </w:r>
      <w:r w:rsidR="00926681" w:rsidRPr="00ED0774">
        <w:rPr>
          <w:rStyle w:val="affc"/>
        </w:rPr>
        <w:t xml:space="preserve"> </w:t>
      </w:r>
      <w:r w:rsidR="00A53DE4" w:rsidRPr="00ED0774">
        <w:rPr>
          <w:rStyle w:val="affc"/>
        </w:rPr>
        <w:t>с</w:t>
      </w:r>
      <w:r w:rsidR="00926681" w:rsidRPr="00ED0774">
        <w:rPr>
          <w:rStyle w:val="affc"/>
        </w:rPr>
        <w:t xml:space="preserve"> </w:t>
      </w:r>
      <w:r w:rsidR="00A53DE4" w:rsidRPr="00ED0774">
        <w:rPr>
          <w:rStyle w:val="affc"/>
        </w:rPr>
        <w:t>исходными</w:t>
      </w:r>
      <w:r w:rsidR="00926681" w:rsidRPr="00ED0774">
        <w:rPr>
          <w:rStyle w:val="affc"/>
        </w:rPr>
        <w:t xml:space="preserve"> </w:t>
      </w:r>
      <w:r w:rsidR="00A53DE4" w:rsidRPr="00ED0774">
        <w:rPr>
          <w:rStyle w:val="affc"/>
        </w:rPr>
        <w:t>показателями,</w:t>
      </w:r>
      <w:r w:rsidR="00926681" w:rsidRPr="00ED0774">
        <w:rPr>
          <w:rStyle w:val="affc"/>
        </w:rPr>
        <w:t xml:space="preserve"> </w:t>
      </w:r>
      <w:r w:rsidR="00A53DE4" w:rsidRPr="00ED0774">
        <w:rPr>
          <w:rStyle w:val="affc"/>
        </w:rPr>
        <w:t>нарастания</w:t>
      </w:r>
      <w:r w:rsidR="00926681" w:rsidRPr="00ED0774">
        <w:rPr>
          <w:rStyle w:val="affc"/>
        </w:rPr>
        <w:t xml:space="preserve"> </w:t>
      </w:r>
      <w:r w:rsidR="00A53DE4" w:rsidRPr="00ED0774">
        <w:rPr>
          <w:rStyle w:val="affc"/>
        </w:rPr>
        <w:t>числа</w:t>
      </w:r>
      <w:r w:rsidR="00926681" w:rsidRPr="00ED0774">
        <w:rPr>
          <w:rStyle w:val="affc"/>
        </w:rPr>
        <w:t xml:space="preserve"> </w:t>
      </w:r>
      <w:r w:rsidR="00A53DE4" w:rsidRPr="00ED0774">
        <w:rPr>
          <w:rStyle w:val="affc"/>
        </w:rPr>
        <w:t>бластных</w:t>
      </w:r>
      <w:r w:rsidR="00926681" w:rsidRPr="00ED0774">
        <w:rPr>
          <w:rStyle w:val="affc"/>
        </w:rPr>
        <w:t xml:space="preserve"> </w:t>
      </w:r>
      <w:r w:rsidR="00A53DE4" w:rsidRPr="00ED0774">
        <w:rPr>
          <w:rStyle w:val="affc"/>
        </w:rPr>
        <w:t>клеток</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миелограмме.</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лучае</w:t>
      </w:r>
      <w:r w:rsidR="00926681" w:rsidRPr="00ED0774">
        <w:rPr>
          <w:rStyle w:val="affc"/>
        </w:rPr>
        <w:t xml:space="preserve"> </w:t>
      </w:r>
      <w:r w:rsidR="00A53DE4" w:rsidRPr="00ED0774">
        <w:rPr>
          <w:rStyle w:val="affc"/>
        </w:rPr>
        <w:t>прогресси</w:t>
      </w:r>
      <w:r w:rsidR="008D30E4" w:rsidRPr="00ED0774">
        <w:rPr>
          <w:rStyle w:val="affc"/>
        </w:rPr>
        <w:t>рования</w:t>
      </w:r>
      <w:r w:rsidR="00926681" w:rsidRPr="00ED0774">
        <w:rPr>
          <w:rStyle w:val="affc"/>
        </w:rPr>
        <w:t xml:space="preserve"> </w:t>
      </w:r>
      <w:r w:rsidR="00A53DE4" w:rsidRPr="00ED0774">
        <w:rPr>
          <w:rStyle w:val="affc"/>
        </w:rPr>
        <w:t>заболевания</w:t>
      </w:r>
      <w:r w:rsidR="00926681" w:rsidRPr="00ED0774">
        <w:rPr>
          <w:rStyle w:val="affc"/>
        </w:rPr>
        <w:t xml:space="preserve"> </w:t>
      </w:r>
      <w:r w:rsidR="00A53DE4" w:rsidRPr="00ED0774">
        <w:rPr>
          <w:rStyle w:val="affc"/>
        </w:rPr>
        <w:t>(увеличение</w:t>
      </w:r>
      <w:r w:rsidR="00926681" w:rsidRPr="00ED0774">
        <w:rPr>
          <w:rStyle w:val="affc"/>
        </w:rPr>
        <w:t xml:space="preserve"> </w:t>
      </w:r>
      <w:r w:rsidR="00A53DE4" w:rsidRPr="00ED0774">
        <w:rPr>
          <w:rStyle w:val="affc"/>
        </w:rPr>
        <w:t>процента</w:t>
      </w:r>
      <w:r w:rsidR="00926681" w:rsidRPr="00ED0774">
        <w:rPr>
          <w:rStyle w:val="affc"/>
        </w:rPr>
        <w:t xml:space="preserve"> </w:t>
      </w:r>
      <w:r w:rsidR="00A53DE4" w:rsidRPr="00ED0774">
        <w:rPr>
          <w:rStyle w:val="affc"/>
        </w:rPr>
        <w:t>бластных</w:t>
      </w:r>
      <w:r w:rsidR="00926681" w:rsidRPr="00ED0774">
        <w:rPr>
          <w:rStyle w:val="affc"/>
        </w:rPr>
        <w:t xml:space="preserve"> </w:t>
      </w:r>
      <w:r w:rsidR="00A53DE4" w:rsidRPr="00ED0774">
        <w:rPr>
          <w:rStyle w:val="affc"/>
        </w:rPr>
        <w:t>клеток,</w:t>
      </w:r>
      <w:r w:rsidR="00926681" w:rsidRPr="00ED0774">
        <w:rPr>
          <w:rStyle w:val="affc"/>
        </w:rPr>
        <w:t xml:space="preserve"> </w:t>
      </w:r>
      <w:r w:rsidR="00A53DE4" w:rsidRPr="00ED0774">
        <w:rPr>
          <w:rStyle w:val="affc"/>
        </w:rPr>
        <w:t>появление</w:t>
      </w:r>
      <w:r w:rsidR="00926681" w:rsidRPr="00ED0774">
        <w:rPr>
          <w:rStyle w:val="affc"/>
        </w:rPr>
        <w:t xml:space="preserve"> </w:t>
      </w:r>
      <w:r w:rsidR="00A53DE4" w:rsidRPr="00ED0774">
        <w:rPr>
          <w:rStyle w:val="affc"/>
        </w:rPr>
        <w:t>ранее</w:t>
      </w:r>
      <w:r w:rsidR="00926681" w:rsidRPr="00ED0774">
        <w:rPr>
          <w:rStyle w:val="affc"/>
        </w:rPr>
        <w:t xml:space="preserve"> </w:t>
      </w:r>
      <w:r w:rsidR="00A53DE4" w:rsidRPr="00ED0774">
        <w:rPr>
          <w:rStyle w:val="affc"/>
        </w:rPr>
        <w:t>не</w:t>
      </w:r>
      <w:r w:rsidR="00926681" w:rsidRPr="00ED0774">
        <w:rPr>
          <w:rStyle w:val="affc"/>
        </w:rPr>
        <w:t xml:space="preserve"> </w:t>
      </w:r>
      <w:r w:rsidR="00A53DE4" w:rsidRPr="00ED0774">
        <w:rPr>
          <w:rStyle w:val="affc"/>
        </w:rPr>
        <w:t>выявляемых</w:t>
      </w:r>
      <w:r w:rsidR="00926681" w:rsidRPr="00ED0774">
        <w:rPr>
          <w:rStyle w:val="affc"/>
        </w:rPr>
        <w:t xml:space="preserve"> </w:t>
      </w:r>
      <w:r w:rsidR="00A53DE4" w:rsidRPr="00ED0774">
        <w:rPr>
          <w:rStyle w:val="affc"/>
        </w:rPr>
        <w:t>экстрамедуллярных</w:t>
      </w:r>
      <w:r w:rsidR="00926681" w:rsidRPr="00ED0774">
        <w:rPr>
          <w:rStyle w:val="affc"/>
        </w:rPr>
        <w:t xml:space="preserve"> </w:t>
      </w:r>
      <w:r w:rsidR="00A53DE4" w:rsidRPr="00ED0774">
        <w:rPr>
          <w:rStyle w:val="affc"/>
        </w:rPr>
        <w:t>очагов)</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качестве</w:t>
      </w:r>
      <w:r w:rsidR="00926681" w:rsidRPr="00ED0774">
        <w:rPr>
          <w:rStyle w:val="affc"/>
        </w:rPr>
        <w:t xml:space="preserve"> </w:t>
      </w:r>
      <w:r w:rsidR="00421401" w:rsidRPr="00ED0774">
        <w:rPr>
          <w:rStyle w:val="affc"/>
        </w:rPr>
        <w:t>2-</w:t>
      </w:r>
      <w:r w:rsidR="00A53DE4" w:rsidRPr="00ED0774">
        <w:rPr>
          <w:rStyle w:val="affc"/>
        </w:rPr>
        <w:t>го</w:t>
      </w:r>
      <w:r w:rsidR="00926681" w:rsidRPr="00ED0774">
        <w:rPr>
          <w:rStyle w:val="affc"/>
        </w:rPr>
        <w:t xml:space="preserve"> </w:t>
      </w:r>
      <w:r w:rsidR="00A53DE4" w:rsidRPr="00ED0774">
        <w:rPr>
          <w:rStyle w:val="affc"/>
        </w:rPr>
        <w:t>индукционного</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целесообразно</w:t>
      </w:r>
      <w:r w:rsidR="00926681" w:rsidRPr="00ED0774">
        <w:rPr>
          <w:rStyle w:val="affc"/>
        </w:rPr>
        <w:t xml:space="preserve"> </w:t>
      </w:r>
      <w:r w:rsidR="00A53DE4" w:rsidRPr="00ED0774">
        <w:rPr>
          <w:rStyle w:val="affc"/>
        </w:rPr>
        <w:t>выполнение</w:t>
      </w:r>
      <w:r w:rsidR="00926681" w:rsidRPr="00ED0774">
        <w:rPr>
          <w:rStyle w:val="affc"/>
        </w:rPr>
        <w:t xml:space="preserve"> </w:t>
      </w:r>
      <w:r w:rsidR="00A53DE4" w:rsidRPr="00ED0774">
        <w:rPr>
          <w:rStyle w:val="affc"/>
        </w:rPr>
        <w:t>курса</w:t>
      </w:r>
      <w:r w:rsidR="00926681" w:rsidRPr="00ED0774">
        <w:rPr>
          <w:rStyle w:val="affc"/>
        </w:rPr>
        <w:t xml:space="preserve"> </w:t>
      </w:r>
      <w:r w:rsidR="00A53DE4" w:rsidRPr="00ED0774">
        <w:rPr>
          <w:rStyle w:val="affc"/>
        </w:rPr>
        <w:t>ХТ</w:t>
      </w:r>
      <w:r w:rsidR="00926681" w:rsidRPr="00ED0774">
        <w:rPr>
          <w:rStyle w:val="affc"/>
        </w:rPr>
        <w:t xml:space="preserve"> </w:t>
      </w:r>
      <w:r w:rsidR="00A53DE4" w:rsidRPr="00ED0774">
        <w:rPr>
          <w:rStyle w:val="affc"/>
        </w:rPr>
        <w:t>цитарабином**</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высоких</w:t>
      </w:r>
      <w:r w:rsidR="00926681" w:rsidRPr="00ED0774">
        <w:rPr>
          <w:rStyle w:val="affc"/>
        </w:rPr>
        <w:t xml:space="preserve"> </w:t>
      </w:r>
      <w:r w:rsidR="00A53DE4" w:rsidRPr="00ED0774">
        <w:rPr>
          <w:rStyle w:val="affc"/>
        </w:rPr>
        <w:t>дозах</w:t>
      </w:r>
      <w:r w:rsidR="00926681" w:rsidRPr="00ED0774">
        <w:rPr>
          <w:rStyle w:val="affc"/>
        </w:rPr>
        <w:t xml:space="preserve"> </w:t>
      </w:r>
      <w:r w:rsidR="00A53DE4" w:rsidRPr="00ED0774">
        <w:rPr>
          <w:rStyle w:val="affc"/>
        </w:rPr>
        <w:t>в</w:t>
      </w:r>
      <w:r w:rsidR="00926681" w:rsidRPr="00ED0774">
        <w:rPr>
          <w:rStyle w:val="affc"/>
        </w:rPr>
        <w:t xml:space="preserve"> </w:t>
      </w:r>
      <w:r w:rsidR="00A53DE4" w:rsidRPr="00ED0774">
        <w:rPr>
          <w:rStyle w:val="affc"/>
        </w:rPr>
        <w:t>сочетании</w:t>
      </w:r>
      <w:r w:rsidR="00926681" w:rsidRPr="00ED0774">
        <w:rPr>
          <w:rStyle w:val="affc"/>
        </w:rPr>
        <w:t xml:space="preserve"> </w:t>
      </w:r>
      <w:r w:rsidR="00A53DE4" w:rsidRPr="00ED0774">
        <w:rPr>
          <w:rStyle w:val="affc"/>
        </w:rPr>
        <w:t>с</w:t>
      </w:r>
      <w:r w:rsidR="00926681" w:rsidRPr="00ED0774">
        <w:rPr>
          <w:rStyle w:val="affc"/>
        </w:rPr>
        <w:t xml:space="preserve"> </w:t>
      </w:r>
      <w:r w:rsidR="00A53DE4" w:rsidRPr="00ED0774">
        <w:rPr>
          <w:rStyle w:val="affc"/>
        </w:rPr>
        <w:t>новыми</w:t>
      </w:r>
      <w:r w:rsidR="00926681" w:rsidRPr="00ED0774">
        <w:rPr>
          <w:rStyle w:val="affc"/>
        </w:rPr>
        <w:t xml:space="preserve"> </w:t>
      </w:r>
      <w:r w:rsidR="00A53DE4" w:rsidRPr="00ED0774">
        <w:rPr>
          <w:rStyle w:val="affc"/>
        </w:rPr>
        <w:t>антрациклиновыми</w:t>
      </w:r>
      <w:r w:rsidR="00926681" w:rsidRPr="00ED0774">
        <w:rPr>
          <w:rStyle w:val="affc"/>
        </w:rPr>
        <w:t xml:space="preserve"> </w:t>
      </w:r>
      <w:r w:rsidR="00A53DE4" w:rsidRPr="00ED0774">
        <w:rPr>
          <w:rStyle w:val="affc"/>
        </w:rPr>
        <w:t>антибиотиками</w:t>
      </w:r>
      <w:r w:rsidR="00926681" w:rsidRPr="00ED0774">
        <w:rPr>
          <w:rStyle w:val="affc"/>
        </w:rPr>
        <w:t xml:space="preserve"> </w:t>
      </w:r>
      <w:r w:rsidR="00A53DE4" w:rsidRPr="00ED0774">
        <w:rPr>
          <w:i/>
        </w:rPr>
        <w:t>(см.</w:t>
      </w:r>
      <w:r w:rsidR="00926681" w:rsidRPr="00ED0774">
        <w:rPr>
          <w:i/>
        </w:rPr>
        <w:t xml:space="preserve"> </w:t>
      </w:r>
      <w:r w:rsidR="00A53DE4" w:rsidRPr="00ED0774">
        <w:rPr>
          <w:i/>
        </w:rPr>
        <w:t>Приложение</w:t>
      </w:r>
      <w:r w:rsidR="00926681" w:rsidRPr="00ED0774">
        <w:rPr>
          <w:i/>
        </w:rPr>
        <w:t xml:space="preserve"> </w:t>
      </w:r>
      <w:r w:rsidR="008E0777" w:rsidRPr="00ED0774">
        <w:rPr>
          <w:i/>
        </w:rPr>
        <w:t>А3.2</w:t>
      </w:r>
      <w:r w:rsidR="00A53DE4" w:rsidRPr="00ED0774">
        <w:rPr>
          <w:i/>
        </w:rPr>
        <w:t>)</w:t>
      </w:r>
      <w:r w:rsidR="00A53DE4" w:rsidRPr="00ED0774">
        <w:rPr>
          <w:rStyle w:val="affc"/>
        </w:rPr>
        <w:t>.</w:t>
      </w:r>
      <w:r w:rsidR="00926681" w:rsidRPr="00ED0774">
        <w:rPr>
          <w:rStyle w:val="affc"/>
        </w:rPr>
        <w:t xml:space="preserve"> </w:t>
      </w:r>
    </w:p>
    <w:p w14:paraId="3FAE4DF4" w14:textId="5CF8945B" w:rsidR="00A53DE4" w:rsidRPr="00ED0774" w:rsidRDefault="00A53DE4" w:rsidP="00705E68">
      <w:pPr>
        <w:pStyle w:val="afd"/>
        <w:spacing w:beforeAutospacing="0" w:afterAutospacing="0" w:line="360" w:lineRule="auto"/>
        <w:ind w:firstLine="709"/>
        <w:contextualSpacing/>
        <w:divId w:val="488638550"/>
        <w:rPr>
          <w:i/>
        </w:rPr>
      </w:pPr>
      <w:r w:rsidRPr="00ED0774">
        <w:rPr>
          <w:i/>
        </w:rPr>
        <w:t>В</w:t>
      </w:r>
      <w:r w:rsidR="00926681" w:rsidRPr="00ED0774">
        <w:rPr>
          <w:i/>
        </w:rPr>
        <w:t xml:space="preserve"> </w:t>
      </w:r>
      <w:r w:rsidRPr="00ED0774">
        <w:rPr>
          <w:i/>
        </w:rPr>
        <w:t>ряде</w:t>
      </w:r>
      <w:r w:rsidR="00926681" w:rsidRPr="00ED0774">
        <w:rPr>
          <w:i/>
        </w:rPr>
        <w:t xml:space="preserve"> </w:t>
      </w:r>
      <w:r w:rsidRPr="00ED0774">
        <w:rPr>
          <w:i/>
        </w:rPr>
        <w:t>случаев</w:t>
      </w:r>
      <w:r w:rsidR="00926681" w:rsidRPr="00ED0774">
        <w:rPr>
          <w:i/>
        </w:rPr>
        <w:t xml:space="preserve"> </w:t>
      </w:r>
      <w:r w:rsidRPr="00ED0774">
        <w:rPr>
          <w:i/>
        </w:rPr>
        <w:t>как</w:t>
      </w:r>
      <w:r w:rsidR="00926681" w:rsidRPr="00ED0774">
        <w:rPr>
          <w:i/>
        </w:rPr>
        <w:t xml:space="preserve"> </w:t>
      </w:r>
      <w:r w:rsidR="00421401" w:rsidRPr="00ED0774">
        <w:rPr>
          <w:i/>
        </w:rPr>
        <w:t>2-</w:t>
      </w:r>
      <w:r w:rsidRPr="00ED0774">
        <w:rPr>
          <w:i/>
        </w:rPr>
        <w:t>я</w:t>
      </w:r>
      <w:r w:rsidR="00926681" w:rsidRPr="00ED0774">
        <w:rPr>
          <w:i/>
        </w:rPr>
        <w:t xml:space="preserve"> </w:t>
      </w:r>
      <w:r w:rsidRPr="00ED0774">
        <w:rPr>
          <w:i/>
        </w:rPr>
        <w:t>линия</w:t>
      </w:r>
      <w:r w:rsidR="00926681" w:rsidRPr="00ED0774">
        <w:rPr>
          <w:i/>
        </w:rPr>
        <w:t xml:space="preserve"> </w:t>
      </w:r>
      <w:r w:rsidRPr="00ED0774">
        <w:rPr>
          <w:i/>
        </w:rPr>
        <w:t>терапии</w:t>
      </w:r>
      <w:r w:rsidR="00926681" w:rsidRPr="00ED0774">
        <w:rPr>
          <w:i/>
        </w:rPr>
        <w:t xml:space="preserve"> </w:t>
      </w:r>
      <w:r w:rsidRPr="00ED0774">
        <w:rPr>
          <w:i/>
        </w:rPr>
        <w:t>ОМЛ</w:t>
      </w:r>
      <w:r w:rsidR="00926681" w:rsidRPr="00ED0774">
        <w:rPr>
          <w:i/>
        </w:rPr>
        <w:t xml:space="preserve"> </w:t>
      </w:r>
      <w:r w:rsidRPr="00ED0774">
        <w:rPr>
          <w:i/>
        </w:rPr>
        <w:t>при</w:t>
      </w:r>
      <w:r w:rsidR="00926681" w:rsidRPr="00ED0774">
        <w:rPr>
          <w:i/>
        </w:rPr>
        <w:t xml:space="preserve"> </w:t>
      </w:r>
      <w:r w:rsidRPr="00ED0774">
        <w:rPr>
          <w:i/>
        </w:rPr>
        <w:t>первичной</w:t>
      </w:r>
      <w:r w:rsidR="00926681" w:rsidRPr="00ED0774">
        <w:rPr>
          <w:i/>
        </w:rPr>
        <w:t xml:space="preserve"> </w:t>
      </w:r>
      <w:r w:rsidRPr="00ED0774">
        <w:rPr>
          <w:i/>
        </w:rPr>
        <w:t>резистентности</w:t>
      </w:r>
      <w:r w:rsidR="00926681" w:rsidRPr="00ED0774">
        <w:rPr>
          <w:i/>
        </w:rPr>
        <w:t xml:space="preserve"> </w:t>
      </w:r>
      <w:r w:rsidRPr="00ED0774">
        <w:rPr>
          <w:i/>
        </w:rPr>
        <w:t>может</w:t>
      </w:r>
      <w:r w:rsidR="00926681" w:rsidRPr="00ED0774">
        <w:rPr>
          <w:i/>
        </w:rPr>
        <w:t xml:space="preserve"> </w:t>
      </w:r>
      <w:r w:rsidRPr="00ED0774">
        <w:rPr>
          <w:i/>
        </w:rPr>
        <w:t>быть</w:t>
      </w:r>
      <w:r w:rsidR="00926681" w:rsidRPr="00ED0774">
        <w:rPr>
          <w:i/>
        </w:rPr>
        <w:t xml:space="preserve"> </w:t>
      </w:r>
      <w:r w:rsidRPr="00ED0774">
        <w:rPr>
          <w:i/>
        </w:rPr>
        <w:t>использована</w:t>
      </w:r>
      <w:r w:rsidR="00926681" w:rsidRPr="00ED0774">
        <w:rPr>
          <w:i/>
        </w:rPr>
        <w:t xml:space="preserve"> </w:t>
      </w:r>
      <w:r w:rsidRPr="00ED0774">
        <w:rPr>
          <w:i/>
        </w:rPr>
        <w:t>неинтенсивная</w:t>
      </w:r>
      <w:r w:rsidR="00926681" w:rsidRPr="00ED0774">
        <w:rPr>
          <w:i/>
        </w:rPr>
        <w:t xml:space="preserve"> </w:t>
      </w:r>
      <w:r w:rsidRPr="00ED0774">
        <w:rPr>
          <w:i/>
        </w:rPr>
        <w:t>терапия</w:t>
      </w:r>
      <w:r w:rsidR="00926681" w:rsidRPr="00ED0774">
        <w:rPr>
          <w:i/>
        </w:rPr>
        <w:t xml:space="preserve"> </w:t>
      </w:r>
      <w:r w:rsidR="008C44B1" w:rsidRPr="00ED0774">
        <w:rPr>
          <w:i/>
        </w:rPr>
        <w:t>#</w:t>
      </w:r>
      <w:r w:rsidRPr="00ED0774">
        <w:rPr>
          <w:i/>
        </w:rPr>
        <w:t>цитарабином**</w:t>
      </w:r>
      <w:r w:rsidR="00926681" w:rsidRPr="00ED0774">
        <w:rPr>
          <w:i/>
        </w:rPr>
        <w:t xml:space="preserve"> </w:t>
      </w:r>
      <w:r w:rsidRPr="00ED0774">
        <w:rPr>
          <w:i/>
        </w:rPr>
        <w:t>в</w:t>
      </w:r>
      <w:r w:rsidR="00926681" w:rsidRPr="00ED0774">
        <w:rPr>
          <w:i/>
        </w:rPr>
        <w:t xml:space="preserve"> </w:t>
      </w:r>
      <w:r w:rsidRPr="00ED0774">
        <w:rPr>
          <w:i/>
        </w:rPr>
        <w:t>малых</w:t>
      </w:r>
      <w:r w:rsidR="00926681" w:rsidRPr="00ED0774">
        <w:rPr>
          <w:i/>
        </w:rPr>
        <w:t xml:space="preserve"> </w:t>
      </w:r>
      <w:r w:rsidRPr="00ED0774">
        <w:rPr>
          <w:i/>
        </w:rPr>
        <w:t>дозах</w:t>
      </w:r>
      <w:r w:rsidR="00926681" w:rsidRPr="00ED0774">
        <w:rPr>
          <w:i/>
        </w:rPr>
        <w:t xml:space="preserve"> </w:t>
      </w:r>
      <w:r w:rsidRPr="00ED0774">
        <w:rPr>
          <w:i/>
        </w:rPr>
        <w:t>(</w:t>
      </w:r>
      <w:r w:rsidRPr="00ED0774">
        <w:rPr>
          <w:rStyle w:val="affc"/>
          <w:iCs w:val="0"/>
        </w:rPr>
        <w:t>10</w:t>
      </w:r>
      <w:r w:rsidR="00926681" w:rsidRPr="00ED0774">
        <w:rPr>
          <w:rStyle w:val="affc"/>
          <w:iCs w:val="0"/>
        </w:rPr>
        <w:t xml:space="preserve"> </w:t>
      </w:r>
      <w:r w:rsidRPr="00ED0774">
        <w:rPr>
          <w:rStyle w:val="affc"/>
          <w:iCs w:val="0"/>
        </w:rPr>
        <w:t>мг/м</w:t>
      </w:r>
      <w:r w:rsidRPr="00ED0774">
        <w:rPr>
          <w:rStyle w:val="affc"/>
          <w:iCs w:val="0"/>
          <w:vertAlign w:val="superscript"/>
        </w:rPr>
        <w:t>2</w:t>
      </w:r>
      <w:r w:rsidR="00926681" w:rsidRPr="00ED0774">
        <w:rPr>
          <w:rStyle w:val="affc"/>
          <w:iCs w:val="0"/>
        </w:rPr>
        <w:t xml:space="preserve"> </w:t>
      </w:r>
      <w:r w:rsidRPr="00ED0774">
        <w:rPr>
          <w:rStyle w:val="affc"/>
          <w:iCs w:val="0"/>
        </w:rPr>
        <w:t>2</w:t>
      </w:r>
      <w:r w:rsidR="00926681" w:rsidRPr="00ED0774">
        <w:rPr>
          <w:rStyle w:val="affc"/>
          <w:iCs w:val="0"/>
        </w:rPr>
        <w:t xml:space="preserve"> </w:t>
      </w:r>
      <w:r w:rsidRPr="00ED0774">
        <w:rPr>
          <w:rStyle w:val="affc"/>
          <w:iCs w:val="0"/>
        </w:rPr>
        <w:t>раза</w:t>
      </w:r>
      <w:r w:rsidR="00926681" w:rsidRPr="00ED0774">
        <w:rPr>
          <w:rStyle w:val="affc"/>
          <w:iCs w:val="0"/>
        </w:rPr>
        <w:t xml:space="preserve"> </w:t>
      </w:r>
      <w:r w:rsidRPr="00ED0774">
        <w:rPr>
          <w:rStyle w:val="affc"/>
          <w:iCs w:val="0"/>
        </w:rPr>
        <w:t>п/к)</w:t>
      </w:r>
      <w:r w:rsidR="00926681" w:rsidRPr="00ED0774">
        <w:rPr>
          <w:i/>
        </w:rPr>
        <w:t xml:space="preserve"> </w:t>
      </w:r>
      <w:r w:rsidRPr="00ED0774">
        <w:rPr>
          <w:i/>
        </w:rPr>
        <w:t>либо</w:t>
      </w:r>
      <w:r w:rsidR="00926681" w:rsidRPr="00ED0774">
        <w:rPr>
          <w:i/>
        </w:rPr>
        <w:t xml:space="preserve"> </w:t>
      </w:r>
      <w:r w:rsidRPr="00ED0774">
        <w:rPr>
          <w:i/>
        </w:rPr>
        <w:t>в</w:t>
      </w:r>
      <w:r w:rsidR="00926681" w:rsidRPr="00ED0774">
        <w:rPr>
          <w:i/>
        </w:rPr>
        <w:t xml:space="preserve"> </w:t>
      </w:r>
      <w:r w:rsidRPr="00ED0774">
        <w:rPr>
          <w:i/>
        </w:rPr>
        <w:t>качестве</w:t>
      </w:r>
      <w:r w:rsidR="00926681" w:rsidRPr="00ED0774">
        <w:rPr>
          <w:i/>
        </w:rPr>
        <w:t xml:space="preserve"> </w:t>
      </w:r>
      <w:r w:rsidRPr="00ED0774">
        <w:rPr>
          <w:i/>
        </w:rPr>
        <w:t>монотерапии</w:t>
      </w:r>
      <w:r w:rsidR="00926681" w:rsidRPr="00ED0774">
        <w:rPr>
          <w:i/>
        </w:rPr>
        <w:t xml:space="preserve"> </w:t>
      </w:r>
      <w:r w:rsidRPr="00ED0774">
        <w:rPr>
          <w:i/>
        </w:rPr>
        <w:t>(28</w:t>
      </w:r>
      <w:r w:rsidR="00926681" w:rsidRPr="00ED0774">
        <w:rPr>
          <w:i/>
        </w:rPr>
        <w:t xml:space="preserve"> </w:t>
      </w:r>
      <w:r w:rsidRPr="00ED0774">
        <w:rPr>
          <w:i/>
        </w:rPr>
        <w:t>дней)</w:t>
      </w:r>
      <w:r w:rsidR="00926681" w:rsidRPr="00ED0774">
        <w:rPr>
          <w:i/>
        </w:rPr>
        <w:t xml:space="preserve"> </w:t>
      </w:r>
      <w:r w:rsidRPr="00ED0774">
        <w:rPr>
          <w:i/>
        </w:rPr>
        <w:t>или</w:t>
      </w:r>
      <w:r w:rsidR="00926681" w:rsidRPr="00ED0774">
        <w:rPr>
          <w:i/>
        </w:rPr>
        <w:t xml:space="preserve"> </w:t>
      </w:r>
      <w:r w:rsidRPr="00ED0774">
        <w:rPr>
          <w:i/>
        </w:rPr>
        <w:t>в</w:t>
      </w:r>
      <w:r w:rsidR="00926681" w:rsidRPr="00ED0774">
        <w:rPr>
          <w:i/>
        </w:rPr>
        <w:t xml:space="preserve"> </w:t>
      </w:r>
      <w:r w:rsidRPr="00ED0774">
        <w:rPr>
          <w:i/>
        </w:rPr>
        <w:t>сочетании</w:t>
      </w:r>
      <w:r w:rsidR="00926681" w:rsidRPr="00ED0774">
        <w:rPr>
          <w:i/>
        </w:rPr>
        <w:t xml:space="preserve"> </w:t>
      </w:r>
      <w:r w:rsidRPr="00ED0774">
        <w:rPr>
          <w:i/>
        </w:rPr>
        <w:t>с</w:t>
      </w:r>
      <w:r w:rsidR="00926681" w:rsidRPr="00ED0774">
        <w:rPr>
          <w:i/>
        </w:rPr>
        <w:t xml:space="preserve"> </w:t>
      </w:r>
      <w:r w:rsidRPr="00ED0774">
        <w:rPr>
          <w:i/>
        </w:rPr>
        <w:t>малыми</w:t>
      </w:r>
      <w:r w:rsidR="00926681" w:rsidRPr="00ED0774">
        <w:rPr>
          <w:i/>
        </w:rPr>
        <w:t xml:space="preserve"> </w:t>
      </w:r>
      <w:r w:rsidRPr="00ED0774">
        <w:rPr>
          <w:i/>
        </w:rPr>
        <w:t>дозами</w:t>
      </w:r>
      <w:r w:rsidR="00926681" w:rsidRPr="00ED0774">
        <w:rPr>
          <w:i/>
        </w:rPr>
        <w:t xml:space="preserve"> </w:t>
      </w:r>
      <w:r w:rsidRPr="00ED0774">
        <w:rPr>
          <w:i/>
        </w:rPr>
        <w:t>антрациклинов</w:t>
      </w:r>
      <w:r w:rsidR="00926681" w:rsidRPr="00ED0774">
        <w:rPr>
          <w:i/>
        </w:rPr>
        <w:t xml:space="preserve"> </w:t>
      </w:r>
      <w:r w:rsidRPr="00ED0774">
        <w:rPr>
          <w:i/>
        </w:rPr>
        <w:t>(в</w:t>
      </w:r>
      <w:r w:rsidR="00926681" w:rsidRPr="00ED0774">
        <w:rPr>
          <w:i/>
        </w:rPr>
        <w:t xml:space="preserve"> </w:t>
      </w:r>
      <w:r w:rsidRPr="00ED0774">
        <w:rPr>
          <w:i/>
        </w:rPr>
        <w:t>частности,</w:t>
      </w:r>
      <w:r w:rsidR="00926681" w:rsidRPr="00ED0774">
        <w:rPr>
          <w:i/>
        </w:rPr>
        <w:t xml:space="preserve"> </w:t>
      </w:r>
      <w:r w:rsidRPr="00ED0774">
        <w:rPr>
          <w:i/>
        </w:rPr>
        <w:t>идарубицина**)</w:t>
      </w:r>
      <w:r w:rsidR="00926681" w:rsidRPr="00ED0774">
        <w:rPr>
          <w:i/>
        </w:rPr>
        <w:t xml:space="preserve"> </w:t>
      </w:r>
      <w:r w:rsidRPr="00ED0774">
        <w:rPr>
          <w:i/>
        </w:rPr>
        <w:t>с</w:t>
      </w:r>
      <w:r w:rsidR="00926681" w:rsidRPr="00ED0774">
        <w:rPr>
          <w:i/>
        </w:rPr>
        <w:t xml:space="preserve"> </w:t>
      </w:r>
      <w:r w:rsidRPr="00ED0774">
        <w:rPr>
          <w:i/>
        </w:rPr>
        <w:t>гипометилирующей</w:t>
      </w:r>
      <w:r w:rsidR="00926681" w:rsidRPr="00ED0774">
        <w:rPr>
          <w:i/>
        </w:rPr>
        <w:t xml:space="preserve"> </w:t>
      </w:r>
      <w:r w:rsidRPr="00ED0774">
        <w:rPr>
          <w:i/>
        </w:rPr>
        <w:t>предфазой</w:t>
      </w:r>
      <w:r w:rsidR="00926681" w:rsidRPr="00ED0774">
        <w:rPr>
          <w:i/>
        </w:rPr>
        <w:t xml:space="preserve"> </w:t>
      </w:r>
      <w:r w:rsidR="004A62E4" w:rsidRPr="00ED0774">
        <w:rPr>
          <w:i/>
        </w:rPr>
        <w:t>(</w:t>
      </w:r>
      <w:r w:rsidRPr="00ED0774">
        <w:rPr>
          <w:rStyle w:val="affc"/>
          <w:lang w:val="en-US"/>
        </w:rPr>
        <w:t>D</w:t>
      </w:r>
      <w:r w:rsidR="00917E3D" w:rsidRPr="00ED0774">
        <w:rPr>
          <w:rStyle w:val="affc"/>
          <w:lang w:val="en-US"/>
        </w:rPr>
        <w:t>e</w:t>
      </w:r>
      <w:r w:rsidRPr="00ED0774">
        <w:rPr>
          <w:rStyle w:val="affc"/>
          <w:lang w:val="en-US"/>
        </w:rPr>
        <w:t>c</w:t>
      </w:r>
      <w:r w:rsidRPr="00ED0774">
        <w:rPr>
          <w:rStyle w:val="affc"/>
        </w:rPr>
        <w:t>-</w:t>
      </w:r>
      <w:r w:rsidRPr="00ED0774">
        <w:rPr>
          <w:rStyle w:val="affc"/>
          <w:lang w:val="en-US"/>
        </w:rPr>
        <w:t>Ida</w:t>
      </w:r>
      <w:r w:rsidRPr="00ED0774">
        <w:rPr>
          <w:rStyle w:val="affc"/>
        </w:rPr>
        <w:t>-</w:t>
      </w:r>
      <w:r w:rsidRPr="00ED0774">
        <w:rPr>
          <w:rStyle w:val="affc"/>
          <w:lang w:val="en-US"/>
        </w:rPr>
        <w:t>Ara</w:t>
      </w:r>
      <w:r w:rsidRPr="00ED0774">
        <w:rPr>
          <w:rStyle w:val="affc"/>
        </w:rPr>
        <w:t>-</w:t>
      </w:r>
      <w:r w:rsidRPr="00ED0774">
        <w:rPr>
          <w:rStyle w:val="affc"/>
          <w:lang w:val="en-US"/>
        </w:rPr>
        <w:t>c</w:t>
      </w:r>
      <w:r w:rsidRPr="00ED0774">
        <w:rPr>
          <w:rStyle w:val="affc"/>
        </w:rPr>
        <w:t>)</w:t>
      </w:r>
      <w:r w:rsidR="00926681" w:rsidRPr="00ED0774">
        <w:rPr>
          <w:rStyle w:val="affc"/>
        </w:rPr>
        <w:t xml:space="preserve"> </w:t>
      </w:r>
      <w:r w:rsidR="00334931" w:rsidRPr="00ED0774">
        <w:rPr>
          <w:rStyle w:val="affc"/>
        </w:rPr>
        <w:t>либо</w:t>
      </w:r>
      <w:r w:rsidR="00926681" w:rsidRPr="00ED0774">
        <w:rPr>
          <w:rStyle w:val="affc"/>
        </w:rPr>
        <w:t xml:space="preserve"> </w:t>
      </w:r>
      <w:r w:rsidR="00334931" w:rsidRPr="00ED0774">
        <w:rPr>
          <w:rStyle w:val="affc"/>
        </w:rPr>
        <w:t>терапия</w:t>
      </w:r>
      <w:r w:rsidR="00926681" w:rsidRPr="00ED0774">
        <w:rPr>
          <w:rStyle w:val="affc"/>
        </w:rPr>
        <w:t xml:space="preserve"> </w:t>
      </w:r>
      <w:r w:rsidR="00E05976" w:rsidRPr="00ED0774">
        <w:rPr>
          <w:rStyle w:val="affc"/>
        </w:rPr>
        <w:t>#</w:t>
      </w:r>
      <w:r w:rsidR="00717040" w:rsidRPr="00ED0774">
        <w:rPr>
          <w:rStyle w:val="affc"/>
        </w:rPr>
        <w:t>венетоклакс</w:t>
      </w:r>
      <w:r w:rsidR="00334931" w:rsidRPr="00ED0774">
        <w:rPr>
          <w:rStyle w:val="affc"/>
        </w:rPr>
        <w:t>ом</w:t>
      </w:r>
      <w:r w:rsidR="00926681" w:rsidRPr="00ED0774">
        <w:rPr>
          <w:rStyle w:val="affc"/>
        </w:rPr>
        <w:t xml:space="preserve"> </w:t>
      </w:r>
      <w:r w:rsidR="00334931" w:rsidRPr="00ED0774">
        <w:rPr>
          <w:rStyle w:val="affc"/>
        </w:rPr>
        <w:t>в</w:t>
      </w:r>
      <w:r w:rsidR="00926681" w:rsidRPr="00ED0774">
        <w:rPr>
          <w:rStyle w:val="affc"/>
        </w:rPr>
        <w:t xml:space="preserve"> </w:t>
      </w:r>
      <w:r w:rsidR="00334931" w:rsidRPr="00ED0774">
        <w:rPr>
          <w:rStyle w:val="affc"/>
        </w:rPr>
        <w:t>сочетании</w:t>
      </w:r>
      <w:r w:rsidR="00926681" w:rsidRPr="00ED0774">
        <w:rPr>
          <w:rStyle w:val="affc"/>
        </w:rPr>
        <w:t xml:space="preserve"> </w:t>
      </w:r>
      <w:r w:rsidR="00334931" w:rsidRPr="00ED0774">
        <w:rPr>
          <w:rStyle w:val="affc"/>
        </w:rPr>
        <w:t>с</w:t>
      </w:r>
      <w:r w:rsidR="00926681" w:rsidRPr="00ED0774">
        <w:rPr>
          <w:rStyle w:val="affc"/>
        </w:rPr>
        <w:t xml:space="preserve"> </w:t>
      </w:r>
      <w:r w:rsidR="00717040" w:rsidRPr="00ED0774">
        <w:rPr>
          <w:rStyle w:val="affc"/>
        </w:rPr>
        <w:t>гипометилирующими</w:t>
      </w:r>
      <w:r w:rsidR="00926681" w:rsidRPr="00ED0774">
        <w:rPr>
          <w:rStyle w:val="affc"/>
        </w:rPr>
        <w:t xml:space="preserve"> </w:t>
      </w:r>
      <w:r w:rsidR="00334931" w:rsidRPr="00ED0774">
        <w:rPr>
          <w:rStyle w:val="affc"/>
        </w:rPr>
        <w:t>препаратами</w:t>
      </w:r>
      <w:r w:rsidR="00926681" w:rsidRPr="00ED0774">
        <w:rPr>
          <w:rStyle w:val="affc"/>
        </w:rPr>
        <w:t xml:space="preserve"> </w:t>
      </w:r>
      <w:r w:rsidRPr="00ED0774">
        <w:rPr>
          <w:i/>
        </w:rPr>
        <w:t>(см.</w:t>
      </w:r>
      <w:r w:rsidR="00926681" w:rsidRPr="00ED0774">
        <w:rPr>
          <w:i/>
        </w:rPr>
        <w:t xml:space="preserve"> </w:t>
      </w:r>
      <w:r w:rsidRPr="00ED0774">
        <w:rPr>
          <w:i/>
        </w:rPr>
        <w:t>Приложение</w:t>
      </w:r>
      <w:r w:rsidR="00926681" w:rsidRPr="00ED0774">
        <w:rPr>
          <w:i/>
        </w:rPr>
        <w:t xml:space="preserve"> </w:t>
      </w:r>
      <w:r w:rsidR="008E0777" w:rsidRPr="00ED0774">
        <w:rPr>
          <w:i/>
        </w:rPr>
        <w:t>А3.2</w:t>
      </w:r>
      <w:r w:rsidRPr="00ED0774">
        <w:rPr>
          <w:i/>
        </w:rPr>
        <w:t>):</w:t>
      </w:r>
      <w:r w:rsidR="00926681" w:rsidRPr="00ED0774">
        <w:rPr>
          <w:i/>
        </w:rPr>
        <w:t xml:space="preserve"> </w:t>
      </w:r>
      <w:r w:rsidRPr="00ED0774">
        <w:rPr>
          <w:i/>
        </w:rPr>
        <w:t>1)</w:t>
      </w:r>
      <w:r w:rsidR="00926681" w:rsidRPr="00ED0774">
        <w:rPr>
          <w:i/>
        </w:rPr>
        <w:t xml:space="preserve"> </w:t>
      </w:r>
      <w:r w:rsidRPr="00ED0774">
        <w:rPr>
          <w:i/>
        </w:rPr>
        <w:t>у</w:t>
      </w:r>
      <w:r w:rsidR="00926681" w:rsidRPr="00ED0774">
        <w:rPr>
          <w:i/>
        </w:rPr>
        <w:t xml:space="preserve"> </w:t>
      </w:r>
      <w:r w:rsidRPr="00ED0774">
        <w:rPr>
          <w:i/>
        </w:rPr>
        <w:t>тех</w:t>
      </w:r>
      <w:r w:rsidR="00926681" w:rsidRPr="00ED0774">
        <w:rPr>
          <w:i/>
        </w:rPr>
        <w:t xml:space="preserve"> </w:t>
      </w:r>
      <w:r w:rsidR="00C0487D" w:rsidRPr="00ED0774">
        <w:rPr>
          <w:i/>
        </w:rPr>
        <w:t>пациентов</w:t>
      </w:r>
      <w:r w:rsidRPr="00ED0774">
        <w:rPr>
          <w:i/>
        </w:rPr>
        <w:t>,</w:t>
      </w:r>
      <w:r w:rsidR="00926681" w:rsidRPr="00ED0774">
        <w:rPr>
          <w:i/>
        </w:rPr>
        <w:t xml:space="preserve"> </w:t>
      </w:r>
      <w:r w:rsidRPr="00ED0774">
        <w:rPr>
          <w:i/>
        </w:rPr>
        <w:t>у</w:t>
      </w:r>
      <w:r w:rsidR="00926681" w:rsidRPr="00ED0774">
        <w:rPr>
          <w:i/>
        </w:rPr>
        <w:t xml:space="preserve"> </w:t>
      </w:r>
      <w:r w:rsidRPr="00ED0774">
        <w:rPr>
          <w:i/>
        </w:rPr>
        <w:t>которых</w:t>
      </w:r>
      <w:r w:rsidR="00926681" w:rsidRPr="00ED0774">
        <w:rPr>
          <w:i/>
        </w:rPr>
        <w:t xml:space="preserve"> </w:t>
      </w:r>
      <w:r w:rsidRPr="00ED0774">
        <w:rPr>
          <w:i/>
        </w:rPr>
        <w:t>в</w:t>
      </w:r>
      <w:r w:rsidR="00926681" w:rsidRPr="00ED0774">
        <w:rPr>
          <w:i/>
        </w:rPr>
        <w:t xml:space="preserve"> </w:t>
      </w:r>
      <w:r w:rsidRPr="00ED0774">
        <w:rPr>
          <w:i/>
        </w:rPr>
        <w:t>связи</w:t>
      </w:r>
      <w:r w:rsidR="00926681" w:rsidRPr="00ED0774">
        <w:rPr>
          <w:i/>
        </w:rPr>
        <w:t xml:space="preserve"> </w:t>
      </w:r>
      <w:r w:rsidRPr="00ED0774">
        <w:rPr>
          <w:i/>
        </w:rPr>
        <w:t>с</w:t>
      </w:r>
      <w:r w:rsidR="00926681" w:rsidRPr="00ED0774">
        <w:rPr>
          <w:i/>
        </w:rPr>
        <w:t xml:space="preserve"> </w:t>
      </w:r>
      <w:r w:rsidRPr="00ED0774">
        <w:rPr>
          <w:i/>
        </w:rPr>
        <w:t>коморбидностью</w:t>
      </w:r>
      <w:r w:rsidR="00926681" w:rsidRPr="00ED0774">
        <w:rPr>
          <w:i/>
        </w:rPr>
        <w:t xml:space="preserve"> </w:t>
      </w:r>
      <w:r w:rsidRPr="00ED0774">
        <w:rPr>
          <w:i/>
        </w:rPr>
        <w:t>или</w:t>
      </w:r>
      <w:r w:rsidR="00926681" w:rsidRPr="00ED0774">
        <w:rPr>
          <w:i/>
        </w:rPr>
        <w:t xml:space="preserve"> </w:t>
      </w:r>
      <w:r w:rsidRPr="00ED0774">
        <w:rPr>
          <w:i/>
        </w:rPr>
        <w:t>возрастом</w:t>
      </w:r>
      <w:r w:rsidR="00926681" w:rsidRPr="00ED0774">
        <w:rPr>
          <w:i/>
        </w:rPr>
        <w:t xml:space="preserve"> </w:t>
      </w:r>
      <w:r w:rsidRPr="00ED0774">
        <w:rPr>
          <w:i/>
        </w:rPr>
        <w:t>невозможно</w:t>
      </w:r>
      <w:r w:rsidR="00926681" w:rsidRPr="00ED0774">
        <w:rPr>
          <w:i/>
        </w:rPr>
        <w:t xml:space="preserve"> </w:t>
      </w:r>
      <w:r w:rsidRPr="00ED0774">
        <w:rPr>
          <w:i/>
        </w:rPr>
        <w:t>использовать</w:t>
      </w:r>
      <w:r w:rsidR="00926681" w:rsidRPr="00ED0774">
        <w:rPr>
          <w:i/>
        </w:rPr>
        <w:t xml:space="preserve"> </w:t>
      </w:r>
      <w:r w:rsidRPr="00ED0774">
        <w:rPr>
          <w:i/>
        </w:rPr>
        <w:t>высокодозный</w:t>
      </w:r>
      <w:r w:rsidR="00926681" w:rsidRPr="00ED0774">
        <w:rPr>
          <w:i/>
        </w:rPr>
        <w:t xml:space="preserve"> </w:t>
      </w:r>
      <w:r w:rsidRPr="00ED0774">
        <w:rPr>
          <w:i/>
        </w:rPr>
        <w:t>подход;</w:t>
      </w:r>
      <w:r w:rsidR="00926681" w:rsidRPr="00ED0774">
        <w:rPr>
          <w:i/>
        </w:rPr>
        <w:t xml:space="preserve"> </w:t>
      </w:r>
      <w:r w:rsidRPr="00ED0774">
        <w:rPr>
          <w:i/>
        </w:rPr>
        <w:t>2)</w:t>
      </w:r>
      <w:r w:rsidR="00926681" w:rsidRPr="00ED0774">
        <w:rPr>
          <w:i/>
        </w:rPr>
        <w:t xml:space="preserve"> </w:t>
      </w:r>
      <w:r w:rsidRPr="00ED0774">
        <w:rPr>
          <w:i/>
        </w:rPr>
        <w:t>у</w:t>
      </w:r>
      <w:r w:rsidR="00926681" w:rsidRPr="00ED0774">
        <w:rPr>
          <w:i/>
        </w:rPr>
        <w:t xml:space="preserve"> </w:t>
      </w:r>
      <w:r w:rsidR="00C0487D" w:rsidRPr="00ED0774">
        <w:rPr>
          <w:i/>
        </w:rPr>
        <w:t>пациентов</w:t>
      </w:r>
      <w:r w:rsidR="00926681" w:rsidRPr="00ED0774">
        <w:rPr>
          <w:i/>
        </w:rPr>
        <w:t xml:space="preserve"> </w:t>
      </w:r>
      <w:r w:rsidR="004013B4" w:rsidRPr="00ED0774">
        <w:rPr>
          <w:i/>
        </w:rPr>
        <w:t>с</w:t>
      </w:r>
      <w:r w:rsidR="00926681" w:rsidRPr="00ED0774">
        <w:rPr>
          <w:i/>
        </w:rPr>
        <w:t xml:space="preserve"> </w:t>
      </w:r>
      <w:r w:rsidRPr="00ED0774">
        <w:rPr>
          <w:i/>
        </w:rPr>
        <w:t>острым</w:t>
      </w:r>
      <w:r w:rsidR="00926681" w:rsidRPr="00ED0774">
        <w:rPr>
          <w:i/>
        </w:rPr>
        <w:t xml:space="preserve"> </w:t>
      </w:r>
      <w:r w:rsidRPr="00ED0774">
        <w:rPr>
          <w:i/>
        </w:rPr>
        <w:t>эритробластным</w:t>
      </w:r>
      <w:r w:rsidR="00926681" w:rsidRPr="00ED0774">
        <w:rPr>
          <w:i/>
        </w:rPr>
        <w:t xml:space="preserve"> </w:t>
      </w:r>
      <w:r w:rsidRPr="00ED0774">
        <w:rPr>
          <w:i/>
        </w:rPr>
        <w:t>и</w:t>
      </w:r>
      <w:r w:rsidR="00926681" w:rsidRPr="00ED0774">
        <w:rPr>
          <w:i/>
        </w:rPr>
        <w:t xml:space="preserve"> </w:t>
      </w:r>
      <w:r w:rsidRPr="00ED0774">
        <w:rPr>
          <w:i/>
        </w:rPr>
        <w:t>мегакариобластным</w:t>
      </w:r>
      <w:r w:rsidR="00926681" w:rsidRPr="00ED0774">
        <w:rPr>
          <w:i/>
        </w:rPr>
        <w:t xml:space="preserve"> </w:t>
      </w:r>
      <w:r w:rsidRPr="00ED0774">
        <w:rPr>
          <w:i/>
        </w:rPr>
        <w:t>лейкозами</w:t>
      </w:r>
      <w:r w:rsidR="00926681" w:rsidRPr="00ED0774">
        <w:rPr>
          <w:i/>
        </w:rPr>
        <w:t xml:space="preserve"> </w:t>
      </w:r>
      <w:r w:rsidRPr="00ED0774">
        <w:rPr>
          <w:i/>
        </w:rPr>
        <w:t>при</w:t>
      </w:r>
      <w:r w:rsidR="00926681" w:rsidRPr="00ED0774">
        <w:rPr>
          <w:i/>
        </w:rPr>
        <w:t xml:space="preserve"> </w:t>
      </w:r>
      <w:r w:rsidRPr="00ED0774">
        <w:rPr>
          <w:i/>
        </w:rPr>
        <w:t>недостижении</w:t>
      </w:r>
      <w:r w:rsidR="00926681" w:rsidRPr="00ED0774">
        <w:rPr>
          <w:i/>
        </w:rPr>
        <w:t xml:space="preserve"> </w:t>
      </w:r>
      <w:r w:rsidR="004013B4" w:rsidRPr="00ED0774">
        <w:rPr>
          <w:i/>
        </w:rPr>
        <w:t>ПР</w:t>
      </w:r>
      <w:r w:rsidR="00926681" w:rsidRPr="00ED0774">
        <w:rPr>
          <w:i/>
        </w:rPr>
        <w:t xml:space="preserve"> </w:t>
      </w:r>
      <w:r w:rsidRPr="00ED0774">
        <w:rPr>
          <w:i/>
        </w:rPr>
        <w:t>на</w:t>
      </w:r>
      <w:r w:rsidR="00926681" w:rsidRPr="00ED0774">
        <w:rPr>
          <w:i/>
        </w:rPr>
        <w:t xml:space="preserve"> </w:t>
      </w:r>
      <w:r w:rsidRPr="00ED0774">
        <w:rPr>
          <w:i/>
        </w:rPr>
        <w:t>стандартных</w:t>
      </w:r>
      <w:r w:rsidR="00926681" w:rsidRPr="00ED0774">
        <w:rPr>
          <w:i/>
        </w:rPr>
        <w:t xml:space="preserve"> </w:t>
      </w:r>
      <w:r w:rsidRPr="00ED0774">
        <w:rPr>
          <w:i/>
        </w:rPr>
        <w:t>курсах;</w:t>
      </w:r>
      <w:r w:rsidR="00926681" w:rsidRPr="00ED0774">
        <w:rPr>
          <w:i/>
        </w:rPr>
        <w:t xml:space="preserve"> </w:t>
      </w:r>
      <w:r w:rsidRPr="00ED0774">
        <w:rPr>
          <w:i/>
        </w:rPr>
        <w:t>3)</w:t>
      </w:r>
      <w:r w:rsidR="00926681" w:rsidRPr="00ED0774">
        <w:rPr>
          <w:i/>
        </w:rPr>
        <w:t xml:space="preserve"> </w:t>
      </w:r>
      <w:r w:rsidRPr="00ED0774">
        <w:rPr>
          <w:i/>
        </w:rPr>
        <w:t>у</w:t>
      </w:r>
      <w:r w:rsidR="00926681" w:rsidRPr="00ED0774">
        <w:rPr>
          <w:i/>
        </w:rPr>
        <w:t xml:space="preserve"> </w:t>
      </w:r>
      <w:r w:rsidR="00C0487D" w:rsidRPr="00ED0774">
        <w:rPr>
          <w:i/>
        </w:rPr>
        <w:t>пациентов</w:t>
      </w:r>
      <w:r w:rsidR="00926681" w:rsidRPr="00ED0774">
        <w:rPr>
          <w:i/>
        </w:rPr>
        <w:t xml:space="preserve"> </w:t>
      </w:r>
      <w:r w:rsidRPr="00ED0774">
        <w:rPr>
          <w:i/>
        </w:rPr>
        <w:t>из</w:t>
      </w:r>
      <w:r w:rsidR="00926681" w:rsidRPr="00ED0774">
        <w:rPr>
          <w:i/>
        </w:rPr>
        <w:t xml:space="preserve"> </w:t>
      </w:r>
      <w:r w:rsidRPr="00ED0774">
        <w:rPr>
          <w:i/>
        </w:rPr>
        <w:t>группы</w:t>
      </w:r>
      <w:r w:rsidR="00926681" w:rsidRPr="00ED0774">
        <w:rPr>
          <w:i/>
        </w:rPr>
        <w:t xml:space="preserve"> </w:t>
      </w:r>
      <w:r w:rsidRPr="00ED0774">
        <w:rPr>
          <w:i/>
        </w:rPr>
        <w:t>неблагоприятного</w:t>
      </w:r>
      <w:r w:rsidR="00926681" w:rsidRPr="00ED0774">
        <w:rPr>
          <w:i/>
        </w:rPr>
        <w:t xml:space="preserve"> </w:t>
      </w:r>
      <w:r w:rsidRPr="00ED0774">
        <w:rPr>
          <w:i/>
        </w:rPr>
        <w:t>молекулярно-генетического</w:t>
      </w:r>
      <w:r w:rsidR="00926681" w:rsidRPr="00ED0774">
        <w:rPr>
          <w:i/>
        </w:rPr>
        <w:t xml:space="preserve"> </w:t>
      </w:r>
      <w:r w:rsidRPr="00ED0774">
        <w:rPr>
          <w:i/>
        </w:rPr>
        <w:t>прогноза.</w:t>
      </w:r>
    </w:p>
    <w:p w14:paraId="1CF16F05" w14:textId="2C1E8A8F" w:rsidR="00044A18" w:rsidRPr="00ED0774" w:rsidRDefault="001674FE" w:rsidP="0067589B">
      <w:pPr>
        <w:pStyle w:val="10"/>
        <w:divId w:val="488638550"/>
        <w:rPr>
          <w:lang w:val="en-US"/>
        </w:rPr>
      </w:pPr>
      <w:r w:rsidRPr="00ED0774">
        <w:rPr>
          <w:rStyle w:val="affb"/>
          <w:color w:val="000000"/>
        </w:rPr>
        <w:t>Не</w:t>
      </w:r>
      <w:r w:rsidR="00926681" w:rsidRPr="00ED0774">
        <w:rPr>
          <w:rStyle w:val="affb"/>
          <w:color w:val="000000"/>
        </w:rPr>
        <w:t xml:space="preserve"> </w:t>
      </w:r>
      <w:r w:rsidRPr="00ED0774">
        <w:rPr>
          <w:rStyle w:val="affb"/>
          <w:color w:val="000000"/>
        </w:rPr>
        <w:t>рекомендуется</w:t>
      </w:r>
      <w:r w:rsidR="00926681" w:rsidRPr="00ED0774">
        <w:rPr>
          <w:rStyle w:val="affb"/>
          <w:color w:val="000000"/>
        </w:rPr>
        <w:t xml:space="preserve"> </w:t>
      </w:r>
      <w:r w:rsidRPr="00ED0774">
        <w:t>выполнение</w:t>
      </w:r>
      <w:r w:rsidR="00926681" w:rsidRPr="00ED0774">
        <w:t xml:space="preserve"> </w:t>
      </w:r>
      <w:r w:rsidRPr="00ED0774">
        <w:t>ТГСК</w:t>
      </w:r>
      <w:r w:rsidR="00926681" w:rsidRPr="00ED0774">
        <w:t xml:space="preserve"> </w:t>
      </w:r>
      <w:r w:rsidRPr="00ED0774">
        <w:t>пациентам,</w:t>
      </w:r>
      <w:r w:rsidR="00926681" w:rsidRPr="00ED0774">
        <w:t xml:space="preserve"> </w:t>
      </w:r>
      <w:r w:rsidRPr="00ED0774">
        <w:t>у</w:t>
      </w:r>
      <w:r w:rsidR="00926681" w:rsidRPr="00ED0774">
        <w:t xml:space="preserve"> </w:t>
      </w:r>
      <w:r w:rsidRPr="00ED0774">
        <w:t>которых</w:t>
      </w:r>
      <w:r w:rsidR="00926681" w:rsidRPr="00ED0774">
        <w:t xml:space="preserve"> </w:t>
      </w:r>
      <w:r w:rsidRPr="00ED0774">
        <w:t>не</w:t>
      </w:r>
      <w:r w:rsidR="00926681" w:rsidRPr="00ED0774">
        <w:t xml:space="preserve"> </w:t>
      </w:r>
      <w:r w:rsidRPr="00ED0774">
        <w:t>достигнута</w:t>
      </w:r>
      <w:r w:rsidR="00926681" w:rsidRPr="00ED0774">
        <w:t xml:space="preserve"> </w:t>
      </w:r>
      <w:r w:rsidRPr="00ED0774">
        <w:t>ремиссия</w:t>
      </w:r>
      <w:r w:rsidR="00926681" w:rsidRPr="00ED0774">
        <w:t xml:space="preserve"> </w:t>
      </w:r>
      <w:r w:rsidRPr="00ED0774">
        <w:t>после</w:t>
      </w:r>
      <w:r w:rsidR="00926681" w:rsidRPr="00ED0774">
        <w:t xml:space="preserve"> </w:t>
      </w:r>
      <w:r w:rsidRPr="00ED0774">
        <w:t>нескольких</w:t>
      </w:r>
      <w:r w:rsidR="00926681" w:rsidRPr="00ED0774">
        <w:t xml:space="preserve"> </w:t>
      </w:r>
      <w:r w:rsidRPr="00ED0774">
        <w:t>линий</w:t>
      </w:r>
      <w:r w:rsidR="00926681" w:rsidRPr="00ED0774">
        <w:t xml:space="preserve"> </w:t>
      </w:r>
      <w:r w:rsidRPr="00ED0774">
        <w:t>индукционной</w:t>
      </w:r>
      <w:r w:rsidR="00926681" w:rsidRPr="00ED0774">
        <w:t xml:space="preserve"> </w:t>
      </w:r>
      <w:r w:rsidRPr="00ED0774">
        <w:t>терапии</w:t>
      </w:r>
      <w:r w:rsidR="00926681" w:rsidRPr="00ED0774">
        <w:t xml:space="preserve"> </w:t>
      </w:r>
      <w:r w:rsidR="00E75E68" w:rsidRPr="00ED0774">
        <w:fldChar w:fldCharType="begin" w:fldLock="1"/>
      </w:r>
      <w:r w:rsidR="000E616A">
        <w:instrText>ADDIN CSL_CITATION {"citationItems":[{"id":"ITEM-1","itemData":{"DOI":"10.1038/leu.2011.13","ISSN":"08876924","PMID":"21339758","abstract":"Treatment options for adults with primary refractory acute myeloid leukaemia (PREF AML) are extremely limited. Although sibling allogeneic stem cell transplantation can result in long-term survival, most patients lack a matched family donor and are destined to die of refractory disease. Greater availability of unrelated donors and improvements in supportive care have increased the proportion of patients with PREF AML in whom allografting is technically feasible, but the outcome of unrelated donor transplantation in this population has not been studied. We therefore analysed overall survival in 168 patients with PREF AML, who underwent unrelated donor transplantation between 1994 and 2006. The 5-year overall survival for the whole group was 22%. In multivariate analysis, fewer than three courses of induction chemotherapy, a lower percentage of bone marrow blasts at transplant and patient cytomegalovirus seropositivity were associated with improved survival. This allowed the development of a scoring system that identified four groups with survival rates between 4411% and 0%. This study demonstrates an important role for unrelated donor transplantation in the management of selected patients with PREF AML and confirms the importance of initiating an urgent unrelated donor search in patients with no matched sibling donor, who fail to respond to induction chemotherapy. © 2011 Macmillan Publishers Limited All rights reserved.","author":[{"dropping-particle":"","family":"Craddock","given":"C","non-dropping-particle":"","parse-names":false,"suffix":""},{"dropping-particle":"","family":"Labopin","given":"M","non-dropping-particle":"","parse-names":false,"suffix":""},{"dropping-particle":"","family":"Pillai","given":"S.","non-dropping-particle":"","parse-names":false,"suffix":""},{"dropping-particle":"","family":"Finke","given":"J.","non-dropping-particle":"","parse-names":false,"suffix":""},{"dropping-particle":"","family":"Bunjes","given":"D.","non-dropping-particle":"","parse-names":false,"suffix":""},{"dropping-particle":"","family":"Greinix","given":"H.","non-dropping-particle":"","parse-names":false,"suffix":""},{"dropping-particle":"","family":"Ehninger","given":"G.","non-dropping-particle":"","parse-names":false,"suffix":""},{"dropping-particle":"","family":"Steckel","given":"N. K.","non-dropping-particle":"","parse-names":false,"suffix":""},{"dropping-particle":"","family":"Zander","given":"A. R.","non-dropping-particle":"","parse-names":false,"suffix":""},{"dropping-particle":"","family":"Schwerdtfeger","given":"R.","non-dropping-particle":"","parse-names":false,"suffix":""},{"dropping-particle":"","family":"Buchholz","given":"S.","non-dropping-particle":"","parse-names":false,"suffix":""},{"dropping-particle":"","family":"Kolb","given":"H. J.","non-dropping-particle":"","parse-names":false,"suffix":""},{"dropping-particle":"","family":"Volin","given":"L.","non-dropping-particle":"","parse-names":false,"suffix":""},{"dropping-particle":"","family":"Fauser","given":"A.","non-dropping-particle":"","parse-names":false,"suffix":""},{"dropping-particle":"","family":"Polge","given":"E.","non-dropping-particle":"","parse-names":false,"suffix":""},{"dropping-particle":"","family":"Schmid","given":"C","non-dropping-particle":"","parse-names":false,"suffix":""},{"dropping-particle":"","family":"Mohty","given":"M.","non-dropping-particle":"","parse-names":false,"suffix":""},{"dropping-particle":"","family":"Rocha","given":"V","non-dropping-particle":"","parse-names":false,"suffix":""}],"container-title":"Leukemia","id":"ITEM-1","issue":"5","issued":{"date-parts":[["2011"]]},"page":"808-813","title":"Factors predicting outcome after unrelated donor stem cell transplantation in primary refractory acute myeloid leukaemia","type":"article-journal","volume":"25"},"uris":["http://www.mendeley.com/documents/?uuid=5e5d92a4-2e05-3b1d-8a5d-cb111cd1195f"]}],"mendeley":{"formattedCitation":"[77]","plainTextFormattedCitation":"[77]","previouslyFormattedCitation":"[77]"},"properties":{"noteIndex":0},"schema":"https://github.com/citation-style-language/schema/raw/master/csl-citation.json"}</w:instrText>
      </w:r>
      <w:r w:rsidR="00E75E68" w:rsidRPr="00ED0774">
        <w:fldChar w:fldCharType="separate"/>
      </w:r>
      <w:r w:rsidR="000E616A" w:rsidRPr="000E616A">
        <w:rPr>
          <w:noProof/>
        </w:rPr>
        <w:t>[77]</w:t>
      </w:r>
      <w:r w:rsidR="00E75E68" w:rsidRPr="00ED0774">
        <w:fldChar w:fldCharType="end"/>
      </w:r>
      <w:r w:rsidRPr="00ED0774">
        <w:t>.</w:t>
      </w:r>
      <w:r w:rsidR="00A11EED" w:rsidRPr="00ED0774">
        <w:rPr>
          <w:lang w:val="en-US"/>
        </w:rPr>
        <w:t xml:space="preserve"> </w:t>
      </w:r>
    </w:p>
    <w:p w14:paraId="753CE370" w14:textId="349C01BB" w:rsidR="001674FE" w:rsidRPr="00ED0774" w:rsidRDefault="00101ED7" w:rsidP="0067589B">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9A1E34" w:rsidRPr="00ED0774">
        <w:rPr>
          <w:rStyle w:val="affb"/>
          <w:color w:val="000000"/>
        </w:rPr>
        <w:t xml:space="preserve">С </w:t>
      </w:r>
      <w:r w:rsidR="001674FE" w:rsidRPr="00ED0774">
        <w:rPr>
          <w:rStyle w:val="affb"/>
          <w:color w:val="000000"/>
        </w:rPr>
        <w:t>(уровень</w:t>
      </w:r>
      <w:r w:rsidR="00926681" w:rsidRPr="00ED0774">
        <w:rPr>
          <w:rStyle w:val="affb"/>
          <w:color w:val="000000"/>
        </w:rPr>
        <w:t xml:space="preserve"> </w:t>
      </w:r>
      <w:r w:rsidR="001674FE" w:rsidRPr="00ED0774">
        <w:rPr>
          <w:rStyle w:val="affb"/>
          <w:color w:val="000000"/>
        </w:rPr>
        <w:t>достоверности</w:t>
      </w:r>
      <w:r w:rsidR="00926681" w:rsidRPr="00ED0774">
        <w:rPr>
          <w:rStyle w:val="affb"/>
          <w:color w:val="000000"/>
        </w:rPr>
        <w:t xml:space="preserve"> </w:t>
      </w:r>
      <w:r w:rsidR="001674FE" w:rsidRPr="00ED0774">
        <w:rPr>
          <w:rStyle w:val="affb"/>
          <w:color w:val="000000"/>
        </w:rPr>
        <w:t>доказательств</w:t>
      </w:r>
      <w:r w:rsidR="00926681" w:rsidRPr="00ED0774">
        <w:rPr>
          <w:rStyle w:val="affb"/>
          <w:color w:val="000000"/>
        </w:rPr>
        <w:t xml:space="preserve"> </w:t>
      </w:r>
      <w:r w:rsidR="001674FE" w:rsidRPr="00ED0774">
        <w:rPr>
          <w:rStyle w:val="affb"/>
          <w:color w:val="000000"/>
        </w:rPr>
        <w:t>–</w:t>
      </w:r>
      <w:r w:rsidR="00926681" w:rsidRPr="00ED0774">
        <w:rPr>
          <w:rStyle w:val="affb"/>
          <w:color w:val="000000"/>
        </w:rPr>
        <w:t xml:space="preserve"> </w:t>
      </w:r>
      <w:r w:rsidR="009A1E34" w:rsidRPr="00ED0774">
        <w:rPr>
          <w:rStyle w:val="affb"/>
          <w:color w:val="000000"/>
        </w:rPr>
        <w:t>4</w:t>
      </w:r>
      <w:r w:rsidR="00CD79B1" w:rsidRPr="00ED0774">
        <w:rPr>
          <w:rStyle w:val="affb"/>
          <w:color w:val="000000"/>
        </w:rPr>
        <w:t>)</w:t>
      </w:r>
    </w:p>
    <w:p w14:paraId="3BEE2A9C" w14:textId="77777777" w:rsidR="001674FE"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b"/>
          <w:i/>
          <w:iCs/>
          <w:color w:val="000000"/>
        </w:rPr>
        <w:t xml:space="preserve"> </w:t>
      </w:r>
      <w:r w:rsidR="00E41799" w:rsidRPr="00ED0774">
        <w:rPr>
          <w:rStyle w:val="affc"/>
          <w:color w:val="000000"/>
        </w:rPr>
        <w:t>э</w:t>
      </w:r>
      <w:r w:rsidR="001674FE" w:rsidRPr="00ED0774">
        <w:rPr>
          <w:rStyle w:val="affc"/>
          <w:color w:val="000000"/>
        </w:rPr>
        <w:t>ти</w:t>
      </w:r>
      <w:r w:rsidR="00926681" w:rsidRPr="00ED0774">
        <w:rPr>
          <w:rStyle w:val="affc"/>
          <w:color w:val="000000"/>
        </w:rPr>
        <w:t xml:space="preserve"> </w:t>
      </w:r>
      <w:r w:rsidR="000F60CA" w:rsidRPr="00ED0774">
        <w:rPr>
          <w:rStyle w:val="affc"/>
          <w:color w:val="000000"/>
        </w:rPr>
        <w:t>пациенты</w:t>
      </w:r>
      <w:r w:rsidR="00926681" w:rsidRPr="00ED0774">
        <w:rPr>
          <w:rStyle w:val="affc"/>
          <w:color w:val="000000"/>
        </w:rPr>
        <w:t xml:space="preserve"> </w:t>
      </w:r>
      <w:r w:rsidR="001674FE" w:rsidRPr="00ED0774">
        <w:rPr>
          <w:rStyle w:val="affc"/>
          <w:color w:val="000000"/>
        </w:rPr>
        <w:t>являются</w:t>
      </w:r>
      <w:r w:rsidR="00926681" w:rsidRPr="00ED0774">
        <w:rPr>
          <w:rStyle w:val="affc"/>
          <w:color w:val="000000"/>
        </w:rPr>
        <w:t xml:space="preserve"> </w:t>
      </w:r>
      <w:r w:rsidR="001674FE" w:rsidRPr="00ED0774">
        <w:rPr>
          <w:rStyle w:val="affc"/>
          <w:color w:val="000000"/>
        </w:rPr>
        <w:t>кандидатами</w:t>
      </w:r>
      <w:r w:rsidR="00926681" w:rsidRPr="00ED0774">
        <w:rPr>
          <w:rStyle w:val="affc"/>
          <w:color w:val="000000"/>
        </w:rPr>
        <w:t xml:space="preserve"> </w:t>
      </w:r>
      <w:r w:rsidR="001674FE" w:rsidRPr="00ED0774">
        <w:rPr>
          <w:rStyle w:val="affc"/>
          <w:color w:val="000000"/>
        </w:rPr>
        <w:t>на</w:t>
      </w:r>
      <w:r w:rsidR="00926681" w:rsidRPr="00ED0774">
        <w:rPr>
          <w:rStyle w:val="affc"/>
          <w:color w:val="000000"/>
        </w:rPr>
        <w:t xml:space="preserve"> </w:t>
      </w:r>
      <w:r w:rsidR="001674FE" w:rsidRPr="00ED0774">
        <w:rPr>
          <w:rStyle w:val="affc"/>
          <w:color w:val="000000"/>
        </w:rPr>
        <w:t>включение</w:t>
      </w:r>
      <w:r w:rsidR="00926681" w:rsidRPr="00ED0774">
        <w:rPr>
          <w:rStyle w:val="affc"/>
          <w:color w:val="000000"/>
        </w:rPr>
        <w:t xml:space="preserve"> </w:t>
      </w:r>
      <w:r w:rsidR="001674FE" w:rsidRPr="00ED0774">
        <w:rPr>
          <w:rStyle w:val="affc"/>
          <w:color w:val="000000"/>
        </w:rPr>
        <w:t>в</w:t>
      </w:r>
      <w:r w:rsidR="00926681" w:rsidRPr="00ED0774">
        <w:rPr>
          <w:rStyle w:val="affc"/>
          <w:color w:val="000000"/>
        </w:rPr>
        <w:t xml:space="preserve"> </w:t>
      </w:r>
      <w:r w:rsidR="00E41799" w:rsidRPr="00ED0774">
        <w:rPr>
          <w:rStyle w:val="affc"/>
          <w:color w:val="000000"/>
        </w:rPr>
        <w:t>клинические</w:t>
      </w:r>
      <w:r w:rsidR="00926681" w:rsidRPr="00ED0774">
        <w:rPr>
          <w:rStyle w:val="affc"/>
          <w:color w:val="000000"/>
        </w:rPr>
        <w:t xml:space="preserve"> </w:t>
      </w:r>
      <w:r w:rsidR="00E41799" w:rsidRPr="00ED0774">
        <w:rPr>
          <w:rStyle w:val="affc"/>
          <w:color w:val="000000"/>
        </w:rPr>
        <w:t>исследования</w:t>
      </w:r>
      <w:r w:rsidR="00926681" w:rsidRPr="00ED0774">
        <w:rPr>
          <w:rStyle w:val="affc"/>
          <w:color w:val="000000"/>
        </w:rPr>
        <w:t xml:space="preserve"> </w:t>
      </w:r>
      <w:r w:rsidR="001674FE" w:rsidRPr="00ED0774">
        <w:rPr>
          <w:rStyle w:val="affc"/>
          <w:color w:val="000000"/>
        </w:rPr>
        <w:t>по</w:t>
      </w:r>
      <w:r w:rsidR="00926681" w:rsidRPr="00ED0774">
        <w:rPr>
          <w:rStyle w:val="affc"/>
          <w:color w:val="000000"/>
        </w:rPr>
        <w:t xml:space="preserve"> </w:t>
      </w:r>
      <w:r w:rsidR="001674FE" w:rsidRPr="00ED0774">
        <w:rPr>
          <w:rStyle w:val="affc"/>
          <w:color w:val="000000"/>
        </w:rPr>
        <w:t>изучению</w:t>
      </w:r>
      <w:r w:rsidR="00926681" w:rsidRPr="00ED0774">
        <w:rPr>
          <w:rStyle w:val="affc"/>
          <w:color w:val="000000"/>
        </w:rPr>
        <w:t xml:space="preserve"> </w:t>
      </w:r>
      <w:r w:rsidR="001674FE" w:rsidRPr="00ED0774">
        <w:rPr>
          <w:rStyle w:val="affc"/>
          <w:color w:val="000000"/>
        </w:rPr>
        <w:t>новых</w:t>
      </w:r>
      <w:r w:rsidR="00926681" w:rsidRPr="00ED0774">
        <w:rPr>
          <w:rStyle w:val="affc"/>
          <w:color w:val="000000"/>
        </w:rPr>
        <w:t xml:space="preserve"> </w:t>
      </w:r>
      <w:r w:rsidR="001674FE" w:rsidRPr="00ED0774">
        <w:rPr>
          <w:rStyle w:val="affc"/>
          <w:color w:val="000000"/>
        </w:rPr>
        <w:t>лекарственных</w:t>
      </w:r>
      <w:r w:rsidR="00926681" w:rsidRPr="00ED0774">
        <w:rPr>
          <w:rStyle w:val="affc"/>
          <w:color w:val="000000"/>
        </w:rPr>
        <w:t xml:space="preserve"> </w:t>
      </w:r>
      <w:r w:rsidR="001674FE" w:rsidRPr="00ED0774">
        <w:rPr>
          <w:rStyle w:val="affc"/>
          <w:color w:val="000000"/>
        </w:rPr>
        <w:t>препаратов.</w:t>
      </w:r>
    </w:p>
    <w:p w14:paraId="3AE5844E" w14:textId="73DA7877" w:rsidR="00044A18" w:rsidRPr="00ED0774" w:rsidRDefault="007C6B4D" w:rsidP="0067589B">
      <w:pPr>
        <w:pStyle w:val="10"/>
        <w:divId w:val="488638550"/>
        <w:rPr>
          <w:lang w:val="en-US"/>
        </w:rPr>
      </w:pPr>
      <w:r w:rsidRPr="00ED0774">
        <w:rPr>
          <w:rStyle w:val="affb"/>
          <w:color w:val="000000"/>
          <w:szCs w:val="24"/>
        </w:rPr>
        <w:t>Рекомендуется</w:t>
      </w:r>
      <w:r w:rsidR="00926681" w:rsidRPr="00ED0774">
        <w:t xml:space="preserve"> </w:t>
      </w:r>
      <w:r w:rsidR="003F16A7" w:rsidRPr="00ED0774">
        <w:t>у</w:t>
      </w:r>
      <w:r w:rsidR="00926681" w:rsidRPr="00ED0774">
        <w:t xml:space="preserve"> </w:t>
      </w:r>
      <w:r w:rsidR="003F16A7" w:rsidRPr="00ED0774">
        <w:t>пациентов</w:t>
      </w:r>
      <w:r w:rsidR="00926681" w:rsidRPr="00ED0774">
        <w:t xml:space="preserve"> </w:t>
      </w:r>
      <w:r w:rsidR="003F16A7" w:rsidRPr="00ED0774">
        <w:t>при</w:t>
      </w:r>
      <w:r w:rsidR="00926681" w:rsidRPr="00ED0774">
        <w:t xml:space="preserve"> </w:t>
      </w:r>
      <w:r w:rsidRPr="00ED0774">
        <w:t>констатации</w:t>
      </w:r>
      <w:r w:rsidR="00926681" w:rsidRPr="00ED0774">
        <w:t xml:space="preserve"> </w:t>
      </w:r>
      <w:r w:rsidRPr="00ED0774">
        <w:t>позднего</w:t>
      </w:r>
      <w:r w:rsidR="00926681" w:rsidRPr="00ED0774">
        <w:t xml:space="preserve"> </w:t>
      </w:r>
      <w:r w:rsidRPr="00ED0774">
        <w:t>рецидива</w:t>
      </w:r>
      <w:r w:rsidR="00926681" w:rsidRPr="00ED0774">
        <w:t xml:space="preserve"> </w:t>
      </w:r>
      <w:r w:rsidRPr="00ED0774">
        <w:t>ОМЛ</w:t>
      </w:r>
      <w:r w:rsidR="00926681" w:rsidRPr="00ED0774">
        <w:t xml:space="preserve"> </w:t>
      </w:r>
      <w:r w:rsidRPr="00ED0774">
        <w:t>(продолжительность</w:t>
      </w:r>
      <w:r w:rsidR="00926681" w:rsidRPr="00ED0774">
        <w:t xml:space="preserve"> </w:t>
      </w:r>
      <w:r w:rsidR="00E41799" w:rsidRPr="00ED0774">
        <w:t>1-</w:t>
      </w:r>
      <w:r w:rsidRPr="00ED0774">
        <w:t>й</w:t>
      </w:r>
      <w:r w:rsidR="00926681" w:rsidRPr="00ED0774">
        <w:t xml:space="preserve"> </w:t>
      </w:r>
      <w:r w:rsidRPr="00ED0774">
        <w:t>ПР</w:t>
      </w:r>
      <w:r w:rsidR="00926681" w:rsidRPr="00ED0774">
        <w:t xml:space="preserve"> </w:t>
      </w:r>
      <w:r w:rsidRPr="00ED0774">
        <w:t>более</w:t>
      </w:r>
      <w:r w:rsidR="00926681" w:rsidRPr="00ED0774">
        <w:t xml:space="preserve"> </w:t>
      </w:r>
      <w:r w:rsidRPr="00ED0774">
        <w:t>1</w:t>
      </w:r>
      <w:r w:rsidR="00926681" w:rsidRPr="00ED0774">
        <w:t xml:space="preserve"> </w:t>
      </w:r>
      <w:r w:rsidRPr="00ED0774">
        <w:t>года)</w:t>
      </w:r>
      <w:r w:rsidR="00926681" w:rsidRPr="00ED0774">
        <w:t xml:space="preserve"> </w:t>
      </w:r>
      <w:r w:rsidR="0022377C" w:rsidRPr="00ED0774">
        <w:t>в</w:t>
      </w:r>
      <w:r w:rsidR="00926681" w:rsidRPr="00ED0774">
        <w:t xml:space="preserve"> </w:t>
      </w:r>
      <w:r w:rsidRPr="00ED0774">
        <w:t>выбор</w:t>
      </w:r>
      <w:r w:rsidR="0022377C" w:rsidRPr="00ED0774">
        <w:t>е</w:t>
      </w:r>
      <w:r w:rsidR="00926681" w:rsidRPr="00ED0774">
        <w:t xml:space="preserve"> </w:t>
      </w:r>
      <w:r w:rsidRPr="00ED0774">
        <w:t>терапевтической</w:t>
      </w:r>
      <w:r w:rsidR="00926681" w:rsidRPr="00ED0774">
        <w:t xml:space="preserve"> </w:t>
      </w:r>
      <w:r w:rsidRPr="00ED0774">
        <w:t>тактики</w:t>
      </w:r>
      <w:r w:rsidR="00926681" w:rsidRPr="00ED0774">
        <w:t xml:space="preserve"> </w:t>
      </w:r>
      <w:r w:rsidR="0022377C" w:rsidRPr="00ED0774">
        <w:t>руководствоватьс</w:t>
      </w:r>
      <w:r w:rsidR="0054298A" w:rsidRPr="00ED0774">
        <w:t>я</w:t>
      </w:r>
      <w:r w:rsidR="00926681" w:rsidRPr="00ED0774">
        <w:t xml:space="preserve"> </w:t>
      </w:r>
      <w:r w:rsidR="0054298A" w:rsidRPr="00ED0774">
        <w:t>информацией</w:t>
      </w:r>
      <w:r w:rsidR="00926681" w:rsidRPr="00ED0774">
        <w:t xml:space="preserve"> </w:t>
      </w:r>
      <w:r w:rsidR="0054298A" w:rsidRPr="00ED0774">
        <w:t>о</w:t>
      </w:r>
      <w:r w:rsidR="00926681" w:rsidRPr="00ED0774">
        <w:t xml:space="preserve"> </w:t>
      </w:r>
      <w:r w:rsidR="0054298A" w:rsidRPr="00ED0774">
        <w:t>ранее</w:t>
      </w:r>
      <w:r w:rsidR="00926681" w:rsidRPr="00ED0774">
        <w:t xml:space="preserve"> </w:t>
      </w:r>
      <w:r w:rsidR="0054298A" w:rsidRPr="00ED0774">
        <w:t>проведенной</w:t>
      </w:r>
      <w:r w:rsidR="00926681" w:rsidRPr="00ED0774">
        <w:t xml:space="preserve"> </w:t>
      </w:r>
      <w:r w:rsidR="002F4534" w:rsidRPr="00ED0774">
        <w:t>ХТ</w:t>
      </w:r>
      <w:r w:rsidRPr="00ED0774">
        <w:t>,</w:t>
      </w:r>
      <w:r w:rsidR="00926681" w:rsidRPr="00ED0774">
        <w:t xml:space="preserve"> </w:t>
      </w:r>
      <w:r w:rsidRPr="00ED0774">
        <w:t>на</w:t>
      </w:r>
      <w:r w:rsidR="00926681" w:rsidRPr="00ED0774">
        <w:t xml:space="preserve"> </w:t>
      </w:r>
      <w:r w:rsidRPr="00ED0774">
        <w:t>которой</w:t>
      </w:r>
      <w:r w:rsidR="00926681" w:rsidRPr="00ED0774">
        <w:t xml:space="preserve"> </w:t>
      </w:r>
      <w:r w:rsidRPr="00ED0774">
        <w:t>была</w:t>
      </w:r>
      <w:r w:rsidR="00926681" w:rsidRPr="00ED0774">
        <w:t xml:space="preserve"> </w:t>
      </w:r>
      <w:r w:rsidRPr="00ED0774">
        <w:t>получена</w:t>
      </w:r>
      <w:r w:rsidR="00926681" w:rsidRPr="00ED0774">
        <w:t xml:space="preserve"> </w:t>
      </w:r>
      <w:r w:rsidR="00E41799" w:rsidRPr="00ED0774">
        <w:t>1-</w:t>
      </w:r>
      <w:r w:rsidRPr="00ED0774">
        <w:t>я</w:t>
      </w:r>
      <w:r w:rsidR="00926681" w:rsidRPr="00ED0774">
        <w:t xml:space="preserve"> </w:t>
      </w:r>
      <w:r w:rsidRPr="00ED0774">
        <w:t>ПР</w:t>
      </w:r>
      <w:r w:rsidR="00926681" w:rsidRPr="00ED0774">
        <w:t xml:space="preserve"> </w:t>
      </w:r>
      <w:r w:rsidR="00982838" w:rsidRPr="00ED0774">
        <w:rPr>
          <w:lang w:val="en-US"/>
        </w:rPr>
        <w:fldChar w:fldCharType="begin" w:fldLock="1"/>
      </w:r>
      <w:r w:rsidR="00101996" w:rsidRPr="00ED0774">
        <w:rPr>
          <w:lang w:val="en-US"/>
        </w:rPr>
        <w:instrText>ADDIN</w:instrText>
      </w:r>
      <w:r w:rsidR="00101996" w:rsidRPr="00ED0774">
        <w:rPr>
          <w:lang w:val="ru-RU"/>
        </w:rPr>
        <w:instrText xml:space="preserve"> </w:instrText>
      </w:r>
      <w:r w:rsidR="00101996" w:rsidRPr="00ED0774">
        <w:rPr>
          <w:lang w:val="en-US"/>
        </w:rPr>
        <w:instrText>CSL</w:instrText>
      </w:r>
      <w:r w:rsidR="00101996" w:rsidRPr="00ED0774">
        <w:rPr>
          <w:lang w:val="ru-RU"/>
        </w:rPr>
        <w:instrText>_</w:instrText>
      </w:r>
      <w:r w:rsidR="00101996" w:rsidRPr="00ED0774">
        <w:rPr>
          <w:lang w:val="en-US"/>
        </w:rPr>
        <w:instrText>CITATION</w:instrText>
      </w:r>
      <w:r w:rsidR="00101996" w:rsidRPr="00ED0774">
        <w:rPr>
          <w:lang w:val="ru-RU"/>
        </w:rPr>
        <w:instrText xml:space="preserve"> {"</w:instrText>
      </w:r>
      <w:r w:rsidR="00101996" w:rsidRPr="00ED0774">
        <w:rPr>
          <w:lang w:val="en-US"/>
        </w:rPr>
        <w:instrText>citationItems</w:instrText>
      </w:r>
      <w:r w:rsidR="00101996" w:rsidRPr="00ED0774">
        <w:rPr>
          <w:lang w:val="ru-RU"/>
        </w:rPr>
        <w:instrText>":[{"</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1","</w:instrText>
      </w:r>
      <w:r w:rsidR="00101996" w:rsidRPr="00ED0774">
        <w:rPr>
          <w:lang w:val="en-US"/>
        </w:rPr>
        <w:instrText>itemData</w:instrText>
      </w:r>
      <w:r w:rsidR="00101996" w:rsidRPr="00ED0774">
        <w:rPr>
          <w:lang w:val="ru-RU"/>
        </w:rPr>
        <w:instrText>":{"</w:instrText>
      </w:r>
      <w:r w:rsidR="00101996" w:rsidRPr="00ED0774">
        <w:rPr>
          <w:lang w:val="en-US"/>
        </w:rPr>
        <w:instrText>author</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Савченко","</w:instrText>
      </w:r>
      <w:r w:rsidR="00101996" w:rsidRPr="00ED0774">
        <w:rPr>
          <w:lang w:val="en-US"/>
        </w:rPr>
        <w:instrText>given</w:instrText>
      </w:r>
      <w:r w:rsidR="00101996" w:rsidRPr="00ED0774">
        <w:rPr>
          <w:lang w:val="ru-RU"/>
        </w:rPr>
        <w:instrText>":"Валерий Григорьевич","</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Паровичникова","</w:instrText>
      </w:r>
      <w:r w:rsidR="00101996" w:rsidRPr="00ED0774">
        <w:rPr>
          <w:lang w:val="en-US"/>
        </w:rPr>
        <w:instrText>given</w:instrText>
      </w:r>
      <w:r w:rsidR="00101996" w:rsidRPr="00ED0774">
        <w:rPr>
          <w:lang w:val="ru-RU"/>
        </w:rPr>
        <w:instrText>":"Елена Николаевна","</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container</w:instrText>
      </w:r>
      <w:r w:rsidR="00101996" w:rsidRPr="00ED0774">
        <w:rPr>
          <w:lang w:val="ru-RU"/>
        </w:rPr>
        <w:instrText>-</w:instrText>
      </w:r>
      <w:r w:rsidR="00101996" w:rsidRPr="00ED0774">
        <w:rPr>
          <w:lang w:val="en-US"/>
        </w:rPr>
        <w:instrText>title</w:instrText>
      </w:r>
      <w:r w:rsidR="00101996" w:rsidRPr="00ED0774">
        <w:rPr>
          <w:lang w:val="ru-RU"/>
        </w:rPr>
        <w:instrText>":"Клиническая онкогематология: руководство для врачей. Под ред. Волковой М.А.. 2-е изд., перераб. и доп.","</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1","</w:instrText>
      </w:r>
      <w:r w:rsidR="00101996" w:rsidRPr="00ED0774">
        <w:rPr>
          <w:lang w:val="en-US"/>
        </w:rPr>
        <w:instrText>issued</w:instrText>
      </w:r>
      <w:r w:rsidR="00101996" w:rsidRPr="00ED0774">
        <w:rPr>
          <w:lang w:val="ru-RU"/>
        </w:rPr>
        <w:instrText>":{"</w:instrText>
      </w:r>
      <w:r w:rsidR="00101996" w:rsidRPr="00ED0774">
        <w:rPr>
          <w:lang w:val="en-US"/>
        </w:rPr>
        <w:instrText>date</w:instrText>
      </w:r>
      <w:r w:rsidR="00101996" w:rsidRPr="00ED0774">
        <w:rPr>
          <w:lang w:val="ru-RU"/>
        </w:rPr>
        <w:instrText>-</w:instrText>
      </w:r>
      <w:r w:rsidR="00101996" w:rsidRPr="00ED0774">
        <w:rPr>
          <w:lang w:val="en-US"/>
        </w:rPr>
        <w:instrText>parts</w:instrText>
      </w:r>
      <w:r w:rsidR="00101996" w:rsidRPr="00ED0774">
        <w:rPr>
          <w:lang w:val="ru-RU"/>
        </w:rPr>
        <w:instrText>":[["2007"]]},"</w:instrText>
      </w:r>
      <w:r w:rsidR="00101996" w:rsidRPr="00ED0774">
        <w:rPr>
          <w:lang w:val="en-US"/>
        </w:rPr>
        <w:instrText>page</w:instrText>
      </w:r>
      <w:r w:rsidR="00101996" w:rsidRPr="00ED0774">
        <w:rPr>
          <w:lang w:val="ru-RU"/>
        </w:rPr>
        <w:instrText>":"409-502","</w:instrText>
      </w:r>
      <w:r w:rsidR="00101996" w:rsidRPr="00ED0774">
        <w:rPr>
          <w:lang w:val="en-US"/>
        </w:rPr>
        <w:instrText>title</w:instrText>
      </w:r>
      <w:r w:rsidR="00101996" w:rsidRPr="00ED0774">
        <w:rPr>
          <w:lang w:val="ru-RU"/>
        </w:rPr>
        <w:instrText>":"Острые лейкозы","</w:instrText>
      </w:r>
      <w:r w:rsidR="00101996" w:rsidRPr="00ED0774">
        <w:rPr>
          <w:lang w:val="en-US"/>
        </w:rPr>
        <w:instrText>type</w:instrText>
      </w:r>
      <w:r w:rsidR="00101996" w:rsidRPr="00ED0774">
        <w:rPr>
          <w:lang w:val="ru-RU"/>
        </w:rPr>
        <w:instrText>":"</w:instrText>
      </w:r>
      <w:r w:rsidR="00101996" w:rsidRPr="00ED0774">
        <w:rPr>
          <w:lang w:val="en-US"/>
        </w:rPr>
        <w:instrText>chapter</w:instrText>
      </w:r>
      <w:r w:rsidR="00101996" w:rsidRPr="00ED0774">
        <w:rPr>
          <w:lang w:val="ru-RU"/>
        </w:rPr>
        <w:instrText>"},"</w:instrText>
      </w:r>
      <w:r w:rsidR="00101996" w:rsidRPr="00ED0774">
        <w:rPr>
          <w:lang w:val="en-US"/>
        </w:rPr>
        <w:instrText>uris</w:instrText>
      </w:r>
      <w:r w:rsidR="00101996" w:rsidRPr="00ED0774">
        <w:rPr>
          <w:lang w:val="ru-RU"/>
        </w:rPr>
        <w:instrText>":["</w:instrText>
      </w:r>
      <w:r w:rsidR="00101996" w:rsidRPr="00ED0774">
        <w:rPr>
          <w:lang w:val="en-US"/>
        </w:rPr>
        <w:instrText>http</w:instrText>
      </w:r>
      <w:r w:rsidR="00101996" w:rsidRPr="00ED0774">
        <w:rPr>
          <w:lang w:val="ru-RU"/>
        </w:rPr>
        <w:instrText>://</w:instrText>
      </w:r>
      <w:r w:rsidR="00101996" w:rsidRPr="00ED0774">
        <w:rPr>
          <w:lang w:val="en-US"/>
        </w:rPr>
        <w:instrText>www</w:instrText>
      </w:r>
      <w:r w:rsidR="00101996" w:rsidRPr="00ED0774">
        <w:rPr>
          <w:lang w:val="ru-RU"/>
        </w:rPr>
        <w:instrText>.</w:instrText>
      </w:r>
      <w:r w:rsidR="00101996" w:rsidRPr="00ED0774">
        <w:rPr>
          <w:lang w:val="en-US"/>
        </w:rPr>
        <w:instrText>mendeley</w:instrText>
      </w:r>
      <w:r w:rsidR="00101996" w:rsidRPr="00ED0774">
        <w:rPr>
          <w:lang w:val="ru-RU"/>
        </w:rPr>
        <w:instrText>.</w:instrText>
      </w:r>
      <w:r w:rsidR="00101996" w:rsidRPr="00ED0774">
        <w:rPr>
          <w:lang w:val="en-US"/>
        </w:rPr>
        <w:instrText>com</w:instrText>
      </w:r>
      <w:r w:rsidR="00101996" w:rsidRPr="00ED0774">
        <w:rPr>
          <w:lang w:val="ru-RU"/>
        </w:rPr>
        <w:instrText>/</w:instrText>
      </w:r>
      <w:r w:rsidR="00101996" w:rsidRPr="00ED0774">
        <w:rPr>
          <w:lang w:val="en-US"/>
        </w:rPr>
        <w:instrText>documents</w:instrText>
      </w:r>
      <w:r w:rsidR="00101996" w:rsidRPr="00ED0774">
        <w:rPr>
          <w:lang w:val="ru-RU"/>
        </w:rPr>
        <w:instrText>/?</w:instrText>
      </w:r>
      <w:r w:rsidR="00101996" w:rsidRPr="00ED0774">
        <w:rPr>
          <w:lang w:val="en-US"/>
        </w:rPr>
        <w:instrText>uuid</w:instrText>
      </w:r>
      <w:r w:rsidR="00101996" w:rsidRPr="00ED0774">
        <w:rPr>
          <w:lang w:val="ru-RU"/>
        </w:rPr>
        <w:instrText>=08</w:instrText>
      </w:r>
      <w:r w:rsidR="00101996" w:rsidRPr="00ED0774">
        <w:rPr>
          <w:lang w:val="en-US"/>
        </w:rPr>
        <w:instrText>f</w:instrText>
      </w:r>
      <w:r w:rsidR="00101996" w:rsidRPr="00ED0774">
        <w:rPr>
          <w:lang w:val="ru-RU"/>
        </w:rPr>
        <w:instrText>85</w:instrText>
      </w:r>
      <w:r w:rsidR="00101996" w:rsidRPr="00ED0774">
        <w:rPr>
          <w:lang w:val="en-US"/>
        </w:rPr>
        <w:instrText>f</w:instrText>
      </w:r>
      <w:r w:rsidR="00101996" w:rsidRPr="00ED0774">
        <w:rPr>
          <w:lang w:val="ru-RU"/>
        </w:rPr>
        <w:instrText>58-</w:instrText>
      </w:r>
      <w:r w:rsidR="00101996" w:rsidRPr="00ED0774">
        <w:rPr>
          <w:lang w:val="en-US"/>
        </w:rPr>
        <w:instrText>ddaa</w:instrText>
      </w:r>
      <w:r w:rsidR="00101996" w:rsidRPr="00ED0774">
        <w:rPr>
          <w:lang w:val="ru-RU"/>
        </w:rPr>
        <w:instrText>-48</w:instrText>
      </w:r>
      <w:r w:rsidR="00101996" w:rsidRPr="00ED0774">
        <w:rPr>
          <w:lang w:val="en-US"/>
        </w:rPr>
        <w:instrText>eb</w:instrText>
      </w:r>
      <w:r w:rsidR="00101996" w:rsidRPr="00ED0774">
        <w:rPr>
          <w:lang w:val="ru-RU"/>
        </w:rPr>
        <w:instrText>-</w:instrText>
      </w:r>
      <w:r w:rsidR="00101996" w:rsidRPr="00ED0774">
        <w:rPr>
          <w:lang w:val="en-US"/>
        </w:rPr>
        <w:instrText>b</w:instrText>
      </w:r>
      <w:r w:rsidR="00101996" w:rsidRPr="00ED0774">
        <w:rPr>
          <w:lang w:val="ru-RU"/>
        </w:rPr>
        <w:instrText>937-65</w:instrText>
      </w:r>
      <w:r w:rsidR="00101996" w:rsidRPr="00ED0774">
        <w:rPr>
          <w:lang w:val="en-US"/>
        </w:rPr>
        <w:instrText>d</w:instrText>
      </w:r>
      <w:r w:rsidR="00101996" w:rsidRPr="00ED0774">
        <w:rPr>
          <w:lang w:val="ru-RU"/>
        </w:rPr>
        <w:instrText>15</w:instrText>
      </w:r>
      <w:r w:rsidR="00101996" w:rsidRPr="00ED0774">
        <w:rPr>
          <w:lang w:val="en-US"/>
        </w:rPr>
        <w:instrText>d</w:instrText>
      </w:r>
      <w:r w:rsidR="00101996" w:rsidRPr="00ED0774">
        <w:rPr>
          <w:lang w:val="ru-RU"/>
        </w:rPr>
        <w:instrText>14</w:instrText>
      </w:r>
      <w:r w:rsidR="00101996" w:rsidRPr="00ED0774">
        <w:rPr>
          <w:lang w:val="en-US"/>
        </w:rPr>
        <w:instrText>b</w:instrText>
      </w:r>
      <w:r w:rsidR="00101996" w:rsidRPr="00ED0774">
        <w:rPr>
          <w:lang w:val="ru-RU"/>
        </w:rPr>
        <w:instrText>213"]},{"</w:instrText>
      </w:r>
      <w:r w:rsidR="00101996" w:rsidRPr="00ED0774">
        <w:rPr>
          <w:lang w:val="en-US"/>
        </w:rPr>
        <w:instrText>id</w:instrText>
      </w:r>
      <w:r w:rsidR="00101996" w:rsidRPr="00ED0774">
        <w:rPr>
          <w:lang w:val="ru-RU"/>
        </w:rPr>
        <w:instrText>":"</w:instrText>
      </w:r>
      <w:r w:rsidR="00101996" w:rsidRPr="00ED0774">
        <w:rPr>
          <w:lang w:val="en-US"/>
        </w:rPr>
        <w:instrText>ITEM</w:instrText>
      </w:r>
      <w:r w:rsidR="00101996" w:rsidRPr="00ED0774">
        <w:rPr>
          <w:lang w:val="ru-RU"/>
        </w:rPr>
        <w:instrText>-2","</w:instrText>
      </w:r>
      <w:r w:rsidR="00101996" w:rsidRPr="00ED0774">
        <w:rPr>
          <w:lang w:val="en-US"/>
        </w:rPr>
        <w:instrText>itemData</w:instrText>
      </w:r>
      <w:r w:rsidR="00101996" w:rsidRPr="00ED0774">
        <w:rPr>
          <w:lang w:val="ru-RU"/>
        </w:rPr>
        <w:instrText>":{"</w:instrText>
      </w:r>
      <w:r w:rsidR="00101996" w:rsidRPr="00ED0774">
        <w:rPr>
          <w:lang w:val="en-US"/>
        </w:rPr>
        <w:instrText>DOI</w:instrText>
      </w:r>
      <w:r w:rsidR="00101996" w:rsidRPr="00ED0774">
        <w:rPr>
          <w:lang w:val="ru-RU"/>
        </w:rPr>
        <w:instrText>":"10.1182/</w:instrText>
      </w:r>
      <w:r w:rsidR="00101996" w:rsidRPr="00ED0774">
        <w:rPr>
          <w:lang w:val="en-US"/>
        </w:rPr>
        <w:instrText>blood</w:instrText>
      </w:r>
      <w:r w:rsidR="00101996" w:rsidRPr="00ED0774">
        <w:rPr>
          <w:lang w:val="ru-RU"/>
        </w:rPr>
        <w:instrText>-2016-08-733196","</w:instrText>
      </w:r>
      <w:r w:rsidR="00101996" w:rsidRPr="00ED0774">
        <w:rPr>
          <w:lang w:val="en-US"/>
        </w:rPr>
        <w:instrText>ISSN</w:instrText>
      </w:r>
      <w:r w:rsidR="00101996" w:rsidRPr="00ED0774">
        <w:rPr>
          <w:lang w:val="ru-RU"/>
        </w:rPr>
        <w:instrText>":"15280020","</w:instrText>
      </w:r>
      <w:r w:rsidR="00101996" w:rsidRPr="00ED0774">
        <w:rPr>
          <w:lang w:val="en-US"/>
        </w:rPr>
        <w:instrText>abstract</w:instrText>
      </w:r>
      <w:r w:rsidR="00101996" w:rsidRPr="00ED0774">
        <w:rPr>
          <w:lang w:val="ru-RU"/>
        </w:rPr>
        <w:instrText>":"</w:instrText>
      </w:r>
      <w:r w:rsidR="00101996" w:rsidRPr="00ED0774">
        <w:rPr>
          <w:lang w:val="en-US"/>
        </w:rPr>
        <w:instrText>The</w:instrText>
      </w:r>
      <w:r w:rsidR="00101996" w:rsidRPr="00ED0774">
        <w:rPr>
          <w:lang w:val="ru-RU"/>
        </w:rPr>
        <w:instrText xml:space="preserve"> </w:instrText>
      </w:r>
      <w:r w:rsidR="00101996" w:rsidRPr="00ED0774">
        <w:rPr>
          <w:lang w:val="en-US"/>
        </w:rPr>
        <w:instrText>first</w:instrText>
      </w:r>
      <w:r w:rsidR="00101996" w:rsidRPr="00ED0774">
        <w:rPr>
          <w:lang w:val="ru-RU"/>
        </w:rPr>
        <w:instrText xml:space="preserve"> </w:instrText>
      </w:r>
      <w:r w:rsidR="00101996" w:rsidRPr="00ED0774">
        <w:rPr>
          <w:lang w:val="en-US"/>
        </w:rPr>
        <w:instrText>edition</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European</w:instrText>
      </w:r>
      <w:r w:rsidR="00101996" w:rsidRPr="00ED0774">
        <w:rPr>
          <w:lang w:val="ru-RU"/>
        </w:rPr>
        <w:instrText xml:space="preserve"> </w:instrText>
      </w:r>
      <w:r w:rsidR="00101996" w:rsidRPr="00ED0774">
        <w:rPr>
          <w:lang w:val="en-US"/>
        </w:rPr>
        <w:instrText>LeukemiaNet</w:instrText>
      </w:r>
      <w:r w:rsidR="00101996" w:rsidRPr="00ED0774">
        <w:rPr>
          <w:lang w:val="ru-RU"/>
        </w:rPr>
        <w:instrText xml:space="preserve"> (</w:instrText>
      </w:r>
      <w:r w:rsidR="00101996" w:rsidRPr="00ED0774">
        <w:rPr>
          <w:lang w:val="en-US"/>
        </w:rPr>
        <w:instrText>ELN</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diagnosi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manage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acute</w:instrText>
      </w:r>
      <w:r w:rsidR="00101996" w:rsidRPr="00ED0774">
        <w:rPr>
          <w:lang w:val="ru-RU"/>
        </w:rPr>
        <w:instrText xml:space="preserve"> </w:instrText>
      </w:r>
      <w:r w:rsidR="00101996" w:rsidRPr="00ED0774">
        <w:rPr>
          <w:lang w:val="en-US"/>
        </w:rPr>
        <w:instrText>myeloid</w:instrText>
      </w:r>
      <w:r w:rsidR="00101996" w:rsidRPr="00ED0774">
        <w:rPr>
          <w:lang w:val="ru-RU"/>
        </w:rPr>
        <w:instrText xml:space="preserve"> </w:instrText>
      </w:r>
      <w:r w:rsidR="00101996" w:rsidRPr="00ED0774">
        <w:rPr>
          <w:lang w:val="en-US"/>
        </w:rPr>
        <w:instrText>leukemia</w:instrText>
      </w:r>
      <w:r w:rsidR="00101996" w:rsidRPr="00ED0774">
        <w:rPr>
          <w:lang w:val="ru-RU"/>
        </w:rPr>
        <w:instrText xml:space="preserve"> (</w:instrText>
      </w:r>
      <w:r w:rsidR="00101996" w:rsidRPr="00ED0774">
        <w:rPr>
          <w:lang w:val="en-US"/>
        </w:rPr>
        <w:instrText>AML</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adults</w:instrText>
      </w:r>
      <w:r w:rsidR="00101996" w:rsidRPr="00ED0774">
        <w:rPr>
          <w:lang w:val="ru-RU"/>
        </w:rPr>
        <w:instrText xml:space="preserve">, </w:instrText>
      </w:r>
      <w:r w:rsidR="00101996" w:rsidRPr="00ED0774">
        <w:rPr>
          <w:lang w:val="en-US"/>
        </w:rPr>
        <w:instrText>published</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2010, </w:instrText>
      </w:r>
      <w:r w:rsidR="00101996" w:rsidRPr="00ED0774">
        <w:rPr>
          <w:lang w:val="en-US"/>
        </w:rPr>
        <w:instrText>has</w:instrText>
      </w:r>
      <w:r w:rsidR="00101996" w:rsidRPr="00ED0774">
        <w:rPr>
          <w:lang w:val="ru-RU"/>
        </w:rPr>
        <w:instrText xml:space="preserve"> </w:instrText>
      </w:r>
      <w:r w:rsidR="00101996" w:rsidRPr="00ED0774">
        <w:rPr>
          <w:lang w:val="en-US"/>
        </w:rPr>
        <w:instrText>found</w:instrText>
      </w:r>
      <w:r w:rsidR="00101996" w:rsidRPr="00ED0774">
        <w:rPr>
          <w:lang w:val="ru-RU"/>
        </w:rPr>
        <w:instrText xml:space="preserve"> </w:instrText>
      </w:r>
      <w:r w:rsidR="00101996" w:rsidRPr="00ED0774">
        <w:rPr>
          <w:lang w:val="en-US"/>
        </w:rPr>
        <w:instrText>broad</w:instrText>
      </w:r>
      <w:r w:rsidR="00101996" w:rsidRPr="00ED0774">
        <w:rPr>
          <w:lang w:val="ru-RU"/>
        </w:rPr>
        <w:instrText xml:space="preserve"> </w:instrText>
      </w:r>
      <w:r w:rsidR="00101996" w:rsidRPr="00ED0774">
        <w:rPr>
          <w:lang w:val="en-US"/>
        </w:rPr>
        <w:instrText>acceptance</w:instrText>
      </w:r>
      <w:r w:rsidR="00101996" w:rsidRPr="00ED0774">
        <w:rPr>
          <w:lang w:val="ru-RU"/>
        </w:rPr>
        <w:instrText xml:space="preserve"> </w:instrText>
      </w:r>
      <w:r w:rsidR="00101996" w:rsidRPr="00ED0774">
        <w:rPr>
          <w:lang w:val="en-US"/>
        </w:rPr>
        <w:instrText>by</w:instrText>
      </w:r>
      <w:r w:rsidR="00101996" w:rsidRPr="00ED0774">
        <w:rPr>
          <w:lang w:val="ru-RU"/>
        </w:rPr>
        <w:instrText xml:space="preserve"> </w:instrText>
      </w:r>
      <w:r w:rsidR="00101996" w:rsidRPr="00ED0774">
        <w:rPr>
          <w:lang w:val="en-US"/>
        </w:rPr>
        <w:instrText>physician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investigators</w:instrText>
      </w:r>
      <w:r w:rsidR="00101996" w:rsidRPr="00ED0774">
        <w:rPr>
          <w:lang w:val="ru-RU"/>
        </w:rPr>
        <w:instrText xml:space="preserve"> </w:instrText>
      </w:r>
      <w:r w:rsidR="00101996" w:rsidRPr="00ED0774">
        <w:rPr>
          <w:lang w:val="en-US"/>
        </w:rPr>
        <w:instrText>caring</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patients</w:instrText>
      </w:r>
      <w:r w:rsidR="00101996" w:rsidRPr="00ED0774">
        <w:rPr>
          <w:lang w:val="ru-RU"/>
        </w:rPr>
        <w:instrText xml:space="preserve"> </w:instrText>
      </w:r>
      <w:r w:rsidR="00101996" w:rsidRPr="00ED0774">
        <w:rPr>
          <w:lang w:val="en-US"/>
        </w:rPr>
        <w:instrText>with</w:instrText>
      </w:r>
      <w:r w:rsidR="00101996" w:rsidRPr="00ED0774">
        <w:rPr>
          <w:lang w:val="ru-RU"/>
        </w:rPr>
        <w:instrText xml:space="preserve"> </w:instrText>
      </w:r>
      <w:r w:rsidR="00101996" w:rsidRPr="00ED0774">
        <w:rPr>
          <w:lang w:val="en-US"/>
        </w:rPr>
        <w:instrText>AML</w:instrText>
      </w:r>
      <w:r w:rsidR="00101996" w:rsidRPr="00ED0774">
        <w:rPr>
          <w:lang w:val="ru-RU"/>
        </w:rPr>
        <w:instrText xml:space="preserve">. </w:instrText>
      </w:r>
      <w:r w:rsidR="00101996" w:rsidRPr="00ED0774">
        <w:rPr>
          <w:lang w:val="en-US"/>
        </w:rPr>
        <w:instrText>Recent</w:instrText>
      </w:r>
      <w:r w:rsidR="00101996" w:rsidRPr="00ED0774">
        <w:rPr>
          <w:lang w:val="ru-RU"/>
        </w:rPr>
        <w:instrText xml:space="preserve"> </w:instrText>
      </w:r>
      <w:r w:rsidR="00101996" w:rsidRPr="00ED0774">
        <w:rPr>
          <w:lang w:val="en-US"/>
        </w:rPr>
        <w:instrText>advance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example</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iscovery</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genomic</w:instrText>
      </w:r>
      <w:r w:rsidR="00101996" w:rsidRPr="00ED0774">
        <w:rPr>
          <w:lang w:val="ru-RU"/>
        </w:rPr>
        <w:instrText xml:space="preserve"> </w:instrText>
      </w:r>
      <w:r w:rsidR="00101996" w:rsidRPr="00ED0774">
        <w:rPr>
          <w:lang w:val="en-US"/>
        </w:rPr>
        <w:instrText>landscape</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isease</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evelop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assays</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genetic</w:instrText>
      </w:r>
      <w:r w:rsidR="00101996" w:rsidRPr="00ED0774">
        <w:rPr>
          <w:lang w:val="ru-RU"/>
        </w:rPr>
        <w:instrText xml:space="preserve"> </w:instrText>
      </w:r>
      <w:r w:rsidR="00101996" w:rsidRPr="00ED0774">
        <w:rPr>
          <w:lang w:val="en-US"/>
        </w:rPr>
        <w:instrText>testing</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detecting</w:instrText>
      </w:r>
      <w:r w:rsidR="00101996" w:rsidRPr="00ED0774">
        <w:rPr>
          <w:lang w:val="ru-RU"/>
        </w:rPr>
        <w:instrText xml:space="preserve"> </w:instrText>
      </w:r>
      <w:r w:rsidR="00101996" w:rsidRPr="00ED0774">
        <w:rPr>
          <w:lang w:val="en-US"/>
        </w:rPr>
        <w:instrText>minimal</w:instrText>
      </w:r>
      <w:r w:rsidR="00101996" w:rsidRPr="00ED0774">
        <w:rPr>
          <w:lang w:val="ru-RU"/>
        </w:rPr>
        <w:instrText xml:space="preserve"> </w:instrText>
      </w:r>
      <w:r w:rsidR="00101996" w:rsidRPr="00ED0774">
        <w:rPr>
          <w:lang w:val="en-US"/>
        </w:rPr>
        <w:instrText>residual</w:instrText>
      </w:r>
      <w:r w:rsidR="00101996" w:rsidRPr="00ED0774">
        <w:rPr>
          <w:lang w:val="ru-RU"/>
        </w:rPr>
        <w:instrText xml:space="preserve"> </w:instrText>
      </w:r>
      <w:r w:rsidR="00101996" w:rsidRPr="00ED0774">
        <w:rPr>
          <w:lang w:val="en-US"/>
        </w:rPr>
        <w:instrText>disease</w:instrText>
      </w:r>
      <w:r w:rsidR="00101996" w:rsidRPr="00ED0774">
        <w:rPr>
          <w:lang w:val="ru-RU"/>
        </w:rPr>
        <w:instrText xml:space="preserve"> (</w:instrText>
      </w:r>
      <w:r w:rsidR="00101996" w:rsidRPr="00ED0774">
        <w:rPr>
          <w:lang w:val="en-US"/>
        </w:rPr>
        <w:instrText>MRD</w:instrText>
      </w:r>
      <w:r w:rsidR="00101996" w:rsidRPr="00ED0774">
        <w:rPr>
          <w:lang w:val="ru-RU"/>
        </w:rPr>
        <w:instrText xml:space="preserve">), </w:instrText>
      </w:r>
      <w:r w:rsidR="00101996" w:rsidRPr="00ED0774">
        <w:rPr>
          <w:lang w:val="en-US"/>
        </w:rPr>
        <w:instrText>as</w:instrText>
      </w:r>
      <w:r w:rsidR="00101996" w:rsidRPr="00ED0774">
        <w:rPr>
          <w:lang w:val="ru-RU"/>
        </w:rPr>
        <w:instrText xml:space="preserve"> </w:instrText>
      </w:r>
      <w:r w:rsidR="00101996" w:rsidRPr="00ED0774">
        <w:rPr>
          <w:lang w:val="en-US"/>
        </w:rPr>
        <w:instrText>well</w:instrText>
      </w:r>
      <w:r w:rsidR="00101996" w:rsidRPr="00ED0774">
        <w:rPr>
          <w:lang w:val="ru-RU"/>
        </w:rPr>
        <w:instrText xml:space="preserve"> </w:instrText>
      </w:r>
      <w:r w:rsidR="00101996" w:rsidRPr="00ED0774">
        <w:rPr>
          <w:lang w:val="en-US"/>
        </w:rPr>
        <w:instrText>as</w:instrText>
      </w:r>
      <w:r w:rsidR="00101996" w:rsidRPr="00ED0774">
        <w:rPr>
          <w:lang w:val="ru-RU"/>
        </w:rPr>
        <w:instrText xml:space="preserve"> </w:instrText>
      </w:r>
      <w:r w:rsidR="00101996" w:rsidRPr="00ED0774">
        <w:rPr>
          <w:lang w:val="en-US"/>
        </w:rPr>
        <w:instrText>in</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development</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novel</w:instrText>
      </w:r>
      <w:r w:rsidR="00101996" w:rsidRPr="00ED0774">
        <w:rPr>
          <w:lang w:val="ru-RU"/>
        </w:rPr>
        <w:instrText xml:space="preserve"> </w:instrText>
      </w:r>
      <w:r w:rsidR="00101996" w:rsidRPr="00ED0774">
        <w:rPr>
          <w:lang w:val="en-US"/>
        </w:rPr>
        <w:instrText>antileukemic</w:instrText>
      </w:r>
      <w:r w:rsidR="00101996" w:rsidRPr="00ED0774">
        <w:rPr>
          <w:lang w:val="ru-RU"/>
        </w:rPr>
        <w:instrText xml:space="preserve"> </w:instrText>
      </w:r>
      <w:r w:rsidR="00101996" w:rsidRPr="00ED0774">
        <w:rPr>
          <w:lang w:val="en-US"/>
        </w:rPr>
        <w:instrText>agents</w:instrText>
      </w:r>
      <w:r w:rsidR="00101996" w:rsidRPr="00ED0774">
        <w:rPr>
          <w:lang w:val="ru-RU"/>
        </w:rPr>
        <w:instrText xml:space="preserve">, </w:instrText>
      </w:r>
      <w:r w:rsidR="00101996" w:rsidRPr="00ED0774">
        <w:rPr>
          <w:lang w:val="en-US"/>
        </w:rPr>
        <w:instrText>prompted</w:instrText>
      </w:r>
      <w:r w:rsidR="00101996" w:rsidRPr="00ED0774">
        <w:rPr>
          <w:lang w:val="ru-RU"/>
        </w:rPr>
        <w:instrText xml:space="preserve"> </w:instrText>
      </w:r>
      <w:r w:rsidR="00101996" w:rsidRPr="00ED0774">
        <w:rPr>
          <w:lang w:val="en-US"/>
        </w:rPr>
        <w:instrText>an</w:instrText>
      </w:r>
      <w:r w:rsidR="00101996" w:rsidRPr="00ED0774">
        <w:rPr>
          <w:lang w:val="ru-RU"/>
        </w:rPr>
        <w:instrText xml:space="preserve"> </w:instrText>
      </w:r>
      <w:r w:rsidR="00101996" w:rsidRPr="00ED0774">
        <w:rPr>
          <w:lang w:val="en-US"/>
        </w:rPr>
        <w:instrText>international</w:instrText>
      </w:r>
      <w:r w:rsidR="00101996" w:rsidRPr="00ED0774">
        <w:rPr>
          <w:lang w:val="ru-RU"/>
        </w:rPr>
        <w:instrText xml:space="preserve"> </w:instrText>
      </w:r>
      <w:r w:rsidR="00101996" w:rsidRPr="00ED0774">
        <w:rPr>
          <w:lang w:val="en-US"/>
        </w:rPr>
        <w:instrText>panel</w:instrText>
      </w:r>
      <w:r w:rsidR="00101996" w:rsidRPr="00ED0774">
        <w:rPr>
          <w:lang w:val="ru-RU"/>
        </w:rPr>
        <w:instrText xml:space="preserve"> </w:instrText>
      </w:r>
      <w:r w:rsidR="00101996" w:rsidRPr="00ED0774">
        <w:rPr>
          <w:lang w:val="en-US"/>
        </w:rPr>
        <w:instrText>to</w:instrText>
      </w:r>
      <w:r w:rsidR="00101996" w:rsidRPr="00ED0774">
        <w:rPr>
          <w:lang w:val="ru-RU"/>
        </w:rPr>
        <w:instrText xml:space="preserve"> </w:instrText>
      </w:r>
      <w:r w:rsidR="00101996" w:rsidRPr="00ED0774">
        <w:rPr>
          <w:lang w:val="en-US"/>
        </w:rPr>
        <w:instrText>provide</w:instrText>
      </w:r>
      <w:r w:rsidR="00101996" w:rsidRPr="00ED0774">
        <w:rPr>
          <w:lang w:val="ru-RU"/>
        </w:rPr>
        <w:instrText xml:space="preserve"> </w:instrText>
      </w:r>
      <w:r w:rsidR="00101996" w:rsidRPr="00ED0774">
        <w:rPr>
          <w:lang w:val="en-US"/>
        </w:rPr>
        <w:instrText>updated</w:instrText>
      </w:r>
      <w:r w:rsidR="00101996" w:rsidRPr="00ED0774">
        <w:rPr>
          <w:lang w:val="ru-RU"/>
        </w:rPr>
        <w:instrText xml:space="preserve"> </w:instrText>
      </w:r>
      <w:r w:rsidR="00101996" w:rsidRPr="00ED0774">
        <w:rPr>
          <w:lang w:val="en-US"/>
        </w:rPr>
        <w:instrText>evidence</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expert</w:instrText>
      </w:r>
      <w:r w:rsidR="00101996" w:rsidRPr="00ED0774">
        <w:rPr>
          <w:lang w:val="ru-RU"/>
        </w:rPr>
        <w:instrText xml:space="preserve"> </w:instrText>
      </w:r>
      <w:r w:rsidR="00101996" w:rsidRPr="00ED0774">
        <w:rPr>
          <w:lang w:val="en-US"/>
        </w:rPr>
        <w:instrText>opinion</w:instrText>
      </w:r>
      <w:r w:rsidR="00101996" w:rsidRPr="00ED0774">
        <w:rPr>
          <w:lang w:val="ru-RU"/>
        </w:rPr>
        <w:instrText>-</w:instrText>
      </w:r>
      <w:r w:rsidR="00101996" w:rsidRPr="00ED0774">
        <w:rPr>
          <w:lang w:val="en-US"/>
        </w:rPr>
        <w:instrText>based</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recommendations</w:instrText>
      </w:r>
      <w:r w:rsidR="00101996" w:rsidRPr="00ED0774">
        <w:rPr>
          <w:lang w:val="ru-RU"/>
        </w:rPr>
        <w:instrText xml:space="preserve"> </w:instrText>
      </w:r>
      <w:r w:rsidR="00101996" w:rsidRPr="00ED0774">
        <w:rPr>
          <w:lang w:val="en-US"/>
        </w:rPr>
        <w:instrText>include</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revised</w:instrText>
      </w:r>
      <w:r w:rsidR="00101996" w:rsidRPr="00ED0774">
        <w:rPr>
          <w:lang w:val="ru-RU"/>
        </w:rPr>
        <w:instrText xml:space="preserve"> </w:instrText>
      </w:r>
      <w:r w:rsidR="00101996" w:rsidRPr="00ED0774">
        <w:rPr>
          <w:lang w:val="en-US"/>
        </w:rPr>
        <w:instrText>version</w:instrText>
      </w:r>
      <w:r w:rsidR="00101996" w:rsidRPr="00ED0774">
        <w:rPr>
          <w:lang w:val="ru-RU"/>
        </w:rPr>
        <w:instrText xml:space="preserve"> </w:instrText>
      </w:r>
      <w:r w:rsidR="00101996" w:rsidRPr="00ED0774">
        <w:rPr>
          <w:lang w:val="en-US"/>
        </w:rPr>
        <w:instrText>of</w:instrText>
      </w:r>
      <w:r w:rsidR="00101996" w:rsidRPr="00ED0774">
        <w:rPr>
          <w:lang w:val="ru-RU"/>
        </w:rPr>
        <w:instrText xml:space="preserve"> </w:instrText>
      </w:r>
      <w:r w:rsidR="00101996" w:rsidRPr="00ED0774">
        <w:rPr>
          <w:lang w:val="en-US"/>
        </w:rPr>
        <w:instrText>the</w:instrText>
      </w:r>
      <w:r w:rsidR="00101996" w:rsidRPr="00ED0774">
        <w:rPr>
          <w:lang w:val="ru-RU"/>
        </w:rPr>
        <w:instrText xml:space="preserve"> </w:instrText>
      </w:r>
      <w:r w:rsidR="00101996" w:rsidRPr="00ED0774">
        <w:rPr>
          <w:lang w:val="en-US"/>
        </w:rPr>
        <w:instrText>ELN</w:instrText>
      </w:r>
      <w:r w:rsidR="00101996" w:rsidRPr="00ED0774">
        <w:rPr>
          <w:lang w:val="ru-RU"/>
        </w:rPr>
        <w:instrText xml:space="preserve"> </w:instrText>
      </w:r>
      <w:r w:rsidR="00101996" w:rsidRPr="00ED0774">
        <w:rPr>
          <w:lang w:val="en-US"/>
        </w:rPr>
        <w:instrText>genetic</w:instrText>
      </w:r>
      <w:r w:rsidR="00101996" w:rsidRPr="00ED0774">
        <w:rPr>
          <w:lang w:val="ru-RU"/>
        </w:rPr>
        <w:instrText xml:space="preserve"> </w:instrText>
      </w:r>
      <w:r w:rsidR="00101996" w:rsidRPr="00ED0774">
        <w:rPr>
          <w:lang w:val="en-US"/>
        </w:rPr>
        <w:instrText>categories</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proposal</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a</w:instrText>
      </w:r>
      <w:r w:rsidR="00101996" w:rsidRPr="00ED0774">
        <w:rPr>
          <w:lang w:val="ru-RU"/>
        </w:rPr>
        <w:instrText xml:space="preserve"> </w:instrText>
      </w:r>
      <w:r w:rsidR="00101996" w:rsidRPr="00ED0774">
        <w:rPr>
          <w:lang w:val="en-US"/>
        </w:rPr>
        <w:instrText>response</w:instrText>
      </w:r>
      <w:r w:rsidR="00101996" w:rsidRPr="00ED0774">
        <w:rPr>
          <w:lang w:val="ru-RU"/>
        </w:rPr>
        <w:instrText xml:space="preserve"> </w:instrText>
      </w:r>
      <w:r w:rsidR="00101996" w:rsidRPr="00ED0774">
        <w:rPr>
          <w:lang w:val="en-US"/>
        </w:rPr>
        <w:instrText>category</w:instrText>
      </w:r>
      <w:r w:rsidR="00101996" w:rsidRPr="00ED0774">
        <w:rPr>
          <w:lang w:val="ru-RU"/>
        </w:rPr>
        <w:instrText xml:space="preserve"> </w:instrText>
      </w:r>
      <w:r w:rsidR="00101996" w:rsidRPr="00ED0774">
        <w:rPr>
          <w:lang w:val="en-US"/>
        </w:rPr>
        <w:instrText>based</w:instrText>
      </w:r>
      <w:r w:rsidR="00101996" w:rsidRPr="00ED0774">
        <w:rPr>
          <w:lang w:val="ru-RU"/>
        </w:rPr>
        <w:instrText xml:space="preserve"> </w:instrText>
      </w:r>
      <w:r w:rsidR="00101996" w:rsidRPr="00ED0774">
        <w:rPr>
          <w:lang w:val="en-US"/>
        </w:rPr>
        <w:instrText>on</w:instrText>
      </w:r>
      <w:r w:rsidR="00101996" w:rsidRPr="00ED0774">
        <w:rPr>
          <w:lang w:val="ru-RU"/>
        </w:rPr>
        <w:instrText xml:space="preserve"> </w:instrText>
      </w:r>
      <w:r w:rsidR="00101996" w:rsidRPr="00ED0774">
        <w:rPr>
          <w:lang w:val="en-US"/>
        </w:rPr>
        <w:instrText>MRD</w:instrText>
      </w:r>
      <w:r w:rsidR="00101996" w:rsidRPr="00ED0774">
        <w:rPr>
          <w:lang w:val="ru-RU"/>
        </w:rPr>
        <w:instrText xml:space="preserve"> </w:instrText>
      </w:r>
      <w:r w:rsidR="00101996" w:rsidRPr="00ED0774">
        <w:rPr>
          <w:lang w:val="en-US"/>
        </w:rPr>
        <w:instrText>status</w:instrText>
      </w:r>
      <w:r w:rsidR="00101996" w:rsidRPr="00ED0774">
        <w:rPr>
          <w:lang w:val="ru-RU"/>
        </w:rPr>
        <w:instrText xml:space="preserve">, </w:instrText>
      </w:r>
      <w:r w:rsidR="00101996" w:rsidRPr="00ED0774">
        <w:rPr>
          <w:lang w:val="en-US"/>
        </w:rPr>
        <w:instrText>and</w:instrText>
      </w:r>
      <w:r w:rsidR="00101996" w:rsidRPr="00ED0774">
        <w:rPr>
          <w:lang w:val="ru-RU"/>
        </w:rPr>
        <w:instrText xml:space="preserve"> </w:instrText>
      </w:r>
      <w:r w:rsidR="00101996" w:rsidRPr="00ED0774">
        <w:rPr>
          <w:lang w:val="en-US"/>
        </w:rPr>
        <w:instrText>criteria</w:instrText>
      </w:r>
      <w:r w:rsidR="00101996" w:rsidRPr="00ED0774">
        <w:rPr>
          <w:lang w:val="ru-RU"/>
        </w:rPr>
        <w:instrText xml:space="preserve"> </w:instrText>
      </w:r>
      <w:r w:rsidR="00101996" w:rsidRPr="00ED0774">
        <w:rPr>
          <w:lang w:val="en-US"/>
        </w:rPr>
        <w:instrText>for</w:instrText>
      </w:r>
      <w:r w:rsidR="00101996" w:rsidRPr="00ED0774">
        <w:rPr>
          <w:lang w:val="ru-RU"/>
        </w:rPr>
        <w:instrText xml:space="preserve"> </w:instrText>
      </w:r>
      <w:r w:rsidR="00101996" w:rsidRPr="00ED0774">
        <w:rPr>
          <w:lang w:val="en-US"/>
        </w:rPr>
        <w:instrText>progressive</w:instrText>
      </w:r>
      <w:r w:rsidR="00101996" w:rsidRPr="00ED0774">
        <w:rPr>
          <w:lang w:val="ru-RU"/>
        </w:rPr>
        <w:instrText xml:space="preserve"> </w:instrText>
      </w:r>
      <w:r w:rsidR="00101996" w:rsidRPr="00ED0774">
        <w:rPr>
          <w:lang w:val="en-US"/>
        </w:rPr>
        <w:instrText>disease</w:instrText>
      </w:r>
      <w:r w:rsidR="00101996" w:rsidRPr="00ED0774">
        <w:rPr>
          <w:lang w:val="ru-RU"/>
        </w:rPr>
        <w:instrText>.","</w:instrText>
      </w:r>
      <w:r w:rsidR="00101996" w:rsidRPr="00ED0774">
        <w:rPr>
          <w:lang w:val="en-US"/>
        </w:rPr>
        <w:instrText>author</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D</w:instrText>
      </w:r>
      <w:r w:rsidR="00101996" w:rsidRPr="00ED0774">
        <w:rPr>
          <w:lang w:val="ru-RU"/>
        </w:rPr>
        <w:instrText>ö</w:instrText>
      </w:r>
      <w:r w:rsidR="00101996" w:rsidRPr="00ED0774">
        <w:rPr>
          <w:lang w:val="en-US"/>
        </w:rPr>
        <w:instrText>hner</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Hartmut</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Estey</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Elihu</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Grimwade</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David</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Amadori</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Sergio</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Appelbaum</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Frederick</w:instrText>
      </w:r>
      <w:r w:rsidR="00101996" w:rsidRPr="00ED0774">
        <w:rPr>
          <w:lang w:val="ru-RU"/>
        </w:rPr>
        <w:instrText xml:space="preserve"> </w:instrText>
      </w:r>
      <w:r w:rsidR="00101996" w:rsidRPr="00ED0774">
        <w:rPr>
          <w:lang w:val="en-US"/>
        </w:rPr>
        <w:instrText>R</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B</w:instrText>
      </w:r>
      <w:r w:rsidR="00101996" w:rsidRPr="00ED0774">
        <w:rPr>
          <w:lang w:val="ru-RU"/>
        </w:rPr>
        <w:instrText>ü</w:instrText>
      </w:r>
      <w:r w:rsidR="00101996" w:rsidRPr="00ED0774">
        <w:rPr>
          <w:lang w:val="en-US"/>
        </w:rPr>
        <w:instrText>chner</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Thomas</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Dombret</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Herv</w:instrText>
      </w:r>
      <w:r w:rsidR="00101996" w:rsidRPr="00ED0774">
        <w:rPr>
          <w:lang w:val="ru-RU"/>
        </w:rPr>
        <w:instrText>é","</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Ebert</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Benjamin</w:instrText>
      </w:r>
      <w:r w:rsidR="00101996" w:rsidRPr="00ED0774">
        <w:rPr>
          <w:lang w:val="ru-RU"/>
        </w:rPr>
        <w:instrText xml:space="preserve"> </w:instrText>
      </w:r>
      <w:r w:rsidR="00101996" w:rsidRPr="00ED0774">
        <w:rPr>
          <w:lang w:val="en-US"/>
        </w:rPr>
        <w:instrText>L</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Fenaux</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Pierre</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w:instrText>
      </w:r>
      <w:r w:rsidR="00101996" w:rsidRPr="00ED0774">
        <w:rPr>
          <w:lang w:val="ru-RU"/>
        </w:rPr>
        <w:instrText>":"</w:instrText>
      </w:r>
      <w:r w:rsidR="00101996" w:rsidRPr="00ED0774">
        <w:rPr>
          <w:lang w:val="en-US"/>
        </w:rPr>
        <w:instrText>Larson</w:instrText>
      </w:r>
      <w:r w:rsidR="00101996" w:rsidRPr="00ED0774">
        <w:rPr>
          <w:lang w:val="ru-RU"/>
        </w:rPr>
        <w:instrText>","</w:instrText>
      </w:r>
      <w:r w:rsidR="00101996" w:rsidRPr="00ED0774">
        <w:rPr>
          <w:lang w:val="en-US"/>
        </w:rPr>
        <w:instrText>given</w:instrText>
      </w:r>
      <w:r w:rsidR="00101996" w:rsidRPr="00ED0774">
        <w:rPr>
          <w:lang w:val="ru-RU"/>
        </w:rPr>
        <w:instrText>":"</w:instrText>
      </w:r>
      <w:r w:rsidR="00101996" w:rsidRPr="00ED0774">
        <w:rPr>
          <w:lang w:val="en-US"/>
        </w:rPr>
        <w:instrText>Richard</w:instrText>
      </w:r>
      <w:r w:rsidR="00101996" w:rsidRPr="00ED0774">
        <w:rPr>
          <w:lang w:val="ru-RU"/>
        </w:rPr>
        <w:instrText xml:space="preserve"> </w:instrText>
      </w:r>
      <w:r w:rsidR="00101996" w:rsidRPr="00ED0774">
        <w:rPr>
          <w:lang w:val="en-US"/>
        </w:rPr>
        <w:instrText>A</w:instrText>
      </w:r>
      <w:r w:rsidR="00101996" w:rsidRPr="00ED0774">
        <w:rPr>
          <w:lang w:val="ru-RU"/>
        </w:rPr>
        <w:instrText>.","</w:instrText>
      </w:r>
      <w:r w:rsidR="00101996" w:rsidRPr="00ED0774">
        <w:rPr>
          <w:lang w:val="en-US"/>
        </w:rPr>
        <w:instrText>non</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parse</w:instrText>
      </w:r>
      <w:r w:rsidR="00101996" w:rsidRPr="00ED0774">
        <w:rPr>
          <w:lang w:val="ru-RU"/>
        </w:rPr>
        <w:instrText>-</w:instrText>
      </w:r>
      <w:r w:rsidR="00101996" w:rsidRPr="00ED0774">
        <w:rPr>
          <w:lang w:val="en-US"/>
        </w:rPr>
        <w:instrText>names</w:instrText>
      </w:r>
      <w:r w:rsidR="00101996" w:rsidRPr="00ED0774">
        <w:rPr>
          <w:lang w:val="ru-RU"/>
        </w:rPr>
        <w:instrText>":</w:instrText>
      </w:r>
      <w:r w:rsidR="00101996" w:rsidRPr="00ED0774">
        <w:rPr>
          <w:lang w:val="en-US"/>
        </w:rPr>
        <w:instrText>false</w:instrText>
      </w:r>
      <w:r w:rsidR="00101996" w:rsidRPr="00ED0774">
        <w:rPr>
          <w:lang w:val="ru-RU"/>
        </w:rPr>
        <w:instrText>,"</w:instrText>
      </w:r>
      <w:r w:rsidR="00101996" w:rsidRPr="00ED0774">
        <w:rPr>
          <w:lang w:val="en-US"/>
        </w:rPr>
        <w:instrText>suffix</w:instrText>
      </w:r>
      <w:r w:rsidR="00101996" w:rsidRPr="00ED0774">
        <w:rPr>
          <w:lang w:val="ru-RU"/>
        </w:rPr>
        <w:instrText>":""},{"</w:instrText>
      </w:r>
      <w:r w:rsidR="00101996" w:rsidRPr="00ED0774">
        <w:rPr>
          <w:lang w:val="en-US"/>
        </w:rPr>
        <w:instrText>dropping</w:instrText>
      </w:r>
      <w:r w:rsidR="00101996" w:rsidRPr="00ED0774">
        <w:rPr>
          <w:lang w:val="ru-RU"/>
        </w:rPr>
        <w:instrText>-</w:instrText>
      </w:r>
      <w:r w:rsidR="00101996" w:rsidRPr="00ED0774">
        <w:rPr>
          <w:lang w:val="en-US"/>
        </w:rPr>
        <w:instrText>particle</w:instrText>
      </w:r>
      <w:r w:rsidR="00101996" w:rsidRPr="00ED0774">
        <w:rPr>
          <w:lang w:val="ru-RU"/>
        </w:rPr>
        <w:instrText>":"","</w:instrText>
      </w:r>
      <w:r w:rsidR="00101996" w:rsidRPr="00ED0774">
        <w:rPr>
          <w:lang w:val="en-US"/>
        </w:rPr>
        <w:instrText>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982838" w:rsidRPr="00ED0774">
        <w:rPr>
          <w:lang w:val="en-US"/>
        </w:rPr>
        <w:fldChar w:fldCharType="separate"/>
      </w:r>
      <w:r w:rsidR="00917E3D" w:rsidRPr="00ED0774">
        <w:rPr>
          <w:noProof/>
        </w:rPr>
        <w:t>[1,7,8]</w:t>
      </w:r>
      <w:r w:rsidR="00982838" w:rsidRPr="00ED0774">
        <w:rPr>
          <w:lang w:val="en-US"/>
        </w:rPr>
        <w:fldChar w:fldCharType="end"/>
      </w:r>
      <w:r w:rsidRPr="00ED0774">
        <w:t>.</w:t>
      </w:r>
      <w:r w:rsidR="00A11EED" w:rsidRPr="00ED0774">
        <w:rPr>
          <w:lang w:val="en-US"/>
        </w:rPr>
        <w:t xml:space="preserve"> </w:t>
      </w:r>
    </w:p>
    <w:p w14:paraId="121171D1" w14:textId="5FFB35E1" w:rsidR="007C6B4D" w:rsidRPr="00ED0774" w:rsidRDefault="00101ED7" w:rsidP="00AE27D0">
      <w:pPr>
        <w:pStyle w:val="aff"/>
        <w:autoSpaceDE w:val="0"/>
        <w:autoSpaceDN w:val="0"/>
        <w:adjustRightInd w:val="0"/>
        <w:ind w:left="0" w:firstLine="708"/>
        <w:divId w:val="488638550"/>
        <w:rPr>
          <w:rFonts w:cs="Times New Roman"/>
        </w:rPr>
      </w:pPr>
      <w:r w:rsidRPr="00ED0774">
        <w:rPr>
          <w:rStyle w:val="affb"/>
          <w:rFonts w:cs="Times New Roman"/>
          <w:color w:val="000000"/>
        </w:rPr>
        <w:t>Уровень</w:t>
      </w:r>
      <w:r w:rsidR="00926681" w:rsidRPr="00ED0774">
        <w:rPr>
          <w:rStyle w:val="affb"/>
          <w:rFonts w:cs="Times New Roman"/>
          <w:color w:val="000000"/>
        </w:rPr>
        <w:t xml:space="preserve"> </w:t>
      </w:r>
      <w:r w:rsidRPr="00ED0774">
        <w:rPr>
          <w:rStyle w:val="affb"/>
          <w:rFonts w:cs="Times New Roman"/>
          <w:color w:val="000000"/>
        </w:rPr>
        <w:t>убедительности</w:t>
      </w:r>
      <w:r w:rsidR="00926681" w:rsidRPr="00ED0774">
        <w:rPr>
          <w:rStyle w:val="affb"/>
          <w:rFonts w:cs="Times New Roman"/>
          <w:color w:val="000000"/>
        </w:rPr>
        <w:t xml:space="preserve"> </w:t>
      </w:r>
      <w:r w:rsidRPr="00ED0774">
        <w:rPr>
          <w:rStyle w:val="affb"/>
          <w:rFonts w:cs="Times New Roman"/>
          <w:color w:val="000000"/>
        </w:rPr>
        <w:t>рекомендаций</w:t>
      </w:r>
      <w:r w:rsidR="00926681" w:rsidRPr="00ED0774">
        <w:rPr>
          <w:rStyle w:val="affb"/>
          <w:rFonts w:cs="Times New Roman"/>
          <w:color w:val="000000"/>
        </w:rPr>
        <w:t xml:space="preserve"> </w:t>
      </w:r>
      <w:r w:rsidRPr="00ED0774">
        <w:rPr>
          <w:rStyle w:val="affb"/>
          <w:rFonts w:cs="Times New Roman"/>
          <w:color w:val="000000"/>
        </w:rPr>
        <w:t>–</w:t>
      </w:r>
      <w:r w:rsidR="00926681" w:rsidRPr="00ED0774">
        <w:rPr>
          <w:rStyle w:val="affb"/>
          <w:rFonts w:cs="Times New Roman"/>
          <w:color w:val="000000"/>
        </w:rPr>
        <w:t xml:space="preserve"> </w:t>
      </w:r>
      <w:r w:rsidR="00917E3D" w:rsidRPr="00ED0774">
        <w:rPr>
          <w:rStyle w:val="affb"/>
          <w:rFonts w:cs="Times New Roman"/>
          <w:color w:val="000000"/>
        </w:rPr>
        <w:t xml:space="preserve">С </w:t>
      </w:r>
      <w:r w:rsidR="007C6B4D" w:rsidRPr="00ED0774">
        <w:rPr>
          <w:rStyle w:val="affb"/>
          <w:rFonts w:cs="Times New Roman"/>
          <w:color w:val="000000"/>
        </w:rPr>
        <w:t>(уровень</w:t>
      </w:r>
      <w:r w:rsidR="00926681" w:rsidRPr="00ED0774">
        <w:rPr>
          <w:rStyle w:val="affb"/>
          <w:rFonts w:cs="Times New Roman"/>
          <w:color w:val="000000"/>
        </w:rPr>
        <w:t xml:space="preserve"> </w:t>
      </w:r>
      <w:r w:rsidR="007C6B4D" w:rsidRPr="00ED0774">
        <w:rPr>
          <w:rStyle w:val="affb"/>
          <w:rFonts w:cs="Times New Roman"/>
          <w:color w:val="000000"/>
        </w:rPr>
        <w:t>достоверности</w:t>
      </w:r>
      <w:r w:rsidR="00926681" w:rsidRPr="00ED0774">
        <w:rPr>
          <w:rStyle w:val="affb"/>
          <w:rFonts w:cs="Times New Roman"/>
          <w:color w:val="000000"/>
        </w:rPr>
        <w:t xml:space="preserve"> </w:t>
      </w:r>
      <w:r w:rsidR="007C6B4D" w:rsidRPr="00ED0774">
        <w:rPr>
          <w:rStyle w:val="affb"/>
          <w:rFonts w:cs="Times New Roman"/>
          <w:color w:val="000000"/>
        </w:rPr>
        <w:t>доказательств</w:t>
      </w:r>
      <w:r w:rsidR="00926681" w:rsidRPr="00ED0774">
        <w:rPr>
          <w:rStyle w:val="affb"/>
          <w:rFonts w:cs="Times New Roman"/>
          <w:color w:val="000000"/>
        </w:rPr>
        <w:t xml:space="preserve"> </w:t>
      </w:r>
      <w:r w:rsidR="007C6B4D" w:rsidRPr="00ED0774">
        <w:rPr>
          <w:rStyle w:val="affb"/>
          <w:rFonts w:cs="Times New Roman"/>
          <w:color w:val="000000"/>
        </w:rPr>
        <w:t>–</w:t>
      </w:r>
      <w:r w:rsidR="00926681" w:rsidRPr="00ED0774">
        <w:rPr>
          <w:rStyle w:val="affb"/>
          <w:rFonts w:cs="Times New Roman"/>
          <w:color w:val="000000"/>
        </w:rPr>
        <w:t xml:space="preserve"> </w:t>
      </w:r>
      <w:r w:rsidR="00917E3D" w:rsidRPr="00ED0774">
        <w:rPr>
          <w:rStyle w:val="affb"/>
          <w:rFonts w:cs="Times New Roman"/>
          <w:color w:val="000000"/>
        </w:rPr>
        <w:t>5</w:t>
      </w:r>
      <w:r w:rsidR="00CD79B1" w:rsidRPr="00ED0774">
        <w:rPr>
          <w:rStyle w:val="affb"/>
          <w:rFonts w:cs="Times New Roman"/>
          <w:color w:val="000000"/>
        </w:rPr>
        <w:t>)</w:t>
      </w:r>
    </w:p>
    <w:p w14:paraId="42480B5C" w14:textId="35A0CB5C" w:rsidR="007C6B4D" w:rsidRPr="00ED0774" w:rsidRDefault="00926681" w:rsidP="00705E68">
      <w:pPr>
        <w:pStyle w:val="afd"/>
        <w:spacing w:beforeAutospacing="0" w:afterAutospacing="0" w:line="360" w:lineRule="auto"/>
        <w:ind w:firstLine="709"/>
        <w:contextualSpacing/>
        <w:divId w:val="488638550"/>
        <w:rPr>
          <w:rStyle w:val="affb"/>
          <w:b w:val="0"/>
          <w:bCs w:val="0"/>
          <w:color w:val="000000"/>
        </w:rPr>
      </w:pPr>
      <w:r w:rsidRPr="00ED0774">
        <w:rPr>
          <w:rStyle w:val="affb"/>
          <w:i/>
          <w:color w:val="000000"/>
        </w:rPr>
        <w:lastRenderedPageBreak/>
        <w:t xml:space="preserve"> </w:t>
      </w:r>
      <w:r w:rsidR="00101ED7" w:rsidRPr="00ED0774">
        <w:rPr>
          <w:rStyle w:val="affb"/>
          <w:color w:val="000000"/>
        </w:rPr>
        <w:t>Комментарий:</w:t>
      </w:r>
      <w:r w:rsidRPr="00ED0774">
        <w:rPr>
          <w:color w:val="000000"/>
        </w:rPr>
        <w:t xml:space="preserve"> </w:t>
      </w:r>
      <w:r w:rsidR="00D36F1A" w:rsidRPr="00ED0774">
        <w:rPr>
          <w:i/>
          <w:iCs/>
        </w:rPr>
        <w:t>классическим выбором является повторение 1-й индукционной программы (см. Приложение А3.2)</w:t>
      </w:r>
      <w:r w:rsidR="00D36F1A" w:rsidRPr="00ED0774">
        <w:rPr>
          <w:rStyle w:val="affc"/>
          <w:color w:val="000000"/>
        </w:rPr>
        <w:t xml:space="preserve">. Также </w:t>
      </w:r>
      <w:r w:rsidR="0054298A" w:rsidRPr="00ED0774">
        <w:rPr>
          <w:rStyle w:val="affc"/>
          <w:color w:val="000000"/>
        </w:rPr>
        <w:t>может</w:t>
      </w:r>
      <w:r w:rsidRPr="00ED0774">
        <w:rPr>
          <w:rStyle w:val="affc"/>
          <w:color w:val="000000"/>
        </w:rPr>
        <w:t xml:space="preserve"> </w:t>
      </w:r>
      <w:r w:rsidR="0054298A" w:rsidRPr="00ED0774">
        <w:rPr>
          <w:rStyle w:val="affc"/>
          <w:color w:val="000000"/>
        </w:rPr>
        <w:t>быть</w:t>
      </w:r>
      <w:r w:rsidRPr="00ED0774">
        <w:rPr>
          <w:rStyle w:val="affc"/>
          <w:color w:val="000000"/>
        </w:rPr>
        <w:t xml:space="preserve"> </w:t>
      </w:r>
      <w:r w:rsidR="0054298A" w:rsidRPr="00ED0774">
        <w:rPr>
          <w:rStyle w:val="affc"/>
          <w:color w:val="000000"/>
        </w:rPr>
        <w:t>использовано</w:t>
      </w:r>
      <w:r w:rsidRPr="00ED0774">
        <w:rPr>
          <w:rStyle w:val="affc"/>
          <w:color w:val="000000"/>
        </w:rPr>
        <w:t xml:space="preserve"> </w:t>
      </w:r>
      <w:r w:rsidR="0054298A" w:rsidRPr="00ED0774">
        <w:rPr>
          <w:rStyle w:val="affc"/>
          <w:color w:val="000000"/>
        </w:rPr>
        <w:t>сочетание</w:t>
      </w:r>
      <w:r w:rsidRPr="00ED0774">
        <w:rPr>
          <w:rStyle w:val="affc"/>
          <w:color w:val="000000"/>
        </w:rPr>
        <w:t xml:space="preserve"> </w:t>
      </w:r>
      <w:r w:rsidR="0054298A" w:rsidRPr="00ED0774">
        <w:rPr>
          <w:rStyle w:val="affc"/>
          <w:color w:val="000000"/>
        </w:rPr>
        <w:t>цитарабина**</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стандартных</w:t>
      </w:r>
      <w:r w:rsidRPr="00ED0774">
        <w:rPr>
          <w:rStyle w:val="affc"/>
          <w:color w:val="000000"/>
        </w:rPr>
        <w:t xml:space="preserve"> </w:t>
      </w:r>
      <w:r w:rsidR="0054298A" w:rsidRPr="00ED0774">
        <w:rPr>
          <w:rStyle w:val="affc"/>
          <w:color w:val="000000"/>
        </w:rPr>
        <w:t>дозах</w:t>
      </w:r>
      <w:r w:rsidRPr="00ED0774">
        <w:rPr>
          <w:rStyle w:val="affc"/>
          <w:color w:val="000000"/>
        </w:rPr>
        <w:t xml:space="preserve"> </w:t>
      </w:r>
      <w:r w:rsidR="0054298A" w:rsidRPr="00ED0774">
        <w:rPr>
          <w:rStyle w:val="affc"/>
          <w:color w:val="000000"/>
        </w:rPr>
        <w:t>(100</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2</w:t>
      </w:r>
      <w:r w:rsidRPr="00ED0774">
        <w:rPr>
          <w:rStyle w:val="affc"/>
          <w:color w:val="000000"/>
        </w:rPr>
        <w:t xml:space="preserve"> </w:t>
      </w:r>
      <w:r w:rsidR="0054298A" w:rsidRPr="00ED0774">
        <w:rPr>
          <w:rStyle w:val="affc"/>
          <w:color w:val="000000"/>
        </w:rPr>
        <w:t>раза</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или</w:t>
      </w:r>
      <w:r w:rsidRPr="00ED0774">
        <w:rPr>
          <w:rStyle w:val="affc"/>
          <w:color w:val="000000"/>
        </w:rPr>
        <w:t xml:space="preserve"> </w:t>
      </w:r>
      <w:r w:rsidR="0054298A" w:rsidRPr="00ED0774">
        <w:rPr>
          <w:rStyle w:val="affc"/>
          <w:color w:val="000000"/>
        </w:rPr>
        <w:t>200</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непрерывно</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1</w:t>
      </w:r>
      <w:r w:rsidR="00E41799" w:rsidRPr="00ED0774">
        <w:rPr>
          <w:rStyle w:val="affc"/>
          <w:color w:val="000000"/>
        </w:rPr>
        <w:t>–</w:t>
      </w:r>
      <w:r w:rsidR="0054298A" w:rsidRPr="00ED0774">
        <w:rPr>
          <w:rStyle w:val="affc"/>
          <w:color w:val="000000"/>
        </w:rPr>
        <w:t>7-й</w:t>
      </w:r>
      <w:r w:rsidRPr="00ED0774">
        <w:rPr>
          <w:rStyle w:val="affc"/>
          <w:color w:val="000000"/>
        </w:rPr>
        <w:t xml:space="preserve"> </w:t>
      </w:r>
      <w:r w:rsidR="0054298A" w:rsidRPr="00ED0774">
        <w:rPr>
          <w:rStyle w:val="affc"/>
          <w:color w:val="000000"/>
        </w:rPr>
        <w:t>дни)</w:t>
      </w:r>
      <w:r w:rsidRPr="00ED0774">
        <w:rPr>
          <w:rStyle w:val="affc"/>
          <w:color w:val="000000"/>
        </w:rPr>
        <w:t xml:space="preserve"> </w:t>
      </w:r>
      <w:r w:rsidR="0054298A" w:rsidRPr="00ED0774">
        <w:rPr>
          <w:rStyle w:val="affc"/>
          <w:color w:val="000000"/>
        </w:rPr>
        <w:t>и</w:t>
      </w:r>
      <w:r w:rsidRPr="00ED0774">
        <w:rPr>
          <w:rStyle w:val="affc"/>
          <w:color w:val="000000"/>
        </w:rPr>
        <w:t xml:space="preserve"> </w:t>
      </w:r>
      <w:r w:rsidR="0054298A" w:rsidRPr="00ED0774">
        <w:rPr>
          <w:rStyle w:val="affc"/>
          <w:color w:val="000000"/>
        </w:rPr>
        <w:t>идарубицина**</w:t>
      </w:r>
      <w:r w:rsidRPr="00ED0774">
        <w:rPr>
          <w:rStyle w:val="affc"/>
          <w:color w:val="000000"/>
        </w:rPr>
        <w:t xml:space="preserve"> </w:t>
      </w:r>
      <w:r w:rsidR="0054298A" w:rsidRPr="00ED0774">
        <w:rPr>
          <w:rStyle w:val="affc"/>
          <w:color w:val="000000"/>
        </w:rPr>
        <w:t>(12</w:t>
      </w:r>
      <w:r w:rsidRPr="00ED0774">
        <w:rPr>
          <w:rStyle w:val="affc"/>
          <w:color w:val="000000"/>
        </w:rPr>
        <w:t xml:space="preserve"> </w:t>
      </w:r>
      <w:r w:rsidR="0054298A" w:rsidRPr="00ED0774">
        <w:rPr>
          <w:rStyle w:val="affc"/>
          <w:color w:val="000000"/>
        </w:rPr>
        <w:t>мг/м</w:t>
      </w:r>
      <w:r w:rsidR="0054298A" w:rsidRPr="00ED0774">
        <w:rPr>
          <w:rStyle w:val="affc"/>
          <w:color w:val="000000"/>
          <w:vertAlign w:val="superscript"/>
        </w:rPr>
        <w:t>2</w:t>
      </w:r>
      <w:r w:rsidRPr="00ED0774">
        <w:rPr>
          <w:rStyle w:val="affc"/>
          <w:color w:val="000000"/>
        </w:rPr>
        <w:t xml:space="preserve"> </w:t>
      </w:r>
      <w:r w:rsidR="0054298A" w:rsidRPr="00ED0774">
        <w:rPr>
          <w:rStyle w:val="affc"/>
          <w:color w:val="000000"/>
        </w:rPr>
        <w:t>1</w:t>
      </w:r>
      <w:r w:rsidRPr="00ED0774">
        <w:rPr>
          <w:rStyle w:val="affc"/>
          <w:color w:val="000000"/>
        </w:rPr>
        <w:t xml:space="preserve"> </w:t>
      </w:r>
      <w:r w:rsidR="0054298A" w:rsidRPr="00ED0774">
        <w:rPr>
          <w:rStyle w:val="affc"/>
          <w:color w:val="000000"/>
        </w:rPr>
        <w:t>раз</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день</w:t>
      </w:r>
      <w:r w:rsidRPr="00ED0774">
        <w:rPr>
          <w:rStyle w:val="affc"/>
          <w:color w:val="000000"/>
        </w:rPr>
        <w:t xml:space="preserve"> </w:t>
      </w:r>
      <w:r w:rsidR="0054298A" w:rsidRPr="00ED0774">
        <w:rPr>
          <w:rStyle w:val="affc"/>
          <w:color w:val="000000"/>
        </w:rPr>
        <w:t>в</w:t>
      </w:r>
      <w:r w:rsidRPr="00ED0774">
        <w:rPr>
          <w:rStyle w:val="affc"/>
          <w:color w:val="000000"/>
        </w:rPr>
        <w:t xml:space="preserve"> </w:t>
      </w:r>
      <w:r w:rsidR="0054298A" w:rsidRPr="00ED0774">
        <w:rPr>
          <w:rStyle w:val="affc"/>
          <w:color w:val="000000"/>
        </w:rPr>
        <w:t>1</w:t>
      </w:r>
      <w:r w:rsidR="00E41799" w:rsidRPr="00ED0774">
        <w:rPr>
          <w:rStyle w:val="affc"/>
          <w:color w:val="000000"/>
        </w:rPr>
        <w:t>–</w:t>
      </w:r>
      <w:r w:rsidR="0054298A" w:rsidRPr="00ED0774">
        <w:rPr>
          <w:rStyle w:val="affc"/>
          <w:color w:val="000000"/>
        </w:rPr>
        <w:t>3-й</w:t>
      </w:r>
      <w:r w:rsidRPr="00ED0774">
        <w:rPr>
          <w:rStyle w:val="affc"/>
          <w:color w:val="000000"/>
        </w:rPr>
        <w:t xml:space="preserve"> </w:t>
      </w:r>
      <w:r w:rsidR="0054298A" w:rsidRPr="00ED0774">
        <w:rPr>
          <w:rStyle w:val="affc"/>
          <w:color w:val="000000"/>
        </w:rPr>
        <w:t>дни).</w:t>
      </w:r>
      <w:r w:rsidRPr="00ED0774">
        <w:rPr>
          <w:i/>
          <w:color w:val="000000"/>
        </w:rPr>
        <w:t xml:space="preserve"> </w:t>
      </w:r>
      <w:r w:rsidR="0054298A" w:rsidRPr="00ED0774">
        <w:rPr>
          <w:i/>
          <w:color w:val="000000"/>
        </w:rPr>
        <w:t>Шансы</w:t>
      </w:r>
      <w:r w:rsidRPr="00ED0774">
        <w:rPr>
          <w:i/>
          <w:color w:val="000000"/>
        </w:rPr>
        <w:t xml:space="preserve"> </w:t>
      </w:r>
      <w:r w:rsidR="0054298A" w:rsidRPr="00ED0774">
        <w:rPr>
          <w:i/>
          <w:color w:val="000000"/>
        </w:rPr>
        <w:t>достижения</w:t>
      </w:r>
      <w:r w:rsidRPr="00ED0774">
        <w:rPr>
          <w:i/>
          <w:color w:val="000000"/>
        </w:rPr>
        <w:t xml:space="preserve"> </w:t>
      </w:r>
      <w:r w:rsidR="00E41799" w:rsidRPr="00ED0774">
        <w:rPr>
          <w:i/>
          <w:color w:val="000000"/>
        </w:rPr>
        <w:t>2-</w:t>
      </w:r>
      <w:r w:rsidR="0054298A" w:rsidRPr="00ED0774">
        <w:rPr>
          <w:i/>
          <w:color w:val="000000"/>
        </w:rPr>
        <w:t>й</w:t>
      </w:r>
      <w:r w:rsidRPr="00ED0774">
        <w:rPr>
          <w:i/>
          <w:color w:val="000000"/>
        </w:rPr>
        <w:t xml:space="preserve"> </w:t>
      </w:r>
      <w:r w:rsidR="008D30E4" w:rsidRPr="00ED0774">
        <w:rPr>
          <w:i/>
          <w:color w:val="000000"/>
        </w:rPr>
        <w:t>ПР</w:t>
      </w:r>
      <w:r w:rsidRPr="00ED0774">
        <w:rPr>
          <w:i/>
          <w:color w:val="000000"/>
        </w:rPr>
        <w:t xml:space="preserve"> </w:t>
      </w:r>
      <w:r w:rsidR="0054298A" w:rsidRPr="00ED0774">
        <w:rPr>
          <w:i/>
          <w:color w:val="000000"/>
        </w:rPr>
        <w:t>достаточно</w:t>
      </w:r>
      <w:r w:rsidRPr="00ED0774">
        <w:rPr>
          <w:i/>
          <w:color w:val="000000"/>
        </w:rPr>
        <w:t xml:space="preserve"> </w:t>
      </w:r>
      <w:r w:rsidR="0054298A" w:rsidRPr="00ED0774">
        <w:rPr>
          <w:i/>
          <w:color w:val="000000"/>
        </w:rPr>
        <w:t>высокие</w:t>
      </w:r>
      <w:r w:rsidRPr="00ED0774">
        <w:rPr>
          <w:i/>
          <w:color w:val="000000"/>
        </w:rPr>
        <w:t xml:space="preserve"> </w:t>
      </w:r>
      <w:r w:rsidR="0054298A" w:rsidRPr="00ED0774">
        <w:rPr>
          <w:i/>
          <w:color w:val="000000"/>
        </w:rPr>
        <w:t>(~70</w:t>
      </w:r>
      <w:r w:rsidRPr="00ED0774">
        <w:rPr>
          <w:i/>
          <w:color w:val="000000"/>
        </w:rPr>
        <w:t xml:space="preserve"> </w:t>
      </w:r>
      <w:r w:rsidR="0054298A" w:rsidRPr="00ED0774">
        <w:rPr>
          <w:i/>
          <w:color w:val="000000"/>
        </w:rPr>
        <w:t>%).</w:t>
      </w:r>
    </w:p>
    <w:p w14:paraId="60E8973F" w14:textId="51BC6B80" w:rsidR="00044A18" w:rsidRPr="00ED0774" w:rsidRDefault="00D80AC9" w:rsidP="00D36F1A">
      <w:pPr>
        <w:pStyle w:val="10"/>
        <w:divId w:val="488638550"/>
        <w:rPr>
          <w:u w:val="single"/>
        </w:rPr>
      </w:pPr>
      <w:r w:rsidRPr="00ED0774">
        <w:rPr>
          <w:rStyle w:val="affb"/>
          <w:color w:val="000000"/>
        </w:rPr>
        <w:t>Рекомендуется</w:t>
      </w:r>
      <w:r w:rsidR="00926681" w:rsidRPr="00ED0774">
        <w:rPr>
          <w:rStyle w:val="affb"/>
          <w:color w:val="000000"/>
        </w:rPr>
        <w:t xml:space="preserve"> </w:t>
      </w:r>
      <w:r w:rsidR="003F16A7" w:rsidRPr="00ED0774">
        <w:rPr>
          <w:rStyle w:val="affb"/>
          <w:b w:val="0"/>
          <w:color w:val="000000"/>
        </w:rPr>
        <w:t>пациентам</w:t>
      </w:r>
      <w:r w:rsidR="00926681" w:rsidRPr="00ED0774">
        <w:rPr>
          <w:color w:val="000000"/>
        </w:rPr>
        <w:t xml:space="preserve"> </w:t>
      </w:r>
      <w:r w:rsidRPr="00ED0774">
        <w:rPr>
          <w:color w:val="000000"/>
        </w:rPr>
        <w:t>при</w:t>
      </w:r>
      <w:r w:rsidR="00926681" w:rsidRPr="00ED0774">
        <w:rPr>
          <w:color w:val="000000"/>
        </w:rPr>
        <w:t xml:space="preserve"> </w:t>
      </w:r>
      <w:r w:rsidRPr="00ED0774">
        <w:rPr>
          <w:color w:val="000000"/>
        </w:rPr>
        <w:t>развитии</w:t>
      </w:r>
      <w:r w:rsidR="00926681" w:rsidRPr="00ED0774">
        <w:rPr>
          <w:color w:val="000000"/>
        </w:rPr>
        <w:t xml:space="preserve"> </w:t>
      </w:r>
      <w:r w:rsidR="0054298A" w:rsidRPr="00ED0774">
        <w:rPr>
          <w:color w:val="000000"/>
        </w:rPr>
        <w:t>раннего</w:t>
      </w:r>
      <w:r w:rsidR="00926681" w:rsidRPr="00ED0774">
        <w:rPr>
          <w:color w:val="000000"/>
        </w:rPr>
        <w:t xml:space="preserve"> </w:t>
      </w:r>
      <w:r w:rsidRPr="00ED0774">
        <w:rPr>
          <w:color w:val="000000"/>
        </w:rPr>
        <w:t>рецидива</w:t>
      </w:r>
      <w:r w:rsidR="00926681" w:rsidRPr="00ED0774">
        <w:rPr>
          <w:color w:val="000000"/>
        </w:rPr>
        <w:t xml:space="preserve"> </w:t>
      </w:r>
      <w:r w:rsidRPr="00ED0774">
        <w:rPr>
          <w:color w:val="000000"/>
        </w:rPr>
        <w:t>ОМЛ</w:t>
      </w:r>
      <w:r w:rsidR="00926681" w:rsidRPr="00ED0774">
        <w:rPr>
          <w:color w:val="000000"/>
        </w:rPr>
        <w:t xml:space="preserve"> </w:t>
      </w:r>
      <w:r w:rsidR="0054298A" w:rsidRPr="00ED0774">
        <w:rPr>
          <w:color w:val="000000"/>
        </w:rPr>
        <w:t>(продолжительность</w:t>
      </w:r>
      <w:r w:rsidR="00926681" w:rsidRPr="00ED0774">
        <w:rPr>
          <w:color w:val="000000"/>
        </w:rPr>
        <w:t xml:space="preserve"> </w:t>
      </w:r>
      <w:r w:rsidR="00E41799" w:rsidRPr="00ED0774">
        <w:rPr>
          <w:color w:val="000000"/>
        </w:rPr>
        <w:t>1-</w:t>
      </w:r>
      <w:r w:rsidR="0054298A" w:rsidRPr="00ED0774">
        <w:rPr>
          <w:color w:val="000000"/>
        </w:rPr>
        <w:t>й</w:t>
      </w:r>
      <w:r w:rsidR="00926681" w:rsidRPr="00ED0774">
        <w:rPr>
          <w:color w:val="000000"/>
        </w:rPr>
        <w:t xml:space="preserve"> </w:t>
      </w:r>
      <w:r w:rsidR="0054298A" w:rsidRPr="00ED0774">
        <w:rPr>
          <w:color w:val="000000"/>
        </w:rPr>
        <w:t>ПР</w:t>
      </w:r>
      <w:r w:rsidR="00926681" w:rsidRPr="00ED0774">
        <w:rPr>
          <w:color w:val="000000"/>
        </w:rPr>
        <w:t xml:space="preserve"> </w:t>
      </w:r>
      <w:r w:rsidR="0054298A" w:rsidRPr="00ED0774">
        <w:rPr>
          <w:color w:val="000000"/>
        </w:rPr>
        <w:t>менее</w:t>
      </w:r>
      <w:r w:rsidR="00926681" w:rsidRPr="00ED0774">
        <w:rPr>
          <w:color w:val="000000"/>
        </w:rPr>
        <w:t xml:space="preserve"> </w:t>
      </w:r>
      <w:r w:rsidR="0054298A" w:rsidRPr="00ED0774">
        <w:rPr>
          <w:color w:val="000000"/>
        </w:rPr>
        <w:t>1</w:t>
      </w:r>
      <w:r w:rsidR="00926681" w:rsidRPr="00ED0774">
        <w:rPr>
          <w:color w:val="000000"/>
        </w:rPr>
        <w:t xml:space="preserve"> </w:t>
      </w:r>
      <w:r w:rsidR="0054298A" w:rsidRPr="00ED0774">
        <w:rPr>
          <w:color w:val="000000"/>
        </w:rPr>
        <w:t>года)</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качестве</w:t>
      </w:r>
      <w:r w:rsidR="00926681" w:rsidRPr="00ED0774">
        <w:rPr>
          <w:color w:val="000000"/>
        </w:rPr>
        <w:t xml:space="preserve"> </w:t>
      </w:r>
      <w:r w:rsidRPr="00ED0774">
        <w:rPr>
          <w:color w:val="000000"/>
        </w:rPr>
        <w:t>2</w:t>
      </w:r>
      <w:r w:rsidR="00E41799" w:rsidRPr="00ED0774">
        <w:rPr>
          <w:color w:val="000000"/>
        </w:rPr>
        <w:t>-й</w:t>
      </w:r>
      <w:r w:rsidR="00926681" w:rsidRPr="00ED0774">
        <w:rPr>
          <w:color w:val="000000"/>
        </w:rPr>
        <w:t xml:space="preserve"> </w:t>
      </w:r>
      <w:r w:rsidRPr="00ED0774">
        <w:rPr>
          <w:color w:val="000000"/>
        </w:rPr>
        <w:t>линии</w:t>
      </w:r>
      <w:r w:rsidR="00926681" w:rsidRPr="00ED0774">
        <w:rPr>
          <w:color w:val="000000"/>
        </w:rPr>
        <w:t xml:space="preserve"> </w:t>
      </w:r>
      <w:r w:rsidRPr="00ED0774">
        <w:rPr>
          <w:color w:val="000000"/>
        </w:rPr>
        <w:t>терапии</w:t>
      </w:r>
      <w:r w:rsidR="00926681" w:rsidRPr="00ED0774">
        <w:rPr>
          <w:color w:val="000000"/>
        </w:rPr>
        <w:t xml:space="preserve"> </w:t>
      </w:r>
      <w:r w:rsidRPr="00ED0774">
        <w:rPr>
          <w:color w:val="000000"/>
        </w:rPr>
        <w:t>использовать</w:t>
      </w:r>
      <w:r w:rsidR="00926681" w:rsidRPr="00ED0774">
        <w:rPr>
          <w:color w:val="000000"/>
        </w:rPr>
        <w:t xml:space="preserve"> </w:t>
      </w:r>
      <w:r w:rsidRPr="00ED0774">
        <w:rPr>
          <w:color w:val="000000"/>
        </w:rPr>
        <w:t>цитарабин</w:t>
      </w:r>
      <w:r w:rsidR="00402426" w:rsidRPr="00ED0774">
        <w:rPr>
          <w:color w:val="000000"/>
        </w:rPr>
        <w:t>**</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средней</w:t>
      </w:r>
      <w:r w:rsidR="00926681" w:rsidRPr="00ED0774">
        <w:rPr>
          <w:color w:val="000000"/>
        </w:rPr>
        <w:t xml:space="preserve"> </w:t>
      </w:r>
      <w:r w:rsidRPr="00ED0774">
        <w:rPr>
          <w:color w:val="000000"/>
        </w:rPr>
        <w:t>(1</w:t>
      </w:r>
      <w:r w:rsidR="00926681" w:rsidRPr="00ED0774">
        <w:rPr>
          <w:color w:val="000000"/>
        </w:rPr>
        <w:t xml:space="preserve"> </w:t>
      </w:r>
      <w:r w:rsidRPr="00ED0774">
        <w:rPr>
          <w:color w:val="000000"/>
        </w:rPr>
        <w:t>г/м</w:t>
      </w:r>
      <w:r w:rsidRPr="00ED0774">
        <w:rPr>
          <w:color w:val="000000"/>
          <w:vertAlign w:val="superscript"/>
        </w:rPr>
        <w:t>2</w:t>
      </w:r>
      <w:r w:rsidRPr="00ED0774">
        <w:rPr>
          <w:color w:val="000000"/>
        </w:rPr>
        <w:t>)</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высокой</w:t>
      </w:r>
      <w:r w:rsidR="00926681" w:rsidRPr="00ED0774">
        <w:rPr>
          <w:color w:val="000000"/>
        </w:rPr>
        <w:t xml:space="preserve"> </w:t>
      </w:r>
      <w:r w:rsidRPr="00ED0774">
        <w:rPr>
          <w:color w:val="000000"/>
        </w:rPr>
        <w:t>(3</w:t>
      </w:r>
      <w:r w:rsidR="00926681" w:rsidRPr="00ED0774">
        <w:rPr>
          <w:color w:val="000000"/>
        </w:rPr>
        <w:t xml:space="preserve"> </w:t>
      </w:r>
      <w:r w:rsidRPr="00ED0774">
        <w:rPr>
          <w:color w:val="000000"/>
        </w:rPr>
        <w:t>г/м</w:t>
      </w:r>
      <w:r w:rsidRPr="00ED0774">
        <w:rPr>
          <w:color w:val="000000"/>
          <w:vertAlign w:val="superscript"/>
        </w:rPr>
        <w:t>2</w:t>
      </w:r>
      <w:r w:rsidRPr="00ED0774">
        <w:rPr>
          <w:color w:val="000000"/>
        </w:rPr>
        <w:t>)</w:t>
      </w:r>
      <w:r w:rsidR="00926681" w:rsidRPr="00ED0774">
        <w:rPr>
          <w:color w:val="000000"/>
        </w:rPr>
        <w:t xml:space="preserve"> </w:t>
      </w:r>
      <w:r w:rsidR="00E41799" w:rsidRPr="00ED0774">
        <w:rPr>
          <w:color w:val="000000"/>
        </w:rPr>
        <w:t>дозе</w:t>
      </w:r>
      <w:r w:rsidR="00926681" w:rsidRPr="00ED0774">
        <w:rPr>
          <w:color w:val="000000"/>
        </w:rPr>
        <w:t xml:space="preserve"> </w:t>
      </w:r>
      <w:r w:rsidRPr="00ED0774">
        <w:rPr>
          <w:color w:val="000000"/>
        </w:rPr>
        <w:t>либо</w:t>
      </w:r>
      <w:r w:rsidR="00926681" w:rsidRPr="00ED0774">
        <w:rPr>
          <w:color w:val="000000"/>
        </w:rPr>
        <w:t xml:space="preserve"> </w:t>
      </w:r>
      <w:r w:rsidRPr="00ED0774">
        <w:rPr>
          <w:color w:val="000000"/>
        </w:rPr>
        <w:t>сочетание</w:t>
      </w:r>
      <w:r w:rsidR="00926681" w:rsidRPr="00ED0774">
        <w:rPr>
          <w:color w:val="000000"/>
        </w:rPr>
        <w:t xml:space="preserve"> </w:t>
      </w:r>
      <w:r w:rsidRPr="00ED0774">
        <w:rPr>
          <w:color w:val="000000"/>
        </w:rPr>
        <w:t>цитарабина</w:t>
      </w:r>
      <w:r w:rsidR="00402426" w:rsidRPr="00ED0774">
        <w:rPr>
          <w:color w:val="000000"/>
        </w:rPr>
        <w:t>**</w:t>
      </w:r>
      <w:r w:rsidR="00926681" w:rsidRPr="00ED0774">
        <w:rPr>
          <w:color w:val="000000"/>
        </w:rPr>
        <w:t xml:space="preserve"> </w:t>
      </w:r>
      <w:r w:rsidR="00C7259D" w:rsidRPr="00ED0774">
        <w:rPr>
          <w:color w:val="000000"/>
        </w:rPr>
        <w:t>в</w:t>
      </w:r>
      <w:r w:rsidR="00926681" w:rsidRPr="00ED0774">
        <w:rPr>
          <w:color w:val="000000"/>
        </w:rPr>
        <w:t xml:space="preserve"> </w:t>
      </w:r>
      <w:r w:rsidR="00C7259D" w:rsidRPr="00ED0774">
        <w:rPr>
          <w:color w:val="000000"/>
        </w:rPr>
        <w:t>высоких</w:t>
      </w:r>
      <w:r w:rsidR="00926681" w:rsidRPr="00ED0774">
        <w:rPr>
          <w:color w:val="000000"/>
        </w:rPr>
        <w:t xml:space="preserve"> </w:t>
      </w:r>
      <w:r w:rsidR="00C7259D" w:rsidRPr="00ED0774">
        <w:rPr>
          <w:color w:val="000000"/>
        </w:rPr>
        <w:t>дозах</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антрациклинами</w:t>
      </w:r>
      <w:r w:rsidR="000037CF" w:rsidRPr="00ED0774">
        <w:rPr>
          <w:color w:val="000000"/>
          <w:lang w:val="ru-RU"/>
        </w:rPr>
        <w:t xml:space="preserve"> </w:t>
      </w:r>
      <w:r w:rsidR="00770446" w:rsidRPr="00ED0774">
        <w:rPr>
          <w:color w:val="000000"/>
        </w:rPr>
        <w:fldChar w:fldCharType="begin" w:fldLock="1"/>
      </w:r>
      <w:r w:rsidR="000E616A">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id":"ITEM-2","itemData":{"DOI":"10.1023/a:1008267904952","ISSN":"0923-7534","PMID":"9137794","abstract":"BACKGROUND Intensification of post-remission therapy improves the cure rate of acute myeloid leukemia (AML) but is often accompanied by unacceptable toxicity. From 1985 to 1992 the Swiss Group for Clinical Cancer Research (SAKK) performed a randomized phase III trial to evaluate the effectiveness of one single postremission course of high-dose cytarabine (HDAC) in terms of leukaemia-free and overall survival in adults with de novo AML. PATIENTS AND METHODS Adult (15-65 years) AML patients in remission after two induction courses were randomly assigned to one consolidation course either with standard (SDAC: 100 mg/sqm 24 hours infusion over seven days) or with high-dose cytarabine (HDAC: 3000 mg/sqm every 12 hours as one-hour-infusion for six days). In addition, both arms included daunorubicin (45 mg/sqm daily on days 1 to 3). Thereafter, patients were observed without maintenance until relapse. RESULTS After two induction courses 208/276 eligible patients achieved remission (CR: 169, 61%, PR: 39, 14%), 41 were resistant (15%) and 20 died early (7%). Seventy-one patients in remission were not randomized. One hundred thirty-seven were randomized in CR/PR (67 SDAC, 70 HDAC). 4/70 patients randomized to HDAC did not receive it. Treatment-related mortality in HDAC was 1.4% (1/66). WHO grade 3-4 toxicities occurred in 14/67 SDAC and in 38/66 HDAC patients (P &lt; 0.0001). The median event free survival was 10.8 (SDAC) vs. 12.2 months (HDAC; P = 0.18). The median overall survival was 24.6 (SDAC) vs. 32.6 months (HDAC; P = 0.07). Although statistically uncertain, HDAC reduced the hazard of progression (hazard ratio: 0.69, P = 0.08) and of death (hazard ratio: 0.70, P = 0.13). For 112 patients stratified as CR the estimated four-year disease-free survival was 25% (+/-6%) with SDAC and 37% (+/-6%) with HDAC (P = 0.09). The overall survival rates at four years were 38% (+7%) and 48% (+7%), respectively (P = 0.10). In multivariate analysis HDAC significantly reduced the hazard of relapse by 39% compared to SDAC (hazard ratio = 0.61, 95% CI: 0.37-0.99; P = 0.049). CONCLUSIONS We conclude that early consolidation of adult AML in CR with a single course of HDAC is superior in terms of outcome to one cycle of SDAC. The results of our intensive, single course HDAC group compare favourably with less intensive, repetitive HDAC cycles, suggesting that Ara-C dose intensity may be more important than total dosage. In addition, our treatment strategy is much less toxic and less …","author":[{"dropping-particle":"","family":"Fopp","given":"M","non-dropping-particle":"","parse-names":false,"suffix":""},{"dropping-particle":"","family":"Fey","given":"M F","non-dropping-particle":"","parse-names":false,"suffix":""},{"dropping-particle":"","family":"Bacchi","given":"M","non-dropping-particle":"","parse-names":false,"suffix":""},{"dropping-particle":"","family":"Cavalli","given":"F","non-dropping-particle":"","parse-names":false,"suffix":""},{"dropping-particle":"","family":"Gmuer","given":"J","non-dropping-particle":"","parse-names":false,"suffix":""},{"dropping-particle":"","family":"Jacky","given":"E","non-dropping-particle":"","parse-names":false,"suffix":""},{"dropping-particle":"","family":"Schmid","given":"L","non-dropping-particle":"","parse-names":false,"suffix":""},{"dropping-particle":"","family":"Tichelli","given":"A","non-dropping-particle":"","parse-names":false,"suffix":""},{"dropping-particle":"","family":"Tobler","given":"A","non-dropping-particle":"","parse-names":false,"suffix":""},{"dropping-particle":"","family":"Tschopp","given":"L","non-dropping-particle":"","parse-names":false,"suffix":""},{"dropping-particle":"","family":"Fliedner","given":"V","non-dropping-particle":"Von","parse-names":false,"suffix":""},{"dropping-particle":"","family":"Gratwohl","given":"A","non-dropping-particle":"","parse-names":false,"suffix":""}],"container-title":"Annals of oncology : official journal of the European Society for Medical Oncology","id":"ITEM-2","issue":"3","issued":{"date-parts":[["1997","3"]]},"page":"251-7","title":"Post-remission therapy of adult acute myeloid leukaemia: one cycle of high-dose versus standard-dose cytarabine. Leukaemia Project Group of the Swiss Group for Clinical Cancer Research (SAKK).","type":"article-journal","volume":"8"},"uris":["http://www.mendeley.com/documents/?uuid=274e9dc2-d6df-34a0-b6a3-2a33ab9796b8"]},{"id":"ITEM-3","itemData":{"ISSN":"0578-1337","PMID":"8605644","abstract":"BACKGROUND Modern induction chemotherapy produce 60% to 80% complete remission in adults with newly diagnosed acute myelogenous leukemia (AML). A major challenge is to eradicate subclinical disease in remission and prevent leukemic relapse. Intensive post-remission chemotherapy was proved of comparable disease-free survival as BMT. METHODS From February 1992 to to March 1995, twelve patients with AML, aged 15 to 57 y/o, received intensive consolidation chemotherapy immediately after the first complete remission. The chemotherapy included either 4 courses of high dose Arac (HiDAC), 3 gm/m2 q12h x3 days, or 2 courses of HiDAC (4 days) plus mitoxantrone for 3 days and etoposide for 7 days (HiDAC-3-7). Granulocyte colony-stimulating factor (G-CSF) used used 24 hours after chemotherapy until absolute neutrophile count greater than 500/mm3. RESULTS Totally 24 courses of high dose chemotherapy were given. The median duration of severe neutropenia (absolute neutrophile count &lt; or = 500/mm3) was 12 days, thrombocytopenia (&lt; or = 50,000/mm3) 18 days, fever &gt; or = 38 degrees C 6 days, and from severe neutropenia (absolute neutrophile count &lt; or = 500/mm3) was 12 days, thrombocytopenia (&lt; or = 50,000/mm3) 18 days, fever &gt; or = 38 degrees C 6 days, and from severe neutropenia (&lt; or = 500/mm3) to infection 4 days. Infection was the most frequent complication during HiDAC treatment. No toxic death was noted. After a median follow-up of 16 months, early relapse was noted in 3 patients (2, 4, and 5 months, respectively), and late relapse in two patients (11 and 20 months, respectively). Seven patients remained in complete remission status after a median follow-up of 14+ months (7+ to 37+ months). CONCLUSIONS Intensive consolidation chemotherapy is well tolerable and may prolong remission duration when used in the early post-remission phase of AML.","author":[{"dropping-particle":"","family":"Hsu","given":"H C","non-dropping-particle":"","parse-names":false,"suffix":""},{"dropping-particle":"","family":"Chiu","given":"C F","non-dropping-particle":"","parse-names":false,"suffix":""},{"dropping-particle":"","family":"Tan","given":"T D","non-dropping-particle":"","parse-names":false,"suffix":""},{"dropping-particle":"","family":"Chau","given":"W K","non-dropping-particle":"","parse-names":false,"suffix":""},{"dropping-particle":"","family":"Tseng","given":"C S","non-dropping-particle":"","parse-names":false,"suffix":""},{"dropping-particle":"","family":"Ho","given":"C H","non-dropping-particle":"","parse-names":false,"suffix":""}],"container-title":"Zhonghua yi xue za zhi = Chinese medical journal; Free China ed","id":"ITEM-3","issue":"5","issued":{"date-parts":[["1995","11"]]},"page":"305-11","title":"Post-remission intensive consolidation with high-dose cytarabine-based chemotherapy and granulocyte colony-stimulatory factor in adults with acute myelogenous leukemia: a preliminary report.","type":"article-journal","volume":"56"},"uris":["http://www.mendeley.com/documents/?uuid=e4540f7b-8d8e-35c4-9f8b-5a8f226082d6"]}],"mendeley":{"formattedCitation":"[76,78,79]","plainTextFormattedCitation":"[76,78,79]","previouslyFormattedCitation":"[76,78,79]"},"properties":{"noteIndex":0},"schema":"https://github.com/citation-style-language/schema/raw/master/csl-citation.json"}</w:instrText>
      </w:r>
      <w:r w:rsidR="00770446" w:rsidRPr="00ED0774">
        <w:rPr>
          <w:color w:val="000000"/>
        </w:rPr>
        <w:fldChar w:fldCharType="separate"/>
      </w:r>
      <w:r w:rsidR="000E616A" w:rsidRPr="000E616A">
        <w:rPr>
          <w:noProof/>
        </w:rPr>
        <w:t>[76,78,79]</w:t>
      </w:r>
      <w:r w:rsidR="00770446" w:rsidRPr="00ED0774">
        <w:rPr>
          <w:color w:val="000000"/>
        </w:rPr>
        <w:fldChar w:fldCharType="end"/>
      </w:r>
      <w:r w:rsidRPr="00ED0774">
        <w:rPr>
          <w:color w:val="000000"/>
        </w:rPr>
        <w:t>.</w:t>
      </w:r>
    </w:p>
    <w:p w14:paraId="55FF2906" w14:textId="434ED580" w:rsidR="006E5861"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70446" w:rsidRPr="00ED0774">
        <w:rPr>
          <w:rStyle w:val="affb"/>
          <w:color w:val="000000"/>
          <w:lang w:val="en-US"/>
        </w:rPr>
        <w:t>A</w:t>
      </w:r>
      <w:r w:rsidR="00926681" w:rsidRPr="00ED0774">
        <w:rPr>
          <w:rStyle w:val="affb"/>
          <w:color w:val="000000"/>
        </w:rPr>
        <w:t xml:space="preserve">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770446" w:rsidRPr="00ED0774">
        <w:rPr>
          <w:rStyle w:val="affb"/>
          <w:color w:val="000000"/>
        </w:rPr>
        <w:t>1</w:t>
      </w:r>
      <w:r w:rsidR="00CD79B1" w:rsidRPr="00ED0774">
        <w:rPr>
          <w:rStyle w:val="affb"/>
          <w:color w:val="000000"/>
        </w:rPr>
        <w:t>)</w:t>
      </w:r>
    </w:p>
    <w:p w14:paraId="38D59C8D" w14:textId="77777777" w:rsidR="006E5861" w:rsidRPr="00ED0774" w:rsidRDefault="00101ED7" w:rsidP="00705E68">
      <w:pPr>
        <w:pStyle w:val="afd"/>
        <w:spacing w:beforeAutospacing="0" w:afterAutospacing="0" w:line="360" w:lineRule="auto"/>
        <w:ind w:firstLine="709"/>
        <w:contextualSpacing/>
        <w:divId w:val="488638550"/>
        <w:rPr>
          <w:bCs/>
          <w:i/>
          <w:iCs/>
        </w:rPr>
      </w:pPr>
      <w:r w:rsidRPr="00ED0774">
        <w:rPr>
          <w:rStyle w:val="affb"/>
          <w:color w:val="000000"/>
        </w:rPr>
        <w:t>Комментарий:</w:t>
      </w:r>
      <w:r w:rsidR="00926681" w:rsidRPr="00ED0774">
        <w:rPr>
          <w:rStyle w:val="affc"/>
          <w:color w:val="000000"/>
        </w:rPr>
        <w:t xml:space="preserve"> </w:t>
      </w:r>
      <w:r w:rsidR="00402426" w:rsidRPr="00ED0774">
        <w:rPr>
          <w:rStyle w:val="affc"/>
          <w:color w:val="000000"/>
        </w:rPr>
        <w:t>д</w:t>
      </w:r>
      <w:r w:rsidR="00D80AC9" w:rsidRPr="00ED0774">
        <w:rPr>
          <w:rStyle w:val="affc"/>
          <w:color w:val="000000"/>
        </w:rPr>
        <w:t>ля</w:t>
      </w:r>
      <w:r w:rsidR="00926681" w:rsidRPr="00ED0774">
        <w:rPr>
          <w:rStyle w:val="affc"/>
          <w:color w:val="000000"/>
        </w:rPr>
        <w:t xml:space="preserve"> </w:t>
      </w:r>
      <w:r w:rsidR="00D80AC9" w:rsidRPr="00ED0774">
        <w:rPr>
          <w:rStyle w:val="affc"/>
          <w:color w:val="000000"/>
        </w:rPr>
        <w:t>пациентов</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ожидаемой</w:t>
      </w:r>
      <w:r w:rsidR="00926681" w:rsidRPr="00ED0774">
        <w:rPr>
          <w:rStyle w:val="affc"/>
          <w:color w:val="000000"/>
        </w:rPr>
        <w:t xml:space="preserve"> </w:t>
      </w:r>
      <w:r w:rsidR="00D80AC9" w:rsidRPr="00ED0774">
        <w:rPr>
          <w:rStyle w:val="affc"/>
          <w:color w:val="000000"/>
        </w:rPr>
        <w:t>избыточной</w:t>
      </w:r>
      <w:r w:rsidR="00926681" w:rsidRPr="00ED0774">
        <w:rPr>
          <w:rStyle w:val="affc"/>
          <w:color w:val="000000"/>
        </w:rPr>
        <w:t xml:space="preserve"> </w:t>
      </w:r>
      <w:r w:rsidR="00D80AC9" w:rsidRPr="00ED0774">
        <w:rPr>
          <w:rStyle w:val="affc"/>
          <w:color w:val="000000"/>
        </w:rPr>
        <w:t>токсичностью</w:t>
      </w:r>
      <w:r w:rsidR="00926681" w:rsidRPr="00ED0774">
        <w:rPr>
          <w:rStyle w:val="affc"/>
          <w:color w:val="000000"/>
        </w:rPr>
        <w:t xml:space="preserve"> </w:t>
      </w:r>
      <w:r w:rsidR="00D80AC9" w:rsidRPr="00ED0774">
        <w:rPr>
          <w:rStyle w:val="affc"/>
          <w:color w:val="000000"/>
        </w:rPr>
        <w:t>ХТ</w:t>
      </w:r>
      <w:r w:rsidR="00926681" w:rsidRPr="00ED0774">
        <w:rPr>
          <w:rStyle w:val="affc"/>
          <w:color w:val="000000"/>
        </w:rPr>
        <w:t xml:space="preserve"> </w:t>
      </w:r>
      <w:r w:rsidR="00D80AC9" w:rsidRPr="00ED0774">
        <w:rPr>
          <w:rStyle w:val="affc"/>
          <w:color w:val="000000"/>
        </w:rPr>
        <w:t>возможной</w:t>
      </w:r>
      <w:r w:rsidR="00926681" w:rsidRPr="00ED0774">
        <w:rPr>
          <w:rStyle w:val="affc"/>
          <w:color w:val="000000"/>
        </w:rPr>
        <w:t xml:space="preserve"> </w:t>
      </w:r>
      <w:r w:rsidR="00D80AC9" w:rsidRPr="00ED0774">
        <w:rPr>
          <w:rStyle w:val="affc"/>
          <w:color w:val="000000"/>
        </w:rPr>
        <w:t>опцией</w:t>
      </w:r>
      <w:r w:rsidR="00926681" w:rsidRPr="00ED0774">
        <w:rPr>
          <w:rStyle w:val="affc"/>
          <w:color w:val="000000"/>
        </w:rPr>
        <w:t xml:space="preserve"> </w:t>
      </w:r>
      <w:r w:rsidR="00D80AC9" w:rsidRPr="00ED0774">
        <w:rPr>
          <w:rStyle w:val="affc"/>
          <w:color w:val="000000"/>
        </w:rPr>
        <w:t>является</w:t>
      </w:r>
      <w:r w:rsidR="00926681" w:rsidRPr="00ED0774">
        <w:rPr>
          <w:rStyle w:val="affc"/>
          <w:color w:val="000000"/>
        </w:rPr>
        <w:t xml:space="preserve"> </w:t>
      </w:r>
      <w:r w:rsidR="00D80AC9" w:rsidRPr="00ED0774">
        <w:rPr>
          <w:rStyle w:val="affc"/>
          <w:color w:val="000000"/>
        </w:rPr>
        <w:t>использование</w:t>
      </w:r>
      <w:r w:rsidR="00926681" w:rsidRPr="00ED0774">
        <w:rPr>
          <w:rStyle w:val="affc"/>
          <w:color w:val="000000"/>
        </w:rPr>
        <w:t xml:space="preserve"> </w:t>
      </w:r>
      <w:r w:rsidR="00720A4A" w:rsidRPr="00ED0774">
        <w:rPr>
          <w:rStyle w:val="affc"/>
          <w:color w:val="000000"/>
        </w:rPr>
        <w:t>#</w:t>
      </w:r>
      <w:r w:rsidR="00D80AC9" w:rsidRPr="00ED0774">
        <w:rPr>
          <w:rStyle w:val="affc"/>
          <w:color w:val="000000"/>
        </w:rPr>
        <w:t>цитарабина</w:t>
      </w:r>
      <w:r w:rsidR="00402426" w:rsidRPr="00ED0774">
        <w:rPr>
          <w:rStyle w:val="affc"/>
          <w:color w:val="000000"/>
        </w:rPr>
        <w:t>**</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дозе</w:t>
      </w:r>
      <w:r w:rsidR="00926681" w:rsidRPr="00ED0774">
        <w:rPr>
          <w:rStyle w:val="affc"/>
          <w:color w:val="000000"/>
        </w:rPr>
        <w:t xml:space="preserve"> </w:t>
      </w:r>
      <w:r w:rsidR="00D80AC9" w:rsidRPr="00ED0774">
        <w:rPr>
          <w:rStyle w:val="affc"/>
          <w:color w:val="000000"/>
        </w:rPr>
        <w:t>10</w:t>
      </w:r>
      <w:r w:rsidR="00926681" w:rsidRPr="00ED0774">
        <w:rPr>
          <w:rStyle w:val="affc"/>
          <w:color w:val="000000"/>
        </w:rPr>
        <w:t xml:space="preserve"> </w:t>
      </w:r>
      <w:r w:rsidR="00D80AC9" w:rsidRPr="00ED0774">
        <w:rPr>
          <w:rStyle w:val="affc"/>
          <w:color w:val="000000"/>
        </w:rPr>
        <w:t>мг/м</w:t>
      </w:r>
      <w:r w:rsidR="00D80AC9" w:rsidRPr="00ED0774">
        <w:rPr>
          <w:rStyle w:val="affc"/>
          <w:color w:val="000000"/>
          <w:vertAlign w:val="superscript"/>
        </w:rPr>
        <w:t>2</w:t>
      </w:r>
      <w:r w:rsidR="00926681" w:rsidRPr="00ED0774">
        <w:rPr>
          <w:rStyle w:val="affc"/>
          <w:color w:val="000000"/>
        </w:rPr>
        <w:t xml:space="preserve"> </w:t>
      </w:r>
      <w:r w:rsidR="00D80AC9" w:rsidRPr="00ED0774">
        <w:rPr>
          <w:rStyle w:val="affc"/>
          <w:color w:val="000000"/>
        </w:rPr>
        <w:t>2</w:t>
      </w:r>
      <w:r w:rsidR="00926681" w:rsidRPr="00ED0774">
        <w:rPr>
          <w:rStyle w:val="affc"/>
          <w:color w:val="000000"/>
        </w:rPr>
        <w:t xml:space="preserve"> </w:t>
      </w:r>
      <w:r w:rsidR="00D80AC9" w:rsidRPr="00ED0774">
        <w:rPr>
          <w:rStyle w:val="affc"/>
          <w:color w:val="000000"/>
        </w:rPr>
        <w:t>раза</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день</w:t>
      </w:r>
      <w:r w:rsidR="00926681" w:rsidRPr="00ED0774">
        <w:rPr>
          <w:rStyle w:val="affc"/>
          <w:color w:val="000000"/>
        </w:rPr>
        <w:t xml:space="preserve"> </w:t>
      </w:r>
      <w:r w:rsidR="003321F0" w:rsidRPr="00ED0774">
        <w:rPr>
          <w:rStyle w:val="affc"/>
          <w:color w:val="000000"/>
        </w:rPr>
        <w:t>п/к</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течение</w:t>
      </w:r>
      <w:r w:rsidR="00926681" w:rsidRPr="00ED0774">
        <w:rPr>
          <w:rStyle w:val="affc"/>
          <w:color w:val="000000"/>
        </w:rPr>
        <w:t xml:space="preserve"> </w:t>
      </w:r>
      <w:r w:rsidR="00D80AC9" w:rsidRPr="00ED0774">
        <w:rPr>
          <w:rStyle w:val="affc"/>
          <w:color w:val="000000"/>
        </w:rPr>
        <w:t>28</w:t>
      </w:r>
      <w:r w:rsidR="00926681" w:rsidRPr="00ED0774">
        <w:rPr>
          <w:rStyle w:val="affc"/>
          <w:color w:val="000000"/>
        </w:rPr>
        <w:t xml:space="preserve"> </w:t>
      </w:r>
      <w:r w:rsidR="00D80AC9" w:rsidRPr="00ED0774">
        <w:rPr>
          <w:rStyle w:val="affc"/>
          <w:color w:val="000000"/>
        </w:rPr>
        <w:t>дней</w:t>
      </w:r>
      <w:r w:rsidR="00926681" w:rsidRPr="00ED0774">
        <w:rPr>
          <w:rStyle w:val="affc"/>
          <w:color w:val="000000"/>
        </w:rPr>
        <w:t xml:space="preserve"> </w:t>
      </w:r>
      <w:r w:rsidR="005570C2" w:rsidRPr="00ED0774">
        <w:rPr>
          <w:rStyle w:val="affc"/>
          <w:color w:val="000000"/>
        </w:rPr>
        <w:t>(с</w:t>
      </w:r>
      <w:r w:rsidR="005570C2" w:rsidRPr="00ED0774">
        <w:rPr>
          <w:i/>
        </w:rPr>
        <w:t>м.</w:t>
      </w:r>
      <w:r w:rsidR="00926681" w:rsidRPr="00ED0774">
        <w:t xml:space="preserve"> </w:t>
      </w:r>
      <w:r w:rsidR="005570C2" w:rsidRPr="00ED0774">
        <w:rPr>
          <w:bCs/>
          <w:i/>
          <w:iCs/>
        </w:rPr>
        <w:t>Приложение</w:t>
      </w:r>
      <w:r w:rsidR="00926681" w:rsidRPr="00ED0774">
        <w:rPr>
          <w:bCs/>
          <w:i/>
          <w:iCs/>
        </w:rPr>
        <w:t xml:space="preserve"> </w:t>
      </w:r>
      <w:r w:rsidR="008E0777" w:rsidRPr="00ED0774">
        <w:rPr>
          <w:bCs/>
          <w:i/>
          <w:iCs/>
        </w:rPr>
        <w:t>А3.2</w:t>
      </w:r>
      <w:r w:rsidR="005570C2" w:rsidRPr="00ED0774">
        <w:rPr>
          <w:bCs/>
          <w:i/>
          <w:iCs/>
        </w:rPr>
        <w:t>).</w:t>
      </w:r>
    </w:p>
    <w:p w14:paraId="75E3B119" w14:textId="4FDC3F8A" w:rsidR="00044A18" w:rsidRPr="00ED0774" w:rsidRDefault="00D80AC9" w:rsidP="00D36F1A">
      <w:pPr>
        <w:pStyle w:val="10"/>
        <w:divId w:val="488638550"/>
      </w:pPr>
      <w:r w:rsidRPr="00ED0774">
        <w:rPr>
          <w:rStyle w:val="affb"/>
          <w:color w:val="000000"/>
        </w:rPr>
        <w:t>Рекомендуется</w:t>
      </w:r>
      <w:r w:rsidR="00926681" w:rsidRPr="00ED0774">
        <w:rPr>
          <w:rStyle w:val="affb"/>
          <w:color w:val="000000"/>
        </w:rPr>
        <w:t xml:space="preserve"> </w:t>
      </w:r>
      <w:r w:rsidR="003F16A7" w:rsidRPr="00ED0774">
        <w:rPr>
          <w:rStyle w:val="affb"/>
          <w:b w:val="0"/>
          <w:color w:val="000000"/>
        </w:rPr>
        <w:t>пациентам</w:t>
      </w:r>
      <w:r w:rsidR="00926681" w:rsidRPr="00ED0774">
        <w:t xml:space="preserve"> </w:t>
      </w:r>
      <w:r w:rsidRPr="00ED0774">
        <w:t>при</w:t>
      </w:r>
      <w:r w:rsidR="00926681" w:rsidRPr="00ED0774">
        <w:t xml:space="preserve"> </w:t>
      </w:r>
      <w:r w:rsidRPr="00ED0774">
        <w:t>до</w:t>
      </w:r>
      <w:r w:rsidR="00E41799" w:rsidRPr="00ED0774">
        <w:t>стижении</w:t>
      </w:r>
      <w:r w:rsidR="00926681" w:rsidRPr="00ED0774">
        <w:t xml:space="preserve"> </w:t>
      </w:r>
      <w:r w:rsidR="00E41799" w:rsidRPr="00ED0774">
        <w:t>очередной</w:t>
      </w:r>
      <w:r w:rsidR="00926681" w:rsidRPr="00ED0774">
        <w:t xml:space="preserve"> </w:t>
      </w:r>
      <w:r w:rsidR="00E41799" w:rsidRPr="00ED0774">
        <w:t>ремиссии</w:t>
      </w:r>
      <w:r w:rsidR="00926681" w:rsidRPr="00ED0774">
        <w:t xml:space="preserve"> </w:t>
      </w:r>
      <w:r w:rsidR="00E41799" w:rsidRPr="00ED0774">
        <w:t>ОМЛ</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консолидирующей</w:t>
      </w:r>
      <w:r w:rsidR="00926681" w:rsidRPr="00ED0774">
        <w:t xml:space="preserve"> </w:t>
      </w:r>
      <w:r w:rsidRPr="00ED0774">
        <w:t>терапии</w:t>
      </w:r>
      <w:r w:rsidR="00926681" w:rsidRPr="00ED0774">
        <w:t xml:space="preserve"> </w:t>
      </w:r>
      <w:r w:rsidRPr="00ED0774">
        <w:t>в</w:t>
      </w:r>
      <w:r w:rsidR="001C5CAF" w:rsidRPr="00ED0774">
        <w:t>ыполнение</w:t>
      </w:r>
      <w:r w:rsidR="00926681" w:rsidRPr="00ED0774">
        <w:t xml:space="preserve"> </w:t>
      </w:r>
      <w:r w:rsidR="001C5CAF" w:rsidRPr="00ED0774">
        <w:t>алло-ТГСК</w:t>
      </w:r>
      <w:r w:rsidR="00926681" w:rsidRPr="00ED0774">
        <w:t xml:space="preserve"> </w:t>
      </w:r>
      <w:r w:rsidR="001A62E6" w:rsidRPr="00ED0774">
        <w:fldChar w:fldCharType="begin" w:fldLock="1"/>
      </w:r>
      <w:r w:rsidR="000E616A">
        <w:instrText>ADDIN CSL_CITATION {"citationItems":[{"id":"ITEM-1","itemData":{"DOI":"10.3747/co.24.3485","ISSN":"17187729","abstract":"Background Allogeneic hematopoietic stem-cell transplantation (ahsct) is associated with significant morbidity and mortality, but it can cure carefully selected patients with acute myeloid leukemia (aml) in second remission (cr2). In a cohort of patients with aml who underwent ahsct in cr2, we determined the pre-transplant factors that predicted for overall survival (os), relapse, and non-relapse mortality. We also sought to validate the prognostic risk groups derived by Michelis and colleagues in this independent population.Methods In a retrospective chart review, we obtained data for 55 consecutive patients who underwent ahsct for aml in cr2. Hazard ratios were used to describe the independent effects of pre-transplant variables on outcome, and Kaplan–Meier curves were used to assess outcomes in the three prognostic groups identified by Michelis and colleagues.Results At 1, 3, and 5 years post-transplant, os was 60%, 45.5%, and 37.5% respectively. Statistically significant differences in os, relapse mortality, and non-relapse mortality were not identified between the prognostic risk groups identified by Michelis and colleagues. Women were less likely than men to relapse, and a modified European Society for Blood and Marrow Transplantation (mebmt) score of 3 or less was associated with a lower non-relapse mortality.Conclusions The 37.5% 5-year os in this cohort suggests that, compared with other options, ahsct offers patients with aml in cr2 a better chance of cure. Our study supports the use of the mebmt score to predict non-relapse mortality in this population.","author":[{"dropping-particle":"","family":"Frazer","given":"Jennifer","non-dropping-particle":"","parse-names":false,"suffix":""},{"dropping-particle":"","family":"Couban","given":"S.","non-dropping-particle":"","parse-names":false,"suffix":""},{"dropping-particle":"","family":"Doucette","given":"S.","non-dropping-particle":"","parse-names":false,"suffix":""},{"dropping-particle":"","family":"Shivakumar","given":"S.","non-dropping-particle":"","parse-names":false,"suffix":""}],"container-title":"Current Oncology","id":"ITEM-1","issue":"2","issued":{"date-parts":[["2017"]]},"page":"e123-e130","title":"Characteristics predicting outcomes of allogeneic Stem-Cell transplantation in relapsed acute myelogenous leukemia","type":"article-journal","volume":"24"},"uris":["http://www.mendeley.com/documents/?uuid=11eb9aae-5de4-3a3c-88a3-fa0859c7d4d1"]}],"mendeley":{"formattedCitation":"[80]","plainTextFormattedCitation":"[80]","previouslyFormattedCitation":"[80]"},"properties":{"noteIndex":0},"schema":"https://github.com/citation-style-language/schema/raw/master/csl-citation.json"}</w:instrText>
      </w:r>
      <w:r w:rsidR="001A62E6" w:rsidRPr="00ED0774">
        <w:fldChar w:fldCharType="separate"/>
      </w:r>
      <w:r w:rsidR="000E616A" w:rsidRPr="000E616A">
        <w:rPr>
          <w:noProof/>
        </w:rPr>
        <w:t>[80]</w:t>
      </w:r>
      <w:r w:rsidR="001A62E6" w:rsidRPr="00ED0774">
        <w:fldChar w:fldCharType="end"/>
      </w:r>
      <w:r w:rsidRPr="00ED0774">
        <w:t>.</w:t>
      </w:r>
      <w:r w:rsidR="00A11EED" w:rsidRPr="00ED0774">
        <w:t xml:space="preserve"> </w:t>
      </w:r>
    </w:p>
    <w:p w14:paraId="3B0E1128" w14:textId="42616465" w:rsidR="006E5861" w:rsidRPr="00ED0774" w:rsidRDefault="00101ED7" w:rsidP="00D36F1A">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FC7FE0" w:rsidRPr="00ED0774">
        <w:rPr>
          <w:rStyle w:val="affb"/>
          <w:color w:val="000000"/>
        </w:rPr>
        <w:t xml:space="preserve">С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FC7FE0" w:rsidRPr="00ED0774">
        <w:rPr>
          <w:rStyle w:val="affb"/>
          <w:color w:val="000000"/>
        </w:rPr>
        <w:t>4</w:t>
      </w:r>
      <w:r w:rsidR="00CD79B1" w:rsidRPr="00ED0774">
        <w:rPr>
          <w:rStyle w:val="affb"/>
          <w:color w:val="000000"/>
        </w:rPr>
        <w:t>)</w:t>
      </w:r>
    </w:p>
    <w:p w14:paraId="25B4F5CA" w14:textId="77777777" w:rsidR="006E5861"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402426" w:rsidRPr="00ED0774">
        <w:rPr>
          <w:rStyle w:val="affc"/>
          <w:color w:val="000000"/>
        </w:rPr>
        <w:t>е</w:t>
      </w:r>
      <w:r w:rsidR="001C5CAF" w:rsidRPr="00ED0774">
        <w:rPr>
          <w:rStyle w:val="affc"/>
          <w:color w:val="000000"/>
        </w:rPr>
        <w:t>сли</w:t>
      </w:r>
      <w:r w:rsidR="00926681" w:rsidRPr="00ED0774">
        <w:rPr>
          <w:rStyle w:val="affc"/>
          <w:color w:val="000000"/>
        </w:rPr>
        <w:t xml:space="preserve"> </w:t>
      </w:r>
      <w:r w:rsidR="001C5CAF" w:rsidRPr="00ED0774">
        <w:rPr>
          <w:rStyle w:val="affc"/>
          <w:color w:val="000000"/>
        </w:rPr>
        <w:t>выполнение</w:t>
      </w:r>
      <w:r w:rsidR="00926681" w:rsidRPr="00ED0774">
        <w:rPr>
          <w:rStyle w:val="affc"/>
          <w:color w:val="000000"/>
        </w:rPr>
        <w:t xml:space="preserve"> </w:t>
      </w:r>
      <w:r w:rsidR="001C5CAF" w:rsidRPr="00ED0774">
        <w:rPr>
          <w:rStyle w:val="affc"/>
          <w:color w:val="000000"/>
        </w:rPr>
        <w:t>алло-ТГСК</w:t>
      </w:r>
      <w:r w:rsidR="00926681" w:rsidRPr="00ED0774">
        <w:rPr>
          <w:rStyle w:val="affc"/>
          <w:color w:val="000000"/>
        </w:rPr>
        <w:t xml:space="preserve"> </w:t>
      </w:r>
      <w:r w:rsidR="00D80AC9" w:rsidRPr="00ED0774">
        <w:rPr>
          <w:rStyle w:val="affc"/>
          <w:color w:val="000000"/>
        </w:rPr>
        <w:t>невозможно</w:t>
      </w:r>
      <w:r w:rsidR="00926681" w:rsidRPr="00ED0774">
        <w:rPr>
          <w:rStyle w:val="affc"/>
          <w:color w:val="000000"/>
        </w:rPr>
        <w:t xml:space="preserve"> </w:t>
      </w:r>
      <w:r w:rsidR="00D80AC9" w:rsidRPr="00ED0774">
        <w:rPr>
          <w:rStyle w:val="affc"/>
          <w:color w:val="000000"/>
        </w:rPr>
        <w:t>(например,</w:t>
      </w:r>
      <w:r w:rsidR="00926681" w:rsidRPr="00ED0774">
        <w:rPr>
          <w:rStyle w:val="affc"/>
          <w:color w:val="000000"/>
        </w:rPr>
        <w:t xml:space="preserve"> </w:t>
      </w:r>
      <w:r w:rsidR="00D80AC9" w:rsidRPr="00ED0774">
        <w:rPr>
          <w:rStyle w:val="affc"/>
          <w:color w:val="000000"/>
        </w:rPr>
        <w:t>из-за</w:t>
      </w:r>
      <w:r w:rsidR="00926681" w:rsidRPr="00ED0774">
        <w:rPr>
          <w:rStyle w:val="affc"/>
          <w:color w:val="000000"/>
        </w:rPr>
        <w:t xml:space="preserve"> </w:t>
      </w:r>
      <w:r w:rsidR="00D80AC9" w:rsidRPr="00ED0774">
        <w:rPr>
          <w:rStyle w:val="affc"/>
          <w:color w:val="000000"/>
        </w:rPr>
        <w:t>отсутств</w:t>
      </w:r>
      <w:r w:rsidR="001C5CAF" w:rsidRPr="00ED0774">
        <w:rPr>
          <w:rStyle w:val="affc"/>
          <w:color w:val="000000"/>
        </w:rPr>
        <w:t>ия</w:t>
      </w:r>
      <w:r w:rsidR="00926681" w:rsidRPr="00ED0774">
        <w:rPr>
          <w:rStyle w:val="affc"/>
          <w:color w:val="000000"/>
        </w:rPr>
        <w:t xml:space="preserve"> </w:t>
      </w:r>
      <w:r w:rsidR="001C5CAF" w:rsidRPr="00ED0774">
        <w:rPr>
          <w:rStyle w:val="affc"/>
          <w:color w:val="000000"/>
        </w:rPr>
        <w:t>подходящего</w:t>
      </w:r>
      <w:r w:rsidR="00926681" w:rsidRPr="00ED0774">
        <w:rPr>
          <w:rStyle w:val="affc"/>
          <w:color w:val="000000"/>
        </w:rPr>
        <w:t xml:space="preserve"> </w:t>
      </w:r>
      <w:r w:rsidR="001C5CAF" w:rsidRPr="00ED0774">
        <w:rPr>
          <w:rStyle w:val="affc"/>
          <w:color w:val="000000"/>
        </w:rPr>
        <w:t>донора),</w:t>
      </w:r>
      <w:r w:rsidR="00926681" w:rsidRPr="00ED0774">
        <w:rPr>
          <w:rStyle w:val="affc"/>
          <w:color w:val="000000"/>
        </w:rPr>
        <w:t xml:space="preserve"> </w:t>
      </w:r>
      <w:r w:rsidR="001C5CAF" w:rsidRPr="00ED0774">
        <w:rPr>
          <w:rStyle w:val="affc"/>
          <w:color w:val="000000"/>
        </w:rPr>
        <w:t>ауто-ТГСК</w:t>
      </w:r>
      <w:r w:rsidR="00926681" w:rsidRPr="00ED0774">
        <w:rPr>
          <w:rStyle w:val="affc"/>
          <w:color w:val="000000"/>
        </w:rPr>
        <w:t xml:space="preserve"> </w:t>
      </w:r>
      <w:r w:rsidR="00D80AC9" w:rsidRPr="00ED0774">
        <w:rPr>
          <w:rStyle w:val="affc"/>
          <w:color w:val="000000"/>
        </w:rPr>
        <w:t>может</w:t>
      </w:r>
      <w:r w:rsidR="00926681" w:rsidRPr="00ED0774">
        <w:rPr>
          <w:rStyle w:val="affc"/>
          <w:color w:val="000000"/>
        </w:rPr>
        <w:t xml:space="preserve"> </w:t>
      </w:r>
      <w:r w:rsidR="00D80AC9" w:rsidRPr="00ED0774">
        <w:rPr>
          <w:rStyle w:val="affc"/>
          <w:color w:val="000000"/>
        </w:rPr>
        <w:t>рассматриваться</w:t>
      </w:r>
      <w:r w:rsidR="00926681" w:rsidRPr="00ED0774">
        <w:rPr>
          <w:rStyle w:val="affc"/>
          <w:color w:val="000000"/>
        </w:rPr>
        <w:t xml:space="preserve"> </w:t>
      </w:r>
      <w:r w:rsidR="00D80AC9" w:rsidRPr="00ED0774">
        <w:rPr>
          <w:rStyle w:val="affc"/>
          <w:color w:val="000000"/>
        </w:rPr>
        <w:t>в</w:t>
      </w:r>
      <w:r w:rsidR="00926681" w:rsidRPr="00ED0774">
        <w:rPr>
          <w:rStyle w:val="affc"/>
          <w:color w:val="000000"/>
        </w:rPr>
        <w:t xml:space="preserve"> </w:t>
      </w:r>
      <w:r w:rsidR="00D80AC9" w:rsidRPr="00ED0774">
        <w:rPr>
          <w:rStyle w:val="affc"/>
          <w:color w:val="000000"/>
        </w:rPr>
        <w:t>качестве</w:t>
      </w:r>
      <w:r w:rsidR="00926681" w:rsidRPr="00ED0774">
        <w:rPr>
          <w:rStyle w:val="affc"/>
          <w:color w:val="000000"/>
        </w:rPr>
        <w:t xml:space="preserve"> </w:t>
      </w:r>
      <w:r w:rsidR="00E41799" w:rsidRPr="00ED0774">
        <w:rPr>
          <w:rStyle w:val="affc"/>
          <w:color w:val="000000"/>
        </w:rPr>
        <w:t>2-</w:t>
      </w:r>
      <w:r w:rsidR="00D80AC9" w:rsidRPr="00ED0774">
        <w:rPr>
          <w:rStyle w:val="affc"/>
          <w:color w:val="000000"/>
        </w:rPr>
        <w:t>й</w:t>
      </w:r>
      <w:r w:rsidR="00926681" w:rsidRPr="00ED0774">
        <w:rPr>
          <w:rStyle w:val="affc"/>
          <w:color w:val="000000"/>
        </w:rPr>
        <w:t xml:space="preserve"> </w:t>
      </w:r>
      <w:r w:rsidR="00D80AC9" w:rsidRPr="00ED0774">
        <w:rPr>
          <w:rStyle w:val="affc"/>
          <w:color w:val="000000"/>
        </w:rPr>
        <w:t>линии</w:t>
      </w:r>
      <w:r w:rsidR="00926681" w:rsidRPr="00ED0774">
        <w:rPr>
          <w:rStyle w:val="affc"/>
          <w:color w:val="000000"/>
        </w:rPr>
        <w:t xml:space="preserve"> </w:t>
      </w:r>
      <w:r w:rsidR="00D80AC9" w:rsidRPr="00ED0774">
        <w:rPr>
          <w:rStyle w:val="affc"/>
          <w:color w:val="000000"/>
        </w:rPr>
        <w:t>терапии,</w:t>
      </w:r>
      <w:r w:rsidR="00926681" w:rsidRPr="00ED0774">
        <w:rPr>
          <w:rStyle w:val="affc"/>
          <w:color w:val="000000"/>
        </w:rPr>
        <w:t xml:space="preserve"> </w:t>
      </w:r>
      <w:r w:rsidR="00D80AC9" w:rsidRPr="00ED0774">
        <w:rPr>
          <w:rStyle w:val="affc"/>
          <w:color w:val="000000"/>
        </w:rPr>
        <w:t>но</w:t>
      </w:r>
      <w:r w:rsidR="00926681" w:rsidRPr="00ED0774">
        <w:rPr>
          <w:rStyle w:val="affc"/>
          <w:color w:val="000000"/>
        </w:rPr>
        <w:t xml:space="preserve"> </w:t>
      </w:r>
      <w:r w:rsidR="00D80AC9" w:rsidRPr="00ED0774">
        <w:rPr>
          <w:rStyle w:val="affc"/>
          <w:color w:val="000000"/>
        </w:rPr>
        <w:t>ее</w:t>
      </w:r>
      <w:r w:rsidR="00926681" w:rsidRPr="00ED0774">
        <w:rPr>
          <w:rStyle w:val="affc"/>
          <w:color w:val="000000"/>
        </w:rPr>
        <w:t xml:space="preserve"> </w:t>
      </w:r>
      <w:r w:rsidR="00D80AC9" w:rsidRPr="00ED0774">
        <w:rPr>
          <w:rStyle w:val="affc"/>
          <w:color w:val="000000"/>
        </w:rPr>
        <w:t>эффективность</w:t>
      </w:r>
      <w:r w:rsidR="00926681" w:rsidRPr="00ED0774">
        <w:rPr>
          <w:rStyle w:val="affc"/>
          <w:color w:val="000000"/>
        </w:rPr>
        <w:t xml:space="preserve"> </w:t>
      </w:r>
      <w:r w:rsidR="00D80AC9" w:rsidRPr="00ED0774">
        <w:rPr>
          <w:rStyle w:val="affc"/>
          <w:color w:val="000000"/>
        </w:rPr>
        <w:t>четко</w:t>
      </w:r>
      <w:r w:rsidR="00926681" w:rsidRPr="00ED0774">
        <w:rPr>
          <w:rStyle w:val="affc"/>
          <w:color w:val="000000"/>
        </w:rPr>
        <w:t xml:space="preserve"> </w:t>
      </w:r>
      <w:r w:rsidR="00D80AC9" w:rsidRPr="00ED0774">
        <w:rPr>
          <w:rStyle w:val="affc"/>
          <w:color w:val="000000"/>
        </w:rPr>
        <w:t>не</w:t>
      </w:r>
      <w:r w:rsidR="00926681" w:rsidRPr="00ED0774">
        <w:rPr>
          <w:rStyle w:val="affc"/>
          <w:color w:val="000000"/>
        </w:rPr>
        <w:t xml:space="preserve"> </w:t>
      </w:r>
      <w:r w:rsidR="00D80AC9" w:rsidRPr="00ED0774">
        <w:rPr>
          <w:rStyle w:val="affc"/>
          <w:color w:val="000000"/>
        </w:rPr>
        <w:t>определена</w:t>
      </w:r>
      <w:r w:rsidR="008E0118" w:rsidRPr="00ED0774">
        <w:rPr>
          <w:rStyle w:val="affc"/>
          <w:color w:val="000000"/>
        </w:rPr>
        <w:t>.</w:t>
      </w:r>
    </w:p>
    <w:p w14:paraId="2A45FA16" w14:textId="0EC9D860" w:rsidR="00044A18" w:rsidRPr="00ED0774" w:rsidRDefault="00146B17" w:rsidP="0087460F">
      <w:pPr>
        <w:pStyle w:val="10"/>
        <w:divId w:val="488638550"/>
        <w:rPr>
          <w:lang w:val="en-US"/>
        </w:rPr>
      </w:pPr>
      <w:r w:rsidRPr="00ED0774">
        <w:rPr>
          <w:rStyle w:val="affb"/>
          <w:color w:val="000000"/>
        </w:rPr>
        <w:t>Рекомендуется</w:t>
      </w:r>
      <w:r w:rsidR="00926681" w:rsidRPr="00ED0774">
        <w:rPr>
          <w:color w:val="000000"/>
        </w:rPr>
        <w:t xml:space="preserve"> </w:t>
      </w:r>
      <w:r w:rsidR="003F16A7" w:rsidRPr="00ED0774">
        <w:rPr>
          <w:color w:val="000000"/>
        </w:rPr>
        <w:t>у</w:t>
      </w:r>
      <w:r w:rsidR="00926681" w:rsidRPr="00ED0774">
        <w:rPr>
          <w:color w:val="000000"/>
        </w:rPr>
        <w:t xml:space="preserve"> </w:t>
      </w:r>
      <w:r w:rsidR="003F16A7"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тяжелым</w:t>
      </w:r>
      <w:r w:rsidR="00926681" w:rsidRPr="00ED0774">
        <w:rPr>
          <w:color w:val="000000"/>
        </w:rPr>
        <w:t xml:space="preserve"> </w:t>
      </w:r>
      <w:r w:rsidRPr="00ED0774">
        <w:rPr>
          <w:color w:val="000000"/>
        </w:rPr>
        <w:t>соматическим</w:t>
      </w:r>
      <w:r w:rsidR="00926681" w:rsidRPr="00ED0774">
        <w:rPr>
          <w:color w:val="000000"/>
        </w:rPr>
        <w:t xml:space="preserve"> </w:t>
      </w:r>
      <w:r w:rsidRPr="00ED0774">
        <w:rPr>
          <w:color w:val="000000"/>
        </w:rPr>
        <w:t>статусом,</w:t>
      </w:r>
      <w:r w:rsidR="00926681" w:rsidRPr="00ED0774">
        <w:rPr>
          <w:color w:val="000000"/>
        </w:rPr>
        <w:t xml:space="preserve"> </w:t>
      </w:r>
      <w:r w:rsidRPr="00ED0774">
        <w:rPr>
          <w:color w:val="000000"/>
        </w:rPr>
        <w:t>особенно</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возрасте</w:t>
      </w:r>
      <w:r w:rsidR="00926681" w:rsidRPr="00ED0774">
        <w:rPr>
          <w:color w:val="000000"/>
        </w:rPr>
        <w:t xml:space="preserve"> </w:t>
      </w:r>
      <w:r w:rsidRPr="00ED0774">
        <w:rPr>
          <w:color w:val="000000"/>
        </w:rPr>
        <w:t>старше</w:t>
      </w:r>
      <w:r w:rsidR="00926681" w:rsidRPr="00ED0774">
        <w:rPr>
          <w:color w:val="000000"/>
        </w:rPr>
        <w:t xml:space="preserve"> </w:t>
      </w:r>
      <w:r w:rsidRPr="00ED0774">
        <w:rPr>
          <w:color w:val="000000"/>
        </w:rPr>
        <w:t>45</w:t>
      </w:r>
      <w:r w:rsidR="00E41799" w:rsidRPr="00ED0774">
        <w:rPr>
          <w:rStyle w:val="affc"/>
          <w:color w:val="000000"/>
        </w:rPr>
        <w:t>–</w:t>
      </w:r>
      <w:r w:rsidRPr="00ED0774">
        <w:rPr>
          <w:color w:val="000000"/>
        </w:rPr>
        <w:t>50</w:t>
      </w:r>
      <w:r w:rsidR="00926681" w:rsidRPr="00ED0774">
        <w:rPr>
          <w:color w:val="000000"/>
        </w:rPr>
        <w:t xml:space="preserve"> </w:t>
      </w:r>
      <w:r w:rsidRPr="00ED0774">
        <w:rPr>
          <w:color w:val="000000"/>
        </w:rPr>
        <w:t>лет,</w:t>
      </w:r>
      <w:r w:rsidR="00926681" w:rsidRPr="00ED0774">
        <w:rPr>
          <w:color w:val="000000"/>
        </w:rPr>
        <w:t xml:space="preserve"> </w:t>
      </w:r>
      <w:r w:rsidRPr="00ED0774">
        <w:rPr>
          <w:color w:val="000000"/>
        </w:rPr>
        <w:t>длительными</w:t>
      </w:r>
      <w:r w:rsidR="00926681" w:rsidRPr="00ED0774">
        <w:rPr>
          <w:color w:val="000000"/>
        </w:rPr>
        <w:t xml:space="preserve"> </w:t>
      </w:r>
      <w:r w:rsidRPr="00ED0774">
        <w:rPr>
          <w:color w:val="000000"/>
        </w:rPr>
        <w:t>периодами</w:t>
      </w:r>
      <w:r w:rsidR="00926681" w:rsidRPr="00ED0774">
        <w:rPr>
          <w:color w:val="000000"/>
        </w:rPr>
        <w:t xml:space="preserve"> </w:t>
      </w:r>
      <w:r w:rsidRPr="00ED0774">
        <w:rPr>
          <w:color w:val="000000"/>
        </w:rPr>
        <w:t>цитопении</w:t>
      </w:r>
      <w:r w:rsidR="00926681" w:rsidRPr="00ED0774">
        <w:rPr>
          <w:color w:val="000000"/>
        </w:rPr>
        <w:t xml:space="preserve"> </w:t>
      </w:r>
      <w:r w:rsidRPr="00ED0774">
        <w:rPr>
          <w:color w:val="000000"/>
        </w:rPr>
        <w:t>на</w:t>
      </w:r>
      <w:r w:rsidR="00926681" w:rsidRPr="00ED0774">
        <w:rPr>
          <w:color w:val="000000"/>
        </w:rPr>
        <w:t xml:space="preserve"> </w:t>
      </w:r>
      <w:r w:rsidRPr="00ED0774">
        <w:rPr>
          <w:color w:val="000000"/>
        </w:rPr>
        <w:t>индукционных</w:t>
      </w:r>
      <w:r w:rsidR="00926681" w:rsidRPr="00ED0774">
        <w:rPr>
          <w:color w:val="000000"/>
        </w:rPr>
        <w:t xml:space="preserve"> </w:t>
      </w:r>
      <w:r w:rsidRPr="00ED0774">
        <w:rPr>
          <w:color w:val="000000"/>
        </w:rPr>
        <w:t>курсах,</w:t>
      </w:r>
      <w:r w:rsidR="00926681" w:rsidRPr="00ED0774">
        <w:rPr>
          <w:color w:val="000000"/>
        </w:rPr>
        <w:t xml:space="preserve"> </w:t>
      </w:r>
      <w:r w:rsidRPr="00ED0774">
        <w:rPr>
          <w:color w:val="000000"/>
        </w:rPr>
        <w:t>а</w:t>
      </w:r>
      <w:r w:rsidR="00926681" w:rsidRPr="00ED0774">
        <w:rPr>
          <w:color w:val="000000"/>
        </w:rPr>
        <w:t xml:space="preserve"> </w:t>
      </w:r>
      <w:r w:rsidRPr="00ED0774">
        <w:rPr>
          <w:color w:val="000000"/>
        </w:rPr>
        <w:t>также</w:t>
      </w:r>
      <w:r w:rsidR="00926681" w:rsidRPr="00ED0774">
        <w:rPr>
          <w:color w:val="000000"/>
        </w:rPr>
        <w:t xml:space="preserve"> </w:t>
      </w:r>
      <w:r w:rsidRPr="00ED0774">
        <w:rPr>
          <w:color w:val="000000"/>
        </w:rPr>
        <w:t>при</w:t>
      </w:r>
      <w:r w:rsidR="00926681" w:rsidRPr="00ED0774">
        <w:rPr>
          <w:color w:val="000000"/>
        </w:rPr>
        <w:t xml:space="preserve"> </w:t>
      </w:r>
      <w:r w:rsidRPr="00ED0774">
        <w:rPr>
          <w:color w:val="000000"/>
        </w:rPr>
        <w:t>наличии</w:t>
      </w:r>
      <w:r w:rsidR="00926681" w:rsidRPr="00ED0774">
        <w:rPr>
          <w:color w:val="000000"/>
        </w:rPr>
        <w:t xml:space="preserve"> </w:t>
      </w:r>
      <w:r w:rsidRPr="00ED0774">
        <w:rPr>
          <w:color w:val="000000"/>
        </w:rPr>
        <w:t>неблагоприятных</w:t>
      </w:r>
      <w:r w:rsidR="00926681" w:rsidRPr="00ED0774">
        <w:rPr>
          <w:color w:val="000000"/>
        </w:rPr>
        <w:t xml:space="preserve"> </w:t>
      </w:r>
      <w:r w:rsidRPr="00ED0774">
        <w:rPr>
          <w:color w:val="000000"/>
        </w:rPr>
        <w:t>хромос</w:t>
      </w:r>
      <w:r w:rsidR="00B340F6" w:rsidRPr="00ED0774">
        <w:rPr>
          <w:color w:val="000000"/>
        </w:rPr>
        <w:t>ом</w:t>
      </w:r>
      <w:r w:rsidRPr="00ED0774">
        <w:rPr>
          <w:color w:val="000000"/>
        </w:rPr>
        <w:t>ных</w:t>
      </w:r>
      <w:r w:rsidR="00926681" w:rsidRPr="00ED0774">
        <w:rPr>
          <w:color w:val="000000"/>
        </w:rPr>
        <w:t xml:space="preserve"> </w:t>
      </w:r>
      <w:r w:rsidR="00B340F6" w:rsidRPr="00ED0774">
        <w:rPr>
          <w:color w:val="000000"/>
        </w:rPr>
        <w:t>аномалий</w:t>
      </w:r>
      <w:r w:rsidR="00926681" w:rsidRPr="00ED0774">
        <w:rPr>
          <w:color w:val="000000"/>
        </w:rPr>
        <w:t xml:space="preserve"> </w:t>
      </w:r>
      <w:r w:rsidRPr="00ED0774">
        <w:rPr>
          <w:color w:val="000000"/>
        </w:rPr>
        <w:t>проведение</w:t>
      </w:r>
      <w:r w:rsidR="00926681" w:rsidRPr="00ED0774">
        <w:rPr>
          <w:color w:val="000000"/>
        </w:rPr>
        <w:t xml:space="preserve"> </w:t>
      </w:r>
      <w:r w:rsidRPr="00ED0774">
        <w:rPr>
          <w:color w:val="000000"/>
        </w:rPr>
        <w:t>программы</w:t>
      </w:r>
      <w:r w:rsidR="00926681" w:rsidRPr="00ED0774">
        <w:rPr>
          <w:color w:val="000000"/>
        </w:rPr>
        <w:t xml:space="preserve"> </w:t>
      </w:r>
      <w:r w:rsidRPr="00ED0774">
        <w:rPr>
          <w:color w:val="000000"/>
        </w:rPr>
        <w:t>низкодозного</w:t>
      </w:r>
      <w:r w:rsidR="00926681" w:rsidRPr="00ED0774">
        <w:rPr>
          <w:color w:val="000000"/>
        </w:rPr>
        <w:t xml:space="preserve"> </w:t>
      </w:r>
      <w:r w:rsidRPr="00ED0774">
        <w:rPr>
          <w:color w:val="000000"/>
        </w:rPr>
        <w:t>воздейств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гипометилирующим</w:t>
      </w:r>
      <w:r w:rsidR="00926681" w:rsidRPr="00ED0774">
        <w:rPr>
          <w:color w:val="000000"/>
        </w:rPr>
        <w:t xml:space="preserve"> </w:t>
      </w:r>
      <w:r w:rsidRPr="00ED0774">
        <w:rPr>
          <w:color w:val="000000"/>
        </w:rPr>
        <w:t>праймингом</w:t>
      </w:r>
      <w:r w:rsidR="00926681" w:rsidRPr="00ED0774">
        <w:rPr>
          <w:color w:val="000000"/>
        </w:rPr>
        <w:t xml:space="preserve"> </w:t>
      </w:r>
      <w:r w:rsidRPr="00ED0774">
        <w:rPr>
          <w:color w:val="000000"/>
        </w:rPr>
        <w:t>(д</w:t>
      </w:r>
      <w:r w:rsidR="00402426" w:rsidRPr="00ED0774">
        <w:rPr>
          <w:color w:val="000000"/>
        </w:rPr>
        <w:t>ецитабин/</w:t>
      </w:r>
      <w:r w:rsidRPr="00ED0774">
        <w:rPr>
          <w:color w:val="000000"/>
        </w:rPr>
        <w:t>азацитидин</w:t>
      </w:r>
      <w:r w:rsidR="00402426" w:rsidRPr="00ED0774">
        <w:rPr>
          <w:color w:val="000000"/>
        </w:rPr>
        <w:t>**</w:t>
      </w:r>
      <w:r w:rsidR="00D313F4" w:rsidRPr="00ED0774">
        <w:rPr>
          <w:color w:val="000000"/>
        </w:rPr>
        <w:t>,</w:t>
      </w:r>
      <w:r w:rsidR="00926681" w:rsidRPr="00ED0774">
        <w:rPr>
          <w:color w:val="000000"/>
        </w:rPr>
        <w:t xml:space="preserve"> </w:t>
      </w:r>
      <w:r w:rsidRPr="00ED0774">
        <w:rPr>
          <w:color w:val="000000"/>
        </w:rPr>
        <w:t>идарубицин</w:t>
      </w:r>
      <w:r w:rsidR="00402426" w:rsidRPr="00ED0774">
        <w:rPr>
          <w:color w:val="000000"/>
        </w:rPr>
        <w:t>**</w:t>
      </w:r>
      <w:r w:rsidR="00D313F4" w:rsidRPr="00ED0774">
        <w:rPr>
          <w:color w:val="000000"/>
        </w:rPr>
        <w:t>,</w:t>
      </w:r>
      <w:r w:rsidR="00926681" w:rsidRPr="00ED0774">
        <w:rPr>
          <w:color w:val="000000"/>
        </w:rPr>
        <w:t xml:space="preserve"> </w:t>
      </w:r>
      <w:r w:rsidRPr="00ED0774">
        <w:rPr>
          <w:color w:val="000000"/>
        </w:rPr>
        <w:t>цитарабин</w:t>
      </w:r>
      <w:r w:rsidR="00402426" w:rsidRPr="00ED0774">
        <w:rPr>
          <w:color w:val="000000"/>
        </w:rPr>
        <w:t>**</w:t>
      </w:r>
      <w:r w:rsidRPr="00ED0774">
        <w:rPr>
          <w:color w:val="000000"/>
        </w:rPr>
        <w:t>)</w:t>
      </w:r>
      <w:r w:rsidR="00926681" w:rsidRPr="00ED0774">
        <w:rPr>
          <w:color w:val="000000"/>
        </w:rPr>
        <w:t xml:space="preserve"> </w:t>
      </w:r>
      <w:r w:rsidR="005570C2" w:rsidRPr="00ED0774">
        <w:rPr>
          <w:rStyle w:val="affc"/>
          <w:i w:val="0"/>
          <w:color w:val="000000"/>
        </w:rPr>
        <w:t>(с</w:t>
      </w:r>
      <w:r w:rsidR="005570C2" w:rsidRPr="00ED0774">
        <w:t>м.</w:t>
      </w:r>
      <w:r w:rsidR="00926681" w:rsidRPr="00ED0774">
        <w:t xml:space="preserve"> </w:t>
      </w:r>
      <w:r w:rsidR="005570C2" w:rsidRPr="00ED0774">
        <w:t>Приложение</w:t>
      </w:r>
      <w:r w:rsidR="00926681" w:rsidRPr="00ED0774">
        <w:t xml:space="preserve"> </w:t>
      </w:r>
      <w:r w:rsidR="008E0777" w:rsidRPr="00ED0774">
        <w:t>А3.2</w:t>
      </w:r>
      <w:r w:rsidR="005570C2" w:rsidRPr="00ED0774">
        <w:t>)</w:t>
      </w:r>
      <w:r w:rsidR="00926681" w:rsidRPr="00ED0774">
        <w:t xml:space="preserve"> </w:t>
      </w:r>
      <w:r w:rsidR="00710829" w:rsidRPr="00ED0774">
        <w:rPr>
          <w:lang w:val="en-US"/>
        </w:rPr>
        <w:fldChar w:fldCharType="begin" w:fldLock="1"/>
      </w:r>
      <w:r w:rsidR="000E616A">
        <w:rPr>
          <w:lang w:val="en-US"/>
        </w:rPr>
        <w:instrText>ADDIN CSL_CITATION {"citationItems":[{"id":"ITEM-1","itemData":{"DOI":"10.3390/jcm4010001","abstract":"Epigenetic changes play an important role in the development of acute myeloid leukemia (AML). Unlike gene mutations, epigenetic changes are potentially reversible, which makes them attractive for therapeutic intervention. Agents that affect epigenetics are the DNA methyltransferase inhibitors, azacitidine and decitabine. Because of their relatively mild side effects, azacitidine and decitabine are particularly feasible for the treatment of older patients and patients with co-morbidities. Both drugs have remarkable activity against AML blasts with unfavorable cytogenetic characteristics. Recent phase 3 trials have shown the superiority of azacitidine and decitabine compared with conventional care for older AML patients (not eligible for intensive treatment). Results of treatment with modifications of the standard azacitidine (seven days 75 mg/m(2) SC; every four weeks) and decitabine (five days 20 mg/m(2) IV; every four weeks) schedules have been reported. Particularly, the results of the 10-day decitabine schedule are promising, revealing complete remission (CR) rates around 45% (CR + CRi (i.e., CR with incomplete blood count recovery) around 64%) almost comparable with intensive chemotherapy. Application of hypomethylating agents to control AML at the cost of minimal toxicity is a very promising strategy to \"bridge\" older patients with co-morbidities to the potential curative treatment of allogeneic hematopoietic cell transplantation. In this article, we discuss the role of DNA methyltransferase inhibitors in AML.","author":[{"dropping-particle":"","family":"Cruijsen","given":"Marjan","non-dropping-particle":"","parse-names":false,"suffix":""},{"dropping-particle":"","family":"Lübbert","given":"Michael","non-dropping-particle":"","parse-names":false,"suffix":""},{"dropping-particle":"","family":"Wijermans","given":"Pierre","non-dropping-particle":"","parse-names":false,"suffix":""},{"dropping-particle":"","family":"Huls","given":"Gerwin","non-dropping-particle":"","parse-names":false,"suffix":""}],"container-title":"Journal of Clinical Medicine","id":"ITEM-1","issue":"1","issued":{"date-parts":[["2014"]]},"page":"1-17","title":"Clinical Results of Hypomethylating Agents in AML Treatment","type":"article-journal","volume":"4"},"uris":["http://www.mendeley.com/documents/?uuid=fde02b8d-563a-3a00-9622-cddaa49417f9"]}],"mendeley":{"formattedCitation":"[81]","plainTextFormattedCitation":"[81]","previouslyFormattedCitation":"[81]"},"properties":{"noteIndex":0},"schema":"https://github.com/citation-style-language/schema/raw/master/csl-citation.json"}</w:instrText>
      </w:r>
      <w:r w:rsidR="00710829" w:rsidRPr="00ED0774">
        <w:rPr>
          <w:lang w:val="en-US"/>
        </w:rPr>
        <w:fldChar w:fldCharType="separate"/>
      </w:r>
      <w:r w:rsidR="000E616A" w:rsidRPr="000E616A">
        <w:rPr>
          <w:noProof/>
        </w:rPr>
        <w:t>[81]</w:t>
      </w:r>
      <w:r w:rsidR="00710829" w:rsidRPr="00ED0774">
        <w:rPr>
          <w:lang w:val="en-US"/>
        </w:rPr>
        <w:fldChar w:fldCharType="end"/>
      </w:r>
      <w:r w:rsidR="005570C2" w:rsidRPr="00ED0774">
        <w:t>.</w:t>
      </w:r>
      <w:r w:rsidR="00A11EED" w:rsidRPr="00ED0774">
        <w:rPr>
          <w:lang w:val="en-US"/>
        </w:rPr>
        <w:t xml:space="preserve"> </w:t>
      </w:r>
    </w:p>
    <w:p w14:paraId="5997DE34" w14:textId="2D5548D0" w:rsidR="00146B17"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10829" w:rsidRPr="00ED0774">
        <w:rPr>
          <w:rStyle w:val="affb"/>
          <w:color w:val="000000"/>
          <w:lang w:val="en-US"/>
        </w:rPr>
        <w:t>B</w:t>
      </w:r>
      <w:r w:rsidR="00926681" w:rsidRPr="00ED0774">
        <w:rPr>
          <w:rStyle w:val="affb"/>
          <w:color w:val="000000"/>
        </w:rPr>
        <w:t xml:space="preserve"> </w:t>
      </w:r>
      <w:r w:rsidR="00146B17" w:rsidRPr="00ED0774">
        <w:rPr>
          <w:rStyle w:val="affb"/>
          <w:color w:val="000000"/>
        </w:rPr>
        <w:t>(уровень</w:t>
      </w:r>
      <w:r w:rsidR="00926681" w:rsidRPr="00ED0774">
        <w:rPr>
          <w:rStyle w:val="affb"/>
          <w:color w:val="000000"/>
        </w:rPr>
        <w:t xml:space="preserve"> </w:t>
      </w:r>
      <w:r w:rsidR="00B340F6" w:rsidRPr="00ED0774">
        <w:rPr>
          <w:rStyle w:val="affb"/>
          <w:color w:val="000000"/>
        </w:rPr>
        <w:t>достоверности</w:t>
      </w:r>
      <w:r w:rsidR="00926681" w:rsidRPr="00ED0774">
        <w:rPr>
          <w:rStyle w:val="affb"/>
          <w:color w:val="000000"/>
        </w:rPr>
        <w:t xml:space="preserve"> </w:t>
      </w:r>
      <w:r w:rsidR="00B340F6" w:rsidRPr="00ED0774">
        <w:rPr>
          <w:rStyle w:val="affb"/>
          <w:color w:val="000000"/>
        </w:rPr>
        <w:t>доказательств</w:t>
      </w:r>
      <w:r w:rsidR="00926681" w:rsidRPr="00ED0774">
        <w:rPr>
          <w:rStyle w:val="affb"/>
          <w:color w:val="000000"/>
        </w:rPr>
        <w:t xml:space="preserve"> </w:t>
      </w:r>
      <w:r w:rsidR="00B340F6" w:rsidRPr="00ED0774">
        <w:rPr>
          <w:rStyle w:val="affb"/>
          <w:color w:val="000000"/>
        </w:rPr>
        <w:t>–</w:t>
      </w:r>
      <w:r w:rsidR="00926681" w:rsidRPr="00ED0774">
        <w:rPr>
          <w:rStyle w:val="affb"/>
          <w:color w:val="000000"/>
        </w:rPr>
        <w:t xml:space="preserve"> </w:t>
      </w:r>
      <w:r w:rsidR="00710829" w:rsidRPr="00ED0774">
        <w:rPr>
          <w:rStyle w:val="affb"/>
          <w:color w:val="000000"/>
        </w:rPr>
        <w:t>2</w:t>
      </w:r>
      <w:r w:rsidR="00CD79B1" w:rsidRPr="00ED0774">
        <w:rPr>
          <w:rStyle w:val="affb"/>
          <w:color w:val="000000"/>
        </w:rPr>
        <w:t>)</w:t>
      </w:r>
    </w:p>
    <w:p w14:paraId="32346448" w14:textId="77777777" w:rsidR="00B340F6" w:rsidRDefault="00101ED7" w:rsidP="00705E68">
      <w:pPr>
        <w:pStyle w:val="Number"/>
        <w:spacing w:before="0"/>
        <w:ind w:left="0" w:firstLine="709"/>
        <w:contextualSpacing/>
        <w:divId w:val="488638550"/>
        <w:rPr>
          <w:i/>
        </w:rPr>
      </w:pPr>
      <w:r w:rsidRPr="00ED0774">
        <w:rPr>
          <w:rStyle w:val="affb"/>
        </w:rPr>
        <w:t>Комментарий:</w:t>
      </w:r>
      <w:r w:rsidR="00926681" w:rsidRPr="00ED0774">
        <w:rPr>
          <w:rStyle w:val="affc"/>
        </w:rPr>
        <w:t xml:space="preserve"> </w:t>
      </w:r>
      <w:r w:rsidR="00402426" w:rsidRPr="00ED0774">
        <w:rPr>
          <w:i/>
        </w:rPr>
        <w:t>в</w:t>
      </w:r>
      <w:r w:rsidR="00B340F6" w:rsidRPr="00ED0774">
        <w:rPr>
          <w:i/>
        </w:rPr>
        <w:t>ыполняют</w:t>
      </w:r>
      <w:r w:rsidR="00926681" w:rsidRPr="00ED0774">
        <w:rPr>
          <w:i/>
        </w:rPr>
        <w:t xml:space="preserve"> </w:t>
      </w:r>
      <w:r w:rsidR="00E41799" w:rsidRPr="00ED0774">
        <w:rPr>
          <w:i/>
        </w:rPr>
        <w:t>2</w:t>
      </w:r>
      <w:r w:rsidR="00926681" w:rsidRPr="00ED0774">
        <w:rPr>
          <w:i/>
        </w:rPr>
        <w:t xml:space="preserve"> </w:t>
      </w:r>
      <w:r w:rsidR="00B340F6" w:rsidRPr="00ED0774">
        <w:rPr>
          <w:i/>
        </w:rPr>
        <w:t>индукционных</w:t>
      </w:r>
      <w:r w:rsidR="00926681" w:rsidRPr="00ED0774">
        <w:rPr>
          <w:i/>
        </w:rPr>
        <w:t xml:space="preserve"> </w:t>
      </w:r>
      <w:r w:rsidR="00B340F6" w:rsidRPr="00ED0774">
        <w:rPr>
          <w:i/>
        </w:rPr>
        <w:t>курса</w:t>
      </w:r>
      <w:r w:rsidR="00926681" w:rsidRPr="00ED0774">
        <w:rPr>
          <w:i/>
        </w:rPr>
        <w:t xml:space="preserve"> </w:t>
      </w:r>
      <w:r w:rsidR="00B340F6" w:rsidRPr="00ED0774">
        <w:rPr>
          <w:i/>
        </w:rPr>
        <w:t>и,</w:t>
      </w:r>
      <w:r w:rsidR="00926681" w:rsidRPr="00ED0774">
        <w:rPr>
          <w:i/>
        </w:rPr>
        <w:t xml:space="preserve"> </w:t>
      </w:r>
      <w:r w:rsidR="00B340F6" w:rsidRPr="00ED0774">
        <w:rPr>
          <w:i/>
        </w:rPr>
        <w:t>если</w:t>
      </w:r>
      <w:r w:rsidR="00926681" w:rsidRPr="00ED0774">
        <w:rPr>
          <w:i/>
        </w:rPr>
        <w:t xml:space="preserve"> </w:t>
      </w:r>
      <w:r w:rsidR="00B340F6" w:rsidRPr="00ED0774">
        <w:rPr>
          <w:i/>
        </w:rPr>
        <w:t>получена</w:t>
      </w:r>
      <w:r w:rsidR="00926681" w:rsidRPr="00ED0774">
        <w:rPr>
          <w:i/>
        </w:rPr>
        <w:t xml:space="preserve"> </w:t>
      </w:r>
      <w:r w:rsidR="00B340F6" w:rsidRPr="00ED0774">
        <w:rPr>
          <w:i/>
        </w:rPr>
        <w:t>ПР,</w:t>
      </w:r>
      <w:r w:rsidR="00926681" w:rsidRPr="00ED0774">
        <w:rPr>
          <w:i/>
        </w:rPr>
        <w:t xml:space="preserve"> </w:t>
      </w:r>
      <w:r w:rsidR="00B340F6" w:rsidRPr="00ED0774">
        <w:rPr>
          <w:i/>
        </w:rPr>
        <w:t>еще</w:t>
      </w:r>
      <w:r w:rsidR="00926681" w:rsidRPr="00ED0774">
        <w:rPr>
          <w:i/>
        </w:rPr>
        <w:t xml:space="preserve"> </w:t>
      </w:r>
      <w:r w:rsidR="00E41799" w:rsidRPr="00ED0774">
        <w:rPr>
          <w:i/>
        </w:rPr>
        <w:t>2</w:t>
      </w:r>
      <w:r w:rsidR="00926681" w:rsidRPr="00ED0774">
        <w:rPr>
          <w:i/>
        </w:rPr>
        <w:t xml:space="preserve"> </w:t>
      </w:r>
      <w:r w:rsidR="00B340F6" w:rsidRPr="00ED0774">
        <w:rPr>
          <w:i/>
        </w:rPr>
        <w:t>консолидирующих.</w:t>
      </w:r>
      <w:r w:rsidR="00926681" w:rsidRPr="00ED0774">
        <w:rPr>
          <w:i/>
        </w:rPr>
        <w:t xml:space="preserve"> </w:t>
      </w:r>
      <w:r w:rsidR="00B340F6" w:rsidRPr="00ED0774">
        <w:rPr>
          <w:i/>
        </w:rPr>
        <w:t>В</w:t>
      </w:r>
      <w:r w:rsidR="00926681" w:rsidRPr="00ED0774">
        <w:rPr>
          <w:i/>
        </w:rPr>
        <w:t xml:space="preserve"> </w:t>
      </w:r>
      <w:r w:rsidR="00B340F6" w:rsidRPr="00ED0774">
        <w:rPr>
          <w:i/>
        </w:rPr>
        <w:t>дальнейшем</w:t>
      </w:r>
      <w:r w:rsidR="00926681" w:rsidRPr="00ED0774">
        <w:rPr>
          <w:i/>
        </w:rPr>
        <w:t xml:space="preserve"> </w:t>
      </w:r>
      <w:r w:rsidR="00B340F6" w:rsidRPr="00ED0774">
        <w:rPr>
          <w:i/>
        </w:rPr>
        <w:t>осуществляют</w:t>
      </w:r>
      <w:r w:rsidR="00926681" w:rsidRPr="00ED0774">
        <w:rPr>
          <w:i/>
        </w:rPr>
        <w:t xml:space="preserve"> </w:t>
      </w:r>
      <w:r w:rsidR="00B340F6" w:rsidRPr="00ED0774">
        <w:rPr>
          <w:i/>
        </w:rPr>
        <w:t>постоянную</w:t>
      </w:r>
      <w:r w:rsidR="00926681" w:rsidRPr="00ED0774">
        <w:rPr>
          <w:i/>
        </w:rPr>
        <w:t xml:space="preserve"> </w:t>
      </w:r>
      <w:r w:rsidR="00B340F6" w:rsidRPr="00ED0774">
        <w:rPr>
          <w:i/>
        </w:rPr>
        <w:t>поддерживающую</w:t>
      </w:r>
      <w:r w:rsidR="00926681" w:rsidRPr="00ED0774">
        <w:rPr>
          <w:i/>
        </w:rPr>
        <w:t xml:space="preserve"> </w:t>
      </w:r>
      <w:r w:rsidR="00B340F6" w:rsidRPr="00ED0774">
        <w:rPr>
          <w:i/>
        </w:rPr>
        <w:t>терапию</w:t>
      </w:r>
      <w:r w:rsidR="00926681" w:rsidRPr="00ED0774">
        <w:rPr>
          <w:i/>
        </w:rPr>
        <w:t xml:space="preserve"> </w:t>
      </w:r>
      <w:r w:rsidR="00B340F6" w:rsidRPr="00ED0774">
        <w:rPr>
          <w:i/>
        </w:rPr>
        <w:t>в</w:t>
      </w:r>
      <w:r w:rsidR="00926681" w:rsidRPr="00ED0774">
        <w:rPr>
          <w:i/>
        </w:rPr>
        <w:t xml:space="preserve"> </w:t>
      </w:r>
      <w:r w:rsidR="00B340F6" w:rsidRPr="00ED0774">
        <w:rPr>
          <w:i/>
        </w:rPr>
        <w:t>течение</w:t>
      </w:r>
      <w:r w:rsidR="00926681" w:rsidRPr="00ED0774">
        <w:rPr>
          <w:i/>
        </w:rPr>
        <w:t xml:space="preserve"> </w:t>
      </w:r>
      <w:r w:rsidR="00B340F6" w:rsidRPr="00ED0774">
        <w:rPr>
          <w:i/>
        </w:rPr>
        <w:t>3</w:t>
      </w:r>
      <w:r w:rsidR="00926681" w:rsidRPr="00ED0774">
        <w:rPr>
          <w:i/>
        </w:rPr>
        <w:t xml:space="preserve"> </w:t>
      </w:r>
      <w:r w:rsidR="00B340F6" w:rsidRPr="00ED0774">
        <w:rPr>
          <w:i/>
        </w:rPr>
        <w:t>лет</w:t>
      </w:r>
      <w:r w:rsidR="00926681" w:rsidRPr="00ED0774">
        <w:rPr>
          <w:i/>
        </w:rPr>
        <w:t xml:space="preserve"> </w:t>
      </w:r>
      <w:r w:rsidR="00B340F6" w:rsidRPr="00ED0774">
        <w:rPr>
          <w:i/>
        </w:rPr>
        <w:t>аналогичными</w:t>
      </w:r>
      <w:r w:rsidR="00926681" w:rsidRPr="00ED0774">
        <w:rPr>
          <w:i/>
        </w:rPr>
        <w:t xml:space="preserve"> </w:t>
      </w:r>
      <w:r w:rsidR="00B340F6" w:rsidRPr="00ED0774">
        <w:rPr>
          <w:i/>
        </w:rPr>
        <w:t>курсами</w:t>
      </w:r>
      <w:r w:rsidR="00926681" w:rsidRPr="00ED0774">
        <w:rPr>
          <w:i/>
        </w:rPr>
        <w:t xml:space="preserve"> </w:t>
      </w:r>
      <w:r w:rsidR="00B340F6" w:rsidRPr="00ED0774">
        <w:rPr>
          <w:i/>
        </w:rPr>
        <w:t>без</w:t>
      </w:r>
      <w:r w:rsidR="00926681" w:rsidRPr="00ED0774">
        <w:rPr>
          <w:i/>
        </w:rPr>
        <w:t xml:space="preserve"> </w:t>
      </w:r>
      <w:r w:rsidR="00B340F6" w:rsidRPr="00ED0774">
        <w:rPr>
          <w:i/>
        </w:rPr>
        <w:t>идарубицина</w:t>
      </w:r>
      <w:r w:rsidR="00CD79B1" w:rsidRPr="00ED0774">
        <w:rPr>
          <w:i/>
        </w:rPr>
        <w:t>**</w:t>
      </w:r>
      <w:r w:rsidR="00B340F6" w:rsidRPr="00ED0774">
        <w:rPr>
          <w:i/>
        </w:rPr>
        <w:t>.</w:t>
      </w:r>
    </w:p>
    <w:p w14:paraId="2BB78841" w14:textId="00BA67C0" w:rsidR="00227830" w:rsidRPr="007C2038" w:rsidRDefault="00227830" w:rsidP="00227830">
      <w:pPr>
        <w:pStyle w:val="aff"/>
        <w:numPr>
          <w:ilvl w:val="0"/>
          <w:numId w:val="276"/>
        </w:numPr>
        <w:autoSpaceDE w:val="0"/>
        <w:autoSpaceDN w:val="0"/>
        <w:adjustRightInd w:val="0"/>
        <w:divId w:val="488638550"/>
        <w:rPr>
          <w:rFonts w:ascii="Segoe UI" w:hAnsi="Segoe UI" w:cs="Segoe UI"/>
          <w:color w:val="5B616B"/>
          <w:shd w:val="clear" w:color="auto" w:fill="FFFFFF"/>
        </w:rPr>
      </w:pPr>
      <w:r w:rsidRPr="00227830">
        <w:rPr>
          <w:rFonts w:cs="Times New Roman"/>
          <w:b/>
          <w:color w:val="000000"/>
          <w:szCs w:val="20"/>
        </w:rPr>
        <w:lastRenderedPageBreak/>
        <w:t>Рекомендуется</w:t>
      </w:r>
      <w:r w:rsidRPr="008E668B">
        <w:rPr>
          <w:rFonts w:cs="Times New Roman"/>
          <w:color w:val="000000"/>
          <w:szCs w:val="20"/>
        </w:rPr>
        <w:t xml:space="preserve"> для терапии рефрактерных форм и рецидивов у пациентов с мутациями гена </w:t>
      </w:r>
      <w:r w:rsidRPr="008E668B">
        <w:rPr>
          <w:rFonts w:cs="Times New Roman"/>
          <w:i/>
          <w:color w:val="000000"/>
          <w:szCs w:val="20"/>
          <w:lang w:val="en-US"/>
        </w:rPr>
        <w:t>FLT</w:t>
      </w:r>
      <w:r w:rsidRPr="008E668B">
        <w:rPr>
          <w:rFonts w:cs="Times New Roman"/>
          <w:i/>
          <w:color w:val="000000"/>
          <w:szCs w:val="20"/>
        </w:rPr>
        <w:t>3</w:t>
      </w:r>
      <w:r w:rsidRPr="008E668B">
        <w:rPr>
          <w:rFonts w:cs="Times New Roman"/>
          <w:color w:val="000000"/>
          <w:szCs w:val="20"/>
        </w:rPr>
        <w:t xml:space="preserve"> испол</w:t>
      </w:r>
      <w:r w:rsidR="00973A05">
        <w:rPr>
          <w:rFonts w:cs="Times New Roman"/>
          <w:color w:val="000000"/>
          <w:szCs w:val="20"/>
        </w:rPr>
        <w:t>ьзовать ингибитор протеинкиназ гилтеритиниб</w:t>
      </w:r>
      <w:r w:rsidRPr="008E668B">
        <w:rPr>
          <w:rFonts w:cs="Times New Roman"/>
          <w:color w:val="000000"/>
          <w:szCs w:val="20"/>
        </w:rPr>
        <w:t xml:space="preserve"> (120 мг в сутки в 1 прием) либо в монотерапии, либо в </w:t>
      </w:r>
      <w:r w:rsidR="00973A05" w:rsidRPr="00973A05">
        <w:rPr>
          <w:rFonts w:cs="Times New Roman"/>
          <w:color w:val="000000"/>
          <w:szCs w:val="20"/>
        </w:rPr>
        <w:t>#</w:t>
      </w:r>
      <w:r w:rsidRPr="008E668B">
        <w:rPr>
          <w:rFonts w:cs="Times New Roman"/>
          <w:color w:val="000000"/>
          <w:szCs w:val="20"/>
        </w:rPr>
        <w:t>комбинации с цитостатическим воздействием до развития непереносимой токсичности или прогрессирования заболевания</w:t>
      </w:r>
      <w:r w:rsidR="003E166B" w:rsidRPr="003E166B">
        <w:rPr>
          <w:rFonts w:cs="Times New Roman"/>
          <w:color w:val="000000"/>
          <w:szCs w:val="20"/>
        </w:rPr>
        <w:t xml:space="preserve"> [82]</w:t>
      </w:r>
      <w:r w:rsidRPr="007C2038">
        <w:rPr>
          <w:rFonts w:cs="Times New Roman"/>
          <w:color w:val="000000"/>
          <w:szCs w:val="20"/>
        </w:rPr>
        <w:t xml:space="preserve">. </w:t>
      </w:r>
    </w:p>
    <w:p w14:paraId="628AD066" w14:textId="77777777" w:rsidR="00F72A7F" w:rsidRPr="00F72A7F" w:rsidRDefault="00227830" w:rsidP="00F72A7F">
      <w:pPr>
        <w:spacing w:after="120"/>
        <w:divId w:val="488638550"/>
        <w:rPr>
          <w:i/>
        </w:rPr>
      </w:pPr>
      <w:r w:rsidRPr="007C2038">
        <w:rPr>
          <w:rFonts w:eastAsia="Calibri"/>
          <w:szCs w:val="20"/>
        </w:rPr>
        <w:t xml:space="preserve">            </w:t>
      </w:r>
      <w:r w:rsidRPr="008E668B">
        <w:rPr>
          <w:rFonts w:eastAsia="Calibri"/>
          <w:b/>
          <w:szCs w:val="20"/>
        </w:rPr>
        <w:t>Комментарий:</w:t>
      </w:r>
      <w:r w:rsidRPr="00973A05">
        <w:rPr>
          <w:rFonts w:eastAsia="Calibri"/>
          <w:i/>
          <w:szCs w:val="20"/>
        </w:rPr>
        <w:t xml:space="preserve"> </w:t>
      </w:r>
      <w:r w:rsidRPr="00F72A7F">
        <w:rPr>
          <w:rFonts w:eastAsia="Calibri"/>
          <w:i/>
        </w:rPr>
        <w:t>Ответ на лечение может иметь отсроченный характер, то есть при использовании препарата в назначенной дозе до получения клинического ответа может пройти до 6 месяцев. При отсутствии ответа на лечение через 4 недели терапии доза может быть увеличена до 200</w:t>
      </w:r>
      <w:r w:rsidRPr="00F72A7F">
        <w:rPr>
          <w:rFonts w:eastAsia="Calibri"/>
          <w:i/>
          <w:lang w:val="en-US"/>
        </w:rPr>
        <w:t> </w:t>
      </w:r>
      <w:r w:rsidRPr="00F72A7F">
        <w:rPr>
          <w:rFonts w:eastAsia="Calibri"/>
          <w:i/>
        </w:rPr>
        <w:t xml:space="preserve">мг в сутки в один прием. При достижении второй ремиссии и невозможности проведения ТКМ терапия должна быть продолжена на протяжении 2 х лет. </w:t>
      </w:r>
      <w:r w:rsidR="00F72A7F" w:rsidRPr="00F72A7F">
        <w:rPr>
          <w:i/>
        </w:rPr>
        <w:t xml:space="preserve">У пациентов, перенесших трансплантацию гемопоэтических стволовых клеток, лечение гилтеритинибом может быть возобновлено </w:t>
      </w:r>
      <w:r w:rsidR="00F72A7F" w:rsidRPr="00F72A7F">
        <w:rPr>
          <w:rFonts w:eastAsia="Calibri"/>
          <w:i/>
        </w:rPr>
        <w:t>после восстановления донорского кроветворения. Прием гилтеритиниба рекомендуется продолжать в течение 2х лет</w:t>
      </w:r>
      <w:r w:rsidRPr="00F72A7F">
        <w:rPr>
          <w:rFonts w:eastAsia="Calibri"/>
          <w:i/>
        </w:rPr>
        <w:t>.</w:t>
      </w:r>
      <w:r w:rsidR="00F72A7F" w:rsidRPr="00F72A7F">
        <w:rPr>
          <w:rFonts w:eastAsia="Calibri"/>
          <w:i/>
        </w:rPr>
        <w:t xml:space="preserve"> </w:t>
      </w:r>
      <w:r w:rsidR="00F72A7F" w:rsidRPr="00F72A7F">
        <w:rPr>
          <w:i/>
        </w:rPr>
        <w:t>В случае развития осложнений суточная доза гилтеритиниба может быть снижена с 120 мг до 80 мг или с 200 мг до 120 мг. Прервать лечение гилтеритинибом при появлении связанных с его использованием симптомов токсичности 3 или более степени. При разрешении токсических явлений или улучшении их до степени тяжести 1 возобновить использование препарата в меньшей дозе.</w:t>
      </w:r>
    </w:p>
    <w:p w14:paraId="1EF7ED82" w14:textId="434EEF29" w:rsidR="003C5AC6" w:rsidRPr="00ED0774" w:rsidRDefault="00B340F6" w:rsidP="00F72A7F">
      <w:pPr>
        <w:pStyle w:val="Number"/>
        <w:spacing w:before="0"/>
        <w:ind w:left="0" w:firstLine="709"/>
        <w:contextualSpacing/>
        <w:divId w:val="488638550"/>
      </w:pPr>
      <w:r w:rsidRPr="00ED0774">
        <w:rPr>
          <w:rStyle w:val="affb"/>
        </w:rPr>
        <w:t>Рекомендуется</w:t>
      </w:r>
      <w:r w:rsidR="00926681" w:rsidRPr="00ED0774">
        <w:t xml:space="preserve"> </w:t>
      </w:r>
      <w:r w:rsidR="003F16A7" w:rsidRPr="00ED0774">
        <w:t>у</w:t>
      </w:r>
      <w:r w:rsidR="00926681" w:rsidRPr="00ED0774">
        <w:t xml:space="preserve"> </w:t>
      </w:r>
      <w:r w:rsidR="003F16A7" w:rsidRPr="00ED0774">
        <w:t>пациентов</w:t>
      </w:r>
      <w:r w:rsidR="00926681" w:rsidRPr="00ED0774">
        <w:t xml:space="preserve"> </w:t>
      </w:r>
      <w:r w:rsidR="003F16A7" w:rsidRPr="00ED0774">
        <w:t>с</w:t>
      </w:r>
      <w:r w:rsidR="00926681" w:rsidRPr="00ED0774">
        <w:t xml:space="preserve"> </w:t>
      </w:r>
      <w:r w:rsidRPr="00ED0774">
        <w:t>ОМЛ</w:t>
      </w:r>
      <w:r w:rsidR="00926681" w:rsidRPr="00ED0774">
        <w:t xml:space="preserve"> </w:t>
      </w:r>
      <w:r w:rsidRPr="00ED0774">
        <w:t>с</w:t>
      </w:r>
      <w:r w:rsidR="00926681" w:rsidRPr="00ED0774">
        <w:t xml:space="preserve"> </w:t>
      </w:r>
      <w:r w:rsidRPr="00ED0774">
        <w:t>мутациями</w:t>
      </w:r>
      <w:r w:rsidR="00926681" w:rsidRPr="00ED0774">
        <w:t xml:space="preserve"> </w:t>
      </w:r>
      <w:r w:rsidRPr="00ED0774">
        <w:t>гена</w:t>
      </w:r>
      <w:r w:rsidR="00926681" w:rsidRPr="00ED0774">
        <w:t xml:space="preserve"> </w:t>
      </w:r>
      <w:r w:rsidRPr="00ED0774">
        <w:rPr>
          <w:i/>
          <w:lang w:val="en-US"/>
        </w:rPr>
        <w:t>FLT</w:t>
      </w:r>
      <w:r w:rsidRPr="00ED0774">
        <w:rPr>
          <w:i/>
        </w:rPr>
        <w:t>3</w:t>
      </w:r>
      <w:r w:rsidR="00926681" w:rsidRPr="00ED0774">
        <w:t xml:space="preserve"> </w:t>
      </w:r>
      <w:r w:rsidRPr="00ED0774">
        <w:t>или</w:t>
      </w:r>
      <w:r w:rsidR="00926681" w:rsidRPr="00ED0774">
        <w:t xml:space="preserve"> </w:t>
      </w:r>
      <w:r w:rsidRPr="00ED0774">
        <w:t>с</w:t>
      </w:r>
      <w:r w:rsidR="00926681" w:rsidRPr="00ED0774">
        <w:t xml:space="preserve"> </w:t>
      </w:r>
      <w:r w:rsidRPr="00ED0774">
        <w:t>высокой</w:t>
      </w:r>
      <w:r w:rsidR="00926681" w:rsidRPr="00ED0774">
        <w:t xml:space="preserve"> </w:t>
      </w:r>
      <w:r w:rsidRPr="00ED0774">
        <w:t>экспрессией</w:t>
      </w:r>
      <w:r w:rsidR="00926681" w:rsidRPr="00ED0774">
        <w:t xml:space="preserve"> </w:t>
      </w:r>
      <w:r w:rsidRPr="00ED0774">
        <w:t>немутированного</w:t>
      </w:r>
      <w:r w:rsidR="00926681" w:rsidRPr="00ED0774">
        <w:t xml:space="preserve"> </w:t>
      </w:r>
      <w:r w:rsidRPr="00ED0774">
        <w:rPr>
          <w:i/>
          <w:lang w:val="en-US"/>
        </w:rPr>
        <w:t>FLT</w:t>
      </w:r>
      <w:r w:rsidRPr="00ED0774">
        <w:rPr>
          <w:i/>
        </w:rPr>
        <w:t>3</w:t>
      </w:r>
      <w:r w:rsidR="00926681" w:rsidRPr="00ED0774">
        <w:t xml:space="preserve"> </w:t>
      </w:r>
      <w:r w:rsidRPr="00ED0774">
        <w:t>(</w:t>
      </w:r>
      <w:r w:rsidRPr="00ED0774">
        <w:rPr>
          <w:lang w:val="en-US"/>
        </w:rPr>
        <w:t>CD</w:t>
      </w:r>
      <w:r w:rsidRPr="00ED0774">
        <w:t>135)</w:t>
      </w:r>
      <w:r w:rsidR="00926681" w:rsidRPr="00ED0774">
        <w:t xml:space="preserve"> </w:t>
      </w:r>
      <w:r w:rsidRPr="00ED0774">
        <w:t>использовать</w:t>
      </w:r>
      <w:r w:rsidR="00926681" w:rsidRPr="00ED0774">
        <w:t xml:space="preserve"> </w:t>
      </w:r>
      <w:r w:rsidRPr="00ED0774">
        <w:t>ингибитор</w:t>
      </w:r>
      <w:r w:rsidR="00926681" w:rsidRPr="00ED0774">
        <w:t xml:space="preserve"> </w:t>
      </w:r>
      <w:r w:rsidR="00BF1548" w:rsidRPr="00ED0774">
        <w:t>протеинкиназы</w:t>
      </w:r>
      <w:r w:rsidR="00926681" w:rsidRPr="00ED0774">
        <w:t xml:space="preserve"> </w:t>
      </w:r>
      <w:r w:rsidR="003F16A7" w:rsidRPr="00ED0774">
        <w:t>#</w:t>
      </w:r>
      <w:r w:rsidRPr="00ED0774">
        <w:t>сорафениб</w:t>
      </w:r>
      <w:r w:rsidR="00402426" w:rsidRPr="00ED0774">
        <w:t>**</w:t>
      </w:r>
      <w:r w:rsidR="00926681" w:rsidRPr="00ED0774">
        <w:t xml:space="preserve"> </w:t>
      </w:r>
      <w:r w:rsidRPr="00ED0774">
        <w:t>(800</w:t>
      </w:r>
      <w:r w:rsidR="00926681" w:rsidRPr="00ED0774">
        <w:t xml:space="preserve"> </w:t>
      </w:r>
      <w:r w:rsidRPr="00ED0774">
        <w:t>мг/</w:t>
      </w:r>
      <w:r w:rsidR="005E7775" w:rsidRPr="00ED0774">
        <w:t>сутки</w:t>
      </w:r>
      <w:r w:rsidR="00926681" w:rsidRPr="00ED0774">
        <w:t xml:space="preserve"> </w:t>
      </w:r>
      <w:r w:rsidRPr="00ED0774">
        <w:t>в</w:t>
      </w:r>
      <w:r w:rsidR="00926681" w:rsidRPr="00ED0774">
        <w:t xml:space="preserve"> </w:t>
      </w:r>
      <w:r w:rsidRPr="00ED0774">
        <w:t>2</w:t>
      </w:r>
      <w:r w:rsidR="00926681" w:rsidRPr="00ED0774">
        <w:t xml:space="preserve"> </w:t>
      </w:r>
      <w:r w:rsidRPr="00ED0774">
        <w:t>приема)</w:t>
      </w:r>
      <w:r w:rsidR="00926681" w:rsidRPr="00ED0774">
        <w:t xml:space="preserve"> </w:t>
      </w:r>
      <w:r w:rsidRPr="00ED0774">
        <w:t>в</w:t>
      </w:r>
      <w:r w:rsidR="00926681" w:rsidRPr="00ED0774">
        <w:t xml:space="preserve"> </w:t>
      </w:r>
      <w:r w:rsidR="00BF1548" w:rsidRPr="00ED0774">
        <w:t xml:space="preserve">комбинации </w:t>
      </w:r>
      <w:r w:rsidRPr="00ED0774">
        <w:t>с</w:t>
      </w:r>
      <w:r w:rsidR="00926681" w:rsidRPr="00ED0774">
        <w:t xml:space="preserve"> </w:t>
      </w:r>
      <w:r w:rsidRPr="00ED0774">
        <w:t>цитостатическим</w:t>
      </w:r>
      <w:r w:rsidR="00926681" w:rsidRPr="00ED0774">
        <w:t xml:space="preserve"> </w:t>
      </w:r>
      <w:r w:rsidRPr="00ED0774">
        <w:t>воздействием</w:t>
      </w:r>
      <w:r w:rsidR="00926681" w:rsidRPr="00ED0774">
        <w:t xml:space="preserve"> </w:t>
      </w:r>
      <w:r w:rsidRPr="00ED0774">
        <w:t>и</w:t>
      </w:r>
      <w:r w:rsidR="00926681" w:rsidRPr="00ED0774">
        <w:t xml:space="preserve"> </w:t>
      </w:r>
      <w:r w:rsidRPr="00ED0774">
        <w:t>с</w:t>
      </w:r>
      <w:r w:rsidR="00926681" w:rsidRPr="00ED0774">
        <w:t xml:space="preserve"> </w:t>
      </w:r>
      <w:r w:rsidRPr="00ED0774">
        <w:t>полностью</w:t>
      </w:r>
      <w:r w:rsidR="00926681" w:rsidRPr="00ED0774">
        <w:t xml:space="preserve"> </w:t>
      </w:r>
      <w:r w:rsidRPr="00ED0774">
        <w:t>трансретиноевой</w:t>
      </w:r>
      <w:r w:rsidR="00926681" w:rsidRPr="00ED0774">
        <w:t xml:space="preserve"> </w:t>
      </w:r>
      <w:r w:rsidRPr="00ED0774">
        <w:t>кислотой</w:t>
      </w:r>
      <w:r w:rsidR="00926681" w:rsidRPr="00ED0774">
        <w:t xml:space="preserve"> </w:t>
      </w:r>
      <w:r w:rsidRPr="00ED0774">
        <w:t>(</w:t>
      </w:r>
      <w:r w:rsidR="001C6E45" w:rsidRPr="00ED0774">
        <w:t>#</w:t>
      </w:r>
      <w:r w:rsidRPr="00ED0774">
        <w:t>третиноин</w:t>
      </w:r>
      <w:r w:rsidR="00926681" w:rsidRPr="00ED0774">
        <w:t xml:space="preserve"> </w:t>
      </w:r>
      <w:r w:rsidRPr="00ED0774">
        <w:t>45</w:t>
      </w:r>
      <w:r w:rsidR="00926681" w:rsidRPr="00ED0774">
        <w:t xml:space="preserve"> </w:t>
      </w:r>
      <w:r w:rsidRPr="00ED0774">
        <w:t>мг/м</w:t>
      </w:r>
      <w:r w:rsidRPr="00ED0774">
        <w:rPr>
          <w:vertAlign w:val="superscript"/>
        </w:rPr>
        <w:t>2</w:t>
      </w:r>
      <w:r w:rsidR="00E41799" w:rsidRPr="00ED0774">
        <w:t>/</w:t>
      </w:r>
      <w:r w:rsidR="005E7775" w:rsidRPr="00ED0774">
        <w:t>сутки</w:t>
      </w:r>
      <w:r w:rsidRPr="00ED0774">
        <w:t>)</w:t>
      </w:r>
      <w:r w:rsidR="00926681" w:rsidRPr="00ED0774">
        <w:t xml:space="preserve"> </w:t>
      </w:r>
      <w:r w:rsidR="00BF1548" w:rsidRPr="00ED0774">
        <w:t xml:space="preserve">в качестве постоянного воздействия до прогрессирования или неприемлемой токсичности  </w:t>
      </w:r>
      <w:r w:rsidR="00C86C7E" w:rsidRPr="00ED0774">
        <w:fldChar w:fldCharType="begin" w:fldLock="1"/>
      </w:r>
      <w:r w:rsidR="000E616A">
        <w:instrText>ADDIN CSL_CITATION {"citationItems":[{"id":"ITEM-1","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1","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id":"ITEM-2","itemData":{"DOI":"10.1200/JCO.2012.46.4990","ISSN":"15277755","abstract":"Purpose The prognosis of elderly patients with acute myeloid leukemia (AML) is still dismal even with intensive chemotherapy. In this trial, we compared the antileukemic activity of standard induction and consolidation therapy with or without the addition of the kinase inhibitor sorafenib in elderly patients with AML. Patients and Methods All patients received standard cytarabine and daunorubicin induction (7+3 regimen) and up to two cycles of intermediate-dose cytarabine consolidation. Two hundred one patients were equally randomly assigned to receive either sorafenib or placebo between the chemotherapy cycles and subsequently for up to 1 year after the beginning of therapy. The primary objective was to test for an improvement in event-free survival (EFS). Overall survival (OS), complete remission (CR) rate, tolerability, and several predefined subgroup analyses were among the secondary objectives. Results Age, sex, CR and early death (ED) probability, and prognostic factors were balanced between both study arms. Treatment in the sorafenib arm did not result in significant improvement in EFS or OS. This was also true for subgroup analyses, including the subgroup positive for FLT3 internal tandem duplications. Results of induction therapy were worse in the sorafenib arm, with higher treatment-related mortality and lower CR rates. More adverse effects occurred during induction therapy in the sorafenib arm, and patients in this arm received less consolidation chemotherapy as a result of higher induction toxicity. Conclusion In conclusion, combination of standard induction and consolidation therapy with sorafenib in the schedule investigated in our trial is not beneficial for elderly patients with AML.","author":[{"dropping-particle":"","family":"Serve","given":"Hubert","non-dropping-particle":"","parse-names":false,"suffix":""},{"dropping-particle":"","family":"Brunnberg","given":"Uta","non-dropping-particle":"","parse-names":false,"suffix":""},{"dropping-particle":"","family":"Ottmann","given":"Oliver","non-dropping-particle":"","parse-names":false,"suffix":""},{"dropping-particle":"","family":"Brandts","given":"Christian","non-dropping-particle":"","parse-names":false,"suffix":""},{"dropping-particle":"","family":"Steffen","given":"Björn","non-dropping-particle":"","parse-names":false,"suffix":""},{"dropping-particle":"","family":"Krug","given":"Utz","non-dropping-particle":"","parse-names":false,"suffix":""},{"dropping-particle":"","family":"Wagner","given":"Ruth","non-dropping-particle":"","parse-names":false,"suffix":""},{"dropping-particle":"","family":"Müller-Tidow","given":"Carsten","non-dropping-particle":"","parse-names":false,"suffix":""},{"dropping-particle":"","family":"Berdel","given":"Wolfgang E.","non-dropping-particle":"","parse-names":false,"suffix":""},{"dropping-particle":"","family":"Cristina Sauerland","given":"M.","non-dropping-particle":"","parse-names":false,"suffix":""},{"dropping-particle":"","family":"Heinecke","given":"Achim","non-dropping-particle":"","parse-names":false,"suffix":""},{"dropping-particle":"","family":"Schaich","given":"Markus","non-dropping-particle":"","parse-names":false,"suffix":""},{"dropping-particle":"","family":"Thiede","given":"Christian","non-dropping-particle":"","parse-names":false,"suffix":""},{"dropping-particle":"","family":"Ehninger","given":"Gerhard","non-dropping-particle":"","parse-names":false,"suffix":""},{"dropping-particle":"","family":"Duyster","given":"Justus","non-dropping-particle":"","parse-names":false,"suffix":""},{"dropping-particle":"","family":"Wandt","given":"Hannes","non-dropping-particle":"","parse-names":false,"suffix":""},{"dropping-particle":"","family":"Fischer","given":"Thomas","non-dropping-particle":"","parse-names":false,"suffix":""},{"dropping-particle":"","family":"Giagounidis","given":"Aristoteles","non-dropping-particle":"","parse-names":false,"suffix":""},{"dropping-particle":"","family":"Neubauer","given":"Andreas","non-dropping-particle":"","parse-names":false,"suffix":""},{"dropping-particle":"","family":"Reichle","given":"Albrecht","non-dropping-particle":"","parse-names":false,"suffix":""},{"dropping-particle":"","family":"Aulitzky","given":"Walter","non-dropping-particle":"","parse-names":false,"suffix":""},{"dropping-particle":"","family":"Noppeney","given":"Richard","non-dropping-particle":"","parse-names":false,"suffix":""},{"dropping-particle":"","family":"Blau","given":"Igor","non-dropping-particle":"","parse-names":false,"suffix":""},{"dropping-particle":"","family":"Kunzmann","given":"Volker","non-dropping-particle":"","parse-names":false,"suffix":""},{"dropping-particle":"","family":"Stuhlmann","given":"Reingard","non-dropping-particle":"","parse-names":false,"suffix":""},{"dropping-particle":"","family":"Krämer","given":"Alwin","non-dropping-particle":"","parse-names":false,"suffix":""},{"dropping-particle":"","family":"Kreuzer","given":"Karl Anton","non-dropping-particle":"","parse-names":false,"suffix":""}],"container-title":"Journal of Clinical Oncology","id":"ITEM-2","issue":"25","issued":{"date-parts":[["2013","9","1"]]},"page":"3110-3118","publisher":"American Society of Clinical Oncology","title":"Sorafenib in combination with intensive chemotherapy in elderly patients with acute myeloid leukemia: Results from a randomized, placebo-controlled trial","type":"article-journal","volume":"31"},"uris":["http://www.mendeley.com/documents/?uuid=3f938519-a6a3-31f8-a19e-973ab4a7076c"]}],"mendeley":{"formattedCitation":"[58,82]","plainTextFormattedCitation":"[58,82]","previouslyFormattedCitation":"[58,82]"},"properties":{"noteIndex":0},"schema":"https://github.com/citation-style-language/schema/raw/master/csl-citation.json"}</w:instrText>
      </w:r>
      <w:r w:rsidR="00C86C7E" w:rsidRPr="00ED0774">
        <w:fldChar w:fldCharType="separate"/>
      </w:r>
      <w:r w:rsidR="003E166B">
        <w:rPr>
          <w:noProof/>
        </w:rPr>
        <w:t>[58,83</w:t>
      </w:r>
      <w:r w:rsidR="000E616A" w:rsidRPr="000E616A">
        <w:rPr>
          <w:noProof/>
        </w:rPr>
        <w:t>]</w:t>
      </w:r>
      <w:r w:rsidR="00C86C7E" w:rsidRPr="00ED0774">
        <w:fldChar w:fldCharType="end"/>
      </w:r>
      <w:r w:rsidRPr="00ED0774">
        <w:t>.</w:t>
      </w:r>
      <w:r w:rsidR="00A11EED" w:rsidRPr="00ED0774">
        <w:t xml:space="preserve"> </w:t>
      </w:r>
    </w:p>
    <w:p w14:paraId="285F556A" w14:textId="3BD73066" w:rsidR="00B340F6"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112CE1" w:rsidRPr="00ED0774">
        <w:rPr>
          <w:rStyle w:val="affb"/>
          <w:color w:val="000000"/>
        </w:rPr>
        <w:t xml:space="preserve">А </w:t>
      </w:r>
      <w:r w:rsidR="00B340F6" w:rsidRPr="00ED0774">
        <w:rPr>
          <w:rStyle w:val="affb"/>
          <w:color w:val="000000"/>
        </w:rPr>
        <w:t>(уровень</w:t>
      </w:r>
      <w:r w:rsidR="00926681" w:rsidRPr="00ED0774">
        <w:rPr>
          <w:rStyle w:val="affb"/>
          <w:color w:val="000000"/>
        </w:rPr>
        <w:t xml:space="preserve"> </w:t>
      </w:r>
      <w:r w:rsidR="00B340F6" w:rsidRPr="00ED0774">
        <w:rPr>
          <w:rStyle w:val="affb"/>
          <w:color w:val="000000"/>
        </w:rPr>
        <w:t>достоверности</w:t>
      </w:r>
      <w:r w:rsidR="00926681" w:rsidRPr="00ED0774">
        <w:rPr>
          <w:rStyle w:val="affb"/>
          <w:color w:val="000000"/>
        </w:rPr>
        <w:t xml:space="preserve"> </w:t>
      </w:r>
      <w:r w:rsidR="00B340F6" w:rsidRPr="00ED0774">
        <w:rPr>
          <w:rStyle w:val="affb"/>
          <w:color w:val="000000"/>
        </w:rPr>
        <w:t>доказательств</w:t>
      </w:r>
      <w:r w:rsidR="00926681" w:rsidRPr="00ED0774">
        <w:rPr>
          <w:rStyle w:val="affb"/>
          <w:color w:val="000000"/>
        </w:rPr>
        <w:t xml:space="preserve"> </w:t>
      </w:r>
      <w:r w:rsidR="00B340F6" w:rsidRPr="00ED0774">
        <w:rPr>
          <w:rStyle w:val="affb"/>
          <w:color w:val="000000"/>
        </w:rPr>
        <w:t>–</w:t>
      </w:r>
      <w:r w:rsidR="00926681" w:rsidRPr="00ED0774">
        <w:rPr>
          <w:rStyle w:val="affb"/>
          <w:color w:val="000000"/>
        </w:rPr>
        <w:t xml:space="preserve"> </w:t>
      </w:r>
      <w:r w:rsidR="00112CE1" w:rsidRPr="00ED0774">
        <w:rPr>
          <w:rStyle w:val="affb"/>
          <w:color w:val="000000"/>
        </w:rPr>
        <w:t>2</w:t>
      </w:r>
      <w:r w:rsidR="00CD79B1" w:rsidRPr="00ED0774">
        <w:rPr>
          <w:rStyle w:val="affb"/>
          <w:color w:val="000000"/>
        </w:rPr>
        <w:t>)</w:t>
      </w:r>
    </w:p>
    <w:p w14:paraId="6C5C9E65" w14:textId="59FEC094" w:rsidR="00B340F6" w:rsidRPr="00ED0774" w:rsidRDefault="00101ED7" w:rsidP="00705E68">
      <w:pPr>
        <w:pStyle w:val="Number"/>
        <w:spacing w:before="0"/>
        <w:ind w:left="0" w:firstLine="709"/>
        <w:contextualSpacing/>
        <w:divId w:val="488638550"/>
        <w:rPr>
          <w:i/>
        </w:rPr>
      </w:pPr>
      <w:r w:rsidRPr="00ED0774">
        <w:rPr>
          <w:rStyle w:val="affb"/>
        </w:rPr>
        <w:t>Комментарий:</w:t>
      </w:r>
      <w:r w:rsidR="00926681" w:rsidRPr="00ED0774">
        <w:rPr>
          <w:rStyle w:val="affc"/>
        </w:rPr>
        <w:t xml:space="preserve"> </w:t>
      </w:r>
      <w:r w:rsidR="00BF1548" w:rsidRPr="00ED0774">
        <w:rPr>
          <w:i/>
        </w:rPr>
        <w:t>в</w:t>
      </w:r>
      <w:r w:rsidR="00926681" w:rsidRPr="00ED0774">
        <w:rPr>
          <w:i/>
        </w:rPr>
        <w:t xml:space="preserve"> </w:t>
      </w:r>
      <w:r w:rsidR="00B340F6" w:rsidRPr="00ED0774">
        <w:rPr>
          <w:i/>
        </w:rPr>
        <w:t>случае</w:t>
      </w:r>
      <w:r w:rsidR="00926681" w:rsidRPr="00ED0774">
        <w:rPr>
          <w:i/>
        </w:rPr>
        <w:t xml:space="preserve"> </w:t>
      </w:r>
      <w:r w:rsidR="00B340F6" w:rsidRPr="00ED0774">
        <w:rPr>
          <w:i/>
        </w:rPr>
        <w:t>развития</w:t>
      </w:r>
      <w:r w:rsidR="00926681" w:rsidRPr="00ED0774">
        <w:rPr>
          <w:i/>
        </w:rPr>
        <w:t xml:space="preserve"> </w:t>
      </w:r>
      <w:r w:rsidR="00B340F6" w:rsidRPr="00ED0774">
        <w:rPr>
          <w:i/>
        </w:rPr>
        <w:t>осложнений</w:t>
      </w:r>
      <w:r w:rsidR="00926681" w:rsidRPr="00ED0774">
        <w:rPr>
          <w:i/>
        </w:rPr>
        <w:t xml:space="preserve"> </w:t>
      </w:r>
      <w:r w:rsidR="00B340F6" w:rsidRPr="00ED0774">
        <w:rPr>
          <w:i/>
        </w:rPr>
        <w:t>препараты</w:t>
      </w:r>
      <w:r w:rsidR="00926681" w:rsidRPr="00ED0774">
        <w:rPr>
          <w:i/>
        </w:rPr>
        <w:t xml:space="preserve"> </w:t>
      </w:r>
      <w:r w:rsidR="00B340F6" w:rsidRPr="00ED0774">
        <w:rPr>
          <w:i/>
        </w:rPr>
        <w:t>временно</w:t>
      </w:r>
      <w:r w:rsidR="00926681" w:rsidRPr="00ED0774">
        <w:rPr>
          <w:i/>
        </w:rPr>
        <w:t xml:space="preserve"> </w:t>
      </w:r>
      <w:r w:rsidR="00B340F6" w:rsidRPr="00ED0774">
        <w:rPr>
          <w:i/>
        </w:rPr>
        <w:t>отменяются</w:t>
      </w:r>
      <w:r w:rsidR="00926681" w:rsidRPr="00ED0774">
        <w:rPr>
          <w:i/>
        </w:rPr>
        <w:t xml:space="preserve"> </w:t>
      </w:r>
      <w:r w:rsidR="00B340F6" w:rsidRPr="00ED0774">
        <w:rPr>
          <w:i/>
        </w:rPr>
        <w:t>и</w:t>
      </w:r>
      <w:r w:rsidR="00926681" w:rsidRPr="00ED0774">
        <w:rPr>
          <w:i/>
        </w:rPr>
        <w:t xml:space="preserve"> </w:t>
      </w:r>
      <w:r w:rsidR="00B340F6" w:rsidRPr="00ED0774">
        <w:rPr>
          <w:i/>
        </w:rPr>
        <w:t>через</w:t>
      </w:r>
      <w:r w:rsidR="00926681" w:rsidRPr="00ED0774">
        <w:rPr>
          <w:i/>
        </w:rPr>
        <w:t xml:space="preserve"> </w:t>
      </w:r>
      <w:r w:rsidR="00B340F6" w:rsidRPr="00ED0774">
        <w:rPr>
          <w:i/>
        </w:rPr>
        <w:t>2</w:t>
      </w:r>
      <w:r w:rsidR="00E41799" w:rsidRPr="00ED0774">
        <w:t>–</w:t>
      </w:r>
      <w:r w:rsidR="00B340F6" w:rsidRPr="00ED0774">
        <w:rPr>
          <w:i/>
        </w:rPr>
        <w:t>3</w:t>
      </w:r>
      <w:r w:rsidR="00926681" w:rsidRPr="00ED0774">
        <w:rPr>
          <w:i/>
        </w:rPr>
        <w:t xml:space="preserve"> </w:t>
      </w:r>
      <w:r w:rsidR="005E7775" w:rsidRPr="00ED0774">
        <w:rPr>
          <w:i/>
        </w:rPr>
        <w:t>недели</w:t>
      </w:r>
      <w:r w:rsidR="00926681" w:rsidRPr="00ED0774">
        <w:rPr>
          <w:i/>
        </w:rPr>
        <w:t xml:space="preserve"> </w:t>
      </w:r>
      <w:r w:rsidR="00B340F6" w:rsidRPr="00ED0774">
        <w:rPr>
          <w:i/>
        </w:rPr>
        <w:t>прием</w:t>
      </w:r>
      <w:r w:rsidR="00926681" w:rsidRPr="00ED0774">
        <w:rPr>
          <w:i/>
        </w:rPr>
        <w:t xml:space="preserve"> </w:t>
      </w:r>
      <w:r w:rsidR="00B340F6" w:rsidRPr="00ED0774">
        <w:rPr>
          <w:i/>
        </w:rPr>
        <w:t>возобновляют</w:t>
      </w:r>
      <w:r w:rsidR="00926681" w:rsidRPr="00ED0774">
        <w:rPr>
          <w:i/>
        </w:rPr>
        <w:t xml:space="preserve"> </w:t>
      </w:r>
      <w:r w:rsidR="00B340F6" w:rsidRPr="00ED0774">
        <w:rPr>
          <w:i/>
        </w:rPr>
        <w:t>в</w:t>
      </w:r>
      <w:r w:rsidR="00926681" w:rsidRPr="00ED0774">
        <w:rPr>
          <w:i/>
        </w:rPr>
        <w:t xml:space="preserve"> </w:t>
      </w:r>
      <w:r w:rsidR="00B340F6" w:rsidRPr="00ED0774">
        <w:rPr>
          <w:i/>
        </w:rPr>
        <w:t>сниженной</w:t>
      </w:r>
      <w:r w:rsidR="00926681" w:rsidRPr="00ED0774">
        <w:rPr>
          <w:i/>
        </w:rPr>
        <w:t xml:space="preserve"> </w:t>
      </w:r>
      <w:r w:rsidR="00B340F6" w:rsidRPr="00ED0774">
        <w:rPr>
          <w:i/>
        </w:rPr>
        <w:t>дозировке</w:t>
      </w:r>
      <w:r w:rsidR="00926681" w:rsidRPr="00ED0774">
        <w:rPr>
          <w:i/>
        </w:rPr>
        <w:t xml:space="preserve"> </w:t>
      </w:r>
      <w:r w:rsidR="00B340F6" w:rsidRPr="00ED0774">
        <w:rPr>
          <w:i/>
        </w:rPr>
        <w:t>с</w:t>
      </w:r>
      <w:r w:rsidR="00926681" w:rsidRPr="00ED0774">
        <w:rPr>
          <w:i/>
        </w:rPr>
        <w:t xml:space="preserve"> </w:t>
      </w:r>
      <w:r w:rsidR="00B340F6" w:rsidRPr="00ED0774">
        <w:rPr>
          <w:i/>
        </w:rPr>
        <w:t>последующим</w:t>
      </w:r>
      <w:r w:rsidR="00926681" w:rsidRPr="00ED0774">
        <w:rPr>
          <w:i/>
        </w:rPr>
        <w:t xml:space="preserve"> </w:t>
      </w:r>
      <w:r w:rsidR="00B340F6" w:rsidRPr="00ED0774">
        <w:rPr>
          <w:i/>
        </w:rPr>
        <w:t>постепенным</w:t>
      </w:r>
      <w:r w:rsidR="00926681" w:rsidRPr="00ED0774">
        <w:rPr>
          <w:i/>
        </w:rPr>
        <w:t xml:space="preserve"> </w:t>
      </w:r>
      <w:r w:rsidR="00B340F6" w:rsidRPr="00ED0774">
        <w:rPr>
          <w:i/>
        </w:rPr>
        <w:t>возвращением</w:t>
      </w:r>
      <w:r w:rsidR="00926681" w:rsidRPr="00ED0774">
        <w:rPr>
          <w:i/>
        </w:rPr>
        <w:t xml:space="preserve"> </w:t>
      </w:r>
      <w:r w:rsidR="00B340F6" w:rsidRPr="00ED0774">
        <w:rPr>
          <w:i/>
        </w:rPr>
        <w:t>к</w:t>
      </w:r>
      <w:r w:rsidR="00926681" w:rsidRPr="00ED0774">
        <w:rPr>
          <w:i/>
        </w:rPr>
        <w:t xml:space="preserve"> </w:t>
      </w:r>
      <w:r w:rsidR="00B340F6" w:rsidRPr="00ED0774">
        <w:rPr>
          <w:i/>
        </w:rPr>
        <w:t>лечебной</w:t>
      </w:r>
      <w:r w:rsidR="00926681" w:rsidRPr="00ED0774">
        <w:rPr>
          <w:i/>
        </w:rPr>
        <w:t xml:space="preserve"> </w:t>
      </w:r>
      <w:r w:rsidR="00B340F6" w:rsidRPr="00ED0774">
        <w:rPr>
          <w:i/>
        </w:rPr>
        <w:t>дозе.</w:t>
      </w:r>
    </w:p>
    <w:p w14:paraId="38356F32" w14:textId="313321DC" w:rsidR="00044A18" w:rsidRPr="00ED0774" w:rsidRDefault="00C86C7E" w:rsidP="000037CF">
      <w:pPr>
        <w:pStyle w:val="10"/>
        <w:divId w:val="488638550"/>
      </w:pPr>
      <w:r w:rsidRPr="00ED0774">
        <w:rPr>
          <w:rStyle w:val="affb"/>
          <w:color w:val="000000"/>
        </w:rPr>
        <w:t>Рекомендуется</w:t>
      </w:r>
      <w:r w:rsidR="00926681" w:rsidRPr="00ED0774">
        <w:rPr>
          <w:color w:val="000000"/>
        </w:rPr>
        <w:t xml:space="preserve"> </w:t>
      </w:r>
      <w:r w:rsidRPr="00ED0774">
        <w:rPr>
          <w:color w:val="000000"/>
        </w:rPr>
        <w:t>у</w:t>
      </w:r>
      <w:r w:rsidR="00926681" w:rsidRPr="00ED0774">
        <w:rPr>
          <w:color w:val="000000"/>
        </w:rPr>
        <w:t xml:space="preserve"> </w:t>
      </w:r>
      <w:r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утациями</w:t>
      </w:r>
      <w:r w:rsidR="00926681" w:rsidRPr="00ED0774">
        <w:rPr>
          <w:color w:val="000000"/>
        </w:rPr>
        <w:t xml:space="preserve"> </w:t>
      </w:r>
      <w:r w:rsidRPr="00ED0774">
        <w:rPr>
          <w:color w:val="000000"/>
        </w:rPr>
        <w:t>гена</w:t>
      </w:r>
      <w:r w:rsidR="00926681" w:rsidRPr="00ED0774">
        <w:rPr>
          <w:color w:val="000000"/>
        </w:rPr>
        <w:t xml:space="preserve"> </w:t>
      </w:r>
      <w:r w:rsidRPr="00ED0774">
        <w:rPr>
          <w:i/>
          <w:color w:val="000000"/>
          <w:lang w:val="en-US"/>
        </w:rPr>
        <w:t>c</w:t>
      </w:r>
      <w:r w:rsidRPr="00ED0774">
        <w:rPr>
          <w:i/>
          <w:color w:val="000000"/>
        </w:rPr>
        <w:t>-</w:t>
      </w:r>
      <w:r w:rsidRPr="00ED0774">
        <w:rPr>
          <w:i/>
          <w:color w:val="000000"/>
          <w:lang w:val="en-US"/>
        </w:rPr>
        <w:t>kit</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высокой</w:t>
      </w:r>
      <w:r w:rsidR="00926681" w:rsidRPr="00ED0774">
        <w:rPr>
          <w:color w:val="000000"/>
        </w:rPr>
        <w:t xml:space="preserve"> </w:t>
      </w:r>
      <w:r w:rsidRPr="00ED0774">
        <w:rPr>
          <w:color w:val="000000"/>
        </w:rPr>
        <w:t>экспрессией</w:t>
      </w:r>
      <w:r w:rsidR="00926681" w:rsidRPr="00ED0774">
        <w:rPr>
          <w:color w:val="000000"/>
        </w:rPr>
        <w:t xml:space="preserve"> </w:t>
      </w:r>
      <w:r w:rsidRPr="00ED0774">
        <w:rPr>
          <w:color w:val="000000"/>
        </w:rPr>
        <w:t>на</w:t>
      </w:r>
      <w:r w:rsidR="00926681" w:rsidRPr="00ED0774">
        <w:rPr>
          <w:color w:val="000000"/>
        </w:rPr>
        <w:t xml:space="preserve"> </w:t>
      </w:r>
      <w:r w:rsidRPr="00ED0774">
        <w:rPr>
          <w:color w:val="000000"/>
        </w:rPr>
        <w:t>бластных</w:t>
      </w:r>
      <w:r w:rsidR="00926681" w:rsidRPr="00ED0774">
        <w:rPr>
          <w:color w:val="000000"/>
        </w:rPr>
        <w:t xml:space="preserve"> </w:t>
      </w:r>
      <w:r w:rsidRPr="00ED0774">
        <w:rPr>
          <w:color w:val="000000"/>
        </w:rPr>
        <w:t>клетках</w:t>
      </w:r>
      <w:r w:rsidR="00926681" w:rsidRPr="00ED0774">
        <w:rPr>
          <w:color w:val="000000"/>
        </w:rPr>
        <w:t xml:space="preserve"> </w:t>
      </w:r>
      <w:r w:rsidRPr="00ED0774">
        <w:rPr>
          <w:color w:val="000000"/>
          <w:lang w:val="en-US"/>
        </w:rPr>
        <w:t>CD</w:t>
      </w:r>
      <w:r w:rsidRPr="00ED0774">
        <w:rPr>
          <w:color w:val="000000"/>
        </w:rPr>
        <w:t>117</w:t>
      </w:r>
      <w:r w:rsidR="00926681" w:rsidRPr="00ED0774">
        <w:rPr>
          <w:color w:val="000000"/>
        </w:rPr>
        <w:t xml:space="preserve"> </w:t>
      </w:r>
      <w:r w:rsidR="00270B5E" w:rsidRPr="00ED0774">
        <w:rPr>
          <w:color w:val="000000"/>
        </w:rPr>
        <w:t>рассмотреть</w:t>
      </w:r>
      <w:r w:rsidR="00926681" w:rsidRPr="00ED0774">
        <w:rPr>
          <w:color w:val="000000"/>
        </w:rPr>
        <w:t xml:space="preserve"> </w:t>
      </w:r>
      <w:r w:rsidR="00270B5E" w:rsidRPr="00ED0774">
        <w:rPr>
          <w:color w:val="000000"/>
        </w:rPr>
        <w:t>возможность</w:t>
      </w:r>
      <w:r w:rsidR="00926681" w:rsidRPr="00ED0774">
        <w:rPr>
          <w:color w:val="000000"/>
        </w:rPr>
        <w:t xml:space="preserve"> </w:t>
      </w:r>
      <w:r w:rsidRPr="00ED0774">
        <w:rPr>
          <w:color w:val="000000"/>
        </w:rPr>
        <w:t>назначени</w:t>
      </w:r>
      <w:r w:rsidR="00270B5E" w:rsidRPr="00ED0774">
        <w:rPr>
          <w:color w:val="000000"/>
        </w:rPr>
        <w:t>я</w:t>
      </w:r>
      <w:r w:rsidR="00507CDD" w:rsidRPr="00ED0774">
        <w:rPr>
          <w:color w:val="000000"/>
          <w:lang w:val="ru-RU"/>
        </w:rPr>
        <w:t xml:space="preserve"> ингибитора протеинкиназ </w:t>
      </w:r>
      <w:r w:rsidRPr="00ED0774">
        <w:rPr>
          <w:color w:val="000000"/>
        </w:rPr>
        <w:t>дазатиниба**</w:t>
      </w:r>
      <w:r w:rsidR="00926681" w:rsidRPr="00ED0774">
        <w:rPr>
          <w:color w:val="000000"/>
        </w:rPr>
        <w:t xml:space="preserve"> </w:t>
      </w:r>
      <w:r w:rsidRPr="00ED0774">
        <w:rPr>
          <w:color w:val="000000"/>
        </w:rPr>
        <w:t>(140</w:t>
      </w:r>
      <w:r w:rsidR="00926681" w:rsidRPr="00ED0774">
        <w:rPr>
          <w:color w:val="000000"/>
        </w:rPr>
        <w:t xml:space="preserve"> </w:t>
      </w:r>
      <w:r w:rsidRPr="00ED0774">
        <w:rPr>
          <w:color w:val="000000"/>
        </w:rPr>
        <w:t>мг</w:t>
      </w:r>
      <w:r w:rsidR="008318CC" w:rsidRPr="00ED0774">
        <w:rPr>
          <w:color w:val="000000"/>
        </w:rPr>
        <w:t>/</w:t>
      </w:r>
      <w:r w:rsidR="005E7775" w:rsidRPr="00ED0774">
        <w:rPr>
          <w:color w:val="000000"/>
        </w:rPr>
        <w:t>сутки</w:t>
      </w:r>
      <w:r w:rsidR="00926681" w:rsidRPr="00ED0774">
        <w:rPr>
          <w:color w:val="000000"/>
        </w:rPr>
        <w:t xml:space="preserve"> </w:t>
      </w:r>
      <w:r w:rsidRPr="00ED0774">
        <w:rPr>
          <w:color w:val="000000"/>
        </w:rPr>
        <w:t>постоянно</w:t>
      </w:r>
      <w:r w:rsidR="00507CDD" w:rsidRPr="00ED0774">
        <w:rPr>
          <w:color w:val="000000"/>
          <w:lang w:val="ru-RU"/>
        </w:rPr>
        <w:t>)</w:t>
      </w:r>
      <w:r w:rsidR="00926681" w:rsidRPr="00ED0774">
        <w:rPr>
          <w:color w:val="000000"/>
        </w:rPr>
        <w:t xml:space="preserve"> </w:t>
      </w:r>
      <w:r w:rsidRPr="00ED0774">
        <w:rPr>
          <w:color w:val="000000"/>
        </w:rPr>
        <w:fldChar w:fldCharType="begin" w:fldLock="1"/>
      </w:r>
      <w:r w:rsidR="000E616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3]","plainTextFormattedCitation":"[83]","previouslyFormattedCitation":"[83]"},"properties":{"noteIndex":0},"schema":"https://github.com/citation-style-language/schema/raw/master/csl-citation.json"}</w:instrText>
      </w:r>
      <w:r w:rsidRPr="00ED0774">
        <w:rPr>
          <w:color w:val="000000"/>
        </w:rPr>
        <w:fldChar w:fldCharType="separate"/>
      </w:r>
      <w:r w:rsidR="003E166B">
        <w:rPr>
          <w:noProof/>
          <w:color w:val="000000"/>
        </w:rPr>
        <w:t>[84</w:t>
      </w:r>
      <w:r w:rsidR="000E616A" w:rsidRPr="000E616A">
        <w:rPr>
          <w:noProof/>
          <w:color w:val="000000"/>
        </w:rPr>
        <w:t>]</w:t>
      </w:r>
      <w:r w:rsidRPr="00ED0774">
        <w:rPr>
          <w:color w:val="000000"/>
        </w:rPr>
        <w:fldChar w:fldCharType="end"/>
      </w:r>
      <w:r w:rsidRPr="00ED0774">
        <w:t>.</w:t>
      </w:r>
      <w:r w:rsidR="00926681" w:rsidRPr="00ED0774">
        <w:t xml:space="preserve"> </w:t>
      </w:r>
    </w:p>
    <w:p w14:paraId="74F79738" w14:textId="496894EB" w:rsidR="00C86C7E" w:rsidRPr="00ED0774" w:rsidRDefault="00101ED7" w:rsidP="00AE27D0">
      <w:pPr>
        <w:pStyle w:val="afd"/>
        <w:spacing w:beforeAutospacing="0" w:afterAutospacing="0" w:line="360" w:lineRule="auto"/>
        <w:ind w:firstLine="708"/>
        <w:contextualSpacing/>
        <w:divId w:val="488638550"/>
        <w:rPr>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C86C7E" w:rsidRPr="00ED0774">
        <w:rPr>
          <w:rStyle w:val="affb"/>
          <w:color w:val="000000"/>
          <w:lang w:val="en-US"/>
        </w:rPr>
        <w:t>B</w:t>
      </w:r>
      <w:r w:rsidR="00926681" w:rsidRPr="00ED0774">
        <w:rPr>
          <w:rStyle w:val="affb"/>
          <w:color w:val="000000"/>
        </w:rPr>
        <w:t xml:space="preserve"> </w:t>
      </w:r>
      <w:r w:rsidR="00C86C7E" w:rsidRPr="00ED0774">
        <w:rPr>
          <w:rStyle w:val="affb"/>
          <w:color w:val="000000"/>
        </w:rPr>
        <w:t>(уровень</w:t>
      </w:r>
      <w:r w:rsidR="00926681" w:rsidRPr="00ED0774">
        <w:rPr>
          <w:rStyle w:val="affb"/>
          <w:color w:val="000000"/>
        </w:rPr>
        <w:t xml:space="preserve"> </w:t>
      </w:r>
      <w:r w:rsidR="00C86C7E" w:rsidRPr="00ED0774">
        <w:rPr>
          <w:rStyle w:val="affb"/>
          <w:color w:val="000000"/>
        </w:rPr>
        <w:t>достоверности</w:t>
      </w:r>
      <w:r w:rsidR="00926681" w:rsidRPr="00ED0774">
        <w:rPr>
          <w:rStyle w:val="affb"/>
          <w:color w:val="000000"/>
        </w:rPr>
        <w:t xml:space="preserve"> </w:t>
      </w:r>
      <w:r w:rsidR="00C86C7E" w:rsidRPr="00ED0774">
        <w:rPr>
          <w:rStyle w:val="affb"/>
          <w:color w:val="000000"/>
        </w:rPr>
        <w:t>доказательств</w:t>
      </w:r>
      <w:r w:rsidR="00926681" w:rsidRPr="00ED0774">
        <w:rPr>
          <w:rStyle w:val="affb"/>
          <w:color w:val="000000"/>
        </w:rPr>
        <w:t xml:space="preserve"> </w:t>
      </w:r>
      <w:r w:rsidR="00C86C7E" w:rsidRPr="00ED0774">
        <w:rPr>
          <w:rStyle w:val="affb"/>
          <w:color w:val="000000"/>
        </w:rPr>
        <w:t>–</w:t>
      </w:r>
      <w:r w:rsidR="00926681" w:rsidRPr="00ED0774">
        <w:rPr>
          <w:rStyle w:val="affb"/>
          <w:color w:val="000000"/>
        </w:rPr>
        <w:t xml:space="preserve"> </w:t>
      </w:r>
      <w:r w:rsidR="00C86C7E" w:rsidRPr="00ED0774">
        <w:rPr>
          <w:rStyle w:val="affb"/>
          <w:color w:val="000000"/>
        </w:rPr>
        <w:t>3</w:t>
      </w:r>
      <w:r w:rsidR="00EF505B" w:rsidRPr="00ED0774">
        <w:rPr>
          <w:rStyle w:val="affb"/>
          <w:color w:val="000000"/>
        </w:rPr>
        <w:t>)</w:t>
      </w:r>
    </w:p>
    <w:p w14:paraId="33C264D5" w14:textId="593644DE" w:rsidR="00044A18" w:rsidRPr="00ED0774" w:rsidRDefault="007370E8" w:rsidP="00507CDD">
      <w:pPr>
        <w:pStyle w:val="10"/>
        <w:divId w:val="488638550"/>
        <w:rPr>
          <w:lang w:val="en-US"/>
        </w:rPr>
      </w:pPr>
      <w:r w:rsidRPr="00ED0774">
        <w:rPr>
          <w:rStyle w:val="affb"/>
          <w:color w:val="000000"/>
        </w:rPr>
        <w:lastRenderedPageBreak/>
        <w:t>Рекомендуется</w:t>
      </w:r>
      <w:r w:rsidR="00926681" w:rsidRPr="00ED0774">
        <w:rPr>
          <w:color w:val="000000"/>
        </w:rPr>
        <w:t xml:space="preserve"> </w:t>
      </w:r>
      <w:r w:rsidRPr="00ED0774">
        <w:rPr>
          <w:color w:val="000000"/>
        </w:rPr>
        <w:t>у</w:t>
      </w:r>
      <w:r w:rsidR="00926681" w:rsidRPr="00ED0774">
        <w:rPr>
          <w:color w:val="000000"/>
        </w:rPr>
        <w:t xml:space="preserve"> </w:t>
      </w:r>
      <w:r w:rsidRPr="00ED0774">
        <w:rPr>
          <w:color w:val="000000"/>
        </w:rPr>
        <w:t>пациентов</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ОМЛ</w:t>
      </w:r>
      <w:r w:rsidR="00926681" w:rsidRPr="00ED0774">
        <w:rPr>
          <w:color w:val="000000"/>
        </w:rPr>
        <w:t xml:space="preserve"> </w:t>
      </w:r>
      <w:r w:rsidRPr="00ED0774">
        <w:rPr>
          <w:color w:val="000000"/>
        </w:rPr>
        <w:t>из</w:t>
      </w:r>
      <w:r w:rsidR="00926681" w:rsidRPr="00ED0774">
        <w:rPr>
          <w:color w:val="000000"/>
        </w:rPr>
        <w:t xml:space="preserve"> </w:t>
      </w:r>
      <w:r w:rsidRPr="00ED0774">
        <w:rPr>
          <w:color w:val="000000"/>
        </w:rPr>
        <w:t>группы</w:t>
      </w:r>
      <w:r w:rsidR="00926681" w:rsidRPr="00ED0774">
        <w:rPr>
          <w:color w:val="000000"/>
        </w:rPr>
        <w:t xml:space="preserve"> </w:t>
      </w:r>
      <w:r w:rsidRPr="00ED0774">
        <w:rPr>
          <w:color w:val="000000"/>
        </w:rPr>
        <w:t>благоприятного</w:t>
      </w:r>
      <w:r w:rsidR="00926681" w:rsidRPr="00ED0774">
        <w:rPr>
          <w:color w:val="000000"/>
        </w:rPr>
        <w:t xml:space="preserve"> </w:t>
      </w:r>
      <w:r w:rsidRPr="00ED0774">
        <w:rPr>
          <w:color w:val="000000"/>
        </w:rPr>
        <w:t>цитогенетического</w:t>
      </w:r>
      <w:r w:rsidR="00926681" w:rsidRPr="00ED0774">
        <w:rPr>
          <w:color w:val="000000"/>
        </w:rPr>
        <w:t xml:space="preserve"> </w:t>
      </w:r>
      <w:r w:rsidRPr="00ED0774">
        <w:rPr>
          <w:color w:val="000000"/>
        </w:rPr>
        <w:t>прогноза</w:t>
      </w:r>
      <w:r w:rsidR="00926681" w:rsidRPr="00ED0774">
        <w:rPr>
          <w:color w:val="000000"/>
        </w:rPr>
        <w:t xml:space="preserve"> </w:t>
      </w:r>
      <w:r w:rsidR="00270B5E" w:rsidRPr="00ED0774">
        <w:rPr>
          <w:color w:val="000000"/>
        </w:rPr>
        <w:t>рассмотреть</w:t>
      </w:r>
      <w:r w:rsidR="00926681" w:rsidRPr="00ED0774">
        <w:rPr>
          <w:color w:val="000000"/>
        </w:rPr>
        <w:t xml:space="preserve"> </w:t>
      </w:r>
      <w:r w:rsidR="00270B5E" w:rsidRPr="00ED0774">
        <w:rPr>
          <w:color w:val="000000"/>
        </w:rPr>
        <w:t>возможность</w:t>
      </w:r>
      <w:r w:rsidR="00926681" w:rsidRPr="00ED0774">
        <w:rPr>
          <w:color w:val="000000"/>
        </w:rPr>
        <w:t xml:space="preserve"> </w:t>
      </w:r>
      <w:r w:rsidRPr="00ED0774">
        <w:rPr>
          <w:color w:val="000000"/>
        </w:rPr>
        <w:t>назначени</w:t>
      </w:r>
      <w:r w:rsidR="00270B5E" w:rsidRPr="00ED0774">
        <w:rPr>
          <w:color w:val="000000"/>
        </w:rPr>
        <w:t>я</w:t>
      </w:r>
      <w:r w:rsidR="00926681" w:rsidRPr="00ED0774">
        <w:rPr>
          <w:color w:val="000000"/>
        </w:rPr>
        <w:t xml:space="preserve"> </w:t>
      </w:r>
      <w:r w:rsidRPr="00ED0774">
        <w:rPr>
          <w:color w:val="000000"/>
        </w:rPr>
        <w:t>дазатиниба**</w:t>
      </w:r>
      <w:r w:rsidR="00926681" w:rsidRPr="00ED0774">
        <w:rPr>
          <w:color w:val="000000"/>
        </w:rPr>
        <w:t xml:space="preserve"> </w:t>
      </w:r>
      <w:r w:rsidRPr="00ED0774">
        <w:rPr>
          <w:color w:val="000000"/>
        </w:rPr>
        <w:t>(140</w:t>
      </w:r>
      <w:r w:rsidR="00926681" w:rsidRPr="00ED0774">
        <w:rPr>
          <w:color w:val="000000"/>
        </w:rPr>
        <w:t xml:space="preserve"> </w:t>
      </w:r>
      <w:r w:rsidRPr="00ED0774">
        <w:rPr>
          <w:color w:val="000000"/>
        </w:rPr>
        <w:t>мг</w:t>
      </w:r>
      <w:r w:rsidR="008318CC" w:rsidRPr="00ED0774">
        <w:rPr>
          <w:color w:val="000000"/>
        </w:rPr>
        <w:t>/</w:t>
      </w:r>
      <w:r w:rsidR="005E7775" w:rsidRPr="00ED0774">
        <w:rPr>
          <w:color w:val="000000"/>
        </w:rPr>
        <w:t>сутки</w:t>
      </w:r>
      <w:r w:rsidR="00926681" w:rsidRPr="00ED0774">
        <w:rPr>
          <w:color w:val="000000"/>
        </w:rPr>
        <w:t xml:space="preserve"> </w:t>
      </w:r>
      <w:r w:rsidRPr="00ED0774">
        <w:rPr>
          <w:color w:val="000000"/>
        </w:rPr>
        <w:t>14</w:t>
      </w:r>
      <w:r w:rsidR="00926681" w:rsidRPr="00ED0774">
        <w:rPr>
          <w:color w:val="000000"/>
        </w:rPr>
        <w:t xml:space="preserve"> </w:t>
      </w:r>
      <w:r w:rsidRPr="00ED0774">
        <w:rPr>
          <w:color w:val="000000"/>
        </w:rPr>
        <w:t>дне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момента</w:t>
      </w:r>
      <w:r w:rsidR="00926681" w:rsidRPr="00ED0774">
        <w:rPr>
          <w:color w:val="000000"/>
        </w:rPr>
        <w:t xml:space="preserve"> </w:t>
      </w:r>
      <w:r w:rsidRPr="00ED0774">
        <w:rPr>
          <w:color w:val="000000"/>
        </w:rPr>
        <w:t>окончания</w:t>
      </w:r>
      <w:r w:rsidR="00926681" w:rsidRPr="00ED0774">
        <w:rPr>
          <w:color w:val="000000"/>
        </w:rPr>
        <w:t xml:space="preserve"> </w:t>
      </w:r>
      <w:r w:rsidRPr="00ED0774">
        <w:rPr>
          <w:color w:val="000000"/>
        </w:rPr>
        <w:t>курса</w:t>
      </w:r>
      <w:r w:rsidR="00926681" w:rsidRPr="00ED0774">
        <w:rPr>
          <w:color w:val="000000"/>
        </w:rPr>
        <w:t xml:space="preserve"> </w:t>
      </w:r>
      <w:r w:rsidRPr="00ED0774">
        <w:rPr>
          <w:color w:val="000000"/>
        </w:rPr>
        <w:t>ХТ</w:t>
      </w:r>
      <w:r w:rsidR="009A247D" w:rsidRPr="00ED0774">
        <w:rPr>
          <w:color w:val="000000"/>
        </w:rPr>
        <w:t>)</w:t>
      </w:r>
      <w:r w:rsidR="00926681" w:rsidRPr="00ED0774">
        <w:rPr>
          <w:color w:val="000000"/>
        </w:rPr>
        <w:t xml:space="preserve"> </w:t>
      </w:r>
      <w:r w:rsidR="009A247D" w:rsidRPr="00ED0774">
        <w:rPr>
          <w:color w:val="000000"/>
        </w:rPr>
        <w:fldChar w:fldCharType="begin" w:fldLock="1"/>
      </w:r>
      <w:r w:rsidR="000E616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3]","plainTextFormattedCitation":"[83]","previouslyFormattedCitation":"[83]"},"properties":{"noteIndex":0},"schema":"https://github.com/citation-style-language/schema/raw/master/csl-citation.json"}</w:instrText>
      </w:r>
      <w:r w:rsidR="009A247D" w:rsidRPr="00ED0774">
        <w:rPr>
          <w:color w:val="000000"/>
        </w:rPr>
        <w:fldChar w:fldCharType="separate"/>
      </w:r>
      <w:r w:rsidR="003E166B">
        <w:rPr>
          <w:noProof/>
          <w:color w:val="000000"/>
        </w:rPr>
        <w:t>[8</w:t>
      </w:r>
      <w:r w:rsidR="003E166B">
        <w:rPr>
          <w:noProof/>
          <w:color w:val="000000"/>
          <w:lang w:val="en-US"/>
        </w:rPr>
        <w:t>4</w:t>
      </w:r>
      <w:r w:rsidR="000E616A" w:rsidRPr="000E616A">
        <w:rPr>
          <w:noProof/>
          <w:color w:val="000000"/>
        </w:rPr>
        <w:t>]</w:t>
      </w:r>
      <w:r w:rsidR="009A247D" w:rsidRPr="00ED0774">
        <w:rPr>
          <w:color w:val="000000"/>
        </w:rPr>
        <w:fldChar w:fldCharType="end"/>
      </w:r>
      <w:r w:rsidR="009A247D" w:rsidRPr="00ED0774">
        <w:t>.</w:t>
      </w:r>
      <w:r w:rsidR="00A11EED" w:rsidRPr="00ED0774">
        <w:rPr>
          <w:lang w:val="en-US"/>
        </w:rPr>
        <w:t xml:space="preserve"> </w:t>
      </w:r>
    </w:p>
    <w:p w14:paraId="43A30BE1" w14:textId="4C25C95F" w:rsidR="007370E8" w:rsidRPr="00ED0774" w:rsidRDefault="00101ED7" w:rsidP="00507CDD">
      <w:pPr>
        <w:pStyle w:val="afff6"/>
        <w:divId w:val="488638550"/>
        <w:rPr>
          <w:rStyle w:val="affb"/>
          <w:color w:val="000000"/>
        </w:rPr>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7370E8" w:rsidRPr="00ED0774">
        <w:rPr>
          <w:rStyle w:val="affb"/>
          <w:color w:val="000000"/>
          <w:lang w:val="en-US"/>
        </w:rPr>
        <w:t>B</w:t>
      </w:r>
      <w:r w:rsidR="00926681" w:rsidRPr="00ED0774">
        <w:rPr>
          <w:rStyle w:val="affb"/>
          <w:color w:val="000000"/>
        </w:rPr>
        <w:t xml:space="preserve"> </w:t>
      </w:r>
      <w:r w:rsidR="007370E8" w:rsidRPr="00ED0774">
        <w:rPr>
          <w:rStyle w:val="affb"/>
          <w:color w:val="000000"/>
        </w:rPr>
        <w:t>(уровень</w:t>
      </w:r>
      <w:r w:rsidR="00926681" w:rsidRPr="00ED0774">
        <w:rPr>
          <w:rStyle w:val="affb"/>
          <w:color w:val="000000"/>
        </w:rPr>
        <w:t xml:space="preserve"> </w:t>
      </w:r>
      <w:r w:rsidR="007370E8" w:rsidRPr="00ED0774">
        <w:rPr>
          <w:rStyle w:val="affb"/>
          <w:color w:val="000000"/>
        </w:rPr>
        <w:t>достоверности</w:t>
      </w:r>
      <w:r w:rsidR="00926681" w:rsidRPr="00ED0774">
        <w:rPr>
          <w:rStyle w:val="affb"/>
          <w:color w:val="000000"/>
        </w:rPr>
        <w:t xml:space="preserve"> </w:t>
      </w:r>
      <w:r w:rsidR="007370E8" w:rsidRPr="00ED0774">
        <w:rPr>
          <w:rStyle w:val="affb"/>
          <w:color w:val="000000"/>
        </w:rPr>
        <w:t>доказательств</w:t>
      </w:r>
      <w:r w:rsidR="00926681" w:rsidRPr="00ED0774">
        <w:rPr>
          <w:rStyle w:val="affb"/>
          <w:color w:val="000000"/>
        </w:rPr>
        <w:t xml:space="preserve"> </w:t>
      </w:r>
      <w:r w:rsidR="007370E8" w:rsidRPr="00ED0774">
        <w:rPr>
          <w:rStyle w:val="affb"/>
          <w:color w:val="000000"/>
        </w:rPr>
        <w:t>–</w:t>
      </w:r>
      <w:r w:rsidR="00926681" w:rsidRPr="00ED0774">
        <w:rPr>
          <w:rStyle w:val="affb"/>
          <w:color w:val="000000"/>
        </w:rPr>
        <w:t xml:space="preserve"> </w:t>
      </w:r>
      <w:r w:rsidR="007370E8" w:rsidRPr="00ED0774">
        <w:rPr>
          <w:rStyle w:val="affb"/>
          <w:color w:val="000000"/>
        </w:rPr>
        <w:t>3)</w:t>
      </w:r>
    </w:p>
    <w:p w14:paraId="610BA209" w14:textId="2F346844" w:rsidR="00044A18" w:rsidRPr="00ED0774" w:rsidRDefault="00D80AC9" w:rsidP="00507CDD">
      <w:pPr>
        <w:pStyle w:val="10"/>
        <w:divId w:val="488638550"/>
      </w:pPr>
      <w:r w:rsidRPr="00ED0774">
        <w:rPr>
          <w:rStyle w:val="affb"/>
          <w:color w:val="000000"/>
        </w:rPr>
        <w:t>Рекоменду</w:t>
      </w:r>
      <w:r w:rsidR="008318CC" w:rsidRPr="00ED0774">
        <w:rPr>
          <w:rStyle w:val="affb"/>
          <w:color w:val="000000"/>
        </w:rPr>
        <w:t>ю</w:t>
      </w:r>
      <w:r w:rsidRPr="00ED0774">
        <w:rPr>
          <w:rStyle w:val="affb"/>
          <w:color w:val="000000"/>
        </w:rPr>
        <w:t>тся</w:t>
      </w:r>
      <w:r w:rsidR="00926681" w:rsidRPr="00ED0774">
        <w:rPr>
          <w:rStyle w:val="affb"/>
          <w:color w:val="000000"/>
        </w:rPr>
        <w:t xml:space="preserve"> </w:t>
      </w:r>
      <w:r w:rsidR="003906FB" w:rsidRPr="00ED0774">
        <w:rPr>
          <w:rStyle w:val="affb"/>
          <w:b w:val="0"/>
          <w:color w:val="000000"/>
        </w:rPr>
        <w:t>пациентам</w:t>
      </w:r>
      <w:r w:rsidR="00926681" w:rsidRPr="00ED0774">
        <w:t xml:space="preserve"> </w:t>
      </w:r>
      <w:r w:rsidRPr="00ED0774">
        <w:t>при</w:t>
      </w:r>
      <w:r w:rsidR="00926681" w:rsidRPr="00ED0774">
        <w:t xml:space="preserve"> </w:t>
      </w:r>
      <w:r w:rsidRPr="00ED0774">
        <w:t>разв</w:t>
      </w:r>
      <w:r w:rsidR="00B46C21" w:rsidRPr="00ED0774">
        <w:t>итии</w:t>
      </w:r>
      <w:r w:rsidR="00926681" w:rsidRPr="00ED0774">
        <w:t xml:space="preserve"> </w:t>
      </w:r>
      <w:r w:rsidR="00B46C21" w:rsidRPr="00ED0774">
        <w:t>рецидива</w:t>
      </w:r>
      <w:r w:rsidR="00926681" w:rsidRPr="00ED0774">
        <w:t xml:space="preserve"> </w:t>
      </w:r>
      <w:r w:rsidR="00B46C21" w:rsidRPr="00ED0774">
        <w:t>ОМЛ</w:t>
      </w:r>
      <w:r w:rsidR="00926681" w:rsidRPr="00ED0774">
        <w:t xml:space="preserve"> </w:t>
      </w:r>
      <w:r w:rsidR="00B46C21" w:rsidRPr="00ED0774">
        <w:t>после</w:t>
      </w:r>
      <w:r w:rsidR="00926681" w:rsidRPr="00ED0774">
        <w:t xml:space="preserve"> </w:t>
      </w:r>
      <w:r w:rsidR="00B46C21" w:rsidRPr="00ED0774">
        <w:t>алло-ТГСК</w:t>
      </w:r>
      <w:r w:rsidR="00926681" w:rsidRPr="00ED0774">
        <w:t xml:space="preserve"> </w:t>
      </w:r>
      <w:r w:rsidRPr="00ED0774">
        <w:t>прекращение</w:t>
      </w:r>
      <w:r w:rsidR="00926681" w:rsidRPr="00ED0774">
        <w:t xml:space="preserve"> </w:t>
      </w:r>
      <w:r w:rsidRPr="00ED0774">
        <w:t>иммуносупрессивной</w:t>
      </w:r>
      <w:r w:rsidR="00926681" w:rsidRPr="00ED0774">
        <w:t xml:space="preserve"> </w:t>
      </w:r>
      <w:r w:rsidRPr="00ED0774">
        <w:t>терапии</w:t>
      </w:r>
      <w:r w:rsidR="00926681" w:rsidRPr="00ED0774">
        <w:t xml:space="preserve"> </w:t>
      </w:r>
      <w:r w:rsidRPr="00ED0774">
        <w:t>и</w:t>
      </w:r>
      <w:r w:rsidR="00926681" w:rsidRPr="00ED0774">
        <w:t xml:space="preserve"> </w:t>
      </w:r>
      <w:r w:rsidR="00A97EFC" w:rsidRPr="00ED0774">
        <w:t>проведение</w:t>
      </w:r>
      <w:r w:rsidR="00926681" w:rsidRPr="00ED0774">
        <w:t xml:space="preserve"> </w:t>
      </w:r>
      <w:r w:rsidR="00A97EFC" w:rsidRPr="00ED0774">
        <w:t>реиндукционного</w:t>
      </w:r>
      <w:r w:rsidR="00926681" w:rsidRPr="00ED0774">
        <w:t xml:space="preserve"> </w:t>
      </w:r>
      <w:r w:rsidR="00A97EFC" w:rsidRPr="00ED0774">
        <w:t>курса</w:t>
      </w:r>
      <w:r w:rsidR="00926681" w:rsidRPr="00ED0774">
        <w:t xml:space="preserve"> </w:t>
      </w:r>
      <w:r w:rsidR="008318CC" w:rsidRPr="00ED0774">
        <w:t>«</w:t>
      </w:r>
      <w:r w:rsidR="00A97EFC" w:rsidRPr="00ED0774">
        <w:t>7</w:t>
      </w:r>
      <w:r w:rsidR="00926681" w:rsidRPr="00ED0774">
        <w:t xml:space="preserve"> </w:t>
      </w:r>
      <w:r w:rsidR="00A97EFC" w:rsidRPr="00ED0774">
        <w:t>+</w:t>
      </w:r>
      <w:r w:rsidR="00926681" w:rsidRPr="00ED0774">
        <w:t xml:space="preserve"> </w:t>
      </w:r>
      <w:r w:rsidR="00A97EFC" w:rsidRPr="00ED0774">
        <w:t>3</w:t>
      </w:r>
      <w:r w:rsidR="008318CC" w:rsidRPr="00ED0774">
        <w:t>»</w:t>
      </w:r>
      <w:r w:rsidR="00926681" w:rsidRPr="00ED0774">
        <w:t xml:space="preserve"> </w:t>
      </w:r>
      <w:r w:rsidR="00A97EFC" w:rsidRPr="00ED0774">
        <w:t>с</w:t>
      </w:r>
      <w:r w:rsidR="00926681" w:rsidRPr="00ED0774">
        <w:t xml:space="preserve"> </w:t>
      </w:r>
      <w:r w:rsidRPr="00ED0774">
        <w:t>выполнение</w:t>
      </w:r>
      <w:r w:rsidR="00A97EFC" w:rsidRPr="00ED0774">
        <w:t>м</w:t>
      </w:r>
      <w:r w:rsidR="00926681" w:rsidRPr="00ED0774">
        <w:t xml:space="preserve"> </w:t>
      </w:r>
      <w:r w:rsidR="00A97EFC" w:rsidRPr="00ED0774">
        <w:t>в</w:t>
      </w:r>
      <w:r w:rsidR="00926681" w:rsidRPr="00ED0774">
        <w:t xml:space="preserve"> </w:t>
      </w:r>
      <w:r w:rsidR="00A97EFC" w:rsidRPr="00ED0774">
        <w:t>период</w:t>
      </w:r>
      <w:r w:rsidR="00926681" w:rsidRPr="00ED0774">
        <w:t xml:space="preserve"> </w:t>
      </w:r>
      <w:r w:rsidR="00A97EFC" w:rsidRPr="00ED0774">
        <w:t>аплазии</w:t>
      </w:r>
      <w:r w:rsidR="00926681" w:rsidRPr="00ED0774">
        <w:t xml:space="preserve"> </w:t>
      </w:r>
      <w:r w:rsidR="00A97EFC" w:rsidRPr="00ED0774">
        <w:t>на</w:t>
      </w:r>
      <w:r w:rsidR="00926681" w:rsidRPr="00ED0774">
        <w:t xml:space="preserve"> </w:t>
      </w:r>
      <w:r w:rsidR="00A97EFC" w:rsidRPr="00ED0774">
        <w:t>7</w:t>
      </w:r>
      <w:r w:rsidR="008318CC" w:rsidRPr="00ED0774">
        <w:t>-й</w:t>
      </w:r>
      <w:r w:rsidR="00926681" w:rsidRPr="00ED0774">
        <w:t xml:space="preserve"> </w:t>
      </w:r>
      <w:r w:rsidR="00A97EFC" w:rsidRPr="00ED0774">
        <w:t>день</w:t>
      </w:r>
      <w:r w:rsidR="00926681" w:rsidRPr="00ED0774">
        <w:t xml:space="preserve"> </w:t>
      </w:r>
      <w:r w:rsidR="00A97EFC" w:rsidRPr="00ED0774">
        <w:t>после</w:t>
      </w:r>
      <w:r w:rsidR="00926681" w:rsidRPr="00ED0774">
        <w:t xml:space="preserve"> </w:t>
      </w:r>
      <w:r w:rsidR="00A97EFC" w:rsidRPr="00ED0774">
        <w:t>курса</w:t>
      </w:r>
      <w:r w:rsidR="00926681" w:rsidRPr="00ED0774">
        <w:t xml:space="preserve"> </w:t>
      </w:r>
      <w:r w:rsidRPr="00ED0774">
        <w:t>трансфузи</w:t>
      </w:r>
      <w:r w:rsidR="00A97EFC" w:rsidRPr="00ED0774">
        <w:t>й</w:t>
      </w:r>
      <w:r w:rsidR="00926681" w:rsidRPr="00ED0774">
        <w:t xml:space="preserve"> </w:t>
      </w:r>
      <w:r w:rsidRPr="00ED0774">
        <w:t>лимфоцитов</w:t>
      </w:r>
      <w:r w:rsidR="00926681" w:rsidRPr="00ED0774">
        <w:t xml:space="preserve"> </w:t>
      </w:r>
      <w:r w:rsidRPr="00ED0774">
        <w:t>донора</w:t>
      </w:r>
      <w:r w:rsidR="00926681" w:rsidRPr="00ED0774">
        <w:t xml:space="preserve"> </w:t>
      </w:r>
      <w:r w:rsidR="00FA3BBD" w:rsidRPr="00ED0774">
        <w:fldChar w:fldCharType="begin" w:fldLock="1"/>
      </w:r>
      <w:r w:rsidR="000E616A">
        <w:instrText>ADDIN CSL_CITATION {"citationItems":[{"id":"ITEM-1","itemData":{"DOI":"10.3390/ijms20010228","ISSN":"14220067","abstract":"Acute myeloid leukemia (AML) is a phenotypically and prognostically heterogeneous hematopoietic stem cell disease that may be cured in eligible patients with intensive chemotherapy and/or allogeneic stem cell transplantation (allo-SCT). Tremendous advances in sequencing technologies have revealed a large amount of molecular information which has markedly improved our understanding of the underlying pathophysiology and enables a better classification and risk estimation. Furthermore, with the approval of the FMS-like tyrosine kinase 3 (FLT3) inhibitor Midostaurin a first targeted therapy has been introduced into the first-line therapy of younger patients with FLT3-mutated AML and several other small molecules targeting molecular alterations such as isocitrate dehydrogenase (IDH) mutations or the anti-apoptotic b-cell lymphoma 2 (BCL-2) protein are currently under investigation. Despite these advances, many patients will have to undergo allo-SCT during the course of disease and depending on disease and risk status up to half of them will finally relapse after transplant. Here we review the current knowledge about the molecular landscape of AML and how this can be employed to prevent, detect and treat relapse of AML after allo-SCT.","author":[{"dropping-particle":"","family":"Rautenberg","given":"Christina","non-dropping-particle":"","parse-names":false,"suffix":""},{"dropping-particle":"","family":"Germing","given":"Ulrich","non-dropping-particle":"","parse-names":false,"suffix":""},{"dropping-particle":"","family":"Haas","given":"Rainer","non-dropping-particle":"","parse-names":false,"suffix":""},{"dropping-particle":"","family":"Kobbe","given":"Guido","non-dropping-particle":"","parse-names":false,"suffix":""},{"dropping-particle":"","family":"Schroeder","given":"Thomas","non-dropping-particle":"","parse-names":false,"suffix":""}],"container-title":"International Journal of Molecular Sciences","id":"ITEM-1","issue":"1","issued":{"date-parts":[["2019"]]},"page":"228","title":"Relapse of acute myeloid leukemia after allogeneic stem cell transplantation: Prevention, detection, and treatment","type":"article","volume":"20"},"uris":["http://www.mendeley.com/documents/?uuid=5733d8ad-d679-3f14-ab13-b22b812c841a"]}],"mendeley":{"formattedCitation":"[84]","plainTextFormattedCitation":"[84]","previouslyFormattedCitation":"[84]"},"properties":{"noteIndex":0},"schema":"https://github.com/citation-style-language/schema/raw/master/csl-citation.json"}</w:instrText>
      </w:r>
      <w:r w:rsidR="00FA3BBD" w:rsidRPr="00ED0774">
        <w:fldChar w:fldCharType="separate"/>
      </w:r>
      <w:r w:rsidR="003E166B">
        <w:rPr>
          <w:noProof/>
        </w:rPr>
        <w:t>[85</w:t>
      </w:r>
      <w:r w:rsidR="000E616A" w:rsidRPr="000E616A">
        <w:rPr>
          <w:noProof/>
        </w:rPr>
        <w:t>]</w:t>
      </w:r>
      <w:r w:rsidR="00FA3BBD" w:rsidRPr="00ED0774">
        <w:fldChar w:fldCharType="end"/>
      </w:r>
      <w:r w:rsidRPr="00ED0774">
        <w:t>.</w:t>
      </w:r>
      <w:r w:rsidR="00926681" w:rsidRPr="00ED0774">
        <w:t xml:space="preserve"> </w:t>
      </w:r>
    </w:p>
    <w:p w14:paraId="1654114F" w14:textId="60AB1EB9" w:rsidR="006E5861" w:rsidRPr="00ED0774" w:rsidRDefault="00101ED7" w:rsidP="00507CDD">
      <w:pPr>
        <w:pStyle w:val="afff6"/>
        <w:divId w:val="488638550"/>
      </w:pPr>
      <w:r w:rsidRPr="00ED0774">
        <w:rPr>
          <w:rStyle w:val="affb"/>
          <w:color w:val="000000"/>
        </w:rPr>
        <w:t>Уровень</w:t>
      </w:r>
      <w:r w:rsidR="00926681" w:rsidRPr="00ED0774">
        <w:rPr>
          <w:rStyle w:val="affb"/>
          <w:color w:val="000000"/>
        </w:rPr>
        <w:t xml:space="preserve"> </w:t>
      </w:r>
      <w:r w:rsidRPr="00ED0774">
        <w:rPr>
          <w:rStyle w:val="affb"/>
          <w:color w:val="000000"/>
        </w:rPr>
        <w:t>убедительности</w:t>
      </w:r>
      <w:r w:rsidR="00926681" w:rsidRPr="00ED0774">
        <w:rPr>
          <w:rStyle w:val="affb"/>
          <w:color w:val="000000"/>
        </w:rPr>
        <w:t xml:space="preserve"> </w:t>
      </w:r>
      <w:r w:rsidRPr="00ED0774">
        <w:rPr>
          <w:rStyle w:val="affb"/>
          <w:color w:val="000000"/>
        </w:rPr>
        <w:t>рекомендаций</w:t>
      </w:r>
      <w:r w:rsidR="00926681" w:rsidRPr="00ED0774">
        <w:rPr>
          <w:rStyle w:val="affb"/>
          <w:color w:val="000000"/>
        </w:rPr>
        <w:t xml:space="preserve"> </w:t>
      </w:r>
      <w:r w:rsidRPr="00ED0774">
        <w:rPr>
          <w:rStyle w:val="affb"/>
          <w:color w:val="000000"/>
        </w:rPr>
        <w:t>–</w:t>
      </w:r>
      <w:r w:rsidR="00926681" w:rsidRPr="00ED0774">
        <w:rPr>
          <w:rStyle w:val="affb"/>
          <w:color w:val="000000"/>
        </w:rPr>
        <w:t xml:space="preserve"> </w:t>
      </w:r>
      <w:r w:rsidR="0086286C" w:rsidRPr="00ED0774">
        <w:rPr>
          <w:rStyle w:val="affb"/>
          <w:color w:val="000000"/>
        </w:rPr>
        <w:t xml:space="preserve">С </w:t>
      </w:r>
      <w:r w:rsidR="00D80AC9" w:rsidRPr="00ED0774">
        <w:rPr>
          <w:rStyle w:val="affb"/>
          <w:color w:val="000000"/>
        </w:rPr>
        <w:t>(уровень</w:t>
      </w:r>
      <w:r w:rsidR="00926681" w:rsidRPr="00ED0774">
        <w:rPr>
          <w:rStyle w:val="affb"/>
          <w:color w:val="000000"/>
        </w:rPr>
        <w:t xml:space="preserve"> </w:t>
      </w:r>
      <w:r w:rsidR="00D80AC9" w:rsidRPr="00ED0774">
        <w:rPr>
          <w:rStyle w:val="affb"/>
          <w:color w:val="000000"/>
        </w:rPr>
        <w:t>достоверности</w:t>
      </w:r>
      <w:r w:rsidR="00926681" w:rsidRPr="00ED0774">
        <w:rPr>
          <w:rStyle w:val="affb"/>
          <w:color w:val="000000"/>
        </w:rPr>
        <w:t xml:space="preserve"> </w:t>
      </w:r>
      <w:r w:rsidR="00D80AC9" w:rsidRPr="00ED0774">
        <w:rPr>
          <w:rStyle w:val="affb"/>
          <w:color w:val="000000"/>
        </w:rPr>
        <w:t>доказательств</w:t>
      </w:r>
      <w:r w:rsidR="00926681" w:rsidRPr="00ED0774">
        <w:rPr>
          <w:rStyle w:val="affb"/>
          <w:color w:val="000000"/>
        </w:rPr>
        <w:t xml:space="preserve"> </w:t>
      </w:r>
      <w:r w:rsidR="00D80AC9" w:rsidRPr="00ED0774">
        <w:rPr>
          <w:rStyle w:val="affb"/>
          <w:color w:val="000000"/>
        </w:rPr>
        <w:t>–</w:t>
      </w:r>
      <w:r w:rsidR="00926681" w:rsidRPr="00ED0774">
        <w:rPr>
          <w:rStyle w:val="affb"/>
          <w:color w:val="000000"/>
        </w:rPr>
        <w:t xml:space="preserve"> </w:t>
      </w:r>
      <w:r w:rsidR="0086286C" w:rsidRPr="00ED0774">
        <w:rPr>
          <w:rStyle w:val="affb"/>
          <w:color w:val="000000"/>
        </w:rPr>
        <w:t>5</w:t>
      </w:r>
      <w:r w:rsidR="00EF505B" w:rsidRPr="00ED0774">
        <w:rPr>
          <w:rStyle w:val="affb"/>
          <w:color w:val="000000"/>
        </w:rPr>
        <w:t>)</w:t>
      </w:r>
    </w:p>
    <w:p w14:paraId="3228B59A" w14:textId="77777777" w:rsidR="00A76940" w:rsidRPr="00ED0774" w:rsidRDefault="00101ED7" w:rsidP="00705E68">
      <w:pPr>
        <w:pStyle w:val="afd"/>
        <w:spacing w:beforeAutospacing="0" w:afterAutospacing="0" w:line="360" w:lineRule="auto"/>
        <w:ind w:firstLine="709"/>
        <w:contextualSpacing/>
        <w:divId w:val="488638550"/>
        <w:rPr>
          <w:rStyle w:val="affc"/>
          <w:color w:val="000000"/>
        </w:rPr>
      </w:pPr>
      <w:r w:rsidRPr="00ED0774">
        <w:rPr>
          <w:rStyle w:val="affb"/>
          <w:color w:val="000000"/>
        </w:rPr>
        <w:t>Комментарий:</w:t>
      </w:r>
      <w:r w:rsidR="00926681" w:rsidRPr="00ED0774">
        <w:rPr>
          <w:rStyle w:val="affc"/>
          <w:color w:val="000000"/>
        </w:rPr>
        <w:t xml:space="preserve"> </w:t>
      </w:r>
      <w:r w:rsidR="003906FB" w:rsidRPr="00ED0774">
        <w:rPr>
          <w:rStyle w:val="affc"/>
          <w:color w:val="000000"/>
        </w:rPr>
        <w:t>пациентам</w:t>
      </w:r>
      <w:r w:rsidR="00926681" w:rsidRPr="00ED0774">
        <w:rPr>
          <w:rStyle w:val="affc"/>
          <w:color w:val="000000"/>
        </w:rPr>
        <w:t xml:space="preserve"> </w:t>
      </w:r>
      <w:r w:rsidR="00D80AC9" w:rsidRPr="00ED0774">
        <w:rPr>
          <w:rStyle w:val="affc"/>
          <w:color w:val="000000"/>
        </w:rPr>
        <w:t>с</w:t>
      </w:r>
      <w:r w:rsidR="00926681" w:rsidRPr="00ED0774">
        <w:rPr>
          <w:rStyle w:val="affc"/>
          <w:color w:val="000000"/>
        </w:rPr>
        <w:t xml:space="preserve"> </w:t>
      </w:r>
      <w:r w:rsidR="00D80AC9" w:rsidRPr="00ED0774">
        <w:rPr>
          <w:rStyle w:val="affc"/>
          <w:color w:val="000000"/>
        </w:rPr>
        <w:t>поздним</w:t>
      </w:r>
      <w:r w:rsidR="00926681" w:rsidRPr="00ED0774">
        <w:rPr>
          <w:rStyle w:val="affc"/>
          <w:color w:val="000000"/>
        </w:rPr>
        <w:t xml:space="preserve"> </w:t>
      </w:r>
      <w:r w:rsidR="00D80AC9" w:rsidRPr="00ED0774">
        <w:rPr>
          <w:rStyle w:val="affc"/>
          <w:color w:val="000000"/>
        </w:rPr>
        <w:t>рециди</w:t>
      </w:r>
      <w:r w:rsidR="00146B17" w:rsidRPr="00ED0774">
        <w:rPr>
          <w:rStyle w:val="affc"/>
          <w:color w:val="000000"/>
        </w:rPr>
        <w:t>вом</w:t>
      </w:r>
      <w:r w:rsidR="00926681" w:rsidRPr="00ED0774">
        <w:rPr>
          <w:rStyle w:val="affc"/>
          <w:color w:val="000000"/>
        </w:rPr>
        <w:t xml:space="preserve"> </w:t>
      </w:r>
      <w:r w:rsidR="00146B17" w:rsidRPr="00ED0774">
        <w:rPr>
          <w:rStyle w:val="affc"/>
          <w:color w:val="000000"/>
        </w:rPr>
        <w:t>(более</w:t>
      </w:r>
      <w:r w:rsidR="00926681" w:rsidRPr="00ED0774">
        <w:rPr>
          <w:rStyle w:val="affc"/>
          <w:color w:val="000000"/>
        </w:rPr>
        <w:t xml:space="preserve"> </w:t>
      </w:r>
      <w:r w:rsidR="00146B17" w:rsidRPr="00ED0774">
        <w:rPr>
          <w:rStyle w:val="affc"/>
          <w:color w:val="000000"/>
        </w:rPr>
        <w:t>1</w:t>
      </w:r>
      <w:r w:rsidR="00926681" w:rsidRPr="00ED0774">
        <w:rPr>
          <w:rStyle w:val="affc"/>
          <w:color w:val="000000"/>
        </w:rPr>
        <w:t xml:space="preserve"> </w:t>
      </w:r>
      <w:r w:rsidR="00146B17" w:rsidRPr="00ED0774">
        <w:rPr>
          <w:rStyle w:val="affc"/>
          <w:color w:val="000000"/>
        </w:rPr>
        <w:t>года</w:t>
      </w:r>
      <w:r w:rsidR="00926681" w:rsidRPr="00ED0774">
        <w:rPr>
          <w:rStyle w:val="affc"/>
          <w:color w:val="000000"/>
        </w:rPr>
        <w:t xml:space="preserve"> </w:t>
      </w:r>
      <w:r w:rsidR="00146B17" w:rsidRPr="00ED0774">
        <w:rPr>
          <w:rStyle w:val="affc"/>
          <w:color w:val="000000"/>
        </w:rPr>
        <w:t>после</w:t>
      </w:r>
      <w:r w:rsidR="00926681" w:rsidRPr="00ED0774">
        <w:rPr>
          <w:rStyle w:val="affc"/>
          <w:color w:val="000000"/>
        </w:rPr>
        <w:t xml:space="preserve"> </w:t>
      </w:r>
      <w:r w:rsidR="00146B17" w:rsidRPr="00ED0774">
        <w:rPr>
          <w:rStyle w:val="affc"/>
          <w:color w:val="000000"/>
        </w:rPr>
        <w:t>алло-ТГСК</w:t>
      </w:r>
      <w:r w:rsidR="00D80AC9" w:rsidRPr="00ED0774">
        <w:rPr>
          <w:rStyle w:val="affc"/>
          <w:color w:val="000000"/>
        </w:rPr>
        <w:t>)</w:t>
      </w:r>
      <w:r w:rsidR="00926681" w:rsidRPr="00ED0774">
        <w:rPr>
          <w:rStyle w:val="affc"/>
          <w:color w:val="000000"/>
        </w:rPr>
        <w:t xml:space="preserve"> </w:t>
      </w:r>
      <w:r w:rsidR="00D80AC9" w:rsidRPr="00ED0774">
        <w:rPr>
          <w:rStyle w:val="affc"/>
          <w:color w:val="000000"/>
        </w:rPr>
        <w:t>може</w:t>
      </w:r>
      <w:r w:rsidR="00B46C21" w:rsidRPr="00ED0774">
        <w:rPr>
          <w:rStyle w:val="affc"/>
          <w:color w:val="000000"/>
        </w:rPr>
        <w:t>т</w:t>
      </w:r>
      <w:r w:rsidR="00926681" w:rsidRPr="00ED0774">
        <w:rPr>
          <w:rStyle w:val="affc"/>
          <w:color w:val="000000"/>
        </w:rPr>
        <w:t xml:space="preserve"> </w:t>
      </w:r>
      <w:r w:rsidR="00B46C21" w:rsidRPr="00ED0774">
        <w:rPr>
          <w:rStyle w:val="affc"/>
          <w:color w:val="000000"/>
        </w:rPr>
        <w:t>быть</w:t>
      </w:r>
      <w:r w:rsidR="00926681" w:rsidRPr="00ED0774">
        <w:rPr>
          <w:rStyle w:val="affc"/>
          <w:color w:val="000000"/>
        </w:rPr>
        <w:t xml:space="preserve"> </w:t>
      </w:r>
      <w:r w:rsidR="00B46C21" w:rsidRPr="00ED0774">
        <w:rPr>
          <w:rStyle w:val="affc"/>
          <w:color w:val="000000"/>
        </w:rPr>
        <w:t>выполнена</w:t>
      </w:r>
      <w:r w:rsidR="00926681" w:rsidRPr="00ED0774">
        <w:rPr>
          <w:rStyle w:val="affc"/>
          <w:color w:val="000000"/>
        </w:rPr>
        <w:t xml:space="preserve"> </w:t>
      </w:r>
      <w:r w:rsidR="00834FDD" w:rsidRPr="00ED0774">
        <w:rPr>
          <w:rStyle w:val="affc"/>
          <w:color w:val="000000"/>
        </w:rPr>
        <w:t>2-</w:t>
      </w:r>
      <w:r w:rsidR="00B46C21" w:rsidRPr="00ED0774">
        <w:rPr>
          <w:rStyle w:val="affc"/>
          <w:color w:val="000000"/>
        </w:rPr>
        <w:t>я</w:t>
      </w:r>
      <w:r w:rsidR="00926681" w:rsidRPr="00ED0774">
        <w:rPr>
          <w:rStyle w:val="affc"/>
          <w:color w:val="000000"/>
        </w:rPr>
        <w:t xml:space="preserve"> </w:t>
      </w:r>
      <w:r w:rsidR="00B46C21" w:rsidRPr="00ED0774">
        <w:rPr>
          <w:rStyle w:val="affc"/>
          <w:color w:val="000000"/>
        </w:rPr>
        <w:t>алло-ТГСК</w:t>
      </w:r>
      <w:r w:rsidR="00926681" w:rsidRPr="00ED0774">
        <w:rPr>
          <w:rStyle w:val="affc"/>
          <w:color w:val="000000"/>
        </w:rPr>
        <w:t xml:space="preserve"> </w:t>
      </w:r>
      <w:r w:rsidR="00D80AC9" w:rsidRPr="00ED0774">
        <w:rPr>
          <w:rStyle w:val="affc"/>
          <w:color w:val="000000"/>
        </w:rPr>
        <w:t>после</w:t>
      </w:r>
      <w:r w:rsidR="00926681" w:rsidRPr="00ED0774">
        <w:rPr>
          <w:rStyle w:val="affc"/>
          <w:color w:val="000000"/>
        </w:rPr>
        <w:t xml:space="preserve"> </w:t>
      </w:r>
      <w:r w:rsidR="00D80AC9" w:rsidRPr="00ED0774">
        <w:rPr>
          <w:rStyle w:val="affc"/>
          <w:color w:val="000000"/>
        </w:rPr>
        <w:t>достижения</w:t>
      </w:r>
      <w:r w:rsidR="00926681" w:rsidRPr="00ED0774">
        <w:rPr>
          <w:rStyle w:val="affc"/>
          <w:color w:val="000000"/>
        </w:rPr>
        <w:t xml:space="preserve"> </w:t>
      </w:r>
      <w:r w:rsidR="00D80AC9" w:rsidRPr="00ED0774">
        <w:rPr>
          <w:rStyle w:val="affc"/>
          <w:color w:val="000000"/>
        </w:rPr>
        <w:t>повторной</w:t>
      </w:r>
      <w:r w:rsidR="00926681" w:rsidRPr="00ED0774">
        <w:rPr>
          <w:rStyle w:val="affc"/>
          <w:color w:val="000000"/>
        </w:rPr>
        <w:t xml:space="preserve"> </w:t>
      </w:r>
      <w:r w:rsidR="00D80AC9" w:rsidRPr="00ED0774">
        <w:rPr>
          <w:rStyle w:val="affc"/>
          <w:color w:val="000000"/>
        </w:rPr>
        <w:t>ремиссии.</w:t>
      </w:r>
    </w:p>
    <w:p w14:paraId="5ECBADBC" w14:textId="77777777" w:rsidR="00E61EE5" w:rsidRPr="00ED0774" w:rsidRDefault="00E61EE5" w:rsidP="00705E68">
      <w:pPr>
        <w:pStyle w:val="afd"/>
        <w:spacing w:beforeAutospacing="0" w:afterAutospacing="0" w:line="360" w:lineRule="auto"/>
        <w:ind w:firstLine="709"/>
        <w:contextualSpacing/>
        <w:divId w:val="488638550"/>
        <w:rPr>
          <w:i/>
          <w:iCs/>
          <w:color w:val="000000"/>
        </w:rPr>
      </w:pPr>
    </w:p>
    <w:p w14:paraId="46D4E880" w14:textId="77777777" w:rsidR="00CD5232" w:rsidRPr="00ED0774" w:rsidRDefault="003906FB" w:rsidP="00705E68">
      <w:pPr>
        <w:pStyle w:val="2"/>
        <w:spacing w:before="0"/>
        <w:contextualSpacing/>
        <w:divId w:val="488638550"/>
        <w:rPr>
          <w:rStyle w:val="affb"/>
          <w:rFonts w:eastAsia="Times New Roman"/>
          <w:b/>
          <w:bCs w:val="0"/>
        </w:rPr>
      </w:pPr>
      <w:bookmarkStart w:id="59" w:name="_Toc26787566"/>
      <w:bookmarkStart w:id="60" w:name="_Toc24472005"/>
      <w:bookmarkStart w:id="61" w:name="_Toc64624777"/>
      <w:r w:rsidRPr="00ED0774">
        <w:rPr>
          <w:rStyle w:val="affb"/>
          <w:rFonts w:eastAsia="Times New Roman"/>
          <w:b/>
          <w:bCs w:val="0"/>
        </w:rPr>
        <w:t>3.4</w:t>
      </w:r>
      <w:r w:rsidR="00E61EE5" w:rsidRPr="00ED0774">
        <w:rPr>
          <w:rStyle w:val="affb"/>
          <w:rFonts w:eastAsia="Times New Roman"/>
          <w:b/>
          <w:bCs w:val="0"/>
          <w:lang w:val="ru-RU"/>
        </w:rPr>
        <w:t>.</w:t>
      </w:r>
      <w:r w:rsidR="00926681" w:rsidRPr="00ED0774">
        <w:rPr>
          <w:rStyle w:val="affb"/>
          <w:rFonts w:eastAsia="Times New Roman"/>
          <w:b/>
          <w:bCs w:val="0"/>
          <w:lang w:val="ru-RU"/>
        </w:rPr>
        <w:t xml:space="preserve"> </w:t>
      </w:r>
      <w:r w:rsidR="00D80AC9" w:rsidRPr="00ED0774">
        <w:rPr>
          <w:rStyle w:val="affb"/>
          <w:rFonts w:eastAsia="Times New Roman"/>
          <w:b/>
          <w:bCs w:val="0"/>
        </w:rPr>
        <w:t>Ведение</w:t>
      </w:r>
      <w:r w:rsidR="00926681" w:rsidRPr="00ED0774">
        <w:rPr>
          <w:rStyle w:val="affb"/>
          <w:rFonts w:eastAsia="Times New Roman"/>
          <w:b/>
          <w:bCs w:val="0"/>
        </w:rPr>
        <w:t xml:space="preserve"> </w:t>
      </w:r>
      <w:r w:rsidR="00C0487D" w:rsidRPr="00ED0774">
        <w:rPr>
          <w:rStyle w:val="affb"/>
          <w:rFonts w:eastAsia="Times New Roman"/>
          <w:b/>
          <w:bCs w:val="0"/>
        </w:rPr>
        <w:t>пациентов</w:t>
      </w:r>
      <w:r w:rsidR="00926681" w:rsidRPr="00ED0774">
        <w:rPr>
          <w:rStyle w:val="affb"/>
          <w:rFonts w:eastAsia="Times New Roman"/>
          <w:b/>
          <w:bCs w:val="0"/>
        </w:rPr>
        <w:t xml:space="preserve"> </w:t>
      </w:r>
      <w:r w:rsidR="00D80AC9" w:rsidRPr="00ED0774">
        <w:rPr>
          <w:rStyle w:val="affb"/>
          <w:rFonts w:eastAsia="Times New Roman"/>
          <w:b/>
          <w:bCs w:val="0"/>
        </w:rPr>
        <w:t>с</w:t>
      </w:r>
      <w:r w:rsidR="00926681" w:rsidRPr="00ED0774">
        <w:rPr>
          <w:rStyle w:val="affb"/>
          <w:rFonts w:eastAsia="Times New Roman"/>
          <w:b/>
          <w:bCs w:val="0"/>
        </w:rPr>
        <w:t xml:space="preserve"> </w:t>
      </w:r>
      <w:r w:rsidR="00D80AC9" w:rsidRPr="00ED0774">
        <w:rPr>
          <w:rStyle w:val="affb"/>
          <w:rFonts w:eastAsia="Times New Roman"/>
          <w:b/>
          <w:bCs w:val="0"/>
        </w:rPr>
        <w:t>особыми</w:t>
      </w:r>
      <w:r w:rsidR="00926681" w:rsidRPr="00ED0774">
        <w:rPr>
          <w:rStyle w:val="affb"/>
          <w:rFonts w:eastAsia="Times New Roman"/>
          <w:b/>
          <w:bCs w:val="0"/>
        </w:rPr>
        <w:t xml:space="preserve"> </w:t>
      </w:r>
      <w:r w:rsidR="00D80AC9" w:rsidRPr="00ED0774">
        <w:rPr>
          <w:rStyle w:val="affb"/>
          <w:rFonts w:eastAsia="Times New Roman"/>
          <w:b/>
          <w:bCs w:val="0"/>
        </w:rPr>
        <w:t>ситуациями</w:t>
      </w:r>
      <w:bookmarkEnd w:id="59"/>
      <w:bookmarkEnd w:id="60"/>
      <w:bookmarkEnd w:id="61"/>
    </w:p>
    <w:p w14:paraId="70E86338" w14:textId="77777777" w:rsidR="00CD5232" w:rsidRPr="00ED0774" w:rsidRDefault="00CD5232" w:rsidP="00916263">
      <w:pPr>
        <w:pStyle w:val="3"/>
        <w:divId w:val="488638550"/>
        <w:rPr>
          <w:rStyle w:val="affc"/>
          <w:rFonts w:ascii="Times New Roman" w:hAnsi="Times New Roman"/>
          <w:bCs w:val="0"/>
          <w:i w:val="0"/>
          <w:sz w:val="24"/>
          <w:szCs w:val="24"/>
          <w:u w:val="single"/>
        </w:rPr>
      </w:pPr>
      <w:bookmarkStart w:id="62" w:name="_Toc26787567"/>
      <w:bookmarkStart w:id="63" w:name="_Toc24472006"/>
      <w:bookmarkStart w:id="64" w:name="_Toc64624778"/>
      <w:r w:rsidRPr="00ED0774">
        <w:rPr>
          <w:rStyle w:val="affc"/>
          <w:rFonts w:ascii="Times New Roman" w:hAnsi="Times New Roman"/>
          <w:bCs w:val="0"/>
          <w:i w:val="0"/>
          <w:sz w:val="24"/>
          <w:szCs w:val="24"/>
          <w:u w:val="single"/>
        </w:rPr>
        <w:t>3.4.1</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Острый</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миелоидный</w:t>
      </w:r>
      <w:r w:rsidR="00926681" w:rsidRPr="00ED0774">
        <w:rPr>
          <w:rStyle w:val="affc"/>
          <w:rFonts w:ascii="Times New Roman" w:hAnsi="Times New Roman"/>
          <w:bCs w:val="0"/>
          <w:i w:val="0"/>
          <w:sz w:val="24"/>
          <w:szCs w:val="24"/>
          <w:u w:val="single"/>
        </w:rPr>
        <w:t xml:space="preserve"> </w:t>
      </w:r>
      <w:r w:rsidR="00D22CA2" w:rsidRPr="00ED0774">
        <w:rPr>
          <w:rStyle w:val="affc"/>
          <w:rFonts w:ascii="Times New Roman" w:hAnsi="Times New Roman"/>
          <w:bCs w:val="0"/>
          <w:i w:val="0"/>
          <w:sz w:val="24"/>
          <w:szCs w:val="24"/>
          <w:u w:val="single"/>
        </w:rPr>
        <w:t>лейкоз</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с</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гиперлейкоцитозом</w:t>
      </w:r>
      <w:bookmarkEnd w:id="62"/>
      <w:bookmarkEnd w:id="63"/>
      <w:bookmarkEnd w:id="64"/>
    </w:p>
    <w:p w14:paraId="1E334AB1" w14:textId="377F6972" w:rsidR="00044A18" w:rsidRPr="00ED0774" w:rsidRDefault="00D80AC9" w:rsidP="002E3A67">
      <w:pPr>
        <w:pStyle w:val="10"/>
        <w:divId w:val="488638550"/>
        <w:rPr>
          <w:lang w:val="en-US"/>
        </w:rPr>
      </w:pPr>
      <w:r w:rsidRPr="00ED0774">
        <w:rPr>
          <w:rStyle w:val="affb"/>
        </w:rPr>
        <w:t>Рекомендуется</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с</w:t>
      </w:r>
      <w:r w:rsidR="00926681" w:rsidRPr="00ED0774">
        <w:t xml:space="preserve"> </w:t>
      </w:r>
      <w:r w:rsidRPr="00ED0774">
        <w:t>гиперлейкоцитозом</w:t>
      </w:r>
      <w:r w:rsidR="00926681" w:rsidRPr="00ED0774">
        <w:t xml:space="preserve"> </w:t>
      </w:r>
      <w:r w:rsidRPr="00ED0774">
        <w:t>назначение</w:t>
      </w:r>
      <w:r w:rsidR="00926681" w:rsidRPr="00ED0774">
        <w:t xml:space="preserve"> </w:t>
      </w:r>
      <w:r w:rsidR="00FA3BBD" w:rsidRPr="00ED0774">
        <w:t>#</w:t>
      </w:r>
      <w:r w:rsidRPr="00ED0774">
        <w:t>гидрокс</w:t>
      </w:r>
      <w:r w:rsidR="00354AA3" w:rsidRPr="00ED0774">
        <w:t>икарб</w:t>
      </w:r>
      <w:r w:rsidR="00FA3BBD" w:rsidRPr="00ED0774">
        <w:t>а</w:t>
      </w:r>
      <w:r w:rsidR="00354AA3" w:rsidRPr="00ED0774">
        <w:t>мида**</w:t>
      </w:r>
      <w:r w:rsidR="00926681" w:rsidRPr="00ED0774">
        <w:t xml:space="preserve"> </w:t>
      </w:r>
      <w:r w:rsidRPr="00ED0774">
        <w:t>в</w:t>
      </w:r>
      <w:r w:rsidR="00926681" w:rsidRPr="00ED0774">
        <w:t xml:space="preserve"> </w:t>
      </w:r>
      <w:r w:rsidRPr="00ED0774">
        <w:t>дозе</w:t>
      </w:r>
      <w:r w:rsidR="00926681" w:rsidRPr="00ED0774">
        <w:t xml:space="preserve"> </w:t>
      </w:r>
      <w:r w:rsidRPr="00ED0774">
        <w:t>от</w:t>
      </w:r>
      <w:r w:rsidR="00926681" w:rsidRPr="00ED0774">
        <w:t xml:space="preserve"> </w:t>
      </w:r>
      <w:r w:rsidRPr="00ED0774">
        <w:t>50</w:t>
      </w:r>
      <w:r w:rsidR="00926681" w:rsidRPr="00ED0774">
        <w:t xml:space="preserve"> </w:t>
      </w:r>
      <w:r w:rsidRPr="00ED0774">
        <w:t>до</w:t>
      </w:r>
      <w:r w:rsidR="00926681" w:rsidRPr="00ED0774">
        <w:t xml:space="preserve"> </w:t>
      </w:r>
      <w:r w:rsidRPr="00ED0774">
        <w:t>100</w:t>
      </w:r>
      <w:r w:rsidR="00926681" w:rsidRPr="00ED0774">
        <w:t xml:space="preserve"> </w:t>
      </w:r>
      <w:r w:rsidRPr="00ED0774">
        <w:t>мг/кг</w:t>
      </w:r>
      <w:r w:rsidR="00926681" w:rsidRPr="00ED0774">
        <w:t xml:space="preserve"> </w:t>
      </w:r>
      <w:r w:rsidRPr="00ED0774">
        <w:t>в</w:t>
      </w:r>
      <w:r w:rsidR="00926681" w:rsidRPr="00ED0774">
        <w:t xml:space="preserve"> </w:t>
      </w:r>
      <w:r w:rsidRPr="00ED0774">
        <w:t>день</w:t>
      </w:r>
      <w:r w:rsidR="00926681" w:rsidRPr="00ED0774">
        <w:t xml:space="preserve"> </w:t>
      </w:r>
      <w:r w:rsidRPr="00ED0774">
        <w:t>(не</w:t>
      </w:r>
      <w:r w:rsidR="00926681" w:rsidRPr="00ED0774">
        <w:t xml:space="preserve"> </w:t>
      </w:r>
      <w:r w:rsidRPr="00ED0774">
        <w:t>более</w:t>
      </w:r>
      <w:r w:rsidR="00926681" w:rsidRPr="00ED0774">
        <w:t xml:space="preserve"> </w:t>
      </w:r>
      <w:r w:rsidRPr="00ED0774">
        <w:t>3</w:t>
      </w:r>
      <w:r w:rsidR="00926681" w:rsidRPr="00ED0774">
        <w:t xml:space="preserve"> </w:t>
      </w:r>
      <w:r w:rsidRPr="00ED0774">
        <w:t>дней)</w:t>
      </w:r>
      <w:r w:rsidR="00926681" w:rsidRPr="00ED0774">
        <w:t xml:space="preserve"> </w:t>
      </w:r>
      <w:r w:rsidRPr="00ED0774">
        <w:t>и</w:t>
      </w:r>
      <w:r w:rsidR="00926681" w:rsidRPr="00ED0774">
        <w:t xml:space="preserve"> </w:t>
      </w:r>
      <w:r w:rsidRPr="00ED0774">
        <w:t>при</w:t>
      </w:r>
      <w:r w:rsidR="00926681" w:rsidRPr="00ED0774">
        <w:t xml:space="preserve"> </w:t>
      </w:r>
      <w:r w:rsidRPr="00ED0774">
        <w:t>снижении</w:t>
      </w:r>
      <w:r w:rsidR="00926681" w:rsidRPr="00ED0774">
        <w:t xml:space="preserve"> </w:t>
      </w:r>
      <w:r w:rsidRPr="00ED0774">
        <w:t>лейкоцитов</w:t>
      </w:r>
      <w:r w:rsidR="00926681" w:rsidRPr="00ED0774">
        <w:t xml:space="preserve"> </w:t>
      </w:r>
      <w:r w:rsidRPr="00ED0774">
        <w:t>до</w:t>
      </w:r>
      <w:r w:rsidR="00926681" w:rsidRPr="00ED0774">
        <w:t xml:space="preserve"> </w:t>
      </w:r>
      <w:r w:rsidRPr="00ED0774">
        <w:t>50</w:t>
      </w:r>
      <w:r w:rsidR="00926681" w:rsidRPr="00ED0774">
        <w:t xml:space="preserve"> </w:t>
      </w:r>
      <w:r w:rsidR="00D22CA2"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Pr="00ED0774">
        <w:t>начинать</w:t>
      </w:r>
      <w:r w:rsidR="00926681" w:rsidRPr="00ED0774">
        <w:t xml:space="preserve"> </w:t>
      </w:r>
      <w:r w:rsidRPr="00ED0774">
        <w:t>курс</w:t>
      </w:r>
      <w:r w:rsidR="00926681" w:rsidRPr="00ED0774">
        <w:t xml:space="preserve"> </w:t>
      </w:r>
      <w:r w:rsidRPr="00ED0774">
        <w:t>ХТ.</w:t>
      </w:r>
      <w:r w:rsidR="00926681" w:rsidRPr="00ED0774">
        <w:t xml:space="preserve"> </w:t>
      </w:r>
      <w:r w:rsidRPr="00ED0774">
        <w:t>Если</w:t>
      </w:r>
      <w:r w:rsidR="00926681" w:rsidRPr="00ED0774">
        <w:t xml:space="preserve"> </w:t>
      </w:r>
      <w:r w:rsidRPr="00ED0774">
        <w:t>число</w:t>
      </w:r>
      <w:r w:rsidR="00926681" w:rsidRPr="00ED0774">
        <w:t xml:space="preserve"> </w:t>
      </w:r>
      <w:r w:rsidRPr="00ED0774">
        <w:t>лейкоцитов</w:t>
      </w:r>
      <w:r w:rsidR="00926681" w:rsidRPr="00ED0774">
        <w:t xml:space="preserve"> </w:t>
      </w:r>
      <w:r w:rsidRPr="00ED0774">
        <w:t>в</w:t>
      </w:r>
      <w:r w:rsidR="00926681" w:rsidRPr="00ED0774">
        <w:t xml:space="preserve"> </w:t>
      </w:r>
      <w:r w:rsidRPr="00ED0774">
        <w:t>крови</w:t>
      </w:r>
      <w:r w:rsidR="00926681" w:rsidRPr="00ED0774">
        <w:t xml:space="preserve"> </w:t>
      </w:r>
      <w:r w:rsidRPr="00ED0774">
        <w:t>не</w:t>
      </w:r>
      <w:r w:rsidR="00926681" w:rsidRPr="00ED0774">
        <w:t xml:space="preserve"> </w:t>
      </w:r>
      <w:r w:rsidRPr="00ED0774">
        <w:t>уменьшается</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2</w:t>
      </w:r>
      <w:r w:rsidR="00926681" w:rsidRPr="00ED0774">
        <w:t xml:space="preserve"> </w:t>
      </w:r>
      <w:r w:rsidRPr="00ED0774">
        <w:t>дней,</w:t>
      </w:r>
      <w:r w:rsidR="00926681" w:rsidRPr="00ED0774">
        <w:t xml:space="preserve"> </w:t>
      </w:r>
      <w:r w:rsidRPr="00ED0774">
        <w:t>рекомендуется</w:t>
      </w:r>
      <w:r w:rsidR="00926681" w:rsidRPr="00ED0774">
        <w:t xml:space="preserve"> </w:t>
      </w:r>
      <w:r w:rsidRPr="00ED0774">
        <w:t>начать</w:t>
      </w:r>
      <w:r w:rsidR="00926681" w:rsidRPr="00ED0774">
        <w:t xml:space="preserve"> </w:t>
      </w:r>
      <w:r w:rsidRPr="00ED0774">
        <w:t>ХТ</w:t>
      </w:r>
      <w:r w:rsidR="00926681" w:rsidRPr="00ED0774">
        <w:t xml:space="preserve"> </w:t>
      </w:r>
      <w:r w:rsidRPr="00ED0774">
        <w:t>без</w:t>
      </w:r>
      <w:r w:rsidR="00926681" w:rsidRPr="00ED0774">
        <w:t xml:space="preserve"> </w:t>
      </w:r>
      <w:r w:rsidRPr="00ED0774">
        <w:t>дальнейшего</w:t>
      </w:r>
      <w:r w:rsidR="00926681" w:rsidRPr="00ED0774">
        <w:t xml:space="preserve"> </w:t>
      </w:r>
      <w:r w:rsidRPr="00ED0774">
        <w:t>приема</w:t>
      </w:r>
      <w:r w:rsidR="00926681" w:rsidRPr="00ED0774">
        <w:t xml:space="preserve"> </w:t>
      </w:r>
      <w:r w:rsidR="00FA3BBD" w:rsidRPr="00ED0774">
        <w:t>#</w:t>
      </w:r>
      <w:r w:rsidR="00C75201" w:rsidRPr="00ED0774">
        <w:t>гидроксикарб</w:t>
      </w:r>
      <w:r w:rsidR="0097018C" w:rsidRPr="00ED0774">
        <w:t>а</w:t>
      </w:r>
      <w:r w:rsidR="00C75201" w:rsidRPr="00ED0774">
        <w:t>мида**</w:t>
      </w:r>
      <w:r w:rsidR="00926681" w:rsidRPr="00ED0774">
        <w:t xml:space="preserve"> </w:t>
      </w:r>
      <w:r w:rsidR="0069751C" w:rsidRPr="00ED0774">
        <w:fldChar w:fldCharType="begin" w:fldLock="1"/>
      </w:r>
      <w:r w:rsidR="009F6B67">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 0.047) even after adjusting for age (p &lt; 0.01) and initial WBC count (p = 0.02). No evidence of any difference between treatment groups in terms of WBC decline kinetics and disease free survival (p = 0.87) was found. Oral hydroxyurea prior to chemotherapy seems a safe and efficient strategy to reduce early death of hyperleukocytic AML patients.","author":[{"dropping-particle":"","family":"Mamez","given":"Anne-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mp; lymphoma","id":"ITEM-1","issue":"10","issued":{"date-parts":[["2016"]]},"page":"2281-8","title":"Pre-treatment with oral hydroxyurea prior to intensive chemotherapy improves early survival of patients with high hyperleukocytosis in acute myeloid leukemia.","type":"article-journal","volume":"57"},"uris":["http://www.mendeley.com/documents/?uuid=5a8df3f3-55d9-337a-b867-3a372bc10a83"]},{"id":"ITEM-2","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2","issue":"8","issued":{"date-parts":[["2003","8","1"]]},"page":"476-480","title":"High-dose hydroxyurea in the treatment of poor-risk myeloid leukemias","type":"article-journal","volume":"82"},"uris":["http://www.mendeley.com/documents/?uuid=5f77b2b2-c99a-3c35-9374-1744f6f8a146"]}],"mendeley":{"formattedCitation":"[48,85]","plainTextFormattedCitation":"[48,85]","previouslyFormattedCitation":"[48,85]"},"properties":{"noteIndex":0},"schema":"https://github.com/citation-style-language/schema/raw/master/csl-citation.json"}</w:instrText>
      </w:r>
      <w:r w:rsidR="0069751C" w:rsidRPr="00ED0774">
        <w:fldChar w:fldCharType="separate"/>
      </w:r>
      <w:r w:rsidR="003E166B">
        <w:rPr>
          <w:noProof/>
        </w:rPr>
        <w:t>[48,86</w:t>
      </w:r>
      <w:r w:rsidR="000E616A" w:rsidRPr="000E616A">
        <w:rPr>
          <w:noProof/>
        </w:rPr>
        <w:t>]</w:t>
      </w:r>
      <w:r w:rsidR="0069751C" w:rsidRPr="00ED0774">
        <w:fldChar w:fldCharType="end"/>
      </w:r>
      <w:r w:rsidRPr="00ED0774">
        <w:t>.</w:t>
      </w:r>
      <w:r w:rsidR="00A11EED" w:rsidRPr="00ED0774">
        <w:rPr>
          <w:lang w:val="en-US"/>
        </w:rPr>
        <w:t xml:space="preserve"> </w:t>
      </w:r>
    </w:p>
    <w:p w14:paraId="30C518C8" w14:textId="1FC6778D" w:rsidR="006E5861" w:rsidRPr="00ED0774" w:rsidRDefault="00101ED7" w:rsidP="002E3A67">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9751C" w:rsidRPr="00ED0774">
        <w:rPr>
          <w:rStyle w:val="affb"/>
          <w:lang w:val="en-US"/>
        </w:rPr>
        <w:t>B</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69751C" w:rsidRPr="00ED0774">
        <w:rPr>
          <w:rStyle w:val="affb"/>
        </w:rPr>
        <w:t>3</w:t>
      </w:r>
      <w:r w:rsidR="00CD79B1" w:rsidRPr="00ED0774">
        <w:rPr>
          <w:rStyle w:val="affb"/>
        </w:rPr>
        <w:t>)</w:t>
      </w:r>
    </w:p>
    <w:p w14:paraId="14547824" w14:textId="77777777" w:rsidR="003906FB" w:rsidRPr="00ED0774" w:rsidRDefault="00101ED7" w:rsidP="00705E68">
      <w:pPr>
        <w:pStyle w:val="afd"/>
        <w:spacing w:beforeAutospacing="0" w:afterAutospacing="0" w:line="360" w:lineRule="auto"/>
        <w:ind w:firstLine="709"/>
        <w:contextualSpacing/>
        <w:divId w:val="488638550"/>
        <w:rPr>
          <w:i/>
        </w:rPr>
      </w:pPr>
      <w:r w:rsidRPr="00ED0774">
        <w:rPr>
          <w:rStyle w:val="affb"/>
        </w:rPr>
        <w:t>Комментарий:</w:t>
      </w:r>
      <w:r w:rsidR="00926681" w:rsidRPr="00ED0774">
        <w:t xml:space="preserve"> </w:t>
      </w:r>
      <w:r w:rsidR="0097018C" w:rsidRPr="00ED0774">
        <w:rPr>
          <w:i/>
        </w:rPr>
        <w:t>г</w:t>
      </w:r>
      <w:r w:rsidR="003906FB" w:rsidRPr="00ED0774">
        <w:rPr>
          <w:i/>
        </w:rPr>
        <w:t>иперлейкоцитозом</w:t>
      </w:r>
      <w:r w:rsidR="00926681" w:rsidRPr="00ED0774">
        <w:rPr>
          <w:i/>
        </w:rPr>
        <w:t xml:space="preserve"> </w:t>
      </w:r>
      <w:r w:rsidR="003906FB" w:rsidRPr="00ED0774">
        <w:rPr>
          <w:i/>
        </w:rPr>
        <w:t>обычно</w:t>
      </w:r>
      <w:r w:rsidR="00926681" w:rsidRPr="00ED0774">
        <w:rPr>
          <w:i/>
        </w:rPr>
        <w:t xml:space="preserve"> </w:t>
      </w:r>
      <w:r w:rsidR="003906FB" w:rsidRPr="00ED0774">
        <w:rPr>
          <w:i/>
        </w:rPr>
        <w:t>счита</w:t>
      </w:r>
      <w:r w:rsidR="00A97EFC" w:rsidRPr="00ED0774">
        <w:rPr>
          <w:i/>
        </w:rPr>
        <w:t>ют</w:t>
      </w:r>
      <w:r w:rsidR="00926681" w:rsidRPr="00ED0774">
        <w:rPr>
          <w:i/>
        </w:rPr>
        <w:t xml:space="preserve"> </w:t>
      </w:r>
      <w:r w:rsidR="00A97EFC" w:rsidRPr="00ED0774">
        <w:rPr>
          <w:i/>
        </w:rPr>
        <w:t>ч</w:t>
      </w:r>
      <w:r w:rsidR="003906FB" w:rsidRPr="00ED0774">
        <w:rPr>
          <w:i/>
        </w:rPr>
        <w:t>исло</w:t>
      </w:r>
      <w:r w:rsidR="00926681" w:rsidRPr="00ED0774">
        <w:rPr>
          <w:i/>
        </w:rPr>
        <w:t xml:space="preserve"> </w:t>
      </w:r>
      <w:r w:rsidR="003906FB" w:rsidRPr="00ED0774">
        <w:rPr>
          <w:i/>
        </w:rPr>
        <w:t>лейкоцитов</w:t>
      </w:r>
      <w:r w:rsidR="00926681" w:rsidRPr="00ED0774">
        <w:rPr>
          <w:i/>
        </w:rPr>
        <w:t xml:space="preserve"> </w:t>
      </w:r>
      <w:r w:rsidR="0097018C" w:rsidRPr="00ED0774">
        <w:rPr>
          <w:i/>
        </w:rPr>
        <w:t>˃</w:t>
      </w:r>
      <w:r w:rsidR="003906FB" w:rsidRPr="00ED0774">
        <w:rPr>
          <w:i/>
        </w:rPr>
        <w:t>100</w:t>
      </w:r>
      <w:r w:rsidR="00926681" w:rsidRPr="00ED0774">
        <w:rPr>
          <w:i/>
        </w:rPr>
        <w:t xml:space="preserve"> </w:t>
      </w:r>
      <w:r w:rsidR="00537538" w:rsidRPr="00ED0774">
        <w:rPr>
          <w:i/>
        </w:rPr>
        <w:sym w:font="Symbol" w:char="F0B4"/>
      </w:r>
      <w:r w:rsidR="00926681" w:rsidRPr="00ED0774">
        <w:rPr>
          <w:i/>
        </w:rPr>
        <w:t xml:space="preserve"> </w:t>
      </w:r>
      <w:r w:rsidR="003906FB" w:rsidRPr="00ED0774">
        <w:rPr>
          <w:i/>
        </w:rPr>
        <w:t>10</w:t>
      </w:r>
      <w:r w:rsidR="003906FB" w:rsidRPr="00ED0774">
        <w:rPr>
          <w:i/>
          <w:vertAlign w:val="superscript"/>
        </w:rPr>
        <w:t>9</w:t>
      </w:r>
      <w:r w:rsidR="003906FB" w:rsidRPr="00ED0774">
        <w:rPr>
          <w:i/>
        </w:rPr>
        <w:t>/л,</w:t>
      </w:r>
      <w:r w:rsidR="00926681" w:rsidRPr="00ED0774">
        <w:rPr>
          <w:i/>
        </w:rPr>
        <w:t xml:space="preserve"> </w:t>
      </w:r>
      <w:r w:rsidR="003906FB" w:rsidRPr="00ED0774">
        <w:rPr>
          <w:i/>
        </w:rPr>
        <w:t>и</w:t>
      </w:r>
      <w:r w:rsidR="00926681" w:rsidRPr="00ED0774">
        <w:rPr>
          <w:i/>
        </w:rPr>
        <w:t xml:space="preserve"> </w:t>
      </w:r>
      <w:r w:rsidR="003906FB" w:rsidRPr="00ED0774">
        <w:rPr>
          <w:i/>
        </w:rPr>
        <w:t>это</w:t>
      </w:r>
      <w:r w:rsidR="00926681" w:rsidRPr="00ED0774">
        <w:rPr>
          <w:i/>
        </w:rPr>
        <w:t xml:space="preserve"> </w:t>
      </w:r>
      <w:r w:rsidR="003906FB" w:rsidRPr="00ED0774">
        <w:rPr>
          <w:i/>
        </w:rPr>
        <w:t>состояние</w:t>
      </w:r>
      <w:r w:rsidR="00926681" w:rsidRPr="00ED0774">
        <w:rPr>
          <w:i/>
        </w:rPr>
        <w:t xml:space="preserve"> </w:t>
      </w:r>
      <w:r w:rsidR="003906FB" w:rsidRPr="00ED0774">
        <w:rPr>
          <w:i/>
        </w:rPr>
        <w:t>закономерно</w:t>
      </w:r>
      <w:r w:rsidR="00926681" w:rsidRPr="00ED0774">
        <w:rPr>
          <w:i/>
        </w:rPr>
        <w:t xml:space="preserve"> </w:t>
      </w:r>
      <w:r w:rsidR="003906FB" w:rsidRPr="00ED0774">
        <w:rPr>
          <w:i/>
        </w:rPr>
        <w:t>связано</w:t>
      </w:r>
      <w:r w:rsidR="00926681" w:rsidRPr="00ED0774">
        <w:rPr>
          <w:i/>
        </w:rPr>
        <w:t xml:space="preserve"> </w:t>
      </w:r>
      <w:r w:rsidR="003906FB" w:rsidRPr="00ED0774">
        <w:rPr>
          <w:i/>
        </w:rPr>
        <w:t>с</w:t>
      </w:r>
      <w:r w:rsidR="00926681" w:rsidRPr="00ED0774">
        <w:rPr>
          <w:i/>
        </w:rPr>
        <w:t xml:space="preserve"> </w:t>
      </w:r>
      <w:r w:rsidR="003906FB" w:rsidRPr="00ED0774">
        <w:rPr>
          <w:i/>
        </w:rPr>
        <w:t>увеличением</w:t>
      </w:r>
      <w:r w:rsidR="00926681" w:rsidRPr="00ED0774">
        <w:rPr>
          <w:i/>
        </w:rPr>
        <w:t xml:space="preserve"> </w:t>
      </w:r>
      <w:r w:rsidR="003906FB" w:rsidRPr="00ED0774">
        <w:rPr>
          <w:i/>
        </w:rPr>
        <w:t>показателя</w:t>
      </w:r>
      <w:r w:rsidR="00926681" w:rsidRPr="00ED0774">
        <w:rPr>
          <w:i/>
        </w:rPr>
        <w:t xml:space="preserve"> </w:t>
      </w:r>
      <w:r w:rsidR="003906FB" w:rsidRPr="00ED0774">
        <w:rPr>
          <w:i/>
        </w:rPr>
        <w:t>смертности</w:t>
      </w:r>
      <w:r w:rsidR="00926681" w:rsidRPr="00ED0774">
        <w:rPr>
          <w:i/>
        </w:rPr>
        <w:t xml:space="preserve"> </w:t>
      </w:r>
      <w:r w:rsidR="003906FB" w:rsidRPr="00ED0774">
        <w:rPr>
          <w:i/>
        </w:rPr>
        <w:t>в</w:t>
      </w:r>
      <w:r w:rsidR="00926681" w:rsidRPr="00ED0774">
        <w:rPr>
          <w:i/>
        </w:rPr>
        <w:t xml:space="preserve"> </w:t>
      </w:r>
      <w:r w:rsidR="003906FB" w:rsidRPr="00ED0774">
        <w:rPr>
          <w:i/>
        </w:rPr>
        <w:t>индукции</w:t>
      </w:r>
      <w:r w:rsidR="00926681" w:rsidRPr="00ED0774">
        <w:rPr>
          <w:i/>
        </w:rPr>
        <w:t xml:space="preserve"> </w:t>
      </w:r>
      <w:r w:rsidR="003906FB" w:rsidRPr="00ED0774">
        <w:rPr>
          <w:i/>
        </w:rPr>
        <w:t>из-за</w:t>
      </w:r>
      <w:r w:rsidR="00926681" w:rsidRPr="00ED0774">
        <w:rPr>
          <w:i/>
        </w:rPr>
        <w:t xml:space="preserve"> </w:t>
      </w:r>
      <w:r w:rsidR="003906FB" w:rsidRPr="00ED0774">
        <w:rPr>
          <w:i/>
        </w:rPr>
        <w:t>геморрагических</w:t>
      </w:r>
      <w:r w:rsidR="00926681" w:rsidRPr="00ED0774">
        <w:rPr>
          <w:i/>
        </w:rPr>
        <w:t xml:space="preserve"> </w:t>
      </w:r>
      <w:r w:rsidR="003906FB" w:rsidRPr="00ED0774">
        <w:rPr>
          <w:i/>
        </w:rPr>
        <w:t>осложнений,</w:t>
      </w:r>
      <w:r w:rsidR="00926681" w:rsidRPr="00ED0774">
        <w:rPr>
          <w:i/>
        </w:rPr>
        <w:t xml:space="preserve"> </w:t>
      </w:r>
      <w:r w:rsidR="003906FB" w:rsidRPr="00ED0774">
        <w:rPr>
          <w:i/>
        </w:rPr>
        <w:t>синдрома</w:t>
      </w:r>
      <w:r w:rsidR="00926681" w:rsidRPr="00ED0774">
        <w:rPr>
          <w:i/>
        </w:rPr>
        <w:t xml:space="preserve"> </w:t>
      </w:r>
      <w:r w:rsidR="003906FB" w:rsidRPr="00ED0774">
        <w:rPr>
          <w:i/>
        </w:rPr>
        <w:t>лизиса</w:t>
      </w:r>
      <w:r w:rsidR="00926681" w:rsidRPr="00ED0774">
        <w:rPr>
          <w:i/>
        </w:rPr>
        <w:t xml:space="preserve"> </w:t>
      </w:r>
      <w:r w:rsidR="003906FB" w:rsidRPr="00ED0774">
        <w:rPr>
          <w:i/>
        </w:rPr>
        <w:t>опухоли</w:t>
      </w:r>
      <w:r w:rsidR="00926681" w:rsidRPr="00ED0774">
        <w:rPr>
          <w:i/>
        </w:rPr>
        <w:t xml:space="preserve"> </w:t>
      </w:r>
      <w:r w:rsidR="003906FB" w:rsidRPr="00ED0774">
        <w:rPr>
          <w:i/>
        </w:rPr>
        <w:t>и</w:t>
      </w:r>
      <w:r w:rsidR="00926681" w:rsidRPr="00ED0774">
        <w:rPr>
          <w:i/>
        </w:rPr>
        <w:t xml:space="preserve"> </w:t>
      </w:r>
      <w:r w:rsidR="003906FB" w:rsidRPr="00ED0774">
        <w:rPr>
          <w:i/>
        </w:rPr>
        <w:t>инфекционных</w:t>
      </w:r>
      <w:r w:rsidR="00926681" w:rsidRPr="00ED0774">
        <w:rPr>
          <w:i/>
        </w:rPr>
        <w:t xml:space="preserve"> </w:t>
      </w:r>
      <w:r w:rsidR="003906FB" w:rsidRPr="00ED0774">
        <w:rPr>
          <w:i/>
        </w:rPr>
        <w:t>осложнений</w:t>
      </w:r>
      <w:r w:rsidR="00926681" w:rsidRPr="00ED0774">
        <w:rPr>
          <w:i/>
        </w:rPr>
        <w:t xml:space="preserve"> </w:t>
      </w:r>
      <w:r w:rsidR="0069751C" w:rsidRPr="00ED0774">
        <w:rPr>
          <w:i/>
        </w:rPr>
        <w:fldChar w:fldCharType="begin" w:fldLock="1"/>
      </w:r>
      <w:r w:rsidR="00907AA0" w:rsidRPr="00ED0774">
        <w:rPr>
          <w:i/>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ED0774">
        <w:rPr>
          <w:i/>
        </w:rPr>
        <w:fldChar w:fldCharType="separate"/>
      </w:r>
      <w:r w:rsidR="00907AA0" w:rsidRPr="00ED0774">
        <w:rPr>
          <w:i/>
          <w:noProof/>
        </w:rPr>
        <w:t>[1]</w:t>
      </w:r>
      <w:r w:rsidR="0069751C" w:rsidRPr="00ED0774">
        <w:rPr>
          <w:i/>
        </w:rPr>
        <w:fldChar w:fldCharType="end"/>
      </w:r>
      <w:r w:rsidR="003906FB" w:rsidRPr="00ED0774">
        <w:rPr>
          <w:i/>
        </w:rPr>
        <w:t>.</w:t>
      </w:r>
    </w:p>
    <w:p w14:paraId="0791BB7F" w14:textId="77777777" w:rsidR="006E5861" w:rsidRPr="00ED0774" w:rsidRDefault="003906FB" w:rsidP="00705E68">
      <w:pPr>
        <w:pStyle w:val="afd"/>
        <w:spacing w:beforeAutospacing="0" w:afterAutospacing="0" w:line="360" w:lineRule="auto"/>
        <w:ind w:firstLine="709"/>
        <w:contextualSpacing/>
        <w:divId w:val="488638550"/>
        <w:rPr>
          <w:rStyle w:val="affc"/>
        </w:rPr>
      </w:pPr>
      <w:r w:rsidRPr="00ED0774">
        <w:rPr>
          <w:rStyle w:val="affc"/>
        </w:rPr>
        <w:t>Е</w:t>
      </w:r>
      <w:r w:rsidR="00D80AC9" w:rsidRPr="00ED0774">
        <w:rPr>
          <w:rStyle w:val="affc"/>
        </w:rPr>
        <w:t>сли</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фоне</w:t>
      </w:r>
      <w:r w:rsidR="00926681" w:rsidRPr="00ED0774">
        <w:rPr>
          <w:rStyle w:val="affc"/>
        </w:rPr>
        <w:t xml:space="preserve"> </w:t>
      </w:r>
      <w:r w:rsidR="00D80AC9" w:rsidRPr="00ED0774">
        <w:rPr>
          <w:rStyle w:val="affc"/>
        </w:rPr>
        <w:t>гиперлейкоцитоза</w:t>
      </w:r>
      <w:r w:rsidR="00926681" w:rsidRPr="00ED0774">
        <w:rPr>
          <w:rStyle w:val="affc"/>
        </w:rPr>
        <w:t xml:space="preserve"> </w:t>
      </w:r>
      <w:r w:rsidR="00D80AC9" w:rsidRPr="00ED0774">
        <w:rPr>
          <w:rStyle w:val="affc"/>
        </w:rPr>
        <w:t>(</w:t>
      </w:r>
      <w:r w:rsidR="0097018C" w:rsidRPr="00ED0774">
        <w:rPr>
          <w:i/>
        </w:rPr>
        <w:t>˃100</w:t>
      </w:r>
      <w:r w:rsidR="00926681" w:rsidRPr="00ED0774">
        <w:rPr>
          <w:i/>
        </w:rPr>
        <w:t xml:space="preserve"> </w:t>
      </w:r>
      <w:r w:rsidR="0097018C" w:rsidRPr="00ED0774">
        <w:rPr>
          <w:i/>
        </w:rPr>
        <w:sym w:font="Symbol" w:char="F0B4"/>
      </w:r>
      <w:r w:rsidR="00926681" w:rsidRPr="00ED0774">
        <w:rPr>
          <w:i/>
        </w:rPr>
        <w:t xml:space="preserve"> </w:t>
      </w:r>
      <w:r w:rsidR="0097018C" w:rsidRPr="00ED0774">
        <w:rPr>
          <w:i/>
        </w:rPr>
        <w:t>10</w:t>
      </w:r>
      <w:r w:rsidR="0097018C" w:rsidRPr="00ED0774">
        <w:rPr>
          <w:i/>
          <w:vertAlign w:val="superscript"/>
        </w:rPr>
        <w:t>9</w:t>
      </w:r>
      <w:r w:rsidR="0097018C" w:rsidRPr="00ED0774">
        <w:rPr>
          <w:i/>
        </w:rPr>
        <w:t>/л</w:t>
      </w:r>
      <w:r w:rsidR="00D80AC9" w:rsidRPr="00ED0774">
        <w:rPr>
          <w:rStyle w:val="affc"/>
        </w:rPr>
        <w:t>)</w:t>
      </w:r>
      <w:r w:rsidR="00926681" w:rsidRPr="00ED0774">
        <w:rPr>
          <w:rStyle w:val="affc"/>
        </w:rPr>
        <w:t xml:space="preserve"> </w:t>
      </w:r>
      <w:r w:rsidR="00D80AC9" w:rsidRPr="00ED0774">
        <w:rPr>
          <w:rStyle w:val="affc"/>
        </w:rPr>
        <w:t>имеются</w:t>
      </w:r>
      <w:r w:rsidR="00926681" w:rsidRPr="00ED0774">
        <w:rPr>
          <w:rStyle w:val="affc"/>
        </w:rPr>
        <w:t xml:space="preserve"> </w:t>
      </w:r>
      <w:r w:rsidR="00D80AC9" w:rsidRPr="00ED0774">
        <w:rPr>
          <w:rStyle w:val="affc"/>
        </w:rPr>
        <w:t>очевидные</w:t>
      </w:r>
      <w:r w:rsidR="00926681" w:rsidRPr="00ED0774">
        <w:rPr>
          <w:rStyle w:val="affc"/>
        </w:rPr>
        <w:t xml:space="preserve"> </w:t>
      </w:r>
      <w:r w:rsidR="00D80AC9" w:rsidRPr="00ED0774">
        <w:rPr>
          <w:rStyle w:val="affc"/>
        </w:rPr>
        <w:t>признаки</w:t>
      </w:r>
      <w:r w:rsidR="00926681" w:rsidRPr="00ED0774">
        <w:rPr>
          <w:rStyle w:val="affc"/>
        </w:rPr>
        <w:t xml:space="preserve"> </w:t>
      </w:r>
      <w:r w:rsidR="0097018C" w:rsidRPr="00ED0774">
        <w:rPr>
          <w:rStyle w:val="affc"/>
        </w:rPr>
        <w:t>«</w:t>
      </w:r>
      <w:r w:rsidR="00D80AC9" w:rsidRPr="00ED0774">
        <w:rPr>
          <w:rStyle w:val="affc"/>
        </w:rPr>
        <w:t>лейкоцитарных</w:t>
      </w:r>
      <w:r w:rsidR="00926681" w:rsidRPr="00ED0774">
        <w:rPr>
          <w:rStyle w:val="affc"/>
        </w:rPr>
        <w:t xml:space="preserve"> </w:t>
      </w:r>
      <w:r w:rsidR="00D80AC9" w:rsidRPr="00ED0774">
        <w:rPr>
          <w:rStyle w:val="affc"/>
        </w:rPr>
        <w:t>стазов</w:t>
      </w:r>
      <w:r w:rsidR="0097018C" w:rsidRPr="00ED0774">
        <w:rPr>
          <w:rStyle w:val="affc"/>
        </w:rPr>
        <w:t>»</w:t>
      </w:r>
      <w:r w:rsidR="00D80AC9" w:rsidRPr="00ED0774">
        <w:rPr>
          <w:rStyle w:val="affc"/>
        </w:rPr>
        <w:t>,</w:t>
      </w:r>
      <w:r w:rsidR="00926681" w:rsidRPr="00ED0774">
        <w:rPr>
          <w:rStyle w:val="affc"/>
        </w:rPr>
        <w:t xml:space="preserve"> </w:t>
      </w:r>
      <w:r w:rsidR="00D80AC9" w:rsidRPr="00ED0774">
        <w:rPr>
          <w:rStyle w:val="affc"/>
        </w:rPr>
        <w:t>наряду</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назначением</w:t>
      </w:r>
      <w:r w:rsidR="00926681" w:rsidRPr="00ED0774">
        <w:rPr>
          <w:rStyle w:val="affc"/>
        </w:rPr>
        <w:t xml:space="preserve"> </w:t>
      </w:r>
      <w:r w:rsidR="0069751C" w:rsidRPr="00ED0774">
        <w:rPr>
          <w:rStyle w:val="affc"/>
        </w:rPr>
        <w:t>#</w:t>
      </w:r>
      <w:r w:rsidR="00D80AC9" w:rsidRPr="00ED0774">
        <w:rPr>
          <w:rStyle w:val="affc"/>
        </w:rPr>
        <w:t>гидрокси</w:t>
      </w:r>
      <w:r w:rsidR="00354AA3" w:rsidRPr="00ED0774">
        <w:rPr>
          <w:rStyle w:val="affc"/>
        </w:rPr>
        <w:t>карб</w:t>
      </w:r>
      <w:r w:rsidR="0097018C" w:rsidRPr="00ED0774">
        <w:rPr>
          <w:rStyle w:val="affc"/>
        </w:rPr>
        <w:t>а</w:t>
      </w:r>
      <w:r w:rsidR="00354AA3" w:rsidRPr="00ED0774">
        <w:rPr>
          <w:rStyle w:val="affc"/>
        </w:rPr>
        <w:t>мида**</w:t>
      </w:r>
      <w:r w:rsidR="00926681" w:rsidRPr="00ED0774">
        <w:rPr>
          <w:rStyle w:val="affc"/>
        </w:rPr>
        <w:t xml:space="preserve"> </w:t>
      </w:r>
      <w:r w:rsidR="00D80AC9" w:rsidRPr="00ED0774">
        <w:rPr>
          <w:rStyle w:val="affc"/>
        </w:rPr>
        <w:t>целесообразно</w:t>
      </w:r>
      <w:r w:rsidR="00926681" w:rsidRPr="00ED0774">
        <w:rPr>
          <w:rStyle w:val="affc"/>
        </w:rPr>
        <w:t xml:space="preserve"> </w:t>
      </w:r>
      <w:r w:rsidR="00D80AC9" w:rsidRPr="00ED0774">
        <w:rPr>
          <w:rStyle w:val="affc"/>
        </w:rPr>
        <w:t>проведение</w:t>
      </w:r>
      <w:r w:rsidR="00926681" w:rsidRPr="00ED0774">
        <w:rPr>
          <w:rStyle w:val="affc"/>
        </w:rPr>
        <w:t xml:space="preserve"> </w:t>
      </w:r>
      <w:r w:rsidR="00D80AC9" w:rsidRPr="00ED0774">
        <w:rPr>
          <w:rStyle w:val="affc"/>
        </w:rPr>
        <w:t>2</w:t>
      </w:r>
      <w:r w:rsidR="0097018C" w:rsidRPr="00ED0774">
        <w:rPr>
          <w:rStyle w:val="affc"/>
        </w:rPr>
        <w:t>–</w:t>
      </w:r>
      <w:r w:rsidR="00D80AC9" w:rsidRPr="00ED0774">
        <w:rPr>
          <w:rStyle w:val="affc"/>
        </w:rPr>
        <w:t>3</w:t>
      </w:r>
      <w:r w:rsidR="00926681" w:rsidRPr="00ED0774">
        <w:rPr>
          <w:rStyle w:val="affc"/>
        </w:rPr>
        <w:t xml:space="preserve"> </w:t>
      </w:r>
      <w:r w:rsidR="00D80AC9" w:rsidRPr="00ED0774">
        <w:rPr>
          <w:rStyle w:val="affc"/>
        </w:rPr>
        <w:t>сеансов</w:t>
      </w:r>
      <w:r w:rsidR="00926681" w:rsidRPr="00ED0774">
        <w:rPr>
          <w:rStyle w:val="affc"/>
        </w:rPr>
        <w:t xml:space="preserve"> </w:t>
      </w:r>
      <w:r w:rsidR="00D80AC9" w:rsidRPr="00ED0774">
        <w:rPr>
          <w:rStyle w:val="affc"/>
        </w:rPr>
        <w:t>лейк</w:t>
      </w:r>
      <w:r w:rsidR="00436DA8" w:rsidRPr="00ED0774">
        <w:rPr>
          <w:rStyle w:val="affc"/>
        </w:rPr>
        <w:t>оцит</w:t>
      </w:r>
      <w:r w:rsidR="00D80AC9" w:rsidRPr="00ED0774">
        <w:rPr>
          <w:rStyle w:val="affc"/>
        </w:rPr>
        <w:t>афереза.</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появлении</w:t>
      </w:r>
      <w:r w:rsidR="00926681" w:rsidRPr="00ED0774">
        <w:rPr>
          <w:rStyle w:val="affc"/>
        </w:rPr>
        <w:t xml:space="preserve"> </w:t>
      </w:r>
      <w:r w:rsidR="00D80AC9" w:rsidRPr="00ED0774">
        <w:rPr>
          <w:rStyle w:val="affc"/>
        </w:rPr>
        <w:t>признаков</w:t>
      </w:r>
      <w:r w:rsidR="00926681" w:rsidRPr="00ED0774">
        <w:rPr>
          <w:rStyle w:val="affc"/>
        </w:rPr>
        <w:t xml:space="preserve"> </w:t>
      </w:r>
      <w:r w:rsidR="00D80AC9" w:rsidRPr="00ED0774">
        <w:rPr>
          <w:rStyle w:val="affc"/>
        </w:rPr>
        <w:t>тумор-лизис</w:t>
      </w:r>
      <w:r w:rsidR="00723BA3" w:rsidRPr="00ED0774">
        <w:rPr>
          <w:rStyle w:val="affc"/>
        </w:rPr>
        <w:t>-</w:t>
      </w:r>
      <w:r w:rsidR="00D80AC9" w:rsidRPr="00ED0774">
        <w:rPr>
          <w:rStyle w:val="affc"/>
        </w:rPr>
        <w:t>синдрома</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фоне</w:t>
      </w:r>
      <w:r w:rsidR="00926681" w:rsidRPr="00ED0774">
        <w:rPr>
          <w:rStyle w:val="affc"/>
        </w:rPr>
        <w:t xml:space="preserve"> </w:t>
      </w:r>
      <w:r w:rsidR="00D80AC9" w:rsidRPr="00ED0774">
        <w:rPr>
          <w:rStyle w:val="affc"/>
        </w:rPr>
        <w:t>цитолитического</w:t>
      </w:r>
      <w:r w:rsidR="00926681" w:rsidRPr="00ED0774">
        <w:rPr>
          <w:rStyle w:val="affc"/>
        </w:rPr>
        <w:t xml:space="preserve"> </w:t>
      </w:r>
      <w:r w:rsidR="00D80AC9" w:rsidRPr="00ED0774">
        <w:rPr>
          <w:rStyle w:val="affc"/>
        </w:rPr>
        <w:t>синдрома</w:t>
      </w:r>
      <w:r w:rsidR="00926681" w:rsidRPr="00ED0774">
        <w:rPr>
          <w:rStyle w:val="affc"/>
        </w:rPr>
        <w:t xml:space="preserve"> </w:t>
      </w:r>
      <w:r w:rsidR="00D80AC9" w:rsidRPr="00ED0774">
        <w:rPr>
          <w:rStyle w:val="affc"/>
        </w:rPr>
        <w:t>рекомендуется</w:t>
      </w:r>
      <w:r w:rsidR="00926681" w:rsidRPr="00ED0774">
        <w:rPr>
          <w:rStyle w:val="affc"/>
        </w:rPr>
        <w:t xml:space="preserve"> </w:t>
      </w:r>
      <w:r w:rsidR="00D80AC9" w:rsidRPr="00ED0774">
        <w:rPr>
          <w:rStyle w:val="affc"/>
        </w:rPr>
        <w:t>выполнение</w:t>
      </w:r>
      <w:r w:rsidR="00926681" w:rsidRPr="00ED0774">
        <w:rPr>
          <w:rStyle w:val="affc"/>
        </w:rPr>
        <w:t xml:space="preserve"> </w:t>
      </w:r>
      <w:r w:rsidR="00D80AC9" w:rsidRPr="00ED0774">
        <w:rPr>
          <w:rStyle w:val="affc"/>
        </w:rPr>
        <w:t>плазмафереза</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небольшом</w:t>
      </w:r>
      <w:r w:rsidR="00926681" w:rsidRPr="00ED0774">
        <w:rPr>
          <w:rStyle w:val="affc"/>
        </w:rPr>
        <w:t xml:space="preserve"> </w:t>
      </w:r>
      <w:r w:rsidR="00D80AC9" w:rsidRPr="00ED0774">
        <w:rPr>
          <w:rStyle w:val="affc"/>
        </w:rPr>
        <w:t>объеме</w:t>
      </w:r>
      <w:r w:rsidR="00926681" w:rsidRPr="00ED0774">
        <w:rPr>
          <w:rStyle w:val="affc"/>
        </w:rPr>
        <w:t xml:space="preserve"> </w:t>
      </w:r>
      <w:r w:rsidR="00D80AC9" w:rsidRPr="00ED0774">
        <w:rPr>
          <w:rStyle w:val="affc"/>
        </w:rPr>
        <w:t>(1</w:t>
      </w:r>
      <w:r w:rsidR="00723BA3" w:rsidRPr="00ED0774">
        <w:rPr>
          <w:rStyle w:val="affc"/>
        </w:rPr>
        <w:t>–</w:t>
      </w:r>
      <w:r w:rsidR="00D80AC9" w:rsidRPr="00ED0774">
        <w:rPr>
          <w:rStyle w:val="affc"/>
        </w:rPr>
        <w:t>1,2</w:t>
      </w:r>
      <w:r w:rsidR="00926681" w:rsidRPr="00ED0774">
        <w:rPr>
          <w:rStyle w:val="affc"/>
        </w:rPr>
        <w:t xml:space="preserve"> </w:t>
      </w:r>
      <w:r w:rsidR="00D80AC9" w:rsidRPr="00ED0774">
        <w:rPr>
          <w:rStyle w:val="affc"/>
        </w:rPr>
        <w:t>л)</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замещением</w:t>
      </w:r>
      <w:r w:rsidR="00926681" w:rsidRPr="00ED0774">
        <w:rPr>
          <w:rStyle w:val="affc"/>
        </w:rPr>
        <w:t xml:space="preserve"> </w:t>
      </w:r>
      <w:r w:rsidR="00D80AC9" w:rsidRPr="00ED0774">
        <w:rPr>
          <w:rStyle w:val="affc"/>
        </w:rPr>
        <w:t>альбумином</w:t>
      </w:r>
      <w:r w:rsidR="002323F1" w:rsidRPr="00ED0774">
        <w:rPr>
          <w:rStyle w:val="affc"/>
        </w:rPr>
        <w:t>**</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лазмой</w:t>
      </w:r>
      <w:r w:rsidR="00926681" w:rsidRPr="00ED0774">
        <w:rPr>
          <w:rStyle w:val="affc"/>
        </w:rPr>
        <w:t xml:space="preserve"> </w:t>
      </w:r>
      <w:r w:rsidR="00723BA3" w:rsidRPr="00ED0774">
        <w:rPr>
          <w:rStyle w:val="affc"/>
        </w:rPr>
        <w:t>в</w:t>
      </w:r>
      <w:r w:rsidR="00926681" w:rsidRPr="00ED0774">
        <w:rPr>
          <w:rStyle w:val="affc"/>
        </w:rPr>
        <w:t xml:space="preserve"> </w:t>
      </w:r>
      <w:r w:rsidR="00D80AC9" w:rsidRPr="00ED0774">
        <w:rPr>
          <w:rStyle w:val="affc"/>
        </w:rPr>
        <w:t>цел</w:t>
      </w:r>
      <w:r w:rsidR="00723BA3" w:rsidRPr="00ED0774">
        <w:rPr>
          <w:rStyle w:val="affc"/>
        </w:rPr>
        <w:t>ях</w:t>
      </w:r>
      <w:r w:rsidR="00926681" w:rsidRPr="00ED0774">
        <w:rPr>
          <w:rStyle w:val="affc"/>
        </w:rPr>
        <w:t xml:space="preserve"> </w:t>
      </w:r>
      <w:r w:rsidR="00D80AC9" w:rsidRPr="00ED0774">
        <w:rPr>
          <w:rStyle w:val="affc"/>
        </w:rPr>
        <w:t>профилактики</w:t>
      </w:r>
      <w:r w:rsidR="00926681" w:rsidRPr="00ED0774">
        <w:rPr>
          <w:rStyle w:val="affc"/>
        </w:rPr>
        <w:t xml:space="preserve"> </w:t>
      </w:r>
      <w:r w:rsidR="00D80AC9" w:rsidRPr="00ED0774">
        <w:rPr>
          <w:rStyle w:val="affc"/>
        </w:rPr>
        <w:t>легочного</w:t>
      </w:r>
      <w:r w:rsidR="00926681" w:rsidRPr="00ED0774">
        <w:rPr>
          <w:rStyle w:val="affc"/>
        </w:rPr>
        <w:t xml:space="preserve"> </w:t>
      </w:r>
      <w:r w:rsidR="00D80AC9" w:rsidRPr="00ED0774">
        <w:rPr>
          <w:rStyle w:val="affc"/>
        </w:rPr>
        <w:lastRenderedPageBreak/>
        <w:t>дистресс-синдрома</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острой</w:t>
      </w:r>
      <w:r w:rsidR="00926681" w:rsidRPr="00ED0774">
        <w:rPr>
          <w:rStyle w:val="affc"/>
        </w:rPr>
        <w:t xml:space="preserve"> </w:t>
      </w:r>
      <w:r w:rsidR="00D80AC9" w:rsidRPr="00ED0774">
        <w:rPr>
          <w:rStyle w:val="affc"/>
        </w:rPr>
        <w:t>почечной</w:t>
      </w:r>
      <w:r w:rsidR="00926681" w:rsidRPr="00ED0774">
        <w:rPr>
          <w:rStyle w:val="affc"/>
        </w:rPr>
        <w:t xml:space="preserve"> </w:t>
      </w:r>
      <w:r w:rsidR="00D80AC9" w:rsidRPr="00ED0774">
        <w:rPr>
          <w:rStyle w:val="affc"/>
        </w:rPr>
        <w:t>недостаточности.</w:t>
      </w:r>
      <w:r w:rsidR="00926681" w:rsidRPr="00ED0774">
        <w:rPr>
          <w:rStyle w:val="affc"/>
        </w:rPr>
        <w:t xml:space="preserve"> </w:t>
      </w:r>
      <w:r w:rsidR="00723BA3" w:rsidRPr="00ED0774">
        <w:rPr>
          <w:rStyle w:val="affc"/>
        </w:rPr>
        <w:t>Для</w:t>
      </w:r>
      <w:r w:rsidR="00926681" w:rsidRPr="00ED0774">
        <w:rPr>
          <w:rStyle w:val="affc"/>
        </w:rPr>
        <w:t xml:space="preserve"> </w:t>
      </w:r>
      <w:r w:rsidR="00723BA3" w:rsidRPr="00ED0774">
        <w:rPr>
          <w:rStyle w:val="affc"/>
        </w:rPr>
        <w:t>того</w:t>
      </w:r>
      <w:r w:rsidR="00926681" w:rsidRPr="00ED0774">
        <w:rPr>
          <w:rStyle w:val="affc"/>
        </w:rPr>
        <w:t xml:space="preserve"> </w:t>
      </w:r>
      <w:r w:rsidR="00723BA3" w:rsidRPr="00ED0774">
        <w:rPr>
          <w:rStyle w:val="affc"/>
        </w:rPr>
        <w:t>ч</w:t>
      </w:r>
      <w:r w:rsidR="00D80AC9" w:rsidRPr="00ED0774">
        <w:rPr>
          <w:rStyle w:val="affc"/>
        </w:rPr>
        <w:t>тобы</w:t>
      </w:r>
      <w:r w:rsidR="00926681" w:rsidRPr="00ED0774">
        <w:rPr>
          <w:rStyle w:val="affc"/>
        </w:rPr>
        <w:t xml:space="preserve"> </w:t>
      </w:r>
      <w:r w:rsidR="00D80AC9" w:rsidRPr="00ED0774">
        <w:rPr>
          <w:rStyle w:val="affc"/>
        </w:rPr>
        <w:t>избежать</w:t>
      </w:r>
      <w:r w:rsidR="00926681" w:rsidRPr="00ED0774">
        <w:rPr>
          <w:rStyle w:val="affc"/>
        </w:rPr>
        <w:t xml:space="preserve"> </w:t>
      </w:r>
      <w:r w:rsidR="00D80AC9" w:rsidRPr="00ED0774">
        <w:rPr>
          <w:rStyle w:val="affc"/>
        </w:rPr>
        <w:t>«обвального»</w:t>
      </w:r>
      <w:r w:rsidR="00926681" w:rsidRPr="00ED0774">
        <w:rPr>
          <w:rStyle w:val="affc"/>
        </w:rPr>
        <w:t xml:space="preserve"> </w:t>
      </w:r>
      <w:r w:rsidR="00D80AC9" w:rsidRPr="00ED0774">
        <w:rPr>
          <w:rStyle w:val="affc"/>
        </w:rPr>
        <w:t>цитолиза</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указанной</w:t>
      </w:r>
      <w:r w:rsidR="00926681" w:rsidRPr="00ED0774">
        <w:rPr>
          <w:rStyle w:val="affc"/>
        </w:rPr>
        <w:t xml:space="preserve"> </w:t>
      </w:r>
      <w:r w:rsidR="00D80AC9" w:rsidRPr="00ED0774">
        <w:rPr>
          <w:rStyle w:val="affc"/>
        </w:rPr>
        <w:t>ситуации</w:t>
      </w:r>
      <w:r w:rsidR="00723BA3" w:rsidRPr="00ED0774">
        <w:rPr>
          <w:rStyle w:val="affc"/>
        </w:rPr>
        <w:t>,</w:t>
      </w:r>
      <w:r w:rsidR="00926681" w:rsidRPr="00ED0774">
        <w:rPr>
          <w:rStyle w:val="affc"/>
        </w:rPr>
        <w:t xml:space="preserve"> </w:t>
      </w:r>
      <w:r w:rsidR="00D80AC9" w:rsidRPr="00ED0774">
        <w:rPr>
          <w:rStyle w:val="affc"/>
        </w:rPr>
        <w:t>можно</w:t>
      </w:r>
      <w:r w:rsidR="00926681" w:rsidRPr="00ED0774">
        <w:rPr>
          <w:rStyle w:val="affc"/>
        </w:rPr>
        <w:t xml:space="preserve"> </w:t>
      </w:r>
      <w:r w:rsidR="00D80AC9" w:rsidRPr="00ED0774">
        <w:rPr>
          <w:rStyle w:val="affc"/>
        </w:rPr>
        <w:t>сначала</w:t>
      </w:r>
      <w:r w:rsidR="00926681" w:rsidRPr="00ED0774">
        <w:rPr>
          <w:rStyle w:val="affc"/>
        </w:rPr>
        <w:t xml:space="preserve"> </w:t>
      </w:r>
      <w:r w:rsidR="00D80AC9" w:rsidRPr="00ED0774">
        <w:rPr>
          <w:rStyle w:val="affc"/>
        </w:rPr>
        <w:t>ввести</w:t>
      </w:r>
      <w:r w:rsidR="00926681" w:rsidRPr="00ED0774">
        <w:rPr>
          <w:rStyle w:val="affc"/>
        </w:rPr>
        <w:t xml:space="preserve"> </w:t>
      </w:r>
      <w:r w:rsidR="00D80AC9" w:rsidRPr="00ED0774">
        <w:rPr>
          <w:rStyle w:val="affc"/>
        </w:rPr>
        <w:t>только</w:t>
      </w:r>
      <w:r w:rsidR="00926681" w:rsidRPr="00ED0774">
        <w:rPr>
          <w:rStyle w:val="affc"/>
        </w:rPr>
        <w:t xml:space="preserve"> </w:t>
      </w:r>
      <w:r w:rsidR="00D80AC9" w:rsidRPr="00ED0774">
        <w:rPr>
          <w:rStyle w:val="affc"/>
        </w:rPr>
        <w:t>цитарабин</w:t>
      </w:r>
      <w:r w:rsidR="00354AA3" w:rsidRPr="00ED0774">
        <w:rPr>
          <w:rStyle w:val="affc"/>
        </w:rPr>
        <w:t>**</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затем</w:t>
      </w:r>
      <w:r w:rsidR="00926681" w:rsidRPr="00ED0774">
        <w:rPr>
          <w:rStyle w:val="affc"/>
        </w:rPr>
        <w:t xml:space="preserve"> </w:t>
      </w:r>
      <w:r w:rsidR="00D80AC9" w:rsidRPr="00ED0774">
        <w:rPr>
          <w:rStyle w:val="affc"/>
        </w:rPr>
        <w:t>выполнить</w:t>
      </w:r>
      <w:r w:rsidR="00926681" w:rsidRPr="00ED0774">
        <w:rPr>
          <w:rStyle w:val="affc"/>
        </w:rPr>
        <w:t xml:space="preserve"> </w:t>
      </w:r>
      <w:r w:rsidR="00D80AC9" w:rsidRPr="00ED0774">
        <w:rPr>
          <w:rStyle w:val="affc"/>
        </w:rPr>
        <w:t>плазмаферез,</w:t>
      </w:r>
      <w:r w:rsidR="00926681" w:rsidRPr="00ED0774">
        <w:rPr>
          <w:rStyle w:val="affc"/>
        </w:rPr>
        <w:t xml:space="preserve"> </w:t>
      </w:r>
      <w:r w:rsidR="00D80AC9" w:rsidRPr="00ED0774">
        <w:rPr>
          <w:rStyle w:val="affc"/>
        </w:rPr>
        <w:t>а</w:t>
      </w:r>
      <w:r w:rsidR="00926681" w:rsidRPr="00ED0774">
        <w:rPr>
          <w:rStyle w:val="affc"/>
        </w:rPr>
        <w:t xml:space="preserve"> </w:t>
      </w:r>
      <w:r w:rsidR="00D80AC9" w:rsidRPr="00ED0774">
        <w:rPr>
          <w:rStyle w:val="affc"/>
        </w:rPr>
        <w:t>введение</w:t>
      </w:r>
      <w:r w:rsidR="00926681" w:rsidRPr="00ED0774">
        <w:rPr>
          <w:rStyle w:val="affc"/>
        </w:rPr>
        <w:t xml:space="preserve"> </w:t>
      </w:r>
      <w:r w:rsidR="00D80AC9" w:rsidRPr="00ED0774">
        <w:rPr>
          <w:rStyle w:val="affc"/>
        </w:rPr>
        <w:t>даунорубицина</w:t>
      </w:r>
      <w:r w:rsidR="00354AA3" w:rsidRPr="00ED0774">
        <w:rPr>
          <w:rStyle w:val="affc"/>
        </w:rPr>
        <w:t>**</w:t>
      </w:r>
      <w:r w:rsidR="00926681" w:rsidRPr="00ED0774">
        <w:rPr>
          <w:rStyle w:val="affc"/>
        </w:rPr>
        <w:t xml:space="preserve"> </w:t>
      </w:r>
      <w:r w:rsidR="00D80AC9" w:rsidRPr="00ED0774">
        <w:rPr>
          <w:rStyle w:val="affc"/>
        </w:rPr>
        <w:t>отложить</w:t>
      </w:r>
      <w:r w:rsidR="00926681" w:rsidRPr="00ED0774">
        <w:rPr>
          <w:rStyle w:val="affc"/>
        </w:rPr>
        <w:t xml:space="preserve"> </w:t>
      </w:r>
      <w:r w:rsidR="00D80AC9" w:rsidRPr="00ED0774">
        <w:rPr>
          <w:rStyle w:val="affc"/>
        </w:rPr>
        <w:t>на</w:t>
      </w:r>
      <w:r w:rsidR="00926681" w:rsidRPr="00ED0774">
        <w:rPr>
          <w:rStyle w:val="affc"/>
        </w:rPr>
        <w:t xml:space="preserve"> </w:t>
      </w:r>
      <w:r w:rsidR="0054298A" w:rsidRPr="00ED0774">
        <w:rPr>
          <w:rStyle w:val="affc"/>
        </w:rPr>
        <w:t>5</w:t>
      </w:r>
      <w:r w:rsidR="00723BA3" w:rsidRPr="00ED0774">
        <w:rPr>
          <w:rStyle w:val="affc"/>
        </w:rPr>
        <w:t>–</w:t>
      </w:r>
      <w:r w:rsidR="0054298A" w:rsidRPr="00ED0774">
        <w:rPr>
          <w:rStyle w:val="affc"/>
        </w:rPr>
        <w:t>7</w:t>
      </w:r>
      <w:r w:rsidR="00723BA3" w:rsidRPr="00ED0774">
        <w:rPr>
          <w:rStyle w:val="affc"/>
        </w:rPr>
        <w:t>-й</w:t>
      </w:r>
      <w:r w:rsidR="00926681" w:rsidRPr="00ED0774">
        <w:rPr>
          <w:rStyle w:val="affc"/>
        </w:rPr>
        <w:t xml:space="preserve"> </w:t>
      </w:r>
      <w:r w:rsidR="00D80AC9" w:rsidRPr="00ED0774">
        <w:rPr>
          <w:rStyle w:val="affc"/>
        </w:rPr>
        <w:t>дни</w:t>
      </w:r>
      <w:r w:rsidR="00926681" w:rsidRPr="00ED0774">
        <w:rPr>
          <w:rStyle w:val="affc"/>
        </w:rPr>
        <w:t xml:space="preserve"> </w:t>
      </w:r>
      <w:r w:rsidR="00D80AC9" w:rsidRPr="00ED0774">
        <w:rPr>
          <w:rStyle w:val="affc"/>
        </w:rPr>
        <w:t>курса,</w:t>
      </w:r>
      <w:r w:rsidR="00926681" w:rsidRPr="00ED0774">
        <w:rPr>
          <w:rStyle w:val="affc"/>
        </w:rPr>
        <w:t xml:space="preserve"> </w:t>
      </w:r>
      <w:r w:rsidR="00D80AC9" w:rsidRPr="00ED0774">
        <w:rPr>
          <w:rStyle w:val="affc"/>
        </w:rPr>
        <w:t>а</w:t>
      </w:r>
      <w:r w:rsidR="00926681" w:rsidRPr="00ED0774">
        <w:rPr>
          <w:rStyle w:val="affc"/>
        </w:rPr>
        <w:t xml:space="preserve"> </w:t>
      </w:r>
      <w:r w:rsidR="0054298A" w:rsidRPr="00ED0774">
        <w:rPr>
          <w:rStyle w:val="affc"/>
        </w:rPr>
        <w:t>в</w:t>
      </w:r>
      <w:r w:rsidR="00926681" w:rsidRPr="00ED0774">
        <w:rPr>
          <w:rStyle w:val="affc"/>
        </w:rPr>
        <w:t xml:space="preserve"> </w:t>
      </w:r>
      <w:r w:rsidR="00D80AC9" w:rsidRPr="00ED0774">
        <w:rPr>
          <w:rStyle w:val="affc"/>
        </w:rPr>
        <w:t>первые</w:t>
      </w:r>
      <w:r w:rsidR="00926681" w:rsidRPr="00ED0774">
        <w:rPr>
          <w:rStyle w:val="affc"/>
        </w:rPr>
        <w:t xml:space="preserve"> </w:t>
      </w:r>
      <w:r w:rsidR="0054298A" w:rsidRPr="00ED0774">
        <w:rPr>
          <w:rStyle w:val="affc"/>
        </w:rPr>
        <w:t>дни</w:t>
      </w:r>
      <w:r w:rsidR="00926681" w:rsidRPr="00ED0774">
        <w:rPr>
          <w:rStyle w:val="affc"/>
        </w:rPr>
        <w:t xml:space="preserve"> </w:t>
      </w:r>
      <w:r w:rsidR="0054298A" w:rsidRPr="00ED0774">
        <w:rPr>
          <w:rStyle w:val="affc"/>
        </w:rPr>
        <w:t>курса</w:t>
      </w:r>
      <w:r w:rsidR="00926681" w:rsidRPr="00ED0774">
        <w:rPr>
          <w:rStyle w:val="affc"/>
        </w:rPr>
        <w:t xml:space="preserve"> </w:t>
      </w:r>
      <w:r w:rsidR="00D80AC9" w:rsidRPr="00ED0774">
        <w:rPr>
          <w:rStyle w:val="affc"/>
        </w:rPr>
        <w:t>выполнять</w:t>
      </w:r>
      <w:r w:rsidR="00926681" w:rsidRPr="00ED0774">
        <w:rPr>
          <w:rStyle w:val="affc"/>
        </w:rPr>
        <w:t xml:space="preserve"> </w:t>
      </w:r>
      <w:r w:rsidR="00D80AC9" w:rsidRPr="00ED0774">
        <w:rPr>
          <w:rStyle w:val="affc"/>
        </w:rPr>
        <w:t>плазмаферезы</w:t>
      </w:r>
      <w:r w:rsidR="00926681" w:rsidRPr="00ED0774">
        <w:rPr>
          <w:rStyle w:val="affc"/>
        </w:rPr>
        <w:t xml:space="preserve"> </w:t>
      </w:r>
      <w:r w:rsidR="00D80AC9" w:rsidRPr="00ED0774">
        <w:rPr>
          <w:rStyle w:val="affc"/>
        </w:rPr>
        <w:t>через</w:t>
      </w:r>
      <w:r w:rsidR="00926681" w:rsidRPr="00ED0774">
        <w:rPr>
          <w:rStyle w:val="affc"/>
        </w:rPr>
        <w:t xml:space="preserve"> </w:t>
      </w:r>
      <w:r w:rsidR="00D80AC9" w:rsidRPr="00ED0774">
        <w:rPr>
          <w:rStyle w:val="affc"/>
        </w:rPr>
        <w:t>2</w:t>
      </w:r>
      <w:r w:rsidR="00723BA3" w:rsidRPr="00ED0774">
        <w:rPr>
          <w:rStyle w:val="affc"/>
        </w:rPr>
        <w:t>–</w:t>
      </w:r>
      <w:r w:rsidR="00D80AC9" w:rsidRPr="00ED0774">
        <w:rPr>
          <w:rStyle w:val="affc"/>
        </w:rPr>
        <w:t>3</w:t>
      </w:r>
      <w:r w:rsidR="00926681" w:rsidRPr="00ED0774">
        <w:rPr>
          <w:rStyle w:val="affc"/>
        </w:rPr>
        <w:t xml:space="preserve"> </w:t>
      </w:r>
      <w:r w:rsidR="00D80AC9" w:rsidRPr="00ED0774">
        <w:rPr>
          <w:rStyle w:val="affc"/>
        </w:rPr>
        <w:t>ч</w:t>
      </w:r>
      <w:r w:rsidR="00926681" w:rsidRPr="00ED0774">
        <w:rPr>
          <w:rStyle w:val="affc"/>
        </w:rPr>
        <w:t xml:space="preserve"> </w:t>
      </w:r>
      <w:r w:rsidR="00D80AC9" w:rsidRPr="00ED0774">
        <w:rPr>
          <w:rStyle w:val="affc"/>
        </w:rPr>
        <w:t>после</w:t>
      </w:r>
      <w:r w:rsidR="00926681" w:rsidRPr="00ED0774">
        <w:rPr>
          <w:rStyle w:val="affc"/>
        </w:rPr>
        <w:t xml:space="preserve"> </w:t>
      </w:r>
      <w:r w:rsidR="00D80AC9" w:rsidRPr="00ED0774">
        <w:rPr>
          <w:rStyle w:val="affc"/>
        </w:rPr>
        <w:t>введения</w:t>
      </w:r>
      <w:r w:rsidR="00926681" w:rsidRPr="00ED0774">
        <w:rPr>
          <w:rStyle w:val="affc"/>
        </w:rPr>
        <w:t xml:space="preserve"> </w:t>
      </w:r>
      <w:r w:rsidR="00D80AC9" w:rsidRPr="00ED0774">
        <w:rPr>
          <w:rStyle w:val="affc"/>
        </w:rPr>
        <w:t>цитарабина</w:t>
      </w:r>
      <w:r w:rsidR="00354AA3" w:rsidRPr="00ED0774">
        <w:rPr>
          <w:rStyle w:val="affc"/>
        </w:rPr>
        <w:t>**</w:t>
      </w:r>
      <w:r w:rsidR="00926681" w:rsidRPr="00ED0774">
        <w:rPr>
          <w:rStyle w:val="affc"/>
        </w:rPr>
        <w:t xml:space="preserve"> </w:t>
      </w:r>
      <w:r w:rsidR="00C75201" w:rsidRPr="00ED0774">
        <w:rPr>
          <w:rStyle w:val="affc"/>
        </w:rPr>
        <w:t>или</w:t>
      </w:r>
      <w:r w:rsidR="00926681" w:rsidRPr="00ED0774">
        <w:rPr>
          <w:rStyle w:val="affc"/>
        </w:rPr>
        <w:t xml:space="preserve"> </w:t>
      </w:r>
      <w:r w:rsidR="00C75201" w:rsidRPr="00ED0774">
        <w:rPr>
          <w:rStyle w:val="affc"/>
        </w:rPr>
        <w:t>прерывая</w:t>
      </w:r>
      <w:r w:rsidR="00926681" w:rsidRPr="00ED0774">
        <w:rPr>
          <w:rStyle w:val="affc"/>
        </w:rPr>
        <w:t xml:space="preserve"> </w:t>
      </w:r>
      <w:r w:rsidR="00C75201" w:rsidRPr="00ED0774">
        <w:rPr>
          <w:rStyle w:val="affc"/>
        </w:rPr>
        <w:t>на</w:t>
      </w:r>
      <w:r w:rsidR="00926681" w:rsidRPr="00ED0774">
        <w:rPr>
          <w:rStyle w:val="affc"/>
        </w:rPr>
        <w:t xml:space="preserve"> </w:t>
      </w:r>
      <w:r w:rsidR="00C75201" w:rsidRPr="00ED0774">
        <w:rPr>
          <w:rStyle w:val="affc"/>
        </w:rPr>
        <w:t>время</w:t>
      </w:r>
      <w:r w:rsidR="00926681" w:rsidRPr="00ED0774">
        <w:rPr>
          <w:rStyle w:val="affc"/>
        </w:rPr>
        <w:t xml:space="preserve"> </w:t>
      </w:r>
      <w:r w:rsidR="00C75201" w:rsidRPr="00ED0774">
        <w:rPr>
          <w:rStyle w:val="affc"/>
        </w:rPr>
        <w:t>проведения</w:t>
      </w:r>
      <w:r w:rsidR="00926681" w:rsidRPr="00ED0774">
        <w:rPr>
          <w:rStyle w:val="affc"/>
        </w:rPr>
        <w:t xml:space="preserve"> </w:t>
      </w:r>
      <w:r w:rsidR="00C75201" w:rsidRPr="00ED0774">
        <w:rPr>
          <w:rStyle w:val="affc"/>
        </w:rPr>
        <w:t>процедуры</w:t>
      </w:r>
      <w:r w:rsidR="00926681" w:rsidRPr="00ED0774">
        <w:rPr>
          <w:rStyle w:val="affc"/>
        </w:rPr>
        <w:t xml:space="preserve"> </w:t>
      </w:r>
      <w:r w:rsidR="00C75201" w:rsidRPr="00ED0774">
        <w:rPr>
          <w:rStyle w:val="affc"/>
        </w:rPr>
        <w:t>постоянную</w:t>
      </w:r>
      <w:r w:rsidR="00926681" w:rsidRPr="00ED0774">
        <w:rPr>
          <w:rStyle w:val="affc"/>
        </w:rPr>
        <w:t xml:space="preserve"> </w:t>
      </w:r>
      <w:r w:rsidR="00C75201" w:rsidRPr="00ED0774">
        <w:rPr>
          <w:rStyle w:val="affc"/>
        </w:rPr>
        <w:t>инфузию</w:t>
      </w:r>
      <w:r w:rsidR="00926681" w:rsidRPr="00ED0774">
        <w:rPr>
          <w:rStyle w:val="affc"/>
        </w:rPr>
        <w:t xml:space="preserve"> </w:t>
      </w:r>
      <w:r w:rsidR="00C75201" w:rsidRPr="00ED0774">
        <w:rPr>
          <w:rStyle w:val="affc"/>
        </w:rPr>
        <w:t>цитарабина**</w:t>
      </w:r>
      <w:r w:rsidR="00D80AC9" w:rsidRPr="00ED0774">
        <w:rPr>
          <w:rStyle w:val="affc"/>
        </w:rPr>
        <w:t>.</w:t>
      </w:r>
      <w:r w:rsidR="00926681" w:rsidRPr="00ED0774">
        <w:rPr>
          <w:rStyle w:val="affc"/>
        </w:rPr>
        <w:t xml:space="preserve"> </w:t>
      </w:r>
    </w:p>
    <w:p w14:paraId="3AAB6667" w14:textId="77777777" w:rsidR="00CD5232" w:rsidRPr="00ED0774" w:rsidRDefault="00CD5232" w:rsidP="004B2BF6">
      <w:pPr>
        <w:pStyle w:val="3"/>
        <w:divId w:val="488638550"/>
        <w:rPr>
          <w:rFonts w:ascii="Times New Roman" w:hAnsi="Times New Roman"/>
          <w:i/>
          <w:sz w:val="24"/>
          <w:szCs w:val="24"/>
        </w:rPr>
      </w:pPr>
      <w:bookmarkStart w:id="65" w:name="_Toc26787568"/>
      <w:bookmarkStart w:id="66" w:name="_Toc24472007"/>
      <w:bookmarkStart w:id="67" w:name="_Toc64624779"/>
      <w:r w:rsidRPr="00ED0774">
        <w:rPr>
          <w:rStyle w:val="affc"/>
          <w:rFonts w:ascii="Times New Roman" w:hAnsi="Times New Roman"/>
          <w:bCs w:val="0"/>
          <w:i w:val="0"/>
          <w:sz w:val="24"/>
          <w:szCs w:val="24"/>
          <w:u w:val="single"/>
        </w:rPr>
        <w:t>3.4.2</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Миелоидная</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саркома</w:t>
      </w:r>
      <w:bookmarkEnd w:id="65"/>
      <w:bookmarkEnd w:id="66"/>
      <w:bookmarkEnd w:id="67"/>
    </w:p>
    <w:p w14:paraId="5C845C0D" w14:textId="5D8F3ADB" w:rsidR="00044A18" w:rsidRPr="00ED0774" w:rsidRDefault="00D80AC9" w:rsidP="002E3A67">
      <w:pPr>
        <w:pStyle w:val="10"/>
        <w:divId w:val="488638550"/>
        <w:rPr>
          <w:lang w:val="ru-RU"/>
        </w:rPr>
      </w:pPr>
      <w:r w:rsidRPr="00ED0774">
        <w:rPr>
          <w:rStyle w:val="affb"/>
        </w:rPr>
        <w:t>Рекомендуется</w:t>
      </w:r>
      <w:r w:rsidR="00926681" w:rsidRPr="00ED0774">
        <w:rPr>
          <w:rStyle w:val="affb"/>
        </w:rPr>
        <w:t xml:space="preserve"> </w:t>
      </w:r>
      <w:r w:rsidR="003906FB" w:rsidRPr="00ED0774">
        <w:rPr>
          <w:rStyle w:val="affb"/>
          <w:b w:val="0"/>
        </w:rPr>
        <w:t>пациентам</w:t>
      </w:r>
      <w:r w:rsidR="00926681" w:rsidRPr="00ED0774">
        <w:t xml:space="preserve"> </w:t>
      </w:r>
      <w:r w:rsidR="00636C65" w:rsidRPr="00ED0774">
        <w:rPr>
          <w:lang w:val="ru-RU"/>
        </w:rPr>
        <w:t xml:space="preserve">с верифицированной миелоидной саркомой </w:t>
      </w:r>
      <w:r w:rsidRPr="00ED0774">
        <w:t>использовать</w:t>
      </w:r>
      <w:r w:rsidR="00636C65" w:rsidRPr="00ED0774">
        <w:rPr>
          <w:lang w:val="ru-RU"/>
        </w:rPr>
        <w:t xml:space="preserve"> те же те</w:t>
      </w:r>
      <w:r w:rsidR="002E309B" w:rsidRPr="00ED0774">
        <w:rPr>
          <w:lang w:val="ru-RU"/>
        </w:rPr>
        <w:t>рапевтические подходы, что и у пациентов с ОМЛ</w:t>
      </w:r>
      <w:r w:rsidR="00926681" w:rsidRPr="00ED0774">
        <w:t xml:space="preserve"> </w:t>
      </w:r>
      <w:r w:rsidR="0069751C" w:rsidRPr="00ED0774">
        <w:fldChar w:fldCharType="begin" w:fldLock="1"/>
      </w:r>
      <w:r w:rsidR="000E616A">
        <w:instrText>ADDIN CSL_CITATION {"citationItems":[{"id":"ITEM-1","itemData":{"DOI":"10.1182/blood-2011-04-347229","ISSN":"00064971","abstract":"Extramedullary (EM) manifestations of acute leukemia include a wide variety of clinically significant phenomena that often pose therapeutic dilemmas. Myeloid sarcoma (MS) and leukemia cutis (LC) represent 2 well-known EM manifestations with a range of clinical presentations. MS (also known as granulocytic sarcoma or chloroma) is a rare EM tumor of immature myeloid cells. LC specifically refers to the infiltration of the epidermis, dermis, or subcutis by neoplastic leukocytes (leukemia cells), resulting in clinically identifiable cutaneous lesions. The molecular mechanisms underlying EM involvement are not well defined, but recent immunophenotyping, cytogenetic, and molecular analysis are beginning to provide some understanding. Certain cytogenetic abnormalities are associated with increased risk of EM involvement, potentially through altering tissue-homing pathways. The prognostic significance of EM involvement is not fully understood. Therefore, it has been difficult to define the optimal treatment of patients with MS or LC. The timing of EM development at presentation versus relapse, involvement of the marrow, and AML risk classification help to determine our approach to treatment of EM disease. © 2011 by The American Society of Hematology.","author":[{"dropping-particle":"","family":"Bakst","given":"Richard L.","non-dropping-particle":"","parse-names":false,"suffix":""},{"dropping-particle":"","family":"Tallman","given":"Martin S.","non-dropping-particle":"","parse-names":false,"suffix":""},{"dropping-particle":"","family":"Douer","given":"Dan","non-dropping-particle":"","parse-names":false,"suffix":""},{"dropping-particle":"","family":"Yahalom","given":"Joachim","non-dropping-particle":"","parse-names":false,"suffix":""}],"container-title":"Blood","id":"ITEM-1","issue":"14","issued":{"date-parts":[["2011"]]},"page":"3785-3793","title":"How I treat extramedullary acute myeloid leukemia","type":"article-journal","volume":"118"},"uris":["http://www.mendeley.com/documents/?uuid=14742d90-7c36-3cbd-b4e3-37484ab74121"]}],"mendeley":{"formattedCitation":"[86]","plainTextFormattedCitation":"[86]","previouslyFormattedCitation":"[86]"},"properties":{"noteIndex":0},"schema":"https://github.com/citation-style-language/schema/raw/master/csl-citation.json"}</w:instrText>
      </w:r>
      <w:r w:rsidR="0069751C" w:rsidRPr="00ED0774">
        <w:fldChar w:fldCharType="separate"/>
      </w:r>
      <w:r w:rsidR="003E166B">
        <w:rPr>
          <w:noProof/>
        </w:rPr>
        <w:t>[87</w:t>
      </w:r>
      <w:r w:rsidR="000E616A" w:rsidRPr="000E616A">
        <w:rPr>
          <w:noProof/>
        </w:rPr>
        <w:t>]</w:t>
      </w:r>
      <w:r w:rsidR="0069751C" w:rsidRPr="00ED0774">
        <w:fldChar w:fldCharType="end"/>
      </w:r>
      <w:r w:rsidR="005570C2" w:rsidRPr="00ED0774">
        <w:t>.</w:t>
      </w:r>
      <w:r w:rsidR="00A11EED" w:rsidRPr="00ED0774">
        <w:rPr>
          <w:lang w:val="ru-RU"/>
        </w:rPr>
        <w:t xml:space="preserve"> </w:t>
      </w:r>
    </w:p>
    <w:p w14:paraId="5CCC485F" w14:textId="1BE5159F" w:rsidR="006E5861" w:rsidRPr="00ED0774" w:rsidRDefault="00101ED7" w:rsidP="002E3A67">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69751C"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8D0715" w:rsidRPr="00ED0774">
        <w:rPr>
          <w:rStyle w:val="affb"/>
        </w:rPr>
        <w:t>5</w:t>
      </w:r>
      <w:r w:rsidR="00CD79B1" w:rsidRPr="00ED0774">
        <w:rPr>
          <w:rStyle w:val="affb"/>
        </w:rPr>
        <w:t>)</w:t>
      </w:r>
    </w:p>
    <w:p w14:paraId="240142B3" w14:textId="77777777" w:rsidR="003906FB"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c"/>
        </w:rPr>
        <w:t xml:space="preserve"> </w:t>
      </w:r>
      <w:r w:rsidR="003906FB" w:rsidRPr="00ED0774">
        <w:rPr>
          <w:rStyle w:val="affc"/>
        </w:rPr>
        <w:t>при</w:t>
      </w:r>
      <w:r w:rsidR="00926681" w:rsidRPr="00ED0774">
        <w:rPr>
          <w:rStyle w:val="affc"/>
        </w:rPr>
        <w:t xml:space="preserve"> </w:t>
      </w:r>
      <w:r w:rsidR="003906FB" w:rsidRPr="00ED0774">
        <w:rPr>
          <w:rStyle w:val="affc"/>
        </w:rPr>
        <w:t>миелоидной</w:t>
      </w:r>
      <w:r w:rsidR="00926681" w:rsidRPr="00ED0774">
        <w:rPr>
          <w:rStyle w:val="affc"/>
        </w:rPr>
        <w:t xml:space="preserve"> </w:t>
      </w:r>
      <w:r w:rsidR="003906FB" w:rsidRPr="00ED0774">
        <w:rPr>
          <w:rStyle w:val="affc"/>
        </w:rPr>
        <w:t>саркоме</w:t>
      </w:r>
      <w:r w:rsidR="00926681" w:rsidRPr="00ED0774">
        <w:rPr>
          <w:rStyle w:val="affc"/>
        </w:rPr>
        <w:t xml:space="preserve"> </w:t>
      </w:r>
      <w:r w:rsidR="003906FB" w:rsidRPr="00ED0774">
        <w:rPr>
          <w:rStyle w:val="affc"/>
        </w:rPr>
        <w:t>показано</w:t>
      </w:r>
      <w:r w:rsidR="00926681" w:rsidRPr="00ED0774">
        <w:rPr>
          <w:rStyle w:val="affc"/>
        </w:rPr>
        <w:t xml:space="preserve"> </w:t>
      </w:r>
      <w:r w:rsidR="003906FB" w:rsidRPr="00ED0774">
        <w:rPr>
          <w:rStyle w:val="affc"/>
        </w:rPr>
        <w:t>проведение</w:t>
      </w:r>
      <w:r w:rsidR="00926681" w:rsidRPr="00ED0774">
        <w:rPr>
          <w:rStyle w:val="affc"/>
        </w:rPr>
        <w:t xml:space="preserve"> </w:t>
      </w:r>
      <w:r w:rsidR="003906FB" w:rsidRPr="00ED0774">
        <w:rPr>
          <w:rStyle w:val="affc"/>
        </w:rPr>
        <w:t>программы</w:t>
      </w:r>
      <w:r w:rsidR="00926681" w:rsidRPr="00ED0774">
        <w:rPr>
          <w:rStyle w:val="affc"/>
        </w:rPr>
        <w:t xml:space="preserve"> </w:t>
      </w:r>
      <w:r w:rsidR="003906FB" w:rsidRPr="00ED0774">
        <w:rPr>
          <w:rStyle w:val="affc"/>
        </w:rPr>
        <w:t>нейропрофилактики.</w:t>
      </w:r>
      <w:r w:rsidR="00926681" w:rsidRPr="00ED0774">
        <w:t xml:space="preserve"> </w:t>
      </w:r>
      <w:r w:rsidR="003906FB" w:rsidRPr="00ED0774">
        <w:rPr>
          <w:rStyle w:val="affc"/>
        </w:rPr>
        <w:t>Миелоидная</w:t>
      </w:r>
      <w:r w:rsidR="00926681" w:rsidRPr="00ED0774">
        <w:rPr>
          <w:rStyle w:val="affc"/>
        </w:rPr>
        <w:t xml:space="preserve"> </w:t>
      </w:r>
      <w:r w:rsidR="003906FB" w:rsidRPr="00ED0774">
        <w:rPr>
          <w:rStyle w:val="affc"/>
        </w:rPr>
        <w:t>саркома</w:t>
      </w:r>
      <w:r w:rsidR="00926681" w:rsidRPr="00ED0774">
        <w:rPr>
          <w:rStyle w:val="affc"/>
        </w:rPr>
        <w:t xml:space="preserve"> </w:t>
      </w:r>
      <w:r w:rsidR="003906FB" w:rsidRPr="00ED0774">
        <w:rPr>
          <w:rStyle w:val="affc"/>
        </w:rPr>
        <w:t>(син</w:t>
      </w:r>
      <w:r w:rsidR="00996382" w:rsidRPr="00ED0774">
        <w:rPr>
          <w:rStyle w:val="affc"/>
        </w:rPr>
        <w:t>оним</w:t>
      </w:r>
      <w:r w:rsidR="003906FB" w:rsidRPr="00ED0774">
        <w:rPr>
          <w:rStyle w:val="affc"/>
        </w:rPr>
        <w:t>:</w:t>
      </w:r>
      <w:r w:rsidR="00926681" w:rsidRPr="00ED0774">
        <w:rPr>
          <w:rStyle w:val="affc"/>
        </w:rPr>
        <w:t xml:space="preserve"> </w:t>
      </w:r>
      <w:r w:rsidR="003906FB" w:rsidRPr="00ED0774">
        <w:rPr>
          <w:rStyle w:val="affc"/>
        </w:rPr>
        <w:t>экстрамедуллярная</w:t>
      </w:r>
      <w:r w:rsidR="00926681" w:rsidRPr="00ED0774">
        <w:rPr>
          <w:rStyle w:val="affc"/>
        </w:rPr>
        <w:t xml:space="preserve"> </w:t>
      </w:r>
      <w:r w:rsidR="003906FB" w:rsidRPr="00ED0774">
        <w:rPr>
          <w:rStyle w:val="affc"/>
        </w:rPr>
        <w:t>миелоидная</w:t>
      </w:r>
      <w:r w:rsidR="00926681" w:rsidRPr="00ED0774">
        <w:rPr>
          <w:rStyle w:val="affc"/>
        </w:rPr>
        <w:t xml:space="preserve"> </w:t>
      </w:r>
      <w:r w:rsidR="003906FB" w:rsidRPr="00ED0774">
        <w:rPr>
          <w:rStyle w:val="affc"/>
        </w:rPr>
        <w:t>опухоль,</w:t>
      </w:r>
      <w:r w:rsidR="00926681" w:rsidRPr="00ED0774">
        <w:rPr>
          <w:rStyle w:val="affc"/>
        </w:rPr>
        <w:t xml:space="preserve"> </w:t>
      </w:r>
      <w:r w:rsidR="003906FB" w:rsidRPr="00ED0774">
        <w:rPr>
          <w:rStyle w:val="affc"/>
        </w:rPr>
        <w:t>гранулоцитарная</w:t>
      </w:r>
      <w:r w:rsidR="00926681" w:rsidRPr="00ED0774">
        <w:rPr>
          <w:rStyle w:val="affc"/>
        </w:rPr>
        <w:t xml:space="preserve"> </w:t>
      </w:r>
      <w:r w:rsidR="003906FB" w:rsidRPr="00ED0774">
        <w:rPr>
          <w:rStyle w:val="affc"/>
        </w:rPr>
        <w:t>саркома,</w:t>
      </w:r>
      <w:r w:rsidR="00926681" w:rsidRPr="00ED0774">
        <w:rPr>
          <w:rStyle w:val="affc"/>
        </w:rPr>
        <w:t xml:space="preserve"> </w:t>
      </w:r>
      <w:r w:rsidR="003906FB" w:rsidRPr="00ED0774">
        <w:rPr>
          <w:rStyle w:val="affc"/>
        </w:rPr>
        <w:t>хлорома)</w:t>
      </w:r>
      <w:r w:rsidR="00926681" w:rsidRPr="00ED0774">
        <w:rPr>
          <w:rStyle w:val="affc"/>
        </w:rPr>
        <w:t xml:space="preserve"> </w:t>
      </w:r>
      <w:r w:rsidR="003906FB" w:rsidRPr="00ED0774">
        <w:rPr>
          <w:rStyle w:val="affc"/>
        </w:rPr>
        <w:t>–</w:t>
      </w:r>
      <w:r w:rsidR="00926681" w:rsidRPr="00ED0774">
        <w:rPr>
          <w:rStyle w:val="affc"/>
        </w:rPr>
        <w:t xml:space="preserve"> </w:t>
      </w:r>
      <w:r w:rsidR="003906FB" w:rsidRPr="00ED0774">
        <w:rPr>
          <w:rStyle w:val="affc"/>
        </w:rPr>
        <w:t>опухоль,</w:t>
      </w:r>
      <w:r w:rsidR="00926681" w:rsidRPr="00ED0774">
        <w:rPr>
          <w:rStyle w:val="affc"/>
        </w:rPr>
        <w:t xml:space="preserve"> </w:t>
      </w:r>
      <w:r w:rsidR="003906FB" w:rsidRPr="00ED0774">
        <w:rPr>
          <w:rStyle w:val="affc"/>
        </w:rPr>
        <w:t>состоящая</w:t>
      </w:r>
      <w:r w:rsidR="00926681" w:rsidRPr="00ED0774">
        <w:rPr>
          <w:rStyle w:val="affc"/>
        </w:rPr>
        <w:t xml:space="preserve"> </w:t>
      </w:r>
      <w:r w:rsidR="003906FB" w:rsidRPr="00ED0774">
        <w:rPr>
          <w:rStyle w:val="affc"/>
        </w:rPr>
        <w:t>из</w:t>
      </w:r>
      <w:r w:rsidR="00926681" w:rsidRPr="00ED0774">
        <w:rPr>
          <w:rStyle w:val="affc"/>
        </w:rPr>
        <w:t xml:space="preserve"> </w:t>
      </w:r>
      <w:r w:rsidR="003906FB" w:rsidRPr="00ED0774">
        <w:rPr>
          <w:rStyle w:val="affc"/>
        </w:rPr>
        <w:t>миелоидных</w:t>
      </w:r>
      <w:r w:rsidR="00926681" w:rsidRPr="00ED0774">
        <w:rPr>
          <w:rStyle w:val="affc"/>
        </w:rPr>
        <w:t xml:space="preserve"> </w:t>
      </w:r>
      <w:r w:rsidR="003906FB" w:rsidRPr="00ED0774">
        <w:rPr>
          <w:rStyle w:val="affc"/>
        </w:rPr>
        <w:t>клеток-предшественниц,</w:t>
      </w:r>
      <w:r w:rsidR="00926681" w:rsidRPr="00ED0774">
        <w:rPr>
          <w:rStyle w:val="affc"/>
        </w:rPr>
        <w:t xml:space="preserve"> </w:t>
      </w:r>
      <w:r w:rsidR="003906FB" w:rsidRPr="00ED0774">
        <w:rPr>
          <w:rStyle w:val="affc"/>
        </w:rPr>
        <w:t>возникающая</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любом</w:t>
      </w:r>
      <w:r w:rsidR="00926681" w:rsidRPr="00ED0774">
        <w:rPr>
          <w:rStyle w:val="affc"/>
        </w:rPr>
        <w:t xml:space="preserve"> </w:t>
      </w:r>
      <w:r w:rsidR="003906FB" w:rsidRPr="00ED0774">
        <w:rPr>
          <w:rStyle w:val="affc"/>
        </w:rPr>
        <w:t>месте,</w:t>
      </w:r>
      <w:r w:rsidR="00926681" w:rsidRPr="00ED0774">
        <w:rPr>
          <w:rStyle w:val="affc"/>
        </w:rPr>
        <w:t xml:space="preserve"> </w:t>
      </w:r>
      <w:r w:rsidR="003906FB" w:rsidRPr="00ED0774">
        <w:rPr>
          <w:rStyle w:val="affc"/>
        </w:rPr>
        <w:t>отличном</w:t>
      </w:r>
      <w:r w:rsidR="00926681" w:rsidRPr="00ED0774">
        <w:rPr>
          <w:rStyle w:val="affc"/>
        </w:rPr>
        <w:t xml:space="preserve"> </w:t>
      </w:r>
      <w:r w:rsidR="003906FB" w:rsidRPr="00ED0774">
        <w:rPr>
          <w:rStyle w:val="affc"/>
        </w:rPr>
        <w:t>от</w:t>
      </w:r>
      <w:r w:rsidR="00926681" w:rsidRPr="00ED0774">
        <w:rPr>
          <w:rStyle w:val="affc"/>
        </w:rPr>
        <w:t xml:space="preserve"> </w:t>
      </w:r>
      <w:r w:rsidR="003906FB" w:rsidRPr="00ED0774">
        <w:rPr>
          <w:rStyle w:val="affc"/>
        </w:rPr>
        <w:t>костного</w:t>
      </w:r>
      <w:r w:rsidR="00926681" w:rsidRPr="00ED0774">
        <w:rPr>
          <w:rStyle w:val="affc"/>
        </w:rPr>
        <w:t xml:space="preserve"> </w:t>
      </w:r>
      <w:r w:rsidR="003906FB" w:rsidRPr="00ED0774">
        <w:rPr>
          <w:rStyle w:val="affc"/>
        </w:rPr>
        <w:t>мозга</w:t>
      </w:r>
      <w:r w:rsidR="00926681" w:rsidRPr="00ED0774">
        <w:rPr>
          <w:rStyle w:val="affc"/>
        </w:rPr>
        <w:t xml:space="preserve"> </w:t>
      </w:r>
      <w:r w:rsidR="003906FB" w:rsidRPr="00ED0774">
        <w:rPr>
          <w:rStyle w:val="affc"/>
        </w:rPr>
        <w:t>(наиболее</w:t>
      </w:r>
      <w:r w:rsidR="00926681" w:rsidRPr="00ED0774">
        <w:rPr>
          <w:rStyle w:val="affc"/>
        </w:rPr>
        <w:t xml:space="preserve"> </w:t>
      </w:r>
      <w:r w:rsidR="003906FB" w:rsidRPr="00ED0774">
        <w:rPr>
          <w:rStyle w:val="affc"/>
        </w:rPr>
        <w:t>часто</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коже,</w:t>
      </w:r>
      <w:r w:rsidR="00926681" w:rsidRPr="00ED0774">
        <w:rPr>
          <w:rStyle w:val="affc"/>
        </w:rPr>
        <w:t xml:space="preserve"> </w:t>
      </w:r>
      <w:r w:rsidR="003906FB" w:rsidRPr="00ED0774">
        <w:rPr>
          <w:rStyle w:val="affc"/>
        </w:rPr>
        <w:t>лимфатических</w:t>
      </w:r>
      <w:r w:rsidR="00926681" w:rsidRPr="00ED0774">
        <w:rPr>
          <w:rStyle w:val="affc"/>
        </w:rPr>
        <w:t xml:space="preserve"> </w:t>
      </w:r>
      <w:r w:rsidR="003906FB" w:rsidRPr="00ED0774">
        <w:rPr>
          <w:rStyle w:val="affc"/>
        </w:rPr>
        <w:t>узлах,</w:t>
      </w:r>
      <w:r w:rsidR="00926681" w:rsidRPr="00ED0774">
        <w:rPr>
          <w:rStyle w:val="affc"/>
        </w:rPr>
        <w:t xml:space="preserve"> </w:t>
      </w:r>
      <w:r w:rsidR="00996382" w:rsidRPr="00ED0774">
        <w:rPr>
          <w:rStyle w:val="affc"/>
        </w:rPr>
        <w:t>желудочно-кишечном</w:t>
      </w:r>
      <w:r w:rsidR="00926681" w:rsidRPr="00ED0774">
        <w:rPr>
          <w:rStyle w:val="affc"/>
        </w:rPr>
        <w:t xml:space="preserve"> </w:t>
      </w:r>
      <w:r w:rsidR="00996382" w:rsidRPr="00ED0774">
        <w:rPr>
          <w:rStyle w:val="affc"/>
        </w:rPr>
        <w:t>тракте</w:t>
      </w:r>
      <w:r w:rsidR="003906FB" w:rsidRPr="00ED0774">
        <w:rPr>
          <w:rStyle w:val="affc"/>
        </w:rPr>
        <w:t>,</w:t>
      </w:r>
      <w:r w:rsidR="00926681" w:rsidRPr="00ED0774">
        <w:rPr>
          <w:rStyle w:val="affc"/>
        </w:rPr>
        <w:t xml:space="preserve"> </w:t>
      </w:r>
      <w:r w:rsidR="003906FB" w:rsidRPr="00ED0774">
        <w:rPr>
          <w:rStyle w:val="affc"/>
        </w:rPr>
        <w:t>костях,</w:t>
      </w:r>
      <w:r w:rsidR="00926681" w:rsidRPr="00ED0774">
        <w:rPr>
          <w:rStyle w:val="affc"/>
        </w:rPr>
        <w:t xml:space="preserve"> </w:t>
      </w:r>
      <w:r w:rsidR="003906FB" w:rsidRPr="00ED0774">
        <w:rPr>
          <w:rStyle w:val="affc"/>
        </w:rPr>
        <w:t>мягких</w:t>
      </w:r>
      <w:r w:rsidR="00926681" w:rsidRPr="00ED0774">
        <w:rPr>
          <w:rStyle w:val="affc"/>
        </w:rPr>
        <w:t xml:space="preserve"> </w:t>
      </w:r>
      <w:r w:rsidR="003906FB" w:rsidRPr="00ED0774">
        <w:rPr>
          <w:rStyle w:val="affc"/>
        </w:rPr>
        <w:t>тканях</w:t>
      </w:r>
      <w:r w:rsidR="00926681" w:rsidRPr="00ED0774">
        <w:rPr>
          <w:rStyle w:val="affc"/>
        </w:rPr>
        <w:t xml:space="preserve"> </w:t>
      </w:r>
      <w:r w:rsidR="003906FB" w:rsidRPr="00ED0774">
        <w:rPr>
          <w:rStyle w:val="affc"/>
        </w:rPr>
        <w:t>и</w:t>
      </w:r>
      <w:r w:rsidR="00926681" w:rsidRPr="00ED0774">
        <w:rPr>
          <w:rStyle w:val="affc"/>
        </w:rPr>
        <w:t xml:space="preserve"> </w:t>
      </w:r>
      <w:r w:rsidR="003906FB" w:rsidRPr="00ED0774">
        <w:rPr>
          <w:rStyle w:val="affc"/>
        </w:rPr>
        <w:t>яичках).</w:t>
      </w:r>
      <w:r w:rsidR="00926681" w:rsidRPr="00ED0774">
        <w:rPr>
          <w:rStyle w:val="affc"/>
        </w:rPr>
        <w:t xml:space="preserve"> </w:t>
      </w:r>
      <w:r w:rsidR="00996382" w:rsidRPr="00ED0774">
        <w:rPr>
          <w:rStyle w:val="affc"/>
        </w:rPr>
        <w:t>Миелоидная</w:t>
      </w:r>
      <w:r w:rsidR="00926681" w:rsidRPr="00ED0774">
        <w:rPr>
          <w:rStyle w:val="affc"/>
        </w:rPr>
        <w:t xml:space="preserve"> </w:t>
      </w:r>
      <w:r w:rsidR="00996382" w:rsidRPr="00ED0774">
        <w:rPr>
          <w:rStyle w:val="affc"/>
        </w:rPr>
        <w:t>саркома</w:t>
      </w:r>
      <w:r w:rsidR="00926681" w:rsidRPr="00ED0774">
        <w:rPr>
          <w:rStyle w:val="affc"/>
        </w:rPr>
        <w:t xml:space="preserve"> </w:t>
      </w:r>
      <w:r w:rsidR="003906FB" w:rsidRPr="00ED0774">
        <w:rPr>
          <w:rStyle w:val="affc"/>
        </w:rPr>
        <w:t>может</w:t>
      </w:r>
      <w:r w:rsidR="00926681" w:rsidRPr="00ED0774">
        <w:rPr>
          <w:rStyle w:val="affc"/>
        </w:rPr>
        <w:t xml:space="preserve"> </w:t>
      </w:r>
      <w:r w:rsidR="003906FB" w:rsidRPr="00ED0774">
        <w:rPr>
          <w:rStyle w:val="affc"/>
        </w:rPr>
        <w:t>развиваться</w:t>
      </w:r>
      <w:r w:rsidR="00926681" w:rsidRPr="00ED0774">
        <w:rPr>
          <w:rStyle w:val="affc"/>
        </w:rPr>
        <w:t xml:space="preserve"> </w:t>
      </w:r>
      <w:r w:rsidR="003906FB" w:rsidRPr="00ED0774">
        <w:rPr>
          <w:rStyle w:val="affc"/>
        </w:rPr>
        <w:t>de</w:t>
      </w:r>
      <w:r w:rsidR="00926681" w:rsidRPr="00ED0774">
        <w:rPr>
          <w:rStyle w:val="affc"/>
        </w:rPr>
        <w:t xml:space="preserve"> </w:t>
      </w:r>
      <w:r w:rsidR="003906FB" w:rsidRPr="00ED0774">
        <w:rPr>
          <w:rStyle w:val="affc"/>
        </w:rPr>
        <w:t>novo,</w:t>
      </w:r>
      <w:r w:rsidR="00926681" w:rsidRPr="00ED0774">
        <w:rPr>
          <w:rStyle w:val="affc"/>
        </w:rPr>
        <w:t xml:space="preserve"> </w:t>
      </w:r>
      <w:r w:rsidR="003906FB" w:rsidRPr="00ED0774">
        <w:rPr>
          <w:rStyle w:val="affc"/>
        </w:rPr>
        <w:t>предшествуя</w:t>
      </w:r>
      <w:r w:rsidR="00926681" w:rsidRPr="00ED0774">
        <w:rPr>
          <w:rStyle w:val="affc"/>
        </w:rPr>
        <w:t xml:space="preserve"> </w:t>
      </w:r>
      <w:r w:rsidR="003906FB" w:rsidRPr="00ED0774">
        <w:rPr>
          <w:rStyle w:val="affc"/>
        </w:rPr>
        <w:t>ОМЛ,</w:t>
      </w:r>
      <w:r w:rsidR="00926681" w:rsidRPr="00ED0774">
        <w:rPr>
          <w:rStyle w:val="affc"/>
        </w:rPr>
        <w:t xml:space="preserve"> </w:t>
      </w:r>
      <w:r w:rsidR="003906FB" w:rsidRPr="00ED0774">
        <w:rPr>
          <w:rStyle w:val="affc"/>
        </w:rPr>
        <w:t>возникать</w:t>
      </w:r>
      <w:r w:rsidR="00926681" w:rsidRPr="00ED0774">
        <w:rPr>
          <w:rStyle w:val="affc"/>
        </w:rPr>
        <w:t xml:space="preserve"> </w:t>
      </w:r>
      <w:r w:rsidR="003906FB" w:rsidRPr="00ED0774">
        <w:rPr>
          <w:rStyle w:val="affc"/>
        </w:rPr>
        <w:t>параллельно</w:t>
      </w:r>
      <w:r w:rsidR="00926681" w:rsidRPr="00ED0774">
        <w:rPr>
          <w:rStyle w:val="affc"/>
        </w:rPr>
        <w:t xml:space="preserve"> </w:t>
      </w:r>
      <w:r w:rsidR="003906FB" w:rsidRPr="00ED0774">
        <w:rPr>
          <w:rStyle w:val="affc"/>
        </w:rPr>
        <w:t>развитию</w:t>
      </w:r>
      <w:r w:rsidR="00926681" w:rsidRPr="00ED0774">
        <w:rPr>
          <w:rStyle w:val="affc"/>
        </w:rPr>
        <w:t xml:space="preserve"> </w:t>
      </w:r>
      <w:r w:rsidR="003906FB" w:rsidRPr="00ED0774">
        <w:rPr>
          <w:rStyle w:val="affc"/>
        </w:rPr>
        <w:t>ОМЛ</w:t>
      </w:r>
      <w:r w:rsidR="00926681" w:rsidRPr="00ED0774">
        <w:rPr>
          <w:rStyle w:val="affc"/>
        </w:rPr>
        <w:t xml:space="preserve"> </w:t>
      </w:r>
      <w:r w:rsidR="003906FB" w:rsidRPr="00ED0774">
        <w:rPr>
          <w:rStyle w:val="affc"/>
        </w:rPr>
        <w:t>или</w:t>
      </w:r>
      <w:r w:rsidR="00926681" w:rsidRPr="00ED0774">
        <w:rPr>
          <w:rStyle w:val="affc"/>
        </w:rPr>
        <w:t xml:space="preserve"> </w:t>
      </w:r>
      <w:r w:rsidR="003906FB" w:rsidRPr="00ED0774">
        <w:rPr>
          <w:rStyle w:val="affc"/>
        </w:rPr>
        <w:t>презентировать</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качестве</w:t>
      </w:r>
      <w:r w:rsidR="00926681" w:rsidRPr="00ED0774">
        <w:rPr>
          <w:rStyle w:val="affc"/>
        </w:rPr>
        <w:t xml:space="preserve"> </w:t>
      </w:r>
      <w:r w:rsidR="003906FB" w:rsidRPr="00ED0774">
        <w:rPr>
          <w:rStyle w:val="affc"/>
        </w:rPr>
        <w:t>бластной</w:t>
      </w:r>
      <w:r w:rsidR="00926681" w:rsidRPr="00ED0774">
        <w:rPr>
          <w:rStyle w:val="affc"/>
        </w:rPr>
        <w:t xml:space="preserve"> </w:t>
      </w:r>
      <w:r w:rsidR="003906FB" w:rsidRPr="00ED0774">
        <w:rPr>
          <w:rStyle w:val="affc"/>
        </w:rPr>
        <w:t>трансформации</w:t>
      </w:r>
      <w:r w:rsidR="00926681" w:rsidRPr="00ED0774">
        <w:rPr>
          <w:rStyle w:val="affc"/>
        </w:rPr>
        <w:t xml:space="preserve"> </w:t>
      </w:r>
      <w:r w:rsidR="003906FB" w:rsidRPr="00ED0774">
        <w:rPr>
          <w:rStyle w:val="affc"/>
        </w:rPr>
        <w:t>МДС,</w:t>
      </w:r>
      <w:r w:rsidR="00926681" w:rsidRPr="00ED0774">
        <w:rPr>
          <w:rStyle w:val="affc"/>
        </w:rPr>
        <w:t xml:space="preserve"> </w:t>
      </w:r>
      <w:r w:rsidR="003906FB" w:rsidRPr="00ED0774">
        <w:rPr>
          <w:rStyle w:val="affc"/>
        </w:rPr>
        <w:t>МПЗ</w:t>
      </w:r>
      <w:r w:rsidR="00926681" w:rsidRPr="00ED0774">
        <w:rPr>
          <w:rStyle w:val="affc"/>
        </w:rPr>
        <w:t xml:space="preserve"> </w:t>
      </w:r>
      <w:r w:rsidR="003906FB" w:rsidRPr="00ED0774">
        <w:rPr>
          <w:rStyle w:val="affc"/>
        </w:rPr>
        <w:t>или</w:t>
      </w:r>
      <w:r w:rsidR="00926681" w:rsidRPr="00ED0774">
        <w:rPr>
          <w:rStyle w:val="affc"/>
        </w:rPr>
        <w:t xml:space="preserve"> </w:t>
      </w:r>
      <w:r w:rsidR="003906FB" w:rsidRPr="00ED0774">
        <w:rPr>
          <w:rStyle w:val="affc"/>
        </w:rPr>
        <w:t>МДС/МПЗ.</w:t>
      </w:r>
      <w:r w:rsidR="00926681" w:rsidRPr="00ED0774">
        <w:rPr>
          <w:rStyle w:val="affc"/>
        </w:rPr>
        <w:t xml:space="preserve"> </w:t>
      </w:r>
      <w:r w:rsidR="003906FB" w:rsidRPr="00ED0774">
        <w:rPr>
          <w:rStyle w:val="affc"/>
        </w:rPr>
        <w:t>Диагноз</w:t>
      </w:r>
      <w:r w:rsidR="00926681" w:rsidRPr="00ED0774">
        <w:rPr>
          <w:rStyle w:val="affc"/>
        </w:rPr>
        <w:t xml:space="preserve"> </w:t>
      </w:r>
      <w:r w:rsidR="003906FB" w:rsidRPr="00ED0774">
        <w:rPr>
          <w:rStyle w:val="affc"/>
        </w:rPr>
        <w:t>устанавлива</w:t>
      </w:r>
      <w:r w:rsidR="00E66CB3" w:rsidRPr="00ED0774">
        <w:rPr>
          <w:rStyle w:val="affc"/>
        </w:rPr>
        <w:t>ют</w:t>
      </w:r>
      <w:r w:rsidR="00926681" w:rsidRPr="00ED0774">
        <w:rPr>
          <w:rStyle w:val="affc"/>
        </w:rPr>
        <w:t xml:space="preserve"> </w:t>
      </w:r>
      <w:r w:rsidR="003906FB" w:rsidRPr="00ED0774">
        <w:rPr>
          <w:rStyle w:val="affc"/>
        </w:rPr>
        <w:t>на</w:t>
      </w:r>
      <w:r w:rsidR="00926681" w:rsidRPr="00ED0774">
        <w:rPr>
          <w:rStyle w:val="affc"/>
        </w:rPr>
        <w:t xml:space="preserve"> </w:t>
      </w:r>
      <w:r w:rsidR="003906FB" w:rsidRPr="00ED0774">
        <w:rPr>
          <w:rStyle w:val="affc"/>
        </w:rPr>
        <w:t>основании</w:t>
      </w:r>
      <w:r w:rsidR="00926681" w:rsidRPr="00ED0774">
        <w:rPr>
          <w:rStyle w:val="affc"/>
        </w:rPr>
        <w:t xml:space="preserve"> </w:t>
      </w:r>
      <w:r w:rsidR="003906FB" w:rsidRPr="00ED0774">
        <w:rPr>
          <w:rStyle w:val="affc"/>
        </w:rPr>
        <w:t>биопсии</w:t>
      </w:r>
      <w:r w:rsidR="00926681" w:rsidRPr="00ED0774">
        <w:rPr>
          <w:rStyle w:val="affc"/>
        </w:rPr>
        <w:t xml:space="preserve"> </w:t>
      </w:r>
      <w:r w:rsidR="003906FB" w:rsidRPr="00ED0774">
        <w:rPr>
          <w:rStyle w:val="affc"/>
        </w:rPr>
        <w:t>опухолевого</w:t>
      </w:r>
      <w:r w:rsidR="00926681" w:rsidRPr="00ED0774">
        <w:rPr>
          <w:rStyle w:val="affc"/>
        </w:rPr>
        <w:t xml:space="preserve"> </w:t>
      </w:r>
      <w:r w:rsidR="003906FB" w:rsidRPr="00ED0774">
        <w:rPr>
          <w:rStyle w:val="affc"/>
        </w:rPr>
        <w:t>образования</w:t>
      </w:r>
      <w:r w:rsidR="00926681" w:rsidRPr="00ED0774">
        <w:rPr>
          <w:rStyle w:val="affc"/>
        </w:rPr>
        <w:t xml:space="preserve"> </w:t>
      </w:r>
      <w:r w:rsidR="003906FB" w:rsidRPr="00ED0774">
        <w:rPr>
          <w:rStyle w:val="affc"/>
        </w:rPr>
        <w:t>и</w:t>
      </w:r>
      <w:r w:rsidR="00926681" w:rsidRPr="00ED0774">
        <w:rPr>
          <w:rStyle w:val="affc"/>
        </w:rPr>
        <w:t xml:space="preserve"> </w:t>
      </w:r>
      <w:r w:rsidR="002F4534" w:rsidRPr="00ED0774">
        <w:rPr>
          <w:rStyle w:val="affc"/>
        </w:rPr>
        <w:t>использования</w:t>
      </w:r>
      <w:r w:rsidR="00926681" w:rsidRPr="00ED0774">
        <w:rPr>
          <w:rStyle w:val="affc"/>
        </w:rPr>
        <w:t xml:space="preserve"> </w:t>
      </w:r>
      <w:r w:rsidR="003906FB" w:rsidRPr="00ED0774">
        <w:rPr>
          <w:rStyle w:val="affc"/>
        </w:rPr>
        <w:t>в</w:t>
      </w:r>
      <w:r w:rsidR="00926681" w:rsidRPr="00ED0774">
        <w:rPr>
          <w:rStyle w:val="affc"/>
        </w:rPr>
        <w:t xml:space="preserve"> </w:t>
      </w:r>
      <w:r w:rsidR="003906FB" w:rsidRPr="00ED0774">
        <w:rPr>
          <w:rStyle w:val="affc"/>
        </w:rPr>
        <w:t>дальнейшем</w:t>
      </w:r>
      <w:r w:rsidR="00926681" w:rsidRPr="00ED0774">
        <w:rPr>
          <w:rStyle w:val="affc"/>
        </w:rPr>
        <w:t xml:space="preserve"> </w:t>
      </w:r>
      <w:r w:rsidR="003906FB" w:rsidRPr="00ED0774">
        <w:rPr>
          <w:rStyle w:val="affc"/>
        </w:rPr>
        <w:t>цитохимических</w:t>
      </w:r>
      <w:r w:rsidR="00926681" w:rsidRPr="00ED0774">
        <w:rPr>
          <w:rStyle w:val="affc"/>
        </w:rPr>
        <w:t xml:space="preserve"> </w:t>
      </w:r>
      <w:r w:rsidR="003906FB" w:rsidRPr="00ED0774">
        <w:rPr>
          <w:rStyle w:val="affc"/>
        </w:rPr>
        <w:t>(отпечатки)</w:t>
      </w:r>
      <w:r w:rsidR="00926681" w:rsidRPr="00ED0774">
        <w:rPr>
          <w:rStyle w:val="affc"/>
        </w:rPr>
        <w:t xml:space="preserve"> </w:t>
      </w:r>
      <w:r w:rsidR="003906FB" w:rsidRPr="00ED0774">
        <w:rPr>
          <w:rStyle w:val="affc"/>
        </w:rPr>
        <w:t>и</w:t>
      </w:r>
      <w:r w:rsidR="00926681" w:rsidRPr="00ED0774">
        <w:rPr>
          <w:rStyle w:val="affc"/>
        </w:rPr>
        <w:t xml:space="preserve"> </w:t>
      </w:r>
      <w:r w:rsidR="003906FB" w:rsidRPr="00ED0774">
        <w:rPr>
          <w:rStyle w:val="affc"/>
        </w:rPr>
        <w:t>иммуногистохимических</w:t>
      </w:r>
      <w:r w:rsidR="00926681" w:rsidRPr="00ED0774">
        <w:rPr>
          <w:rStyle w:val="affc"/>
        </w:rPr>
        <w:t xml:space="preserve"> </w:t>
      </w:r>
      <w:r w:rsidR="003906FB" w:rsidRPr="00ED0774">
        <w:rPr>
          <w:rStyle w:val="affc"/>
        </w:rPr>
        <w:t>(биоптат)</w:t>
      </w:r>
      <w:r w:rsidR="00926681" w:rsidRPr="00ED0774">
        <w:rPr>
          <w:rStyle w:val="affc"/>
        </w:rPr>
        <w:t xml:space="preserve"> </w:t>
      </w:r>
      <w:r w:rsidR="003906FB" w:rsidRPr="00ED0774">
        <w:rPr>
          <w:rStyle w:val="affc"/>
        </w:rPr>
        <w:t>методов</w:t>
      </w:r>
      <w:r w:rsidR="00926681" w:rsidRPr="00ED0774">
        <w:rPr>
          <w:rStyle w:val="affc"/>
        </w:rPr>
        <w:t xml:space="preserve"> </w:t>
      </w:r>
      <w:r w:rsidR="0069751C" w:rsidRPr="00ED0774">
        <w:rPr>
          <w:rStyle w:val="affc"/>
        </w:rPr>
        <w:fldChar w:fldCharType="begin" w:fldLock="1"/>
      </w:r>
      <w:r w:rsidR="00907AA0" w:rsidRPr="00ED0774">
        <w:rPr>
          <w:rStyle w:val="affc"/>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ED0774">
        <w:rPr>
          <w:rStyle w:val="affc"/>
        </w:rPr>
        <w:fldChar w:fldCharType="separate"/>
      </w:r>
      <w:r w:rsidR="00907AA0" w:rsidRPr="00ED0774">
        <w:rPr>
          <w:rStyle w:val="affc"/>
          <w:noProof/>
        </w:rPr>
        <w:t>[1]</w:t>
      </w:r>
      <w:r w:rsidR="0069751C" w:rsidRPr="00ED0774">
        <w:rPr>
          <w:rStyle w:val="affc"/>
        </w:rPr>
        <w:fldChar w:fldCharType="end"/>
      </w:r>
      <w:r w:rsidR="003906FB" w:rsidRPr="00ED0774">
        <w:rPr>
          <w:rStyle w:val="affc"/>
        </w:rPr>
        <w:t>.</w:t>
      </w:r>
    </w:p>
    <w:p w14:paraId="5F688CDD" w14:textId="77777777" w:rsidR="00CD5232" w:rsidRPr="00ED0774" w:rsidRDefault="00CD5232" w:rsidP="004B2BF6">
      <w:pPr>
        <w:pStyle w:val="3"/>
        <w:divId w:val="488638550"/>
        <w:rPr>
          <w:rFonts w:ascii="Times New Roman" w:hAnsi="Times New Roman"/>
          <w:i/>
          <w:sz w:val="24"/>
          <w:szCs w:val="24"/>
        </w:rPr>
      </w:pPr>
      <w:bookmarkStart w:id="68" w:name="_Toc26787569"/>
      <w:bookmarkStart w:id="69" w:name="_Toc24472008"/>
      <w:bookmarkStart w:id="70" w:name="_Toc64624780"/>
      <w:r w:rsidRPr="00ED0774">
        <w:rPr>
          <w:rStyle w:val="affc"/>
          <w:rFonts w:ascii="Times New Roman" w:hAnsi="Times New Roman"/>
          <w:bCs w:val="0"/>
          <w:i w:val="0"/>
          <w:sz w:val="24"/>
          <w:szCs w:val="24"/>
          <w:u w:val="single"/>
        </w:rPr>
        <w:t>3.4.3</w:t>
      </w:r>
      <w:r w:rsidR="00E61EE5" w:rsidRPr="00ED0774">
        <w:rPr>
          <w:rStyle w:val="affc"/>
          <w:rFonts w:ascii="Times New Roman" w:hAnsi="Times New Roman"/>
          <w:bCs w:val="0"/>
          <w:i w:val="0"/>
          <w:sz w:val="24"/>
          <w:szCs w:val="24"/>
          <w:u w:val="single"/>
        </w:rPr>
        <w:t>.</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Лечение</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острого</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миелоидного</w:t>
      </w:r>
      <w:r w:rsidR="00926681" w:rsidRPr="00ED0774">
        <w:rPr>
          <w:rStyle w:val="affc"/>
          <w:rFonts w:ascii="Times New Roman" w:hAnsi="Times New Roman"/>
          <w:bCs w:val="0"/>
          <w:i w:val="0"/>
          <w:sz w:val="24"/>
          <w:szCs w:val="24"/>
          <w:u w:val="single"/>
        </w:rPr>
        <w:t xml:space="preserve"> </w:t>
      </w:r>
      <w:r w:rsidR="00573EA6" w:rsidRPr="00ED0774">
        <w:rPr>
          <w:rStyle w:val="affc"/>
          <w:rFonts w:ascii="Times New Roman" w:hAnsi="Times New Roman"/>
          <w:bCs w:val="0"/>
          <w:i w:val="0"/>
          <w:sz w:val="24"/>
          <w:szCs w:val="24"/>
          <w:u w:val="single"/>
        </w:rPr>
        <w:t>лейкоза</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на</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фоне</w:t>
      </w:r>
      <w:r w:rsidR="00926681" w:rsidRPr="00ED0774">
        <w:rPr>
          <w:rStyle w:val="affc"/>
          <w:rFonts w:ascii="Times New Roman" w:hAnsi="Times New Roman"/>
          <w:bCs w:val="0"/>
          <w:i w:val="0"/>
          <w:sz w:val="24"/>
          <w:szCs w:val="24"/>
          <w:u w:val="single"/>
        </w:rPr>
        <w:t xml:space="preserve"> </w:t>
      </w:r>
      <w:r w:rsidRPr="00ED0774">
        <w:rPr>
          <w:rStyle w:val="affc"/>
          <w:rFonts w:ascii="Times New Roman" w:hAnsi="Times New Roman"/>
          <w:bCs w:val="0"/>
          <w:i w:val="0"/>
          <w:sz w:val="24"/>
          <w:szCs w:val="24"/>
          <w:u w:val="single"/>
        </w:rPr>
        <w:t>беременности</w:t>
      </w:r>
      <w:bookmarkEnd w:id="68"/>
      <w:bookmarkEnd w:id="69"/>
      <w:bookmarkEnd w:id="70"/>
    </w:p>
    <w:p w14:paraId="48F0F132" w14:textId="404C8AD3" w:rsidR="007C6B4D" w:rsidRPr="00ED0774" w:rsidRDefault="00CD79B1" w:rsidP="00705E68">
      <w:pPr>
        <w:pStyle w:val="afd"/>
        <w:spacing w:beforeAutospacing="0" w:afterAutospacing="0" w:line="360" w:lineRule="auto"/>
        <w:ind w:firstLine="709"/>
        <w:contextualSpacing/>
        <w:divId w:val="488638550"/>
        <w:rPr>
          <w:i/>
        </w:rPr>
      </w:pPr>
      <w:r w:rsidRPr="00ED0774">
        <w:rPr>
          <w:i/>
        </w:rPr>
        <w:t>Лечение</w:t>
      </w:r>
      <w:r w:rsidR="00926681" w:rsidRPr="00ED0774">
        <w:rPr>
          <w:i/>
        </w:rPr>
        <w:t xml:space="preserve"> </w:t>
      </w:r>
      <w:r w:rsidR="007C6B4D" w:rsidRPr="00ED0774">
        <w:rPr>
          <w:i/>
        </w:rPr>
        <w:t>ОМЛ</w:t>
      </w:r>
      <w:r w:rsidR="00926681" w:rsidRPr="00ED0774">
        <w:rPr>
          <w:i/>
        </w:rPr>
        <w:t xml:space="preserve"> </w:t>
      </w:r>
      <w:r w:rsidR="007C6B4D" w:rsidRPr="00ED0774">
        <w:rPr>
          <w:i/>
        </w:rPr>
        <w:t>на</w:t>
      </w:r>
      <w:r w:rsidR="00926681" w:rsidRPr="00ED0774">
        <w:rPr>
          <w:i/>
        </w:rPr>
        <w:t xml:space="preserve"> </w:t>
      </w:r>
      <w:r w:rsidR="007C6B4D" w:rsidRPr="00ED0774">
        <w:rPr>
          <w:i/>
        </w:rPr>
        <w:t>фоне</w:t>
      </w:r>
      <w:r w:rsidR="00926681" w:rsidRPr="00ED0774">
        <w:rPr>
          <w:i/>
        </w:rPr>
        <w:t xml:space="preserve"> </w:t>
      </w:r>
      <w:r w:rsidR="007C6B4D" w:rsidRPr="00ED0774">
        <w:rPr>
          <w:i/>
        </w:rPr>
        <w:t>беременности</w:t>
      </w:r>
      <w:r w:rsidR="00926681" w:rsidRPr="00ED0774">
        <w:rPr>
          <w:i/>
        </w:rPr>
        <w:t xml:space="preserve"> </w:t>
      </w:r>
      <w:r w:rsidRPr="00ED0774">
        <w:rPr>
          <w:i/>
        </w:rPr>
        <w:t>проводится</w:t>
      </w:r>
      <w:r w:rsidR="00926681" w:rsidRPr="00ED0774">
        <w:rPr>
          <w:i/>
        </w:rPr>
        <w:t xml:space="preserve"> </w:t>
      </w:r>
      <w:r w:rsidR="00573EA6" w:rsidRPr="00ED0774">
        <w:rPr>
          <w:i/>
        </w:rPr>
        <w:t>в</w:t>
      </w:r>
      <w:r w:rsidR="00926681" w:rsidRPr="00ED0774">
        <w:rPr>
          <w:i/>
        </w:rPr>
        <w:t xml:space="preserve"> </w:t>
      </w:r>
      <w:r w:rsidR="00573EA6" w:rsidRPr="00ED0774">
        <w:rPr>
          <w:i/>
        </w:rPr>
        <w:t>стационаре</w:t>
      </w:r>
      <w:r w:rsidR="00926681" w:rsidRPr="00ED0774">
        <w:rPr>
          <w:i/>
        </w:rPr>
        <w:t xml:space="preserve"> </w:t>
      </w:r>
      <w:r w:rsidR="007C6B4D" w:rsidRPr="00ED0774">
        <w:rPr>
          <w:i/>
        </w:rPr>
        <w:t>мульдисциплинарной</w:t>
      </w:r>
      <w:r w:rsidR="00926681" w:rsidRPr="00ED0774">
        <w:rPr>
          <w:i/>
        </w:rPr>
        <w:t xml:space="preserve"> </w:t>
      </w:r>
      <w:r w:rsidR="007C6B4D" w:rsidRPr="00ED0774">
        <w:rPr>
          <w:i/>
        </w:rPr>
        <w:t>командой</w:t>
      </w:r>
      <w:r w:rsidR="00926681" w:rsidRPr="00ED0774">
        <w:rPr>
          <w:i/>
        </w:rPr>
        <w:t xml:space="preserve"> </w:t>
      </w:r>
      <w:r w:rsidR="007C6B4D" w:rsidRPr="00ED0774">
        <w:rPr>
          <w:i/>
        </w:rPr>
        <w:t>врачей,</w:t>
      </w:r>
      <w:r w:rsidR="00926681" w:rsidRPr="00ED0774">
        <w:rPr>
          <w:i/>
        </w:rPr>
        <w:t xml:space="preserve"> </w:t>
      </w:r>
      <w:r w:rsidR="007C6B4D" w:rsidRPr="00ED0774">
        <w:rPr>
          <w:i/>
        </w:rPr>
        <w:t>включающей</w:t>
      </w:r>
      <w:r w:rsidR="00926681" w:rsidRPr="00ED0774">
        <w:rPr>
          <w:i/>
        </w:rPr>
        <w:t xml:space="preserve"> </w:t>
      </w:r>
      <w:r w:rsidR="007C6B4D" w:rsidRPr="00ED0774">
        <w:rPr>
          <w:i/>
        </w:rPr>
        <w:t>гематолога,</w:t>
      </w:r>
      <w:r w:rsidR="00926681" w:rsidRPr="00ED0774">
        <w:rPr>
          <w:i/>
        </w:rPr>
        <w:t xml:space="preserve"> </w:t>
      </w:r>
      <w:r w:rsidR="007C6B4D" w:rsidRPr="00ED0774">
        <w:rPr>
          <w:i/>
        </w:rPr>
        <w:t>акушера-гинеколога,</w:t>
      </w:r>
      <w:r w:rsidR="00926681" w:rsidRPr="00ED0774">
        <w:rPr>
          <w:i/>
        </w:rPr>
        <w:t xml:space="preserve"> </w:t>
      </w:r>
      <w:r w:rsidR="007C6B4D" w:rsidRPr="00ED0774">
        <w:rPr>
          <w:i/>
        </w:rPr>
        <w:t>анестезиолога-реаниматолога</w:t>
      </w:r>
      <w:r w:rsidR="00926681" w:rsidRPr="00ED0774">
        <w:rPr>
          <w:i/>
        </w:rPr>
        <w:t xml:space="preserve"> </w:t>
      </w:r>
      <w:r w:rsidR="002F4534" w:rsidRPr="00ED0774">
        <w:rPr>
          <w:i/>
        </w:rPr>
        <w:t>и</w:t>
      </w:r>
      <w:r w:rsidR="00926681" w:rsidRPr="00ED0774">
        <w:rPr>
          <w:i/>
        </w:rPr>
        <w:t xml:space="preserve"> </w:t>
      </w:r>
      <w:r w:rsidR="007C6B4D" w:rsidRPr="00ED0774">
        <w:rPr>
          <w:i/>
        </w:rPr>
        <w:t>имеющей</w:t>
      </w:r>
      <w:r w:rsidR="00926681" w:rsidRPr="00ED0774">
        <w:rPr>
          <w:i/>
        </w:rPr>
        <w:t xml:space="preserve"> </w:t>
      </w:r>
      <w:r w:rsidR="007C6B4D" w:rsidRPr="00ED0774">
        <w:rPr>
          <w:i/>
        </w:rPr>
        <w:t>возможности</w:t>
      </w:r>
      <w:r w:rsidR="00926681" w:rsidRPr="00ED0774">
        <w:rPr>
          <w:i/>
        </w:rPr>
        <w:t xml:space="preserve"> </w:t>
      </w:r>
      <w:r w:rsidR="007C6B4D" w:rsidRPr="00ED0774">
        <w:rPr>
          <w:i/>
        </w:rPr>
        <w:t>оказания</w:t>
      </w:r>
      <w:r w:rsidR="00926681" w:rsidRPr="00ED0774">
        <w:rPr>
          <w:i/>
        </w:rPr>
        <w:t xml:space="preserve"> </w:t>
      </w:r>
      <w:r w:rsidR="007C6B4D" w:rsidRPr="00ED0774">
        <w:rPr>
          <w:i/>
        </w:rPr>
        <w:t>акушерской</w:t>
      </w:r>
      <w:r w:rsidR="00926681" w:rsidRPr="00ED0774">
        <w:rPr>
          <w:i/>
        </w:rPr>
        <w:t xml:space="preserve"> </w:t>
      </w:r>
      <w:r w:rsidR="007C6B4D" w:rsidRPr="00ED0774">
        <w:rPr>
          <w:i/>
        </w:rPr>
        <w:t>помощи</w:t>
      </w:r>
      <w:r w:rsidR="00926681" w:rsidRPr="00ED0774">
        <w:rPr>
          <w:i/>
        </w:rPr>
        <w:t xml:space="preserve"> </w:t>
      </w:r>
      <w:r w:rsidR="007C6B4D" w:rsidRPr="00ED0774">
        <w:rPr>
          <w:i/>
        </w:rPr>
        <w:t>родоразрешения</w:t>
      </w:r>
      <w:r w:rsidR="00926681" w:rsidRPr="00ED0774">
        <w:rPr>
          <w:i/>
        </w:rPr>
        <w:t xml:space="preserve"> </w:t>
      </w:r>
      <w:r w:rsidR="007C6B4D" w:rsidRPr="00ED0774">
        <w:rPr>
          <w:i/>
        </w:rPr>
        <w:t>в</w:t>
      </w:r>
      <w:r w:rsidR="00926681" w:rsidRPr="00ED0774">
        <w:rPr>
          <w:i/>
        </w:rPr>
        <w:t xml:space="preserve"> </w:t>
      </w:r>
      <w:r w:rsidR="007C6B4D" w:rsidRPr="00ED0774">
        <w:rPr>
          <w:i/>
        </w:rPr>
        <w:t>экстренных</w:t>
      </w:r>
      <w:r w:rsidR="00926681" w:rsidRPr="00ED0774">
        <w:rPr>
          <w:i/>
        </w:rPr>
        <w:t xml:space="preserve"> </w:t>
      </w:r>
      <w:r w:rsidR="007C6B4D" w:rsidRPr="00ED0774">
        <w:rPr>
          <w:i/>
        </w:rPr>
        <w:t>ситуациях</w:t>
      </w:r>
      <w:r w:rsidR="00926681" w:rsidRPr="00ED0774">
        <w:rPr>
          <w:i/>
        </w:rPr>
        <w:t xml:space="preserve"> </w:t>
      </w:r>
      <w:r w:rsidR="0069751C" w:rsidRPr="00ED0774">
        <w:rPr>
          <w:i/>
        </w:rPr>
        <w:fldChar w:fldCharType="begin" w:fldLock="1"/>
      </w:r>
      <w:r w:rsidR="000E616A">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69751C" w:rsidRPr="00ED0774">
        <w:rPr>
          <w:i/>
        </w:rPr>
        <w:fldChar w:fldCharType="separate"/>
      </w:r>
      <w:r w:rsidR="003E166B">
        <w:rPr>
          <w:noProof/>
        </w:rPr>
        <w:t>[88</w:t>
      </w:r>
      <w:r w:rsidR="000E616A" w:rsidRPr="000E616A">
        <w:rPr>
          <w:noProof/>
        </w:rPr>
        <w:t>]</w:t>
      </w:r>
      <w:r w:rsidR="0069751C" w:rsidRPr="00ED0774">
        <w:rPr>
          <w:i/>
        </w:rPr>
        <w:fldChar w:fldCharType="end"/>
      </w:r>
      <w:r w:rsidR="007C6B4D" w:rsidRPr="00ED0774">
        <w:rPr>
          <w:i/>
        </w:rPr>
        <w:t>.</w:t>
      </w:r>
    </w:p>
    <w:p w14:paraId="5E61EF1E" w14:textId="067977D0" w:rsidR="00044A18" w:rsidRPr="00ED0774" w:rsidRDefault="007C6B4D" w:rsidP="002E3A67">
      <w:pPr>
        <w:pStyle w:val="10"/>
        <w:divId w:val="488638550"/>
      </w:pPr>
      <w:r w:rsidRPr="00ED0774">
        <w:rPr>
          <w:rStyle w:val="affb"/>
        </w:rPr>
        <w:t>Не</w:t>
      </w:r>
      <w:r w:rsidR="00926681" w:rsidRPr="00ED0774">
        <w:rPr>
          <w:rStyle w:val="affb"/>
        </w:rPr>
        <w:t xml:space="preserve"> </w:t>
      </w:r>
      <w:r w:rsidRPr="00ED0774">
        <w:rPr>
          <w:rStyle w:val="affb"/>
        </w:rPr>
        <w:t>рекомендуется</w:t>
      </w:r>
      <w:r w:rsidR="00926681" w:rsidRPr="00ED0774">
        <w:t xml:space="preserve"> </w:t>
      </w:r>
      <w:r w:rsidR="00393E68" w:rsidRPr="00ED0774">
        <w:t>пациенткам</w:t>
      </w:r>
      <w:r w:rsidR="00926681" w:rsidRPr="00ED0774">
        <w:t xml:space="preserve"> </w:t>
      </w:r>
      <w:r w:rsidR="00436DA8" w:rsidRPr="00ED0774">
        <w:t>длительная</w:t>
      </w:r>
      <w:r w:rsidR="00926681" w:rsidRPr="00ED0774">
        <w:t xml:space="preserve"> </w:t>
      </w:r>
      <w:r w:rsidRPr="00ED0774">
        <w:t>отсрочка</w:t>
      </w:r>
      <w:r w:rsidR="00926681" w:rsidRPr="00ED0774">
        <w:t xml:space="preserve"> </w:t>
      </w:r>
      <w:r w:rsidR="00E66CB3" w:rsidRPr="00ED0774">
        <w:t>(</w:t>
      </w:r>
      <w:r w:rsidR="00821593" w:rsidRPr="00ED0774">
        <w:t>˃</w:t>
      </w:r>
      <w:r w:rsidR="00E66CB3" w:rsidRPr="00ED0774">
        <w:t>7</w:t>
      </w:r>
      <w:r w:rsidR="00926681" w:rsidRPr="00ED0774">
        <w:t xml:space="preserve"> </w:t>
      </w:r>
      <w:r w:rsidR="00E66CB3" w:rsidRPr="00ED0774">
        <w:t>дней)</w:t>
      </w:r>
      <w:r w:rsidR="00926681" w:rsidRPr="00ED0774">
        <w:t xml:space="preserve"> </w:t>
      </w:r>
      <w:r w:rsidRPr="00ED0774">
        <w:t>начала</w:t>
      </w:r>
      <w:r w:rsidR="00926681" w:rsidRPr="00ED0774">
        <w:t xml:space="preserve"> </w:t>
      </w:r>
      <w:r w:rsidRPr="00ED0774">
        <w:t>лечени</w:t>
      </w:r>
      <w:r w:rsidR="0069751C" w:rsidRPr="00ED0774">
        <w:t>я</w:t>
      </w:r>
      <w:r w:rsidR="00926681" w:rsidRPr="00ED0774">
        <w:t xml:space="preserve"> </w:t>
      </w:r>
      <w:r w:rsidRPr="00ED0774">
        <w:t>ОМЛ</w:t>
      </w:r>
      <w:r w:rsidR="00926681" w:rsidRPr="00ED0774">
        <w:t xml:space="preserve"> </w:t>
      </w:r>
      <w:r w:rsidRPr="00ED0774">
        <w:t>при</w:t>
      </w:r>
      <w:r w:rsidR="00926681" w:rsidRPr="00ED0774">
        <w:t xml:space="preserve"> </w:t>
      </w:r>
      <w:r w:rsidRPr="00ED0774">
        <w:t>установлении</w:t>
      </w:r>
      <w:r w:rsidR="00926681" w:rsidRPr="00ED0774">
        <w:t xml:space="preserve"> </w:t>
      </w:r>
      <w:r w:rsidRPr="00ED0774">
        <w:t>диагноза</w:t>
      </w:r>
      <w:r w:rsidR="00926681" w:rsidRPr="00ED0774">
        <w:t xml:space="preserve"> </w:t>
      </w:r>
      <w:r w:rsidRPr="00ED0774">
        <w:t>во</w:t>
      </w:r>
      <w:r w:rsidR="00926681" w:rsidRPr="00ED0774">
        <w:t xml:space="preserve"> </w:t>
      </w:r>
      <w:r w:rsidRPr="00ED0774">
        <w:t>время</w:t>
      </w:r>
      <w:r w:rsidR="00926681" w:rsidRPr="00ED0774">
        <w:t xml:space="preserve"> </w:t>
      </w:r>
      <w:r w:rsidRPr="00ED0774">
        <w:t>беременности</w:t>
      </w:r>
      <w:r w:rsidR="00926681" w:rsidRPr="00ED0774">
        <w:t xml:space="preserve"> </w:t>
      </w:r>
      <w:r w:rsidR="008D0715" w:rsidRPr="00ED0774">
        <w:t>в</w:t>
      </w:r>
      <w:r w:rsidR="00926681" w:rsidRPr="00ED0774">
        <w:t xml:space="preserve"> </w:t>
      </w:r>
      <w:r w:rsidR="008D0715" w:rsidRPr="00ED0774">
        <w:t>связи</w:t>
      </w:r>
      <w:r w:rsidR="00926681" w:rsidRPr="00ED0774">
        <w:t xml:space="preserve"> </w:t>
      </w:r>
      <w:r w:rsidR="008D0715" w:rsidRPr="00ED0774">
        <w:t>с</w:t>
      </w:r>
      <w:r w:rsidR="00926681" w:rsidRPr="00ED0774">
        <w:t xml:space="preserve"> </w:t>
      </w:r>
      <w:r w:rsidR="008D0715" w:rsidRPr="00ED0774">
        <w:t>возможным</w:t>
      </w:r>
      <w:r w:rsidR="00926681" w:rsidRPr="00ED0774">
        <w:t xml:space="preserve"> </w:t>
      </w:r>
      <w:r w:rsidR="00821593" w:rsidRPr="00ED0774">
        <w:t>отрицательным</w:t>
      </w:r>
      <w:r w:rsidR="00926681" w:rsidRPr="00ED0774">
        <w:t xml:space="preserve"> </w:t>
      </w:r>
      <w:r w:rsidR="008D0715" w:rsidRPr="00ED0774">
        <w:t>влиянием</w:t>
      </w:r>
      <w:r w:rsidR="00926681" w:rsidRPr="00ED0774">
        <w:t xml:space="preserve"> </w:t>
      </w:r>
      <w:r w:rsidR="002F4534" w:rsidRPr="00ED0774">
        <w:t>задержки</w:t>
      </w:r>
      <w:r w:rsidR="00926681" w:rsidRPr="00ED0774">
        <w:t xml:space="preserve"> </w:t>
      </w:r>
      <w:r w:rsidR="008D0715" w:rsidRPr="00ED0774">
        <w:t>в</w:t>
      </w:r>
      <w:r w:rsidR="00926681" w:rsidRPr="00ED0774">
        <w:t xml:space="preserve"> </w:t>
      </w:r>
      <w:r w:rsidR="008D0715" w:rsidRPr="00ED0774">
        <w:t>начале</w:t>
      </w:r>
      <w:r w:rsidR="00926681" w:rsidRPr="00ED0774">
        <w:t xml:space="preserve"> </w:t>
      </w:r>
      <w:r w:rsidR="008D0715" w:rsidRPr="00ED0774">
        <w:t>лечения</w:t>
      </w:r>
      <w:r w:rsidR="00926681" w:rsidRPr="00ED0774">
        <w:t xml:space="preserve"> </w:t>
      </w:r>
      <w:r w:rsidR="008D0715" w:rsidRPr="00ED0774">
        <w:t>на</w:t>
      </w:r>
      <w:r w:rsidR="00926681" w:rsidRPr="00ED0774">
        <w:t xml:space="preserve"> </w:t>
      </w:r>
      <w:r w:rsidR="008D0715" w:rsidRPr="00ED0774">
        <w:t>течение</w:t>
      </w:r>
      <w:r w:rsidR="00926681" w:rsidRPr="00ED0774">
        <w:t xml:space="preserve"> </w:t>
      </w:r>
      <w:r w:rsidR="008D0715" w:rsidRPr="00ED0774">
        <w:t>ОМЛ</w:t>
      </w:r>
      <w:r w:rsidR="00926681" w:rsidRPr="00ED0774">
        <w:t xml:space="preserve"> </w:t>
      </w:r>
      <w:r w:rsidR="008D0715" w:rsidRPr="00ED0774">
        <w:t>со</w:t>
      </w:r>
      <w:r w:rsidR="00926681" w:rsidRPr="00ED0774">
        <w:t xml:space="preserve"> </w:t>
      </w:r>
      <w:r w:rsidR="008D0715" w:rsidRPr="00ED0774">
        <w:t>снижением</w:t>
      </w:r>
      <w:r w:rsidR="00926681" w:rsidRPr="00ED0774">
        <w:t xml:space="preserve"> </w:t>
      </w:r>
      <w:r w:rsidR="008D0715" w:rsidRPr="00ED0774">
        <w:t>эффективности</w:t>
      </w:r>
      <w:r w:rsidR="00926681" w:rsidRPr="00ED0774">
        <w:t xml:space="preserve"> </w:t>
      </w:r>
      <w:r w:rsidR="008D0715" w:rsidRPr="00ED0774">
        <w:t>терапии</w:t>
      </w:r>
      <w:r w:rsidR="00926681" w:rsidRPr="00ED0774">
        <w:t xml:space="preserve"> </w:t>
      </w:r>
      <w:r w:rsidR="008D0715" w:rsidRPr="00ED0774">
        <w:t>данного</w:t>
      </w:r>
      <w:r w:rsidR="00926681" w:rsidRPr="00ED0774">
        <w:t xml:space="preserve"> </w:t>
      </w:r>
      <w:r w:rsidR="008D0715" w:rsidRPr="00ED0774">
        <w:t>заболевания</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3E166B">
        <w:rPr>
          <w:noProof/>
        </w:rPr>
        <w:t>[88</w:t>
      </w:r>
      <w:r w:rsidR="000E616A" w:rsidRPr="000E616A">
        <w:rPr>
          <w:noProof/>
        </w:rPr>
        <w:t>]</w:t>
      </w:r>
      <w:r w:rsidR="00B21602" w:rsidRPr="00ED0774">
        <w:fldChar w:fldCharType="end"/>
      </w:r>
      <w:r w:rsidRPr="00ED0774">
        <w:t>.</w:t>
      </w:r>
      <w:r w:rsidR="00A11EED" w:rsidRPr="00ED0774">
        <w:t xml:space="preserve"> </w:t>
      </w:r>
    </w:p>
    <w:p w14:paraId="6E1F3793" w14:textId="3E7B2D7C" w:rsidR="00821593" w:rsidRPr="00ED0774" w:rsidRDefault="00101ED7" w:rsidP="002E3A67">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D3A80" w:rsidRPr="00ED0774">
        <w:rPr>
          <w:rStyle w:val="affb"/>
          <w:lang w:val="en-US"/>
        </w:rPr>
        <w:t>B</w:t>
      </w:r>
      <w:r w:rsidR="004D3A80"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4D3A80" w:rsidRPr="00ED0774">
        <w:rPr>
          <w:rStyle w:val="affb"/>
        </w:rPr>
        <w:t>3</w:t>
      </w:r>
      <w:r w:rsidR="00CD79B1" w:rsidRPr="00ED0774">
        <w:rPr>
          <w:rStyle w:val="affb"/>
        </w:rPr>
        <w:t>)</w:t>
      </w:r>
    </w:p>
    <w:p w14:paraId="3EA3EEE6" w14:textId="09B63346" w:rsidR="00044A18" w:rsidRPr="00ED0774" w:rsidRDefault="007C6B4D" w:rsidP="002E3A67">
      <w:pPr>
        <w:pStyle w:val="10"/>
        <w:divId w:val="488638550"/>
      </w:pPr>
      <w:r w:rsidRPr="00ED0774">
        <w:rPr>
          <w:rStyle w:val="affb"/>
        </w:rPr>
        <w:lastRenderedPageBreak/>
        <w:t>Рекомендуется</w:t>
      </w:r>
      <w:r w:rsidR="00926681" w:rsidRPr="00ED0774">
        <w:t xml:space="preserve"> </w:t>
      </w:r>
      <w:r w:rsidR="00393E68" w:rsidRPr="00ED0774">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в</w:t>
      </w:r>
      <w:r w:rsidR="00926681" w:rsidRPr="00ED0774">
        <w:t xml:space="preserve"> </w:t>
      </w:r>
      <w:r w:rsidRPr="00ED0774">
        <w:t>течение</w:t>
      </w:r>
      <w:r w:rsidR="00926681" w:rsidRPr="00ED0774">
        <w:t xml:space="preserve"> </w:t>
      </w:r>
      <w:r w:rsidR="00821593" w:rsidRPr="00ED0774">
        <w:rPr>
          <w:lang w:val="en-US"/>
        </w:rPr>
        <w:t>I</w:t>
      </w:r>
      <w:r w:rsidR="00926681" w:rsidRPr="00ED0774">
        <w:t xml:space="preserve"> </w:t>
      </w:r>
      <w:r w:rsidRPr="00ED0774">
        <w:t>триместра</w:t>
      </w:r>
      <w:r w:rsidR="00926681" w:rsidRPr="00ED0774">
        <w:t xml:space="preserve"> </w:t>
      </w:r>
      <w:r w:rsidRPr="00ED0774">
        <w:t>беременности</w:t>
      </w:r>
      <w:r w:rsidR="00926681" w:rsidRPr="00ED0774">
        <w:t xml:space="preserve"> </w:t>
      </w:r>
      <w:r w:rsidRPr="00ED0774">
        <w:t>выполнить</w:t>
      </w:r>
      <w:r w:rsidR="00926681" w:rsidRPr="00ED0774">
        <w:t xml:space="preserve"> </w:t>
      </w:r>
      <w:r w:rsidRPr="00ED0774">
        <w:t>искусственное</w:t>
      </w:r>
      <w:r w:rsidR="00926681" w:rsidRPr="00ED0774">
        <w:t xml:space="preserve"> </w:t>
      </w:r>
      <w:r w:rsidRPr="00ED0774">
        <w:t>прерывание</w:t>
      </w:r>
      <w:r w:rsidR="00926681" w:rsidRPr="00ED0774">
        <w:t xml:space="preserve"> </w:t>
      </w:r>
      <w:r w:rsidRPr="00ED0774">
        <w:t>беременности</w:t>
      </w:r>
      <w:r w:rsidR="00926681" w:rsidRPr="00ED0774">
        <w:t xml:space="preserve"> </w:t>
      </w:r>
      <w:r w:rsidRPr="00ED0774">
        <w:t>по</w:t>
      </w:r>
      <w:r w:rsidR="00926681" w:rsidRPr="00ED0774">
        <w:t xml:space="preserve"> </w:t>
      </w:r>
      <w:r w:rsidRPr="00ED0774">
        <w:t>медицинским</w:t>
      </w:r>
      <w:r w:rsidR="00926681" w:rsidRPr="00ED0774">
        <w:t xml:space="preserve"> </w:t>
      </w:r>
      <w:r w:rsidRPr="00ED0774">
        <w:t>показаниям</w:t>
      </w:r>
      <w:r w:rsidR="00926681" w:rsidRPr="00ED0774">
        <w:t xml:space="preserve"> </w:t>
      </w:r>
      <w:r w:rsidR="004D3A80" w:rsidRPr="00ED0774">
        <w:rPr>
          <w:lang w:val="ru-RU"/>
        </w:rPr>
        <w:t>в связи с повышенным риском</w:t>
      </w:r>
      <w:r w:rsidR="002E3A67" w:rsidRPr="00ED0774">
        <w:rPr>
          <w:lang w:val="ru-RU"/>
        </w:rPr>
        <w:t xml:space="preserve"> смерти плода </w:t>
      </w:r>
      <w:r w:rsidR="00F153A3" w:rsidRPr="00ED0774">
        <w:rPr>
          <w:lang w:val="ru-RU"/>
        </w:rPr>
        <w:t>или спонтанных абортов у женщин, получающих химиотерапию, в первом треместре по сравнению со вторым и третьим треместрами</w:t>
      </w:r>
      <w:r w:rsidR="00080C9A" w:rsidRPr="00ED0774">
        <w:rPr>
          <w:lang w:val="ru-RU"/>
        </w:rPr>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3E166B">
        <w:rPr>
          <w:noProof/>
        </w:rPr>
        <w:t>[88</w:t>
      </w:r>
      <w:r w:rsidR="000E616A" w:rsidRPr="000E616A">
        <w:rPr>
          <w:noProof/>
        </w:rPr>
        <w:t>]</w:t>
      </w:r>
      <w:r w:rsidR="00B21602" w:rsidRPr="00ED0774">
        <w:fldChar w:fldCharType="end"/>
      </w:r>
      <w:r w:rsidRPr="00ED0774">
        <w:t>.</w:t>
      </w:r>
      <w:r w:rsidR="00A11EED" w:rsidRPr="00ED0774">
        <w:t xml:space="preserve"> </w:t>
      </w:r>
    </w:p>
    <w:p w14:paraId="3210C7FF" w14:textId="168CB4C8" w:rsidR="007C6B4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1602" w:rsidRPr="00ED0774">
        <w:rPr>
          <w:rStyle w:val="affb"/>
          <w:lang w:val="en-US"/>
        </w:rPr>
        <w:t>B</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4D3A80" w:rsidRPr="00ED0774">
        <w:rPr>
          <w:rStyle w:val="affb"/>
        </w:rPr>
        <w:t>3</w:t>
      </w:r>
      <w:r w:rsidR="00CD79B1" w:rsidRPr="00ED0774">
        <w:rPr>
          <w:rStyle w:val="affb"/>
        </w:rPr>
        <w:t>)</w:t>
      </w:r>
    </w:p>
    <w:p w14:paraId="48D53E54" w14:textId="77777777" w:rsidR="007C6B4D"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7C6B4D" w:rsidRPr="00ED0774">
        <w:rPr>
          <w:rStyle w:val="affc"/>
        </w:rPr>
        <w:t>если</w:t>
      </w:r>
      <w:r w:rsidR="00926681" w:rsidRPr="00ED0774">
        <w:rPr>
          <w:rStyle w:val="affc"/>
        </w:rPr>
        <w:t xml:space="preserve"> </w:t>
      </w:r>
      <w:r w:rsidR="007C6B4D" w:rsidRPr="00ED0774">
        <w:rPr>
          <w:rStyle w:val="affc"/>
        </w:rPr>
        <w:t>женщина</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ее</w:t>
      </w:r>
      <w:r w:rsidR="00926681" w:rsidRPr="00ED0774">
        <w:rPr>
          <w:rStyle w:val="affc"/>
        </w:rPr>
        <w:t xml:space="preserve"> </w:t>
      </w:r>
      <w:r w:rsidR="007C6B4D" w:rsidRPr="00ED0774">
        <w:rPr>
          <w:rStyle w:val="affc"/>
        </w:rPr>
        <w:t>семья</w:t>
      </w:r>
      <w:r w:rsidR="00926681" w:rsidRPr="00ED0774">
        <w:rPr>
          <w:rStyle w:val="affc"/>
        </w:rPr>
        <w:t xml:space="preserve"> </w:t>
      </w:r>
      <w:r w:rsidR="007C6B4D" w:rsidRPr="00ED0774">
        <w:rPr>
          <w:rStyle w:val="affc"/>
        </w:rPr>
        <w:t>настаивают</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ролонгировании</w:t>
      </w:r>
      <w:r w:rsidR="00926681" w:rsidRPr="00ED0774">
        <w:t xml:space="preserve"> </w:t>
      </w:r>
      <w:r w:rsidR="007C6B4D" w:rsidRPr="00ED0774">
        <w:rPr>
          <w:rStyle w:val="affc"/>
        </w:rPr>
        <w:t>беременности,</w:t>
      </w:r>
      <w:r w:rsidR="00926681" w:rsidRPr="00ED0774">
        <w:rPr>
          <w:rStyle w:val="affc"/>
        </w:rPr>
        <w:t xml:space="preserve"> </w:t>
      </w:r>
      <w:r w:rsidR="007C6B4D" w:rsidRPr="00ED0774">
        <w:rPr>
          <w:rStyle w:val="affc"/>
        </w:rPr>
        <w:t>лечение</w:t>
      </w:r>
      <w:r w:rsidR="00926681" w:rsidRPr="00ED0774">
        <w:rPr>
          <w:rStyle w:val="affc"/>
        </w:rPr>
        <w:t xml:space="preserve"> </w:t>
      </w:r>
      <w:r w:rsidR="007C6B4D" w:rsidRPr="00ED0774">
        <w:rPr>
          <w:rStyle w:val="affc"/>
        </w:rPr>
        <w:t>может</w:t>
      </w:r>
      <w:r w:rsidR="00926681" w:rsidRPr="00ED0774">
        <w:rPr>
          <w:rStyle w:val="affc"/>
        </w:rPr>
        <w:t xml:space="preserve"> </w:t>
      </w:r>
      <w:r w:rsidR="007C6B4D" w:rsidRPr="00ED0774">
        <w:rPr>
          <w:rStyle w:val="affc"/>
        </w:rPr>
        <w:t>быть</w:t>
      </w:r>
      <w:r w:rsidR="00926681" w:rsidRPr="00ED0774">
        <w:rPr>
          <w:rStyle w:val="affc"/>
        </w:rPr>
        <w:t xml:space="preserve"> </w:t>
      </w:r>
      <w:r w:rsidR="007C6B4D" w:rsidRPr="00ED0774">
        <w:rPr>
          <w:rStyle w:val="affc"/>
        </w:rPr>
        <w:t>начато</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в</w:t>
      </w:r>
      <w:r w:rsidR="00926681" w:rsidRPr="00ED0774">
        <w:rPr>
          <w:rStyle w:val="affc"/>
        </w:rPr>
        <w:t xml:space="preserve"> </w:t>
      </w:r>
      <w:r w:rsidR="00821593" w:rsidRPr="00ED0774">
        <w:rPr>
          <w:rStyle w:val="affc"/>
          <w:lang w:val="en-US"/>
        </w:rPr>
        <w:t>I</w:t>
      </w:r>
      <w:r w:rsidR="00926681" w:rsidRPr="00ED0774">
        <w:rPr>
          <w:rStyle w:val="affc"/>
        </w:rPr>
        <w:t xml:space="preserve"> </w:t>
      </w:r>
      <w:r w:rsidR="007C6B4D" w:rsidRPr="00ED0774">
        <w:rPr>
          <w:rStyle w:val="affc"/>
        </w:rPr>
        <w:t>триметре</w:t>
      </w:r>
      <w:r w:rsidR="00926681" w:rsidRPr="00ED0774">
        <w:rPr>
          <w:rStyle w:val="affc"/>
        </w:rPr>
        <w:t xml:space="preserve"> </w:t>
      </w:r>
      <w:r w:rsidR="007C6B4D" w:rsidRPr="00ED0774">
        <w:rPr>
          <w:rStyle w:val="affc"/>
        </w:rPr>
        <w:t>беременности.</w:t>
      </w:r>
    </w:p>
    <w:p w14:paraId="37C4FB4D" w14:textId="128E26AF" w:rsidR="00044A18" w:rsidRPr="00ED0774" w:rsidRDefault="007C6B4D" w:rsidP="00F153A3">
      <w:pPr>
        <w:pStyle w:val="10"/>
        <w:divId w:val="488638550"/>
      </w:pPr>
      <w:r w:rsidRPr="00ED0774">
        <w:rPr>
          <w:rStyle w:val="affb"/>
        </w:rPr>
        <w:t>Рекомендуется</w:t>
      </w:r>
      <w:r w:rsidR="00926681" w:rsidRPr="00ED0774">
        <w:rPr>
          <w:rStyle w:val="affb"/>
        </w:rPr>
        <w:t xml:space="preserve"> </w:t>
      </w:r>
      <w:r w:rsidR="00393E68" w:rsidRPr="00ED0774">
        <w:rPr>
          <w:rStyle w:val="affb"/>
          <w:b w:val="0"/>
        </w:rPr>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на</w:t>
      </w:r>
      <w:r w:rsidR="00926681" w:rsidRPr="00ED0774">
        <w:t xml:space="preserve"> </w:t>
      </w:r>
      <w:r w:rsidRPr="00ED0774">
        <w:t>сроке</w:t>
      </w:r>
      <w:r w:rsidR="00926681" w:rsidRPr="00ED0774">
        <w:t xml:space="preserve"> </w:t>
      </w:r>
      <w:r w:rsidRPr="00ED0774">
        <w:t>беременности</w:t>
      </w:r>
      <w:r w:rsidR="00926681" w:rsidRPr="00ED0774">
        <w:t xml:space="preserve"> </w:t>
      </w:r>
      <w:r w:rsidRPr="00ED0774">
        <w:t>13</w:t>
      </w:r>
      <w:r w:rsidR="00E41799" w:rsidRPr="00ED0774">
        <w:t>–</w:t>
      </w:r>
      <w:r w:rsidRPr="00ED0774">
        <w:t>34</w:t>
      </w:r>
      <w:r w:rsidR="00926681" w:rsidRPr="00ED0774">
        <w:t xml:space="preserve"> </w:t>
      </w:r>
      <w:r w:rsidR="005E7775" w:rsidRPr="00ED0774">
        <w:t>недели</w:t>
      </w:r>
      <w:r w:rsidR="00926681" w:rsidRPr="00ED0774">
        <w:t xml:space="preserve"> </w:t>
      </w:r>
      <w:r w:rsidRPr="00ED0774">
        <w:t>(после</w:t>
      </w:r>
      <w:r w:rsidR="00926681" w:rsidRPr="00ED0774">
        <w:t xml:space="preserve"> </w:t>
      </w:r>
      <w:r w:rsidRPr="00ED0774">
        <w:t>завершения</w:t>
      </w:r>
      <w:r w:rsidR="00926681" w:rsidRPr="00ED0774">
        <w:t xml:space="preserve"> </w:t>
      </w:r>
      <w:r w:rsidR="00FC1236" w:rsidRPr="00ED0774">
        <w:rPr>
          <w:lang w:val="en-US"/>
        </w:rPr>
        <w:t>I</w:t>
      </w:r>
      <w:r w:rsidR="00926681" w:rsidRPr="00ED0774">
        <w:t xml:space="preserve"> </w:t>
      </w:r>
      <w:r w:rsidRPr="00ED0774">
        <w:t>триместра</w:t>
      </w:r>
      <w:r w:rsidR="00926681" w:rsidRPr="00ED0774">
        <w:t xml:space="preserve"> </w:t>
      </w:r>
      <w:r w:rsidRPr="00ED0774">
        <w:t>беременности)</w:t>
      </w:r>
      <w:r w:rsidR="00926681" w:rsidRPr="00ED0774">
        <w:t xml:space="preserve"> </w:t>
      </w:r>
      <w:r w:rsidRPr="00ED0774">
        <w:t>проведени</w:t>
      </w:r>
      <w:r w:rsidR="00CC1C66" w:rsidRPr="00ED0774">
        <w:t>е</w:t>
      </w:r>
      <w:r w:rsidR="00926681" w:rsidRPr="00ED0774">
        <w:t xml:space="preserve"> </w:t>
      </w:r>
      <w:r w:rsidRPr="00ED0774">
        <w:t>ХТ</w:t>
      </w:r>
      <w:r w:rsidR="00926681" w:rsidRPr="00ED0774">
        <w:t xml:space="preserve"> </w:t>
      </w:r>
      <w:r w:rsidRPr="00ED0774">
        <w:t>по</w:t>
      </w:r>
      <w:r w:rsidR="00926681" w:rsidRPr="00ED0774">
        <w:t xml:space="preserve"> </w:t>
      </w:r>
      <w:r w:rsidRPr="00ED0774">
        <w:t>программе</w:t>
      </w:r>
      <w:r w:rsidR="00926681" w:rsidRPr="00ED0774">
        <w:t xml:space="preserve"> </w:t>
      </w:r>
      <w:r w:rsidRPr="00ED0774">
        <w:t>«7</w:t>
      </w:r>
      <w:r w:rsidR="00926681" w:rsidRPr="00ED0774">
        <w:t xml:space="preserve"> </w:t>
      </w:r>
      <w:r w:rsidRPr="00ED0774">
        <w:t>+</w:t>
      </w:r>
      <w:r w:rsidR="00926681" w:rsidRPr="00ED0774">
        <w:t xml:space="preserve"> </w:t>
      </w:r>
      <w:r w:rsidRPr="00ED0774">
        <w:t>3»</w:t>
      </w:r>
      <w:r w:rsidR="00926681" w:rsidRPr="00ED0774">
        <w:t xml:space="preserve"> </w:t>
      </w:r>
      <w:r w:rsidR="00393E68" w:rsidRPr="00ED0774">
        <w:t>(см</w:t>
      </w:r>
      <w:r w:rsidR="00926681" w:rsidRPr="00ED0774">
        <w:t xml:space="preserve"> </w:t>
      </w:r>
      <w:r w:rsidR="00393E68" w:rsidRPr="00ED0774">
        <w:t>Приложение</w:t>
      </w:r>
      <w:r w:rsidR="00926681" w:rsidRPr="00ED0774">
        <w:t xml:space="preserve"> </w:t>
      </w:r>
      <w:r w:rsidR="008E0777" w:rsidRPr="00ED0774">
        <w:t>А3.2</w:t>
      </w:r>
      <w:r w:rsidR="008D0715" w:rsidRPr="00ED0774">
        <w:t>)</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беременности</w:t>
      </w:r>
      <w:r w:rsidR="00926681" w:rsidRPr="00ED0774">
        <w:t xml:space="preserve"> </w:t>
      </w:r>
      <w:r w:rsidRPr="00ED0774">
        <w:t>при</w:t>
      </w:r>
      <w:r w:rsidR="00926681" w:rsidRPr="00ED0774">
        <w:t xml:space="preserve"> </w:t>
      </w:r>
      <w:r w:rsidRPr="00ED0774">
        <w:t>условии</w:t>
      </w:r>
      <w:r w:rsidR="00926681" w:rsidRPr="00ED0774">
        <w:t xml:space="preserve"> </w:t>
      </w:r>
      <w:r w:rsidRPr="00ED0774">
        <w:t>адекватного</w:t>
      </w:r>
      <w:r w:rsidR="00926681" w:rsidRPr="00ED0774">
        <w:t xml:space="preserve"> </w:t>
      </w:r>
      <w:r w:rsidRPr="00ED0774">
        <w:t>мониторинга</w:t>
      </w:r>
      <w:r w:rsidR="00926681" w:rsidRPr="00ED0774">
        <w:t xml:space="preserve"> </w:t>
      </w:r>
      <w:r w:rsidRPr="00ED0774">
        <w:t>плода</w:t>
      </w:r>
      <w:r w:rsidR="00926681" w:rsidRPr="00ED0774">
        <w:t xml:space="preserve"> </w:t>
      </w:r>
      <w:r w:rsidRPr="00ED0774">
        <w:t>и</w:t>
      </w:r>
      <w:r w:rsidR="00926681" w:rsidRPr="00ED0774">
        <w:t xml:space="preserve"> </w:t>
      </w:r>
      <w:r w:rsidRPr="00ED0774">
        <w:t>акушерской</w:t>
      </w:r>
      <w:r w:rsidR="00926681" w:rsidRPr="00ED0774">
        <w:t xml:space="preserve"> </w:t>
      </w:r>
      <w:r w:rsidRPr="00ED0774">
        <w:t>помощи</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B21602" w:rsidRPr="00ED0774">
        <w:fldChar w:fldCharType="separate"/>
      </w:r>
      <w:r w:rsidR="003E166B">
        <w:rPr>
          <w:noProof/>
        </w:rPr>
        <w:t>[88</w:t>
      </w:r>
      <w:r w:rsidR="000E616A" w:rsidRPr="000E616A">
        <w:rPr>
          <w:noProof/>
        </w:rPr>
        <w:t>]</w:t>
      </w:r>
      <w:r w:rsidR="00B21602" w:rsidRPr="00ED0774">
        <w:fldChar w:fldCharType="end"/>
      </w:r>
      <w:r w:rsidRPr="00ED0774">
        <w:t>.</w:t>
      </w:r>
      <w:r w:rsidR="00A11EED" w:rsidRPr="00ED0774">
        <w:t xml:space="preserve"> </w:t>
      </w:r>
    </w:p>
    <w:p w14:paraId="1AE98A33" w14:textId="2F00221E" w:rsidR="00FC1236" w:rsidRPr="00ED0774" w:rsidRDefault="00101ED7" w:rsidP="00F153A3">
      <w:pPr>
        <w:pStyle w:val="afd"/>
        <w:spacing w:beforeAutospacing="0" w:afterAutospacing="0" w:line="360" w:lineRule="auto"/>
        <w:ind w:left="142" w:firstLine="709"/>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080C9A" w:rsidRPr="00ED0774">
        <w:rPr>
          <w:rStyle w:val="affb"/>
        </w:rPr>
        <w:t xml:space="preserve">В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080C9A" w:rsidRPr="00ED0774">
        <w:rPr>
          <w:rStyle w:val="affb"/>
        </w:rPr>
        <w:t>3</w:t>
      </w:r>
      <w:r w:rsidR="00CD79B1" w:rsidRPr="00ED0774">
        <w:rPr>
          <w:rStyle w:val="affb"/>
        </w:rPr>
        <w:t>)</w:t>
      </w:r>
    </w:p>
    <w:p w14:paraId="0C67761C" w14:textId="178DAE82" w:rsidR="00044A18" w:rsidRPr="00ED0774" w:rsidRDefault="007C6B4D" w:rsidP="00F153A3">
      <w:pPr>
        <w:pStyle w:val="10"/>
        <w:divId w:val="488638550"/>
      </w:pPr>
      <w:r w:rsidRPr="00ED0774">
        <w:rPr>
          <w:rStyle w:val="affb"/>
        </w:rPr>
        <w:t>Рекомендуется</w:t>
      </w:r>
      <w:r w:rsidR="00926681" w:rsidRPr="00ED0774">
        <w:t xml:space="preserve"> </w:t>
      </w:r>
      <w:r w:rsidR="00393E68" w:rsidRPr="00ED0774">
        <w:rPr>
          <w:rStyle w:val="affb"/>
          <w:b w:val="0"/>
        </w:rPr>
        <w:t>пациенткам</w:t>
      </w:r>
      <w:r w:rsidR="00926681" w:rsidRPr="00ED0774">
        <w:t xml:space="preserve"> </w:t>
      </w:r>
      <w:r w:rsidRPr="00ED0774">
        <w:t>при</w:t>
      </w:r>
      <w:r w:rsidR="00926681" w:rsidRPr="00ED0774">
        <w:t xml:space="preserve"> </w:t>
      </w:r>
      <w:r w:rsidRPr="00ED0774">
        <w:t>диагностике</w:t>
      </w:r>
      <w:r w:rsidR="00926681" w:rsidRPr="00ED0774">
        <w:t xml:space="preserve"> </w:t>
      </w:r>
      <w:r w:rsidRPr="00ED0774">
        <w:t>ОМЛ</w:t>
      </w:r>
      <w:r w:rsidR="00926681" w:rsidRPr="00ED0774">
        <w:t xml:space="preserve"> </w:t>
      </w:r>
      <w:r w:rsidRPr="00ED0774">
        <w:t>после</w:t>
      </w:r>
      <w:r w:rsidR="00926681" w:rsidRPr="00ED0774">
        <w:t xml:space="preserve"> </w:t>
      </w:r>
      <w:r w:rsidRPr="00ED0774">
        <w:t>36</w:t>
      </w:r>
      <w:r w:rsidR="00FC1236" w:rsidRPr="00ED0774">
        <w:t>-й</w:t>
      </w:r>
      <w:r w:rsidR="00926681" w:rsidRPr="00ED0774">
        <w:t xml:space="preserve"> </w:t>
      </w:r>
      <w:r w:rsidRPr="00ED0774">
        <w:t>недели</w:t>
      </w:r>
      <w:r w:rsidR="00926681" w:rsidRPr="00ED0774">
        <w:t xml:space="preserve"> </w:t>
      </w:r>
      <w:r w:rsidRPr="00ED0774">
        <w:t>выполнить</w:t>
      </w:r>
      <w:r w:rsidR="00926681" w:rsidRPr="00ED0774">
        <w:t xml:space="preserve"> </w:t>
      </w:r>
      <w:r w:rsidRPr="00ED0774">
        <w:t>родоразрешение</w:t>
      </w:r>
      <w:r w:rsidR="00926681" w:rsidRPr="00ED0774">
        <w:t xml:space="preserve"> </w:t>
      </w:r>
      <w:r w:rsidRPr="00ED0774">
        <w:t>до</w:t>
      </w:r>
      <w:r w:rsidR="00926681" w:rsidRPr="00ED0774">
        <w:t xml:space="preserve"> </w:t>
      </w:r>
      <w:r w:rsidRPr="00ED0774">
        <w:t>начала</w:t>
      </w:r>
      <w:r w:rsidR="00926681" w:rsidRPr="00ED0774">
        <w:t xml:space="preserve"> </w:t>
      </w:r>
      <w:r w:rsidR="008D30E4" w:rsidRPr="00ED0774">
        <w:t>ХТ</w:t>
      </w:r>
      <w:r w:rsidR="00926681" w:rsidRPr="00ED0774">
        <w:t xml:space="preserve"> </w:t>
      </w:r>
      <w:r w:rsidR="00B21602"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2","issue":"2","issued":{"date-parts":[["2015","4"]]},"page":"174-180","title":"Acute leukemia during pregnancy: an investigative survey of the past 11 years","type":"article-journal","volume":"37"},"uris":["http://www.mendeley.com/documents/?uuid=07edea62-521a-3dc0-80b2-e2e99a6e79ca"]}],"mendeley":{"formattedCitation":"[87,88]","plainTextFormattedCitation":"[87,88]","previouslyFormattedCitation":"[87,88]"},"properties":{"noteIndex":0},"schema":"https://github.com/citation-style-language/schema/raw/master/csl-citation.json"}</w:instrText>
      </w:r>
      <w:r w:rsidR="00B21602" w:rsidRPr="00ED0774">
        <w:fldChar w:fldCharType="separate"/>
      </w:r>
      <w:r w:rsidR="003E166B">
        <w:rPr>
          <w:noProof/>
        </w:rPr>
        <w:t>[88,89</w:t>
      </w:r>
      <w:r w:rsidR="000E616A" w:rsidRPr="000E616A">
        <w:rPr>
          <w:noProof/>
        </w:rPr>
        <w:t>]</w:t>
      </w:r>
      <w:r w:rsidR="00B21602" w:rsidRPr="00ED0774">
        <w:fldChar w:fldCharType="end"/>
      </w:r>
      <w:r w:rsidRPr="00ED0774">
        <w:t>.</w:t>
      </w:r>
      <w:r w:rsidR="00A11EED" w:rsidRPr="00ED0774">
        <w:t xml:space="preserve"> </w:t>
      </w:r>
    </w:p>
    <w:p w14:paraId="782AD0C2" w14:textId="33299AFC" w:rsidR="007C6B4D" w:rsidRPr="00ED0774" w:rsidRDefault="00101ED7" w:rsidP="00AE27D0">
      <w:pPr>
        <w:pStyle w:val="afd"/>
        <w:spacing w:beforeAutospacing="0" w:afterAutospacing="0" w:line="360" w:lineRule="auto"/>
        <w:ind w:firstLine="708"/>
        <w:contextualSpacing/>
        <w:divId w:val="488638550"/>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203CB" w:rsidRPr="00ED0774">
        <w:rPr>
          <w:rStyle w:val="affb"/>
        </w:rPr>
        <w:t>С</w:t>
      </w:r>
      <w:r w:rsidR="002164BF"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5203CB" w:rsidRPr="00ED0774">
        <w:rPr>
          <w:rStyle w:val="affb"/>
        </w:rPr>
        <w:t>4</w:t>
      </w:r>
      <w:r w:rsidR="00CD79B1" w:rsidRPr="00ED0774">
        <w:rPr>
          <w:rStyle w:val="affb"/>
        </w:rPr>
        <w:t>)</w:t>
      </w:r>
    </w:p>
    <w:p w14:paraId="1D979259" w14:textId="77777777" w:rsidR="007C6B4D"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rPr>
          <w:rStyle w:val="affb"/>
        </w:rPr>
        <w:t xml:space="preserve"> </w:t>
      </w:r>
      <w:r w:rsidR="008D0715" w:rsidRPr="00ED0774">
        <w:rPr>
          <w:rStyle w:val="affc"/>
        </w:rPr>
        <w:t>п</w:t>
      </w:r>
      <w:r w:rsidR="007C6B4D" w:rsidRPr="00ED0774">
        <w:rPr>
          <w:rStyle w:val="affc"/>
        </w:rPr>
        <w:t>ри</w:t>
      </w:r>
      <w:r w:rsidR="00926681" w:rsidRPr="00ED0774">
        <w:rPr>
          <w:rStyle w:val="affc"/>
        </w:rPr>
        <w:t xml:space="preserve"> </w:t>
      </w:r>
      <w:r w:rsidR="008D0715" w:rsidRPr="00ED0774">
        <w:rPr>
          <w:rStyle w:val="affc"/>
        </w:rPr>
        <w:t>наличии</w:t>
      </w:r>
      <w:r w:rsidR="00926681" w:rsidRPr="00ED0774">
        <w:rPr>
          <w:rStyle w:val="affc"/>
        </w:rPr>
        <w:t xml:space="preserve"> </w:t>
      </w:r>
      <w:r w:rsidR="007C6B4D" w:rsidRPr="00ED0774">
        <w:rPr>
          <w:rStyle w:val="affc"/>
        </w:rPr>
        <w:t>гиперлейкоцитоз</w:t>
      </w:r>
      <w:r w:rsidR="008D0715" w:rsidRPr="00ED0774">
        <w:rPr>
          <w:rStyle w:val="affc"/>
        </w:rPr>
        <w:t>а</w:t>
      </w:r>
      <w:r w:rsidR="00926681" w:rsidRPr="00ED0774">
        <w:rPr>
          <w:rStyle w:val="affc"/>
        </w:rPr>
        <w:t xml:space="preserve"> </w:t>
      </w:r>
      <w:r w:rsidR="007C6B4D" w:rsidRPr="00ED0774">
        <w:rPr>
          <w:rStyle w:val="affc"/>
        </w:rPr>
        <w:t>родоразрешение</w:t>
      </w:r>
      <w:r w:rsidR="00926681" w:rsidRPr="00ED0774">
        <w:rPr>
          <w:rStyle w:val="affc"/>
        </w:rPr>
        <w:t xml:space="preserve"> </w:t>
      </w:r>
      <w:r w:rsidR="007C6B4D" w:rsidRPr="00ED0774">
        <w:rPr>
          <w:rStyle w:val="affc"/>
        </w:rPr>
        <w:t>выполняется</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ходе</w:t>
      </w:r>
      <w:r w:rsidR="00926681" w:rsidRPr="00ED0774">
        <w:rPr>
          <w:rStyle w:val="affc"/>
        </w:rPr>
        <w:t xml:space="preserve"> </w:t>
      </w:r>
      <w:r w:rsidR="007C6B4D" w:rsidRPr="00ED0774">
        <w:rPr>
          <w:rStyle w:val="affc"/>
        </w:rPr>
        <w:t>циторедуктивной</w:t>
      </w:r>
      <w:r w:rsidR="00926681" w:rsidRPr="00ED0774">
        <w:rPr>
          <w:rStyle w:val="affc"/>
        </w:rPr>
        <w:t xml:space="preserve"> </w:t>
      </w:r>
      <w:r w:rsidR="007C6B4D" w:rsidRPr="00ED0774">
        <w:rPr>
          <w:rStyle w:val="affc"/>
        </w:rPr>
        <w:t>терапии.</w:t>
      </w:r>
    </w:p>
    <w:p w14:paraId="5AD61B26" w14:textId="26492019" w:rsidR="00044A18" w:rsidRPr="00ED0774" w:rsidRDefault="007C6B4D" w:rsidP="00F153A3">
      <w:pPr>
        <w:pStyle w:val="10"/>
        <w:divId w:val="488638550"/>
      </w:pPr>
      <w:r w:rsidRPr="00ED0774">
        <w:rPr>
          <w:rStyle w:val="affb"/>
        </w:rPr>
        <w:t>Рекомендуется</w:t>
      </w:r>
      <w:r w:rsidR="00926681" w:rsidRPr="00ED0774">
        <w:t xml:space="preserve"> </w:t>
      </w:r>
      <w:r w:rsidR="00393E68" w:rsidRPr="00ED0774">
        <w:rPr>
          <w:rStyle w:val="affb"/>
          <w:b w:val="0"/>
        </w:rPr>
        <w:t>пациенткам</w:t>
      </w:r>
      <w:r w:rsidR="00926681" w:rsidRPr="00ED0774">
        <w:t xml:space="preserve"> </w:t>
      </w:r>
      <w:r w:rsidRPr="00ED0774">
        <w:t>в</w:t>
      </w:r>
      <w:r w:rsidR="00926681" w:rsidRPr="00ED0774">
        <w:t xml:space="preserve"> </w:t>
      </w:r>
      <w:r w:rsidRPr="00ED0774">
        <w:t>выборе</w:t>
      </w:r>
      <w:r w:rsidR="00926681" w:rsidRPr="00ED0774">
        <w:t xml:space="preserve"> </w:t>
      </w:r>
      <w:r w:rsidRPr="00ED0774">
        <w:t>лекарственных</w:t>
      </w:r>
      <w:r w:rsidR="00926681" w:rsidRPr="00ED0774">
        <w:t xml:space="preserve"> </w:t>
      </w:r>
      <w:r w:rsidRPr="00ED0774">
        <w:t>веществ</w:t>
      </w:r>
      <w:r w:rsidR="00926681" w:rsidRPr="00ED0774">
        <w:t xml:space="preserve"> </w:t>
      </w:r>
      <w:r w:rsidRPr="00ED0774">
        <w:t>во</w:t>
      </w:r>
      <w:r w:rsidR="00926681" w:rsidRPr="00ED0774">
        <w:t xml:space="preserve"> </w:t>
      </w:r>
      <w:r w:rsidRPr="00ED0774">
        <w:t>время</w:t>
      </w:r>
      <w:r w:rsidR="00926681" w:rsidRPr="00ED0774">
        <w:t xml:space="preserve"> </w:t>
      </w:r>
      <w:r w:rsidRPr="00ED0774">
        <w:t>беременности,</w:t>
      </w:r>
      <w:r w:rsidR="00926681" w:rsidRPr="00ED0774">
        <w:t xml:space="preserve"> </w:t>
      </w:r>
      <w:r w:rsidRPr="00ED0774">
        <w:t>в</w:t>
      </w:r>
      <w:r w:rsidR="00926681" w:rsidRPr="00ED0774">
        <w:t xml:space="preserve"> </w:t>
      </w:r>
      <w:r w:rsidRPr="00ED0774">
        <w:t>том</w:t>
      </w:r>
      <w:r w:rsidR="00926681" w:rsidRPr="00ED0774">
        <w:t xml:space="preserve"> </w:t>
      </w:r>
      <w:r w:rsidRPr="00ED0774">
        <w:t>числе</w:t>
      </w:r>
      <w:r w:rsidR="00926681" w:rsidRPr="00ED0774">
        <w:t xml:space="preserve"> </w:t>
      </w:r>
      <w:r w:rsidRPr="00ED0774">
        <w:t>цитостатических</w:t>
      </w:r>
      <w:r w:rsidR="00926681" w:rsidRPr="00ED0774">
        <w:t xml:space="preserve"> </w:t>
      </w:r>
      <w:r w:rsidRPr="00ED0774">
        <w:t>и</w:t>
      </w:r>
      <w:r w:rsidR="00926681" w:rsidRPr="00ED0774">
        <w:t xml:space="preserve"> </w:t>
      </w:r>
      <w:r w:rsidRPr="00ED0774">
        <w:t>антибиотических</w:t>
      </w:r>
      <w:r w:rsidR="00926681" w:rsidRPr="00ED0774">
        <w:t xml:space="preserve"> </w:t>
      </w:r>
      <w:r w:rsidRPr="00ED0774">
        <w:t>препаратов,</w:t>
      </w:r>
      <w:r w:rsidR="00926681" w:rsidRPr="00ED0774">
        <w:t xml:space="preserve"> </w:t>
      </w:r>
      <w:r w:rsidRPr="00ED0774">
        <w:t>руководствоваться</w:t>
      </w:r>
      <w:r w:rsidR="00926681" w:rsidRPr="00ED0774">
        <w:t xml:space="preserve"> </w:t>
      </w:r>
      <w:r w:rsidRPr="00ED0774">
        <w:t>соотношением</w:t>
      </w:r>
      <w:r w:rsidR="00926681" w:rsidRPr="00ED0774">
        <w:t xml:space="preserve"> </w:t>
      </w:r>
      <w:r w:rsidRPr="00ED0774">
        <w:t>риска</w:t>
      </w:r>
      <w:r w:rsidR="0099760F" w:rsidRPr="00ED0774">
        <w:t>–</w:t>
      </w:r>
      <w:r w:rsidRPr="00ED0774">
        <w:t>пользы</w:t>
      </w:r>
      <w:r w:rsidR="00926681" w:rsidRPr="00ED0774">
        <w:t xml:space="preserve"> </w:t>
      </w:r>
      <w:r w:rsidRPr="00ED0774">
        <w:t>для</w:t>
      </w:r>
      <w:r w:rsidR="00926681" w:rsidRPr="00ED0774">
        <w:t xml:space="preserve"> </w:t>
      </w:r>
      <w:r w:rsidRPr="00ED0774">
        <w:t>матери</w:t>
      </w:r>
      <w:r w:rsidR="00926681" w:rsidRPr="00ED0774">
        <w:t xml:space="preserve"> </w:t>
      </w:r>
      <w:r w:rsidRPr="00ED0774">
        <w:t>и</w:t>
      </w:r>
      <w:r w:rsidR="00926681" w:rsidRPr="00ED0774">
        <w:t xml:space="preserve"> </w:t>
      </w:r>
      <w:r w:rsidRPr="00ED0774">
        <w:t>плода</w:t>
      </w:r>
      <w:r w:rsidR="00926681" w:rsidRPr="00ED0774">
        <w:t xml:space="preserve"> </w:t>
      </w:r>
      <w:r w:rsidR="00921188" w:rsidRPr="00ED0774">
        <w:fldChar w:fldCharType="begin" w:fldLock="1"/>
      </w:r>
      <w:r w:rsidR="000E616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7]","plainTextFormattedCitation":"[87]","previouslyFormattedCitation":"[87]"},"properties":{"noteIndex":0},"schema":"https://github.com/citation-style-language/schema/raw/master/csl-citation.json"}</w:instrText>
      </w:r>
      <w:r w:rsidR="00921188" w:rsidRPr="00ED0774">
        <w:fldChar w:fldCharType="separate"/>
      </w:r>
      <w:r w:rsidR="003E166B">
        <w:rPr>
          <w:noProof/>
        </w:rPr>
        <w:t>[88</w:t>
      </w:r>
      <w:r w:rsidR="000E616A" w:rsidRPr="000E616A">
        <w:rPr>
          <w:noProof/>
        </w:rPr>
        <w:t>]</w:t>
      </w:r>
      <w:r w:rsidR="00921188" w:rsidRPr="00ED0774">
        <w:fldChar w:fldCharType="end"/>
      </w:r>
      <w:r w:rsidRPr="00ED0774">
        <w:t>.</w:t>
      </w:r>
      <w:r w:rsidR="00A11EED" w:rsidRPr="00ED0774">
        <w:t xml:space="preserve"> </w:t>
      </w:r>
    </w:p>
    <w:p w14:paraId="5DECADEA" w14:textId="5E2B9754" w:rsidR="002E3A67" w:rsidRPr="00ED0774" w:rsidRDefault="00101ED7" w:rsidP="00F153A3">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8D0715" w:rsidRPr="00ED0774">
        <w:rPr>
          <w:rStyle w:val="affb"/>
        </w:rPr>
        <w:t>5</w:t>
      </w:r>
      <w:r w:rsidR="00CD79B1" w:rsidRPr="00ED0774">
        <w:rPr>
          <w:rStyle w:val="affb"/>
        </w:rPr>
        <w:t>)</w:t>
      </w:r>
    </w:p>
    <w:p w14:paraId="3DEF76B0" w14:textId="758A692A" w:rsidR="007C6B4D"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F153A3" w:rsidRPr="00ED0774">
        <w:rPr>
          <w:rStyle w:val="affc"/>
        </w:rPr>
        <w:t xml:space="preserve">противоопухолевые </w:t>
      </w:r>
      <w:r w:rsidR="007C6B4D" w:rsidRPr="00ED0774">
        <w:rPr>
          <w:rStyle w:val="affc"/>
        </w:rPr>
        <w:t>препараты</w:t>
      </w:r>
      <w:r w:rsidR="00926681" w:rsidRPr="00ED0774">
        <w:rPr>
          <w:rStyle w:val="affc"/>
        </w:rPr>
        <w:t xml:space="preserve"> </w:t>
      </w:r>
      <w:r w:rsidR="007C6B4D" w:rsidRPr="00ED0774">
        <w:rPr>
          <w:rStyle w:val="affc"/>
        </w:rPr>
        <w:t>рассчитываются</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соответстви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выбранной</w:t>
      </w:r>
      <w:r w:rsidR="00926681" w:rsidRPr="00ED0774">
        <w:rPr>
          <w:rStyle w:val="affc"/>
        </w:rPr>
        <w:t xml:space="preserve"> </w:t>
      </w:r>
      <w:r w:rsidR="007C6B4D" w:rsidRPr="00ED0774">
        <w:rPr>
          <w:rStyle w:val="affc"/>
        </w:rPr>
        <w:t>программой</w:t>
      </w:r>
      <w:r w:rsidR="00926681" w:rsidRPr="00ED0774">
        <w:rPr>
          <w:rStyle w:val="affc"/>
        </w:rPr>
        <w:t xml:space="preserve"> </w:t>
      </w:r>
      <w:r w:rsidR="007C6B4D" w:rsidRPr="00ED0774">
        <w:rPr>
          <w:rStyle w:val="affc"/>
        </w:rPr>
        <w:t>лечения</w:t>
      </w:r>
      <w:r w:rsidR="00926681" w:rsidRPr="00ED0774">
        <w:rPr>
          <w:rStyle w:val="affc"/>
        </w:rPr>
        <w:t xml:space="preserve"> </w:t>
      </w:r>
      <w:r w:rsidR="007C6B4D" w:rsidRPr="00ED0774">
        <w:rPr>
          <w:rStyle w:val="affc"/>
        </w:rPr>
        <w:t>(без</w:t>
      </w:r>
      <w:r w:rsidR="00926681" w:rsidRPr="00ED0774">
        <w:rPr>
          <w:rStyle w:val="affc"/>
        </w:rPr>
        <w:t xml:space="preserve"> </w:t>
      </w:r>
      <w:r w:rsidR="007C6B4D" w:rsidRPr="00ED0774">
        <w:rPr>
          <w:rStyle w:val="affc"/>
        </w:rPr>
        <w:t>редукции</w:t>
      </w:r>
      <w:r w:rsidR="00926681" w:rsidRPr="00ED0774">
        <w:rPr>
          <w:rStyle w:val="affc"/>
        </w:rPr>
        <w:t xml:space="preserve"> </w:t>
      </w:r>
      <w:r w:rsidR="007C6B4D" w:rsidRPr="00ED0774">
        <w:rPr>
          <w:rStyle w:val="affc"/>
        </w:rPr>
        <w:t>доз)</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оверхность</w:t>
      </w:r>
      <w:r w:rsidR="00926681" w:rsidRPr="00ED0774">
        <w:rPr>
          <w:rStyle w:val="affc"/>
        </w:rPr>
        <w:t xml:space="preserve"> </w:t>
      </w:r>
      <w:r w:rsidR="007C6B4D" w:rsidRPr="00ED0774">
        <w:rPr>
          <w:rStyle w:val="affc"/>
        </w:rPr>
        <w:t>тела</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073150" w:rsidRPr="00ED0774">
        <w:rPr>
          <w:rStyle w:val="affc"/>
        </w:rPr>
        <w:t>до</w:t>
      </w:r>
      <w:r w:rsidR="00926681" w:rsidRPr="00ED0774">
        <w:rPr>
          <w:rStyle w:val="affc"/>
        </w:rPr>
        <w:t xml:space="preserve"> </w:t>
      </w:r>
      <w:r w:rsidR="00073150" w:rsidRPr="00ED0774">
        <w:rPr>
          <w:rStyle w:val="affc"/>
        </w:rPr>
        <w:t>беременност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корректировкой</w:t>
      </w:r>
      <w:r w:rsidR="00926681" w:rsidRPr="00ED0774">
        <w:rPr>
          <w:rStyle w:val="affc"/>
        </w:rPr>
        <w:t xml:space="preserve"> </w:t>
      </w:r>
      <w:r w:rsidR="007C6B4D" w:rsidRPr="00ED0774">
        <w:rPr>
          <w:rStyle w:val="affc"/>
        </w:rPr>
        <w:t>по</w:t>
      </w:r>
      <w:r w:rsidR="00926681" w:rsidRPr="00ED0774">
        <w:rPr>
          <w:rStyle w:val="affc"/>
        </w:rPr>
        <w:t xml:space="preserve"> </w:t>
      </w:r>
      <w:r w:rsidR="0099760F" w:rsidRPr="00ED0774">
        <w:rPr>
          <w:rStyle w:val="affc"/>
        </w:rPr>
        <w:t>массе</w:t>
      </w:r>
      <w:r w:rsidR="00926681" w:rsidRPr="00ED0774">
        <w:rPr>
          <w:rStyle w:val="affc"/>
        </w:rPr>
        <w:t xml:space="preserve"> </w:t>
      </w:r>
      <w:r w:rsidR="0099760F" w:rsidRPr="00ED0774">
        <w:rPr>
          <w:rStyle w:val="affc"/>
        </w:rPr>
        <w:t>тела</w:t>
      </w:r>
      <w:r w:rsidR="00926681" w:rsidRPr="00ED0774">
        <w:rPr>
          <w:rStyle w:val="affc"/>
        </w:rPr>
        <w:t xml:space="preserve"> </w:t>
      </w:r>
      <w:r w:rsidR="007C6B4D" w:rsidRPr="00ED0774">
        <w:rPr>
          <w:rStyle w:val="affc"/>
        </w:rPr>
        <w:t>во</w:t>
      </w:r>
      <w:r w:rsidR="00926681" w:rsidRPr="00ED0774">
        <w:rPr>
          <w:rStyle w:val="affc"/>
        </w:rPr>
        <w:t xml:space="preserve"> </w:t>
      </w:r>
      <w:r w:rsidR="007C6B4D" w:rsidRPr="00ED0774">
        <w:rPr>
          <w:rStyle w:val="affc"/>
        </w:rPr>
        <w:t>время</w:t>
      </w:r>
      <w:r w:rsidR="00926681" w:rsidRPr="00ED0774">
        <w:rPr>
          <w:rStyle w:val="affc"/>
        </w:rPr>
        <w:t xml:space="preserve"> </w:t>
      </w:r>
      <w:r w:rsidR="007C6B4D" w:rsidRPr="00ED0774">
        <w:rPr>
          <w:rStyle w:val="affc"/>
        </w:rPr>
        <w:t>лечения.</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жизнеугрожающих</w:t>
      </w:r>
      <w:r w:rsidR="00926681" w:rsidRPr="00ED0774">
        <w:rPr>
          <w:rStyle w:val="affc"/>
        </w:rPr>
        <w:t xml:space="preserve"> </w:t>
      </w:r>
      <w:r w:rsidR="007C6B4D" w:rsidRPr="00ED0774">
        <w:rPr>
          <w:rStyle w:val="affc"/>
        </w:rPr>
        <w:t>осложнениях</w:t>
      </w:r>
      <w:r w:rsidR="00926681" w:rsidRPr="00ED0774">
        <w:rPr>
          <w:rStyle w:val="affc"/>
        </w:rPr>
        <w:t xml:space="preserve"> </w:t>
      </w:r>
      <w:r w:rsidR="007C6B4D" w:rsidRPr="00ED0774">
        <w:rPr>
          <w:rStyle w:val="affc"/>
        </w:rPr>
        <w:t>у</w:t>
      </w:r>
      <w:r w:rsidR="00926681" w:rsidRPr="00ED0774">
        <w:rPr>
          <w:rStyle w:val="affc"/>
        </w:rPr>
        <w:t xml:space="preserve"> </w:t>
      </w:r>
      <w:r w:rsidR="007C6B4D" w:rsidRPr="00ED0774">
        <w:rPr>
          <w:rStyle w:val="affc"/>
        </w:rPr>
        <w:t>матери</w:t>
      </w:r>
      <w:r w:rsidR="00926681" w:rsidRPr="00ED0774">
        <w:rPr>
          <w:rStyle w:val="affc"/>
        </w:rPr>
        <w:t xml:space="preserve"> </w:t>
      </w:r>
      <w:r w:rsidR="007C6B4D" w:rsidRPr="00ED0774">
        <w:rPr>
          <w:rStyle w:val="affc"/>
        </w:rPr>
        <w:t>возможно</w:t>
      </w:r>
      <w:r w:rsidR="00926681" w:rsidRPr="00ED0774">
        <w:rPr>
          <w:rStyle w:val="affc"/>
        </w:rPr>
        <w:t xml:space="preserve"> </w:t>
      </w:r>
      <w:r w:rsidR="007C6B4D" w:rsidRPr="00ED0774">
        <w:rPr>
          <w:rStyle w:val="affc"/>
        </w:rPr>
        <w:t>назначение</w:t>
      </w:r>
      <w:r w:rsidR="00926681" w:rsidRPr="00ED0774">
        <w:rPr>
          <w:rStyle w:val="affc"/>
        </w:rPr>
        <w:t xml:space="preserve"> </w:t>
      </w:r>
      <w:r w:rsidR="007C6B4D" w:rsidRPr="00ED0774">
        <w:rPr>
          <w:rStyle w:val="affc"/>
        </w:rPr>
        <w:t>антибиоти</w:t>
      </w:r>
      <w:r w:rsidR="008D30E4" w:rsidRPr="00ED0774">
        <w:rPr>
          <w:rStyle w:val="affc"/>
        </w:rPr>
        <w:t>ков</w:t>
      </w:r>
      <w:r w:rsidR="00926681" w:rsidRPr="00ED0774">
        <w:rPr>
          <w:rStyle w:val="affc"/>
        </w:rPr>
        <w:t xml:space="preserve"> </w:t>
      </w:r>
      <w:r w:rsidR="007C6B4D" w:rsidRPr="00ED0774">
        <w:rPr>
          <w:rStyle w:val="affc"/>
        </w:rPr>
        <w:t>без</w:t>
      </w:r>
      <w:r w:rsidR="00926681" w:rsidRPr="00ED0774">
        <w:rPr>
          <w:rStyle w:val="affc"/>
        </w:rPr>
        <w:t xml:space="preserve"> </w:t>
      </w:r>
      <w:r w:rsidR="007C6B4D" w:rsidRPr="00ED0774">
        <w:rPr>
          <w:rStyle w:val="affc"/>
        </w:rPr>
        <w:t>учета</w:t>
      </w:r>
      <w:r w:rsidR="00926681" w:rsidRPr="00ED0774">
        <w:rPr>
          <w:rStyle w:val="affc"/>
        </w:rPr>
        <w:t xml:space="preserve"> </w:t>
      </w:r>
      <w:r w:rsidR="007C6B4D" w:rsidRPr="00ED0774">
        <w:rPr>
          <w:rStyle w:val="affc"/>
        </w:rPr>
        <w:t>их</w:t>
      </w:r>
      <w:r w:rsidR="00926681" w:rsidRPr="00ED0774">
        <w:rPr>
          <w:rStyle w:val="affc"/>
        </w:rPr>
        <w:t xml:space="preserve"> </w:t>
      </w:r>
      <w:r w:rsidR="007C6B4D" w:rsidRPr="00ED0774">
        <w:rPr>
          <w:rStyle w:val="affc"/>
        </w:rPr>
        <w:t>возможного</w:t>
      </w:r>
      <w:r w:rsidR="00926681" w:rsidRPr="00ED0774">
        <w:rPr>
          <w:rStyle w:val="affc"/>
        </w:rPr>
        <w:t xml:space="preserve"> </w:t>
      </w:r>
      <w:r w:rsidR="007C6B4D" w:rsidRPr="00ED0774">
        <w:rPr>
          <w:rStyle w:val="affc"/>
        </w:rPr>
        <w:t>тератогенного</w:t>
      </w:r>
      <w:r w:rsidR="00926681" w:rsidRPr="00ED0774">
        <w:rPr>
          <w:rStyle w:val="affc"/>
        </w:rPr>
        <w:t xml:space="preserve"> </w:t>
      </w:r>
      <w:r w:rsidR="007C6B4D" w:rsidRPr="00ED0774">
        <w:rPr>
          <w:rStyle w:val="affc"/>
        </w:rPr>
        <w:t>воздействия</w:t>
      </w:r>
      <w:r w:rsidR="00926681" w:rsidRPr="00ED0774">
        <w:rPr>
          <w:rStyle w:val="affc"/>
        </w:rPr>
        <w:t xml:space="preserve"> </w:t>
      </w:r>
      <w:r w:rsidR="007C6B4D" w:rsidRPr="00ED0774">
        <w:rPr>
          <w:rStyle w:val="affc"/>
        </w:rPr>
        <w:t>на</w:t>
      </w:r>
      <w:r w:rsidR="00926681" w:rsidRPr="00ED0774">
        <w:rPr>
          <w:rStyle w:val="affc"/>
        </w:rPr>
        <w:t xml:space="preserve"> </w:t>
      </w:r>
      <w:r w:rsidR="007C6B4D" w:rsidRPr="00ED0774">
        <w:rPr>
          <w:rStyle w:val="affc"/>
        </w:rPr>
        <w:t>плод</w:t>
      </w:r>
      <w:r w:rsidR="00926681" w:rsidRPr="00ED0774">
        <w:rPr>
          <w:rStyle w:val="affc"/>
        </w:rPr>
        <w:t xml:space="preserve"> </w:t>
      </w:r>
      <w:r w:rsidR="007C6B4D" w:rsidRPr="00ED0774">
        <w:rPr>
          <w:rStyle w:val="affc"/>
        </w:rPr>
        <w:t>(сульфаметоксазол/тримет</w:t>
      </w:r>
      <w:r w:rsidR="00982838" w:rsidRPr="00ED0774">
        <w:rPr>
          <w:rStyle w:val="affc"/>
        </w:rPr>
        <w:t>о</w:t>
      </w:r>
      <w:r w:rsidR="007C6B4D" w:rsidRPr="00ED0774">
        <w:rPr>
          <w:rStyle w:val="affc"/>
        </w:rPr>
        <w:t>прим</w:t>
      </w:r>
      <w:r w:rsidR="00393E68" w:rsidRPr="00ED0774">
        <w:rPr>
          <w:rStyle w:val="affc"/>
        </w:rPr>
        <w:t>**</w:t>
      </w:r>
      <w:r w:rsidR="00926681" w:rsidRPr="00ED0774">
        <w:rPr>
          <w:rStyle w:val="affc"/>
        </w:rPr>
        <w:t xml:space="preserve"> </w:t>
      </w:r>
      <w:r w:rsidR="0099760F" w:rsidRPr="00ED0774">
        <w:rPr>
          <w:rStyle w:val="affc"/>
        </w:rPr>
        <w:t>–</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пневмоцистной</w:t>
      </w:r>
      <w:r w:rsidR="00926681" w:rsidRPr="00ED0774">
        <w:rPr>
          <w:rStyle w:val="affc"/>
        </w:rPr>
        <w:t xml:space="preserve"> </w:t>
      </w:r>
      <w:r w:rsidR="007C6B4D" w:rsidRPr="00ED0774">
        <w:rPr>
          <w:rStyle w:val="affc"/>
        </w:rPr>
        <w:t>пневмонии,</w:t>
      </w:r>
      <w:r w:rsidR="00926681" w:rsidRPr="00ED0774">
        <w:rPr>
          <w:rStyle w:val="affc"/>
        </w:rPr>
        <w:t xml:space="preserve"> </w:t>
      </w:r>
      <w:r w:rsidR="007C6B4D" w:rsidRPr="00ED0774">
        <w:rPr>
          <w:rStyle w:val="affc"/>
        </w:rPr>
        <w:t>ганцикловир</w:t>
      </w:r>
      <w:r w:rsidR="00C30C25" w:rsidRPr="00ED0774">
        <w:rPr>
          <w:rStyle w:val="affc"/>
        </w:rPr>
        <w:t>**</w:t>
      </w:r>
      <w:r w:rsidR="00926681" w:rsidRPr="00ED0774">
        <w:rPr>
          <w:rStyle w:val="affc"/>
        </w:rPr>
        <w:t xml:space="preserve"> </w:t>
      </w:r>
      <w:r w:rsidR="0099760F" w:rsidRPr="00ED0774">
        <w:rPr>
          <w:rStyle w:val="affc"/>
        </w:rPr>
        <w:t>–</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цитомегаловирусной</w:t>
      </w:r>
      <w:r w:rsidR="00926681" w:rsidRPr="00ED0774">
        <w:rPr>
          <w:rStyle w:val="affc"/>
        </w:rPr>
        <w:t xml:space="preserve"> </w:t>
      </w:r>
      <w:r w:rsidR="007C6B4D" w:rsidRPr="00ED0774">
        <w:rPr>
          <w:rStyle w:val="affc"/>
        </w:rPr>
        <w:t>инфекци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т.</w:t>
      </w:r>
      <w:r w:rsidR="00926681" w:rsidRPr="00ED0774">
        <w:rPr>
          <w:rStyle w:val="affc"/>
        </w:rPr>
        <w:t xml:space="preserve"> </w:t>
      </w:r>
      <w:r w:rsidR="007C6B4D" w:rsidRPr="00ED0774">
        <w:rPr>
          <w:rStyle w:val="affc"/>
        </w:rPr>
        <w:t>д.)</w:t>
      </w:r>
    </w:p>
    <w:p w14:paraId="26A90A84" w14:textId="51F1517E" w:rsidR="00044A18" w:rsidRPr="00ED0774" w:rsidRDefault="007C6B4D" w:rsidP="00F153A3">
      <w:pPr>
        <w:pStyle w:val="10"/>
        <w:divId w:val="488638550"/>
      </w:pPr>
      <w:r w:rsidRPr="00ED0774">
        <w:rPr>
          <w:rStyle w:val="affb"/>
        </w:rPr>
        <w:lastRenderedPageBreak/>
        <w:t>Рекомендуется</w:t>
      </w:r>
      <w:r w:rsidR="00926681" w:rsidRPr="00ED0774">
        <w:rPr>
          <w:rStyle w:val="affb"/>
        </w:rPr>
        <w:t xml:space="preserve"> </w:t>
      </w:r>
      <w:r w:rsidR="00393E68" w:rsidRPr="00ED0774">
        <w:rPr>
          <w:rStyle w:val="affb"/>
          <w:b w:val="0"/>
        </w:rPr>
        <w:t>пациенткам</w:t>
      </w:r>
      <w:r w:rsidR="00926681" w:rsidRPr="00ED0774">
        <w:t xml:space="preserve"> </w:t>
      </w:r>
      <w:r w:rsidRPr="00ED0774">
        <w:t>на</w:t>
      </w:r>
      <w:r w:rsidR="00926681" w:rsidRPr="00ED0774">
        <w:t xml:space="preserve"> </w:t>
      </w:r>
      <w:r w:rsidRPr="00ED0774">
        <w:t>фоне</w:t>
      </w:r>
      <w:r w:rsidR="00926681" w:rsidRPr="00ED0774">
        <w:t xml:space="preserve"> </w:t>
      </w:r>
      <w:r w:rsidRPr="00ED0774">
        <w:t>беременности</w:t>
      </w:r>
      <w:r w:rsidR="00926681" w:rsidRPr="00ED0774">
        <w:t xml:space="preserve"> </w:t>
      </w:r>
      <w:r w:rsidRPr="00ED0774">
        <w:t>с</w:t>
      </w:r>
      <w:r w:rsidR="00926681" w:rsidRPr="00ED0774">
        <w:t xml:space="preserve"> </w:t>
      </w:r>
      <w:r w:rsidRPr="00ED0774">
        <w:t>учетом</w:t>
      </w:r>
      <w:r w:rsidR="00926681" w:rsidRPr="00ED0774">
        <w:t xml:space="preserve"> </w:t>
      </w:r>
      <w:r w:rsidRPr="00ED0774">
        <w:t>возможного</w:t>
      </w:r>
      <w:r w:rsidR="00926681" w:rsidRPr="00ED0774">
        <w:t xml:space="preserve"> </w:t>
      </w:r>
      <w:r w:rsidRPr="00ED0774">
        <w:t>тератогенного</w:t>
      </w:r>
      <w:r w:rsidR="00926681" w:rsidRPr="00ED0774">
        <w:t xml:space="preserve"> </w:t>
      </w:r>
      <w:r w:rsidRPr="00ED0774">
        <w:t>воздействия</w:t>
      </w:r>
      <w:r w:rsidR="00926681" w:rsidRPr="00ED0774">
        <w:t xml:space="preserve"> </w:t>
      </w:r>
      <w:r w:rsidRPr="00ED0774">
        <w:t>метотрексата</w:t>
      </w:r>
      <w:r w:rsidR="00C30C25" w:rsidRPr="00ED0774">
        <w:t>**</w:t>
      </w:r>
      <w:r w:rsidR="00926681" w:rsidRPr="00ED0774">
        <w:t xml:space="preserve"> </w:t>
      </w:r>
      <w:r w:rsidRPr="00ED0774">
        <w:t>выполнение</w:t>
      </w:r>
      <w:r w:rsidR="00926681" w:rsidRPr="00ED0774">
        <w:t xml:space="preserve"> </w:t>
      </w:r>
      <w:r w:rsidRPr="00ED0774">
        <w:t>интратекальных</w:t>
      </w:r>
      <w:r w:rsidR="00926681" w:rsidRPr="00ED0774">
        <w:t xml:space="preserve"> </w:t>
      </w:r>
      <w:r w:rsidRPr="00ED0774">
        <w:t>введений</w:t>
      </w:r>
      <w:r w:rsidR="00926681" w:rsidRPr="00ED0774">
        <w:t xml:space="preserve"> </w:t>
      </w:r>
      <w:r w:rsidR="00F153A3" w:rsidRPr="00ED0774">
        <w:rPr>
          <w:lang w:val="ru-RU"/>
        </w:rPr>
        <w:t>проти</w:t>
      </w:r>
      <w:r w:rsidR="00A44A39" w:rsidRPr="00ED0774">
        <w:rPr>
          <w:lang w:val="ru-RU"/>
        </w:rPr>
        <w:t>воопухолевых</w:t>
      </w:r>
      <w:r w:rsidR="00F153A3" w:rsidRPr="00ED0774">
        <w:t xml:space="preserve"> </w:t>
      </w:r>
      <w:r w:rsidRPr="00ED0774">
        <w:t>препаратов</w:t>
      </w:r>
      <w:r w:rsidR="00926681" w:rsidRPr="00ED0774">
        <w:t xml:space="preserve"> </w:t>
      </w:r>
      <w:r w:rsidR="00A5441A" w:rsidRPr="00ED0774">
        <w:rPr>
          <w:lang w:val="ru-RU"/>
        </w:rPr>
        <w:t xml:space="preserve">в соответствии с применяемой схемой лечения </w:t>
      </w:r>
      <w:r w:rsidRPr="00ED0774">
        <w:t>без</w:t>
      </w:r>
      <w:r w:rsidR="00926681" w:rsidRPr="00ED0774">
        <w:t xml:space="preserve"> </w:t>
      </w:r>
      <w:r w:rsidRPr="00ED0774">
        <w:t>использования</w:t>
      </w:r>
      <w:r w:rsidR="00926681" w:rsidRPr="00ED0774">
        <w:t xml:space="preserve"> </w:t>
      </w:r>
      <w:r w:rsidRPr="00ED0774">
        <w:t>метотрексата</w:t>
      </w:r>
      <w:r w:rsidR="00C30C25" w:rsidRPr="00ED0774">
        <w:t>**</w:t>
      </w:r>
      <w:r w:rsidR="00926681" w:rsidRPr="00ED0774">
        <w:t xml:space="preserve"> </w:t>
      </w:r>
      <w:r w:rsidR="00921188" w:rsidRPr="00ED0774">
        <w:fldChar w:fldCharType="begin" w:fldLock="1"/>
      </w:r>
      <w:r w:rsidR="000E616A">
        <w:instrText>ADDIN CSL_CITATION {"citationItems":[{"id":"ITEM-1","itemData":{"DOI":"10.1002/bdra.23063","ISSN":"1542-0760","PMID":"22851372","abstract":"BACKGROUND Cancer is the second leading cause of death among women of reproductive age. Although the coincidence of pregnancy and cancer is rare and treatment may sometimes be safely delayed, the use of chemotherapeutic agents in pregnancy is sometimes unavoidable or inadvertent. METHODS We review the literature for the use of antineoplastic agents in single-agent and combination therapy from 1951 through June 2012. We also summarize the evidence relating to teratogenicity of disorder-specific combination chemotherapy treatments for those malignancies frequently encountered in women of childbearing age. Major endpoints were called \"adverse pregnancy outcomes\" (APOs), to include structural anomalies (congenital malformations), functional defects, blood or electrolyte abnormalities, stillbirths, spontaneous abortions (miscarriages), and fetal, neonatal, or maternal deaths. RESULTS The registry totals 863 cases. Rates of APOs (and congenital malformations) after any exposure were 33% (16%), 27% (8%), and 25% (6%), for first, second, and third trimesters. Among the groups of cancer drugs, antimetabolites and alkylating agents have the highest rates of APOs. Mitotic inhibitors and antibiotics seem more benign. Mixed results were observed from single-agent exposure, often because of small numbers of exposures. As a whole, the alkylating agents and antimetabolites are more harmful when given as a single agent rather than as part of a regimen. First-trimester exposure poses a more permanent risk to the fetus. CONCLUSIONS Systematic ascertainment of women early in pregnancy, preferably in a population base, is needed for assessment of true risks. Long-term follow-up is needed to rule out neurobehavioral effects.","author":[{"dropping-particle":"","family":"Selig","given":"Brady P","non-dropping-particle":"","parse-names":false,"suffix":""},{"dropping-particle":"","family":"Furr","given":"James R","non-dropping-particle":"","parse-names":false,"suffix":""},{"dropping-particle":"","family":"Huey","given":"Ryan W","non-dropping-particle":"","parse-names":false,"suffix":""},{"dropping-particle":"","family":"Moran","given":"Colin","non-dropping-particle":"","parse-names":false,"suffix":""},{"dropping-particle":"","family":"Alluri","given":"Vinod N","non-dropping-particle":"","parse-names":false,"suffix":""},{"dropping-particle":"","family":"Medders","given":"Gregory R","non-dropping-particle":"","parse-names":false,"suffix":""},{"dropping-particle":"","family":"Mumm","given":"Christina D","non-dropping-particle":"","parse-names":false,"suffix":""},{"dropping-particle":"","family":"Hallford","given":"H Gene","non-dropping-particle":"","parse-names":false,"suffix":""},{"dropping-particle":"","family":"Mulvihill","given":"John J","non-dropping-particle":"","parse-names":false,"suffix":""}],"container-title":"Birth defects research. Part A, Clinical and molecular teratology","id":"ITEM-1","issue":"8","issued":{"date-parts":[["2012","8"]]},"page":"626-50","title":"Cancer chemotherapeutic agents as human teratogens.","type":"article-journal","volume":"94"},"uris":["http://www.mendeley.com/documents/?uuid=fe030403-443d-39b7-b985-dd02ad2c3f52"]}],"mendeley":{"formattedCitation":"[89]","plainTextFormattedCitation":"[89]","previouslyFormattedCitation":"[89]"},"properties":{"noteIndex":0},"schema":"https://github.com/citation-style-language/schema/raw/master/csl-citation.json"}</w:instrText>
      </w:r>
      <w:r w:rsidR="00921188" w:rsidRPr="00ED0774">
        <w:fldChar w:fldCharType="separate"/>
      </w:r>
      <w:r w:rsidR="003E166B">
        <w:rPr>
          <w:noProof/>
        </w:rPr>
        <w:t>[90</w:t>
      </w:r>
      <w:r w:rsidR="000E616A" w:rsidRPr="000E616A">
        <w:rPr>
          <w:noProof/>
        </w:rPr>
        <w:t>]</w:t>
      </w:r>
      <w:r w:rsidR="00921188" w:rsidRPr="00ED0774">
        <w:fldChar w:fldCharType="end"/>
      </w:r>
      <w:r w:rsidRPr="00ED0774">
        <w:t>.</w:t>
      </w:r>
      <w:r w:rsidR="00A11EED" w:rsidRPr="00ED0774">
        <w:t xml:space="preserve"> </w:t>
      </w:r>
    </w:p>
    <w:p w14:paraId="19D3CB1B" w14:textId="01E91105" w:rsidR="00A5441A" w:rsidRPr="00ED0774" w:rsidRDefault="00A5441A" w:rsidP="00F0118E">
      <w:pPr>
        <w:pStyle w:val="afd"/>
        <w:spacing w:beforeAutospacing="0" w:afterAutospacing="0" w:line="360" w:lineRule="auto"/>
        <w:ind w:firstLine="708"/>
        <w:contextualSpacing/>
        <w:divId w:val="488638550"/>
        <w:rPr>
          <w:rStyle w:val="affb"/>
        </w:rPr>
      </w:pPr>
      <w:r w:rsidRPr="00ED0774">
        <w:rPr>
          <w:rStyle w:val="affb"/>
        </w:rPr>
        <w:t>Уровень убедительности рекомендаций – C (уровень д</w:t>
      </w:r>
      <w:r w:rsidR="008B28A5" w:rsidRPr="00ED0774">
        <w:rPr>
          <w:rStyle w:val="affb"/>
        </w:rPr>
        <w:t>остоверности доказательств – 5)</w:t>
      </w:r>
    </w:p>
    <w:p w14:paraId="68EFEC78" w14:textId="1BCF4865" w:rsidR="00044A18" w:rsidRPr="00ED0774" w:rsidRDefault="007C6B4D" w:rsidP="00F0118E">
      <w:pPr>
        <w:pStyle w:val="10"/>
        <w:spacing w:before="0"/>
        <w:divId w:val="488638550"/>
      </w:pPr>
      <w:r w:rsidRPr="00ED0774">
        <w:rPr>
          <w:rStyle w:val="affb"/>
        </w:rPr>
        <w:t>Рекомендуется</w:t>
      </w:r>
      <w:r w:rsidR="00926681" w:rsidRPr="00ED0774">
        <w:t xml:space="preserve"> </w:t>
      </w:r>
      <w:r w:rsidRPr="00ED0774">
        <w:t>планировать</w:t>
      </w:r>
      <w:r w:rsidR="00926681" w:rsidRPr="00ED0774">
        <w:t xml:space="preserve"> </w:t>
      </w:r>
      <w:r w:rsidRPr="00ED0774">
        <w:t>срок</w:t>
      </w:r>
      <w:r w:rsidR="00926681" w:rsidRPr="00ED0774">
        <w:t xml:space="preserve"> </w:t>
      </w:r>
      <w:r w:rsidRPr="00ED0774">
        <w:t>родоразрешения</w:t>
      </w:r>
      <w:r w:rsidR="00926681" w:rsidRPr="00ED0774">
        <w:t xml:space="preserve"> </w:t>
      </w:r>
      <w:r w:rsidRPr="00ED0774">
        <w:t>с</w:t>
      </w:r>
      <w:r w:rsidR="00926681" w:rsidRPr="00ED0774">
        <w:t xml:space="preserve"> </w:t>
      </w:r>
      <w:r w:rsidRPr="00ED0774">
        <w:t>учетом</w:t>
      </w:r>
      <w:r w:rsidR="00926681" w:rsidRPr="00ED0774">
        <w:t xml:space="preserve"> </w:t>
      </w:r>
      <w:r w:rsidRPr="00ED0774">
        <w:t>дней</w:t>
      </w:r>
      <w:r w:rsidR="00926681" w:rsidRPr="00ED0774">
        <w:t xml:space="preserve"> </w:t>
      </w:r>
      <w:r w:rsidRPr="00ED0774">
        <w:t>введения</w:t>
      </w:r>
      <w:r w:rsidR="00926681" w:rsidRPr="00ED0774">
        <w:t xml:space="preserve"> </w:t>
      </w:r>
      <w:r w:rsidR="00A44A39" w:rsidRPr="00ED0774">
        <w:rPr>
          <w:lang w:val="ru-RU"/>
        </w:rPr>
        <w:t>противоопухолевых</w:t>
      </w:r>
      <w:r w:rsidR="00A44A39" w:rsidRPr="00ED0774">
        <w:t xml:space="preserve"> </w:t>
      </w:r>
      <w:r w:rsidRPr="00ED0774">
        <w:t>препаратов</w:t>
      </w:r>
      <w:r w:rsidR="00926681" w:rsidRPr="00ED0774">
        <w:t xml:space="preserve"> </w:t>
      </w:r>
      <w:r w:rsidR="00ED2432" w:rsidRPr="00ED0774">
        <w:t>–</w:t>
      </w:r>
      <w:r w:rsidR="00926681" w:rsidRPr="00ED0774">
        <w:t xml:space="preserve"> </w:t>
      </w:r>
      <w:r w:rsidRPr="00ED0774">
        <w:t>не</w:t>
      </w:r>
      <w:r w:rsidR="00926681" w:rsidRPr="00ED0774">
        <w:t xml:space="preserve"> </w:t>
      </w:r>
      <w:r w:rsidRPr="00ED0774">
        <w:t>ранее</w:t>
      </w:r>
      <w:r w:rsidR="00926681" w:rsidRPr="00ED0774">
        <w:t xml:space="preserve"> </w:t>
      </w:r>
      <w:r w:rsidRPr="00ED0774">
        <w:t>чем</w:t>
      </w:r>
      <w:r w:rsidR="00926681" w:rsidRPr="00ED0774">
        <w:t xml:space="preserve"> </w:t>
      </w:r>
      <w:r w:rsidRPr="00ED0774">
        <w:t>через</w:t>
      </w:r>
      <w:r w:rsidR="00926681" w:rsidRPr="00ED0774">
        <w:t xml:space="preserve"> </w:t>
      </w:r>
      <w:r w:rsidRPr="00ED0774">
        <w:t>2</w:t>
      </w:r>
      <w:r w:rsidR="00E41799" w:rsidRPr="00ED0774">
        <w:t>–</w:t>
      </w:r>
      <w:r w:rsidRPr="00ED0774">
        <w:t>3</w:t>
      </w:r>
      <w:r w:rsidR="00926681" w:rsidRPr="00ED0774">
        <w:t xml:space="preserve"> </w:t>
      </w:r>
      <w:r w:rsidR="005E7775" w:rsidRPr="00ED0774">
        <w:t>недели</w:t>
      </w:r>
      <w:r w:rsidR="00926681" w:rsidRPr="00ED0774">
        <w:t xml:space="preserve"> </w:t>
      </w:r>
      <w:r w:rsidRPr="00ED0774">
        <w:t>после</w:t>
      </w:r>
      <w:r w:rsidR="00926681" w:rsidRPr="00ED0774">
        <w:t xml:space="preserve"> </w:t>
      </w:r>
      <w:r w:rsidRPr="00ED0774">
        <w:t>введения</w:t>
      </w:r>
      <w:r w:rsidR="00926681" w:rsidRPr="00ED0774">
        <w:t xml:space="preserve"> </w:t>
      </w:r>
      <w:r w:rsidR="00A5441A" w:rsidRPr="00ED0774">
        <w:rPr>
          <w:lang w:val="ru-RU"/>
        </w:rPr>
        <w:t>противоопухолевых</w:t>
      </w:r>
      <w:r w:rsidR="00A5441A" w:rsidRPr="00ED0774">
        <w:t xml:space="preserve"> </w:t>
      </w:r>
      <w:r w:rsidRPr="00ED0774">
        <w:t>препаратов</w:t>
      </w:r>
      <w:r w:rsidR="00926681" w:rsidRPr="00ED0774">
        <w:t xml:space="preserve"> </w:t>
      </w:r>
      <w:r w:rsidR="00ED2432" w:rsidRPr="00ED0774">
        <w:t>–</w:t>
      </w:r>
      <w:r w:rsidR="00926681" w:rsidRPr="00ED0774">
        <w:t xml:space="preserve"> </w:t>
      </w:r>
      <w:r w:rsidR="00ED2432" w:rsidRPr="00ED0774">
        <w:t>в</w:t>
      </w:r>
      <w:r w:rsidR="00926681" w:rsidRPr="00ED0774">
        <w:t xml:space="preserve"> </w:t>
      </w:r>
      <w:r w:rsidRPr="00ED0774">
        <w:t>цел</w:t>
      </w:r>
      <w:r w:rsidR="00ED2432" w:rsidRPr="00ED0774">
        <w:t>ях</w:t>
      </w:r>
      <w:r w:rsidR="00926681" w:rsidRPr="00ED0774">
        <w:t xml:space="preserve"> </w:t>
      </w:r>
      <w:r w:rsidRPr="00ED0774">
        <w:t>уменьшени</w:t>
      </w:r>
      <w:r w:rsidR="00ED2432" w:rsidRPr="00ED0774">
        <w:t>я</w:t>
      </w:r>
      <w:r w:rsidR="00926681" w:rsidRPr="00ED0774">
        <w:t xml:space="preserve"> </w:t>
      </w:r>
      <w:r w:rsidRPr="00ED0774">
        <w:t>вероятности</w:t>
      </w:r>
      <w:r w:rsidR="00926681" w:rsidRPr="00ED0774">
        <w:t xml:space="preserve"> </w:t>
      </w:r>
      <w:r w:rsidRPr="00ED0774">
        <w:t>миелосупрессии</w:t>
      </w:r>
      <w:r w:rsidR="00926681" w:rsidRPr="00ED0774">
        <w:t xml:space="preserve"> </w:t>
      </w:r>
      <w:r w:rsidRPr="00ED0774">
        <w:t>у</w:t>
      </w:r>
      <w:r w:rsidR="00926681" w:rsidRPr="00ED0774">
        <w:t xml:space="preserve"> </w:t>
      </w:r>
      <w:r w:rsidRPr="00ED0774">
        <w:t>плода</w:t>
      </w:r>
      <w:r w:rsidR="00926681" w:rsidRPr="00ED0774">
        <w:t xml:space="preserve"> </w:t>
      </w:r>
      <w:r w:rsidR="00921188" w:rsidRPr="00ED0774">
        <w:fldChar w:fldCharType="begin" w:fldLock="1"/>
      </w:r>
      <w:r w:rsidR="000E616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8]","plainTextFormattedCitation":"[88]","previouslyFormattedCitation":"[88]"},"properties":{"noteIndex":0},"schema":"https://github.com/citation-style-language/schema/raw/master/csl-citation.json"}</w:instrText>
      </w:r>
      <w:r w:rsidR="00921188" w:rsidRPr="00ED0774">
        <w:fldChar w:fldCharType="separate"/>
      </w:r>
      <w:r w:rsidR="003E166B">
        <w:rPr>
          <w:noProof/>
        </w:rPr>
        <w:t>[89</w:t>
      </w:r>
      <w:r w:rsidR="000E616A" w:rsidRPr="000E616A">
        <w:rPr>
          <w:noProof/>
        </w:rPr>
        <w:t>]</w:t>
      </w:r>
      <w:r w:rsidR="00921188" w:rsidRPr="00ED0774">
        <w:fldChar w:fldCharType="end"/>
      </w:r>
      <w:r w:rsidRPr="00ED0774">
        <w:t>.</w:t>
      </w:r>
      <w:r w:rsidR="00A11EED" w:rsidRPr="00ED0774">
        <w:t xml:space="preserve"> </w:t>
      </w:r>
    </w:p>
    <w:p w14:paraId="574FB699" w14:textId="653E9606" w:rsidR="00ED2432" w:rsidRPr="00ED0774" w:rsidRDefault="00101ED7" w:rsidP="00A5441A">
      <w:pPr>
        <w:pStyle w:val="afd"/>
        <w:spacing w:beforeAutospacing="0" w:afterAutospacing="0" w:line="360" w:lineRule="auto"/>
        <w:ind w:firstLine="708"/>
        <w:contextualSpacing/>
        <w:divId w:val="488638550"/>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281CE0DA" w14:textId="306A94CA" w:rsidR="00044A18" w:rsidRPr="00ED0774" w:rsidRDefault="007C6B4D" w:rsidP="00A5441A">
      <w:pPr>
        <w:pStyle w:val="10"/>
        <w:spacing w:before="0"/>
        <w:divId w:val="488638550"/>
      </w:pPr>
      <w:r w:rsidRPr="00ED0774">
        <w:rPr>
          <w:rStyle w:val="affb"/>
        </w:rPr>
        <w:t>Рекомендуется</w:t>
      </w:r>
      <w:r w:rsidR="00926681" w:rsidRPr="00ED0774">
        <w:rPr>
          <w:rStyle w:val="affb"/>
        </w:rPr>
        <w:t xml:space="preserve"> </w:t>
      </w:r>
      <w:r w:rsidR="00393E68" w:rsidRPr="00ED0774">
        <w:rPr>
          <w:rStyle w:val="affb"/>
          <w:b w:val="0"/>
        </w:rPr>
        <w:t>беременным</w:t>
      </w:r>
      <w:r w:rsidR="00926681" w:rsidRPr="00ED0774">
        <w:rPr>
          <w:rStyle w:val="affb"/>
        </w:rPr>
        <w:t xml:space="preserve"> </w:t>
      </w:r>
      <w:r w:rsidR="00393E68" w:rsidRPr="00ED0774">
        <w:rPr>
          <w:rStyle w:val="affb"/>
          <w:b w:val="0"/>
        </w:rPr>
        <w:t>пациенткам</w:t>
      </w:r>
      <w:r w:rsidR="00926681" w:rsidRPr="00ED0774">
        <w:t xml:space="preserve"> </w:t>
      </w:r>
      <w:r w:rsidRPr="00ED0774">
        <w:t>выполнять</w:t>
      </w:r>
      <w:r w:rsidR="00926681" w:rsidRPr="00ED0774">
        <w:t xml:space="preserve"> </w:t>
      </w:r>
      <w:r w:rsidRPr="00ED0774">
        <w:t>родоразрешение</w:t>
      </w:r>
      <w:r w:rsidR="00926681" w:rsidRPr="00ED0774">
        <w:t xml:space="preserve"> </w:t>
      </w:r>
      <w:r w:rsidRPr="00ED0774">
        <w:t>методом</w:t>
      </w:r>
      <w:r w:rsidR="00926681" w:rsidRPr="00ED0774">
        <w:t xml:space="preserve"> </w:t>
      </w:r>
      <w:r w:rsidRPr="00ED0774">
        <w:t>кесарева</w:t>
      </w:r>
      <w:r w:rsidR="00926681" w:rsidRPr="00ED0774">
        <w:t xml:space="preserve"> </w:t>
      </w:r>
      <w:r w:rsidRPr="00ED0774">
        <w:t>сечения</w:t>
      </w:r>
      <w:r w:rsidR="00C97F70" w:rsidRPr="00ED0774">
        <w:t xml:space="preserve"> </w:t>
      </w:r>
      <w:r w:rsidR="00C97F70" w:rsidRPr="00ED0774">
        <w:fldChar w:fldCharType="begin" w:fldLock="1"/>
      </w:r>
      <w:r w:rsidR="000E616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8]","plainTextFormattedCitation":"[88]","previouslyFormattedCitation":"[88]"},"properties":{"noteIndex":0},"schema":"https://github.com/citation-style-language/schema/raw/master/csl-citation.json"}</w:instrText>
      </w:r>
      <w:r w:rsidR="00C97F70" w:rsidRPr="00ED0774">
        <w:fldChar w:fldCharType="separate"/>
      </w:r>
      <w:r w:rsidR="003E166B">
        <w:rPr>
          <w:noProof/>
        </w:rPr>
        <w:t>[89</w:t>
      </w:r>
      <w:r w:rsidR="000E616A" w:rsidRPr="000E616A">
        <w:rPr>
          <w:noProof/>
        </w:rPr>
        <w:t>]</w:t>
      </w:r>
      <w:r w:rsidR="00C97F70" w:rsidRPr="00ED0774">
        <w:fldChar w:fldCharType="end"/>
      </w:r>
      <w:r w:rsidR="00C97F70" w:rsidRPr="00ED0774">
        <w:rPr>
          <w:lang w:val="ru-RU"/>
        </w:rPr>
        <w:t>.</w:t>
      </w:r>
    </w:p>
    <w:p w14:paraId="76EAD9CB" w14:textId="2D0E60A4" w:rsidR="007C6B4D"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92118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2AB22F58" w14:textId="77777777" w:rsidR="007C6B4D" w:rsidRPr="00ED0774" w:rsidRDefault="00101ED7" w:rsidP="00A5441A">
      <w:pPr>
        <w:pStyle w:val="afd"/>
        <w:spacing w:beforeAutospacing="0" w:afterAutospacing="0" w:line="360" w:lineRule="auto"/>
        <w:ind w:firstLine="709"/>
        <w:contextualSpacing/>
        <w:divId w:val="488638550"/>
      </w:pPr>
      <w:r w:rsidRPr="00ED0774">
        <w:rPr>
          <w:rStyle w:val="affb"/>
        </w:rPr>
        <w:t>Комментарий:</w:t>
      </w:r>
      <w:r w:rsidR="00926681" w:rsidRPr="00ED0774">
        <w:t xml:space="preserve"> </w:t>
      </w:r>
      <w:r w:rsidR="00ED2432" w:rsidRPr="00ED0774">
        <w:rPr>
          <w:rStyle w:val="affc"/>
        </w:rPr>
        <w:t>в</w:t>
      </w:r>
      <w:r w:rsidR="007C6B4D" w:rsidRPr="00ED0774">
        <w:rPr>
          <w:rStyle w:val="affc"/>
        </w:rPr>
        <w:t>ыбор</w:t>
      </w:r>
      <w:r w:rsidR="00926681" w:rsidRPr="00ED0774">
        <w:rPr>
          <w:rStyle w:val="affc"/>
        </w:rPr>
        <w:t xml:space="preserve"> </w:t>
      </w:r>
      <w:r w:rsidR="007C6B4D" w:rsidRPr="00ED0774">
        <w:rPr>
          <w:rStyle w:val="affc"/>
        </w:rPr>
        <w:t>способа</w:t>
      </w:r>
      <w:r w:rsidR="00926681" w:rsidRPr="00ED0774">
        <w:rPr>
          <w:rStyle w:val="affc"/>
        </w:rPr>
        <w:t xml:space="preserve"> </w:t>
      </w:r>
      <w:r w:rsidR="007C6B4D" w:rsidRPr="00ED0774">
        <w:rPr>
          <w:rStyle w:val="affc"/>
        </w:rPr>
        <w:t>родоразрешени</w:t>
      </w:r>
      <w:r w:rsidR="00ED2432" w:rsidRPr="00ED0774">
        <w:rPr>
          <w:rStyle w:val="affc"/>
        </w:rPr>
        <w:t>я</w:t>
      </w:r>
      <w:r w:rsidR="00926681" w:rsidRPr="00ED0774">
        <w:rPr>
          <w:rStyle w:val="affc"/>
        </w:rPr>
        <w:t xml:space="preserve"> </w:t>
      </w:r>
      <w:r w:rsidR="007C6B4D" w:rsidRPr="00ED0774">
        <w:rPr>
          <w:rStyle w:val="affc"/>
        </w:rPr>
        <w:t>определяется</w:t>
      </w:r>
      <w:r w:rsidR="00926681" w:rsidRPr="00ED0774">
        <w:rPr>
          <w:rStyle w:val="affc"/>
        </w:rPr>
        <w:t xml:space="preserve"> </w:t>
      </w:r>
      <w:r w:rsidR="007C6B4D" w:rsidRPr="00ED0774">
        <w:rPr>
          <w:rStyle w:val="affc"/>
        </w:rPr>
        <w:t>состоянием</w:t>
      </w:r>
      <w:r w:rsidR="00926681" w:rsidRPr="00ED0774">
        <w:rPr>
          <w:rStyle w:val="affc"/>
        </w:rPr>
        <w:t xml:space="preserve"> </w:t>
      </w:r>
      <w:r w:rsidR="007C6B4D" w:rsidRPr="00ED0774">
        <w:rPr>
          <w:rStyle w:val="affc"/>
        </w:rPr>
        <w:t>плода,</w:t>
      </w:r>
      <w:r w:rsidR="00926681" w:rsidRPr="00ED0774">
        <w:rPr>
          <w:rStyle w:val="affc"/>
        </w:rPr>
        <w:t xml:space="preserve"> </w:t>
      </w:r>
      <w:r w:rsidR="007C6B4D" w:rsidRPr="00ED0774">
        <w:rPr>
          <w:rStyle w:val="affc"/>
        </w:rPr>
        <w:t>соматическим</w:t>
      </w:r>
      <w:r w:rsidR="00926681" w:rsidRPr="00ED0774">
        <w:rPr>
          <w:rStyle w:val="affc"/>
        </w:rPr>
        <w:t xml:space="preserve"> </w:t>
      </w:r>
      <w:r w:rsidR="007C6B4D" w:rsidRPr="00ED0774">
        <w:rPr>
          <w:rStyle w:val="affc"/>
        </w:rPr>
        <w:t>статусом</w:t>
      </w:r>
      <w:r w:rsidR="00926681" w:rsidRPr="00ED0774">
        <w:rPr>
          <w:rStyle w:val="affc"/>
        </w:rPr>
        <w:t xml:space="preserve"> </w:t>
      </w:r>
      <w:r w:rsidR="007C6B4D" w:rsidRPr="00ED0774">
        <w:rPr>
          <w:rStyle w:val="affc"/>
        </w:rPr>
        <w:t>пациентки,</w:t>
      </w:r>
      <w:r w:rsidR="00926681" w:rsidRPr="00ED0774">
        <w:rPr>
          <w:rStyle w:val="affc"/>
        </w:rPr>
        <w:t xml:space="preserve"> </w:t>
      </w:r>
      <w:r w:rsidR="007C6B4D" w:rsidRPr="00ED0774">
        <w:rPr>
          <w:rStyle w:val="affc"/>
        </w:rPr>
        <w:t>гематологическими</w:t>
      </w:r>
      <w:r w:rsidR="00926681" w:rsidRPr="00ED0774">
        <w:rPr>
          <w:rStyle w:val="affc"/>
        </w:rPr>
        <w:t xml:space="preserve"> </w:t>
      </w:r>
      <w:r w:rsidR="007C6B4D" w:rsidRPr="00ED0774">
        <w:rPr>
          <w:rStyle w:val="affc"/>
        </w:rPr>
        <w:t>показателям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строго</w:t>
      </w:r>
      <w:r w:rsidR="00926681" w:rsidRPr="00ED0774">
        <w:rPr>
          <w:rStyle w:val="affc"/>
        </w:rPr>
        <w:t xml:space="preserve"> </w:t>
      </w:r>
      <w:r w:rsidR="007C6B4D" w:rsidRPr="00ED0774">
        <w:rPr>
          <w:rStyle w:val="affc"/>
        </w:rPr>
        <w:t>в</w:t>
      </w:r>
      <w:r w:rsidR="00926681" w:rsidRPr="00ED0774">
        <w:rPr>
          <w:rStyle w:val="affc"/>
        </w:rPr>
        <w:t xml:space="preserve"> </w:t>
      </w:r>
      <w:r w:rsidR="007C6B4D" w:rsidRPr="00ED0774">
        <w:rPr>
          <w:rStyle w:val="affc"/>
        </w:rPr>
        <w:t>соответствии</w:t>
      </w:r>
      <w:r w:rsidR="00926681" w:rsidRPr="00ED0774">
        <w:rPr>
          <w:rStyle w:val="affc"/>
        </w:rPr>
        <w:t xml:space="preserve"> </w:t>
      </w:r>
      <w:r w:rsidR="007C6B4D" w:rsidRPr="00ED0774">
        <w:rPr>
          <w:rStyle w:val="affc"/>
        </w:rPr>
        <w:t>с</w:t>
      </w:r>
      <w:r w:rsidR="00926681" w:rsidRPr="00ED0774">
        <w:rPr>
          <w:rStyle w:val="affc"/>
        </w:rPr>
        <w:t xml:space="preserve"> </w:t>
      </w:r>
      <w:r w:rsidR="007C6B4D" w:rsidRPr="00ED0774">
        <w:rPr>
          <w:rStyle w:val="affc"/>
        </w:rPr>
        <w:t>акушерскими</w:t>
      </w:r>
      <w:r w:rsidR="00926681" w:rsidRPr="00ED0774">
        <w:rPr>
          <w:rStyle w:val="affc"/>
        </w:rPr>
        <w:t xml:space="preserve"> </w:t>
      </w:r>
      <w:r w:rsidR="007C6B4D" w:rsidRPr="00ED0774">
        <w:rPr>
          <w:rStyle w:val="affc"/>
        </w:rPr>
        <w:t>показаниями.</w:t>
      </w:r>
      <w:r w:rsidR="00926681" w:rsidRPr="00ED0774">
        <w:t xml:space="preserve"> </w:t>
      </w:r>
      <w:r w:rsidR="007C6B4D" w:rsidRPr="00ED0774">
        <w:rPr>
          <w:rStyle w:val="affc"/>
        </w:rPr>
        <w:t>Самопроизвольные</w:t>
      </w:r>
      <w:r w:rsidR="00926681" w:rsidRPr="00ED0774">
        <w:rPr>
          <w:rStyle w:val="affc"/>
        </w:rPr>
        <w:t xml:space="preserve"> </w:t>
      </w:r>
      <w:r w:rsidR="007C6B4D" w:rsidRPr="00ED0774">
        <w:rPr>
          <w:rStyle w:val="affc"/>
        </w:rPr>
        <w:t>роды</w:t>
      </w:r>
      <w:r w:rsidR="00926681" w:rsidRPr="00ED0774">
        <w:rPr>
          <w:rStyle w:val="affc"/>
        </w:rPr>
        <w:t xml:space="preserve"> </w:t>
      </w:r>
      <w:r w:rsidR="007C6B4D" w:rsidRPr="00ED0774">
        <w:rPr>
          <w:rStyle w:val="affc"/>
        </w:rPr>
        <w:t>могут</w:t>
      </w:r>
      <w:r w:rsidR="00926681" w:rsidRPr="00ED0774">
        <w:rPr>
          <w:rStyle w:val="affc"/>
        </w:rPr>
        <w:t xml:space="preserve"> </w:t>
      </w:r>
      <w:r w:rsidR="007C6B4D" w:rsidRPr="00ED0774">
        <w:rPr>
          <w:rStyle w:val="affc"/>
        </w:rPr>
        <w:t>быть</w:t>
      </w:r>
      <w:r w:rsidR="00926681" w:rsidRPr="00ED0774">
        <w:rPr>
          <w:rStyle w:val="affc"/>
        </w:rPr>
        <w:t xml:space="preserve"> </w:t>
      </w:r>
      <w:r w:rsidR="007C6B4D" w:rsidRPr="00ED0774">
        <w:rPr>
          <w:rStyle w:val="affc"/>
        </w:rPr>
        <w:t>выбраны</w:t>
      </w:r>
      <w:r w:rsidR="00926681" w:rsidRPr="00ED0774">
        <w:rPr>
          <w:rStyle w:val="affc"/>
        </w:rPr>
        <w:t xml:space="preserve"> </w:t>
      </w:r>
      <w:r w:rsidR="007C6B4D" w:rsidRPr="00ED0774">
        <w:rPr>
          <w:rStyle w:val="affc"/>
        </w:rPr>
        <w:t>как</w:t>
      </w:r>
      <w:r w:rsidR="00926681" w:rsidRPr="00ED0774">
        <w:rPr>
          <w:rStyle w:val="affc"/>
        </w:rPr>
        <w:t xml:space="preserve"> </w:t>
      </w:r>
      <w:r w:rsidR="007C6B4D" w:rsidRPr="00ED0774">
        <w:rPr>
          <w:rStyle w:val="affc"/>
        </w:rPr>
        <w:t>способ</w:t>
      </w:r>
      <w:r w:rsidR="00926681" w:rsidRPr="00ED0774">
        <w:rPr>
          <w:rStyle w:val="affc"/>
        </w:rPr>
        <w:t xml:space="preserve"> </w:t>
      </w:r>
      <w:r w:rsidR="007C6B4D" w:rsidRPr="00ED0774">
        <w:rPr>
          <w:rStyle w:val="affc"/>
        </w:rPr>
        <w:t>родоразрешения</w:t>
      </w:r>
      <w:r w:rsidR="00926681" w:rsidRPr="00ED0774">
        <w:rPr>
          <w:rStyle w:val="affc"/>
        </w:rPr>
        <w:t xml:space="preserve"> </w:t>
      </w:r>
      <w:r w:rsidR="007C6B4D" w:rsidRPr="00ED0774">
        <w:rPr>
          <w:rStyle w:val="affc"/>
        </w:rPr>
        <w:t>только</w:t>
      </w:r>
      <w:r w:rsidR="00926681" w:rsidRPr="00ED0774">
        <w:rPr>
          <w:rStyle w:val="affc"/>
        </w:rPr>
        <w:t xml:space="preserve"> </w:t>
      </w:r>
      <w:r w:rsidR="007C6B4D" w:rsidRPr="00ED0774">
        <w:rPr>
          <w:rStyle w:val="affc"/>
        </w:rPr>
        <w:t>при</w:t>
      </w:r>
      <w:r w:rsidR="00926681" w:rsidRPr="00ED0774">
        <w:rPr>
          <w:rStyle w:val="affc"/>
        </w:rPr>
        <w:t xml:space="preserve"> </w:t>
      </w:r>
      <w:r w:rsidR="007C6B4D" w:rsidRPr="00ED0774">
        <w:rPr>
          <w:rStyle w:val="affc"/>
        </w:rPr>
        <w:t>наличии</w:t>
      </w:r>
      <w:r w:rsidR="00926681" w:rsidRPr="00ED0774">
        <w:rPr>
          <w:rStyle w:val="affc"/>
        </w:rPr>
        <w:t xml:space="preserve"> </w:t>
      </w:r>
      <w:r w:rsidR="007C6B4D" w:rsidRPr="00ED0774">
        <w:rPr>
          <w:rStyle w:val="affc"/>
        </w:rPr>
        <w:t>у</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7C6B4D" w:rsidRPr="00ED0774">
        <w:rPr>
          <w:rStyle w:val="affc"/>
        </w:rPr>
        <w:t>ремиссии</w:t>
      </w:r>
      <w:r w:rsidR="00926681" w:rsidRPr="00ED0774">
        <w:rPr>
          <w:rStyle w:val="affc"/>
        </w:rPr>
        <w:t xml:space="preserve"> </w:t>
      </w:r>
      <w:r w:rsidR="007C6B4D" w:rsidRPr="00ED0774">
        <w:rPr>
          <w:rStyle w:val="affc"/>
        </w:rPr>
        <w:t>ОМЛ,</w:t>
      </w:r>
      <w:r w:rsidR="00926681" w:rsidRPr="00ED0774">
        <w:rPr>
          <w:rStyle w:val="affc"/>
        </w:rPr>
        <w:t xml:space="preserve"> </w:t>
      </w:r>
      <w:r w:rsidR="007C6B4D" w:rsidRPr="00ED0774">
        <w:rPr>
          <w:rStyle w:val="affc"/>
        </w:rPr>
        <w:t>удовлетворительных</w:t>
      </w:r>
      <w:r w:rsidR="00926681" w:rsidRPr="00ED0774">
        <w:rPr>
          <w:rStyle w:val="affc"/>
        </w:rPr>
        <w:t xml:space="preserve"> </w:t>
      </w:r>
      <w:r w:rsidR="007C6B4D" w:rsidRPr="00ED0774">
        <w:rPr>
          <w:rStyle w:val="affc"/>
        </w:rPr>
        <w:t>показателей</w:t>
      </w:r>
      <w:r w:rsidR="00926681" w:rsidRPr="00ED0774">
        <w:rPr>
          <w:rStyle w:val="affc"/>
        </w:rPr>
        <w:t xml:space="preserve"> </w:t>
      </w:r>
      <w:r w:rsidR="007C6B4D" w:rsidRPr="00ED0774">
        <w:rPr>
          <w:rStyle w:val="affc"/>
        </w:rPr>
        <w:t>гемограммы</w:t>
      </w:r>
      <w:r w:rsidR="00A51A18" w:rsidRPr="00ED0774">
        <w:rPr>
          <w:rStyle w:val="affc"/>
        </w:rPr>
        <w:t>,</w:t>
      </w:r>
      <w:r w:rsidR="00926681" w:rsidRPr="00ED0774">
        <w:rPr>
          <w:rStyle w:val="affc"/>
        </w:rPr>
        <w:t xml:space="preserve"> </w:t>
      </w:r>
      <w:r w:rsidR="007C6B4D" w:rsidRPr="00ED0774">
        <w:rPr>
          <w:rStyle w:val="affc"/>
        </w:rPr>
        <w:t>хорошем</w:t>
      </w:r>
      <w:r w:rsidR="00926681" w:rsidRPr="00ED0774">
        <w:rPr>
          <w:rStyle w:val="affc"/>
        </w:rPr>
        <w:t xml:space="preserve"> </w:t>
      </w:r>
      <w:r w:rsidR="007C6B4D" w:rsidRPr="00ED0774">
        <w:rPr>
          <w:rStyle w:val="affc"/>
        </w:rPr>
        <w:t>соматическом</w:t>
      </w:r>
      <w:r w:rsidR="00926681" w:rsidRPr="00ED0774">
        <w:rPr>
          <w:rStyle w:val="affc"/>
        </w:rPr>
        <w:t xml:space="preserve"> </w:t>
      </w:r>
      <w:r w:rsidR="007C6B4D" w:rsidRPr="00ED0774">
        <w:rPr>
          <w:rStyle w:val="affc"/>
        </w:rPr>
        <w:t>статусе</w:t>
      </w:r>
      <w:r w:rsidR="00926681" w:rsidRPr="00ED0774">
        <w:rPr>
          <w:rStyle w:val="affc"/>
        </w:rPr>
        <w:t xml:space="preserve"> </w:t>
      </w:r>
      <w:r w:rsidR="00BB4286" w:rsidRPr="00ED0774">
        <w:rPr>
          <w:rStyle w:val="affc"/>
        </w:rPr>
        <w:t>пациентки</w:t>
      </w:r>
      <w:r w:rsidR="00926681" w:rsidRPr="00ED0774">
        <w:rPr>
          <w:rStyle w:val="affc"/>
        </w:rPr>
        <w:t xml:space="preserve"> </w:t>
      </w:r>
      <w:r w:rsidR="007C6B4D" w:rsidRPr="00ED0774">
        <w:rPr>
          <w:rStyle w:val="affc"/>
        </w:rPr>
        <w:t>и</w:t>
      </w:r>
      <w:r w:rsidR="00926681" w:rsidRPr="00ED0774">
        <w:rPr>
          <w:rStyle w:val="affc"/>
        </w:rPr>
        <w:t xml:space="preserve"> </w:t>
      </w:r>
      <w:r w:rsidR="007C6B4D" w:rsidRPr="00ED0774">
        <w:rPr>
          <w:rStyle w:val="affc"/>
        </w:rPr>
        <w:t>состоянии</w:t>
      </w:r>
      <w:r w:rsidR="00926681" w:rsidRPr="00ED0774">
        <w:rPr>
          <w:rStyle w:val="affc"/>
        </w:rPr>
        <w:t xml:space="preserve"> </w:t>
      </w:r>
      <w:r w:rsidR="007C6B4D" w:rsidRPr="00ED0774">
        <w:rPr>
          <w:rStyle w:val="affc"/>
        </w:rPr>
        <w:t>плода.</w:t>
      </w:r>
      <w:r w:rsidR="00926681" w:rsidRPr="00ED0774">
        <w:rPr>
          <w:rStyle w:val="affc"/>
        </w:rPr>
        <w:t xml:space="preserve"> </w:t>
      </w:r>
    </w:p>
    <w:p w14:paraId="10CEFA58" w14:textId="7BB3FCC3" w:rsidR="00044A18" w:rsidRPr="00ED0774" w:rsidRDefault="007C6B4D" w:rsidP="00A5441A">
      <w:pPr>
        <w:pStyle w:val="10"/>
        <w:spacing w:before="0"/>
        <w:divId w:val="488638550"/>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00393E68" w:rsidRPr="00ED0774">
        <w:rPr>
          <w:rStyle w:val="affb"/>
          <w:b w:val="0"/>
        </w:rPr>
        <w:t>пациенткам</w:t>
      </w:r>
      <w:r w:rsidR="00926681" w:rsidRPr="00ED0774">
        <w:rPr>
          <w:rStyle w:val="affb"/>
          <w:b w:val="0"/>
        </w:rPr>
        <w:t xml:space="preserve"> </w:t>
      </w:r>
      <w:r w:rsidR="00DD6343" w:rsidRPr="00ED0774">
        <w:rPr>
          <w:rStyle w:val="affb"/>
          <w:b w:val="0"/>
        </w:rPr>
        <w:t>с</w:t>
      </w:r>
      <w:r w:rsidR="00926681" w:rsidRPr="00ED0774">
        <w:rPr>
          <w:rStyle w:val="affb"/>
          <w:b w:val="0"/>
        </w:rPr>
        <w:t xml:space="preserve"> </w:t>
      </w:r>
      <w:r w:rsidR="00DD6343" w:rsidRPr="00ED0774">
        <w:rPr>
          <w:rStyle w:val="affb"/>
          <w:b w:val="0"/>
        </w:rPr>
        <w:t>учетом</w:t>
      </w:r>
      <w:r w:rsidR="00926681" w:rsidRPr="00ED0774">
        <w:t xml:space="preserve"> </w:t>
      </w:r>
      <w:r w:rsidR="00C30C25" w:rsidRPr="00ED0774">
        <w:t>возможност</w:t>
      </w:r>
      <w:r w:rsidR="00DD6343" w:rsidRPr="00ED0774">
        <w:t>и</w:t>
      </w:r>
      <w:r w:rsidR="00926681" w:rsidRPr="00ED0774">
        <w:t xml:space="preserve"> </w:t>
      </w:r>
      <w:r w:rsidR="00C30C25" w:rsidRPr="00ED0774">
        <w:t>развития</w:t>
      </w:r>
      <w:r w:rsidR="00926681" w:rsidRPr="00ED0774">
        <w:t xml:space="preserve"> </w:t>
      </w:r>
      <w:r w:rsidR="00C30C25" w:rsidRPr="00ED0774">
        <w:t>геморрагических</w:t>
      </w:r>
      <w:r w:rsidR="00926681" w:rsidRPr="00ED0774">
        <w:t xml:space="preserve"> </w:t>
      </w:r>
      <w:r w:rsidR="00C30C25" w:rsidRPr="00ED0774">
        <w:t>и</w:t>
      </w:r>
      <w:r w:rsidR="00926681" w:rsidRPr="00ED0774">
        <w:t xml:space="preserve"> </w:t>
      </w:r>
      <w:r w:rsidR="00C30C25" w:rsidRPr="00ED0774">
        <w:t>инфекционных</w:t>
      </w:r>
      <w:r w:rsidR="00926681" w:rsidRPr="00ED0774">
        <w:t xml:space="preserve"> </w:t>
      </w:r>
      <w:r w:rsidR="00C30C25" w:rsidRPr="00ED0774">
        <w:t>осложнений</w:t>
      </w:r>
      <w:r w:rsidR="00926681" w:rsidRPr="00ED0774">
        <w:t xml:space="preserve"> </w:t>
      </w:r>
      <w:r w:rsidRPr="00ED0774">
        <w:t>выполнять</w:t>
      </w:r>
      <w:r w:rsidR="00926681" w:rsidRPr="00ED0774">
        <w:t xml:space="preserve"> </w:t>
      </w:r>
      <w:r w:rsidRPr="00ED0774">
        <w:t>при</w:t>
      </w:r>
      <w:r w:rsidR="00926681" w:rsidRPr="00ED0774">
        <w:t xml:space="preserve"> </w:t>
      </w:r>
      <w:r w:rsidRPr="00ED0774">
        <w:t>родоразрешении</w:t>
      </w:r>
      <w:r w:rsidR="00926681" w:rsidRPr="00ED0774">
        <w:t xml:space="preserve"> </w:t>
      </w:r>
      <w:r w:rsidRPr="00ED0774">
        <w:t>эпидуральную</w:t>
      </w:r>
      <w:r w:rsidR="00926681" w:rsidRPr="00ED0774">
        <w:t xml:space="preserve"> </w:t>
      </w:r>
      <w:r w:rsidRPr="00ED0774">
        <w:t>анестезию</w:t>
      </w:r>
      <w:r w:rsidR="00926681" w:rsidRPr="00ED0774">
        <w:t xml:space="preserve"> </w:t>
      </w:r>
      <w:r w:rsidRPr="00ED0774">
        <w:t>при</w:t>
      </w:r>
      <w:r w:rsidR="00926681" w:rsidRPr="00ED0774">
        <w:t xml:space="preserve"> </w:t>
      </w:r>
      <w:r w:rsidRPr="00ED0774">
        <w:t>тромбоцитопении</w:t>
      </w:r>
      <w:r w:rsidR="00926681" w:rsidRPr="00ED0774">
        <w:t xml:space="preserve"> </w:t>
      </w:r>
      <w:r w:rsidRPr="00ED0774">
        <w:t>&lt;</w:t>
      </w:r>
      <w:r w:rsidR="00C97F70" w:rsidRPr="00ED0774">
        <w:rPr>
          <w:lang w:val="ru-RU"/>
        </w:rPr>
        <w:t>10</w:t>
      </w:r>
      <w:r w:rsidRPr="00ED0774">
        <w:t>0</w:t>
      </w:r>
      <w:r w:rsidR="00926681" w:rsidRPr="00ED0774">
        <w:t xml:space="preserve"> </w:t>
      </w:r>
      <w:r w:rsidR="00DD6343"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00FF5248" w:rsidRPr="00ED0774">
        <w:fldChar w:fldCharType="begin" w:fldLock="1"/>
      </w:r>
      <w:r w:rsidR="000E616A">
        <w:instrText>ADDIN CSL_CITATION {"citationItems":[{"id":"ITEM-1","itemData":{"ISSN":"0029-7844","PMID":"3368173","abstract":"A number of patients demonstrate thrombocytopenia in the peripartum period. One hundred four patients with unexplained transient periparturient thrombocytopenia were found over a nine-month period. Sixty-one of them received epidural anesthesia without neurologic sequelae. Epidural anesthesia is safe if the platelet count exceeds 100 x 10(9)/L in otherwise healthy women.","author":[{"dropping-particle":"","family":"Rolbin","given":"S H","non-dropping-particle":"","parse-names":false,"suffix":""},{"dropping-particle":"","family":"Abbott","given":"D","non-dropping-particle":"","parse-names":false,"suffix":""},{"dropping-particle":"","family":"Musclow","given":"E","non-dropping-particle":"","parse-names":false,"suffix":""},{"dropping-particle":"","family":"Papsin","given":"F","non-dropping-particle":"","parse-names":false,"suffix":""},{"dropping-particle":"","family":"Lie","given":"L M","non-dropping-particle":"","parse-names":false,"suffix":""},{"dropping-particle":"","family":"Freedman","given":"J","non-dropping-particle":"","parse-names":false,"suffix":""}],"container-title":"Obstetrics and gynecology","id":"ITEM-1","issue":"6 Pt 1","issued":{"date-parts":[["1988","6"]]},"page":"918-20","title":"Epidural anesthesia in pregnant patients with low platelet counts.","type":"article-journal","volume":"71"},"uris":["http://www.mendeley.com/documents/?uuid=a4a8d5a7-93aa-35a9-a3a5-2ded320c2b35"]}],"mendeley":{"formattedCitation":"[90]","plainTextFormattedCitation":"[90]","previouslyFormattedCitation":"[90]"},"properties":{"noteIndex":0},"schema":"https://github.com/citation-style-language/schema/raw/master/csl-citation.json"}</w:instrText>
      </w:r>
      <w:r w:rsidR="00FF5248" w:rsidRPr="00ED0774">
        <w:fldChar w:fldCharType="separate"/>
      </w:r>
      <w:r w:rsidR="003E166B">
        <w:rPr>
          <w:noProof/>
        </w:rPr>
        <w:t>[91</w:t>
      </w:r>
      <w:r w:rsidR="000E616A" w:rsidRPr="000E616A">
        <w:rPr>
          <w:noProof/>
        </w:rPr>
        <w:t>]</w:t>
      </w:r>
      <w:r w:rsidR="00FF5248" w:rsidRPr="00ED0774">
        <w:fldChar w:fldCharType="end"/>
      </w:r>
      <w:r w:rsidRPr="00ED0774">
        <w:t>.</w:t>
      </w:r>
      <w:r w:rsidR="00A11EED" w:rsidRPr="00ED0774">
        <w:t xml:space="preserve"> </w:t>
      </w:r>
    </w:p>
    <w:p w14:paraId="6A07DF0F" w14:textId="1B9E32BF" w:rsidR="002E3A67" w:rsidRPr="00ED0774" w:rsidRDefault="00101ED7" w:rsidP="00A5441A">
      <w:pPr>
        <w:pStyle w:val="afd"/>
        <w:spacing w:beforeAutospacing="0" w:afterAutospacing="0" w:line="360" w:lineRule="auto"/>
        <w:ind w:firstLine="708"/>
        <w:contextualSpacing/>
        <w:divId w:val="488638550"/>
        <w:rPr>
          <w:rStyle w:val="affb"/>
          <w:szCs w:val="20"/>
          <w:lang w:val="x-none" w:eastAsia="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FF5248" w:rsidRPr="00ED0774">
        <w:rPr>
          <w:rStyle w:val="affb"/>
          <w:lang w:val="en-US"/>
        </w:rPr>
        <w:t>C</w:t>
      </w:r>
      <w:r w:rsidR="00926681" w:rsidRPr="00ED0774">
        <w:rPr>
          <w:rStyle w:val="affb"/>
        </w:rPr>
        <w:t xml:space="preserve">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C30C25" w:rsidRPr="00ED0774">
        <w:rPr>
          <w:rStyle w:val="affb"/>
        </w:rPr>
        <w:t>5</w:t>
      </w:r>
      <w:r w:rsidR="004D6590" w:rsidRPr="00ED0774">
        <w:rPr>
          <w:rStyle w:val="affb"/>
        </w:rPr>
        <w:t>)</w:t>
      </w:r>
    </w:p>
    <w:p w14:paraId="53A1B8B2" w14:textId="3F8EF2E7" w:rsidR="00044A18" w:rsidRPr="00ED0774" w:rsidRDefault="007C6B4D" w:rsidP="00A5441A">
      <w:pPr>
        <w:pStyle w:val="10"/>
        <w:spacing w:before="0"/>
        <w:divId w:val="488638550"/>
      </w:pPr>
      <w:r w:rsidRPr="00ED0774">
        <w:rPr>
          <w:rStyle w:val="affb"/>
        </w:rPr>
        <w:t>Рекомендуется</w:t>
      </w:r>
      <w:r w:rsidR="00926681" w:rsidRPr="00ED0774">
        <w:t xml:space="preserve"> </w:t>
      </w:r>
      <w:r w:rsidRPr="00ED0774">
        <w:t>при</w:t>
      </w:r>
      <w:r w:rsidR="00926681" w:rsidRPr="00ED0774">
        <w:t xml:space="preserve"> </w:t>
      </w:r>
      <w:r w:rsidRPr="00ED0774">
        <w:t>плановом</w:t>
      </w:r>
      <w:r w:rsidR="00926681" w:rsidRPr="00ED0774">
        <w:t xml:space="preserve"> </w:t>
      </w:r>
      <w:r w:rsidRPr="00ED0774">
        <w:t>преждевременном</w:t>
      </w:r>
      <w:r w:rsidR="00926681" w:rsidRPr="00ED0774">
        <w:t xml:space="preserve"> </w:t>
      </w:r>
      <w:r w:rsidRPr="00ED0774">
        <w:t>родоразрешении</w:t>
      </w:r>
      <w:r w:rsidR="00926681" w:rsidRPr="00ED0774">
        <w:t xml:space="preserve"> </w:t>
      </w:r>
      <w:r w:rsidRPr="00ED0774">
        <w:t>на</w:t>
      </w:r>
      <w:r w:rsidR="00926681" w:rsidRPr="00ED0774">
        <w:t xml:space="preserve"> </w:t>
      </w:r>
      <w:r w:rsidRPr="00ED0774">
        <w:t>сроке</w:t>
      </w:r>
      <w:r w:rsidR="00926681" w:rsidRPr="00ED0774">
        <w:t xml:space="preserve"> </w:t>
      </w:r>
      <w:r w:rsidRPr="00ED0774">
        <w:t>24</w:t>
      </w:r>
      <w:r w:rsidR="00E41799" w:rsidRPr="00ED0774">
        <w:t>–</w:t>
      </w:r>
      <w:r w:rsidRPr="00ED0774">
        <w:t>35</w:t>
      </w:r>
      <w:r w:rsidR="00926681" w:rsidRPr="00ED0774">
        <w:t xml:space="preserve"> </w:t>
      </w:r>
      <w:r w:rsidR="005E7775" w:rsidRPr="00ED0774">
        <w:t>недели</w:t>
      </w:r>
      <w:r w:rsidR="00926681" w:rsidRPr="00ED0774">
        <w:t xml:space="preserve"> </w:t>
      </w:r>
      <w:r w:rsidRPr="00ED0774">
        <w:t>проводить</w:t>
      </w:r>
      <w:r w:rsidR="00926681" w:rsidRPr="00ED0774">
        <w:t xml:space="preserve"> </w:t>
      </w:r>
      <w:r w:rsidRPr="00ED0774">
        <w:t>профилактику</w:t>
      </w:r>
      <w:r w:rsidR="00926681" w:rsidRPr="00ED0774">
        <w:t xml:space="preserve"> </w:t>
      </w:r>
      <w:r w:rsidR="00C30C25" w:rsidRPr="00ED0774">
        <w:t>синдрома</w:t>
      </w:r>
      <w:r w:rsidR="00926681" w:rsidRPr="00ED0774">
        <w:t xml:space="preserve"> </w:t>
      </w:r>
      <w:r w:rsidR="00C30C25" w:rsidRPr="00ED0774">
        <w:t>острого</w:t>
      </w:r>
      <w:r w:rsidR="00926681" w:rsidRPr="00ED0774">
        <w:t xml:space="preserve"> </w:t>
      </w:r>
      <w:r w:rsidR="00C30C25" w:rsidRPr="00ED0774">
        <w:t>респираторного</w:t>
      </w:r>
      <w:r w:rsidR="00926681" w:rsidRPr="00ED0774">
        <w:t xml:space="preserve"> </w:t>
      </w:r>
      <w:r w:rsidR="00C30C25" w:rsidRPr="00ED0774">
        <w:t>дистресса</w:t>
      </w:r>
      <w:r w:rsidR="00926681" w:rsidRPr="00ED0774">
        <w:t xml:space="preserve"> </w:t>
      </w:r>
      <w:r w:rsidR="00C30C25" w:rsidRPr="00ED0774">
        <w:t>у</w:t>
      </w:r>
      <w:r w:rsidR="00926681" w:rsidRPr="00ED0774">
        <w:t xml:space="preserve"> </w:t>
      </w:r>
      <w:r w:rsidR="00C30C25" w:rsidRPr="00ED0774">
        <w:t>новорожденного</w:t>
      </w:r>
      <w:r w:rsidR="00926681" w:rsidRPr="00ED0774">
        <w:t xml:space="preserve"> </w:t>
      </w:r>
      <w:r w:rsidRPr="00ED0774">
        <w:t>–</w:t>
      </w:r>
      <w:r w:rsidR="00926681" w:rsidRPr="00ED0774">
        <w:t xml:space="preserve"> </w:t>
      </w:r>
      <w:r w:rsidRPr="00ED0774">
        <w:t>в/в</w:t>
      </w:r>
      <w:r w:rsidR="00926681" w:rsidRPr="00ED0774">
        <w:t xml:space="preserve"> </w:t>
      </w:r>
      <w:r w:rsidRPr="00ED0774">
        <w:t>введение</w:t>
      </w:r>
      <w:r w:rsidR="00926681" w:rsidRPr="00ED0774">
        <w:t xml:space="preserve"> </w:t>
      </w:r>
      <w:r w:rsidR="006B4205" w:rsidRPr="00ED0774">
        <w:rPr>
          <w:lang w:val="ru-RU"/>
        </w:rPr>
        <w:t>#</w:t>
      </w:r>
      <w:r w:rsidRPr="00ED0774">
        <w:t>дексаметазона</w:t>
      </w:r>
      <w:r w:rsidR="0053401E" w:rsidRPr="00ED0774">
        <w:t>**</w:t>
      </w:r>
      <w:r w:rsidR="00926681" w:rsidRPr="00ED0774">
        <w:t xml:space="preserve"> </w:t>
      </w:r>
      <w:r w:rsidRPr="00ED0774">
        <w:t>12</w:t>
      </w:r>
      <w:r w:rsidR="00926681" w:rsidRPr="00ED0774">
        <w:t xml:space="preserve"> </w:t>
      </w:r>
      <w:r w:rsidRPr="00ED0774">
        <w:t>мг</w:t>
      </w:r>
      <w:r w:rsidR="00CC7FEC" w:rsidRPr="00ED0774">
        <w:rPr>
          <w:lang w:val="ru-RU"/>
        </w:rPr>
        <w:t xml:space="preserve"> в сутки</w:t>
      </w:r>
      <w:r w:rsidR="00926681" w:rsidRPr="00ED0774">
        <w:t xml:space="preserve"> </w:t>
      </w:r>
      <w:r w:rsidR="00E0475C" w:rsidRPr="00ED0774">
        <w:rPr>
          <w:lang w:val="ru-RU"/>
        </w:rPr>
        <w:t>в течение</w:t>
      </w:r>
      <w:r w:rsidR="00926681" w:rsidRPr="00ED0774">
        <w:rPr>
          <w:lang w:val="ru-RU"/>
        </w:rPr>
        <w:t xml:space="preserve"> </w:t>
      </w:r>
      <w:r w:rsidRPr="00ED0774">
        <w:t>2</w:t>
      </w:r>
      <w:r w:rsidR="00926681" w:rsidRPr="00ED0774">
        <w:t xml:space="preserve"> </w:t>
      </w:r>
      <w:r w:rsidR="00E0475C" w:rsidRPr="00ED0774">
        <w:rPr>
          <w:lang w:val="ru-RU"/>
        </w:rPr>
        <w:t>дней перед родами</w:t>
      </w:r>
      <w:r w:rsidR="00926681" w:rsidRPr="00ED0774">
        <w:t xml:space="preserve"> </w:t>
      </w:r>
      <w:r w:rsidR="00FF5248" w:rsidRPr="00ED0774">
        <w:fldChar w:fldCharType="begin" w:fldLock="1"/>
      </w:r>
      <w:r w:rsidR="000E616A">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91]","plainTextFormattedCitation":"[91]","previouslyFormattedCitation":"[91]"},"properties":{"noteIndex":0},"schema":"https://github.com/citation-style-language/schema/raw/master/csl-citation.json"}</w:instrText>
      </w:r>
      <w:r w:rsidR="00FF5248" w:rsidRPr="00ED0774">
        <w:fldChar w:fldCharType="separate"/>
      </w:r>
      <w:r w:rsidR="003E166B">
        <w:rPr>
          <w:noProof/>
        </w:rPr>
        <w:t>[92</w:t>
      </w:r>
      <w:r w:rsidR="000E616A" w:rsidRPr="000E616A">
        <w:rPr>
          <w:noProof/>
        </w:rPr>
        <w:t>]</w:t>
      </w:r>
      <w:r w:rsidR="00FF5248" w:rsidRPr="00ED0774">
        <w:fldChar w:fldCharType="end"/>
      </w:r>
      <w:r w:rsidRPr="00ED0774">
        <w:t>.</w:t>
      </w:r>
      <w:r w:rsidR="00A11EED" w:rsidRPr="00ED0774">
        <w:t xml:space="preserve"> </w:t>
      </w:r>
    </w:p>
    <w:p w14:paraId="7E376671" w14:textId="1F0D8196" w:rsidR="00E61EE5" w:rsidRPr="00ED0774" w:rsidRDefault="00101ED7" w:rsidP="00CC7FEC">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E0475C" w:rsidRPr="00ED0774">
        <w:rPr>
          <w:rStyle w:val="affb"/>
        </w:rPr>
        <w:t xml:space="preserve">В </w:t>
      </w:r>
      <w:r w:rsidR="007C6B4D" w:rsidRPr="00ED0774">
        <w:rPr>
          <w:rStyle w:val="affb"/>
        </w:rPr>
        <w:t>(уровень</w:t>
      </w:r>
      <w:r w:rsidR="00926681" w:rsidRPr="00ED0774">
        <w:rPr>
          <w:rStyle w:val="affb"/>
        </w:rPr>
        <w:t xml:space="preserve"> </w:t>
      </w:r>
      <w:r w:rsidR="007C6B4D" w:rsidRPr="00ED0774">
        <w:rPr>
          <w:rStyle w:val="affb"/>
        </w:rPr>
        <w:t>достоверности</w:t>
      </w:r>
      <w:r w:rsidR="00926681" w:rsidRPr="00ED0774">
        <w:rPr>
          <w:rStyle w:val="affb"/>
        </w:rPr>
        <w:t xml:space="preserve"> </w:t>
      </w:r>
      <w:r w:rsidR="007C6B4D" w:rsidRPr="00ED0774">
        <w:rPr>
          <w:rStyle w:val="affb"/>
        </w:rPr>
        <w:t>доказательств</w:t>
      </w:r>
      <w:r w:rsidR="00926681" w:rsidRPr="00ED0774">
        <w:rPr>
          <w:rStyle w:val="affb"/>
        </w:rPr>
        <w:t xml:space="preserve"> </w:t>
      </w:r>
      <w:r w:rsidR="007C6B4D" w:rsidRPr="00ED0774">
        <w:rPr>
          <w:rStyle w:val="affb"/>
        </w:rPr>
        <w:t>–</w:t>
      </w:r>
      <w:r w:rsidR="00926681" w:rsidRPr="00ED0774">
        <w:rPr>
          <w:rStyle w:val="affb"/>
        </w:rPr>
        <w:t xml:space="preserve"> </w:t>
      </w:r>
      <w:r w:rsidR="00E0475C" w:rsidRPr="00ED0774">
        <w:rPr>
          <w:rStyle w:val="affb"/>
        </w:rPr>
        <w:t>3</w:t>
      </w:r>
      <w:r w:rsidR="004D6590" w:rsidRPr="00ED0774">
        <w:rPr>
          <w:rStyle w:val="affb"/>
        </w:rPr>
        <w:t>)</w:t>
      </w:r>
    </w:p>
    <w:p w14:paraId="2E61FED4" w14:textId="77777777" w:rsidR="006E5861" w:rsidRPr="00ED0774" w:rsidRDefault="00D80AC9" w:rsidP="004B2BF6">
      <w:pPr>
        <w:pStyle w:val="2"/>
        <w:divId w:val="488638550"/>
      </w:pPr>
      <w:bookmarkStart w:id="71" w:name="_Toc26787570"/>
      <w:bookmarkStart w:id="72" w:name="_Toc24472009"/>
      <w:bookmarkStart w:id="73" w:name="_Toc64624781"/>
      <w:r w:rsidRPr="00ED0774">
        <w:rPr>
          <w:rStyle w:val="affb"/>
          <w:b/>
          <w:bCs w:val="0"/>
        </w:rPr>
        <w:lastRenderedPageBreak/>
        <w:t>3.</w:t>
      </w:r>
      <w:r w:rsidR="00496D08" w:rsidRPr="00ED0774">
        <w:rPr>
          <w:rStyle w:val="affb"/>
          <w:b/>
          <w:bCs w:val="0"/>
        </w:rPr>
        <w:t>5</w:t>
      </w:r>
      <w:r w:rsidR="00E61EE5" w:rsidRPr="00ED0774">
        <w:rPr>
          <w:rStyle w:val="affb"/>
          <w:b/>
          <w:bCs w:val="0"/>
        </w:rPr>
        <w:t>.</w:t>
      </w:r>
      <w:r w:rsidR="00926681" w:rsidRPr="00ED0774">
        <w:rPr>
          <w:rStyle w:val="affb"/>
          <w:b/>
          <w:bCs w:val="0"/>
        </w:rPr>
        <w:t xml:space="preserve"> </w:t>
      </w:r>
      <w:r w:rsidRPr="00ED0774">
        <w:rPr>
          <w:rStyle w:val="affb"/>
          <w:b/>
          <w:bCs w:val="0"/>
        </w:rPr>
        <w:t>Сопроводительная</w:t>
      </w:r>
      <w:r w:rsidR="00926681" w:rsidRPr="00ED0774">
        <w:rPr>
          <w:rStyle w:val="affb"/>
          <w:b/>
          <w:bCs w:val="0"/>
        </w:rPr>
        <w:t xml:space="preserve"> </w:t>
      </w:r>
      <w:r w:rsidRPr="00ED0774">
        <w:rPr>
          <w:rStyle w:val="affb"/>
          <w:b/>
          <w:bCs w:val="0"/>
        </w:rPr>
        <w:t>терапия</w:t>
      </w:r>
      <w:bookmarkEnd w:id="71"/>
      <w:bookmarkEnd w:id="72"/>
      <w:bookmarkEnd w:id="73"/>
    </w:p>
    <w:p w14:paraId="0079D593" w14:textId="060EF49C" w:rsidR="000120D6" w:rsidRPr="00ED0774" w:rsidRDefault="00D80AC9" w:rsidP="00CC7FEC">
      <w:pPr>
        <w:pStyle w:val="10"/>
        <w:divId w:val="488638550"/>
      </w:pPr>
      <w:r w:rsidRPr="00ED0774">
        <w:rPr>
          <w:rStyle w:val="affb"/>
        </w:rPr>
        <w:t>Рекомендуется</w:t>
      </w:r>
      <w:r w:rsidR="00926681" w:rsidRPr="00ED0774">
        <w:rPr>
          <w:rStyle w:val="affb"/>
        </w:rPr>
        <w:t xml:space="preserve"> </w:t>
      </w:r>
      <w:r w:rsidR="0053401E" w:rsidRPr="00ED0774">
        <w:rPr>
          <w:rStyle w:val="affb"/>
          <w:b w:val="0"/>
        </w:rPr>
        <w:t>всем</w:t>
      </w:r>
      <w:r w:rsidR="00926681" w:rsidRPr="00ED0774">
        <w:rPr>
          <w:rStyle w:val="affb"/>
          <w:b w:val="0"/>
        </w:rPr>
        <w:t xml:space="preserve"> </w:t>
      </w:r>
      <w:r w:rsidR="0053401E" w:rsidRPr="00ED0774">
        <w:rPr>
          <w:rStyle w:val="affb"/>
          <w:b w:val="0"/>
        </w:rPr>
        <w:t>пациентам</w:t>
      </w:r>
      <w:r w:rsidR="00926681" w:rsidRPr="00ED0774">
        <w:t xml:space="preserve"> </w:t>
      </w:r>
      <w:r w:rsidRPr="00ED0774">
        <w:t>при</w:t>
      </w:r>
      <w:r w:rsidR="00926681" w:rsidRPr="00ED0774">
        <w:t xml:space="preserve"> </w:t>
      </w:r>
      <w:r w:rsidRPr="00ED0774">
        <w:t>проведении</w:t>
      </w:r>
      <w:r w:rsidR="00926681" w:rsidRPr="00ED0774">
        <w:t xml:space="preserve"> </w:t>
      </w:r>
      <w:r w:rsidR="002F4534" w:rsidRPr="00ED0774">
        <w:t>ХТ</w:t>
      </w:r>
      <w:r w:rsidR="00926681" w:rsidRPr="00ED0774">
        <w:t xml:space="preserve"> </w:t>
      </w:r>
      <w:r w:rsidR="00C97F70" w:rsidRPr="00ED0774">
        <w:rPr>
          <w:bCs/>
        </w:rPr>
        <w:t>профилактика и лечен</w:t>
      </w:r>
      <w:r w:rsidR="00C97F70" w:rsidRPr="00ED0774">
        <w:t>ие тошноты и рвоты в зависимости от эметогенного потенциала проводимого лечения согласно существующим профильным рекомендациям</w:t>
      </w:r>
      <w:r w:rsidR="00C97F70" w:rsidRPr="00ED0774" w:rsidDel="00C97F70">
        <w:t xml:space="preserve"> </w:t>
      </w:r>
      <w:r w:rsidR="00F42293" w:rsidRPr="00ED0774">
        <w:fldChar w:fldCharType="begin" w:fldLock="1"/>
      </w:r>
      <w:r w:rsidR="000E616A">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92]","plainTextFormattedCitation":"[92]","previouslyFormattedCitation":"[92]"},"properties":{"noteIndex":0},"schema":"https://github.com/citation-style-language/schema/raw/master/csl-citation.json"}</w:instrText>
      </w:r>
      <w:r w:rsidR="00F42293" w:rsidRPr="00ED0774">
        <w:fldChar w:fldCharType="separate"/>
      </w:r>
      <w:r w:rsidR="003E166B">
        <w:rPr>
          <w:noProof/>
        </w:rPr>
        <w:t>[93</w:t>
      </w:r>
      <w:r w:rsidR="000E616A" w:rsidRPr="000E616A">
        <w:rPr>
          <w:noProof/>
        </w:rPr>
        <w:t>]</w:t>
      </w:r>
      <w:r w:rsidR="00F42293" w:rsidRPr="00ED0774">
        <w:fldChar w:fldCharType="end"/>
      </w:r>
      <w:r w:rsidRPr="00ED0774">
        <w:t>.</w:t>
      </w:r>
      <w:r w:rsidR="00A11EED" w:rsidRPr="00ED0774">
        <w:t xml:space="preserve"> </w:t>
      </w:r>
    </w:p>
    <w:p w14:paraId="1E4B99F7" w14:textId="49D1CE81" w:rsidR="00A5441A" w:rsidRPr="00ED0774" w:rsidRDefault="00A5441A" w:rsidP="00F0118E">
      <w:pPr>
        <w:pStyle w:val="afd"/>
        <w:spacing w:beforeAutospacing="0" w:afterAutospacing="0" w:line="360" w:lineRule="auto"/>
        <w:ind w:firstLine="708"/>
        <w:contextualSpacing/>
        <w:divId w:val="488638550"/>
        <w:rPr>
          <w:rStyle w:val="affb"/>
        </w:rPr>
      </w:pPr>
      <w:r w:rsidRPr="00ED0774">
        <w:rPr>
          <w:rStyle w:val="affb"/>
        </w:rPr>
        <w:t>Уровень убедительности рекомендаций – В (уровень д</w:t>
      </w:r>
      <w:r w:rsidR="008B28A5" w:rsidRPr="00ED0774">
        <w:rPr>
          <w:rStyle w:val="affb"/>
        </w:rPr>
        <w:t>остоверности доказательств – 3)</w:t>
      </w:r>
    </w:p>
    <w:p w14:paraId="59C78A21" w14:textId="278C180F" w:rsidR="000120D6" w:rsidRPr="00ED0774" w:rsidRDefault="00F252A7" w:rsidP="00CC7FEC">
      <w:pPr>
        <w:pStyle w:val="10"/>
        <w:divId w:val="488638550"/>
      </w:pPr>
      <w:r w:rsidRPr="00ED0774">
        <w:rPr>
          <w:rStyle w:val="affb"/>
        </w:rPr>
        <w:t>Р</w:t>
      </w:r>
      <w:r w:rsidR="00D80AC9" w:rsidRPr="00ED0774">
        <w:rPr>
          <w:rStyle w:val="affb"/>
        </w:rPr>
        <w:t>екомендуется</w:t>
      </w:r>
      <w:r w:rsidR="00926681" w:rsidRPr="00ED0774">
        <w:rPr>
          <w:rStyle w:val="affb"/>
          <w:b w:val="0"/>
        </w:rPr>
        <w:t xml:space="preserve"> </w:t>
      </w:r>
      <w:r w:rsidR="0053401E" w:rsidRPr="00ED0774">
        <w:rPr>
          <w:rStyle w:val="affb"/>
          <w:b w:val="0"/>
        </w:rPr>
        <w:t>пациентам</w:t>
      </w:r>
      <w:r w:rsidR="00926681" w:rsidRPr="00ED0774">
        <w:rPr>
          <w:rStyle w:val="affb"/>
          <w:b w:val="0"/>
        </w:rPr>
        <w:t xml:space="preserve"> </w:t>
      </w:r>
      <w:r w:rsidR="003067ED" w:rsidRPr="00ED0774">
        <w:rPr>
          <w:rStyle w:val="affb"/>
          <w:b w:val="0"/>
        </w:rPr>
        <w:t>с</w:t>
      </w:r>
      <w:r w:rsidR="00926681" w:rsidRPr="00ED0774">
        <w:rPr>
          <w:rStyle w:val="affb"/>
          <w:b w:val="0"/>
        </w:rPr>
        <w:t xml:space="preserve"> </w:t>
      </w:r>
      <w:r w:rsidR="003067ED" w:rsidRPr="00ED0774">
        <w:rPr>
          <w:rStyle w:val="affb"/>
          <w:b w:val="0"/>
        </w:rPr>
        <w:t>ОМЛ</w:t>
      </w:r>
      <w:r w:rsidR="00926681" w:rsidRPr="00ED0774">
        <w:rPr>
          <w:rStyle w:val="affb"/>
          <w:b w:val="0"/>
        </w:rPr>
        <w:t xml:space="preserve"> </w:t>
      </w:r>
      <w:r w:rsidRPr="00ED0774">
        <w:rPr>
          <w:rStyle w:val="affb"/>
          <w:b w:val="0"/>
        </w:rPr>
        <w:t>после</w:t>
      </w:r>
      <w:r w:rsidR="00926681" w:rsidRPr="00ED0774">
        <w:rPr>
          <w:rStyle w:val="affb"/>
          <w:b w:val="0"/>
        </w:rPr>
        <w:t xml:space="preserve"> </w:t>
      </w:r>
      <w:r w:rsidRPr="00ED0774">
        <w:rPr>
          <w:rStyle w:val="affb"/>
          <w:b w:val="0"/>
        </w:rPr>
        <w:t>проведен</w:t>
      </w:r>
      <w:r w:rsidR="003067ED" w:rsidRPr="00ED0774">
        <w:rPr>
          <w:rStyle w:val="affb"/>
          <w:b w:val="0"/>
        </w:rPr>
        <w:t>ия</w:t>
      </w:r>
      <w:r w:rsidR="00926681" w:rsidRPr="00ED0774">
        <w:rPr>
          <w:rStyle w:val="affb"/>
          <w:b w:val="0"/>
        </w:rPr>
        <w:t xml:space="preserve"> </w:t>
      </w:r>
      <w:r w:rsidR="003067ED" w:rsidRPr="00ED0774">
        <w:rPr>
          <w:rStyle w:val="affb"/>
          <w:b w:val="0"/>
        </w:rPr>
        <w:t>курсов</w:t>
      </w:r>
      <w:r w:rsidR="00926681" w:rsidRPr="00ED0774">
        <w:rPr>
          <w:rStyle w:val="affb"/>
          <w:b w:val="0"/>
        </w:rPr>
        <w:t xml:space="preserve"> </w:t>
      </w:r>
      <w:r w:rsidR="003067ED" w:rsidRPr="00ED0774">
        <w:rPr>
          <w:rStyle w:val="affb"/>
          <w:b w:val="0"/>
        </w:rPr>
        <w:t>интенсивной</w:t>
      </w:r>
      <w:r w:rsidR="00926681" w:rsidRPr="00ED0774">
        <w:rPr>
          <w:rStyle w:val="affb"/>
          <w:b w:val="0"/>
        </w:rPr>
        <w:t xml:space="preserve"> </w:t>
      </w:r>
      <w:r w:rsidR="003067ED" w:rsidRPr="00ED0774">
        <w:rPr>
          <w:rStyle w:val="affb"/>
          <w:b w:val="0"/>
        </w:rPr>
        <w:t>поли</w:t>
      </w:r>
      <w:r w:rsidR="00333606" w:rsidRPr="00ED0774">
        <w:rPr>
          <w:rStyle w:val="affb"/>
          <w:b w:val="0"/>
        </w:rPr>
        <w:t>химиотерапии</w:t>
      </w:r>
      <w:r w:rsidR="003067ED" w:rsidRPr="00ED0774">
        <w:rPr>
          <w:rStyle w:val="affb"/>
          <w:b w:val="0"/>
        </w:rPr>
        <w:t>,</w:t>
      </w:r>
      <w:r w:rsidR="00926681" w:rsidRPr="00ED0774">
        <w:rPr>
          <w:rStyle w:val="affb"/>
          <w:b w:val="0"/>
        </w:rPr>
        <w:t xml:space="preserve"> </w:t>
      </w:r>
      <w:r w:rsidR="003067ED" w:rsidRPr="00ED0774">
        <w:rPr>
          <w:rStyle w:val="affb"/>
          <w:b w:val="0"/>
        </w:rPr>
        <w:t>у</w:t>
      </w:r>
      <w:r w:rsidR="00926681" w:rsidRPr="00ED0774">
        <w:rPr>
          <w:rStyle w:val="affb"/>
          <w:b w:val="0"/>
        </w:rPr>
        <w:t xml:space="preserve"> </w:t>
      </w:r>
      <w:r w:rsidR="003067ED" w:rsidRPr="00ED0774">
        <w:rPr>
          <w:rStyle w:val="affb"/>
          <w:b w:val="0"/>
        </w:rPr>
        <w:t>которых</w:t>
      </w:r>
      <w:r w:rsidR="00926681" w:rsidRPr="00ED0774">
        <w:rPr>
          <w:rStyle w:val="affb"/>
          <w:b w:val="0"/>
        </w:rPr>
        <w:t xml:space="preserve"> </w:t>
      </w:r>
      <w:r w:rsidR="003067ED" w:rsidRPr="00ED0774">
        <w:rPr>
          <w:rStyle w:val="affb"/>
          <w:b w:val="0"/>
        </w:rPr>
        <w:t>ожидается</w:t>
      </w:r>
      <w:r w:rsidR="00926681" w:rsidRPr="00ED0774">
        <w:rPr>
          <w:rStyle w:val="affb"/>
          <w:b w:val="0"/>
        </w:rPr>
        <w:t xml:space="preserve"> </w:t>
      </w:r>
      <w:r w:rsidR="003067ED" w:rsidRPr="00ED0774">
        <w:rPr>
          <w:rStyle w:val="affb"/>
          <w:b w:val="0"/>
        </w:rPr>
        <w:t>длительный</w:t>
      </w:r>
      <w:r w:rsidR="00926681" w:rsidRPr="00ED0774">
        <w:rPr>
          <w:rStyle w:val="affb"/>
          <w:b w:val="0"/>
        </w:rPr>
        <w:t xml:space="preserve"> </w:t>
      </w:r>
      <w:r w:rsidR="003067ED" w:rsidRPr="00ED0774">
        <w:rPr>
          <w:rStyle w:val="affb"/>
          <w:b w:val="0"/>
        </w:rPr>
        <w:t>период</w:t>
      </w:r>
      <w:r w:rsidR="00926681" w:rsidRPr="00ED0774">
        <w:rPr>
          <w:rStyle w:val="affb"/>
          <w:b w:val="0"/>
        </w:rPr>
        <w:t xml:space="preserve"> </w:t>
      </w:r>
      <w:r w:rsidR="003067ED" w:rsidRPr="00ED0774">
        <w:rPr>
          <w:rStyle w:val="affb"/>
          <w:b w:val="0"/>
        </w:rPr>
        <w:t>нейтропении</w:t>
      </w:r>
      <w:r w:rsidR="00926681" w:rsidRPr="00ED0774">
        <w:rPr>
          <w:rStyle w:val="affb"/>
          <w:b w:val="0"/>
        </w:rPr>
        <w:t xml:space="preserve"> </w:t>
      </w:r>
      <w:r w:rsidR="003067ED" w:rsidRPr="00ED0774">
        <w:rPr>
          <w:rStyle w:val="affb"/>
          <w:b w:val="0"/>
        </w:rPr>
        <w:t>и</w:t>
      </w:r>
      <w:r w:rsidR="00926681" w:rsidRPr="00ED0774">
        <w:rPr>
          <w:rStyle w:val="affb"/>
          <w:b w:val="0"/>
        </w:rPr>
        <w:t xml:space="preserve"> </w:t>
      </w:r>
      <w:r w:rsidR="003067ED" w:rsidRPr="00ED0774">
        <w:rPr>
          <w:rStyle w:val="affb"/>
          <w:b w:val="0"/>
        </w:rPr>
        <w:t>в</w:t>
      </w:r>
      <w:r w:rsidR="00926681" w:rsidRPr="00ED0774">
        <w:rPr>
          <w:rStyle w:val="affb"/>
          <w:b w:val="0"/>
        </w:rPr>
        <w:t xml:space="preserve"> </w:t>
      </w:r>
      <w:r w:rsidR="003067ED" w:rsidRPr="00ED0774">
        <w:rPr>
          <w:rStyle w:val="affb"/>
          <w:b w:val="0"/>
        </w:rPr>
        <w:t>связи</w:t>
      </w:r>
      <w:r w:rsidR="00926681" w:rsidRPr="00ED0774">
        <w:rPr>
          <w:rStyle w:val="affb"/>
          <w:b w:val="0"/>
        </w:rPr>
        <w:t xml:space="preserve"> </w:t>
      </w:r>
      <w:r w:rsidR="003067ED" w:rsidRPr="00ED0774">
        <w:rPr>
          <w:rStyle w:val="affb"/>
          <w:b w:val="0"/>
        </w:rPr>
        <w:t>с</w:t>
      </w:r>
      <w:r w:rsidR="00926681" w:rsidRPr="00ED0774">
        <w:rPr>
          <w:rStyle w:val="affb"/>
          <w:b w:val="0"/>
        </w:rPr>
        <w:t xml:space="preserve"> </w:t>
      </w:r>
      <w:r w:rsidR="003067ED" w:rsidRPr="00ED0774">
        <w:rPr>
          <w:rStyle w:val="affb"/>
          <w:b w:val="0"/>
        </w:rPr>
        <w:t>этим</w:t>
      </w:r>
      <w:r w:rsidR="00926681" w:rsidRPr="00ED0774">
        <w:rPr>
          <w:rStyle w:val="affb"/>
          <w:b w:val="0"/>
        </w:rPr>
        <w:t xml:space="preserve"> </w:t>
      </w:r>
      <w:r w:rsidR="003067ED" w:rsidRPr="00ED0774">
        <w:rPr>
          <w:rStyle w:val="affb"/>
          <w:b w:val="0"/>
        </w:rPr>
        <w:t>высокая</w:t>
      </w:r>
      <w:r w:rsidR="00926681" w:rsidRPr="00ED0774">
        <w:rPr>
          <w:rStyle w:val="affb"/>
          <w:b w:val="0"/>
        </w:rPr>
        <w:t xml:space="preserve"> </w:t>
      </w:r>
      <w:r w:rsidR="003067ED" w:rsidRPr="00ED0774">
        <w:rPr>
          <w:rStyle w:val="affb"/>
          <w:b w:val="0"/>
        </w:rPr>
        <w:t>вероятность</w:t>
      </w:r>
      <w:r w:rsidR="00926681" w:rsidRPr="00ED0774">
        <w:rPr>
          <w:rStyle w:val="affb"/>
          <w:b w:val="0"/>
        </w:rPr>
        <w:t xml:space="preserve"> </w:t>
      </w:r>
      <w:r w:rsidR="003067ED" w:rsidRPr="00ED0774">
        <w:rPr>
          <w:rStyle w:val="affb"/>
          <w:b w:val="0"/>
        </w:rPr>
        <w:t>тяжелых</w:t>
      </w:r>
      <w:r w:rsidR="00926681" w:rsidRPr="00ED0774">
        <w:rPr>
          <w:rStyle w:val="affb"/>
          <w:b w:val="0"/>
        </w:rPr>
        <w:t xml:space="preserve"> </w:t>
      </w:r>
      <w:r w:rsidR="003067ED" w:rsidRPr="00ED0774">
        <w:rPr>
          <w:rStyle w:val="affb"/>
          <w:b w:val="0"/>
        </w:rPr>
        <w:t>инфекционных</w:t>
      </w:r>
      <w:r w:rsidR="00926681" w:rsidRPr="00ED0774">
        <w:rPr>
          <w:rStyle w:val="affb"/>
          <w:b w:val="0"/>
        </w:rPr>
        <w:t xml:space="preserve"> </w:t>
      </w:r>
      <w:r w:rsidR="003067ED" w:rsidRPr="00ED0774">
        <w:rPr>
          <w:rStyle w:val="affb"/>
          <w:b w:val="0"/>
        </w:rPr>
        <w:t>осложнений,</w:t>
      </w:r>
      <w:r w:rsidR="00926681" w:rsidRPr="00ED0774">
        <w:rPr>
          <w:rStyle w:val="affb"/>
          <w:b w:val="0"/>
        </w:rPr>
        <w:t xml:space="preserve"> </w:t>
      </w:r>
      <w:r w:rsidR="003067ED" w:rsidRPr="00ED0774">
        <w:rPr>
          <w:rStyle w:val="affb"/>
          <w:b w:val="0"/>
        </w:rPr>
        <w:t>для</w:t>
      </w:r>
      <w:r w:rsidR="00926681" w:rsidRPr="00ED0774">
        <w:rPr>
          <w:rStyle w:val="affb"/>
          <w:b w:val="0"/>
        </w:rPr>
        <w:t xml:space="preserve"> </w:t>
      </w:r>
      <w:r w:rsidR="00323514" w:rsidRPr="00ED0774">
        <w:rPr>
          <w:rStyle w:val="affb"/>
          <w:b w:val="0"/>
        </w:rPr>
        <w:t>уменьшени</w:t>
      </w:r>
      <w:r w:rsidR="00F42293" w:rsidRPr="00ED0774">
        <w:rPr>
          <w:rStyle w:val="affb"/>
          <w:b w:val="0"/>
        </w:rPr>
        <w:t>я</w:t>
      </w:r>
      <w:r w:rsidR="00926681" w:rsidRPr="00ED0774">
        <w:rPr>
          <w:rStyle w:val="affb"/>
          <w:b w:val="0"/>
        </w:rPr>
        <w:t xml:space="preserve"> </w:t>
      </w:r>
      <w:r w:rsidR="00A14BDE" w:rsidRPr="00ED0774">
        <w:rPr>
          <w:rStyle w:val="affb"/>
          <w:b w:val="0"/>
        </w:rPr>
        <w:t>длительности</w:t>
      </w:r>
      <w:r w:rsidR="00926681" w:rsidRPr="00ED0774">
        <w:rPr>
          <w:rStyle w:val="affb"/>
          <w:b w:val="0"/>
        </w:rPr>
        <w:t xml:space="preserve"> </w:t>
      </w:r>
      <w:r w:rsidR="00323514" w:rsidRPr="00ED0774">
        <w:rPr>
          <w:rStyle w:val="affb"/>
          <w:b w:val="0"/>
        </w:rPr>
        <w:t>периода</w:t>
      </w:r>
      <w:r w:rsidR="00926681" w:rsidRPr="00ED0774">
        <w:rPr>
          <w:rStyle w:val="affb"/>
          <w:b w:val="0"/>
        </w:rPr>
        <w:t xml:space="preserve"> </w:t>
      </w:r>
      <w:r w:rsidR="00323514" w:rsidRPr="00ED0774">
        <w:rPr>
          <w:rStyle w:val="affb"/>
          <w:b w:val="0"/>
        </w:rPr>
        <w:t>нейтропении</w:t>
      </w:r>
      <w:r w:rsidR="00926681" w:rsidRPr="00ED0774">
        <w:t xml:space="preserve"> </w:t>
      </w:r>
      <w:r w:rsidR="00D80AC9" w:rsidRPr="00ED0774">
        <w:t>использование</w:t>
      </w:r>
      <w:r w:rsidR="00926681" w:rsidRPr="00ED0774">
        <w:t xml:space="preserve"> </w:t>
      </w:r>
      <w:r w:rsidR="003067ED" w:rsidRPr="00ED0774">
        <w:t>препаратов</w:t>
      </w:r>
      <w:r w:rsidR="00926681" w:rsidRPr="00ED0774">
        <w:t xml:space="preserve"> </w:t>
      </w:r>
      <w:r w:rsidR="003067ED" w:rsidRPr="00ED0774">
        <w:t>гранулоцитарного</w:t>
      </w:r>
      <w:r w:rsidR="00926681" w:rsidRPr="00ED0774">
        <w:t xml:space="preserve"> </w:t>
      </w:r>
      <w:r w:rsidR="003067ED" w:rsidRPr="00ED0774">
        <w:t>колониестимулирующего</w:t>
      </w:r>
      <w:r w:rsidR="00926681" w:rsidRPr="00ED0774">
        <w:t xml:space="preserve"> </w:t>
      </w:r>
      <w:r w:rsidR="003067ED" w:rsidRPr="00ED0774">
        <w:t>фактора</w:t>
      </w:r>
      <w:r w:rsidR="00926681" w:rsidRPr="00ED0774">
        <w:t xml:space="preserve"> </w:t>
      </w:r>
      <w:r w:rsidR="00F42293" w:rsidRPr="00ED0774">
        <w:fldChar w:fldCharType="begin" w:fldLock="1"/>
      </w:r>
      <w:r w:rsidR="000E616A">
        <w:instrText>ADDIN CSL_CITATION {"citationItems":[{"id":"ITEM-1","itemData":{"ISSN":"0006-4971","author":[{"dropping-particle":"","family":"Kang","given":"Ka-Won","non-dropping-particle":"","parse-names":false,"suffix":""},{"dropping-particle":"","family":"Park","given":"Yong","non-dropping-particle":"","parse-names":false,"suffix":""},{"dropping-particle":"","family":"Kim","given":"Dae Sik","non-dropping-particle":"","parse-names":false,"suffix":""},{"dropping-particle":"","family":"Lee","given":"Se Ryeon","non-dropping-particle":"","parse-names":false,"suffix":""},{"dropping-particle":"","family":"Sung","given":"Hwa Jung","non-dropping-particle":"","parse-names":false,"suffix":""},{"dropping-particle":"","family":"Kim","given":"Seok Jin","non-dropping-particle":"","parse-names":false,"suffix":""},{"dropping-particle":"","family":"Choi","given":"Chul Won","non-dropping-particle":"","parse-names":false,"suffix":""},{"dropping-particle":"","family":"Kim","given":"Byung Soo","non-dropping-particle":"","parse-names":false,"suffix":""}],"container-title":"Blood","id":"ITEM-1","issue":"23","issued":{"date-parts":[["2015"]]},"page":"4889-4889","title":"Impact of G-CSF for Outcomes of Non-M3 AML Patients Who Were Treated By Anthracycline-Based Induction (7+3 regimen) Chemotherapies","type":"article-journal","volume":"126"},"uris":["http://www.mendeley.com/documents/?uuid=7dfa1a4e-e9d6-3614-881e-0203a5c4bdc4"]}],"mendeley":{"formattedCitation":"[93]","plainTextFormattedCitation":"[93]","previouslyFormattedCitation":"[93]"},"properties":{"noteIndex":0},"schema":"https://github.com/citation-style-language/schema/raw/master/csl-citation.json"}</w:instrText>
      </w:r>
      <w:r w:rsidR="00F42293" w:rsidRPr="00ED0774">
        <w:fldChar w:fldCharType="separate"/>
      </w:r>
      <w:r w:rsidR="003E166B">
        <w:rPr>
          <w:noProof/>
        </w:rPr>
        <w:t>[94</w:t>
      </w:r>
      <w:r w:rsidR="000E616A" w:rsidRPr="000E616A">
        <w:rPr>
          <w:noProof/>
        </w:rPr>
        <w:t>]</w:t>
      </w:r>
      <w:r w:rsidR="00F42293" w:rsidRPr="00ED0774">
        <w:fldChar w:fldCharType="end"/>
      </w:r>
      <w:r w:rsidR="00D80AC9" w:rsidRPr="00ED0774">
        <w:t>.</w:t>
      </w:r>
      <w:r w:rsidR="00A11EED" w:rsidRPr="00ED0774">
        <w:t xml:space="preserve"> </w:t>
      </w:r>
    </w:p>
    <w:p w14:paraId="570AEDFA" w14:textId="50FE6AB2" w:rsidR="00333606" w:rsidRPr="00ED0774" w:rsidRDefault="00101ED7" w:rsidP="00CC7FEC">
      <w:pPr>
        <w:pStyle w:val="afd"/>
        <w:spacing w:beforeAutospacing="0" w:afterAutospacing="0" w:line="360" w:lineRule="auto"/>
        <w:ind w:firstLine="708"/>
        <w:contextualSpacing/>
        <w:divId w:val="488638550"/>
        <w:rPr>
          <w:rStyle w:val="affb"/>
          <w:szCs w:val="20"/>
          <w:lang w:val="x-none" w:eastAsia="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B775C" w:rsidRPr="00ED0774">
        <w:rPr>
          <w:rStyle w:val="affb"/>
        </w:rPr>
        <w:t xml:space="preserve">С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5B775C" w:rsidRPr="00ED0774">
        <w:rPr>
          <w:rStyle w:val="affb"/>
        </w:rPr>
        <w:t>4</w:t>
      </w:r>
      <w:r w:rsidR="004D6590" w:rsidRPr="00ED0774">
        <w:rPr>
          <w:rStyle w:val="affb"/>
        </w:rPr>
        <w:t>)</w:t>
      </w:r>
    </w:p>
    <w:p w14:paraId="59586F6D" w14:textId="04F7F622" w:rsidR="000120D6" w:rsidRPr="00ED0774" w:rsidRDefault="00D80AC9" w:rsidP="00CC7FEC">
      <w:pPr>
        <w:pStyle w:val="10"/>
        <w:divId w:val="488638550"/>
        <w:rPr>
          <w:lang w:val="en-US"/>
        </w:rPr>
      </w:pPr>
      <w:r w:rsidRPr="00ED0774">
        <w:rPr>
          <w:rStyle w:val="affb"/>
        </w:rPr>
        <w:t>Не</w:t>
      </w:r>
      <w:r w:rsidR="00926681" w:rsidRPr="00ED0774">
        <w:rPr>
          <w:rStyle w:val="affb"/>
        </w:rPr>
        <w:t xml:space="preserve"> </w:t>
      </w:r>
      <w:r w:rsidRPr="00ED0774">
        <w:rPr>
          <w:rStyle w:val="affb"/>
        </w:rPr>
        <w:t>рекомендуется</w:t>
      </w:r>
      <w:r w:rsidR="00926681" w:rsidRPr="00ED0774">
        <w:rPr>
          <w:rStyle w:val="affb"/>
        </w:rPr>
        <w:t xml:space="preserve"> </w:t>
      </w:r>
      <w:r w:rsidR="0053401E" w:rsidRPr="00ED0774">
        <w:rPr>
          <w:rStyle w:val="affb"/>
          <w:b w:val="0"/>
        </w:rPr>
        <w:t>всем</w:t>
      </w:r>
      <w:r w:rsidR="00926681" w:rsidRPr="00ED0774">
        <w:rPr>
          <w:rStyle w:val="affb"/>
          <w:b w:val="0"/>
        </w:rPr>
        <w:t xml:space="preserve"> </w:t>
      </w:r>
      <w:r w:rsidR="0053401E" w:rsidRPr="00ED0774">
        <w:rPr>
          <w:rStyle w:val="affb"/>
          <w:b w:val="0"/>
        </w:rPr>
        <w:t>пациентам</w:t>
      </w:r>
      <w:r w:rsidR="00926681" w:rsidRPr="00ED0774">
        <w:rPr>
          <w:rStyle w:val="affb"/>
          <w:b w:val="0"/>
        </w:rPr>
        <w:t xml:space="preserve"> </w:t>
      </w:r>
      <w:r w:rsidR="00333606" w:rsidRPr="00ED0774">
        <w:rPr>
          <w:rStyle w:val="affb"/>
          <w:b w:val="0"/>
        </w:rPr>
        <w:t>с</w:t>
      </w:r>
      <w:r w:rsidR="00926681" w:rsidRPr="00ED0774">
        <w:rPr>
          <w:rStyle w:val="affb"/>
          <w:b w:val="0"/>
        </w:rPr>
        <w:t xml:space="preserve"> </w:t>
      </w:r>
      <w:r w:rsidR="00333606" w:rsidRPr="00ED0774">
        <w:rPr>
          <w:rStyle w:val="affb"/>
          <w:b w:val="0"/>
        </w:rPr>
        <w:t>учетом</w:t>
      </w:r>
      <w:r w:rsidR="00926681" w:rsidRPr="00ED0774">
        <w:rPr>
          <w:rStyle w:val="affb"/>
          <w:b w:val="0"/>
        </w:rPr>
        <w:t xml:space="preserve"> </w:t>
      </w:r>
      <w:r w:rsidR="00C30C25" w:rsidRPr="00ED0774">
        <w:rPr>
          <w:rStyle w:val="affb"/>
          <w:b w:val="0"/>
        </w:rPr>
        <w:t>высок</w:t>
      </w:r>
      <w:r w:rsidR="00333606" w:rsidRPr="00ED0774">
        <w:rPr>
          <w:rStyle w:val="affb"/>
          <w:b w:val="0"/>
        </w:rPr>
        <w:t>ой</w:t>
      </w:r>
      <w:r w:rsidR="00926681" w:rsidRPr="00ED0774">
        <w:rPr>
          <w:rStyle w:val="affb"/>
          <w:b w:val="0"/>
        </w:rPr>
        <w:t xml:space="preserve"> </w:t>
      </w:r>
      <w:r w:rsidR="00C30C25" w:rsidRPr="00ED0774">
        <w:rPr>
          <w:rStyle w:val="affb"/>
          <w:b w:val="0"/>
        </w:rPr>
        <w:t>вероятност</w:t>
      </w:r>
      <w:r w:rsidR="00333606" w:rsidRPr="00ED0774">
        <w:rPr>
          <w:rStyle w:val="affb"/>
          <w:b w:val="0"/>
        </w:rPr>
        <w:t>и</w:t>
      </w:r>
      <w:r w:rsidR="00926681" w:rsidRPr="00ED0774">
        <w:rPr>
          <w:rStyle w:val="affb"/>
          <w:b w:val="0"/>
        </w:rPr>
        <w:t xml:space="preserve"> </w:t>
      </w:r>
      <w:r w:rsidR="00323514" w:rsidRPr="00ED0774">
        <w:rPr>
          <w:rStyle w:val="affb"/>
          <w:b w:val="0"/>
        </w:rPr>
        <w:t>формирования</w:t>
      </w:r>
      <w:r w:rsidR="00926681" w:rsidRPr="00ED0774">
        <w:rPr>
          <w:rStyle w:val="affb"/>
          <w:b w:val="0"/>
        </w:rPr>
        <w:t xml:space="preserve"> </w:t>
      </w:r>
      <w:r w:rsidR="00323514" w:rsidRPr="00ED0774">
        <w:rPr>
          <w:rStyle w:val="affb"/>
          <w:b w:val="0"/>
        </w:rPr>
        <w:t>резистентной</w:t>
      </w:r>
      <w:r w:rsidR="00926681" w:rsidRPr="00ED0774">
        <w:rPr>
          <w:rStyle w:val="affb"/>
          <w:b w:val="0"/>
        </w:rPr>
        <w:t xml:space="preserve"> </w:t>
      </w:r>
      <w:r w:rsidR="00323514" w:rsidRPr="00ED0774">
        <w:rPr>
          <w:rStyle w:val="affb"/>
          <w:b w:val="0"/>
        </w:rPr>
        <w:t>микрофлоры,</w:t>
      </w:r>
      <w:r w:rsidR="00926681" w:rsidRPr="00ED0774">
        <w:t xml:space="preserve"> </w:t>
      </w:r>
      <w:r w:rsidR="00323514" w:rsidRPr="00ED0774">
        <w:t>а</w:t>
      </w:r>
      <w:r w:rsidR="00926681" w:rsidRPr="00ED0774">
        <w:t xml:space="preserve"> </w:t>
      </w:r>
      <w:r w:rsidR="00323514" w:rsidRPr="00ED0774">
        <w:t>также</w:t>
      </w:r>
      <w:r w:rsidR="00926681" w:rsidRPr="00ED0774">
        <w:t xml:space="preserve"> </w:t>
      </w:r>
      <w:r w:rsidR="00A14BDE" w:rsidRPr="00ED0774">
        <w:rPr>
          <w:rStyle w:val="affc"/>
          <w:i w:val="0"/>
        </w:rPr>
        <w:t>высок</w:t>
      </w:r>
      <w:r w:rsidR="00333606" w:rsidRPr="00ED0774">
        <w:rPr>
          <w:rStyle w:val="affc"/>
          <w:i w:val="0"/>
        </w:rPr>
        <w:t>ой</w:t>
      </w:r>
      <w:r w:rsidR="00926681" w:rsidRPr="00ED0774">
        <w:rPr>
          <w:rStyle w:val="affc"/>
          <w:i w:val="0"/>
        </w:rPr>
        <w:t xml:space="preserve"> </w:t>
      </w:r>
      <w:r w:rsidR="00A14BDE" w:rsidRPr="00ED0774">
        <w:rPr>
          <w:rStyle w:val="affc"/>
          <w:i w:val="0"/>
        </w:rPr>
        <w:t>частот</w:t>
      </w:r>
      <w:r w:rsidR="00333606" w:rsidRPr="00ED0774">
        <w:rPr>
          <w:rStyle w:val="affc"/>
          <w:i w:val="0"/>
        </w:rPr>
        <w:t>ы</w:t>
      </w:r>
      <w:r w:rsidR="00926681" w:rsidRPr="00ED0774">
        <w:rPr>
          <w:rStyle w:val="affc"/>
          <w:i w:val="0"/>
        </w:rPr>
        <w:t xml:space="preserve"> </w:t>
      </w:r>
      <w:r w:rsidR="00323514" w:rsidRPr="00ED0774">
        <w:rPr>
          <w:rStyle w:val="affc"/>
          <w:i w:val="0"/>
        </w:rPr>
        <w:t>инфекций,</w:t>
      </w:r>
      <w:r w:rsidR="00926681" w:rsidRPr="00ED0774">
        <w:rPr>
          <w:rStyle w:val="affc"/>
          <w:i w:val="0"/>
        </w:rPr>
        <w:t xml:space="preserve"> </w:t>
      </w:r>
      <w:r w:rsidR="00323514" w:rsidRPr="00ED0774">
        <w:rPr>
          <w:rStyle w:val="affc"/>
          <w:i w:val="0"/>
        </w:rPr>
        <w:t>вызванных</w:t>
      </w:r>
      <w:r w:rsidR="00926681" w:rsidRPr="00ED0774">
        <w:rPr>
          <w:rStyle w:val="affc"/>
          <w:i w:val="0"/>
        </w:rPr>
        <w:t xml:space="preserve"> </w:t>
      </w:r>
      <w:r w:rsidR="00323514" w:rsidRPr="00ED0774">
        <w:rPr>
          <w:rStyle w:val="affc"/>
          <w:i w:val="0"/>
        </w:rPr>
        <w:t>энтеробактериями</w:t>
      </w:r>
      <w:r w:rsidR="00926681" w:rsidRPr="00ED0774">
        <w:rPr>
          <w:rStyle w:val="affc"/>
          <w:i w:val="0"/>
        </w:rPr>
        <w:t xml:space="preserve"> </w:t>
      </w:r>
      <w:r w:rsidR="00323514" w:rsidRPr="00ED0774">
        <w:rPr>
          <w:rStyle w:val="affc"/>
          <w:i w:val="0"/>
        </w:rPr>
        <w:t>с</w:t>
      </w:r>
      <w:r w:rsidR="00926681" w:rsidRPr="00ED0774">
        <w:rPr>
          <w:rStyle w:val="affc"/>
          <w:i w:val="0"/>
        </w:rPr>
        <w:t xml:space="preserve"> </w:t>
      </w:r>
      <w:r w:rsidR="00323514" w:rsidRPr="00ED0774">
        <w:rPr>
          <w:rStyle w:val="affc"/>
          <w:i w:val="0"/>
        </w:rPr>
        <w:t>продукцией</w:t>
      </w:r>
      <w:r w:rsidR="00926681" w:rsidRPr="00ED0774">
        <w:rPr>
          <w:rStyle w:val="affc"/>
          <w:i w:val="0"/>
        </w:rPr>
        <w:t xml:space="preserve"> </w:t>
      </w:r>
      <w:r w:rsidR="00323514" w:rsidRPr="00ED0774">
        <w:rPr>
          <w:rStyle w:val="affc"/>
          <w:i w:val="0"/>
        </w:rPr>
        <w:t>бета-лактамаз</w:t>
      </w:r>
      <w:r w:rsidR="00926681" w:rsidRPr="00ED0774">
        <w:rPr>
          <w:rStyle w:val="affc"/>
          <w:i w:val="0"/>
        </w:rPr>
        <w:t xml:space="preserve"> </w:t>
      </w:r>
      <w:r w:rsidR="00323514" w:rsidRPr="00ED0774">
        <w:rPr>
          <w:rStyle w:val="affc"/>
          <w:i w:val="0"/>
        </w:rPr>
        <w:t>расширенного</w:t>
      </w:r>
      <w:r w:rsidR="00926681" w:rsidRPr="00ED0774">
        <w:rPr>
          <w:rStyle w:val="affc"/>
          <w:i w:val="0"/>
        </w:rPr>
        <w:t xml:space="preserve"> </w:t>
      </w:r>
      <w:r w:rsidR="00323514" w:rsidRPr="00ED0774">
        <w:rPr>
          <w:rStyle w:val="affc"/>
          <w:i w:val="0"/>
        </w:rPr>
        <w:t>спектра</w:t>
      </w:r>
      <w:r w:rsidR="00323514" w:rsidRPr="00ED0774">
        <w:t>,</w:t>
      </w:r>
      <w:r w:rsidR="00926681" w:rsidRPr="00ED0774">
        <w:t xml:space="preserve"> </w:t>
      </w:r>
      <w:r w:rsidRPr="00ED0774">
        <w:t>проведение</w:t>
      </w:r>
      <w:r w:rsidR="00926681" w:rsidRPr="00ED0774">
        <w:t xml:space="preserve"> </w:t>
      </w:r>
      <w:r w:rsidRPr="00ED0774">
        <w:t>первичной</w:t>
      </w:r>
      <w:r w:rsidR="00926681" w:rsidRPr="00ED0774">
        <w:t xml:space="preserve"> </w:t>
      </w:r>
      <w:r w:rsidRPr="00ED0774">
        <w:t>профилактики</w:t>
      </w:r>
      <w:r w:rsidR="00926681" w:rsidRPr="00ED0774">
        <w:t xml:space="preserve"> </w:t>
      </w:r>
      <w:r w:rsidRPr="00ED0774">
        <w:t>бактериальных</w:t>
      </w:r>
      <w:r w:rsidR="00926681" w:rsidRPr="00ED0774">
        <w:t xml:space="preserve"> </w:t>
      </w:r>
      <w:r w:rsidRPr="00ED0774">
        <w:t>инфекций</w:t>
      </w:r>
      <w:r w:rsidR="00926681" w:rsidRPr="00ED0774">
        <w:rPr>
          <w:rStyle w:val="affc"/>
          <w:i w:val="0"/>
        </w:rPr>
        <w:t xml:space="preserve"> </w:t>
      </w:r>
      <w:r w:rsidR="00A14BDE" w:rsidRPr="00ED0774">
        <w:t>при</w:t>
      </w:r>
      <w:r w:rsidR="00926681" w:rsidRPr="00ED0774">
        <w:t xml:space="preserve"> </w:t>
      </w:r>
      <w:r w:rsidR="00A14BDE" w:rsidRPr="00ED0774">
        <w:t>ОМЛ</w:t>
      </w:r>
      <w:r w:rsidR="00926681" w:rsidRPr="00ED0774">
        <w:t xml:space="preserve"> </w:t>
      </w:r>
      <w:r w:rsidR="00A14BDE" w:rsidRPr="00ED0774">
        <w:t>антибиотическими</w:t>
      </w:r>
      <w:r w:rsidR="00926681" w:rsidRPr="00ED0774">
        <w:t xml:space="preserve"> </w:t>
      </w:r>
      <w:r w:rsidR="00A14BDE" w:rsidRPr="00ED0774">
        <w:t>препаратами</w:t>
      </w:r>
      <w:r w:rsidR="00926681" w:rsidRPr="00ED0774">
        <w:t xml:space="preserve"> </w:t>
      </w:r>
      <w:r w:rsidR="00323514" w:rsidRPr="00ED0774">
        <w:rPr>
          <w:rStyle w:val="affc"/>
          <w:i w:val="0"/>
        </w:rPr>
        <w:t>(селективная</w:t>
      </w:r>
      <w:r w:rsidR="00926681" w:rsidRPr="00ED0774">
        <w:rPr>
          <w:rStyle w:val="affc"/>
          <w:i w:val="0"/>
        </w:rPr>
        <w:t xml:space="preserve"> </w:t>
      </w:r>
      <w:r w:rsidR="00323514" w:rsidRPr="00ED0774">
        <w:rPr>
          <w:rStyle w:val="affc"/>
          <w:i w:val="0"/>
        </w:rPr>
        <w:t>деконтаминация</w:t>
      </w:r>
      <w:r w:rsidR="00926681" w:rsidRPr="00ED0774">
        <w:rPr>
          <w:rStyle w:val="affc"/>
          <w:i w:val="0"/>
        </w:rPr>
        <w:t xml:space="preserve"> </w:t>
      </w:r>
      <w:r w:rsidR="00323514" w:rsidRPr="00ED0774">
        <w:rPr>
          <w:rStyle w:val="affc"/>
          <w:i w:val="0"/>
        </w:rPr>
        <w:t>кишечника)</w:t>
      </w:r>
      <w:r w:rsidR="00926681" w:rsidRPr="00ED0774">
        <w:rPr>
          <w:rStyle w:val="affc"/>
          <w:i w:val="0"/>
        </w:rPr>
        <w:t xml:space="preserve"> </w:t>
      </w:r>
      <w:r w:rsidR="00F42293" w:rsidRPr="00ED0774">
        <w:rPr>
          <w:rStyle w:val="affc"/>
          <w:i w:val="0"/>
        </w:rPr>
        <w:fldChar w:fldCharType="begin" w:fldLock="1"/>
      </w:r>
      <w:r w:rsidR="000E616A">
        <w:rPr>
          <w:rStyle w:val="affc"/>
          <w:i w:val="0"/>
        </w:rPr>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2","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8,29]","plainTextFormattedCitation":"[28,29]","previouslyFormattedCitation":"[28,29]"},"properties":{"noteIndex":0},"schema":"https://github.com/citation-style-language/schema/raw/master/csl-citation.json"}</w:instrText>
      </w:r>
      <w:r w:rsidR="00F42293" w:rsidRPr="00ED0774">
        <w:rPr>
          <w:rStyle w:val="affc"/>
          <w:i w:val="0"/>
        </w:rPr>
        <w:fldChar w:fldCharType="separate"/>
      </w:r>
      <w:r w:rsidR="000E616A" w:rsidRPr="000E616A">
        <w:rPr>
          <w:rStyle w:val="affc"/>
          <w:i w:val="0"/>
          <w:noProof/>
        </w:rPr>
        <w:t>[28,29]</w:t>
      </w:r>
      <w:r w:rsidR="00F42293" w:rsidRPr="00ED0774">
        <w:rPr>
          <w:rStyle w:val="affc"/>
          <w:i w:val="0"/>
        </w:rPr>
        <w:fldChar w:fldCharType="end"/>
      </w:r>
      <w:r w:rsidRPr="00ED0774">
        <w:t>.</w:t>
      </w:r>
      <w:r w:rsidR="00A11EED" w:rsidRPr="00ED0774">
        <w:t xml:space="preserve"> </w:t>
      </w:r>
    </w:p>
    <w:p w14:paraId="3C951E06" w14:textId="77777777" w:rsidR="00112CE1" w:rsidRPr="00ED0774" w:rsidRDefault="00112CE1" w:rsidP="00112CE1">
      <w:pPr>
        <w:pStyle w:val="afff6"/>
        <w:divId w:val="488638550"/>
      </w:pPr>
      <w:r w:rsidRPr="00ED0774">
        <w:rPr>
          <w:rStyle w:val="affb"/>
        </w:rPr>
        <w:t xml:space="preserve">Уровень убедительности рекомендаций – </w:t>
      </w:r>
      <w:r w:rsidRPr="00ED0774">
        <w:rPr>
          <w:rStyle w:val="affb"/>
          <w:lang w:val="en-US"/>
        </w:rPr>
        <w:t>C</w:t>
      </w:r>
      <w:r w:rsidRPr="00ED0774">
        <w:rPr>
          <w:rStyle w:val="affb"/>
        </w:rPr>
        <w:t xml:space="preserve"> (уровень достоверности доказательств – 5)</w:t>
      </w:r>
    </w:p>
    <w:p w14:paraId="27B27384" w14:textId="072F2E95" w:rsidR="000120D6" w:rsidRPr="00ED0774" w:rsidRDefault="00D80AC9" w:rsidP="00CC7FEC">
      <w:pPr>
        <w:pStyle w:val="10"/>
        <w:divId w:val="488638550"/>
        <w:rPr>
          <w:lang w:val="en-US"/>
        </w:rPr>
      </w:pPr>
      <w:r w:rsidRPr="00ED0774">
        <w:rPr>
          <w:rStyle w:val="affb"/>
        </w:rPr>
        <w:t>Рекомендуется</w:t>
      </w:r>
      <w:r w:rsidR="00926681" w:rsidRPr="00ED0774">
        <w:rPr>
          <w:rStyle w:val="affb"/>
          <w:b w:val="0"/>
        </w:rPr>
        <w:t xml:space="preserve"> </w:t>
      </w:r>
      <w:r w:rsidR="0053401E" w:rsidRPr="00ED0774">
        <w:rPr>
          <w:rStyle w:val="affb"/>
          <w:b w:val="0"/>
        </w:rPr>
        <w:t>пациентам</w:t>
      </w:r>
      <w:r w:rsidR="00926681" w:rsidRPr="00ED0774">
        <w:t xml:space="preserve"> </w:t>
      </w:r>
      <w:r w:rsidRPr="00ED0774">
        <w:t>в</w:t>
      </w:r>
      <w:r w:rsidR="00926681" w:rsidRPr="00ED0774">
        <w:t xml:space="preserve"> </w:t>
      </w:r>
      <w:r w:rsidRPr="00ED0774">
        <w:t>ходе</w:t>
      </w:r>
      <w:r w:rsidR="00926681" w:rsidRPr="00ED0774">
        <w:t xml:space="preserve"> </w:t>
      </w:r>
      <w:r w:rsidR="003067ED" w:rsidRPr="00ED0774">
        <w:t>проведения</w:t>
      </w:r>
      <w:r w:rsidR="00926681" w:rsidRPr="00ED0774">
        <w:t xml:space="preserve"> </w:t>
      </w:r>
      <w:r w:rsidR="003067ED" w:rsidRPr="00ED0774">
        <w:t>интенсивной</w:t>
      </w:r>
      <w:r w:rsidR="00926681" w:rsidRPr="00ED0774">
        <w:t xml:space="preserve"> </w:t>
      </w:r>
      <w:r w:rsidRPr="00ED0774">
        <w:t>индукц</w:t>
      </w:r>
      <w:r w:rsidR="003067ED" w:rsidRPr="00ED0774">
        <w:t>ионной</w:t>
      </w:r>
      <w:r w:rsidR="00926681" w:rsidRPr="00ED0774">
        <w:t xml:space="preserve"> </w:t>
      </w:r>
      <w:r w:rsidR="00060573" w:rsidRPr="00ED0774">
        <w:t>ХТ</w:t>
      </w:r>
      <w:r w:rsidR="00926681" w:rsidRPr="00ED0774">
        <w:t xml:space="preserve"> </w:t>
      </w:r>
      <w:r w:rsidR="003067ED" w:rsidRPr="00ED0774">
        <w:t>выполнение</w:t>
      </w:r>
      <w:r w:rsidR="00926681" w:rsidRPr="00ED0774">
        <w:t xml:space="preserve"> </w:t>
      </w:r>
      <w:r w:rsidRPr="00ED0774">
        <w:t>профилактики</w:t>
      </w:r>
      <w:r w:rsidR="00926681" w:rsidRPr="00ED0774">
        <w:t xml:space="preserve"> </w:t>
      </w:r>
      <w:r w:rsidRPr="00ED0774">
        <w:t>инвазивных</w:t>
      </w:r>
      <w:r w:rsidR="00926681" w:rsidRPr="00ED0774">
        <w:t xml:space="preserve"> </w:t>
      </w:r>
      <w:r w:rsidRPr="00ED0774">
        <w:t>микозов</w:t>
      </w:r>
      <w:r w:rsidR="00926681" w:rsidRPr="00ED0774">
        <w:t xml:space="preserve"> </w:t>
      </w:r>
      <w:r w:rsidRPr="00ED0774">
        <w:t>позаконазолом</w:t>
      </w:r>
      <w:r w:rsidR="00926681" w:rsidRPr="00ED0774">
        <w:t xml:space="preserve"> </w:t>
      </w:r>
      <w:r w:rsidRPr="00ED0774">
        <w:t>в</w:t>
      </w:r>
      <w:r w:rsidR="00926681" w:rsidRPr="00ED0774">
        <w:t xml:space="preserve"> </w:t>
      </w:r>
      <w:r w:rsidRPr="00ED0774">
        <w:t>клиниках,</w:t>
      </w:r>
      <w:r w:rsidR="00926681" w:rsidRPr="00ED0774">
        <w:t xml:space="preserve"> </w:t>
      </w:r>
      <w:r w:rsidR="007712B4" w:rsidRPr="00ED0774">
        <w:t>в</w:t>
      </w:r>
      <w:r w:rsidR="00926681" w:rsidRPr="00ED0774">
        <w:t xml:space="preserve"> </w:t>
      </w:r>
      <w:r w:rsidR="007712B4" w:rsidRPr="00ED0774">
        <w:t>которых</w:t>
      </w:r>
      <w:r w:rsidR="00926681" w:rsidRPr="00ED0774">
        <w:t xml:space="preserve"> </w:t>
      </w:r>
      <w:r w:rsidRPr="00ED0774">
        <w:t>частота</w:t>
      </w:r>
      <w:r w:rsidR="00926681" w:rsidRPr="00ED0774">
        <w:t xml:space="preserve"> </w:t>
      </w:r>
      <w:r w:rsidRPr="00ED0774">
        <w:t>возникновения</w:t>
      </w:r>
      <w:r w:rsidR="00926681" w:rsidRPr="00ED0774">
        <w:t xml:space="preserve"> </w:t>
      </w:r>
      <w:r w:rsidRPr="00ED0774">
        <w:t>инвазивн</w:t>
      </w:r>
      <w:r w:rsidR="008D30E4" w:rsidRPr="00ED0774">
        <w:t>ого</w:t>
      </w:r>
      <w:r w:rsidR="00926681" w:rsidRPr="00ED0774">
        <w:t xml:space="preserve"> </w:t>
      </w:r>
      <w:r w:rsidRPr="00ED0774">
        <w:t>аспергиллез</w:t>
      </w:r>
      <w:r w:rsidR="008D30E4" w:rsidRPr="00ED0774">
        <w:t>а</w:t>
      </w:r>
      <w:r w:rsidR="00926681" w:rsidRPr="00ED0774">
        <w:t xml:space="preserve"> </w:t>
      </w:r>
      <w:r w:rsidRPr="00ED0774">
        <w:t>превышает</w:t>
      </w:r>
      <w:r w:rsidR="00926681" w:rsidRPr="00ED0774">
        <w:t xml:space="preserve"> </w:t>
      </w:r>
      <w:r w:rsidRPr="00ED0774">
        <w:t>10</w:t>
      </w:r>
      <w:r w:rsidR="00926681" w:rsidRPr="00ED0774">
        <w:t xml:space="preserve"> </w:t>
      </w:r>
      <w:r w:rsidRPr="00ED0774">
        <w:t>%</w:t>
      </w:r>
      <w:r w:rsidR="00926681" w:rsidRPr="00ED0774">
        <w:t xml:space="preserve"> </w:t>
      </w:r>
      <w:r w:rsidR="00B23D67" w:rsidRPr="00ED0774">
        <w:fldChar w:fldCharType="begin" w:fldLock="1"/>
      </w:r>
      <w:r w:rsidR="000E616A">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2","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8,29]","plainTextFormattedCitation":"[28,29]","previouslyFormattedCitation":"[28,29]"},"properties":{"noteIndex":0},"schema":"https://github.com/citation-style-language/schema/raw/master/csl-citation.json"}</w:instrText>
      </w:r>
      <w:r w:rsidR="00B23D67" w:rsidRPr="00ED0774">
        <w:fldChar w:fldCharType="separate"/>
      </w:r>
      <w:r w:rsidR="000E616A" w:rsidRPr="000E616A">
        <w:rPr>
          <w:noProof/>
        </w:rPr>
        <w:t>[28,29]</w:t>
      </w:r>
      <w:r w:rsidR="00B23D67" w:rsidRPr="00ED0774">
        <w:fldChar w:fldCharType="end"/>
      </w:r>
      <w:r w:rsidRPr="00ED0774">
        <w:t>.</w:t>
      </w:r>
    </w:p>
    <w:p w14:paraId="20E288A9" w14:textId="517A3F62" w:rsidR="00CC7FEC"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3D67"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B23D67" w:rsidRPr="00ED0774">
        <w:rPr>
          <w:rStyle w:val="affb"/>
        </w:rPr>
        <w:t>5</w:t>
      </w:r>
      <w:r w:rsidR="004D6590" w:rsidRPr="00ED0774">
        <w:rPr>
          <w:rStyle w:val="affb"/>
        </w:rPr>
        <w:t>)</w:t>
      </w:r>
    </w:p>
    <w:p w14:paraId="026E0243" w14:textId="77777777" w:rsidR="007712B4" w:rsidRPr="00ED0774" w:rsidRDefault="00101ED7" w:rsidP="00A11EED">
      <w:pPr>
        <w:pStyle w:val="afd"/>
        <w:spacing w:beforeAutospacing="0" w:afterAutospacing="0" w:line="360" w:lineRule="auto"/>
        <w:ind w:firstLine="709"/>
        <w:contextualSpacing/>
        <w:divId w:val="488638550"/>
        <w:rPr>
          <w:rStyle w:val="affb"/>
        </w:rPr>
      </w:pPr>
      <w:r w:rsidRPr="00ED0774">
        <w:rPr>
          <w:rStyle w:val="affb"/>
        </w:rPr>
        <w:t>Комментарий:</w:t>
      </w:r>
      <w:r w:rsidR="00926681" w:rsidRPr="00ED0774">
        <w:rPr>
          <w:rStyle w:val="affc"/>
        </w:rPr>
        <w:t xml:space="preserve"> </w:t>
      </w:r>
      <w:r w:rsidR="007712B4" w:rsidRPr="00ED0774">
        <w:rPr>
          <w:rStyle w:val="affc"/>
        </w:rPr>
        <w:t>п</w:t>
      </w:r>
      <w:r w:rsidR="0053401E" w:rsidRPr="00ED0774">
        <w:rPr>
          <w:rStyle w:val="affc"/>
        </w:rPr>
        <w:t>ациентам</w:t>
      </w:r>
      <w:r w:rsidR="00D80AC9" w:rsidRPr="00ED0774">
        <w:rPr>
          <w:rStyle w:val="affc"/>
        </w:rPr>
        <w:t>,</w:t>
      </w:r>
      <w:r w:rsidR="00926681" w:rsidRPr="00ED0774">
        <w:rPr>
          <w:rStyle w:val="affc"/>
        </w:rPr>
        <w:t xml:space="preserve"> </w:t>
      </w:r>
      <w:r w:rsidR="003067ED" w:rsidRPr="00ED0774">
        <w:rPr>
          <w:rStyle w:val="affc"/>
        </w:rPr>
        <w:t>у</w:t>
      </w:r>
      <w:r w:rsidR="00926681" w:rsidRPr="00ED0774">
        <w:rPr>
          <w:rStyle w:val="affc"/>
        </w:rPr>
        <w:t xml:space="preserve"> </w:t>
      </w:r>
      <w:r w:rsidR="003067ED" w:rsidRPr="00ED0774">
        <w:rPr>
          <w:rStyle w:val="affc"/>
        </w:rPr>
        <w:t>которых</w:t>
      </w:r>
      <w:r w:rsidR="00926681" w:rsidRPr="00ED0774">
        <w:rPr>
          <w:rStyle w:val="affc"/>
        </w:rPr>
        <w:t xml:space="preserve"> </w:t>
      </w:r>
      <w:r w:rsidR="00D80AC9" w:rsidRPr="00ED0774">
        <w:rPr>
          <w:rStyle w:val="affc"/>
        </w:rPr>
        <w:t>на</w:t>
      </w:r>
      <w:r w:rsidR="00926681" w:rsidRPr="00ED0774">
        <w:rPr>
          <w:rStyle w:val="affc"/>
        </w:rPr>
        <w:t xml:space="preserve"> </w:t>
      </w:r>
      <w:r w:rsidR="003067ED" w:rsidRPr="00ED0774">
        <w:rPr>
          <w:rStyle w:val="affc"/>
        </w:rPr>
        <w:t>предшествующих</w:t>
      </w:r>
      <w:r w:rsidR="00926681" w:rsidRPr="00ED0774">
        <w:rPr>
          <w:rStyle w:val="affc"/>
        </w:rPr>
        <w:t xml:space="preserve"> </w:t>
      </w:r>
      <w:r w:rsidR="00D80AC9" w:rsidRPr="00ED0774">
        <w:rPr>
          <w:rStyle w:val="affc"/>
        </w:rPr>
        <w:t>курсах</w:t>
      </w:r>
      <w:r w:rsidR="00926681" w:rsidRPr="00ED0774">
        <w:rPr>
          <w:rStyle w:val="affc"/>
        </w:rPr>
        <w:t xml:space="preserve"> </w:t>
      </w:r>
      <w:r w:rsidR="00D80AC9" w:rsidRPr="00ED0774">
        <w:rPr>
          <w:rStyle w:val="affc"/>
        </w:rPr>
        <w:t>ХТ</w:t>
      </w:r>
      <w:r w:rsidR="00926681" w:rsidRPr="00ED0774">
        <w:rPr>
          <w:rStyle w:val="affc"/>
        </w:rPr>
        <w:t xml:space="preserve"> </w:t>
      </w:r>
      <w:r w:rsidR="003067ED" w:rsidRPr="00ED0774">
        <w:rPr>
          <w:rStyle w:val="affc"/>
        </w:rPr>
        <w:t>был</w:t>
      </w:r>
      <w:r w:rsidR="00926681" w:rsidRPr="00ED0774">
        <w:rPr>
          <w:rStyle w:val="affc"/>
        </w:rPr>
        <w:t xml:space="preserve"> </w:t>
      </w:r>
      <w:r w:rsidR="003067ED" w:rsidRPr="00ED0774">
        <w:rPr>
          <w:rStyle w:val="affc"/>
        </w:rPr>
        <w:t>диагностирован</w:t>
      </w:r>
      <w:r w:rsidR="00926681" w:rsidRPr="00ED0774">
        <w:rPr>
          <w:rStyle w:val="affc"/>
        </w:rPr>
        <w:t xml:space="preserve"> </w:t>
      </w:r>
      <w:r w:rsidR="007712B4" w:rsidRPr="00ED0774">
        <w:rPr>
          <w:i/>
        </w:rPr>
        <w:t>инвазивный</w:t>
      </w:r>
      <w:r w:rsidR="00926681" w:rsidRPr="00ED0774">
        <w:rPr>
          <w:i/>
        </w:rPr>
        <w:t xml:space="preserve"> </w:t>
      </w:r>
      <w:r w:rsidR="007712B4" w:rsidRPr="00ED0774">
        <w:rPr>
          <w:i/>
        </w:rPr>
        <w:t>аспергиллез</w:t>
      </w:r>
      <w:r w:rsidR="00D80AC9" w:rsidRPr="00ED0774">
        <w:rPr>
          <w:rStyle w:val="affc"/>
          <w:i w:val="0"/>
        </w:rPr>
        <w:t>,</w:t>
      </w:r>
      <w:r w:rsidR="00926681" w:rsidRPr="00ED0774">
        <w:rPr>
          <w:rStyle w:val="affc"/>
          <w:i w:val="0"/>
        </w:rPr>
        <w:t xml:space="preserve"> </w:t>
      </w:r>
      <w:r w:rsidR="00D80AC9" w:rsidRPr="00ED0774">
        <w:rPr>
          <w:rStyle w:val="affc"/>
        </w:rPr>
        <w:t>проводится</w:t>
      </w:r>
      <w:r w:rsidR="00926681" w:rsidRPr="00ED0774">
        <w:rPr>
          <w:rStyle w:val="affc"/>
        </w:rPr>
        <w:t xml:space="preserve"> </w:t>
      </w:r>
      <w:r w:rsidR="00D80AC9" w:rsidRPr="00ED0774">
        <w:rPr>
          <w:rStyle w:val="affc"/>
        </w:rPr>
        <w:t>вторичная</w:t>
      </w:r>
      <w:r w:rsidR="00926681" w:rsidRPr="00ED0774">
        <w:rPr>
          <w:rStyle w:val="affc"/>
        </w:rPr>
        <w:t xml:space="preserve"> </w:t>
      </w:r>
      <w:r w:rsidR="00D80AC9" w:rsidRPr="00ED0774">
        <w:rPr>
          <w:rStyle w:val="affc"/>
        </w:rPr>
        <w:t>противогрибковая</w:t>
      </w:r>
      <w:r w:rsidR="00926681" w:rsidRPr="00ED0774">
        <w:rPr>
          <w:rStyle w:val="affc"/>
        </w:rPr>
        <w:t xml:space="preserve"> </w:t>
      </w:r>
      <w:r w:rsidR="00D80AC9" w:rsidRPr="00ED0774">
        <w:rPr>
          <w:rStyle w:val="affc"/>
        </w:rPr>
        <w:t>профилактика</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используют</w:t>
      </w:r>
      <w:r w:rsidR="00926681" w:rsidRPr="00ED0774">
        <w:rPr>
          <w:rStyle w:val="affc"/>
        </w:rPr>
        <w:t xml:space="preserve"> </w:t>
      </w:r>
      <w:r w:rsidR="00D80AC9" w:rsidRPr="00ED0774">
        <w:rPr>
          <w:rStyle w:val="affc"/>
        </w:rPr>
        <w:t>тот</w:t>
      </w:r>
      <w:r w:rsidR="00926681" w:rsidRPr="00ED0774">
        <w:rPr>
          <w:rStyle w:val="affc"/>
        </w:rPr>
        <w:t xml:space="preserve"> </w:t>
      </w:r>
      <w:r w:rsidR="00D80AC9" w:rsidRPr="00ED0774">
        <w:rPr>
          <w:rStyle w:val="affc"/>
        </w:rPr>
        <w:t>препарат,</w:t>
      </w:r>
      <w:r w:rsidR="00926681" w:rsidRPr="00ED0774">
        <w:rPr>
          <w:rStyle w:val="affc"/>
        </w:rPr>
        <w:t xml:space="preserve"> </w:t>
      </w:r>
      <w:r w:rsidR="00D80AC9" w:rsidRPr="00ED0774">
        <w:rPr>
          <w:rStyle w:val="affc"/>
        </w:rPr>
        <w:t>при</w:t>
      </w:r>
      <w:r w:rsidR="00926681" w:rsidRPr="00ED0774">
        <w:rPr>
          <w:rStyle w:val="affc"/>
        </w:rPr>
        <w:t xml:space="preserve"> </w:t>
      </w:r>
      <w:r w:rsidR="00D80AC9" w:rsidRPr="00ED0774">
        <w:rPr>
          <w:rStyle w:val="affc"/>
        </w:rPr>
        <w:t>назначении</w:t>
      </w:r>
      <w:r w:rsidR="00926681" w:rsidRPr="00ED0774">
        <w:rPr>
          <w:rStyle w:val="affc"/>
        </w:rPr>
        <w:t xml:space="preserve"> </w:t>
      </w:r>
      <w:r w:rsidR="00D80AC9" w:rsidRPr="00ED0774">
        <w:rPr>
          <w:rStyle w:val="affc"/>
        </w:rPr>
        <w:t>которого</w:t>
      </w:r>
      <w:r w:rsidR="00926681" w:rsidRPr="00ED0774">
        <w:rPr>
          <w:rStyle w:val="affc"/>
        </w:rPr>
        <w:t xml:space="preserve"> </w:t>
      </w:r>
      <w:r w:rsidR="00D80AC9" w:rsidRPr="00ED0774">
        <w:rPr>
          <w:rStyle w:val="affc"/>
        </w:rPr>
        <w:t>было</w:t>
      </w:r>
      <w:r w:rsidR="00926681" w:rsidRPr="00ED0774">
        <w:rPr>
          <w:rStyle w:val="affc"/>
        </w:rPr>
        <w:t xml:space="preserve"> </w:t>
      </w:r>
      <w:r w:rsidR="00D80AC9" w:rsidRPr="00ED0774">
        <w:rPr>
          <w:rStyle w:val="affc"/>
        </w:rPr>
        <w:t>достигнуто</w:t>
      </w:r>
      <w:r w:rsidR="00926681" w:rsidRPr="00ED0774">
        <w:rPr>
          <w:rStyle w:val="affc"/>
        </w:rPr>
        <w:t xml:space="preserve"> </w:t>
      </w:r>
      <w:r w:rsidR="00D80AC9" w:rsidRPr="00ED0774">
        <w:rPr>
          <w:rStyle w:val="affc"/>
        </w:rPr>
        <w:t>излечение</w:t>
      </w:r>
      <w:r w:rsidR="00926681" w:rsidRPr="00ED0774">
        <w:rPr>
          <w:rStyle w:val="affc"/>
        </w:rPr>
        <w:t xml:space="preserve"> </w:t>
      </w:r>
      <w:r w:rsidR="00D80AC9" w:rsidRPr="00ED0774">
        <w:rPr>
          <w:rStyle w:val="affc"/>
        </w:rPr>
        <w:t>от</w:t>
      </w:r>
      <w:r w:rsidR="00926681" w:rsidRPr="00ED0774">
        <w:rPr>
          <w:rStyle w:val="affc"/>
          <w:i w:val="0"/>
        </w:rPr>
        <w:t xml:space="preserve"> </w:t>
      </w:r>
      <w:r w:rsidR="007712B4" w:rsidRPr="00ED0774">
        <w:rPr>
          <w:i/>
        </w:rPr>
        <w:t>инвазивного</w:t>
      </w:r>
      <w:r w:rsidR="00926681" w:rsidRPr="00ED0774">
        <w:rPr>
          <w:i/>
        </w:rPr>
        <w:t xml:space="preserve"> </w:t>
      </w:r>
      <w:r w:rsidR="007712B4" w:rsidRPr="00ED0774">
        <w:rPr>
          <w:i/>
        </w:rPr>
        <w:t>аспергиллеза</w:t>
      </w:r>
      <w:r w:rsidR="00D80AC9" w:rsidRPr="00ED0774">
        <w:rPr>
          <w:rStyle w:val="affc"/>
          <w:i w:val="0"/>
        </w:rPr>
        <w:t>.</w:t>
      </w:r>
      <w:r w:rsidR="00926681" w:rsidRPr="00ED0774">
        <w:rPr>
          <w:rStyle w:val="affc"/>
          <w:i w:val="0"/>
        </w:rPr>
        <w:t xml:space="preserve"> </w:t>
      </w:r>
      <w:r w:rsidR="00D80AC9" w:rsidRPr="00ED0774">
        <w:rPr>
          <w:rStyle w:val="affc"/>
        </w:rPr>
        <w:t>В</w:t>
      </w:r>
      <w:r w:rsidR="00926681" w:rsidRPr="00ED0774">
        <w:rPr>
          <w:rStyle w:val="affc"/>
        </w:rPr>
        <w:t xml:space="preserve"> </w:t>
      </w:r>
      <w:r w:rsidR="00D80AC9" w:rsidRPr="00ED0774">
        <w:rPr>
          <w:rStyle w:val="affc"/>
        </w:rPr>
        <w:t>большинстве</w:t>
      </w:r>
      <w:r w:rsidR="00926681" w:rsidRPr="00ED0774">
        <w:rPr>
          <w:rStyle w:val="affc"/>
        </w:rPr>
        <w:t xml:space="preserve"> </w:t>
      </w:r>
      <w:r w:rsidR="00D80AC9" w:rsidRPr="00ED0774">
        <w:rPr>
          <w:rStyle w:val="affc"/>
        </w:rPr>
        <w:t>случаев</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этой</w:t>
      </w:r>
      <w:r w:rsidR="00926681" w:rsidRPr="00ED0774">
        <w:rPr>
          <w:rStyle w:val="affc"/>
        </w:rPr>
        <w:t xml:space="preserve"> </w:t>
      </w:r>
      <w:r w:rsidR="00D80AC9" w:rsidRPr="00ED0774">
        <w:rPr>
          <w:rStyle w:val="affc"/>
        </w:rPr>
        <w:t>целью</w:t>
      </w:r>
      <w:r w:rsidR="00926681" w:rsidRPr="00ED0774">
        <w:rPr>
          <w:rStyle w:val="affc"/>
        </w:rPr>
        <w:t xml:space="preserve"> </w:t>
      </w:r>
      <w:r w:rsidR="00D80AC9" w:rsidRPr="00ED0774">
        <w:rPr>
          <w:rStyle w:val="affc"/>
        </w:rPr>
        <w:t>применяют</w:t>
      </w:r>
      <w:r w:rsidR="00926681" w:rsidRPr="00ED0774">
        <w:rPr>
          <w:rStyle w:val="affc"/>
        </w:rPr>
        <w:t xml:space="preserve"> </w:t>
      </w:r>
      <w:r w:rsidR="00D80AC9" w:rsidRPr="00ED0774">
        <w:rPr>
          <w:rStyle w:val="affc"/>
        </w:rPr>
        <w:t>вориконазол</w:t>
      </w:r>
      <w:r w:rsidR="00323514" w:rsidRPr="00ED0774">
        <w:rPr>
          <w:rStyle w:val="affc"/>
        </w:rPr>
        <w:t>**</w:t>
      </w:r>
      <w:r w:rsidR="00D80AC9" w:rsidRPr="00ED0774">
        <w:rPr>
          <w:rStyle w:val="affc"/>
        </w:rPr>
        <w:t>.</w:t>
      </w:r>
    </w:p>
    <w:p w14:paraId="515975A4" w14:textId="32D5CCD9" w:rsidR="000120D6" w:rsidRPr="00ED0774" w:rsidRDefault="00D80AC9" w:rsidP="00CC7FEC">
      <w:pPr>
        <w:pStyle w:val="10"/>
        <w:divId w:val="488638550"/>
        <w:rPr>
          <w:lang w:val="en-US"/>
        </w:rPr>
      </w:pPr>
      <w:r w:rsidRPr="00ED0774">
        <w:rPr>
          <w:rStyle w:val="affb"/>
        </w:rPr>
        <w:lastRenderedPageBreak/>
        <w:t>Рекомендуется</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антибиотиков</w:t>
      </w:r>
      <w:r w:rsidR="00926681" w:rsidRPr="00ED0774">
        <w:t xml:space="preserve"> </w:t>
      </w:r>
      <w:r w:rsidR="007712B4" w:rsidRPr="00ED0774">
        <w:t>1-</w:t>
      </w:r>
      <w:r w:rsidRPr="00ED0774">
        <w:t>го</w:t>
      </w:r>
      <w:r w:rsidR="00926681" w:rsidRPr="00ED0774">
        <w:t xml:space="preserve"> </w:t>
      </w:r>
      <w:r w:rsidRPr="00ED0774">
        <w:t>этапа</w:t>
      </w:r>
      <w:r w:rsidR="00926681" w:rsidRPr="00ED0774">
        <w:t xml:space="preserve"> </w:t>
      </w:r>
      <w:r w:rsidRPr="00ED0774">
        <w:t>при</w:t>
      </w:r>
      <w:r w:rsidR="00926681" w:rsidRPr="00ED0774">
        <w:t xml:space="preserve"> </w:t>
      </w:r>
      <w:r w:rsidRPr="00ED0774">
        <w:t>фебрильной</w:t>
      </w:r>
      <w:r w:rsidR="00926681" w:rsidRPr="00ED0774">
        <w:t xml:space="preserve"> </w:t>
      </w:r>
      <w:r w:rsidRPr="00ED0774">
        <w:t>нейтр</w:t>
      </w:r>
      <w:r w:rsidR="00101091" w:rsidRPr="00ED0774">
        <w:t>опении</w:t>
      </w:r>
      <w:r w:rsidR="00926681" w:rsidRPr="00ED0774">
        <w:t xml:space="preserve"> </w:t>
      </w:r>
      <w:r w:rsidR="00101091" w:rsidRPr="00ED0774">
        <w:t>использовать</w:t>
      </w:r>
      <w:r w:rsidR="00926681" w:rsidRPr="00ED0774">
        <w:t xml:space="preserve"> </w:t>
      </w:r>
      <w:r w:rsidR="00101091" w:rsidRPr="00ED0774">
        <w:t>цефоперазон</w:t>
      </w:r>
      <w:r w:rsidR="00926681" w:rsidRPr="00ED0774">
        <w:t xml:space="preserve"> </w:t>
      </w:r>
      <w:r w:rsidR="00101091" w:rsidRPr="00ED0774">
        <w:t>+</w:t>
      </w:r>
      <w:r w:rsidR="00926681" w:rsidRPr="00ED0774">
        <w:t xml:space="preserve"> </w:t>
      </w:r>
      <w:r w:rsidR="00AE27D0" w:rsidRPr="00ED0774">
        <w:rPr>
          <w:lang w:val="ru-RU"/>
        </w:rPr>
        <w:t>[</w:t>
      </w:r>
      <w:r w:rsidRPr="00ED0774">
        <w:t>сульбактам</w:t>
      </w:r>
      <w:r w:rsidR="00AE27D0" w:rsidRPr="00ED0774">
        <w:rPr>
          <w:lang w:val="ru-RU"/>
        </w:rPr>
        <w:t>]</w:t>
      </w:r>
      <w:r w:rsidR="00323514" w:rsidRPr="00ED0774">
        <w:t>**</w:t>
      </w:r>
      <w:r w:rsidR="00101091" w:rsidRPr="00ED0774">
        <w:t>,</w:t>
      </w:r>
      <w:r w:rsidR="00926681" w:rsidRPr="00ED0774">
        <w:t xml:space="preserve"> </w:t>
      </w:r>
      <w:r w:rsidR="00101091" w:rsidRPr="00ED0774">
        <w:t>пиперациллин</w:t>
      </w:r>
      <w:r w:rsidR="00926681" w:rsidRPr="00ED0774">
        <w:t xml:space="preserve"> </w:t>
      </w:r>
      <w:r w:rsidR="00101091" w:rsidRPr="00ED0774">
        <w:t>+</w:t>
      </w:r>
      <w:r w:rsidR="00926681" w:rsidRPr="00ED0774">
        <w:t xml:space="preserve"> </w:t>
      </w:r>
      <w:r w:rsidR="00AE27D0" w:rsidRPr="00ED0774">
        <w:rPr>
          <w:lang w:val="ru-RU"/>
        </w:rPr>
        <w:t>[</w:t>
      </w:r>
      <w:r w:rsidRPr="00ED0774">
        <w:t>тазобактам</w:t>
      </w:r>
      <w:r w:rsidR="00AE27D0" w:rsidRPr="00ED0774">
        <w:rPr>
          <w:lang w:val="ru-RU"/>
        </w:rPr>
        <w:t>]</w:t>
      </w:r>
      <w:r w:rsidRPr="00ED0774">
        <w:t>,</w:t>
      </w:r>
      <w:r w:rsidR="00926681" w:rsidRPr="00ED0774">
        <w:t xml:space="preserve"> </w:t>
      </w:r>
      <w:r w:rsidRPr="00ED0774">
        <w:t>цефепим</w:t>
      </w:r>
      <w:r w:rsidR="00323514" w:rsidRPr="00ED0774">
        <w:t>**</w:t>
      </w:r>
      <w:r w:rsidRPr="00ED0774">
        <w:t>,</w:t>
      </w:r>
      <w:r w:rsidR="00926681" w:rsidRPr="00ED0774">
        <w:t xml:space="preserve"> </w:t>
      </w:r>
      <w:r w:rsidRPr="00ED0774">
        <w:t>цефтазидим</w:t>
      </w:r>
      <w:r w:rsidR="004D6590" w:rsidRPr="00ED0774">
        <w:t>**</w:t>
      </w:r>
      <w:r w:rsidR="00A5441A" w:rsidRPr="00ED0774">
        <w:rPr>
          <w:lang w:val="ru-RU"/>
        </w:rPr>
        <w:t xml:space="preserve"> </w:t>
      </w:r>
      <w:r w:rsidR="00110416" w:rsidRPr="00ED0774">
        <w:rPr>
          <w:lang w:val="ru-RU"/>
        </w:rPr>
        <w:t xml:space="preserve">в режиме дозирования в соответствии с </w:t>
      </w:r>
      <w:r w:rsidR="003C782B" w:rsidRPr="00ED0774">
        <w:rPr>
          <w:lang w:val="ru-RU"/>
        </w:rPr>
        <w:t>зарегистрированными показаниями</w:t>
      </w:r>
      <w:r w:rsidR="00926681" w:rsidRPr="00ED0774">
        <w:t xml:space="preserve"> </w:t>
      </w:r>
      <w:r w:rsidR="00B23D67" w:rsidRPr="00ED0774">
        <w:fldChar w:fldCharType="begin" w:fldLock="1"/>
      </w:r>
      <w:r w:rsidR="000E616A">
        <w:instrText>ADDIN CSL_CITATION {"citationItems":[{"id":"ITEM-1","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mendeley":{"formattedCitation":"[29]","plainTextFormattedCitation":"[29]","previouslyFormattedCitation":"[29]"},"properties":{"noteIndex":0},"schema":"https://github.com/citation-style-language/schema/raw/master/csl-citation.json"}</w:instrText>
      </w:r>
      <w:r w:rsidR="00B23D67" w:rsidRPr="00ED0774">
        <w:fldChar w:fldCharType="separate"/>
      </w:r>
      <w:r w:rsidR="000E616A" w:rsidRPr="000E616A">
        <w:rPr>
          <w:noProof/>
        </w:rPr>
        <w:t>[29]</w:t>
      </w:r>
      <w:r w:rsidR="00B23D67" w:rsidRPr="00ED0774">
        <w:fldChar w:fldCharType="end"/>
      </w:r>
      <w:r w:rsidRPr="00ED0774">
        <w:t>.</w:t>
      </w:r>
      <w:r w:rsidR="00A11EED" w:rsidRPr="00ED0774">
        <w:rPr>
          <w:lang w:val="en-US"/>
        </w:rPr>
        <w:t xml:space="preserve"> </w:t>
      </w:r>
    </w:p>
    <w:p w14:paraId="70030259" w14:textId="4DF492FA" w:rsidR="006E5861" w:rsidRPr="00ED0774" w:rsidRDefault="00101ED7" w:rsidP="00AE27D0">
      <w:pPr>
        <w:pStyle w:val="afd"/>
        <w:spacing w:beforeAutospacing="0" w:afterAutospacing="0" w:line="360" w:lineRule="auto"/>
        <w:ind w:firstLine="708"/>
        <w:contextualSpacing/>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B23D67" w:rsidRPr="00ED0774">
        <w:rPr>
          <w:rStyle w:val="affb"/>
          <w:lang w:val="en-US"/>
        </w:rPr>
        <w:t>C</w:t>
      </w:r>
      <w:r w:rsidR="00926681" w:rsidRPr="00ED0774">
        <w:rPr>
          <w:rStyle w:val="affb"/>
        </w:rPr>
        <w:t xml:space="preserve"> </w:t>
      </w:r>
      <w:r w:rsidR="00101091" w:rsidRPr="00ED0774">
        <w:rPr>
          <w:rStyle w:val="affb"/>
        </w:rPr>
        <w:t>(уровень</w:t>
      </w:r>
      <w:r w:rsidR="00926681" w:rsidRPr="00ED0774">
        <w:rPr>
          <w:rStyle w:val="affb"/>
        </w:rPr>
        <w:t xml:space="preserve"> </w:t>
      </w:r>
      <w:r w:rsidR="00101091" w:rsidRPr="00ED0774">
        <w:rPr>
          <w:rStyle w:val="affb"/>
        </w:rPr>
        <w:t>достовернос</w:t>
      </w:r>
      <w:r w:rsidR="00D80AC9" w:rsidRPr="00ED0774">
        <w:rPr>
          <w:rStyle w:val="affb"/>
        </w:rPr>
        <w:t>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B23D67" w:rsidRPr="00ED0774">
        <w:rPr>
          <w:rStyle w:val="affb"/>
        </w:rPr>
        <w:t>5</w:t>
      </w:r>
      <w:r w:rsidR="004D6590" w:rsidRPr="00ED0774">
        <w:rPr>
          <w:rStyle w:val="affb"/>
        </w:rPr>
        <w:t>)</w:t>
      </w:r>
    </w:p>
    <w:p w14:paraId="3E7E0525" w14:textId="77777777" w:rsidR="006E5861" w:rsidRPr="00ED0774" w:rsidRDefault="00101ED7" w:rsidP="00705E68">
      <w:pPr>
        <w:pStyle w:val="afd"/>
        <w:spacing w:beforeAutospacing="0" w:afterAutospacing="0" w:line="360" w:lineRule="auto"/>
        <w:ind w:firstLine="709"/>
        <w:contextualSpacing/>
        <w:divId w:val="488638550"/>
        <w:rPr>
          <w:rStyle w:val="affc"/>
        </w:rPr>
      </w:pPr>
      <w:r w:rsidRPr="00ED0774">
        <w:rPr>
          <w:rStyle w:val="affb"/>
        </w:rPr>
        <w:t>Комментарий:</w:t>
      </w:r>
      <w:r w:rsidR="00926681" w:rsidRPr="00ED0774">
        <w:t xml:space="preserve"> </w:t>
      </w:r>
      <w:r w:rsidR="005304A5" w:rsidRPr="00ED0774">
        <w:rPr>
          <w:rStyle w:val="affc"/>
        </w:rPr>
        <w:t>м</w:t>
      </w:r>
      <w:r w:rsidR="00D80AC9" w:rsidRPr="00ED0774">
        <w:rPr>
          <w:rStyle w:val="affc"/>
        </w:rPr>
        <w:t>одификаци</w:t>
      </w:r>
      <w:r w:rsidR="00060573" w:rsidRPr="00ED0774">
        <w:rPr>
          <w:rStyle w:val="affc"/>
        </w:rPr>
        <w:t>ю</w:t>
      </w:r>
      <w:r w:rsidR="00926681" w:rsidRPr="00ED0774">
        <w:rPr>
          <w:rStyle w:val="affc"/>
        </w:rPr>
        <w:t xml:space="preserve"> </w:t>
      </w:r>
      <w:r w:rsidR="00D80AC9" w:rsidRPr="00ED0774">
        <w:rPr>
          <w:rStyle w:val="affc"/>
        </w:rPr>
        <w:t>антимикробной</w:t>
      </w:r>
      <w:r w:rsidR="00926681" w:rsidRPr="00ED0774">
        <w:rPr>
          <w:rStyle w:val="affc"/>
        </w:rPr>
        <w:t xml:space="preserve"> </w:t>
      </w:r>
      <w:r w:rsidR="00D80AC9" w:rsidRPr="00ED0774">
        <w:rPr>
          <w:rStyle w:val="affc"/>
        </w:rPr>
        <w:t>терапии</w:t>
      </w:r>
      <w:r w:rsidR="00926681" w:rsidRPr="00ED0774">
        <w:rPr>
          <w:rStyle w:val="affc"/>
        </w:rPr>
        <w:t xml:space="preserve"> </w:t>
      </w:r>
      <w:r w:rsidR="00D80AC9" w:rsidRPr="00ED0774">
        <w:rPr>
          <w:rStyle w:val="affc"/>
        </w:rPr>
        <w:t>проводят</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соответствии</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данными</w:t>
      </w:r>
      <w:r w:rsidR="00926681" w:rsidRPr="00ED0774">
        <w:rPr>
          <w:rStyle w:val="affc"/>
        </w:rPr>
        <w:t xml:space="preserve"> </w:t>
      </w:r>
      <w:r w:rsidR="00D80AC9" w:rsidRPr="00ED0774">
        <w:rPr>
          <w:rStyle w:val="affc"/>
        </w:rPr>
        <w:t>проведенного</w:t>
      </w:r>
      <w:r w:rsidR="00926681" w:rsidRPr="00ED0774">
        <w:rPr>
          <w:rStyle w:val="affc"/>
        </w:rPr>
        <w:t xml:space="preserve"> </w:t>
      </w:r>
      <w:r w:rsidR="00D80AC9" w:rsidRPr="00ED0774">
        <w:rPr>
          <w:rStyle w:val="affc"/>
        </w:rPr>
        <w:t>обследования</w:t>
      </w:r>
      <w:r w:rsidR="00926681" w:rsidRPr="00ED0774">
        <w:rPr>
          <w:rStyle w:val="affc"/>
        </w:rPr>
        <w:t xml:space="preserve"> </w:t>
      </w:r>
      <w:r w:rsidR="00D80AC9" w:rsidRPr="00ED0774">
        <w:rPr>
          <w:rStyle w:val="affc"/>
        </w:rPr>
        <w:t>(КТ,</w:t>
      </w:r>
      <w:r w:rsidR="00926681" w:rsidRPr="00ED0774">
        <w:rPr>
          <w:rStyle w:val="affc"/>
        </w:rPr>
        <w:t xml:space="preserve"> </w:t>
      </w:r>
      <w:r w:rsidR="00D80AC9" w:rsidRPr="00ED0774">
        <w:rPr>
          <w:rStyle w:val="affc"/>
        </w:rPr>
        <w:t>микробиологические</w:t>
      </w:r>
      <w:r w:rsidR="00926681" w:rsidRPr="00ED0774">
        <w:rPr>
          <w:rStyle w:val="affc"/>
        </w:rPr>
        <w:t xml:space="preserve"> </w:t>
      </w:r>
      <w:r w:rsidR="00D80AC9" w:rsidRPr="00ED0774">
        <w:rPr>
          <w:rStyle w:val="affc"/>
        </w:rPr>
        <w:t>исследования</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т.</w:t>
      </w:r>
      <w:r w:rsidR="00926681" w:rsidRPr="00ED0774">
        <w:rPr>
          <w:rStyle w:val="affc"/>
        </w:rPr>
        <w:t xml:space="preserve"> </w:t>
      </w:r>
      <w:r w:rsidR="00D80AC9" w:rsidRPr="00ED0774">
        <w:rPr>
          <w:rStyle w:val="affc"/>
        </w:rPr>
        <w:t>д.).</w:t>
      </w:r>
      <w:r w:rsidR="00926681" w:rsidRPr="00ED0774">
        <w:rPr>
          <w:rStyle w:val="affc"/>
        </w:rPr>
        <w:t xml:space="preserve"> </w:t>
      </w:r>
      <w:r w:rsidR="00D80AC9" w:rsidRPr="00ED0774">
        <w:rPr>
          <w:rStyle w:val="affc"/>
        </w:rPr>
        <w:t>Назначение</w:t>
      </w:r>
      <w:r w:rsidR="00926681" w:rsidRPr="00ED0774">
        <w:rPr>
          <w:rStyle w:val="affc"/>
        </w:rPr>
        <w:t xml:space="preserve"> </w:t>
      </w:r>
      <w:r w:rsidR="00D80AC9" w:rsidRPr="00ED0774">
        <w:rPr>
          <w:rStyle w:val="affc"/>
        </w:rPr>
        <w:t>карбапенемов</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качестве</w:t>
      </w:r>
      <w:r w:rsidR="00926681" w:rsidRPr="00ED0774">
        <w:rPr>
          <w:rStyle w:val="affc"/>
        </w:rPr>
        <w:t xml:space="preserve"> </w:t>
      </w:r>
      <w:r w:rsidR="00D80AC9" w:rsidRPr="00ED0774">
        <w:rPr>
          <w:rStyle w:val="affc"/>
        </w:rPr>
        <w:t>антибиотиков</w:t>
      </w:r>
      <w:r w:rsidR="00926681" w:rsidRPr="00ED0774">
        <w:rPr>
          <w:rStyle w:val="affc"/>
        </w:rPr>
        <w:t xml:space="preserve"> </w:t>
      </w:r>
      <w:r w:rsidR="005304A5" w:rsidRPr="00ED0774">
        <w:rPr>
          <w:rStyle w:val="affc"/>
        </w:rPr>
        <w:t>1-</w:t>
      </w:r>
      <w:r w:rsidR="00D80AC9" w:rsidRPr="00ED0774">
        <w:rPr>
          <w:rStyle w:val="affc"/>
        </w:rPr>
        <w:t>го</w:t>
      </w:r>
      <w:r w:rsidR="00926681" w:rsidRPr="00ED0774">
        <w:rPr>
          <w:rStyle w:val="affc"/>
        </w:rPr>
        <w:t xml:space="preserve"> </w:t>
      </w:r>
      <w:r w:rsidR="00D80AC9" w:rsidRPr="00ED0774">
        <w:rPr>
          <w:rStyle w:val="affc"/>
        </w:rPr>
        <w:t>этапа</w:t>
      </w:r>
      <w:r w:rsidR="00926681" w:rsidRPr="00ED0774">
        <w:t xml:space="preserve"> </w:t>
      </w:r>
      <w:r w:rsidR="00D80AC9" w:rsidRPr="00ED0774">
        <w:rPr>
          <w:rStyle w:val="affc"/>
        </w:rPr>
        <w:t>при</w:t>
      </w:r>
      <w:r w:rsidR="00926681" w:rsidRPr="00ED0774">
        <w:rPr>
          <w:rStyle w:val="affc"/>
        </w:rPr>
        <w:t xml:space="preserve"> </w:t>
      </w:r>
      <w:r w:rsidR="00D80AC9" w:rsidRPr="00ED0774">
        <w:rPr>
          <w:rStyle w:val="affc"/>
        </w:rPr>
        <w:t>фебрильной</w:t>
      </w:r>
      <w:r w:rsidR="00926681" w:rsidRPr="00ED0774">
        <w:rPr>
          <w:rStyle w:val="affc"/>
        </w:rPr>
        <w:t xml:space="preserve"> </w:t>
      </w:r>
      <w:r w:rsidR="00D80AC9" w:rsidRPr="00ED0774">
        <w:rPr>
          <w:rStyle w:val="affc"/>
        </w:rPr>
        <w:t>нейтропении</w:t>
      </w:r>
      <w:r w:rsidR="00926681" w:rsidRPr="00ED0774">
        <w:rPr>
          <w:rStyle w:val="affc"/>
        </w:rPr>
        <w:t xml:space="preserve"> </w:t>
      </w:r>
      <w:r w:rsidR="00D80AC9" w:rsidRPr="00ED0774">
        <w:rPr>
          <w:rStyle w:val="affc"/>
        </w:rPr>
        <w:t>обосновано</w:t>
      </w:r>
      <w:r w:rsidR="00926681" w:rsidRPr="00ED0774">
        <w:rPr>
          <w:rStyle w:val="affc"/>
        </w:rPr>
        <w:t xml:space="preserve"> </w:t>
      </w:r>
      <w:r w:rsidR="00D80AC9" w:rsidRPr="00ED0774">
        <w:rPr>
          <w:rStyle w:val="affc"/>
        </w:rPr>
        <w:t>у</w:t>
      </w:r>
      <w:r w:rsidR="00926681" w:rsidRPr="00ED0774">
        <w:rPr>
          <w:rStyle w:val="affc"/>
        </w:rPr>
        <w:t xml:space="preserve"> </w:t>
      </w:r>
      <w:r w:rsidR="00C0487D" w:rsidRPr="00ED0774">
        <w:rPr>
          <w:rStyle w:val="affc"/>
        </w:rPr>
        <w:t>пациентов</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септическим</w:t>
      </w:r>
      <w:r w:rsidR="00926681" w:rsidRPr="00ED0774">
        <w:rPr>
          <w:rStyle w:val="affc"/>
        </w:rPr>
        <w:t xml:space="preserve"> </w:t>
      </w:r>
      <w:r w:rsidR="00D80AC9" w:rsidRPr="00ED0774">
        <w:rPr>
          <w:rStyle w:val="affc"/>
        </w:rPr>
        <w:t>шоком,</w:t>
      </w:r>
      <w:r w:rsidR="00926681" w:rsidRPr="00ED0774">
        <w:rPr>
          <w:rStyle w:val="affc"/>
        </w:rPr>
        <w:t xml:space="preserve"> </w:t>
      </w:r>
      <w:r w:rsidR="00D80AC9" w:rsidRPr="00ED0774">
        <w:rPr>
          <w:rStyle w:val="affc"/>
        </w:rPr>
        <w:t>а</w:t>
      </w:r>
      <w:r w:rsidR="00926681" w:rsidRPr="00ED0774">
        <w:rPr>
          <w:rStyle w:val="affc"/>
        </w:rPr>
        <w:t xml:space="preserve"> </w:t>
      </w:r>
      <w:r w:rsidR="00D80AC9" w:rsidRPr="00ED0774">
        <w:rPr>
          <w:rStyle w:val="affc"/>
        </w:rPr>
        <w:t>такж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клиниках,</w:t>
      </w:r>
      <w:r w:rsidR="00926681" w:rsidRPr="00ED0774">
        <w:rPr>
          <w:rStyle w:val="affc"/>
        </w:rPr>
        <w:t xml:space="preserve"> </w:t>
      </w:r>
      <w:r w:rsidR="00D80AC9" w:rsidRPr="00ED0774">
        <w:rPr>
          <w:rStyle w:val="affc"/>
        </w:rPr>
        <w:t>гд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этиологии</w:t>
      </w:r>
      <w:r w:rsidR="00926681" w:rsidRPr="00ED0774">
        <w:rPr>
          <w:rStyle w:val="affc"/>
        </w:rPr>
        <w:t xml:space="preserve"> </w:t>
      </w:r>
      <w:r w:rsidR="00D80AC9" w:rsidRPr="00ED0774">
        <w:rPr>
          <w:rStyle w:val="affc"/>
        </w:rPr>
        <w:t>инфекций</w:t>
      </w:r>
      <w:r w:rsidR="00926681" w:rsidRPr="00ED0774">
        <w:rPr>
          <w:rStyle w:val="affc"/>
        </w:rPr>
        <w:t xml:space="preserve"> </w:t>
      </w:r>
      <w:r w:rsidR="00D80AC9" w:rsidRPr="00ED0774">
        <w:rPr>
          <w:rStyle w:val="affc"/>
        </w:rPr>
        <w:t>преобладают</w:t>
      </w:r>
      <w:r w:rsidR="00926681" w:rsidRPr="00ED0774">
        <w:rPr>
          <w:rStyle w:val="affc"/>
        </w:rPr>
        <w:t xml:space="preserve"> </w:t>
      </w:r>
      <w:r w:rsidR="00D80AC9" w:rsidRPr="00ED0774">
        <w:rPr>
          <w:rStyle w:val="affc"/>
        </w:rPr>
        <w:t>энтеробактерии</w:t>
      </w:r>
      <w:r w:rsidR="00926681" w:rsidRPr="00ED0774">
        <w:rPr>
          <w:rStyle w:val="affc"/>
        </w:rPr>
        <w:t xml:space="preserve"> </w:t>
      </w:r>
      <w:r w:rsidR="00D80AC9" w:rsidRPr="00ED0774">
        <w:rPr>
          <w:rStyle w:val="affc"/>
        </w:rPr>
        <w:t>с</w:t>
      </w:r>
      <w:r w:rsidR="00926681" w:rsidRPr="00ED0774">
        <w:rPr>
          <w:rStyle w:val="affc"/>
        </w:rPr>
        <w:t xml:space="preserve"> </w:t>
      </w:r>
      <w:r w:rsidR="00D80AC9" w:rsidRPr="00ED0774">
        <w:rPr>
          <w:rStyle w:val="affc"/>
        </w:rPr>
        <w:t>продукцией</w:t>
      </w:r>
      <w:r w:rsidR="00926681" w:rsidRPr="00ED0774">
        <w:rPr>
          <w:rStyle w:val="affc"/>
        </w:rPr>
        <w:t xml:space="preserve"> </w:t>
      </w:r>
      <w:r w:rsidR="00147706" w:rsidRPr="00ED0774">
        <w:rPr>
          <w:rStyle w:val="affc"/>
        </w:rPr>
        <w:t>бета-лактамаз</w:t>
      </w:r>
      <w:r w:rsidR="00926681" w:rsidRPr="00ED0774">
        <w:rPr>
          <w:rStyle w:val="affc"/>
        </w:rPr>
        <w:t xml:space="preserve"> </w:t>
      </w:r>
      <w:r w:rsidR="00147706" w:rsidRPr="00ED0774">
        <w:rPr>
          <w:rStyle w:val="affc"/>
        </w:rPr>
        <w:t>расширенного</w:t>
      </w:r>
      <w:r w:rsidR="00926681" w:rsidRPr="00ED0774">
        <w:rPr>
          <w:rStyle w:val="affc"/>
        </w:rPr>
        <w:t xml:space="preserve"> </w:t>
      </w:r>
      <w:r w:rsidR="00147706" w:rsidRPr="00ED0774">
        <w:rPr>
          <w:rStyle w:val="affc"/>
        </w:rPr>
        <w:t>спектра</w:t>
      </w:r>
      <w:r w:rsidR="00D80AC9" w:rsidRPr="00ED0774">
        <w:rPr>
          <w:rStyle w:val="affc"/>
        </w:rPr>
        <w:t>.</w:t>
      </w:r>
    </w:p>
    <w:p w14:paraId="03983D2E" w14:textId="55D095DC" w:rsidR="000120D6" w:rsidRPr="00ED0774" w:rsidRDefault="00AE2D05" w:rsidP="00CC7FEC">
      <w:pPr>
        <w:pStyle w:val="10"/>
        <w:divId w:val="488638550"/>
      </w:pPr>
      <w:r w:rsidRPr="00ED0774">
        <w:rPr>
          <w:rStyle w:val="affb"/>
        </w:rPr>
        <w:t>Рекомендуется</w:t>
      </w:r>
      <w:r w:rsidR="00926681" w:rsidRPr="00ED0774">
        <w:rPr>
          <w:rStyle w:val="affb"/>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наличии</w:t>
      </w:r>
      <w:r w:rsidR="00926681" w:rsidRPr="00ED0774">
        <w:rPr>
          <w:rStyle w:val="affb"/>
        </w:rPr>
        <w:t xml:space="preserve"> </w:t>
      </w:r>
      <w:r w:rsidRPr="00ED0774">
        <w:rPr>
          <w:rStyle w:val="affb"/>
          <w:b w:val="0"/>
          <w:bCs w:val="0"/>
        </w:rPr>
        <w:t>гуморального</w:t>
      </w:r>
      <w:r w:rsidR="00926681" w:rsidRPr="00ED0774">
        <w:rPr>
          <w:rStyle w:val="affb"/>
          <w:b w:val="0"/>
          <w:bCs w:val="0"/>
        </w:rPr>
        <w:t xml:space="preserve"> </w:t>
      </w:r>
      <w:r w:rsidRPr="00ED0774">
        <w:rPr>
          <w:rStyle w:val="affb"/>
          <w:b w:val="0"/>
          <w:bCs w:val="0"/>
        </w:rPr>
        <w:t>иммунодефицита</w:t>
      </w:r>
      <w:r w:rsidR="00926681" w:rsidRPr="00ED0774">
        <w:rPr>
          <w:rStyle w:val="affb"/>
          <w:b w:val="0"/>
          <w:bCs w:val="0"/>
        </w:rPr>
        <w:t xml:space="preserve"> </w:t>
      </w:r>
      <w:r w:rsidRPr="00ED0774">
        <w:rPr>
          <w:rStyle w:val="affb"/>
          <w:b w:val="0"/>
          <w:bCs w:val="0"/>
        </w:rPr>
        <w:t>и</w:t>
      </w:r>
      <w:r w:rsidR="00926681" w:rsidRPr="00ED0774">
        <w:rPr>
          <w:rStyle w:val="affb"/>
          <w:b w:val="0"/>
          <w:bCs w:val="0"/>
        </w:rPr>
        <w:t xml:space="preserve"> </w:t>
      </w:r>
      <w:r w:rsidRPr="00ED0774">
        <w:rPr>
          <w:rStyle w:val="affb"/>
          <w:b w:val="0"/>
          <w:bCs w:val="0"/>
        </w:rPr>
        <w:t>тяжелых</w:t>
      </w:r>
      <w:r w:rsidR="00926681" w:rsidRPr="00ED0774">
        <w:rPr>
          <w:rStyle w:val="affb"/>
          <w:b w:val="0"/>
          <w:bCs w:val="0"/>
        </w:rPr>
        <w:t xml:space="preserve"> </w:t>
      </w:r>
      <w:r w:rsidRPr="00ED0774">
        <w:rPr>
          <w:rStyle w:val="affb"/>
          <w:b w:val="0"/>
          <w:bCs w:val="0"/>
        </w:rPr>
        <w:t>инфекционных</w:t>
      </w:r>
      <w:r w:rsidR="00926681" w:rsidRPr="00ED0774">
        <w:rPr>
          <w:rStyle w:val="affb"/>
          <w:b w:val="0"/>
          <w:bCs w:val="0"/>
        </w:rPr>
        <w:t xml:space="preserve"> </w:t>
      </w:r>
      <w:r w:rsidRPr="00ED0774">
        <w:rPr>
          <w:rStyle w:val="affb"/>
          <w:b w:val="0"/>
          <w:bCs w:val="0"/>
        </w:rPr>
        <w:t>осложнений</w:t>
      </w:r>
      <w:r w:rsidR="00926681" w:rsidRPr="00ED0774">
        <w:rPr>
          <w:rStyle w:val="affb"/>
          <w:b w:val="0"/>
          <w:bCs w:val="0"/>
        </w:rPr>
        <w:t xml:space="preserve"> </w:t>
      </w:r>
      <w:r w:rsidRPr="00ED0774">
        <w:rPr>
          <w:rStyle w:val="affb"/>
          <w:b w:val="0"/>
          <w:bCs w:val="0"/>
        </w:rPr>
        <w:t>(сепсис),</w:t>
      </w:r>
      <w:r w:rsidR="00926681" w:rsidRPr="00ED0774">
        <w:rPr>
          <w:rStyle w:val="affb"/>
          <w:b w:val="0"/>
          <w:bCs w:val="0"/>
        </w:rPr>
        <w:t xml:space="preserve"> </w:t>
      </w:r>
      <w:r w:rsidRPr="00ED0774">
        <w:rPr>
          <w:rStyle w:val="affb"/>
          <w:b w:val="0"/>
          <w:bCs w:val="0"/>
        </w:rPr>
        <w:t>в</w:t>
      </w:r>
      <w:r w:rsidR="00926681" w:rsidRPr="00ED0774">
        <w:rPr>
          <w:rStyle w:val="affb"/>
          <w:b w:val="0"/>
          <w:bCs w:val="0"/>
        </w:rPr>
        <w:t xml:space="preserve"> </w:t>
      </w:r>
      <w:r w:rsidRPr="00ED0774">
        <w:rPr>
          <w:rStyle w:val="affb"/>
          <w:b w:val="0"/>
          <w:bCs w:val="0"/>
        </w:rPr>
        <w:t>том</w:t>
      </w:r>
      <w:r w:rsidR="00926681" w:rsidRPr="00ED0774">
        <w:rPr>
          <w:rStyle w:val="affb"/>
          <w:b w:val="0"/>
          <w:bCs w:val="0"/>
        </w:rPr>
        <w:t xml:space="preserve"> </w:t>
      </w:r>
      <w:r w:rsidRPr="00ED0774">
        <w:rPr>
          <w:rStyle w:val="affb"/>
          <w:b w:val="0"/>
          <w:bCs w:val="0"/>
        </w:rPr>
        <w:t>числе</w:t>
      </w:r>
      <w:r w:rsidR="00926681" w:rsidRPr="00ED0774">
        <w:rPr>
          <w:rStyle w:val="affb"/>
          <w:b w:val="0"/>
          <w:bCs w:val="0"/>
        </w:rPr>
        <w:t xml:space="preserve"> </w:t>
      </w:r>
      <w:r w:rsidRPr="00ED0774">
        <w:rPr>
          <w:rStyle w:val="affb"/>
          <w:b w:val="0"/>
          <w:bCs w:val="0"/>
        </w:rPr>
        <w:t>вирусных</w:t>
      </w:r>
      <w:r w:rsidR="00926681" w:rsidRPr="00ED0774">
        <w:rPr>
          <w:rStyle w:val="affb"/>
          <w:b w:val="0"/>
          <w:bCs w:val="0"/>
        </w:rPr>
        <w:t xml:space="preserve"> </w:t>
      </w:r>
      <w:r w:rsidRPr="00ED0774">
        <w:rPr>
          <w:rStyle w:val="affb"/>
          <w:b w:val="0"/>
          <w:bCs w:val="0"/>
        </w:rPr>
        <w:t>(цитомегаловирусная)</w:t>
      </w:r>
      <w:r w:rsidR="00926681" w:rsidRPr="00ED0774">
        <w:rPr>
          <w:rStyle w:val="affb"/>
          <w:b w:val="0"/>
          <w:bCs w:val="0"/>
        </w:rPr>
        <w:t xml:space="preserve"> </w:t>
      </w:r>
      <w:r w:rsidRPr="00ED0774">
        <w:rPr>
          <w:rStyle w:val="affb"/>
          <w:b w:val="0"/>
          <w:bCs w:val="0"/>
        </w:rPr>
        <w:t>инфекций</w:t>
      </w:r>
      <w:r w:rsidR="005304A5" w:rsidRPr="00ED0774">
        <w:rPr>
          <w:rStyle w:val="affb"/>
          <w:b w:val="0"/>
          <w:bCs w:val="0"/>
        </w:rPr>
        <w:t>,</w:t>
      </w:r>
      <w:r w:rsidR="00926681" w:rsidRPr="00ED0774">
        <w:rPr>
          <w:rStyle w:val="affb"/>
          <w:b w:val="0"/>
          <w:bCs w:val="0"/>
        </w:rPr>
        <w:t xml:space="preserve"> </w:t>
      </w:r>
      <w:r w:rsidRPr="00ED0774">
        <w:rPr>
          <w:rStyle w:val="affb"/>
          <w:b w:val="0"/>
        </w:rPr>
        <w:t>трансфузии</w:t>
      </w:r>
      <w:r w:rsidR="00926681" w:rsidRPr="00ED0774">
        <w:rPr>
          <w:rStyle w:val="affb"/>
          <w:b w:val="0"/>
        </w:rPr>
        <w:t xml:space="preserve"> </w:t>
      </w:r>
      <w:r w:rsidRPr="00ED0774">
        <w:rPr>
          <w:rStyle w:val="affb"/>
          <w:b w:val="0"/>
        </w:rPr>
        <w:t>препаратов</w:t>
      </w:r>
      <w:r w:rsidR="00926681" w:rsidRPr="00ED0774">
        <w:rPr>
          <w:rStyle w:val="affb"/>
          <w:b w:val="0"/>
        </w:rPr>
        <w:t xml:space="preserve"> </w:t>
      </w:r>
      <w:r w:rsidR="005304A5" w:rsidRPr="00ED0774">
        <w:rPr>
          <w:rStyle w:val="affb"/>
          <w:b w:val="0"/>
        </w:rPr>
        <w:t>в/в</w:t>
      </w:r>
      <w:r w:rsidR="00926681" w:rsidRPr="00ED0774">
        <w:rPr>
          <w:rStyle w:val="affb"/>
          <w:b w:val="0"/>
        </w:rPr>
        <w:t xml:space="preserve"> </w:t>
      </w:r>
      <w:r w:rsidRPr="00ED0774">
        <w:rPr>
          <w:rStyle w:val="affb"/>
          <w:b w:val="0"/>
        </w:rPr>
        <w:t>иммуноглобулина</w:t>
      </w:r>
      <w:r w:rsidR="00CC7FEC" w:rsidRPr="00ED0774">
        <w:rPr>
          <w:rStyle w:val="affb"/>
          <w:b w:val="0"/>
          <w:lang w:val="ru-RU"/>
        </w:rPr>
        <w:t xml:space="preserve"> нормального человеческого</w:t>
      </w:r>
      <w:r w:rsidR="00926681" w:rsidRPr="00ED0774">
        <w:rPr>
          <w:rStyle w:val="affb"/>
          <w:b w:val="0"/>
        </w:rPr>
        <w:t xml:space="preserve"> </w:t>
      </w:r>
      <w:r w:rsidRPr="00ED0774">
        <w:rPr>
          <w:rStyle w:val="affb"/>
          <w:b w:val="0"/>
        </w:rPr>
        <w:fldChar w:fldCharType="begin" w:fldLock="1"/>
      </w:r>
      <w:r w:rsidR="000E616A">
        <w:rPr>
          <w:rStyle w:val="affb"/>
          <w:b w:val="0"/>
        </w:rPr>
        <w:instrText>ADDIN CSL_CITATION {"citationItems":[{"id":"ITEM-1","itemData":{"DOI":"10.2143/ACB.66.5.2062586","ISSN":"00015512","PMID":"22145269","abstract":"The following recommendations, which aim at standardising and rationalising the clinical indications for administering polyclonal immunoglobulins in Belgium, were drawn up by a working group of the Superior Health Council. To this end, the Superior Health Council organised an expert meeting devoted to \"Guidelines for the use of immunoglobulins\". The experts discussed the indications for immunoglobulin use, the 'ideal' immunoglobulin preparation, its mechanisms of action, the practical issues involved in administering immunoglobulins and their potential side effects. The recommendations formulated by the experts were validated by the Superior Health Council working group with the purpose of harmonising immunoglobulin use in Belgium.","author":[{"dropping-particle":"","family":"Delforge","given":"M","non-dropping-particle":"","parse-names":false,"suffix":""},{"dropping-particle":"","family":"Farber","given":"C M","non-dropping-particle":"","parse-names":false,"suffix":""},{"dropping-particle":"","family":"Späth","given":"P.","non-dropping-particle":"","parse-names":false,"suffix":""},{"dropping-particle":"","family":"Kaveri","given":"S","non-dropping-particle":"","parse-names":false,"suffix":""},{"dropping-particle":"","family":"Witte","given":"T","non-dropping-particle":"","parse-names":false,"suffix":""},{"dropping-particle":"","family":"Misbah","given":"S A","non-dropping-particle":"","parse-names":false,"suffix":""},{"dropping-particle":"","family":"Hübner","given":"R","non-dropping-particle":"","parse-names":false,"suffix":""},{"dropping-particle":"","family":"Haerynck","given":"F","non-dropping-particle":"","parse-names":false,"suffix":""},{"dropping-particle":"","family":"Latinne","given":"D","non-dropping-particle":"","parse-names":false,"suffix":""},{"dropping-particle":"","family":"Muylle","given":"L","non-dropping-particle":"","parse-names":false,"suffix":""},{"dropping-particle":"","family":"Toungouz","given":"M","non-dropping-particle":"","parse-names":false,"suffix":""},{"dropping-particle":"","family":"Deneys","given":"V","non-dropping-particle":"","parse-names":false,"suffix":""}],"container-title":"Acta Clinica Belgica","id":"ITEM-1","issue":"5","issued":{"date-parts":[["2011"]]},"page":"346-360","title":"Recommended indications for the administration of polyclonal immunoglobulin preparations","type":"article-journal","volume":"66"},"uris":["http://www.mendeley.com/documents/?uuid=ddfd0362-d158-344c-bf95-1ecc1874a831"]},{"id":"ITEM-2","itemData":{"DOI":"10.1016/j.tmrv.2007.01.001","ISSN":"0887-7963","PMID":"17397769","abstract":"Canada's per capita use of intravenous immune globulin (IVIG) grew by approximately 115% between 1998 and 2006, making Canada one of the world's highest per capita users of IVIG. It is believed that most of this growth is attributable to off-label usage. To help ensure IVIG use is in keeping with an evidence-based approach to the practice of medicine, the National Advisory Committee on Blood and Blood Products of Canada (NAC) and Canadian Blood Services convened a panel of national experts to develop an evidence-based practice guideline on the use of IVIG for hematologic conditions. The mandate of the expert panel was to review evidence regarding use of IVIG for 18 hematologic conditions and formulate recommendations on IVIG use for each. A panel of 13 clinical experts and 1 expert in practice guideline development met to review the evidence and reach consensus on the recommendations for the use of IVIG. The primary sources used by the panel were 3 recent evidence-based reviews. Recommendations were based on interpretation of the available evidence and where evidence was lacking, consensus of expert clinical opinion. A draft of the practice guideline was circulated to hematologists in Canada for feedback. The results of this process were reviewed by the expert panel, and modifications to the draft guideline were made where appropriate. This practice guideline will provide the NAC with a basis for making recommendations to provincial and territorial health ministries regarding IVIG use management. Specific recommendations for routine use of IVIG were made for 7 conditions including acquired red cell aplasia; acquired hypogammaglobulinemia (secondary to malignancy); fetal-neonatal alloimmune thrombocytopenia; hemolytic disease of the newborn; HIV-associated thrombocytopenia; idiopathic thrombocytopenic purpura; and posttransfusion purpura. Intravenous immune globulin was not recommended for use, except under certain life-threatening circumstances, for 8 conditions including acquired hemophilia; acquired von Willebrand disease; autoimmune hemolytic anemia; autoimmune neutropenia; hemolytic transfusion reaction; hemolytic transfusion reaction associated with sickle cell disease; hemolytic uremic syndrome/thrombotic thrombocytopenic purpura; and viral-associated hemophagocytic syndrome. Intravenous immune globulin was not recommended for 2 conditions (aplastic anemia and hematopoietic stem cell transplantation) and was contraindicated for 1 condition (hepari…","author":[{"dropping-particle":"","family":"Anderson","given":"David","non-dropping-particle":"","parse-names":false,"suffix":""},{"dropping-particle":"","family":"Ali","given":"Kaiser","non-dropping-particle":"","parse-names":false,"suffix":""},{"dropping-particle":"","family":"Blanchette","given":"Victor","non-dropping-particle":"","parse-names":false,"suffix":""},{"dropping-particle":"","family":"Brouwers","given":"Melissa","non-dropping-particle":"","parse-names":false,"suffix":""},{"dropping-particle":"","family":"Couban","given":"Stephen","non-dropping-particle":"","parse-names":false,"suffix":""},{"dropping-particle":"","family":"Radmoor","given":"Paula","non-dropping-particle":"","parse-names":false,"suffix":""},{"dropping-particle":"","family":"Huebsch","given":"Lothar","non-dropping-particle":"","parse-names":false,"suffix":""},{"dropping-particle":"","family":"Hume","given":"Heather","non-dropping-particle":"","parse-names":false,"suffix":""},{"dropping-particle":"","family":"McLeod","given":"Anne","non-dropping-particle":"","parse-names":false,"suffix":""},{"dropping-particle":"","family":"Meyer","given":"Ralph","non-dropping-particle":"","parse-names":false,"suffix":""},{"dropping-particle":"","family":"Moltzan","given":"Catherine","non-dropping-particle":"","parse-names":false,"suffix":""},{"dropping-particle":"","family":"Nahirniak","given":"Susan","non-dropping-particle":"","parse-names":false,"suffix":""},{"dropping-particle":"","family":"Nantel","given":"Stephen","non-dropping-particle":"","parse-names":false,"suffix":""},{"dropping-particle":"","family":"Pineo","given":"Graham","non-dropping-particle":"","parse-names":false,"suffix":""},{"dropping-particle":"","family":"Rock","given":"Gail","non-dropping-particle":"","parse-names":false,"suffix":""}],"container-title":"Transfusion medicine reviews","id":"ITEM-2","issue":"2 Suppl 1","issued":{"date-parts":[["2007","4"]]},"page":"S9-56","title":"Guidelines on the use of intravenous immune globulin for hematologic conditions.","type":"article-journal","volume":"21"},"uris":["http://www.mendeley.com/documents/?uuid=eb89e008-00b5-388d-b945-a81510733479"]}],"mendeley":{"formattedCitation":"[94,95]","plainTextFormattedCitation":"[94,95]","previouslyFormattedCitation":"[94,95]"},"properties":{"noteIndex":0},"schema":"https://github.com/citation-style-language/schema/raw/master/csl-citation.json"}</w:instrText>
      </w:r>
      <w:r w:rsidRPr="00ED0774">
        <w:rPr>
          <w:rStyle w:val="affb"/>
          <w:b w:val="0"/>
        </w:rPr>
        <w:fldChar w:fldCharType="separate"/>
      </w:r>
      <w:r w:rsidR="003E166B">
        <w:rPr>
          <w:rStyle w:val="affb"/>
          <w:b w:val="0"/>
          <w:noProof/>
        </w:rPr>
        <w:t>[95,96</w:t>
      </w:r>
      <w:r w:rsidR="000E616A" w:rsidRPr="000E616A">
        <w:rPr>
          <w:rStyle w:val="affb"/>
          <w:b w:val="0"/>
          <w:noProof/>
        </w:rPr>
        <w:t>]</w:t>
      </w:r>
      <w:r w:rsidRPr="00ED0774">
        <w:rPr>
          <w:rStyle w:val="affb"/>
          <w:b w:val="0"/>
        </w:rPr>
        <w:fldChar w:fldCharType="end"/>
      </w:r>
      <w:r w:rsidRPr="00ED0774">
        <w:t>.</w:t>
      </w:r>
      <w:r w:rsidR="00A11EED" w:rsidRPr="00ED0774">
        <w:t xml:space="preserve"> </w:t>
      </w:r>
    </w:p>
    <w:p w14:paraId="026FADEF" w14:textId="034020FB" w:rsidR="005304A5" w:rsidRPr="00ED0774" w:rsidRDefault="00101ED7" w:rsidP="00CC7FEC">
      <w:pPr>
        <w:pStyle w:val="afff6"/>
        <w:divId w:val="488638550"/>
        <w:rPr>
          <w:rStyle w:val="affb"/>
          <w:lang w:val="x-none"/>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AE2D05" w:rsidRPr="00ED0774">
        <w:rPr>
          <w:rStyle w:val="affb"/>
          <w:lang w:val="en-US"/>
        </w:rPr>
        <w:t>C</w:t>
      </w:r>
      <w:r w:rsidR="00926681" w:rsidRPr="00ED0774">
        <w:rPr>
          <w:rStyle w:val="affb"/>
        </w:rPr>
        <w:t xml:space="preserve"> </w:t>
      </w:r>
      <w:r w:rsidR="00AE2D05" w:rsidRPr="00ED0774">
        <w:rPr>
          <w:rStyle w:val="affb"/>
        </w:rPr>
        <w:t>(уровень</w:t>
      </w:r>
      <w:r w:rsidR="00926681" w:rsidRPr="00ED0774">
        <w:rPr>
          <w:rStyle w:val="affb"/>
        </w:rPr>
        <w:t xml:space="preserve"> </w:t>
      </w:r>
      <w:r w:rsidR="00AE2D05" w:rsidRPr="00ED0774">
        <w:rPr>
          <w:rStyle w:val="affb"/>
        </w:rPr>
        <w:t>достоверности</w:t>
      </w:r>
      <w:r w:rsidR="00926681" w:rsidRPr="00ED0774">
        <w:rPr>
          <w:rStyle w:val="affb"/>
        </w:rPr>
        <w:t xml:space="preserve"> </w:t>
      </w:r>
      <w:r w:rsidR="00AE2D05" w:rsidRPr="00ED0774">
        <w:rPr>
          <w:rStyle w:val="affb"/>
        </w:rPr>
        <w:t>доказательств</w:t>
      </w:r>
      <w:r w:rsidR="00926681" w:rsidRPr="00ED0774">
        <w:rPr>
          <w:rStyle w:val="affb"/>
        </w:rPr>
        <w:t xml:space="preserve"> </w:t>
      </w:r>
      <w:r w:rsidR="00AE2D05" w:rsidRPr="00ED0774">
        <w:rPr>
          <w:rStyle w:val="affb"/>
        </w:rPr>
        <w:t>–</w:t>
      </w:r>
      <w:r w:rsidR="00926681" w:rsidRPr="00ED0774">
        <w:rPr>
          <w:rStyle w:val="affb"/>
        </w:rPr>
        <w:t xml:space="preserve"> </w:t>
      </w:r>
      <w:r w:rsidR="00AE2D05" w:rsidRPr="00ED0774">
        <w:rPr>
          <w:rStyle w:val="affb"/>
        </w:rPr>
        <w:t>5)</w:t>
      </w:r>
    </w:p>
    <w:p w14:paraId="11706159" w14:textId="53DCBA84" w:rsidR="000120D6" w:rsidRPr="00ED0774" w:rsidRDefault="00D80AC9" w:rsidP="00CC7FEC">
      <w:pPr>
        <w:pStyle w:val="10"/>
        <w:divId w:val="488638550"/>
      </w:pPr>
      <w:r w:rsidRPr="00ED0774">
        <w:rPr>
          <w:rStyle w:val="affb"/>
        </w:rPr>
        <w:t>Рекомендуется</w:t>
      </w:r>
      <w:r w:rsidR="00926681" w:rsidRPr="00ED0774">
        <w:rPr>
          <w:rStyle w:val="affb"/>
        </w:rPr>
        <w:t xml:space="preserve"> </w:t>
      </w:r>
      <w:r w:rsidR="005A7BC8" w:rsidRPr="00ED0774">
        <w:rPr>
          <w:rStyle w:val="affb"/>
          <w:b w:val="0"/>
        </w:rPr>
        <w:t>выполнение</w:t>
      </w:r>
      <w:r w:rsidR="00926681" w:rsidRPr="00ED0774">
        <w:rPr>
          <w:rStyle w:val="affb"/>
          <w:b w:val="0"/>
        </w:rPr>
        <w:t xml:space="preserve"> </w:t>
      </w:r>
      <w:r w:rsidR="005A7BC8" w:rsidRPr="00ED0774">
        <w:rPr>
          <w:rStyle w:val="affb"/>
          <w:b w:val="0"/>
        </w:rPr>
        <w:t>трансфузии</w:t>
      </w:r>
      <w:r w:rsidR="00926681" w:rsidRPr="00ED0774">
        <w:rPr>
          <w:rStyle w:val="affb"/>
          <w:b w:val="0"/>
        </w:rPr>
        <w:t xml:space="preserve"> </w:t>
      </w:r>
      <w:r w:rsidR="005A7BC8" w:rsidRPr="00ED0774">
        <w:rPr>
          <w:rStyle w:val="affb"/>
          <w:b w:val="0"/>
        </w:rPr>
        <w:t>тромбоконцентратов</w:t>
      </w:r>
      <w:r w:rsidR="00926681" w:rsidRPr="00ED0774">
        <w:rPr>
          <w:rStyle w:val="affb"/>
        </w:rPr>
        <w:t xml:space="preserve"> </w:t>
      </w:r>
      <w:r w:rsidR="005A7BC8" w:rsidRPr="00ED0774">
        <w:rPr>
          <w:rStyle w:val="affb"/>
          <w:b w:val="0"/>
        </w:rPr>
        <w:t>при</w:t>
      </w:r>
      <w:r w:rsidR="00926681" w:rsidRPr="00ED0774">
        <w:t xml:space="preserve"> </w:t>
      </w:r>
      <w:r w:rsidR="005A7BC8" w:rsidRPr="00ED0774">
        <w:t>количестве</w:t>
      </w:r>
      <w:r w:rsidR="00926681" w:rsidRPr="00ED0774">
        <w:t xml:space="preserve"> </w:t>
      </w:r>
      <w:r w:rsidRPr="00ED0774">
        <w:t>тромбоцитов</w:t>
      </w:r>
      <w:r w:rsidR="00926681" w:rsidRPr="00ED0774">
        <w:t xml:space="preserve"> </w:t>
      </w:r>
      <w:r w:rsidRPr="00ED0774">
        <w:t>в</w:t>
      </w:r>
      <w:r w:rsidR="00926681" w:rsidRPr="00ED0774">
        <w:t xml:space="preserve"> </w:t>
      </w:r>
      <w:r w:rsidRPr="00ED0774">
        <w:t>периферической</w:t>
      </w:r>
      <w:r w:rsidR="00926681" w:rsidRPr="00ED0774">
        <w:t xml:space="preserve"> </w:t>
      </w:r>
      <w:r w:rsidRPr="00ED0774">
        <w:t>крови</w:t>
      </w:r>
      <w:r w:rsidR="00926681" w:rsidRPr="00ED0774">
        <w:t xml:space="preserve"> </w:t>
      </w:r>
      <w:r w:rsidR="005A7BC8" w:rsidRPr="00ED0774">
        <w:sym w:font="Symbol" w:char="F03C"/>
      </w:r>
      <w:r w:rsidR="005A7BC8" w:rsidRPr="00ED0774">
        <w:t>2</w:t>
      </w:r>
      <w:r w:rsidRPr="00ED0774">
        <w:t>0</w:t>
      </w:r>
      <w:r w:rsidR="00926681" w:rsidRPr="00ED0774">
        <w:t xml:space="preserve"> </w:t>
      </w:r>
      <w:r w:rsidR="005304A5"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00506C14" w:rsidRPr="00ED0774">
        <w:fldChar w:fldCharType="begin" w:fldLock="1"/>
      </w:r>
      <w:r w:rsidR="000E616A">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96]","plainTextFormattedCitation":"[96]","previouslyFormattedCitation":"[96]"},"properties":{"noteIndex":0},"schema":"https://github.com/citation-style-language/schema/raw/master/csl-citation.json"}</w:instrText>
      </w:r>
      <w:r w:rsidR="00506C14" w:rsidRPr="00ED0774">
        <w:fldChar w:fldCharType="separate"/>
      </w:r>
      <w:r w:rsidR="003E166B">
        <w:rPr>
          <w:noProof/>
        </w:rPr>
        <w:t>[97</w:t>
      </w:r>
      <w:r w:rsidR="000E616A" w:rsidRPr="000E616A">
        <w:rPr>
          <w:noProof/>
        </w:rPr>
        <w:t>]</w:t>
      </w:r>
      <w:r w:rsidR="00506C14" w:rsidRPr="00ED0774">
        <w:fldChar w:fldCharType="end"/>
      </w:r>
      <w:r w:rsidR="00506C14" w:rsidRPr="00ED0774">
        <w:t>.</w:t>
      </w:r>
      <w:r w:rsidR="00A11EED" w:rsidRPr="00ED0774">
        <w:t xml:space="preserve"> </w:t>
      </w:r>
    </w:p>
    <w:p w14:paraId="1F535DAA" w14:textId="5E5E226A" w:rsidR="006E5861"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06C14" w:rsidRPr="00ED0774">
        <w:rPr>
          <w:rStyle w:val="affb"/>
          <w:lang w:val="en-US"/>
        </w:rPr>
        <w:t>C</w:t>
      </w:r>
      <w:r w:rsidR="00926681" w:rsidRPr="00ED0774">
        <w:rPr>
          <w:rStyle w:val="affb"/>
        </w:rPr>
        <w:t xml:space="preserve"> </w:t>
      </w:r>
      <w:r w:rsidR="00D80AC9" w:rsidRPr="00ED0774">
        <w:rPr>
          <w:rStyle w:val="affb"/>
        </w:rPr>
        <w:t>(уровень</w:t>
      </w:r>
      <w:r w:rsidR="00926681" w:rsidRPr="00ED0774">
        <w:rPr>
          <w:rStyle w:val="affb"/>
        </w:rPr>
        <w:t xml:space="preserve"> </w:t>
      </w:r>
      <w:r w:rsidR="00D80AC9" w:rsidRPr="00ED0774">
        <w:rPr>
          <w:rStyle w:val="affb"/>
        </w:rPr>
        <w:t>достоверности</w:t>
      </w:r>
      <w:r w:rsidR="00926681" w:rsidRPr="00ED0774">
        <w:rPr>
          <w:rStyle w:val="affb"/>
        </w:rPr>
        <w:t xml:space="preserve"> </w:t>
      </w:r>
      <w:r w:rsidR="00D80AC9" w:rsidRPr="00ED0774">
        <w:rPr>
          <w:rStyle w:val="affb"/>
        </w:rPr>
        <w:t>доказательств</w:t>
      </w:r>
      <w:r w:rsidR="00926681" w:rsidRPr="00ED0774">
        <w:rPr>
          <w:rStyle w:val="affb"/>
        </w:rPr>
        <w:t xml:space="preserve"> </w:t>
      </w:r>
      <w:r w:rsidR="00D80AC9" w:rsidRPr="00ED0774">
        <w:rPr>
          <w:rStyle w:val="affb"/>
        </w:rPr>
        <w:t>–</w:t>
      </w:r>
      <w:r w:rsidR="00926681" w:rsidRPr="00ED0774">
        <w:rPr>
          <w:rStyle w:val="affb"/>
        </w:rPr>
        <w:t xml:space="preserve"> </w:t>
      </w:r>
      <w:r w:rsidR="00AE1341" w:rsidRPr="00ED0774">
        <w:rPr>
          <w:rStyle w:val="affb"/>
        </w:rPr>
        <w:t>4</w:t>
      </w:r>
      <w:r w:rsidR="004D6590" w:rsidRPr="00ED0774">
        <w:rPr>
          <w:rStyle w:val="affb"/>
        </w:rPr>
        <w:t>)</w:t>
      </w:r>
    </w:p>
    <w:p w14:paraId="5C3D146E" w14:textId="77777777" w:rsidR="006E5861"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c"/>
        </w:rPr>
        <w:t xml:space="preserve"> </w:t>
      </w:r>
      <w:r w:rsidR="005304A5" w:rsidRPr="00ED0774">
        <w:rPr>
          <w:rStyle w:val="affc"/>
        </w:rPr>
        <w:t>л</w:t>
      </w:r>
      <w:r w:rsidR="00D80AC9" w:rsidRPr="00ED0774">
        <w:rPr>
          <w:rStyle w:val="affc"/>
        </w:rPr>
        <w:t>юбое</w:t>
      </w:r>
      <w:r w:rsidR="00926681" w:rsidRPr="00ED0774">
        <w:rPr>
          <w:rStyle w:val="affc"/>
        </w:rPr>
        <w:t xml:space="preserve"> </w:t>
      </w:r>
      <w:r w:rsidR="00D80AC9" w:rsidRPr="00ED0774">
        <w:rPr>
          <w:rStyle w:val="affc"/>
        </w:rPr>
        <w:t>проявление</w:t>
      </w:r>
      <w:r w:rsidR="00926681" w:rsidRPr="00ED0774">
        <w:rPr>
          <w:rStyle w:val="affc"/>
        </w:rPr>
        <w:t xml:space="preserve"> </w:t>
      </w:r>
      <w:r w:rsidR="00D80AC9" w:rsidRPr="00ED0774">
        <w:rPr>
          <w:rStyle w:val="affc"/>
        </w:rPr>
        <w:t>геморрагического</w:t>
      </w:r>
      <w:r w:rsidR="00926681" w:rsidRPr="00ED0774">
        <w:rPr>
          <w:rStyle w:val="affc"/>
        </w:rPr>
        <w:t xml:space="preserve"> </w:t>
      </w:r>
      <w:r w:rsidR="00D80AC9" w:rsidRPr="00ED0774">
        <w:rPr>
          <w:rStyle w:val="affc"/>
        </w:rPr>
        <w:t>синдрома</w:t>
      </w:r>
      <w:r w:rsidR="00926681" w:rsidRPr="00ED0774">
        <w:rPr>
          <w:rStyle w:val="affc"/>
        </w:rPr>
        <w:t xml:space="preserve"> </w:t>
      </w:r>
      <w:r w:rsidR="00D80AC9" w:rsidRPr="00ED0774">
        <w:rPr>
          <w:rStyle w:val="affc"/>
        </w:rPr>
        <w:t>(петехиальные</w:t>
      </w:r>
      <w:r w:rsidR="00926681" w:rsidRPr="00ED0774">
        <w:rPr>
          <w:rStyle w:val="affc"/>
        </w:rPr>
        <w:t xml:space="preserve"> </w:t>
      </w:r>
      <w:r w:rsidR="00D80AC9" w:rsidRPr="00ED0774">
        <w:rPr>
          <w:rStyle w:val="affc"/>
        </w:rPr>
        <w:t>высыпания,</w:t>
      </w:r>
      <w:r w:rsidR="00926681" w:rsidRPr="00ED0774">
        <w:rPr>
          <w:rStyle w:val="affc"/>
        </w:rPr>
        <w:t xml:space="preserve"> </w:t>
      </w:r>
      <w:r w:rsidR="00D80AC9" w:rsidRPr="00ED0774">
        <w:rPr>
          <w:rStyle w:val="affc"/>
        </w:rPr>
        <w:t>особенно</w:t>
      </w:r>
      <w:r w:rsidR="00926681" w:rsidRPr="00ED0774">
        <w:rPr>
          <w:rStyle w:val="affc"/>
        </w:rPr>
        <w:t xml:space="preserve"> </w:t>
      </w:r>
      <w:r w:rsidR="00D80AC9" w:rsidRPr="00ED0774">
        <w:rPr>
          <w:rStyle w:val="affc"/>
        </w:rPr>
        <w:t>на</w:t>
      </w:r>
      <w:r w:rsidR="00926681" w:rsidRPr="00ED0774">
        <w:rPr>
          <w:rStyle w:val="affc"/>
        </w:rPr>
        <w:t xml:space="preserve"> </w:t>
      </w:r>
      <w:r w:rsidR="00D80AC9" w:rsidRPr="00ED0774">
        <w:rPr>
          <w:rStyle w:val="affc"/>
        </w:rPr>
        <w:t>слизистой</w:t>
      </w:r>
      <w:r w:rsidR="00926681" w:rsidRPr="00ED0774">
        <w:rPr>
          <w:rStyle w:val="affc"/>
        </w:rPr>
        <w:t xml:space="preserve"> </w:t>
      </w:r>
      <w:r w:rsidR="00DF2530" w:rsidRPr="00ED0774">
        <w:rPr>
          <w:rStyle w:val="affc"/>
        </w:rPr>
        <w:t>оболочке</w:t>
      </w:r>
      <w:r w:rsidR="00926681" w:rsidRPr="00ED0774">
        <w:rPr>
          <w:rStyle w:val="affc"/>
        </w:rPr>
        <w:t xml:space="preserve"> </w:t>
      </w:r>
      <w:r w:rsidR="00D80AC9" w:rsidRPr="00ED0774">
        <w:rPr>
          <w:rStyle w:val="affc"/>
        </w:rPr>
        <w:t>полости</w:t>
      </w:r>
      <w:r w:rsidR="00926681" w:rsidRPr="00ED0774">
        <w:rPr>
          <w:rStyle w:val="affc"/>
        </w:rPr>
        <w:t xml:space="preserve"> </w:t>
      </w:r>
      <w:r w:rsidR="00D80AC9" w:rsidRPr="00ED0774">
        <w:rPr>
          <w:rStyle w:val="affc"/>
        </w:rPr>
        <w:t>рта,</w:t>
      </w:r>
      <w:r w:rsidR="00926681" w:rsidRPr="00ED0774">
        <w:rPr>
          <w:rStyle w:val="affc"/>
        </w:rPr>
        <w:t xml:space="preserve"> </w:t>
      </w:r>
      <w:r w:rsidR="00D80AC9" w:rsidRPr="00ED0774">
        <w:rPr>
          <w:rStyle w:val="affc"/>
        </w:rPr>
        <w:t>лице</w:t>
      </w:r>
      <w:r w:rsidR="00926681" w:rsidRPr="00ED0774">
        <w:rPr>
          <w:rStyle w:val="affc"/>
        </w:rPr>
        <w:t xml:space="preserve"> </w:t>
      </w:r>
      <w:r w:rsidR="00D80AC9" w:rsidRPr="00ED0774">
        <w:rPr>
          <w:rStyle w:val="affc"/>
        </w:rPr>
        <w:t>и</w:t>
      </w:r>
      <w:r w:rsidR="00926681" w:rsidRPr="00ED0774">
        <w:rPr>
          <w:rStyle w:val="affc"/>
        </w:rPr>
        <w:t xml:space="preserve"> </w:t>
      </w:r>
      <w:r w:rsidR="00D80AC9" w:rsidRPr="00ED0774">
        <w:rPr>
          <w:rStyle w:val="affc"/>
        </w:rPr>
        <w:t>передней</w:t>
      </w:r>
      <w:r w:rsidR="00926681" w:rsidRPr="00ED0774">
        <w:rPr>
          <w:rStyle w:val="affc"/>
        </w:rPr>
        <w:t xml:space="preserve"> </w:t>
      </w:r>
      <w:r w:rsidR="00D80AC9" w:rsidRPr="00ED0774">
        <w:rPr>
          <w:rStyle w:val="affc"/>
        </w:rPr>
        <w:t>поверхности</w:t>
      </w:r>
      <w:r w:rsidR="00926681" w:rsidRPr="00ED0774">
        <w:rPr>
          <w:rStyle w:val="affc"/>
        </w:rPr>
        <w:t xml:space="preserve"> </w:t>
      </w:r>
      <w:r w:rsidR="00D80AC9" w:rsidRPr="00ED0774">
        <w:rPr>
          <w:rStyle w:val="affc"/>
        </w:rPr>
        <w:t>грудной</w:t>
      </w:r>
      <w:r w:rsidR="00926681" w:rsidRPr="00ED0774">
        <w:rPr>
          <w:rStyle w:val="affc"/>
        </w:rPr>
        <w:t xml:space="preserve"> </w:t>
      </w:r>
      <w:r w:rsidR="00D80AC9" w:rsidRPr="00ED0774">
        <w:rPr>
          <w:rStyle w:val="affc"/>
        </w:rPr>
        <w:t>клетки,</w:t>
      </w:r>
      <w:r w:rsidR="00926681" w:rsidRPr="00ED0774">
        <w:rPr>
          <w:rStyle w:val="affc"/>
        </w:rPr>
        <w:t xml:space="preserve"> </w:t>
      </w:r>
      <w:r w:rsidR="00D80AC9" w:rsidRPr="00ED0774">
        <w:rPr>
          <w:rStyle w:val="affc"/>
        </w:rPr>
        <w:t>любые</w:t>
      </w:r>
      <w:r w:rsidR="00926681" w:rsidRPr="00ED0774">
        <w:rPr>
          <w:rStyle w:val="affc"/>
        </w:rPr>
        <w:t xml:space="preserve"> </w:t>
      </w:r>
      <w:r w:rsidR="00D80AC9" w:rsidRPr="00ED0774">
        <w:rPr>
          <w:rStyle w:val="affc"/>
        </w:rPr>
        <w:t>кровотечения)</w:t>
      </w:r>
      <w:r w:rsidR="00926681" w:rsidRPr="00ED0774">
        <w:rPr>
          <w:rStyle w:val="affc"/>
        </w:rPr>
        <w:t xml:space="preserve"> </w:t>
      </w:r>
      <w:r w:rsidR="00D436C0" w:rsidRPr="00ED0774">
        <w:rPr>
          <w:rStyle w:val="affc"/>
        </w:rPr>
        <w:t>и/или</w:t>
      </w:r>
      <w:r w:rsidR="00926681" w:rsidRPr="00ED0774">
        <w:rPr>
          <w:rStyle w:val="affc"/>
        </w:rPr>
        <w:t xml:space="preserve"> </w:t>
      </w:r>
      <w:r w:rsidR="00D80AC9" w:rsidRPr="00ED0774">
        <w:rPr>
          <w:rStyle w:val="affc"/>
        </w:rPr>
        <w:t>повышение</w:t>
      </w:r>
      <w:r w:rsidR="00926681" w:rsidRPr="00ED0774">
        <w:rPr>
          <w:rStyle w:val="affc"/>
        </w:rPr>
        <w:t xml:space="preserve"> </w:t>
      </w:r>
      <w:r w:rsidR="00D80AC9" w:rsidRPr="00ED0774">
        <w:rPr>
          <w:rStyle w:val="affc"/>
        </w:rPr>
        <w:t>температуры</w:t>
      </w:r>
      <w:r w:rsidR="00926681" w:rsidRPr="00ED0774">
        <w:rPr>
          <w:rStyle w:val="affc"/>
        </w:rPr>
        <w:t xml:space="preserve"> </w:t>
      </w:r>
      <w:r w:rsidR="00D80AC9" w:rsidRPr="00ED0774">
        <w:rPr>
          <w:rStyle w:val="affc"/>
        </w:rPr>
        <w:t>тела</w:t>
      </w:r>
      <w:r w:rsidR="00926681" w:rsidRPr="00ED0774">
        <w:rPr>
          <w:rStyle w:val="affc"/>
        </w:rPr>
        <w:t xml:space="preserve"> </w:t>
      </w:r>
      <w:r w:rsidR="00D80AC9" w:rsidRPr="00ED0774">
        <w:rPr>
          <w:rStyle w:val="affc"/>
        </w:rPr>
        <w:t>выше</w:t>
      </w:r>
      <w:r w:rsidR="00926681" w:rsidRPr="00ED0774">
        <w:rPr>
          <w:rStyle w:val="affc"/>
        </w:rPr>
        <w:t xml:space="preserve"> </w:t>
      </w:r>
      <w:r w:rsidR="00D80AC9" w:rsidRPr="00ED0774">
        <w:rPr>
          <w:rStyle w:val="affc"/>
        </w:rPr>
        <w:t>37,5</w:t>
      </w:r>
      <w:r w:rsidR="00926681" w:rsidRPr="00ED0774">
        <w:rPr>
          <w:rStyle w:val="affc"/>
        </w:rPr>
        <w:t xml:space="preserve"> </w:t>
      </w:r>
      <w:r w:rsidR="00E41799" w:rsidRPr="00ED0774">
        <w:rPr>
          <w:rStyle w:val="affc"/>
        </w:rPr>
        <w:t>°</w:t>
      </w:r>
      <w:r w:rsidR="00D80AC9" w:rsidRPr="00ED0774">
        <w:rPr>
          <w:rStyle w:val="affc"/>
        </w:rPr>
        <w:t>С</w:t>
      </w:r>
      <w:r w:rsidR="00926681" w:rsidRPr="00ED0774">
        <w:rPr>
          <w:rStyle w:val="affc"/>
        </w:rPr>
        <w:t xml:space="preserve"> </w:t>
      </w:r>
      <w:r w:rsidR="00D80AC9" w:rsidRPr="00ED0774">
        <w:rPr>
          <w:rStyle w:val="affc"/>
        </w:rPr>
        <w:t>даже</w:t>
      </w:r>
      <w:r w:rsidR="00926681" w:rsidRPr="00ED0774">
        <w:rPr>
          <w:rStyle w:val="affc"/>
        </w:rPr>
        <w:t xml:space="preserve"> </w:t>
      </w:r>
      <w:r w:rsidR="00D80AC9" w:rsidRPr="00ED0774">
        <w:rPr>
          <w:rStyle w:val="affc"/>
        </w:rPr>
        <w:t>в</w:t>
      </w:r>
      <w:r w:rsidR="00926681" w:rsidRPr="00ED0774">
        <w:rPr>
          <w:rStyle w:val="affc"/>
        </w:rPr>
        <w:t xml:space="preserve"> </w:t>
      </w:r>
      <w:r w:rsidR="00D80AC9" w:rsidRPr="00ED0774">
        <w:rPr>
          <w:rStyle w:val="affc"/>
        </w:rPr>
        <w:t>отсутстви</w:t>
      </w:r>
      <w:r w:rsidR="009B6320" w:rsidRPr="00ED0774">
        <w:rPr>
          <w:rStyle w:val="affc"/>
        </w:rPr>
        <w:t>е</w:t>
      </w:r>
      <w:r w:rsidR="00926681" w:rsidRPr="00ED0774">
        <w:rPr>
          <w:rStyle w:val="affc"/>
        </w:rPr>
        <w:t xml:space="preserve"> </w:t>
      </w:r>
      <w:r w:rsidR="00D80AC9" w:rsidRPr="00ED0774">
        <w:rPr>
          <w:rStyle w:val="affc"/>
        </w:rPr>
        <w:t>явного</w:t>
      </w:r>
      <w:r w:rsidR="00926681" w:rsidRPr="00ED0774">
        <w:rPr>
          <w:rStyle w:val="affc"/>
        </w:rPr>
        <w:t xml:space="preserve"> </w:t>
      </w:r>
      <w:r w:rsidR="00D80AC9" w:rsidRPr="00ED0774">
        <w:rPr>
          <w:rStyle w:val="affc"/>
        </w:rPr>
        <w:t>очага</w:t>
      </w:r>
      <w:r w:rsidR="00926681" w:rsidRPr="00ED0774">
        <w:rPr>
          <w:rStyle w:val="affc"/>
        </w:rPr>
        <w:t xml:space="preserve"> </w:t>
      </w:r>
      <w:r w:rsidR="00D80AC9" w:rsidRPr="00ED0774">
        <w:rPr>
          <w:rStyle w:val="affc"/>
        </w:rPr>
        <w:t>инфекци</w:t>
      </w:r>
      <w:r w:rsidR="00D436C0" w:rsidRPr="00ED0774">
        <w:rPr>
          <w:rStyle w:val="affc"/>
        </w:rPr>
        <w:t>и</w:t>
      </w:r>
      <w:r w:rsidR="00926681" w:rsidRPr="00ED0774">
        <w:rPr>
          <w:rStyle w:val="affc"/>
        </w:rPr>
        <w:t xml:space="preserve"> </w:t>
      </w:r>
      <w:r w:rsidR="00D80AC9" w:rsidRPr="00ED0774">
        <w:rPr>
          <w:rStyle w:val="affc"/>
        </w:rPr>
        <w:t>требу</w:t>
      </w:r>
      <w:r w:rsidR="00DF2530" w:rsidRPr="00ED0774">
        <w:rPr>
          <w:rStyle w:val="affc"/>
        </w:rPr>
        <w:t>ю</w:t>
      </w:r>
      <w:r w:rsidR="00D80AC9" w:rsidRPr="00ED0774">
        <w:rPr>
          <w:rStyle w:val="affc"/>
        </w:rPr>
        <w:t>т</w:t>
      </w:r>
      <w:r w:rsidR="00926681" w:rsidRPr="00ED0774">
        <w:rPr>
          <w:rStyle w:val="affc"/>
        </w:rPr>
        <w:t xml:space="preserve"> </w:t>
      </w:r>
      <w:r w:rsidR="005A7BC8" w:rsidRPr="00ED0774">
        <w:rPr>
          <w:rStyle w:val="affc"/>
        </w:rPr>
        <w:t>выполнени</w:t>
      </w:r>
      <w:r w:rsidR="00D436C0" w:rsidRPr="00ED0774">
        <w:rPr>
          <w:rStyle w:val="affc"/>
        </w:rPr>
        <w:t>я</w:t>
      </w:r>
      <w:r w:rsidR="00926681" w:rsidRPr="00ED0774">
        <w:rPr>
          <w:rStyle w:val="affc"/>
        </w:rPr>
        <w:t xml:space="preserve"> </w:t>
      </w:r>
      <w:r w:rsidR="005A7BC8" w:rsidRPr="00ED0774">
        <w:rPr>
          <w:rStyle w:val="affc"/>
        </w:rPr>
        <w:t>трансфузии</w:t>
      </w:r>
      <w:r w:rsidR="00926681" w:rsidRPr="00ED0774">
        <w:rPr>
          <w:rStyle w:val="affc"/>
        </w:rPr>
        <w:t xml:space="preserve"> </w:t>
      </w:r>
      <w:r w:rsidR="00D80AC9" w:rsidRPr="00ED0774">
        <w:rPr>
          <w:rStyle w:val="affc"/>
        </w:rPr>
        <w:t>тромбо</w:t>
      </w:r>
      <w:r w:rsidR="005A7BC8" w:rsidRPr="00ED0774">
        <w:rPr>
          <w:rStyle w:val="affc"/>
        </w:rPr>
        <w:t>концентратов</w:t>
      </w:r>
      <w:r w:rsidR="00926681" w:rsidRPr="00ED0774">
        <w:rPr>
          <w:rStyle w:val="affc"/>
        </w:rPr>
        <w:t xml:space="preserve"> </w:t>
      </w:r>
      <w:r w:rsidR="00D436C0" w:rsidRPr="00ED0774">
        <w:rPr>
          <w:rStyle w:val="affc"/>
        </w:rPr>
        <w:t>даже</w:t>
      </w:r>
      <w:r w:rsidR="00926681" w:rsidRPr="00ED0774">
        <w:rPr>
          <w:rStyle w:val="affc"/>
        </w:rPr>
        <w:t xml:space="preserve"> </w:t>
      </w:r>
      <w:r w:rsidR="00D436C0" w:rsidRPr="00ED0774">
        <w:rPr>
          <w:rStyle w:val="affc"/>
        </w:rPr>
        <w:t>при</w:t>
      </w:r>
      <w:r w:rsidR="00926681" w:rsidRPr="00ED0774">
        <w:rPr>
          <w:rStyle w:val="affc"/>
        </w:rPr>
        <w:t xml:space="preserve"> </w:t>
      </w:r>
      <w:r w:rsidR="00D436C0" w:rsidRPr="00ED0774">
        <w:rPr>
          <w:rStyle w:val="affc"/>
        </w:rPr>
        <w:t>количестве</w:t>
      </w:r>
      <w:r w:rsidR="00926681" w:rsidRPr="00ED0774">
        <w:rPr>
          <w:rStyle w:val="affc"/>
        </w:rPr>
        <w:t xml:space="preserve"> </w:t>
      </w:r>
      <w:r w:rsidR="00D436C0" w:rsidRPr="00ED0774">
        <w:rPr>
          <w:rStyle w:val="affc"/>
        </w:rPr>
        <w:t>тромбоцитов</w:t>
      </w:r>
      <w:r w:rsidR="00926681" w:rsidRPr="00ED0774">
        <w:rPr>
          <w:rStyle w:val="affc"/>
        </w:rPr>
        <w:t xml:space="preserve"> </w:t>
      </w:r>
      <w:r w:rsidR="00D436C0" w:rsidRPr="00ED0774">
        <w:rPr>
          <w:rStyle w:val="affc"/>
        </w:rPr>
        <w:t>в</w:t>
      </w:r>
      <w:r w:rsidR="00926681" w:rsidRPr="00ED0774">
        <w:rPr>
          <w:rStyle w:val="affc"/>
        </w:rPr>
        <w:t xml:space="preserve"> </w:t>
      </w:r>
      <w:r w:rsidR="00D436C0" w:rsidRPr="00ED0774">
        <w:rPr>
          <w:rStyle w:val="affc"/>
        </w:rPr>
        <w:t>периферической</w:t>
      </w:r>
      <w:r w:rsidR="00926681" w:rsidRPr="00ED0774">
        <w:rPr>
          <w:rStyle w:val="affc"/>
        </w:rPr>
        <w:t xml:space="preserve"> </w:t>
      </w:r>
      <w:r w:rsidR="00D436C0" w:rsidRPr="00ED0774">
        <w:rPr>
          <w:rStyle w:val="affc"/>
        </w:rPr>
        <w:t>крови</w:t>
      </w:r>
      <w:r w:rsidR="00926681" w:rsidRPr="00ED0774">
        <w:rPr>
          <w:rStyle w:val="affc"/>
        </w:rPr>
        <w:t xml:space="preserve"> </w:t>
      </w:r>
      <w:r w:rsidR="00DF2530" w:rsidRPr="00ED0774">
        <w:rPr>
          <w:rStyle w:val="affc"/>
        </w:rPr>
        <w:t>˃</w:t>
      </w:r>
      <w:r w:rsidR="00D80AC9" w:rsidRPr="00ED0774">
        <w:rPr>
          <w:rStyle w:val="affc"/>
        </w:rPr>
        <w:t>20</w:t>
      </w:r>
      <w:r w:rsidR="00926681" w:rsidRPr="00ED0774">
        <w:rPr>
          <w:rStyle w:val="affc"/>
        </w:rPr>
        <w:t xml:space="preserve"> </w:t>
      </w:r>
      <w:r w:rsidR="00DF2530" w:rsidRPr="00ED0774">
        <w:rPr>
          <w:rStyle w:val="affc"/>
        </w:rPr>
        <w:t>×</w:t>
      </w:r>
      <w:r w:rsidR="00926681" w:rsidRPr="00ED0774">
        <w:rPr>
          <w:rStyle w:val="affc"/>
        </w:rPr>
        <w:t xml:space="preserve"> </w:t>
      </w:r>
      <w:r w:rsidR="00D80AC9" w:rsidRPr="00ED0774">
        <w:rPr>
          <w:rStyle w:val="affc"/>
        </w:rPr>
        <w:t>10</w:t>
      </w:r>
      <w:r w:rsidR="00D80AC9" w:rsidRPr="00ED0774">
        <w:rPr>
          <w:rStyle w:val="affc"/>
          <w:vertAlign w:val="superscript"/>
        </w:rPr>
        <w:t>9</w:t>
      </w:r>
      <w:r w:rsidR="00D80AC9" w:rsidRPr="00ED0774">
        <w:rPr>
          <w:rStyle w:val="affc"/>
        </w:rPr>
        <w:t>/л.</w:t>
      </w:r>
      <w:r w:rsidR="00926681" w:rsidRPr="00ED0774">
        <w:rPr>
          <w:rStyle w:val="affc"/>
        </w:rPr>
        <w:t xml:space="preserve"> </w:t>
      </w:r>
      <w:r w:rsidR="00D436C0" w:rsidRPr="00ED0774">
        <w:rPr>
          <w:rStyle w:val="affc"/>
        </w:rPr>
        <w:t>Аналогичные</w:t>
      </w:r>
      <w:r w:rsidR="00926681" w:rsidRPr="00ED0774">
        <w:rPr>
          <w:rStyle w:val="affc"/>
        </w:rPr>
        <w:t xml:space="preserve"> </w:t>
      </w:r>
      <w:r w:rsidR="00D436C0" w:rsidRPr="00ED0774">
        <w:rPr>
          <w:rStyle w:val="affc"/>
        </w:rPr>
        <w:t>показания</w:t>
      </w:r>
      <w:r w:rsidR="00926681" w:rsidRPr="00ED0774">
        <w:rPr>
          <w:rStyle w:val="affc"/>
        </w:rPr>
        <w:t xml:space="preserve"> </w:t>
      </w:r>
      <w:r w:rsidR="00D436C0" w:rsidRPr="00ED0774">
        <w:rPr>
          <w:rStyle w:val="affc"/>
        </w:rPr>
        <w:t>для</w:t>
      </w:r>
      <w:r w:rsidR="00926681" w:rsidRPr="00ED0774">
        <w:rPr>
          <w:rStyle w:val="affc"/>
        </w:rPr>
        <w:t xml:space="preserve"> </w:t>
      </w:r>
      <w:r w:rsidR="00D436C0" w:rsidRPr="00ED0774">
        <w:rPr>
          <w:rStyle w:val="affc"/>
        </w:rPr>
        <w:t>трансфузии</w:t>
      </w:r>
      <w:r w:rsidR="00926681" w:rsidRPr="00ED0774">
        <w:rPr>
          <w:rStyle w:val="affc"/>
        </w:rPr>
        <w:t xml:space="preserve"> </w:t>
      </w:r>
      <w:r w:rsidR="00D436C0" w:rsidRPr="00ED0774">
        <w:rPr>
          <w:rStyle w:val="affc"/>
        </w:rPr>
        <w:t>тромбоконцентратов</w:t>
      </w:r>
      <w:r w:rsidR="00926681" w:rsidRPr="00ED0774">
        <w:rPr>
          <w:rStyle w:val="affc"/>
        </w:rPr>
        <w:t xml:space="preserve"> </w:t>
      </w:r>
      <w:r w:rsidR="00D436C0" w:rsidRPr="00ED0774">
        <w:rPr>
          <w:rStyle w:val="affc"/>
        </w:rPr>
        <w:t>при</w:t>
      </w:r>
      <w:r w:rsidR="00926681" w:rsidRPr="00ED0774">
        <w:rPr>
          <w:rStyle w:val="affc"/>
        </w:rPr>
        <w:t xml:space="preserve"> </w:t>
      </w:r>
      <w:r w:rsidR="00D436C0" w:rsidRPr="00ED0774">
        <w:rPr>
          <w:rStyle w:val="affc"/>
        </w:rPr>
        <w:t>подготовке</w:t>
      </w:r>
      <w:r w:rsidR="00926681" w:rsidRPr="00ED0774">
        <w:rPr>
          <w:rStyle w:val="affc"/>
        </w:rPr>
        <w:t xml:space="preserve"> </w:t>
      </w:r>
      <w:r w:rsidR="00BB4286" w:rsidRPr="00ED0774">
        <w:rPr>
          <w:rStyle w:val="affc"/>
        </w:rPr>
        <w:t>пациента</w:t>
      </w:r>
      <w:r w:rsidR="00926681" w:rsidRPr="00ED0774">
        <w:rPr>
          <w:rStyle w:val="affc"/>
        </w:rPr>
        <w:t xml:space="preserve"> </w:t>
      </w:r>
      <w:r w:rsidR="00D436C0" w:rsidRPr="00ED0774">
        <w:rPr>
          <w:rStyle w:val="affc"/>
        </w:rPr>
        <w:t>перед</w:t>
      </w:r>
      <w:r w:rsidR="00926681" w:rsidRPr="00ED0774">
        <w:rPr>
          <w:rStyle w:val="affc"/>
        </w:rPr>
        <w:t xml:space="preserve"> </w:t>
      </w:r>
      <w:r w:rsidR="00D436C0" w:rsidRPr="00ED0774">
        <w:rPr>
          <w:rStyle w:val="affc"/>
        </w:rPr>
        <w:t>выполнением</w:t>
      </w:r>
      <w:r w:rsidR="00926681" w:rsidRPr="00ED0774">
        <w:rPr>
          <w:rStyle w:val="affc"/>
        </w:rPr>
        <w:t xml:space="preserve"> </w:t>
      </w:r>
      <w:r w:rsidR="00D436C0" w:rsidRPr="00ED0774">
        <w:rPr>
          <w:rStyle w:val="affc"/>
        </w:rPr>
        <w:t>инвазивных</w:t>
      </w:r>
      <w:r w:rsidR="00926681" w:rsidRPr="00ED0774">
        <w:rPr>
          <w:rStyle w:val="affc"/>
        </w:rPr>
        <w:t xml:space="preserve"> </w:t>
      </w:r>
      <w:r w:rsidR="00D436C0" w:rsidRPr="00ED0774">
        <w:rPr>
          <w:rStyle w:val="affc"/>
        </w:rPr>
        <w:t>процедур.</w:t>
      </w:r>
      <w:r w:rsidR="00926681" w:rsidRPr="00ED0774">
        <w:rPr>
          <w:rStyle w:val="affc"/>
        </w:rPr>
        <w:t xml:space="preserve"> </w:t>
      </w:r>
    </w:p>
    <w:p w14:paraId="3F18DFEC" w14:textId="63D34A2A" w:rsidR="000120D6" w:rsidRPr="00ED0774" w:rsidRDefault="00D80AC9" w:rsidP="00CC7FEC">
      <w:pPr>
        <w:pStyle w:val="10"/>
        <w:divId w:val="488638550"/>
        <w:rPr>
          <w:b/>
          <w:color w:val="000000" w:themeColor="text1"/>
        </w:rPr>
      </w:pPr>
      <w:r w:rsidRPr="00ED0774">
        <w:rPr>
          <w:rStyle w:val="affb"/>
          <w:color w:val="000000" w:themeColor="text1"/>
        </w:rPr>
        <w:t>Рекомендуется</w:t>
      </w:r>
      <w:r w:rsidR="00926681" w:rsidRPr="00ED0774">
        <w:rPr>
          <w:rStyle w:val="affb"/>
          <w:b w:val="0"/>
          <w:color w:val="000000" w:themeColor="text1"/>
        </w:rPr>
        <w:t xml:space="preserve"> </w:t>
      </w:r>
      <w:r w:rsidR="0053401E" w:rsidRPr="00ED0774">
        <w:rPr>
          <w:rStyle w:val="affb"/>
          <w:b w:val="0"/>
          <w:color w:val="000000" w:themeColor="text1"/>
        </w:rPr>
        <w:t>пациентам</w:t>
      </w:r>
      <w:r w:rsidR="00926681" w:rsidRPr="00ED0774">
        <w:rPr>
          <w:color w:val="000000" w:themeColor="text1"/>
        </w:rPr>
        <w:t xml:space="preserve"> </w:t>
      </w:r>
      <w:r w:rsidRPr="00ED0774">
        <w:rPr>
          <w:color w:val="000000" w:themeColor="text1"/>
        </w:rPr>
        <w:t>при</w:t>
      </w:r>
      <w:r w:rsidR="00926681" w:rsidRPr="00ED0774">
        <w:rPr>
          <w:color w:val="000000" w:themeColor="text1"/>
        </w:rPr>
        <w:t xml:space="preserve"> </w:t>
      </w:r>
      <w:r w:rsidRPr="00ED0774">
        <w:rPr>
          <w:color w:val="000000" w:themeColor="text1"/>
        </w:rPr>
        <w:t>выявлении</w:t>
      </w:r>
      <w:r w:rsidR="00926681" w:rsidRPr="00ED0774">
        <w:rPr>
          <w:color w:val="000000" w:themeColor="text1"/>
        </w:rPr>
        <w:t xml:space="preserve"> </w:t>
      </w:r>
      <w:r w:rsidRPr="00ED0774">
        <w:rPr>
          <w:color w:val="000000" w:themeColor="text1"/>
        </w:rPr>
        <w:t>признаков</w:t>
      </w:r>
      <w:r w:rsidR="00926681" w:rsidRPr="00ED0774">
        <w:rPr>
          <w:color w:val="000000" w:themeColor="text1"/>
        </w:rPr>
        <w:t xml:space="preserve"> </w:t>
      </w:r>
      <w:r w:rsidRPr="00ED0774">
        <w:rPr>
          <w:color w:val="000000" w:themeColor="text1"/>
        </w:rPr>
        <w:t>аллосенсибилизации</w:t>
      </w:r>
      <w:r w:rsidR="00926681" w:rsidRPr="00ED0774">
        <w:rPr>
          <w:color w:val="000000" w:themeColor="text1"/>
        </w:rPr>
        <w:t xml:space="preserve"> </w:t>
      </w:r>
      <w:r w:rsidRPr="00ED0774">
        <w:rPr>
          <w:color w:val="000000" w:themeColor="text1"/>
        </w:rPr>
        <w:t>переливать</w:t>
      </w:r>
      <w:r w:rsidR="00926681" w:rsidRPr="00ED0774">
        <w:rPr>
          <w:color w:val="000000" w:themeColor="text1"/>
        </w:rPr>
        <w:t xml:space="preserve"> </w:t>
      </w:r>
      <w:r w:rsidRPr="00ED0774">
        <w:rPr>
          <w:color w:val="000000" w:themeColor="text1"/>
        </w:rPr>
        <w:t>концентраты</w:t>
      </w:r>
      <w:r w:rsidR="00926681" w:rsidRPr="00ED0774">
        <w:rPr>
          <w:color w:val="000000" w:themeColor="text1"/>
        </w:rPr>
        <w:t xml:space="preserve"> </w:t>
      </w:r>
      <w:r w:rsidRPr="00ED0774">
        <w:rPr>
          <w:color w:val="000000" w:themeColor="text1"/>
        </w:rPr>
        <w:t>тромбоцитов</w:t>
      </w:r>
      <w:r w:rsidR="00926681" w:rsidRPr="00ED0774">
        <w:rPr>
          <w:color w:val="000000" w:themeColor="text1"/>
        </w:rPr>
        <w:t xml:space="preserve"> </w:t>
      </w:r>
      <w:r w:rsidRPr="00ED0774">
        <w:rPr>
          <w:color w:val="000000" w:themeColor="text1"/>
        </w:rPr>
        <w:t>по</w:t>
      </w:r>
      <w:r w:rsidR="00926681" w:rsidRPr="00ED0774">
        <w:rPr>
          <w:color w:val="000000" w:themeColor="text1"/>
        </w:rPr>
        <w:t xml:space="preserve"> </w:t>
      </w:r>
      <w:r w:rsidRPr="00ED0774">
        <w:rPr>
          <w:color w:val="000000" w:themeColor="text1"/>
        </w:rPr>
        <w:t>подбору.</w:t>
      </w:r>
      <w:r w:rsidR="00926681" w:rsidRPr="00ED0774">
        <w:rPr>
          <w:color w:val="000000" w:themeColor="text1"/>
        </w:rPr>
        <w:t xml:space="preserve"> </w:t>
      </w:r>
      <w:r w:rsidR="00B8088E" w:rsidRPr="00ED0774">
        <w:rPr>
          <w:color w:val="000000" w:themeColor="text1"/>
        </w:rPr>
        <w:t>В</w:t>
      </w:r>
      <w:r w:rsidR="00926681" w:rsidRPr="00ED0774">
        <w:rPr>
          <w:color w:val="000000" w:themeColor="text1"/>
        </w:rPr>
        <w:t xml:space="preserve"> </w:t>
      </w:r>
      <w:r w:rsidRPr="00ED0774">
        <w:rPr>
          <w:color w:val="000000" w:themeColor="text1"/>
        </w:rPr>
        <w:t>цел</w:t>
      </w:r>
      <w:r w:rsidR="00B8088E" w:rsidRPr="00ED0774">
        <w:rPr>
          <w:color w:val="000000" w:themeColor="text1"/>
        </w:rPr>
        <w:t>ях</w:t>
      </w:r>
      <w:r w:rsidR="00926681" w:rsidRPr="00ED0774">
        <w:rPr>
          <w:color w:val="000000" w:themeColor="text1"/>
        </w:rPr>
        <w:t xml:space="preserve"> </w:t>
      </w:r>
      <w:r w:rsidRPr="00ED0774">
        <w:rPr>
          <w:color w:val="000000" w:themeColor="text1"/>
        </w:rPr>
        <w:t>преодоления</w:t>
      </w:r>
      <w:r w:rsidR="00926681" w:rsidRPr="00ED0774">
        <w:rPr>
          <w:color w:val="000000" w:themeColor="text1"/>
        </w:rPr>
        <w:t xml:space="preserve"> </w:t>
      </w:r>
      <w:r w:rsidRPr="00ED0774">
        <w:rPr>
          <w:color w:val="000000" w:themeColor="text1"/>
        </w:rPr>
        <w:t>аллосенсибилизации</w:t>
      </w:r>
      <w:r w:rsidR="00926681" w:rsidRPr="00ED0774">
        <w:rPr>
          <w:color w:val="000000" w:themeColor="text1"/>
        </w:rPr>
        <w:t xml:space="preserve"> </w:t>
      </w:r>
      <w:r w:rsidRPr="00ED0774">
        <w:rPr>
          <w:color w:val="000000" w:themeColor="text1"/>
        </w:rPr>
        <w:t>можно</w:t>
      </w:r>
      <w:r w:rsidR="00926681" w:rsidRPr="00ED0774">
        <w:rPr>
          <w:color w:val="000000" w:themeColor="text1"/>
        </w:rPr>
        <w:t xml:space="preserve"> </w:t>
      </w:r>
      <w:r w:rsidRPr="00ED0774">
        <w:rPr>
          <w:color w:val="000000" w:themeColor="text1"/>
        </w:rPr>
        <w:t>рекомендовать</w:t>
      </w:r>
      <w:r w:rsidR="00926681" w:rsidRPr="00ED0774">
        <w:rPr>
          <w:color w:val="000000" w:themeColor="text1"/>
        </w:rPr>
        <w:t xml:space="preserve"> </w:t>
      </w:r>
      <w:r w:rsidRPr="00ED0774">
        <w:rPr>
          <w:color w:val="000000" w:themeColor="text1"/>
        </w:rPr>
        <w:t>и</w:t>
      </w:r>
      <w:r w:rsidR="00926681" w:rsidRPr="00ED0774">
        <w:rPr>
          <w:color w:val="000000" w:themeColor="text1"/>
        </w:rPr>
        <w:t xml:space="preserve"> </w:t>
      </w:r>
      <w:r w:rsidRPr="00ED0774">
        <w:rPr>
          <w:color w:val="000000" w:themeColor="text1"/>
        </w:rPr>
        <w:t>выполнение</w:t>
      </w:r>
      <w:r w:rsidR="00926681" w:rsidRPr="00ED0774">
        <w:rPr>
          <w:color w:val="000000" w:themeColor="text1"/>
        </w:rPr>
        <w:t xml:space="preserve"> </w:t>
      </w:r>
      <w:r w:rsidRPr="00ED0774">
        <w:rPr>
          <w:color w:val="000000" w:themeColor="text1"/>
        </w:rPr>
        <w:t>серии</w:t>
      </w:r>
      <w:r w:rsidR="00926681" w:rsidRPr="00ED0774">
        <w:rPr>
          <w:color w:val="000000" w:themeColor="text1"/>
        </w:rPr>
        <w:t xml:space="preserve"> </w:t>
      </w:r>
      <w:r w:rsidRPr="00ED0774">
        <w:rPr>
          <w:color w:val="000000" w:themeColor="text1"/>
        </w:rPr>
        <w:t>(не</w:t>
      </w:r>
      <w:r w:rsidR="00926681" w:rsidRPr="00ED0774">
        <w:rPr>
          <w:color w:val="000000" w:themeColor="text1"/>
        </w:rPr>
        <w:t xml:space="preserve"> </w:t>
      </w:r>
      <w:r w:rsidRPr="00ED0774">
        <w:rPr>
          <w:color w:val="000000" w:themeColor="text1"/>
        </w:rPr>
        <w:t>менее</w:t>
      </w:r>
      <w:r w:rsidR="00926681" w:rsidRPr="00ED0774">
        <w:rPr>
          <w:color w:val="000000" w:themeColor="text1"/>
        </w:rPr>
        <w:t xml:space="preserve"> </w:t>
      </w:r>
      <w:r w:rsidRPr="00ED0774">
        <w:rPr>
          <w:color w:val="000000" w:themeColor="text1"/>
        </w:rPr>
        <w:t>4</w:t>
      </w:r>
      <w:r w:rsidR="00E41799" w:rsidRPr="00ED0774">
        <w:rPr>
          <w:color w:val="000000" w:themeColor="text1"/>
        </w:rPr>
        <w:t>–</w:t>
      </w:r>
      <w:r w:rsidRPr="00ED0774">
        <w:rPr>
          <w:color w:val="000000" w:themeColor="text1"/>
        </w:rPr>
        <w:t>5)</w:t>
      </w:r>
      <w:r w:rsidR="00926681" w:rsidRPr="00ED0774">
        <w:rPr>
          <w:color w:val="000000" w:themeColor="text1"/>
        </w:rPr>
        <w:t xml:space="preserve"> </w:t>
      </w:r>
      <w:r w:rsidRPr="00ED0774">
        <w:rPr>
          <w:color w:val="000000" w:themeColor="text1"/>
        </w:rPr>
        <w:lastRenderedPageBreak/>
        <w:t>плазмаферезов</w:t>
      </w:r>
      <w:r w:rsidR="00926681" w:rsidRPr="00ED0774">
        <w:rPr>
          <w:color w:val="000000" w:themeColor="text1"/>
        </w:rPr>
        <w:t xml:space="preserve"> </w:t>
      </w:r>
      <w:r w:rsidRPr="00ED0774">
        <w:rPr>
          <w:color w:val="000000" w:themeColor="text1"/>
        </w:rPr>
        <w:t>(0,5</w:t>
      </w:r>
      <w:r w:rsidR="00926681" w:rsidRPr="00ED0774">
        <w:rPr>
          <w:color w:val="000000" w:themeColor="text1"/>
        </w:rPr>
        <w:t xml:space="preserve"> </w:t>
      </w:r>
      <w:r w:rsidRPr="00ED0774">
        <w:rPr>
          <w:color w:val="000000" w:themeColor="text1"/>
        </w:rPr>
        <w:t>объема</w:t>
      </w:r>
      <w:r w:rsidR="00926681" w:rsidRPr="00ED0774">
        <w:rPr>
          <w:color w:val="000000" w:themeColor="text1"/>
        </w:rPr>
        <w:t xml:space="preserve"> </w:t>
      </w:r>
      <w:r w:rsidRPr="00ED0774">
        <w:rPr>
          <w:color w:val="000000" w:themeColor="text1"/>
        </w:rPr>
        <w:t>циркулирующей</w:t>
      </w:r>
      <w:r w:rsidR="00926681" w:rsidRPr="00ED0774">
        <w:rPr>
          <w:color w:val="000000" w:themeColor="text1"/>
        </w:rPr>
        <w:t xml:space="preserve"> </w:t>
      </w:r>
      <w:r w:rsidRPr="00ED0774">
        <w:rPr>
          <w:color w:val="000000" w:themeColor="text1"/>
        </w:rPr>
        <w:t>плазмы</w:t>
      </w:r>
      <w:r w:rsidR="00926681" w:rsidRPr="00ED0774">
        <w:rPr>
          <w:color w:val="000000" w:themeColor="text1"/>
        </w:rPr>
        <w:t xml:space="preserve"> </w:t>
      </w:r>
      <w:r w:rsidRPr="00ED0774">
        <w:rPr>
          <w:color w:val="000000" w:themeColor="text1"/>
        </w:rPr>
        <w:t>за</w:t>
      </w:r>
      <w:r w:rsidR="00926681" w:rsidRPr="00ED0774">
        <w:rPr>
          <w:color w:val="000000" w:themeColor="text1"/>
        </w:rPr>
        <w:t xml:space="preserve"> </w:t>
      </w:r>
      <w:r w:rsidRPr="00ED0774">
        <w:rPr>
          <w:color w:val="000000" w:themeColor="text1"/>
        </w:rPr>
        <w:t>сеанс</w:t>
      </w:r>
      <w:r w:rsidR="00926681" w:rsidRPr="00ED0774">
        <w:rPr>
          <w:color w:val="000000" w:themeColor="text1"/>
        </w:rPr>
        <w:t xml:space="preserve"> </w:t>
      </w:r>
      <w:r w:rsidRPr="00ED0774">
        <w:rPr>
          <w:color w:val="000000" w:themeColor="text1"/>
        </w:rPr>
        <w:t>с</w:t>
      </w:r>
      <w:r w:rsidR="00926681" w:rsidRPr="00ED0774">
        <w:rPr>
          <w:color w:val="000000" w:themeColor="text1"/>
        </w:rPr>
        <w:t xml:space="preserve"> </w:t>
      </w:r>
      <w:r w:rsidRPr="00ED0774">
        <w:rPr>
          <w:color w:val="000000" w:themeColor="text1"/>
        </w:rPr>
        <w:t>замещением</w:t>
      </w:r>
      <w:r w:rsidR="00926681" w:rsidRPr="00ED0774">
        <w:rPr>
          <w:color w:val="000000" w:themeColor="text1"/>
        </w:rPr>
        <w:t xml:space="preserve"> </w:t>
      </w:r>
      <w:r w:rsidRPr="00ED0774">
        <w:rPr>
          <w:color w:val="000000" w:themeColor="text1"/>
        </w:rPr>
        <w:t>альбумином</w:t>
      </w:r>
      <w:r w:rsidR="00651D59" w:rsidRPr="00ED0774">
        <w:rPr>
          <w:color w:val="000000" w:themeColor="text1"/>
        </w:rPr>
        <w:t>**</w:t>
      </w:r>
      <w:r w:rsidRPr="00ED0774">
        <w:rPr>
          <w:color w:val="000000" w:themeColor="text1"/>
        </w:rPr>
        <w:t>)</w:t>
      </w:r>
      <w:r w:rsidR="00926681" w:rsidRPr="00ED0774">
        <w:rPr>
          <w:color w:val="000000" w:themeColor="text1"/>
        </w:rPr>
        <w:t xml:space="preserve"> </w:t>
      </w:r>
      <w:r w:rsidRPr="00ED0774">
        <w:rPr>
          <w:color w:val="000000" w:themeColor="text1"/>
        </w:rPr>
        <w:t>и</w:t>
      </w:r>
      <w:r w:rsidR="00926681" w:rsidRPr="00ED0774">
        <w:rPr>
          <w:color w:val="000000" w:themeColor="text1"/>
        </w:rPr>
        <w:t xml:space="preserve"> </w:t>
      </w:r>
      <w:r w:rsidRPr="00ED0774">
        <w:rPr>
          <w:color w:val="000000" w:themeColor="text1"/>
        </w:rPr>
        <w:t>выполнение</w:t>
      </w:r>
      <w:r w:rsidR="00926681" w:rsidRPr="00ED0774">
        <w:rPr>
          <w:color w:val="000000" w:themeColor="text1"/>
        </w:rPr>
        <w:t xml:space="preserve"> </w:t>
      </w:r>
      <w:r w:rsidRPr="00ED0774">
        <w:rPr>
          <w:color w:val="000000" w:themeColor="text1"/>
        </w:rPr>
        <w:t>трансфузий</w:t>
      </w:r>
      <w:r w:rsidR="00926681" w:rsidRPr="00ED0774">
        <w:rPr>
          <w:color w:val="000000" w:themeColor="text1"/>
        </w:rPr>
        <w:t xml:space="preserve"> </w:t>
      </w:r>
      <w:r w:rsidRPr="00ED0774">
        <w:rPr>
          <w:color w:val="000000" w:themeColor="text1"/>
        </w:rPr>
        <w:t>б</w:t>
      </w:r>
      <w:r w:rsidR="00B8088E" w:rsidRPr="00ED0774">
        <w:rPr>
          <w:color w:val="000000" w:themeColor="text1"/>
        </w:rPr>
        <w:t>ό</w:t>
      </w:r>
      <w:r w:rsidRPr="00ED0774">
        <w:rPr>
          <w:color w:val="000000" w:themeColor="text1"/>
        </w:rPr>
        <w:t>льших</w:t>
      </w:r>
      <w:r w:rsidR="00926681" w:rsidRPr="00ED0774">
        <w:rPr>
          <w:color w:val="000000" w:themeColor="text1"/>
        </w:rPr>
        <w:t xml:space="preserve"> </w:t>
      </w:r>
      <w:r w:rsidRPr="00ED0774">
        <w:rPr>
          <w:color w:val="000000" w:themeColor="text1"/>
        </w:rPr>
        <w:t>(12</w:t>
      </w:r>
      <w:r w:rsidR="00E41799" w:rsidRPr="00ED0774">
        <w:rPr>
          <w:color w:val="000000" w:themeColor="text1"/>
        </w:rPr>
        <w:t>–</w:t>
      </w:r>
      <w:r w:rsidRPr="00ED0774">
        <w:rPr>
          <w:color w:val="000000" w:themeColor="text1"/>
        </w:rPr>
        <w:t>16),</w:t>
      </w:r>
      <w:r w:rsidR="00926681" w:rsidRPr="00ED0774">
        <w:rPr>
          <w:color w:val="000000" w:themeColor="text1"/>
        </w:rPr>
        <w:t xml:space="preserve"> </w:t>
      </w:r>
      <w:r w:rsidRPr="00ED0774">
        <w:rPr>
          <w:color w:val="000000" w:themeColor="text1"/>
        </w:rPr>
        <w:t>чем</w:t>
      </w:r>
      <w:r w:rsidR="00926681" w:rsidRPr="00ED0774">
        <w:rPr>
          <w:color w:val="000000" w:themeColor="text1"/>
        </w:rPr>
        <w:t xml:space="preserve"> </w:t>
      </w:r>
      <w:r w:rsidRPr="00ED0774">
        <w:rPr>
          <w:color w:val="000000" w:themeColor="text1"/>
        </w:rPr>
        <w:t>средние</w:t>
      </w:r>
      <w:r w:rsidR="00926681" w:rsidRPr="00ED0774">
        <w:rPr>
          <w:color w:val="000000" w:themeColor="text1"/>
        </w:rPr>
        <w:t xml:space="preserve"> </w:t>
      </w:r>
      <w:r w:rsidRPr="00ED0774">
        <w:rPr>
          <w:color w:val="000000" w:themeColor="text1"/>
        </w:rPr>
        <w:t>(6</w:t>
      </w:r>
      <w:r w:rsidR="00E41799" w:rsidRPr="00ED0774">
        <w:rPr>
          <w:color w:val="000000" w:themeColor="text1"/>
        </w:rPr>
        <w:t>–</w:t>
      </w:r>
      <w:r w:rsidRPr="00ED0774">
        <w:rPr>
          <w:color w:val="000000" w:themeColor="text1"/>
        </w:rPr>
        <w:t>8)</w:t>
      </w:r>
      <w:r w:rsidR="00926681" w:rsidRPr="00ED0774">
        <w:rPr>
          <w:color w:val="000000" w:themeColor="text1"/>
        </w:rPr>
        <w:t xml:space="preserve"> </w:t>
      </w:r>
      <w:r w:rsidRPr="00ED0774">
        <w:rPr>
          <w:color w:val="000000" w:themeColor="text1"/>
        </w:rPr>
        <w:t>дозы</w:t>
      </w:r>
      <w:r w:rsidR="00926681" w:rsidRPr="00ED0774">
        <w:rPr>
          <w:color w:val="000000" w:themeColor="text1"/>
        </w:rPr>
        <w:t xml:space="preserve"> </w:t>
      </w:r>
      <w:r w:rsidRPr="00ED0774">
        <w:rPr>
          <w:color w:val="000000" w:themeColor="text1"/>
        </w:rPr>
        <w:t>тромбоконцентратов</w:t>
      </w:r>
      <w:r w:rsidR="00926681" w:rsidRPr="00ED0774">
        <w:rPr>
          <w:color w:val="000000" w:themeColor="text1"/>
        </w:rPr>
        <w:t xml:space="preserve"> </w:t>
      </w:r>
      <w:r w:rsidR="00B46E26" w:rsidRPr="00ED0774">
        <w:rPr>
          <w:color w:val="000000" w:themeColor="text1"/>
        </w:rPr>
        <w:fldChar w:fldCharType="begin" w:fldLock="1"/>
      </w:r>
      <w:r w:rsidR="000E616A">
        <w:rPr>
          <w:color w:val="000000" w:themeColor="text1"/>
        </w:rPr>
        <w:instrText>ADDIN CSL_CITATION {"citationItems":[{"id":"ITEM-1","itemData":{"DOI":"10.1016/S0887-7963(00)80007-3","ISSN":"08877963","author":[{"dropping-particle":"","family":"Delaflor-Weiss","given":"Eduardo","non-dropping-particle":"","parse-names":false,"suffix":""},{"dropping-particle":"","family":"Mintz","given":"Paul D","non-dropping-particle":"","parse-names":false,"suffix":""}],"container-title":"Transfusion Medicine Reviews","id":"ITEM-1","issue":"2","issued":{"date-parts":[["2000"]]},"page":"180-196","title":"The evaluation and management of platelet refractoriness and alloimmunization","type":"article-journal","volume":"14"},"uris":["http://www.mendeley.com/documents/?uuid=dcab5a07-d806-3a5e-83f1-e7699ea80386"]}],"mendeley":{"formattedCitation":"[97]","plainTextFormattedCitation":"[97]","previouslyFormattedCitation":"[97]"},"properties":{"noteIndex":0},"schema":"https://github.com/citation-style-language/schema/raw/master/csl-citation.json"}</w:instrText>
      </w:r>
      <w:r w:rsidR="00B46E26" w:rsidRPr="00ED0774">
        <w:rPr>
          <w:color w:val="000000" w:themeColor="text1"/>
        </w:rPr>
        <w:fldChar w:fldCharType="separate"/>
      </w:r>
      <w:r w:rsidR="003E166B">
        <w:rPr>
          <w:noProof/>
          <w:color w:val="000000" w:themeColor="text1"/>
        </w:rPr>
        <w:t>[98</w:t>
      </w:r>
      <w:r w:rsidR="000E616A" w:rsidRPr="000E616A">
        <w:rPr>
          <w:noProof/>
          <w:color w:val="000000" w:themeColor="text1"/>
        </w:rPr>
        <w:t>]</w:t>
      </w:r>
      <w:r w:rsidR="00B46E26" w:rsidRPr="00ED0774">
        <w:rPr>
          <w:color w:val="000000" w:themeColor="text1"/>
        </w:rPr>
        <w:fldChar w:fldCharType="end"/>
      </w:r>
      <w:bookmarkStart w:id="74" w:name="_Hlk18315393"/>
      <w:r w:rsidRPr="00ED0774">
        <w:rPr>
          <w:color w:val="000000" w:themeColor="text1"/>
        </w:rPr>
        <w:t>.</w:t>
      </w:r>
      <w:r w:rsidR="00A11EED" w:rsidRPr="00ED0774">
        <w:rPr>
          <w:color w:val="000000" w:themeColor="text1"/>
        </w:rPr>
        <w:t xml:space="preserve"> </w:t>
      </w:r>
    </w:p>
    <w:p w14:paraId="38532C7D" w14:textId="6E84138E" w:rsidR="00200C14" w:rsidRPr="00ED0774" w:rsidRDefault="00101ED7" w:rsidP="00CC7FEC">
      <w:pPr>
        <w:pStyle w:val="afff6"/>
        <w:divId w:val="488638550"/>
        <w:rPr>
          <w:rStyle w:val="affb"/>
          <w:color w:val="000000" w:themeColor="text1"/>
        </w:rPr>
      </w:pPr>
      <w:r w:rsidRPr="00ED0774">
        <w:rPr>
          <w:rStyle w:val="affb"/>
          <w:color w:val="000000" w:themeColor="text1"/>
        </w:rPr>
        <w:t>Уровень</w:t>
      </w:r>
      <w:r w:rsidR="00926681" w:rsidRPr="00ED0774">
        <w:rPr>
          <w:rStyle w:val="affb"/>
          <w:color w:val="000000" w:themeColor="text1"/>
        </w:rPr>
        <w:t xml:space="preserve"> </w:t>
      </w:r>
      <w:r w:rsidRPr="00ED0774">
        <w:rPr>
          <w:rStyle w:val="affb"/>
          <w:color w:val="000000" w:themeColor="text1"/>
        </w:rPr>
        <w:t>убедительности</w:t>
      </w:r>
      <w:r w:rsidR="00926681" w:rsidRPr="00ED0774">
        <w:rPr>
          <w:rStyle w:val="affb"/>
          <w:color w:val="000000" w:themeColor="text1"/>
        </w:rPr>
        <w:t xml:space="preserve"> </w:t>
      </w:r>
      <w:r w:rsidRPr="00ED0774">
        <w:rPr>
          <w:rStyle w:val="affb"/>
          <w:color w:val="000000" w:themeColor="text1"/>
        </w:rPr>
        <w:t>рекомендаций</w:t>
      </w:r>
      <w:r w:rsidR="00926681" w:rsidRPr="00ED0774">
        <w:rPr>
          <w:rStyle w:val="affb"/>
          <w:color w:val="000000" w:themeColor="text1"/>
        </w:rPr>
        <w:t xml:space="preserve"> </w:t>
      </w:r>
      <w:r w:rsidRPr="00ED0774">
        <w:rPr>
          <w:rStyle w:val="affb"/>
          <w:color w:val="000000" w:themeColor="text1"/>
        </w:rPr>
        <w:t>–</w:t>
      </w:r>
      <w:r w:rsidR="00926681" w:rsidRPr="00ED0774">
        <w:rPr>
          <w:rStyle w:val="affb"/>
          <w:color w:val="000000" w:themeColor="text1"/>
        </w:rPr>
        <w:t xml:space="preserve"> </w:t>
      </w:r>
      <w:r w:rsidR="00B46E26" w:rsidRPr="00ED0774">
        <w:rPr>
          <w:rStyle w:val="affb"/>
          <w:color w:val="000000" w:themeColor="text1"/>
          <w:lang w:val="en-US"/>
        </w:rPr>
        <w:t>C</w:t>
      </w:r>
      <w:r w:rsidR="00926681" w:rsidRPr="00ED0774">
        <w:rPr>
          <w:rStyle w:val="affb"/>
          <w:color w:val="000000" w:themeColor="text1"/>
        </w:rPr>
        <w:t xml:space="preserve"> </w:t>
      </w:r>
      <w:r w:rsidR="00D80AC9" w:rsidRPr="00ED0774">
        <w:rPr>
          <w:rStyle w:val="affb"/>
          <w:color w:val="000000" w:themeColor="text1"/>
        </w:rPr>
        <w:t>(уровень</w:t>
      </w:r>
      <w:r w:rsidR="00926681" w:rsidRPr="00ED0774">
        <w:rPr>
          <w:rStyle w:val="affb"/>
          <w:color w:val="000000" w:themeColor="text1"/>
        </w:rPr>
        <w:t xml:space="preserve"> </w:t>
      </w:r>
      <w:r w:rsidR="00D80AC9" w:rsidRPr="00ED0774">
        <w:rPr>
          <w:rStyle w:val="affb"/>
          <w:color w:val="000000" w:themeColor="text1"/>
        </w:rPr>
        <w:t>достоверности</w:t>
      </w:r>
      <w:r w:rsidR="00926681" w:rsidRPr="00ED0774">
        <w:rPr>
          <w:rStyle w:val="affb"/>
          <w:color w:val="000000" w:themeColor="text1"/>
        </w:rPr>
        <w:t xml:space="preserve"> </w:t>
      </w:r>
      <w:r w:rsidR="00D80AC9" w:rsidRPr="00ED0774">
        <w:rPr>
          <w:rStyle w:val="affb"/>
          <w:color w:val="000000" w:themeColor="text1"/>
        </w:rPr>
        <w:t>доказательств</w:t>
      </w:r>
      <w:r w:rsidR="00926681" w:rsidRPr="00ED0774">
        <w:rPr>
          <w:rStyle w:val="affb"/>
          <w:color w:val="000000" w:themeColor="text1"/>
        </w:rPr>
        <w:t xml:space="preserve"> </w:t>
      </w:r>
      <w:r w:rsidR="00D80AC9" w:rsidRPr="00ED0774">
        <w:rPr>
          <w:rStyle w:val="affb"/>
          <w:color w:val="000000" w:themeColor="text1"/>
        </w:rPr>
        <w:t>–</w:t>
      </w:r>
      <w:r w:rsidR="00926681" w:rsidRPr="00ED0774">
        <w:rPr>
          <w:rStyle w:val="affb"/>
          <w:color w:val="000000" w:themeColor="text1"/>
        </w:rPr>
        <w:t xml:space="preserve"> </w:t>
      </w:r>
      <w:r w:rsidR="00275871" w:rsidRPr="00ED0774">
        <w:rPr>
          <w:rStyle w:val="affb"/>
          <w:color w:val="000000" w:themeColor="text1"/>
        </w:rPr>
        <w:t>5</w:t>
      </w:r>
      <w:r w:rsidR="004D6590" w:rsidRPr="00ED0774">
        <w:rPr>
          <w:rStyle w:val="affb"/>
          <w:color w:val="000000" w:themeColor="text1"/>
        </w:rPr>
        <w:t>)</w:t>
      </w:r>
      <w:bookmarkStart w:id="75" w:name="_Hlk17898955"/>
    </w:p>
    <w:p w14:paraId="69DE8363" w14:textId="5E156FBA" w:rsidR="000120D6" w:rsidRPr="00ED0774" w:rsidRDefault="00D80AC9" w:rsidP="00CC7FEC">
      <w:pPr>
        <w:pStyle w:val="10"/>
        <w:divId w:val="488638550"/>
        <w:rPr>
          <w:lang w:val="en-US"/>
        </w:rPr>
      </w:pPr>
      <w:r w:rsidRPr="00ED0774">
        <w:rPr>
          <w:rStyle w:val="affb"/>
        </w:rPr>
        <w:t>Рекомендуется</w:t>
      </w:r>
      <w:r w:rsidR="00926681" w:rsidRPr="00ED0774">
        <w:rPr>
          <w:rStyle w:val="affb"/>
        </w:rPr>
        <w:t xml:space="preserve"> </w:t>
      </w:r>
      <w:r w:rsidR="008E0118" w:rsidRPr="00ED0774">
        <w:rPr>
          <w:rStyle w:val="affb"/>
          <w:b w:val="0"/>
        </w:rPr>
        <w:t>у</w:t>
      </w:r>
      <w:r w:rsidR="00926681" w:rsidRPr="00ED0774">
        <w:rPr>
          <w:rStyle w:val="affb"/>
        </w:rPr>
        <w:t xml:space="preserve"> </w:t>
      </w:r>
      <w:r w:rsidR="008E0118" w:rsidRPr="00ED0774">
        <w:rPr>
          <w:rStyle w:val="affb"/>
          <w:b w:val="0"/>
        </w:rPr>
        <w:t>пациентов</w:t>
      </w:r>
      <w:r w:rsidR="00926681" w:rsidRPr="00ED0774">
        <w:rPr>
          <w:b/>
        </w:rPr>
        <w:t xml:space="preserve"> </w:t>
      </w:r>
      <w:r w:rsidR="00D002E2" w:rsidRPr="00ED0774">
        <w:t>с</w:t>
      </w:r>
      <w:r w:rsidR="00926681" w:rsidRPr="00ED0774">
        <w:t xml:space="preserve"> </w:t>
      </w:r>
      <w:r w:rsidR="00D002E2" w:rsidRPr="00ED0774">
        <w:t>ОМЛ</w:t>
      </w:r>
      <w:r w:rsidR="00926681" w:rsidRPr="00ED0774">
        <w:t xml:space="preserve"> </w:t>
      </w:r>
      <w:r w:rsidRPr="00ED0774">
        <w:t>поддерживать</w:t>
      </w:r>
      <w:r w:rsidR="00926681" w:rsidRPr="00ED0774">
        <w:t xml:space="preserve"> </w:t>
      </w:r>
      <w:r w:rsidRPr="00ED0774">
        <w:t>целевые</w:t>
      </w:r>
      <w:r w:rsidR="00926681" w:rsidRPr="00ED0774">
        <w:t xml:space="preserve"> </w:t>
      </w:r>
      <w:r w:rsidRPr="00ED0774">
        <w:t>показатели</w:t>
      </w:r>
      <w:r w:rsidR="00926681" w:rsidRPr="00ED0774">
        <w:t xml:space="preserve"> </w:t>
      </w:r>
      <w:r w:rsidRPr="00ED0774">
        <w:t>гемоглобина</w:t>
      </w:r>
      <w:r w:rsidR="00926681" w:rsidRPr="00ED0774">
        <w:t xml:space="preserve"> </w:t>
      </w:r>
      <w:r w:rsidR="00D002E2" w:rsidRPr="00ED0774">
        <w:t>трансфузиями</w:t>
      </w:r>
      <w:r w:rsidR="00926681" w:rsidRPr="00ED0774">
        <w:t xml:space="preserve"> </w:t>
      </w:r>
      <w:r w:rsidR="00D002E2" w:rsidRPr="00ED0774">
        <w:t>эритроцит</w:t>
      </w:r>
      <w:r w:rsidR="00A51A18" w:rsidRPr="00ED0774">
        <w:t>содержащих</w:t>
      </w:r>
      <w:r w:rsidR="00926681" w:rsidRPr="00ED0774">
        <w:t xml:space="preserve"> </w:t>
      </w:r>
      <w:r w:rsidR="00D002E2" w:rsidRPr="00ED0774">
        <w:t>сред</w:t>
      </w:r>
      <w:r w:rsidR="00926681" w:rsidRPr="00ED0774">
        <w:t xml:space="preserve"> </w:t>
      </w:r>
      <w:r w:rsidRPr="00ED0774">
        <w:t>на</w:t>
      </w:r>
      <w:r w:rsidR="00926681" w:rsidRPr="00ED0774">
        <w:t xml:space="preserve"> </w:t>
      </w:r>
      <w:r w:rsidRPr="00ED0774">
        <w:t>уровне</w:t>
      </w:r>
      <w:r w:rsidR="00926681" w:rsidRPr="00ED0774">
        <w:t xml:space="preserve"> </w:t>
      </w:r>
      <w:r w:rsidRPr="00ED0774">
        <w:t>не</w:t>
      </w:r>
      <w:r w:rsidR="00926681" w:rsidRPr="00ED0774">
        <w:t xml:space="preserve"> </w:t>
      </w:r>
      <w:r w:rsidRPr="00ED0774">
        <w:t>ниже</w:t>
      </w:r>
      <w:r w:rsidR="00926681" w:rsidRPr="00ED0774">
        <w:t xml:space="preserve"> </w:t>
      </w:r>
      <w:r w:rsidRPr="00ED0774">
        <w:t>80</w:t>
      </w:r>
      <w:r w:rsidR="00926681" w:rsidRPr="00ED0774">
        <w:t xml:space="preserve"> </w:t>
      </w:r>
      <w:r w:rsidRPr="00ED0774">
        <w:t>г/л</w:t>
      </w:r>
      <w:r w:rsidR="00926681" w:rsidRPr="00ED0774">
        <w:t xml:space="preserve"> </w:t>
      </w:r>
      <w:r w:rsidRPr="00ED0774">
        <w:t>(гематокрит</w:t>
      </w:r>
      <w:r w:rsidR="00926681" w:rsidRPr="00ED0774">
        <w:t xml:space="preserve"> </w:t>
      </w:r>
      <w:r w:rsidRPr="00ED0774">
        <w:t>не</w:t>
      </w:r>
      <w:r w:rsidR="00926681" w:rsidRPr="00ED0774">
        <w:t xml:space="preserve"> </w:t>
      </w:r>
      <w:r w:rsidRPr="00ED0774">
        <w:t>менее</w:t>
      </w:r>
      <w:r w:rsidR="00926681" w:rsidRPr="00ED0774">
        <w:t xml:space="preserve"> </w:t>
      </w:r>
      <w:r w:rsidRPr="00ED0774">
        <w:t>20</w:t>
      </w:r>
      <w:r w:rsidR="00926681" w:rsidRPr="00ED0774">
        <w:t xml:space="preserve"> </w:t>
      </w:r>
      <w:r w:rsidRPr="00ED0774">
        <w:t>%)</w:t>
      </w:r>
      <w:r w:rsidR="00926681" w:rsidRPr="00ED0774">
        <w:t xml:space="preserve"> </w:t>
      </w:r>
      <w:r w:rsidR="00B46E26" w:rsidRPr="00ED0774">
        <w:fldChar w:fldCharType="begin" w:fldLock="1"/>
      </w:r>
      <w:r w:rsidR="000E616A">
        <w:instrText>ADDIN CSL_CITATION {"citationItems":[{"id":"ITEM-1","itemData":{"DOI":"10.1111/trf.13658","ISSN":"15372995","abstract":"BACKGROUND Red blood cell (RBC) transfusion thresholds have yet to be examined in large randomized trials in hematologic malignancies. This pilot study in acute leukemia uses a restrictive compared to a liberal transfusion strategy. STUDY DESIGN AND METHODS A randomized (2:1) study was conducted of restrictive (LOW) hemoglobin (Hb) trigger (7 g/dL) compared to higher (HIGH) Hb trigger (8 g/dL). The primary outcome was feasibility of conducting a larger trial. The four requirements for success required that more than 50% of the eligible patients could be consented, more than 75% of the patients randomized to the LOW arm tolerated the transfusion trigger, fewer than 15% of patients crossed over from the LOW arm to the HIGH arm, and no indication for the need to pause the study for safety concerns. Secondary outcomes included fatigue, bleeding, and RBCs and platelets transfused. RESULTS Ninety patients were consented and randomly assigned to LOW to HIGH. The four criteria for the primary objective of feasibility were met. When the number of units transfused was compared, adjusting for baseline Hb, the LOW arm was transfused on average 8.0 (95% confidence interval [CI], 6.9-9.1) units/patient while the HIGH arm received 11.7 (95% CI, 10.1-13.2) units (p = 0.0003). There was no significant difference in bleeding events or neutropenic fevers between study arms. CONCLUSION This study establishes feasibility for trial of Hb thresholds in leukemia through demonstration of success in all primary outcome metrics and a favorable safety profile. This population requires further study to evaluate the equivalence of liberal and restrictive transfusion thresholds in this unique clinical setting.","author":[{"dropping-particle":"","family":"DeZern","given":"Amy E.","non-dropping-particle":"","parse-names":false,"suffix":""},{"dropping-particle":"","family":"Williams","given":"Katherine","non-dropping-particle":"","parse-names":false,"suffix":""},{"dropping-particle":"","family":"Zahurak","given":"Marianna","non-dropping-particle":"","parse-names":false,"suffix":""},{"dropping-particle":"","family":"Hand","given":"Wesley","non-dropping-particle":"","parse-names":false,"suffix":""},{"dropping-particle":"","family":"Stephens","given":"R. Scott","non-dropping-particle":"","parse-names":false,"suffix":""},{"dropping-particle":"","family":"King","given":"Karen E.","non-dropping-particle":"","parse-names":false,"suffix":""},{"dropping-particle":"","family":"Frank","given":"Steven M.","non-dropping-particle":"","parse-names":false,"suffix":""},{"dropping-particle":"","family":"Ness","given":"Paul M.","non-dropping-particle":"","parse-names":false,"suffix":""}],"container-title":"Transfusion","id":"ITEM-1","issue":"7","issued":{"date-parts":[["2016"]]},"page":"1750-1757","title":"Red blood cell transfusion triggers in acute leukemia: a randomized pilot study","type":"article-journal","volume":"56"},"uris":["http://www.mendeley.com/documents/?uuid=95328e6a-8a9d-3813-bea8-e3c9ec7bd0fe"]}],"mendeley":{"formattedCitation":"[98]","plainTextFormattedCitation":"[98]","previouslyFormattedCitation":"[98]"},"properties":{"noteIndex":0},"schema":"https://github.com/citation-style-language/schema/raw/master/csl-citation.json"}</w:instrText>
      </w:r>
      <w:r w:rsidR="00B46E26" w:rsidRPr="00ED0774">
        <w:fldChar w:fldCharType="separate"/>
      </w:r>
      <w:r w:rsidR="003E166B">
        <w:rPr>
          <w:noProof/>
        </w:rPr>
        <w:t>[99</w:t>
      </w:r>
      <w:r w:rsidR="000E616A" w:rsidRPr="000E616A">
        <w:rPr>
          <w:noProof/>
        </w:rPr>
        <w:t>]</w:t>
      </w:r>
      <w:r w:rsidR="00B46E26" w:rsidRPr="00ED0774">
        <w:fldChar w:fldCharType="end"/>
      </w:r>
      <w:r w:rsidRPr="00ED0774">
        <w:t>.</w:t>
      </w:r>
      <w:r w:rsidR="00A11EED" w:rsidRPr="00ED0774">
        <w:rPr>
          <w:lang w:val="en-US"/>
        </w:rPr>
        <w:t xml:space="preserve"> </w:t>
      </w:r>
    </w:p>
    <w:p w14:paraId="78D4C18E" w14:textId="019250C1" w:rsidR="00110416" w:rsidRPr="00ED0774" w:rsidRDefault="00110416" w:rsidP="00F0118E">
      <w:pPr>
        <w:pStyle w:val="afff6"/>
        <w:divId w:val="488638550"/>
        <w:rPr>
          <w:rStyle w:val="affb"/>
          <w:color w:val="000000" w:themeColor="text1"/>
        </w:rPr>
      </w:pPr>
      <w:r w:rsidRPr="00ED0774">
        <w:rPr>
          <w:rStyle w:val="affb"/>
          <w:color w:val="000000" w:themeColor="text1"/>
        </w:rPr>
        <w:t>Уровень убедительности рекомендаций – B (уровень достоверности доказательств – 2</w:t>
      </w:r>
      <w:r w:rsidR="008B28A5" w:rsidRPr="00ED0774">
        <w:rPr>
          <w:rStyle w:val="affb"/>
          <w:color w:val="000000" w:themeColor="text1"/>
        </w:rPr>
        <w:t>)</w:t>
      </w:r>
    </w:p>
    <w:p w14:paraId="34AE525A" w14:textId="072209F3" w:rsidR="000120D6" w:rsidRPr="00ED0774" w:rsidRDefault="00466146" w:rsidP="00CC7FEC">
      <w:pPr>
        <w:pStyle w:val="10"/>
        <w:divId w:val="488638550"/>
      </w:pPr>
      <w:r w:rsidRPr="00ED0774">
        <w:rPr>
          <w:rStyle w:val="affb"/>
        </w:rPr>
        <w:t>Рекомендуется</w:t>
      </w:r>
      <w:r w:rsidR="00926681" w:rsidRPr="00ED0774">
        <w:rPr>
          <w:rStyle w:val="affb"/>
        </w:rPr>
        <w:t xml:space="preserve"> </w:t>
      </w:r>
      <w:r w:rsidRPr="00ED0774">
        <w:rPr>
          <w:rStyle w:val="affb"/>
          <w:b w:val="0"/>
          <w:bCs w:val="0"/>
        </w:rPr>
        <w:t>при</w:t>
      </w:r>
      <w:r w:rsidR="00926681" w:rsidRPr="00ED0774">
        <w:rPr>
          <w:rStyle w:val="affb"/>
          <w:b w:val="0"/>
          <w:bCs w:val="0"/>
        </w:rPr>
        <w:t xml:space="preserve"> </w:t>
      </w:r>
      <w:r w:rsidRPr="00ED0774">
        <w:rPr>
          <w:rStyle w:val="affb"/>
          <w:b w:val="0"/>
          <w:bCs w:val="0"/>
        </w:rPr>
        <w:t>наличии</w:t>
      </w:r>
      <w:r w:rsidR="00926681" w:rsidRPr="00ED0774">
        <w:rPr>
          <w:rStyle w:val="affb"/>
        </w:rPr>
        <w:t xml:space="preserve"> </w:t>
      </w:r>
      <w:r w:rsidRPr="00ED0774">
        <w:rPr>
          <w:rStyle w:val="affb"/>
          <w:b w:val="0"/>
        </w:rPr>
        <w:t>нарушений</w:t>
      </w:r>
      <w:r w:rsidR="00926681" w:rsidRPr="00ED0774">
        <w:rPr>
          <w:rStyle w:val="affb"/>
          <w:b w:val="0"/>
        </w:rPr>
        <w:t xml:space="preserve"> </w:t>
      </w:r>
      <w:r w:rsidRPr="00ED0774">
        <w:rPr>
          <w:rStyle w:val="affb"/>
          <w:b w:val="0"/>
        </w:rPr>
        <w:t>плазменного</w:t>
      </w:r>
      <w:r w:rsidR="00926681" w:rsidRPr="00ED0774">
        <w:rPr>
          <w:rStyle w:val="affb"/>
          <w:b w:val="0"/>
        </w:rPr>
        <w:t xml:space="preserve"> </w:t>
      </w:r>
      <w:r w:rsidRPr="00ED0774">
        <w:rPr>
          <w:rStyle w:val="affb"/>
          <w:b w:val="0"/>
        </w:rPr>
        <w:t>гемостаза</w:t>
      </w:r>
      <w:r w:rsidR="00926681" w:rsidRPr="00ED0774">
        <w:rPr>
          <w:rStyle w:val="affb"/>
          <w:b w:val="0"/>
        </w:rPr>
        <w:t xml:space="preserve"> </w:t>
      </w:r>
      <w:r w:rsidRPr="00ED0774">
        <w:rPr>
          <w:rStyle w:val="affb"/>
          <w:b w:val="0"/>
        </w:rPr>
        <w:t>(гипо-</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гиперкоагуляция)</w:t>
      </w:r>
      <w:r w:rsidR="00926681" w:rsidRPr="00ED0774">
        <w:rPr>
          <w:rStyle w:val="affb"/>
          <w:b w:val="0"/>
        </w:rPr>
        <w:t xml:space="preserve"> </w:t>
      </w:r>
      <w:r w:rsidRPr="00ED0774">
        <w:rPr>
          <w:rStyle w:val="affb"/>
          <w:b w:val="0"/>
        </w:rPr>
        <w:t>выполнение</w:t>
      </w:r>
      <w:r w:rsidR="00926681" w:rsidRPr="00ED0774">
        <w:rPr>
          <w:rStyle w:val="affb"/>
          <w:b w:val="0"/>
        </w:rPr>
        <w:t xml:space="preserve"> </w:t>
      </w:r>
      <w:r w:rsidRPr="00ED0774">
        <w:rPr>
          <w:rStyle w:val="affb"/>
          <w:b w:val="0"/>
        </w:rPr>
        <w:t>трансфузии</w:t>
      </w:r>
      <w:r w:rsidR="00926681" w:rsidRPr="00ED0774">
        <w:rPr>
          <w:rStyle w:val="affb"/>
          <w:b w:val="0"/>
        </w:rPr>
        <w:t xml:space="preserve"> </w:t>
      </w:r>
      <w:r w:rsidRPr="00ED0774">
        <w:rPr>
          <w:rStyle w:val="affb"/>
          <w:b w:val="0"/>
        </w:rPr>
        <w:t>препаратов</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компонентов</w:t>
      </w:r>
      <w:r w:rsidR="00926681" w:rsidRPr="00ED0774">
        <w:rPr>
          <w:rStyle w:val="affb"/>
          <w:b w:val="0"/>
        </w:rPr>
        <w:t xml:space="preserve"> </w:t>
      </w:r>
      <w:r w:rsidRPr="00ED0774">
        <w:rPr>
          <w:rStyle w:val="affb"/>
          <w:b w:val="0"/>
        </w:rPr>
        <w:t>крови</w:t>
      </w:r>
      <w:r w:rsidR="00926681" w:rsidRPr="00ED0774">
        <w:rPr>
          <w:rStyle w:val="affb"/>
          <w:b w:val="0"/>
        </w:rPr>
        <w:t xml:space="preserve"> </w:t>
      </w:r>
      <w:r w:rsidRPr="00ED0774">
        <w:rPr>
          <w:rStyle w:val="affb"/>
          <w:b w:val="0"/>
        </w:rPr>
        <w:t>(свежезамороженная</w:t>
      </w:r>
      <w:r w:rsidR="00926681" w:rsidRPr="00ED0774">
        <w:rPr>
          <w:rStyle w:val="affb"/>
          <w:b w:val="0"/>
        </w:rPr>
        <w:t xml:space="preserve"> </w:t>
      </w:r>
      <w:r w:rsidRPr="00ED0774">
        <w:rPr>
          <w:rStyle w:val="affb"/>
          <w:b w:val="0"/>
        </w:rPr>
        <w:t>плазма,</w:t>
      </w:r>
      <w:r w:rsidR="00926681" w:rsidRPr="00ED0774">
        <w:rPr>
          <w:rStyle w:val="affb"/>
          <w:b w:val="0"/>
        </w:rPr>
        <w:t xml:space="preserve"> </w:t>
      </w:r>
      <w:r w:rsidRPr="00ED0774">
        <w:rPr>
          <w:rStyle w:val="affb"/>
          <w:b w:val="0"/>
        </w:rPr>
        <w:t>криопреципитат,</w:t>
      </w:r>
      <w:r w:rsidR="00926681" w:rsidRPr="00ED0774">
        <w:rPr>
          <w:rStyle w:val="affb"/>
          <w:b w:val="0"/>
        </w:rPr>
        <w:t xml:space="preserve"> </w:t>
      </w:r>
      <w:r w:rsidRPr="00ED0774">
        <w:rPr>
          <w:rStyle w:val="affb"/>
          <w:b w:val="0"/>
        </w:rPr>
        <w:t>антитромбин</w:t>
      </w:r>
      <w:r w:rsidR="00926681" w:rsidRPr="00ED0774">
        <w:rPr>
          <w:rStyle w:val="affb"/>
          <w:b w:val="0"/>
        </w:rPr>
        <w:t xml:space="preserve"> </w:t>
      </w:r>
      <w:r w:rsidRPr="00ED0774">
        <w:rPr>
          <w:rStyle w:val="affb"/>
          <w:b w:val="0"/>
          <w:lang w:val="en-US"/>
        </w:rPr>
        <w:t>III</w:t>
      </w:r>
      <w:r w:rsidRPr="00ED0774">
        <w:rPr>
          <w:rStyle w:val="affb"/>
          <w:b w:val="0"/>
        </w:rPr>
        <w:t>)</w:t>
      </w:r>
      <w:r w:rsidR="00926681" w:rsidRPr="00ED0774">
        <w:rPr>
          <w:rStyle w:val="affb"/>
          <w:b w:val="0"/>
        </w:rPr>
        <w:t xml:space="preserve"> </w:t>
      </w:r>
      <w:r w:rsidR="008858F0" w:rsidRPr="00ED0774">
        <w:rPr>
          <w:rStyle w:val="affb"/>
          <w:b w:val="0"/>
        </w:rPr>
        <w:fldChar w:fldCharType="begin" w:fldLock="1"/>
      </w:r>
      <w:r w:rsidR="000E616A">
        <w:rPr>
          <w:rStyle w:val="affb"/>
          <w:b w:val="0"/>
        </w:rPr>
        <w:instrText>ADDIN CSL_CITATION {"citationItems":[{"id":"ITEM-1","itemData":{"DOI":"10.1182/asheducation-2013.1.638","ISSN":"15204383","abstract":"Transfusion of blood and blood components has been a routine practice for more than half a century. The rationale supporting this practice is that replacement of blood loss should be beneficial for the patient. This assumption has constituted the underpinning of transfusion medicine for many decades. Only over the past 20 years, we have seen a more concerted effort to answer very basic questions regarding the value of transfusion therapy. An assessment of the value of transfusion based on well-designed and appropriately powered randomized, controlled trials is the first step in optimizing transfusion practices. Systematic reviews provide the second step by building the knowledge base necessary to assess the impact of transfusion practice on patient outcomes. The third step is the development of clinical practice guidelines, and this occurs when systematic reviews are interpreted by individuals with expertise in transfusion medicine. Such guidelines are typically supported by professional organizations and/or health authorities. Implementation of clinical practice guidelines can be challenging, especially in an area as heterogeneous as transfusion medicine. However, clinical practice guidelines are necessary for the practice of evidence-based medicine, which optimizes patient care and improves patient outcomes. This review focuses on clinical practice guidelines for transfusion of three blood components: RBCs, platelets and plasma. In addition, we provide the approach used to implement clinical practice guidelines at our own institution.","author":[{"dropping-particle":"","family":"Szczepiorkowski","given":"Zbigniew M.","non-dropping-particle":"","parse-names":false,"suffix":""},{"dropping-particle":"","family":"Dunbar","given":"Nancy M.","non-dropping-particle":"","parse-names":false,"suffix":""}],"container-title":"Hematology / the Education Program of the American Society of Hematology. American Society of Hematology. Education Program","id":"ITEM-1","issued":{"date-parts":[["2013"]]},"page":"638-644","title":"Transfusion guidelines: when to transfuse.","type":"article","volume":"2013"},"uris":["http://www.mendeley.com/documents/?uuid=25954b3b-c71d-3368-b265-739714ca1daa"]}],"mendeley":{"formattedCitation":"[99]","plainTextFormattedCitation":"[99]","previouslyFormattedCitation":"[99]"},"properties":{"noteIndex":0},"schema":"https://github.com/citation-style-language/schema/raw/master/csl-citation.json"}</w:instrText>
      </w:r>
      <w:r w:rsidR="008858F0" w:rsidRPr="00ED0774">
        <w:rPr>
          <w:rStyle w:val="affb"/>
          <w:b w:val="0"/>
        </w:rPr>
        <w:fldChar w:fldCharType="separate"/>
      </w:r>
      <w:r w:rsidR="003E166B">
        <w:rPr>
          <w:rStyle w:val="affb"/>
          <w:b w:val="0"/>
          <w:noProof/>
        </w:rPr>
        <w:t>[100</w:t>
      </w:r>
      <w:r w:rsidR="000E616A" w:rsidRPr="000E616A">
        <w:rPr>
          <w:rStyle w:val="affb"/>
          <w:b w:val="0"/>
          <w:noProof/>
        </w:rPr>
        <w:t>]</w:t>
      </w:r>
      <w:r w:rsidR="008858F0" w:rsidRPr="00ED0774">
        <w:rPr>
          <w:rStyle w:val="affb"/>
          <w:b w:val="0"/>
        </w:rPr>
        <w:fldChar w:fldCharType="end"/>
      </w:r>
      <w:r w:rsidRPr="00ED0774">
        <w:t>.</w:t>
      </w:r>
      <w:r w:rsidR="00A11EED" w:rsidRPr="00ED0774">
        <w:t xml:space="preserve"> </w:t>
      </w:r>
    </w:p>
    <w:p w14:paraId="1E9A1C57" w14:textId="4E254416" w:rsidR="00466146" w:rsidRPr="00ED0774" w:rsidRDefault="00101ED7" w:rsidP="00CC7FEC">
      <w:pPr>
        <w:pStyle w:val="afff6"/>
        <w:divId w:val="48863855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466146" w:rsidRPr="00ED0774">
        <w:rPr>
          <w:rStyle w:val="affb"/>
          <w:lang w:val="en-US"/>
        </w:rPr>
        <w:t>C</w:t>
      </w:r>
      <w:r w:rsidR="00926681" w:rsidRPr="00ED0774">
        <w:rPr>
          <w:rStyle w:val="affb"/>
        </w:rPr>
        <w:t xml:space="preserve"> </w:t>
      </w:r>
      <w:r w:rsidR="00466146" w:rsidRPr="00ED0774">
        <w:rPr>
          <w:rStyle w:val="affb"/>
        </w:rPr>
        <w:t>(уровень</w:t>
      </w:r>
      <w:r w:rsidR="00926681" w:rsidRPr="00ED0774">
        <w:rPr>
          <w:rStyle w:val="affb"/>
        </w:rPr>
        <w:t xml:space="preserve"> </w:t>
      </w:r>
      <w:r w:rsidR="00466146" w:rsidRPr="00ED0774">
        <w:rPr>
          <w:rStyle w:val="affb"/>
        </w:rPr>
        <w:t>достоверности</w:t>
      </w:r>
      <w:r w:rsidR="00926681" w:rsidRPr="00ED0774">
        <w:rPr>
          <w:rStyle w:val="affb"/>
        </w:rPr>
        <w:t xml:space="preserve"> </w:t>
      </w:r>
      <w:r w:rsidR="00466146" w:rsidRPr="00ED0774">
        <w:rPr>
          <w:rStyle w:val="affb"/>
        </w:rPr>
        <w:t>доказательств</w:t>
      </w:r>
      <w:r w:rsidR="00926681" w:rsidRPr="00ED0774">
        <w:rPr>
          <w:rStyle w:val="affb"/>
        </w:rPr>
        <w:t xml:space="preserve"> </w:t>
      </w:r>
      <w:r w:rsidR="00466146" w:rsidRPr="00ED0774">
        <w:rPr>
          <w:rStyle w:val="affb"/>
        </w:rPr>
        <w:t>–</w:t>
      </w:r>
      <w:r w:rsidR="00926681" w:rsidRPr="00ED0774">
        <w:rPr>
          <w:rStyle w:val="affb"/>
        </w:rPr>
        <w:t xml:space="preserve"> </w:t>
      </w:r>
      <w:r w:rsidR="00466146" w:rsidRPr="00ED0774">
        <w:rPr>
          <w:rStyle w:val="affb"/>
        </w:rPr>
        <w:t>5)</w:t>
      </w:r>
    </w:p>
    <w:p w14:paraId="193E00B0" w14:textId="77777777" w:rsidR="00466146" w:rsidRPr="00ED0774" w:rsidRDefault="00101ED7" w:rsidP="00705E68">
      <w:pPr>
        <w:pStyle w:val="afd"/>
        <w:spacing w:beforeAutospacing="0" w:afterAutospacing="0" w:line="360" w:lineRule="auto"/>
        <w:ind w:firstLine="709"/>
        <w:contextualSpacing/>
        <w:divId w:val="488638550"/>
      </w:pPr>
      <w:r w:rsidRPr="00ED0774">
        <w:rPr>
          <w:rStyle w:val="affb"/>
        </w:rPr>
        <w:t>Комментарий:</w:t>
      </w:r>
      <w:r w:rsidR="00926681" w:rsidRPr="00ED0774">
        <w:rPr>
          <w:rStyle w:val="affc"/>
        </w:rPr>
        <w:t xml:space="preserve"> </w:t>
      </w:r>
      <w:r w:rsidR="00200C14" w:rsidRPr="00ED0774">
        <w:rPr>
          <w:rStyle w:val="affc"/>
        </w:rPr>
        <w:t>п</w:t>
      </w:r>
      <w:r w:rsidR="00466146" w:rsidRPr="00ED0774">
        <w:rPr>
          <w:rStyle w:val="affc"/>
        </w:rPr>
        <w:t>оказания</w:t>
      </w:r>
      <w:r w:rsidR="00926681" w:rsidRPr="00ED0774">
        <w:rPr>
          <w:rStyle w:val="affc"/>
        </w:rPr>
        <w:t xml:space="preserve"> </w:t>
      </w:r>
      <w:r w:rsidR="00466146" w:rsidRPr="00ED0774">
        <w:rPr>
          <w:rStyle w:val="affc"/>
        </w:rPr>
        <w:t>и</w:t>
      </w:r>
      <w:r w:rsidR="00926681" w:rsidRPr="00ED0774">
        <w:rPr>
          <w:rStyle w:val="affc"/>
        </w:rPr>
        <w:t xml:space="preserve"> </w:t>
      </w:r>
      <w:r w:rsidR="00466146" w:rsidRPr="00ED0774">
        <w:rPr>
          <w:rStyle w:val="affc"/>
        </w:rPr>
        <w:t>объем</w:t>
      </w:r>
      <w:r w:rsidR="00926681" w:rsidRPr="00ED0774">
        <w:rPr>
          <w:rStyle w:val="affc"/>
        </w:rPr>
        <w:t xml:space="preserve"> </w:t>
      </w:r>
      <w:r w:rsidR="00466146" w:rsidRPr="00ED0774">
        <w:rPr>
          <w:rStyle w:val="affc"/>
        </w:rPr>
        <w:t>трансфузионной</w:t>
      </w:r>
      <w:r w:rsidR="00926681" w:rsidRPr="00ED0774">
        <w:rPr>
          <w:rStyle w:val="affc"/>
        </w:rPr>
        <w:t xml:space="preserve"> </w:t>
      </w:r>
      <w:r w:rsidR="00466146" w:rsidRPr="00ED0774">
        <w:rPr>
          <w:rStyle w:val="affc"/>
        </w:rPr>
        <w:t>поддержки</w:t>
      </w:r>
      <w:r w:rsidR="00926681" w:rsidRPr="00ED0774">
        <w:rPr>
          <w:rStyle w:val="affc"/>
        </w:rPr>
        <w:t xml:space="preserve"> </w:t>
      </w:r>
      <w:r w:rsidR="00466146" w:rsidRPr="00ED0774">
        <w:rPr>
          <w:rStyle w:val="affc"/>
        </w:rPr>
        <w:t>определя</w:t>
      </w:r>
      <w:r w:rsidR="00200C14" w:rsidRPr="00ED0774">
        <w:rPr>
          <w:rStyle w:val="affc"/>
        </w:rPr>
        <w:t>ю</w:t>
      </w:r>
      <w:r w:rsidR="00466146" w:rsidRPr="00ED0774">
        <w:rPr>
          <w:rStyle w:val="affc"/>
        </w:rPr>
        <w:t>тся</w:t>
      </w:r>
      <w:r w:rsidR="00926681" w:rsidRPr="00ED0774">
        <w:rPr>
          <w:rStyle w:val="affc"/>
        </w:rPr>
        <w:t xml:space="preserve"> </w:t>
      </w:r>
      <w:r w:rsidR="00466146" w:rsidRPr="00ED0774">
        <w:rPr>
          <w:rStyle w:val="affc"/>
        </w:rPr>
        <w:t>показателями</w:t>
      </w:r>
      <w:r w:rsidR="00926681" w:rsidRPr="00ED0774">
        <w:rPr>
          <w:rStyle w:val="affc"/>
        </w:rPr>
        <w:t xml:space="preserve"> </w:t>
      </w:r>
      <w:r w:rsidR="00466146" w:rsidRPr="00ED0774">
        <w:rPr>
          <w:rStyle w:val="affc"/>
        </w:rPr>
        <w:t>коагулограммы</w:t>
      </w:r>
      <w:r w:rsidR="00926681" w:rsidRPr="00ED0774">
        <w:rPr>
          <w:rStyle w:val="affc"/>
        </w:rPr>
        <w:t xml:space="preserve"> </w:t>
      </w:r>
      <w:r w:rsidR="00466146" w:rsidRPr="00ED0774">
        <w:rPr>
          <w:rStyle w:val="affc"/>
        </w:rPr>
        <w:t>и</w:t>
      </w:r>
      <w:r w:rsidR="00926681" w:rsidRPr="00ED0774">
        <w:rPr>
          <w:rStyle w:val="affc"/>
        </w:rPr>
        <w:t xml:space="preserve"> </w:t>
      </w:r>
      <w:r w:rsidR="00466146" w:rsidRPr="00ED0774">
        <w:rPr>
          <w:rStyle w:val="affc"/>
        </w:rPr>
        <w:t>клинической</w:t>
      </w:r>
      <w:r w:rsidR="00926681" w:rsidRPr="00ED0774">
        <w:rPr>
          <w:rStyle w:val="affc"/>
        </w:rPr>
        <w:t xml:space="preserve"> </w:t>
      </w:r>
      <w:r w:rsidR="00466146" w:rsidRPr="00ED0774">
        <w:rPr>
          <w:rStyle w:val="affc"/>
        </w:rPr>
        <w:t>ситуацией.</w:t>
      </w:r>
      <w:r w:rsidR="00926681" w:rsidRPr="00ED0774">
        <w:rPr>
          <w:rStyle w:val="affc"/>
        </w:rPr>
        <w:t xml:space="preserve"> </w:t>
      </w:r>
    </w:p>
    <w:p w14:paraId="571AB7FF" w14:textId="286831CF" w:rsidR="008739A4" w:rsidRPr="00D07B88" w:rsidRDefault="00541629" w:rsidP="008739A4">
      <w:pPr>
        <w:pStyle w:val="10"/>
        <w:numPr>
          <w:ilvl w:val="0"/>
          <w:numId w:val="276"/>
        </w:numPr>
        <w:rPr>
          <w:rStyle w:val="affb"/>
          <w:bCs w:val="0"/>
          <w:lang w:val="ru-RU"/>
        </w:rPr>
      </w:pPr>
      <w:bookmarkStart w:id="76" w:name="_Hlk18315511"/>
      <w:bookmarkEnd w:id="75"/>
      <w:r w:rsidRPr="00D07B88">
        <w:rPr>
          <w:rStyle w:val="affb"/>
        </w:rPr>
        <w:t>Рекомендуется</w:t>
      </w:r>
      <w:r w:rsidR="00926681" w:rsidRPr="00D07B88">
        <w:rPr>
          <w:rStyle w:val="affb"/>
        </w:rPr>
        <w:t xml:space="preserve"> </w:t>
      </w:r>
      <w:r w:rsidRPr="00D07B88">
        <w:rPr>
          <w:rStyle w:val="affb"/>
          <w:b w:val="0"/>
          <w:bCs w:val="0"/>
        </w:rPr>
        <w:t>при</w:t>
      </w:r>
      <w:r w:rsidR="00926681" w:rsidRPr="00D07B88">
        <w:rPr>
          <w:rStyle w:val="affb"/>
          <w:b w:val="0"/>
          <w:bCs w:val="0"/>
        </w:rPr>
        <w:t xml:space="preserve"> </w:t>
      </w:r>
      <w:r w:rsidR="005B0B15" w:rsidRPr="00D07B88">
        <w:rPr>
          <w:rStyle w:val="affb"/>
          <w:b w:val="0"/>
          <w:bCs w:val="0"/>
        </w:rPr>
        <w:t>возникновении</w:t>
      </w:r>
      <w:r w:rsidR="00926681" w:rsidRPr="00D07B88">
        <w:rPr>
          <w:rStyle w:val="affb"/>
          <w:b w:val="0"/>
          <w:bCs w:val="0"/>
        </w:rPr>
        <w:t xml:space="preserve"> </w:t>
      </w:r>
      <w:r w:rsidR="005B0B15" w:rsidRPr="00D07B88">
        <w:rPr>
          <w:rStyle w:val="affb"/>
          <w:b w:val="0"/>
          <w:bCs w:val="0"/>
        </w:rPr>
        <w:t>острого</w:t>
      </w:r>
      <w:r w:rsidR="00926681" w:rsidRPr="00D07B88">
        <w:rPr>
          <w:rStyle w:val="affb"/>
          <w:b w:val="0"/>
          <w:bCs w:val="0"/>
        </w:rPr>
        <w:t xml:space="preserve"> </w:t>
      </w:r>
      <w:r w:rsidR="005B0B15" w:rsidRPr="00D07B88">
        <w:rPr>
          <w:rStyle w:val="affb"/>
          <w:b w:val="0"/>
          <w:bCs w:val="0"/>
        </w:rPr>
        <w:t>или</w:t>
      </w:r>
      <w:r w:rsidR="00926681" w:rsidRPr="00D07B88">
        <w:rPr>
          <w:rStyle w:val="affb"/>
          <w:b w:val="0"/>
          <w:bCs w:val="0"/>
        </w:rPr>
        <w:t xml:space="preserve"> </w:t>
      </w:r>
      <w:r w:rsidR="005B0B15" w:rsidRPr="00D07B88">
        <w:rPr>
          <w:rStyle w:val="affb"/>
          <w:b w:val="0"/>
          <w:bCs w:val="0"/>
        </w:rPr>
        <w:t>хронического</w:t>
      </w:r>
      <w:r w:rsidR="00926681" w:rsidRPr="00D07B88">
        <w:rPr>
          <w:rStyle w:val="affb"/>
          <w:b w:val="0"/>
          <w:bCs w:val="0"/>
        </w:rPr>
        <w:t xml:space="preserve"> </w:t>
      </w:r>
      <w:r w:rsidR="005B0B15" w:rsidRPr="00D07B88">
        <w:rPr>
          <w:rStyle w:val="affb"/>
          <w:b w:val="0"/>
          <w:bCs w:val="0"/>
        </w:rPr>
        <w:t>болевого</w:t>
      </w:r>
      <w:r w:rsidR="00926681" w:rsidRPr="00D07B88">
        <w:rPr>
          <w:rStyle w:val="affb"/>
          <w:b w:val="0"/>
          <w:bCs w:val="0"/>
        </w:rPr>
        <w:t xml:space="preserve"> </w:t>
      </w:r>
      <w:r w:rsidR="005B0B15" w:rsidRPr="00D07B88">
        <w:rPr>
          <w:rStyle w:val="affb"/>
          <w:b w:val="0"/>
          <w:bCs w:val="0"/>
        </w:rPr>
        <w:t>синдрома</w:t>
      </w:r>
      <w:r w:rsidR="00926681" w:rsidRPr="00D07B88">
        <w:rPr>
          <w:rStyle w:val="affb"/>
          <w:b w:val="0"/>
          <w:bCs w:val="0"/>
        </w:rPr>
        <w:t xml:space="preserve"> </w:t>
      </w:r>
      <w:r w:rsidR="005B0B15" w:rsidRPr="00D07B88">
        <w:rPr>
          <w:rStyle w:val="affb"/>
          <w:b w:val="0"/>
          <w:bCs w:val="0"/>
        </w:rPr>
        <w:t>уточнение</w:t>
      </w:r>
      <w:r w:rsidR="00926681" w:rsidRPr="00D07B88">
        <w:rPr>
          <w:rStyle w:val="affb"/>
          <w:b w:val="0"/>
          <w:bCs w:val="0"/>
        </w:rPr>
        <w:t xml:space="preserve"> </w:t>
      </w:r>
      <w:r w:rsidR="005B0B15" w:rsidRPr="00D07B88">
        <w:rPr>
          <w:rStyle w:val="affb"/>
          <w:b w:val="0"/>
          <w:bCs w:val="0"/>
        </w:rPr>
        <w:t>этиологии</w:t>
      </w:r>
      <w:r w:rsidR="00926681" w:rsidRPr="00D07B88">
        <w:rPr>
          <w:rStyle w:val="affb"/>
          <w:b w:val="0"/>
          <w:bCs w:val="0"/>
        </w:rPr>
        <w:t xml:space="preserve"> </w:t>
      </w:r>
      <w:r w:rsidR="005B0B15" w:rsidRPr="00D07B88">
        <w:rPr>
          <w:rStyle w:val="affb"/>
          <w:b w:val="0"/>
          <w:bCs w:val="0"/>
        </w:rPr>
        <w:t>боли</w:t>
      </w:r>
      <w:r w:rsidR="008739A4" w:rsidRPr="00D07B88">
        <w:rPr>
          <w:rStyle w:val="affb"/>
          <w:b w:val="0"/>
          <w:bCs w:val="0"/>
          <w:lang w:val="ru-RU"/>
        </w:rPr>
        <w:t xml:space="preserve"> и проведение соответствующего лечения, включая, </w:t>
      </w:r>
      <w:r w:rsidR="005B0B15" w:rsidRPr="00D07B88">
        <w:rPr>
          <w:rStyle w:val="affb"/>
          <w:b w:val="0"/>
          <w:bCs w:val="0"/>
        </w:rPr>
        <w:t>при</w:t>
      </w:r>
      <w:r w:rsidR="00926681" w:rsidRPr="00D07B88">
        <w:rPr>
          <w:rStyle w:val="affb"/>
          <w:b w:val="0"/>
          <w:bCs w:val="0"/>
        </w:rPr>
        <w:t xml:space="preserve"> </w:t>
      </w:r>
      <w:r w:rsidR="005B0B15" w:rsidRPr="00D07B88">
        <w:rPr>
          <w:rStyle w:val="affb"/>
          <w:b w:val="0"/>
          <w:bCs w:val="0"/>
        </w:rPr>
        <w:t>необходимости,</w:t>
      </w:r>
      <w:r w:rsidR="00926681" w:rsidRPr="00D07B88">
        <w:rPr>
          <w:rStyle w:val="affb"/>
          <w:b w:val="0"/>
          <w:bCs w:val="0"/>
        </w:rPr>
        <w:t xml:space="preserve"> </w:t>
      </w:r>
      <w:r w:rsidR="005B0B15" w:rsidRPr="00D07B88">
        <w:rPr>
          <w:rStyle w:val="affb"/>
          <w:b w:val="0"/>
          <w:bCs w:val="0"/>
        </w:rPr>
        <w:t>хирургическое</w:t>
      </w:r>
      <w:r w:rsidR="00926681" w:rsidRPr="00D07B88">
        <w:rPr>
          <w:rStyle w:val="affb"/>
          <w:b w:val="0"/>
          <w:bCs w:val="0"/>
        </w:rPr>
        <w:t xml:space="preserve"> </w:t>
      </w:r>
      <w:r w:rsidR="00D07B88" w:rsidRPr="00D07B88">
        <w:rPr>
          <w:rStyle w:val="affb"/>
          <w:b w:val="0"/>
          <w:bCs w:val="0"/>
        </w:rPr>
        <w:t>лечение</w:t>
      </w:r>
      <w:r w:rsidR="00D07B88" w:rsidRPr="00D07B88">
        <w:rPr>
          <w:rStyle w:val="affb"/>
          <w:b w:val="0"/>
          <w:bCs w:val="0"/>
          <w:lang w:val="ru-RU"/>
        </w:rPr>
        <w:t xml:space="preserve"> и/или </w:t>
      </w:r>
      <w:r w:rsidR="005B0B15" w:rsidRPr="00D07B88">
        <w:rPr>
          <w:rStyle w:val="affb"/>
          <w:b w:val="0"/>
          <w:bCs w:val="0"/>
        </w:rPr>
        <w:t>проведение</w:t>
      </w:r>
      <w:r w:rsidR="00926681" w:rsidRPr="00D07B88">
        <w:rPr>
          <w:rStyle w:val="affb"/>
          <w:b w:val="0"/>
          <w:bCs w:val="0"/>
        </w:rPr>
        <w:t xml:space="preserve"> </w:t>
      </w:r>
      <w:r w:rsidR="005B0B15" w:rsidRPr="00D07B88">
        <w:rPr>
          <w:rStyle w:val="affb"/>
          <w:b w:val="0"/>
          <w:bCs w:val="0"/>
        </w:rPr>
        <w:t>обезболивающ</w:t>
      </w:r>
      <w:r w:rsidR="002572B3" w:rsidRPr="00D07B88">
        <w:rPr>
          <w:rStyle w:val="affb"/>
          <w:b w:val="0"/>
          <w:bCs w:val="0"/>
        </w:rPr>
        <w:t>ей</w:t>
      </w:r>
      <w:r w:rsidR="00926681" w:rsidRPr="00D07B88">
        <w:rPr>
          <w:rStyle w:val="affb"/>
          <w:b w:val="0"/>
          <w:bCs w:val="0"/>
        </w:rPr>
        <w:t xml:space="preserve"> </w:t>
      </w:r>
      <w:r w:rsidR="005B0B15" w:rsidRPr="00D07B88">
        <w:rPr>
          <w:rStyle w:val="affb"/>
          <w:b w:val="0"/>
          <w:bCs w:val="0"/>
        </w:rPr>
        <w:t>терапи</w:t>
      </w:r>
      <w:r w:rsidR="002572B3" w:rsidRPr="00D07B88">
        <w:rPr>
          <w:rStyle w:val="affb"/>
          <w:b w:val="0"/>
          <w:bCs w:val="0"/>
        </w:rPr>
        <w:t>и</w:t>
      </w:r>
      <w:r w:rsidR="00926681" w:rsidRPr="00D07B88">
        <w:rPr>
          <w:rStyle w:val="affb"/>
          <w:b w:val="0"/>
          <w:bCs w:val="0"/>
        </w:rPr>
        <w:t xml:space="preserve"> </w:t>
      </w:r>
      <w:r w:rsidR="008739A4" w:rsidRPr="00D07B88">
        <w:rPr>
          <w:rStyle w:val="affb"/>
          <w:b w:val="0"/>
          <w:bCs w:val="0"/>
        </w:rPr>
        <w:t>(см.</w:t>
      </w:r>
      <w:r w:rsidR="008739A4" w:rsidRPr="00D07B88">
        <w:rPr>
          <w:rStyle w:val="affb"/>
          <w:b w:val="0"/>
          <w:bCs w:val="0"/>
          <w:lang w:val="ru-RU"/>
        </w:rPr>
        <w:t xml:space="preserve"> раздел 7.12)</w:t>
      </w:r>
    </w:p>
    <w:p w14:paraId="71B00D13" w14:textId="7B7E0B42" w:rsidR="007F11AF" w:rsidRDefault="00101ED7" w:rsidP="00CC7FEC">
      <w:pPr>
        <w:pStyle w:val="afff6"/>
        <w:rPr>
          <w:rStyle w:val="affb"/>
        </w:rPr>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541629" w:rsidRPr="00ED0774">
        <w:rPr>
          <w:rStyle w:val="affb"/>
          <w:lang w:val="en-US"/>
        </w:rPr>
        <w:t>C</w:t>
      </w:r>
      <w:r w:rsidR="00926681" w:rsidRPr="00ED0774">
        <w:rPr>
          <w:rStyle w:val="affb"/>
        </w:rPr>
        <w:t xml:space="preserve"> </w:t>
      </w:r>
      <w:r w:rsidR="00541629" w:rsidRPr="00ED0774">
        <w:rPr>
          <w:rStyle w:val="affb"/>
        </w:rPr>
        <w:t>(уровень</w:t>
      </w:r>
      <w:r w:rsidR="00926681" w:rsidRPr="00ED0774">
        <w:rPr>
          <w:rStyle w:val="affb"/>
        </w:rPr>
        <w:t xml:space="preserve"> </w:t>
      </w:r>
      <w:r w:rsidR="00541629" w:rsidRPr="00ED0774">
        <w:rPr>
          <w:rStyle w:val="affb"/>
        </w:rPr>
        <w:t>достоверности</w:t>
      </w:r>
      <w:r w:rsidR="00926681" w:rsidRPr="00ED0774">
        <w:rPr>
          <w:rStyle w:val="affb"/>
        </w:rPr>
        <w:t xml:space="preserve"> </w:t>
      </w:r>
      <w:r w:rsidR="00541629" w:rsidRPr="00ED0774">
        <w:rPr>
          <w:rStyle w:val="affb"/>
        </w:rPr>
        <w:t>доказательств</w:t>
      </w:r>
      <w:r w:rsidR="00926681" w:rsidRPr="00ED0774">
        <w:rPr>
          <w:rStyle w:val="affb"/>
        </w:rPr>
        <w:t xml:space="preserve"> </w:t>
      </w:r>
      <w:r w:rsidR="00541629" w:rsidRPr="00ED0774">
        <w:rPr>
          <w:rStyle w:val="affb"/>
        </w:rPr>
        <w:t>–</w:t>
      </w:r>
      <w:r w:rsidR="00926681" w:rsidRPr="00ED0774">
        <w:rPr>
          <w:rStyle w:val="affb"/>
        </w:rPr>
        <w:t xml:space="preserve"> </w:t>
      </w:r>
      <w:r w:rsidR="00541629" w:rsidRPr="00ED0774">
        <w:rPr>
          <w:rStyle w:val="affb"/>
        </w:rPr>
        <w:t>5)</w:t>
      </w:r>
      <w:bookmarkEnd w:id="74"/>
      <w:bookmarkEnd w:id="76"/>
    </w:p>
    <w:p w14:paraId="03C4778A" w14:textId="578F3C00" w:rsidR="008739A4" w:rsidRPr="008739A4" w:rsidRDefault="008739A4" w:rsidP="008739A4">
      <w:pPr>
        <w:pStyle w:val="afff6"/>
        <w:rPr>
          <w:b/>
          <w:i/>
        </w:rPr>
      </w:pPr>
      <w:r>
        <w:rPr>
          <w:rStyle w:val="affb"/>
        </w:rPr>
        <w:t xml:space="preserve">Комментарий: </w:t>
      </w:r>
      <w:r>
        <w:rPr>
          <w:rStyle w:val="affb"/>
          <w:b w:val="0"/>
          <w:i/>
        </w:rPr>
        <w:t xml:space="preserve">при уточнении этиологии боли необходимо исключить воспалительный процесс. </w:t>
      </w:r>
      <w:r w:rsidRPr="008739A4">
        <w:rPr>
          <w:rStyle w:val="affb"/>
          <w:b w:val="0"/>
          <w:bCs w:val="0"/>
          <w:i/>
        </w:rPr>
        <w:t xml:space="preserve">При выявлении очага воспаления необходимо  проведение необходимых мероприятий по лечению очага воспаления (включая, при необходимости, хирургическое лечение). При исключении инфекционно-воспалительной природы болевого синдрома </w:t>
      </w:r>
      <w:r w:rsidRPr="008739A4">
        <w:rPr>
          <w:rStyle w:val="affb"/>
          <w:b w:val="0"/>
          <w:i/>
        </w:rPr>
        <w:t xml:space="preserve">рекомендуется </w:t>
      </w:r>
      <w:r w:rsidRPr="008739A4">
        <w:rPr>
          <w:rStyle w:val="affb"/>
          <w:b w:val="0"/>
          <w:bCs w:val="0"/>
          <w:i/>
        </w:rPr>
        <w:t>проведение обезболивающей терапии</w:t>
      </w:r>
      <w:r>
        <w:rPr>
          <w:rStyle w:val="affb"/>
          <w:b w:val="0"/>
          <w:bCs w:val="0"/>
          <w:i/>
        </w:rPr>
        <w:t xml:space="preserve"> </w:t>
      </w:r>
      <w:r w:rsidRPr="008739A4">
        <w:rPr>
          <w:rStyle w:val="affb"/>
          <w:b w:val="0"/>
          <w:bCs w:val="0"/>
          <w:i/>
        </w:rPr>
        <w:t xml:space="preserve">согласно существующим протоколам обезболивания,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 </w:t>
      </w:r>
      <w:r w:rsidRPr="008739A4">
        <w:rPr>
          <w:rStyle w:val="affb"/>
          <w:b w:val="0"/>
          <w:i/>
        </w:rPr>
        <w:fldChar w:fldCharType="begin" w:fldLock="1"/>
      </w:r>
      <w:r w:rsidRPr="008739A4">
        <w:rPr>
          <w:rStyle w:val="affb"/>
          <w:b w:val="0"/>
          <w:i/>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00]","plainTextFormattedCitation":"[100]","previouslyFormattedCitation":"[100]"},"properties":{"noteIndex":0},"schema":"https://github.com/citation-style-language/schema/raw/master/csl-citation.json"}</w:instrText>
      </w:r>
      <w:r w:rsidRPr="008739A4">
        <w:rPr>
          <w:rStyle w:val="affb"/>
          <w:b w:val="0"/>
          <w:i/>
        </w:rPr>
        <w:fldChar w:fldCharType="separate"/>
      </w:r>
      <w:r w:rsidRPr="008739A4">
        <w:rPr>
          <w:rStyle w:val="affb"/>
          <w:b w:val="0"/>
          <w:i/>
          <w:noProof/>
        </w:rPr>
        <w:t>[101]</w:t>
      </w:r>
      <w:r w:rsidRPr="008739A4">
        <w:rPr>
          <w:rStyle w:val="affb"/>
          <w:b w:val="0"/>
          <w:i/>
        </w:rPr>
        <w:fldChar w:fldCharType="end"/>
      </w:r>
      <w:r w:rsidRPr="008739A4">
        <w:rPr>
          <w:i/>
        </w:rPr>
        <w:t>.</w:t>
      </w:r>
    </w:p>
    <w:p w14:paraId="39F193EB" w14:textId="77777777" w:rsidR="008739A4" w:rsidRPr="00ED0774" w:rsidRDefault="008739A4" w:rsidP="00CC7FEC">
      <w:pPr>
        <w:pStyle w:val="afff6"/>
        <w:rPr>
          <w:rStyle w:val="affb"/>
        </w:rPr>
      </w:pPr>
    </w:p>
    <w:p w14:paraId="36B14C07" w14:textId="7322CBEE" w:rsidR="0073570A" w:rsidRPr="00ED0774" w:rsidRDefault="00D80AC9" w:rsidP="007F11AF">
      <w:pPr>
        <w:pStyle w:val="11"/>
      </w:pPr>
      <w:bookmarkStart w:id="77" w:name="_Toc26787571"/>
      <w:bookmarkStart w:id="78" w:name="_Toc24472010"/>
      <w:bookmarkStart w:id="79" w:name="_Toc64624782"/>
      <w:r w:rsidRPr="00ED0774">
        <w:lastRenderedPageBreak/>
        <w:t>4.</w:t>
      </w:r>
      <w:r w:rsidR="00926681" w:rsidRPr="00ED0774">
        <w:t xml:space="preserve"> </w:t>
      </w:r>
      <w:bookmarkEnd w:id="77"/>
      <w:bookmarkEnd w:id="78"/>
      <w:r w:rsidR="00BF5448" w:rsidRPr="00BF5448">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79"/>
    </w:p>
    <w:p w14:paraId="4ABE6DC7" w14:textId="77777777" w:rsidR="00A11EED" w:rsidRPr="00ED0774" w:rsidRDefault="00A11EED" w:rsidP="00705E68">
      <w:pPr>
        <w:pStyle w:val="afd"/>
        <w:spacing w:beforeAutospacing="0" w:afterAutospacing="0" w:line="360" w:lineRule="auto"/>
        <w:ind w:firstLine="709"/>
        <w:contextualSpacing/>
        <w:divId w:val="1593079670"/>
      </w:pPr>
    </w:p>
    <w:p w14:paraId="06863ED8" w14:textId="77777777" w:rsidR="00A11EED" w:rsidRPr="00ED0774" w:rsidRDefault="00D80AC9" w:rsidP="00A11EED">
      <w:pPr>
        <w:pStyle w:val="afd"/>
        <w:spacing w:beforeAutospacing="0" w:afterAutospacing="0" w:line="360" w:lineRule="auto"/>
        <w:ind w:firstLine="709"/>
        <w:contextualSpacing/>
        <w:divId w:val="1593079670"/>
        <w:rPr>
          <w:i/>
          <w:iCs/>
        </w:rPr>
      </w:pPr>
      <w:r w:rsidRPr="00ED0774">
        <w:rPr>
          <w:i/>
          <w:iCs/>
        </w:rPr>
        <w:t>Специальных</w:t>
      </w:r>
      <w:r w:rsidR="00926681" w:rsidRPr="00ED0774">
        <w:rPr>
          <w:i/>
          <w:iCs/>
        </w:rPr>
        <w:t xml:space="preserve"> </w:t>
      </w:r>
      <w:r w:rsidRPr="00ED0774">
        <w:rPr>
          <w:i/>
          <w:iCs/>
        </w:rPr>
        <w:t>методов</w:t>
      </w:r>
      <w:r w:rsidR="00926681" w:rsidRPr="00ED0774">
        <w:rPr>
          <w:i/>
          <w:iCs/>
        </w:rPr>
        <w:t xml:space="preserve"> </w:t>
      </w:r>
      <w:r w:rsidRPr="00ED0774">
        <w:rPr>
          <w:i/>
          <w:iCs/>
        </w:rPr>
        <w:t>реабилитации</w:t>
      </w:r>
      <w:r w:rsidR="00926681" w:rsidRPr="00ED0774">
        <w:rPr>
          <w:i/>
          <w:iCs/>
        </w:rPr>
        <w:t xml:space="preserve"> </w:t>
      </w:r>
      <w:r w:rsidRPr="00ED0774">
        <w:rPr>
          <w:i/>
          <w:iCs/>
        </w:rPr>
        <w:t>при</w:t>
      </w:r>
      <w:r w:rsidR="00926681" w:rsidRPr="00ED0774">
        <w:rPr>
          <w:i/>
          <w:iCs/>
        </w:rPr>
        <w:t xml:space="preserve"> </w:t>
      </w:r>
      <w:r w:rsidRPr="00ED0774">
        <w:rPr>
          <w:i/>
          <w:iCs/>
        </w:rPr>
        <w:t>ОМЛ</w:t>
      </w:r>
      <w:r w:rsidR="00926681" w:rsidRPr="00ED0774">
        <w:rPr>
          <w:i/>
          <w:iCs/>
        </w:rPr>
        <w:t xml:space="preserve"> </w:t>
      </w:r>
      <w:r w:rsidRPr="00ED0774">
        <w:rPr>
          <w:i/>
          <w:iCs/>
        </w:rPr>
        <w:t>не</w:t>
      </w:r>
      <w:r w:rsidR="00926681" w:rsidRPr="00ED0774">
        <w:rPr>
          <w:i/>
          <w:iCs/>
        </w:rPr>
        <w:t xml:space="preserve"> </w:t>
      </w:r>
      <w:r w:rsidRPr="00ED0774">
        <w:rPr>
          <w:i/>
          <w:iCs/>
        </w:rPr>
        <w:t>существует.</w:t>
      </w:r>
    </w:p>
    <w:p w14:paraId="672585E2" w14:textId="18C49B83" w:rsidR="000120D6" w:rsidRPr="00ED0774" w:rsidRDefault="00667F4A" w:rsidP="00CC7FEC">
      <w:pPr>
        <w:pStyle w:val="10"/>
        <w:divId w:val="1593079670"/>
      </w:pPr>
      <w:r w:rsidRPr="00ED0774">
        <w:rPr>
          <w:b/>
        </w:rPr>
        <w:t>Рекомендуется</w:t>
      </w:r>
      <w:r w:rsidR="00926681" w:rsidRPr="00ED0774">
        <w:t xml:space="preserve"> </w:t>
      </w:r>
      <w:r w:rsidRPr="00ED0774">
        <w:t>проведение</w:t>
      </w:r>
      <w:r w:rsidR="00926681" w:rsidRPr="00ED0774">
        <w:t xml:space="preserve"> </w:t>
      </w:r>
      <w:r w:rsidRPr="00ED0774">
        <w:t>реабилитации</w:t>
      </w:r>
      <w:r w:rsidR="008B28A5" w:rsidRPr="00ED0774">
        <w:rPr>
          <w:lang w:val="ru-RU"/>
        </w:rPr>
        <w:t xml:space="preserve"> пациентам</w:t>
      </w:r>
      <w:r w:rsidR="00926681" w:rsidRPr="00ED0774">
        <w:t xml:space="preserve"> </w:t>
      </w:r>
      <w:r w:rsidR="00D80AC9" w:rsidRPr="00ED0774">
        <w:t>при</w:t>
      </w:r>
      <w:r w:rsidR="00926681" w:rsidRPr="00ED0774">
        <w:t xml:space="preserve"> </w:t>
      </w:r>
      <w:r w:rsidR="00D80AC9" w:rsidRPr="00ED0774">
        <w:t>возникновении</w:t>
      </w:r>
      <w:r w:rsidR="00926681" w:rsidRPr="00ED0774">
        <w:t xml:space="preserve"> </w:t>
      </w:r>
      <w:r w:rsidR="00D80AC9" w:rsidRPr="00ED0774">
        <w:t>осложнений</w:t>
      </w:r>
      <w:r w:rsidR="00926681" w:rsidRPr="00ED0774">
        <w:t xml:space="preserve"> </w:t>
      </w:r>
      <w:r w:rsidR="00E93086" w:rsidRPr="00ED0774">
        <w:t>после</w:t>
      </w:r>
      <w:r w:rsidR="00926681" w:rsidRPr="00ED0774">
        <w:t xml:space="preserve"> </w:t>
      </w:r>
      <w:r w:rsidR="00E93086" w:rsidRPr="00ED0774">
        <w:t>завершения</w:t>
      </w:r>
      <w:r w:rsidR="00926681" w:rsidRPr="00ED0774">
        <w:t xml:space="preserve"> </w:t>
      </w:r>
      <w:r w:rsidR="00E93086" w:rsidRPr="00ED0774">
        <w:t>программы</w:t>
      </w:r>
      <w:r w:rsidR="00926681" w:rsidRPr="00ED0774">
        <w:t xml:space="preserve"> </w:t>
      </w:r>
      <w:r w:rsidR="00E93086" w:rsidRPr="00ED0774">
        <w:t>терапии</w:t>
      </w:r>
      <w:r w:rsidR="00926681" w:rsidRPr="00ED0774">
        <w:t xml:space="preserve"> </w:t>
      </w:r>
      <w:r w:rsidR="00E93086" w:rsidRPr="00ED0774">
        <w:t>ОМЛ</w:t>
      </w:r>
      <w:r w:rsidR="00926681" w:rsidRPr="00ED0774">
        <w:t xml:space="preserve"> </w:t>
      </w:r>
      <w:r w:rsidR="00D80AC9" w:rsidRPr="00ED0774">
        <w:t>в</w:t>
      </w:r>
      <w:r w:rsidR="00926681" w:rsidRPr="00ED0774">
        <w:t xml:space="preserve"> </w:t>
      </w:r>
      <w:r w:rsidR="00D80AC9" w:rsidRPr="00ED0774">
        <w:t>рамках</w:t>
      </w:r>
      <w:r w:rsidR="00926681" w:rsidRPr="00ED0774">
        <w:t xml:space="preserve"> </w:t>
      </w:r>
      <w:r w:rsidR="00D80AC9" w:rsidRPr="00ED0774">
        <w:t>соответствующих</w:t>
      </w:r>
      <w:r w:rsidR="00926681" w:rsidRPr="00ED0774">
        <w:t xml:space="preserve"> </w:t>
      </w:r>
      <w:r w:rsidR="00D80AC9" w:rsidRPr="00ED0774">
        <w:t>нозологий</w:t>
      </w:r>
      <w:r w:rsidR="00926681" w:rsidRPr="00ED0774">
        <w:t xml:space="preserve"> </w:t>
      </w:r>
      <w:r w:rsidR="0081621D" w:rsidRPr="00ED0774">
        <w:fldChar w:fldCharType="begin" w:fldLock="1"/>
      </w:r>
      <w:r w:rsidR="000E616A">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01]","plainTextFormattedCitation":"[101]","previouslyFormattedCitation":"[101]"},"properties":{"noteIndex":0},"schema":"https://github.com/citation-style-language/schema/raw/master/csl-citation.json"}</w:instrText>
      </w:r>
      <w:r w:rsidR="0081621D" w:rsidRPr="00ED0774">
        <w:fldChar w:fldCharType="separate"/>
      </w:r>
      <w:r w:rsidR="003E166B">
        <w:rPr>
          <w:noProof/>
        </w:rPr>
        <w:t>[102</w:t>
      </w:r>
      <w:r w:rsidR="000E616A" w:rsidRPr="000E616A">
        <w:rPr>
          <w:noProof/>
        </w:rPr>
        <w:t>]</w:t>
      </w:r>
      <w:r w:rsidR="0081621D" w:rsidRPr="00ED0774">
        <w:fldChar w:fldCharType="end"/>
      </w:r>
      <w:r w:rsidR="00D80AC9" w:rsidRPr="00ED0774">
        <w:t>.</w:t>
      </w:r>
      <w:r w:rsidR="00A11EED" w:rsidRPr="00ED0774">
        <w:t xml:space="preserve"> </w:t>
      </w:r>
    </w:p>
    <w:p w14:paraId="258E2FC1" w14:textId="7FEA874D" w:rsidR="00667F4A" w:rsidRPr="00ED0774" w:rsidRDefault="00101ED7" w:rsidP="00CC7FEC">
      <w:pPr>
        <w:pStyle w:val="afd"/>
        <w:spacing w:beforeAutospacing="0" w:afterAutospacing="0" w:line="360" w:lineRule="auto"/>
        <w:ind w:firstLine="709"/>
        <w:contextualSpacing/>
        <w:divId w:val="1593079670"/>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81621D" w:rsidRPr="00ED0774">
        <w:rPr>
          <w:rStyle w:val="affb"/>
          <w:lang w:val="en-US"/>
        </w:rPr>
        <w:t>C</w:t>
      </w:r>
      <w:r w:rsidR="00926681" w:rsidRPr="00ED0774">
        <w:rPr>
          <w:rStyle w:val="affb"/>
        </w:rPr>
        <w:t xml:space="preserve"> </w:t>
      </w:r>
      <w:r w:rsidR="00667F4A" w:rsidRPr="00ED0774">
        <w:rPr>
          <w:rStyle w:val="affb"/>
        </w:rPr>
        <w:t>(уровень</w:t>
      </w:r>
      <w:r w:rsidR="00926681" w:rsidRPr="00ED0774">
        <w:rPr>
          <w:rStyle w:val="affb"/>
        </w:rPr>
        <w:t xml:space="preserve"> </w:t>
      </w:r>
      <w:r w:rsidR="00667F4A" w:rsidRPr="00ED0774">
        <w:rPr>
          <w:rStyle w:val="affb"/>
        </w:rPr>
        <w:t>д</w:t>
      </w:r>
      <w:r w:rsidR="004D6590" w:rsidRPr="00ED0774">
        <w:rPr>
          <w:rStyle w:val="affb"/>
        </w:rPr>
        <w:t>остоверности</w:t>
      </w:r>
      <w:r w:rsidR="00926681" w:rsidRPr="00ED0774">
        <w:rPr>
          <w:rStyle w:val="affb"/>
        </w:rPr>
        <w:t xml:space="preserve"> </w:t>
      </w:r>
      <w:r w:rsidR="004D6590" w:rsidRPr="00ED0774">
        <w:rPr>
          <w:rStyle w:val="affb"/>
        </w:rPr>
        <w:t>доказательств</w:t>
      </w:r>
      <w:r w:rsidR="00926681" w:rsidRPr="00ED0774">
        <w:rPr>
          <w:rStyle w:val="affb"/>
        </w:rPr>
        <w:t xml:space="preserve"> </w:t>
      </w:r>
      <w:r w:rsidR="004D6590" w:rsidRPr="00ED0774">
        <w:rPr>
          <w:rStyle w:val="affb"/>
        </w:rPr>
        <w:t>–</w:t>
      </w:r>
      <w:r w:rsidR="00926681" w:rsidRPr="00ED0774">
        <w:rPr>
          <w:rStyle w:val="affb"/>
        </w:rPr>
        <w:t xml:space="preserve"> </w:t>
      </w:r>
      <w:r w:rsidR="004D6590" w:rsidRPr="00ED0774">
        <w:rPr>
          <w:rStyle w:val="affb"/>
        </w:rPr>
        <w:t>5)</w:t>
      </w:r>
    </w:p>
    <w:p w14:paraId="5ACAD43B" w14:textId="5820AAFC" w:rsidR="003F234F" w:rsidRPr="00ED0774" w:rsidRDefault="00101ED7" w:rsidP="00204B82">
      <w:pPr>
        <w:pStyle w:val="afd"/>
        <w:spacing w:beforeAutospacing="0" w:afterAutospacing="0" w:line="360" w:lineRule="auto"/>
        <w:ind w:firstLine="709"/>
        <w:contextualSpacing/>
        <w:divId w:val="1593079670"/>
        <w:rPr>
          <w:i/>
        </w:rPr>
      </w:pPr>
      <w:r w:rsidRPr="00ED0774">
        <w:rPr>
          <w:b/>
        </w:rPr>
        <w:t>Комментарий:</w:t>
      </w:r>
      <w:r w:rsidR="00926681" w:rsidRPr="00ED0774">
        <w:rPr>
          <w:i/>
        </w:rPr>
        <w:t xml:space="preserve"> </w:t>
      </w:r>
      <w:r w:rsidR="00CC7FEC" w:rsidRPr="00ED0774">
        <w:rPr>
          <w:i/>
        </w:rPr>
        <w:t xml:space="preserve">при </w:t>
      </w:r>
      <w:r w:rsidR="003F234F" w:rsidRPr="00ED0774">
        <w:rPr>
          <w:i/>
        </w:rPr>
        <w:t xml:space="preserve">проведении полихимиотерапии возможна кардио-, гепато-, нейро-, нефро- и другая токсичность, последствия которой могут проявляться и после ее окончания. </w:t>
      </w:r>
      <w:r w:rsidR="00472C9B" w:rsidRPr="00ED0774">
        <w:rPr>
          <w:i/>
        </w:rPr>
        <w:t>После окончания лечения вести здоровый образ жизни, исключить инсоляцию и физиотерапевтические процедуры.</w:t>
      </w:r>
    </w:p>
    <w:p w14:paraId="342499A8" w14:textId="77777777" w:rsidR="0073570A" w:rsidRPr="00ED0774" w:rsidRDefault="00D80AC9" w:rsidP="003052CD">
      <w:pPr>
        <w:pStyle w:val="11"/>
        <w:jc w:val="left"/>
      </w:pPr>
      <w:bookmarkStart w:id="80" w:name="_Toc26787572"/>
      <w:bookmarkStart w:id="81" w:name="_Toc24472011"/>
      <w:bookmarkStart w:id="82" w:name="_Toc64624783"/>
      <w:r w:rsidRPr="00ED0774">
        <w:lastRenderedPageBreak/>
        <w:t>5.</w:t>
      </w:r>
      <w:r w:rsidR="00926681" w:rsidRPr="00ED0774">
        <w:t xml:space="preserve"> </w:t>
      </w:r>
      <w:r w:rsidR="00D313F4" w:rsidRPr="00ED0774">
        <w:t>Профилактика</w:t>
      </w:r>
      <w:r w:rsidR="00926681" w:rsidRPr="00ED0774">
        <w:t xml:space="preserve"> </w:t>
      </w:r>
      <w:r w:rsidR="00D313F4" w:rsidRPr="00ED0774">
        <w:t>и</w:t>
      </w:r>
      <w:r w:rsidR="00926681" w:rsidRPr="00ED0774">
        <w:t xml:space="preserve"> </w:t>
      </w:r>
      <w:r w:rsidR="00D313F4" w:rsidRPr="00ED0774">
        <w:t>диспансерное</w:t>
      </w:r>
      <w:r w:rsidR="00926681" w:rsidRPr="00ED0774">
        <w:t xml:space="preserve"> </w:t>
      </w:r>
      <w:r w:rsidR="00D313F4" w:rsidRPr="00ED0774">
        <w:t>наблюдение,</w:t>
      </w:r>
      <w:r w:rsidR="00926681" w:rsidRPr="00ED0774">
        <w:t xml:space="preserve"> </w:t>
      </w:r>
      <w:r w:rsidR="00D313F4" w:rsidRPr="00ED0774">
        <w:t>медицинские</w:t>
      </w:r>
      <w:r w:rsidR="00926681" w:rsidRPr="00ED0774">
        <w:t xml:space="preserve"> </w:t>
      </w:r>
      <w:r w:rsidR="00D313F4" w:rsidRPr="00ED0774">
        <w:t>показания</w:t>
      </w:r>
      <w:r w:rsidR="00926681" w:rsidRPr="00ED0774">
        <w:t xml:space="preserve"> </w:t>
      </w:r>
      <w:r w:rsidR="00D313F4" w:rsidRPr="00ED0774">
        <w:t>и</w:t>
      </w:r>
      <w:r w:rsidR="00926681" w:rsidRPr="00ED0774">
        <w:t xml:space="preserve"> </w:t>
      </w:r>
      <w:r w:rsidR="00D313F4" w:rsidRPr="00ED0774">
        <w:t>противопоказания</w:t>
      </w:r>
      <w:r w:rsidR="00926681" w:rsidRPr="00ED0774">
        <w:t xml:space="preserve"> </w:t>
      </w:r>
      <w:r w:rsidR="00D313F4" w:rsidRPr="00ED0774">
        <w:t>к</w:t>
      </w:r>
      <w:r w:rsidR="00926681" w:rsidRPr="00ED0774">
        <w:t xml:space="preserve"> </w:t>
      </w:r>
      <w:r w:rsidR="00D313F4" w:rsidRPr="00ED0774">
        <w:t>применению</w:t>
      </w:r>
      <w:r w:rsidR="00926681" w:rsidRPr="00ED0774">
        <w:t xml:space="preserve"> </w:t>
      </w:r>
      <w:r w:rsidR="00D313F4" w:rsidRPr="00ED0774">
        <w:t>методов</w:t>
      </w:r>
      <w:r w:rsidR="00926681" w:rsidRPr="00ED0774">
        <w:t xml:space="preserve"> </w:t>
      </w:r>
      <w:r w:rsidR="00D313F4" w:rsidRPr="00ED0774">
        <w:t>профилактики</w:t>
      </w:r>
      <w:bookmarkEnd w:id="80"/>
      <w:bookmarkEnd w:id="81"/>
      <w:bookmarkEnd w:id="82"/>
    </w:p>
    <w:p w14:paraId="7B2787C9" w14:textId="77777777" w:rsidR="007F11AF" w:rsidRPr="00ED0774" w:rsidRDefault="007F11AF" w:rsidP="007F11AF">
      <w:pPr>
        <w:pStyle w:val="afd"/>
        <w:spacing w:beforeAutospacing="0" w:afterAutospacing="0" w:line="360" w:lineRule="auto"/>
        <w:ind w:firstLine="709"/>
        <w:contextualSpacing/>
        <w:rPr>
          <w:b/>
        </w:rPr>
      </w:pPr>
    </w:p>
    <w:p w14:paraId="36912E58" w14:textId="77777777" w:rsidR="00FD38A0" w:rsidRPr="00ED0774" w:rsidRDefault="00CD5232" w:rsidP="00A11EED">
      <w:pPr>
        <w:pStyle w:val="Normal10"/>
        <w:spacing w:line="360" w:lineRule="auto"/>
        <w:ind w:firstLine="709"/>
        <w:rPr>
          <w:rStyle w:val="affb"/>
          <w:sz w:val="24"/>
          <w:szCs w:val="24"/>
        </w:rPr>
      </w:pPr>
      <w:r w:rsidRPr="00ED0774">
        <w:rPr>
          <w:sz w:val="24"/>
          <w:szCs w:val="24"/>
        </w:rPr>
        <w:t>Специфической</w:t>
      </w:r>
      <w:r w:rsidR="00926681" w:rsidRPr="00ED0774">
        <w:rPr>
          <w:sz w:val="24"/>
          <w:szCs w:val="24"/>
        </w:rPr>
        <w:t xml:space="preserve"> </w:t>
      </w:r>
      <w:r w:rsidRPr="00ED0774">
        <w:rPr>
          <w:sz w:val="24"/>
          <w:szCs w:val="24"/>
        </w:rPr>
        <w:t>п</w:t>
      </w:r>
      <w:r w:rsidR="00E93086" w:rsidRPr="00ED0774">
        <w:rPr>
          <w:sz w:val="24"/>
          <w:szCs w:val="24"/>
        </w:rPr>
        <w:t>рофилактики</w:t>
      </w:r>
      <w:r w:rsidR="00926681" w:rsidRPr="00ED0774">
        <w:rPr>
          <w:sz w:val="24"/>
          <w:szCs w:val="24"/>
        </w:rPr>
        <w:t xml:space="preserve"> </w:t>
      </w:r>
      <w:r w:rsidR="00E93086" w:rsidRPr="00ED0774">
        <w:rPr>
          <w:sz w:val="24"/>
          <w:szCs w:val="24"/>
        </w:rPr>
        <w:t>возникновения</w:t>
      </w:r>
      <w:r w:rsidR="00926681" w:rsidRPr="00ED0774">
        <w:rPr>
          <w:sz w:val="24"/>
          <w:szCs w:val="24"/>
        </w:rPr>
        <w:t xml:space="preserve"> </w:t>
      </w:r>
      <w:r w:rsidR="00E93086" w:rsidRPr="00ED0774">
        <w:rPr>
          <w:sz w:val="24"/>
          <w:szCs w:val="24"/>
        </w:rPr>
        <w:t>ОМЛ</w:t>
      </w:r>
      <w:r w:rsidR="00926681" w:rsidRPr="00ED0774">
        <w:rPr>
          <w:sz w:val="24"/>
          <w:szCs w:val="24"/>
        </w:rPr>
        <w:t xml:space="preserve"> </w:t>
      </w:r>
      <w:r w:rsidR="00E93086" w:rsidRPr="00ED0774">
        <w:rPr>
          <w:sz w:val="24"/>
          <w:szCs w:val="24"/>
        </w:rPr>
        <w:t>не</w:t>
      </w:r>
      <w:r w:rsidR="00926681" w:rsidRPr="00ED0774">
        <w:rPr>
          <w:sz w:val="24"/>
          <w:szCs w:val="24"/>
        </w:rPr>
        <w:t xml:space="preserve"> </w:t>
      </w:r>
      <w:r w:rsidR="00E93086" w:rsidRPr="00ED0774">
        <w:rPr>
          <w:sz w:val="24"/>
          <w:szCs w:val="24"/>
        </w:rPr>
        <w:t>существует</w:t>
      </w:r>
      <w:r w:rsidR="00FD38A0" w:rsidRPr="00ED0774">
        <w:rPr>
          <w:sz w:val="24"/>
          <w:szCs w:val="24"/>
        </w:rPr>
        <w:t>.</w:t>
      </w:r>
    </w:p>
    <w:p w14:paraId="7AABB76A" w14:textId="1E38D53C" w:rsidR="000120D6" w:rsidRPr="00ED0774" w:rsidRDefault="00275871" w:rsidP="003052CD">
      <w:pPr>
        <w:pStyle w:val="10"/>
      </w:pPr>
      <w:r w:rsidRPr="00ED0774">
        <w:rPr>
          <w:rStyle w:val="affb"/>
        </w:rPr>
        <w:t>Рекомендуется</w:t>
      </w:r>
      <w:r w:rsidR="003C782B" w:rsidRPr="00ED0774">
        <w:rPr>
          <w:rStyle w:val="affb"/>
          <w:lang w:val="ru-RU"/>
        </w:rPr>
        <w:t xml:space="preserve"> </w:t>
      </w:r>
      <w:r w:rsidR="003C782B" w:rsidRPr="00ED0774">
        <w:rPr>
          <w:rStyle w:val="affb"/>
          <w:b w:val="0"/>
          <w:lang w:val="ru-RU"/>
        </w:rPr>
        <w:t>пациентам</w:t>
      </w:r>
      <w:r w:rsidR="003C782B" w:rsidRPr="00ED0774">
        <w:rPr>
          <w:rStyle w:val="affb"/>
          <w:lang w:val="ru-RU"/>
        </w:rPr>
        <w:t xml:space="preserve"> </w:t>
      </w:r>
      <w:r w:rsidR="00926681" w:rsidRPr="00ED0774">
        <w:t xml:space="preserve"> </w:t>
      </w:r>
      <w:r w:rsidR="00CD5232" w:rsidRPr="00ED0774">
        <w:t>в</w:t>
      </w:r>
      <w:r w:rsidR="00926681" w:rsidRPr="00ED0774">
        <w:t xml:space="preserve"> </w:t>
      </w:r>
      <w:r w:rsidR="00CD5232" w:rsidRPr="00ED0774">
        <w:t>рамках</w:t>
      </w:r>
      <w:r w:rsidR="00926681" w:rsidRPr="00ED0774">
        <w:t xml:space="preserve"> </w:t>
      </w:r>
      <w:r w:rsidR="00CD5232" w:rsidRPr="00ED0774">
        <w:t>диспансерного</w:t>
      </w:r>
      <w:r w:rsidR="00926681" w:rsidRPr="00ED0774">
        <w:t xml:space="preserve"> </w:t>
      </w:r>
      <w:r w:rsidR="00CD5232" w:rsidRPr="00ED0774">
        <w:t>наблюдения</w:t>
      </w:r>
      <w:r w:rsidR="00926681" w:rsidRPr="00ED0774">
        <w:t xml:space="preserve">  </w:t>
      </w:r>
      <w:r w:rsidRPr="00ED0774">
        <w:t>после</w:t>
      </w:r>
      <w:r w:rsidR="00926681" w:rsidRPr="00ED0774">
        <w:t xml:space="preserve"> </w:t>
      </w:r>
      <w:r w:rsidRPr="00ED0774">
        <w:t>окончания</w:t>
      </w:r>
      <w:r w:rsidR="00926681" w:rsidRPr="00ED0774">
        <w:t xml:space="preserve"> </w:t>
      </w:r>
      <w:r w:rsidRPr="00ED0774">
        <w:t>программы</w:t>
      </w:r>
      <w:r w:rsidR="00926681" w:rsidRPr="00ED0774">
        <w:t xml:space="preserve"> </w:t>
      </w:r>
      <w:r w:rsidRPr="00ED0774">
        <w:t>терапии</w:t>
      </w:r>
      <w:r w:rsidR="00926681" w:rsidRPr="00ED0774">
        <w:t xml:space="preserve"> </w:t>
      </w:r>
      <w:r w:rsidRPr="00ED0774">
        <w:t>ОМЛ</w:t>
      </w:r>
      <w:r w:rsidR="00926681" w:rsidRPr="00ED0774">
        <w:t xml:space="preserve"> </w:t>
      </w:r>
      <w:r w:rsidRPr="00ED0774">
        <w:t>выполнять</w:t>
      </w:r>
      <w:r w:rsidR="00926681" w:rsidRPr="00ED0774">
        <w:t xml:space="preserve"> </w:t>
      </w:r>
      <w:r w:rsidRPr="00ED0774">
        <w:t>исследование</w:t>
      </w:r>
      <w:r w:rsidR="00926681" w:rsidRPr="00ED0774">
        <w:t xml:space="preserve"> </w:t>
      </w:r>
      <w:r w:rsidRPr="00ED0774">
        <w:t>общего</w:t>
      </w:r>
      <w:r w:rsidR="00926681" w:rsidRPr="00ED0774">
        <w:t xml:space="preserve"> </w:t>
      </w:r>
      <w:r w:rsidRPr="00ED0774">
        <w:t>анализа</w:t>
      </w:r>
      <w:r w:rsidR="00926681" w:rsidRPr="00ED0774">
        <w:t xml:space="preserve"> </w:t>
      </w:r>
      <w:r w:rsidRPr="00ED0774">
        <w:t>крови</w:t>
      </w:r>
      <w:r w:rsidR="00926681" w:rsidRPr="00ED0774">
        <w:t xml:space="preserve"> </w:t>
      </w:r>
      <w:r w:rsidRPr="00ED0774">
        <w:t>каждый</w:t>
      </w:r>
      <w:r w:rsidR="00926681" w:rsidRPr="00ED0774">
        <w:t xml:space="preserve"> </w:t>
      </w:r>
      <w:r w:rsidRPr="00ED0774">
        <w:t>месяц</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первых</w:t>
      </w:r>
      <w:r w:rsidR="00926681" w:rsidRPr="00ED0774">
        <w:t xml:space="preserve"> </w:t>
      </w:r>
      <w:r w:rsidRPr="00ED0774">
        <w:t>2</w:t>
      </w:r>
      <w:r w:rsidR="00926681" w:rsidRPr="00ED0774">
        <w:t xml:space="preserve"> </w:t>
      </w:r>
      <w:r w:rsidRPr="00ED0774">
        <w:t>лет</w:t>
      </w:r>
      <w:r w:rsidR="00926681" w:rsidRPr="00ED0774">
        <w:t xml:space="preserve"> </w:t>
      </w:r>
      <w:r w:rsidRPr="00ED0774">
        <w:t>и</w:t>
      </w:r>
      <w:r w:rsidR="00926681" w:rsidRPr="00ED0774">
        <w:t xml:space="preserve"> </w:t>
      </w:r>
      <w:r w:rsidRPr="00ED0774">
        <w:t>затем</w:t>
      </w:r>
      <w:r w:rsidR="00926681" w:rsidRPr="00ED0774">
        <w:t xml:space="preserve"> </w:t>
      </w:r>
      <w:r w:rsidR="00FD38A0" w:rsidRPr="00ED0774">
        <w:t>–</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2</w:t>
      </w:r>
      <w:r w:rsidR="00E41799" w:rsidRPr="00ED0774">
        <w:t>–</w:t>
      </w:r>
      <w:r w:rsidRPr="00ED0774">
        <w:t>3</w:t>
      </w:r>
      <w:r w:rsidR="00926681" w:rsidRPr="00ED0774">
        <w:t xml:space="preserve"> </w:t>
      </w:r>
      <w:r w:rsidR="005E7775" w:rsidRPr="00ED0774">
        <w:t>месяц</w:t>
      </w:r>
      <w:r w:rsidR="003052CD" w:rsidRPr="00ED0774">
        <w:rPr>
          <w:lang w:val="ru-RU"/>
        </w:rPr>
        <w:t>а</w:t>
      </w:r>
      <w:r w:rsidR="00926681" w:rsidRPr="00ED0774">
        <w:t xml:space="preserve"> </w:t>
      </w:r>
      <w:r w:rsidRPr="00ED0774">
        <w:t>до</w:t>
      </w:r>
      <w:r w:rsidR="00926681" w:rsidRPr="00ED0774">
        <w:t xml:space="preserve"> </w:t>
      </w:r>
      <w:r w:rsidRPr="00ED0774">
        <w:t>5</w:t>
      </w:r>
      <w:r w:rsidR="00926681" w:rsidRPr="00ED0774">
        <w:t xml:space="preserve"> </w:t>
      </w:r>
      <w:r w:rsidRPr="00ED0774">
        <w:t>лет</w:t>
      </w:r>
      <w:r w:rsidR="00926681" w:rsidRPr="00ED0774">
        <w:t xml:space="preserve"> </w:t>
      </w:r>
      <w:r w:rsidRPr="00ED0774">
        <w:t>от</w:t>
      </w:r>
      <w:r w:rsidR="00926681" w:rsidRPr="00ED0774">
        <w:t xml:space="preserve"> </w:t>
      </w:r>
      <w:r w:rsidRPr="00ED0774">
        <w:t>начала</w:t>
      </w:r>
      <w:r w:rsidR="00926681" w:rsidRPr="00ED0774">
        <w:t xml:space="preserve"> </w:t>
      </w:r>
      <w:r w:rsidRPr="00ED0774">
        <w:t>лечения</w:t>
      </w:r>
      <w:r w:rsidR="00CD5232" w:rsidRPr="00ED0774">
        <w:t>;</w:t>
      </w:r>
      <w:r w:rsidR="00926681" w:rsidRPr="00ED0774">
        <w:t xml:space="preserve"> </w:t>
      </w:r>
      <w:r w:rsidR="00CD5232" w:rsidRPr="00ED0774">
        <w:t>выполнять</w:t>
      </w:r>
      <w:r w:rsidR="00926681" w:rsidRPr="00ED0774">
        <w:t xml:space="preserve"> </w:t>
      </w:r>
      <w:r w:rsidR="00CD5232" w:rsidRPr="00ED0774">
        <w:t>пункции</w:t>
      </w:r>
      <w:r w:rsidR="00926681" w:rsidRPr="00ED0774">
        <w:t xml:space="preserve"> </w:t>
      </w:r>
      <w:r w:rsidR="00CD5232" w:rsidRPr="00ED0774">
        <w:t>костного</w:t>
      </w:r>
      <w:r w:rsidR="00926681" w:rsidRPr="00ED0774">
        <w:t xml:space="preserve"> </w:t>
      </w:r>
      <w:r w:rsidR="00CD5232" w:rsidRPr="00ED0774">
        <w:t>мозга</w:t>
      </w:r>
      <w:r w:rsidR="00926681" w:rsidRPr="00ED0774">
        <w:t xml:space="preserve"> </w:t>
      </w:r>
      <w:r w:rsidR="00CD5232" w:rsidRPr="00ED0774">
        <w:t>в</w:t>
      </w:r>
      <w:r w:rsidR="00926681" w:rsidRPr="00ED0774">
        <w:t xml:space="preserve"> </w:t>
      </w:r>
      <w:r w:rsidR="00CD5232" w:rsidRPr="00ED0774">
        <w:t>течение</w:t>
      </w:r>
      <w:r w:rsidR="00926681" w:rsidRPr="00ED0774">
        <w:t xml:space="preserve"> </w:t>
      </w:r>
      <w:r w:rsidR="00FD38A0" w:rsidRPr="00ED0774">
        <w:t>1-</w:t>
      </w:r>
      <w:r w:rsidR="00CD5232" w:rsidRPr="00ED0774">
        <w:t>го</w:t>
      </w:r>
      <w:r w:rsidR="00926681" w:rsidRPr="00ED0774">
        <w:t xml:space="preserve"> </w:t>
      </w:r>
      <w:r w:rsidR="00CD5232" w:rsidRPr="00ED0774">
        <w:t>года</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3</w:t>
      </w:r>
      <w:r w:rsidR="00926681" w:rsidRPr="00ED0774">
        <w:t xml:space="preserve"> </w:t>
      </w:r>
      <w:r w:rsidR="005E7775" w:rsidRPr="00ED0774">
        <w:t>месяца</w:t>
      </w:r>
      <w:r w:rsidR="00CD5232" w:rsidRPr="00ED0774">
        <w:t>,</w:t>
      </w:r>
      <w:r w:rsidR="00926681" w:rsidRPr="00ED0774">
        <w:t xml:space="preserve"> </w:t>
      </w:r>
      <w:r w:rsidR="00CD5232" w:rsidRPr="00ED0774">
        <w:t>далее</w:t>
      </w:r>
      <w:r w:rsidR="00926681" w:rsidRPr="00ED0774">
        <w:t xml:space="preserve"> </w:t>
      </w:r>
      <w:r w:rsidR="00E41799" w:rsidRPr="00ED0774">
        <w:t>–</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6</w:t>
      </w:r>
      <w:r w:rsidR="00926681" w:rsidRPr="00ED0774">
        <w:t xml:space="preserve"> </w:t>
      </w:r>
      <w:r w:rsidR="005E7775" w:rsidRPr="00ED0774">
        <w:t>месяцев</w:t>
      </w:r>
      <w:r w:rsidR="00926681" w:rsidRPr="00ED0774">
        <w:t xml:space="preserve"> </w:t>
      </w:r>
      <w:r w:rsidR="00CD5232" w:rsidRPr="00ED0774">
        <w:t>в</w:t>
      </w:r>
      <w:r w:rsidR="00926681" w:rsidRPr="00ED0774">
        <w:t xml:space="preserve"> </w:t>
      </w:r>
      <w:r w:rsidR="00CD5232" w:rsidRPr="00ED0774">
        <w:t>течение</w:t>
      </w:r>
      <w:r w:rsidR="00926681" w:rsidRPr="00ED0774">
        <w:t xml:space="preserve"> </w:t>
      </w:r>
      <w:r w:rsidR="00CD5232" w:rsidRPr="00ED0774">
        <w:t>2-го</w:t>
      </w:r>
      <w:r w:rsidR="00926681" w:rsidRPr="00ED0774">
        <w:t xml:space="preserve"> </w:t>
      </w:r>
      <w:r w:rsidR="00CD5232" w:rsidRPr="00ED0774">
        <w:t>года,</w:t>
      </w:r>
      <w:r w:rsidR="00926681" w:rsidRPr="00ED0774">
        <w:t xml:space="preserve"> </w:t>
      </w:r>
      <w:r w:rsidR="00CD5232" w:rsidRPr="00ED0774">
        <w:t>далее</w:t>
      </w:r>
      <w:r w:rsidR="00926681" w:rsidRPr="00ED0774">
        <w:t xml:space="preserve"> </w:t>
      </w:r>
      <w:r w:rsidR="00E41799" w:rsidRPr="00ED0774">
        <w:t>–</w:t>
      </w:r>
      <w:r w:rsidR="00926681" w:rsidRPr="00ED0774">
        <w:t xml:space="preserve"> </w:t>
      </w:r>
      <w:r w:rsidR="00CD5232" w:rsidRPr="00ED0774">
        <w:t>1</w:t>
      </w:r>
      <w:r w:rsidR="00926681" w:rsidRPr="00ED0774">
        <w:t xml:space="preserve"> </w:t>
      </w:r>
      <w:r w:rsidR="00CD5232" w:rsidRPr="00ED0774">
        <w:t>раз</w:t>
      </w:r>
      <w:r w:rsidR="00926681" w:rsidRPr="00ED0774">
        <w:t xml:space="preserve"> </w:t>
      </w:r>
      <w:r w:rsidR="00CD5232" w:rsidRPr="00ED0774">
        <w:t>в</w:t>
      </w:r>
      <w:r w:rsidR="00926681" w:rsidRPr="00ED0774">
        <w:t xml:space="preserve"> </w:t>
      </w:r>
      <w:r w:rsidR="00CD5232" w:rsidRPr="00ED0774">
        <w:t>год</w:t>
      </w:r>
      <w:r w:rsidR="00926681" w:rsidRPr="00ED0774">
        <w:t xml:space="preserve"> </w:t>
      </w:r>
      <w:r w:rsidR="00CD5232" w:rsidRPr="00ED0774">
        <w:t>до</w:t>
      </w:r>
      <w:r w:rsidR="00926681" w:rsidRPr="00ED0774">
        <w:t xml:space="preserve"> </w:t>
      </w:r>
      <w:r w:rsidR="00CD5232" w:rsidRPr="00ED0774">
        <w:t>5</w:t>
      </w:r>
      <w:r w:rsidR="00926681" w:rsidRPr="00ED0774">
        <w:t xml:space="preserve"> </w:t>
      </w:r>
      <w:r w:rsidR="00CD5232" w:rsidRPr="00ED0774">
        <w:t>лет</w:t>
      </w:r>
      <w:r w:rsidR="00926681" w:rsidRPr="00ED0774">
        <w:t xml:space="preserve"> </w:t>
      </w:r>
      <w:r w:rsidR="00CD5232" w:rsidRPr="00ED0774">
        <w:t>наблюдения</w:t>
      </w:r>
      <w:r w:rsidR="00926681" w:rsidRPr="00ED0774">
        <w:t xml:space="preserve"> </w:t>
      </w:r>
      <w:r w:rsidR="0081621D" w:rsidRPr="00ED0774">
        <w:t>для</w:t>
      </w:r>
      <w:r w:rsidR="00926681" w:rsidRPr="00ED0774">
        <w:t xml:space="preserve"> </w:t>
      </w:r>
      <w:r w:rsidR="0081621D" w:rsidRPr="00ED0774">
        <w:t>контроля</w:t>
      </w:r>
      <w:r w:rsidR="00926681" w:rsidRPr="00ED0774">
        <w:t xml:space="preserve"> </w:t>
      </w:r>
      <w:r w:rsidR="0081621D" w:rsidRPr="00ED0774">
        <w:t>эффективности</w:t>
      </w:r>
      <w:r w:rsidR="00926681" w:rsidRPr="00ED0774">
        <w:t xml:space="preserve"> </w:t>
      </w:r>
      <w:r w:rsidR="0081621D" w:rsidRPr="00ED0774">
        <w:t>лечения</w:t>
      </w:r>
      <w:r w:rsidR="00926681" w:rsidRPr="00ED0774">
        <w:t xml:space="preserve"> </w:t>
      </w:r>
      <w:r w:rsidR="0081621D" w:rsidRPr="00ED0774">
        <w:t>и</w:t>
      </w:r>
      <w:r w:rsidR="00926681" w:rsidRPr="00ED0774">
        <w:t xml:space="preserve"> </w:t>
      </w:r>
      <w:r w:rsidR="0081621D" w:rsidRPr="00ED0774">
        <w:t>своевременного</w:t>
      </w:r>
      <w:r w:rsidR="00926681" w:rsidRPr="00ED0774">
        <w:t xml:space="preserve"> </w:t>
      </w:r>
      <w:r w:rsidR="0081621D" w:rsidRPr="00ED0774">
        <w:t>выявления</w:t>
      </w:r>
      <w:r w:rsidR="00926681" w:rsidRPr="00ED0774">
        <w:t xml:space="preserve"> </w:t>
      </w:r>
      <w:r w:rsidR="0081621D" w:rsidRPr="00ED0774">
        <w:t>рецидива</w:t>
      </w:r>
      <w:r w:rsidR="00926681" w:rsidRPr="00ED0774">
        <w:t xml:space="preserve"> </w:t>
      </w:r>
      <w:r w:rsidR="0081621D" w:rsidRPr="00ED0774">
        <w:fldChar w:fldCharType="begin" w:fldLock="1"/>
      </w:r>
      <w:r w:rsidR="00907AA0"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81621D" w:rsidRPr="00ED0774">
        <w:fldChar w:fldCharType="separate"/>
      </w:r>
      <w:r w:rsidR="00907AA0" w:rsidRPr="00ED0774">
        <w:rPr>
          <w:noProof/>
        </w:rPr>
        <w:t>[1]</w:t>
      </w:r>
      <w:r w:rsidR="0081621D" w:rsidRPr="00ED0774">
        <w:fldChar w:fldCharType="end"/>
      </w:r>
      <w:r w:rsidRPr="00ED0774">
        <w:t>.</w:t>
      </w:r>
      <w:r w:rsidR="00A11EED" w:rsidRPr="00ED0774">
        <w:t xml:space="preserve"> </w:t>
      </w:r>
    </w:p>
    <w:p w14:paraId="28A8485B" w14:textId="46481D7B" w:rsidR="00275871" w:rsidRPr="00ED0774" w:rsidRDefault="00101ED7" w:rsidP="00AE27D0">
      <w:pPr>
        <w:pStyle w:val="afd"/>
        <w:spacing w:beforeAutospacing="0" w:afterAutospacing="0" w:line="360" w:lineRule="auto"/>
        <w:ind w:firstLine="709"/>
        <w:contextualSpacing/>
      </w:pPr>
      <w:r w:rsidRPr="00ED0774">
        <w:rPr>
          <w:rStyle w:val="affb"/>
        </w:rPr>
        <w:t>Уровень</w:t>
      </w:r>
      <w:r w:rsidR="00926681" w:rsidRPr="00ED0774">
        <w:rPr>
          <w:rStyle w:val="affb"/>
        </w:rPr>
        <w:t xml:space="preserve"> </w:t>
      </w:r>
      <w:r w:rsidRPr="00ED0774">
        <w:rPr>
          <w:rStyle w:val="affb"/>
        </w:rPr>
        <w:t>убедительности</w:t>
      </w:r>
      <w:r w:rsidR="00926681" w:rsidRPr="00ED0774">
        <w:rPr>
          <w:rStyle w:val="affb"/>
        </w:rPr>
        <w:t xml:space="preserve"> </w:t>
      </w:r>
      <w:r w:rsidRPr="00ED0774">
        <w:rPr>
          <w:rStyle w:val="affb"/>
        </w:rPr>
        <w:t>рекомендаций</w:t>
      </w:r>
      <w:r w:rsidR="00926681" w:rsidRPr="00ED0774">
        <w:rPr>
          <w:rStyle w:val="affb"/>
        </w:rPr>
        <w:t xml:space="preserve"> </w:t>
      </w:r>
      <w:r w:rsidRPr="00ED0774">
        <w:rPr>
          <w:rStyle w:val="affb"/>
        </w:rPr>
        <w:t>–</w:t>
      </w:r>
      <w:r w:rsidR="00926681" w:rsidRPr="00ED0774">
        <w:rPr>
          <w:rStyle w:val="affb"/>
        </w:rPr>
        <w:t xml:space="preserve"> </w:t>
      </w:r>
      <w:r w:rsidR="0081621D" w:rsidRPr="00ED0774">
        <w:rPr>
          <w:rStyle w:val="affb"/>
        </w:rPr>
        <w:t>С</w:t>
      </w:r>
      <w:r w:rsidR="00926681" w:rsidRPr="00ED0774">
        <w:rPr>
          <w:rStyle w:val="affb"/>
        </w:rPr>
        <w:t xml:space="preserve"> </w:t>
      </w:r>
      <w:r w:rsidR="00275871" w:rsidRPr="00ED0774">
        <w:rPr>
          <w:rStyle w:val="affb"/>
        </w:rPr>
        <w:t>(уровень</w:t>
      </w:r>
      <w:r w:rsidR="00926681" w:rsidRPr="00ED0774">
        <w:rPr>
          <w:rStyle w:val="affb"/>
        </w:rPr>
        <w:t xml:space="preserve"> </w:t>
      </w:r>
      <w:r w:rsidR="00275871" w:rsidRPr="00ED0774">
        <w:rPr>
          <w:rStyle w:val="affb"/>
        </w:rPr>
        <w:t>д</w:t>
      </w:r>
      <w:r w:rsidR="004D6590" w:rsidRPr="00ED0774">
        <w:rPr>
          <w:rStyle w:val="affb"/>
        </w:rPr>
        <w:t>остоверности</w:t>
      </w:r>
      <w:r w:rsidR="00926681" w:rsidRPr="00ED0774">
        <w:rPr>
          <w:rStyle w:val="affb"/>
        </w:rPr>
        <w:t xml:space="preserve"> </w:t>
      </w:r>
      <w:r w:rsidR="004D6590" w:rsidRPr="00ED0774">
        <w:rPr>
          <w:rStyle w:val="affb"/>
        </w:rPr>
        <w:t>доказательств</w:t>
      </w:r>
      <w:r w:rsidR="00926681" w:rsidRPr="00ED0774">
        <w:rPr>
          <w:rStyle w:val="affb"/>
        </w:rPr>
        <w:t xml:space="preserve"> </w:t>
      </w:r>
      <w:r w:rsidR="004D6590" w:rsidRPr="00ED0774">
        <w:rPr>
          <w:rStyle w:val="affb"/>
        </w:rPr>
        <w:t>–</w:t>
      </w:r>
      <w:r w:rsidR="00926681" w:rsidRPr="00ED0774">
        <w:rPr>
          <w:rStyle w:val="affb"/>
        </w:rPr>
        <w:t xml:space="preserve"> </w:t>
      </w:r>
      <w:r w:rsidR="004D6590" w:rsidRPr="00ED0774">
        <w:rPr>
          <w:rStyle w:val="affb"/>
        </w:rPr>
        <w:t>5)</w:t>
      </w:r>
    </w:p>
    <w:p w14:paraId="5AECA5CC" w14:textId="77777777" w:rsidR="007F11AF" w:rsidRPr="00ED0774" w:rsidRDefault="00101ED7" w:rsidP="007F11AF">
      <w:pPr>
        <w:pStyle w:val="afd"/>
        <w:spacing w:beforeAutospacing="0" w:afterAutospacing="0" w:line="360" w:lineRule="auto"/>
        <w:ind w:firstLine="709"/>
        <w:contextualSpacing/>
        <w:rPr>
          <w:rStyle w:val="affc"/>
          <w:i w:val="0"/>
        </w:rPr>
      </w:pPr>
      <w:r w:rsidRPr="00ED0774">
        <w:rPr>
          <w:rStyle w:val="affb"/>
        </w:rPr>
        <w:t>Комментарий:</w:t>
      </w:r>
      <w:r w:rsidR="00926681" w:rsidRPr="00ED0774">
        <w:rPr>
          <w:rStyle w:val="affc"/>
        </w:rPr>
        <w:t xml:space="preserve"> </w:t>
      </w:r>
      <w:r w:rsidR="00D313F4" w:rsidRPr="00ED0774">
        <w:rPr>
          <w:rStyle w:val="affc"/>
        </w:rPr>
        <w:t>внеплановое</w:t>
      </w:r>
      <w:r w:rsidR="00926681" w:rsidRPr="00ED0774">
        <w:rPr>
          <w:rStyle w:val="affc"/>
        </w:rPr>
        <w:t xml:space="preserve"> </w:t>
      </w:r>
      <w:r w:rsidR="00CD5232" w:rsidRPr="00ED0774">
        <w:rPr>
          <w:rStyle w:val="affc"/>
        </w:rPr>
        <w:t>исследование</w:t>
      </w:r>
      <w:r w:rsidR="00926681" w:rsidRPr="00ED0774">
        <w:rPr>
          <w:rStyle w:val="affc"/>
        </w:rPr>
        <w:t xml:space="preserve"> </w:t>
      </w:r>
      <w:r w:rsidR="00CD5232" w:rsidRPr="00ED0774">
        <w:rPr>
          <w:rStyle w:val="affc"/>
        </w:rPr>
        <w:t>гемограммы</w:t>
      </w:r>
      <w:r w:rsidR="00926681" w:rsidRPr="00ED0774">
        <w:rPr>
          <w:rStyle w:val="affc"/>
        </w:rPr>
        <w:t xml:space="preserve"> </w:t>
      </w:r>
      <w:r w:rsidR="0008734B" w:rsidRPr="00ED0774">
        <w:rPr>
          <w:rStyle w:val="affc"/>
        </w:rPr>
        <w:t>показано</w:t>
      </w:r>
      <w:r w:rsidR="00926681" w:rsidRPr="00ED0774">
        <w:rPr>
          <w:rStyle w:val="affc"/>
        </w:rPr>
        <w:t xml:space="preserve"> </w:t>
      </w:r>
      <w:r w:rsidR="00CD5232" w:rsidRPr="00ED0774">
        <w:rPr>
          <w:rStyle w:val="affc"/>
        </w:rPr>
        <w:t>при</w:t>
      </w:r>
      <w:r w:rsidR="00926681" w:rsidRPr="00ED0774">
        <w:rPr>
          <w:rStyle w:val="affc"/>
        </w:rPr>
        <w:t xml:space="preserve"> </w:t>
      </w:r>
      <w:r w:rsidR="00CD5232" w:rsidRPr="00ED0774">
        <w:rPr>
          <w:rStyle w:val="affc"/>
        </w:rPr>
        <w:t>любых</w:t>
      </w:r>
      <w:r w:rsidR="00926681" w:rsidRPr="00ED0774">
        <w:rPr>
          <w:rStyle w:val="affc"/>
        </w:rPr>
        <w:t xml:space="preserve"> </w:t>
      </w:r>
      <w:r w:rsidR="00CD5232" w:rsidRPr="00ED0774">
        <w:rPr>
          <w:rStyle w:val="affc"/>
        </w:rPr>
        <w:t>изменениях</w:t>
      </w:r>
      <w:r w:rsidR="00926681" w:rsidRPr="00ED0774">
        <w:rPr>
          <w:rStyle w:val="affc"/>
        </w:rPr>
        <w:t xml:space="preserve"> </w:t>
      </w:r>
      <w:r w:rsidR="00CD5232" w:rsidRPr="00ED0774">
        <w:rPr>
          <w:rStyle w:val="affc"/>
        </w:rPr>
        <w:t>в</w:t>
      </w:r>
      <w:r w:rsidR="00926681" w:rsidRPr="00ED0774">
        <w:rPr>
          <w:rStyle w:val="affc"/>
        </w:rPr>
        <w:t xml:space="preserve"> </w:t>
      </w:r>
      <w:r w:rsidR="00CD5232" w:rsidRPr="00ED0774">
        <w:rPr>
          <w:rStyle w:val="affc"/>
        </w:rPr>
        <w:t>состоянии</w:t>
      </w:r>
      <w:r w:rsidR="00926681" w:rsidRPr="00ED0774">
        <w:rPr>
          <w:rStyle w:val="affc"/>
        </w:rPr>
        <w:t xml:space="preserve"> </w:t>
      </w:r>
      <w:r w:rsidR="00BB4286" w:rsidRPr="00ED0774">
        <w:rPr>
          <w:rStyle w:val="affc"/>
        </w:rPr>
        <w:t>пациента</w:t>
      </w:r>
      <w:r w:rsidR="00CD5232" w:rsidRPr="00ED0774">
        <w:rPr>
          <w:rStyle w:val="affc"/>
        </w:rPr>
        <w:t>.</w:t>
      </w:r>
      <w:r w:rsidR="00926681" w:rsidRPr="00ED0774">
        <w:rPr>
          <w:rStyle w:val="affc"/>
        </w:rPr>
        <w:t xml:space="preserve"> </w:t>
      </w:r>
      <w:r w:rsidR="00C934AE" w:rsidRPr="00ED0774">
        <w:rPr>
          <w:rStyle w:val="affc"/>
        </w:rPr>
        <w:t>Внеплановое</w:t>
      </w:r>
      <w:r w:rsidR="00926681" w:rsidRPr="00ED0774">
        <w:rPr>
          <w:rStyle w:val="affc"/>
        </w:rPr>
        <w:t xml:space="preserve"> </w:t>
      </w:r>
      <w:r w:rsidR="00C934AE" w:rsidRPr="00ED0774">
        <w:rPr>
          <w:rStyle w:val="affc"/>
        </w:rPr>
        <w:t>исследование</w:t>
      </w:r>
      <w:r w:rsidR="00926681" w:rsidRPr="00ED0774">
        <w:rPr>
          <w:rStyle w:val="affc"/>
        </w:rPr>
        <w:t xml:space="preserve"> </w:t>
      </w:r>
      <w:r w:rsidR="00C934AE" w:rsidRPr="00ED0774">
        <w:rPr>
          <w:rStyle w:val="affc"/>
        </w:rPr>
        <w:t>костного</w:t>
      </w:r>
      <w:r w:rsidR="00926681" w:rsidRPr="00ED0774">
        <w:rPr>
          <w:rStyle w:val="affc"/>
        </w:rPr>
        <w:t xml:space="preserve"> </w:t>
      </w:r>
      <w:r w:rsidR="00C934AE" w:rsidRPr="00ED0774">
        <w:rPr>
          <w:rStyle w:val="affc"/>
        </w:rPr>
        <w:t>мозга</w:t>
      </w:r>
      <w:r w:rsidR="00926681" w:rsidRPr="00ED0774">
        <w:rPr>
          <w:rStyle w:val="affc"/>
        </w:rPr>
        <w:t xml:space="preserve"> </w:t>
      </w:r>
      <w:r w:rsidR="00C934AE" w:rsidRPr="00ED0774">
        <w:rPr>
          <w:rStyle w:val="affc"/>
        </w:rPr>
        <w:t>показано</w:t>
      </w:r>
      <w:r w:rsidR="00926681" w:rsidRPr="00ED0774">
        <w:rPr>
          <w:rStyle w:val="affc"/>
        </w:rPr>
        <w:t xml:space="preserve"> </w:t>
      </w:r>
      <w:r w:rsidR="00C934AE" w:rsidRPr="00ED0774">
        <w:rPr>
          <w:rStyle w:val="affc"/>
        </w:rPr>
        <w:t>при</w:t>
      </w:r>
      <w:r w:rsidR="00926681" w:rsidRPr="00ED0774">
        <w:rPr>
          <w:rStyle w:val="affc"/>
        </w:rPr>
        <w:t xml:space="preserve"> </w:t>
      </w:r>
      <w:r w:rsidR="00C934AE" w:rsidRPr="00ED0774">
        <w:rPr>
          <w:rStyle w:val="affc"/>
        </w:rPr>
        <w:t>выявлении</w:t>
      </w:r>
      <w:r w:rsidR="00926681" w:rsidRPr="00ED0774">
        <w:rPr>
          <w:rStyle w:val="affc"/>
        </w:rPr>
        <w:t xml:space="preserve"> </w:t>
      </w:r>
      <w:r w:rsidR="00C934AE" w:rsidRPr="00ED0774">
        <w:rPr>
          <w:rStyle w:val="affc"/>
        </w:rPr>
        <w:t>любых</w:t>
      </w:r>
      <w:r w:rsidR="00926681" w:rsidRPr="00ED0774">
        <w:rPr>
          <w:rStyle w:val="affc"/>
        </w:rPr>
        <w:t xml:space="preserve"> </w:t>
      </w:r>
      <w:r w:rsidR="00C934AE" w:rsidRPr="00ED0774">
        <w:rPr>
          <w:rStyle w:val="affc"/>
        </w:rPr>
        <w:t>изменений</w:t>
      </w:r>
      <w:r w:rsidR="00926681" w:rsidRPr="00ED0774">
        <w:rPr>
          <w:rStyle w:val="affc"/>
        </w:rPr>
        <w:t xml:space="preserve"> </w:t>
      </w:r>
      <w:r w:rsidR="00C934AE" w:rsidRPr="00ED0774">
        <w:rPr>
          <w:rStyle w:val="affc"/>
        </w:rPr>
        <w:t>гемограммы</w:t>
      </w:r>
      <w:r w:rsidR="00036F92" w:rsidRPr="00ED0774">
        <w:rPr>
          <w:rStyle w:val="affc"/>
        </w:rPr>
        <w:t>.</w:t>
      </w:r>
      <w:r w:rsidR="00926681" w:rsidRPr="00ED0774">
        <w:rPr>
          <w:rStyle w:val="affc"/>
        </w:rPr>
        <w:t xml:space="preserve"> </w:t>
      </w:r>
      <w:r w:rsidR="00933E23" w:rsidRPr="00ED0774">
        <w:rPr>
          <w:i/>
        </w:rPr>
        <w:t>Большинство</w:t>
      </w:r>
      <w:r w:rsidR="00926681" w:rsidRPr="00ED0774">
        <w:rPr>
          <w:i/>
        </w:rPr>
        <w:t xml:space="preserve"> </w:t>
      </w:r>
      <w:r w:rsidR="00933E23" w:rsidRPr="00ED0774">
        <w:rPr>
          <w:i/>
        </w:rPr>
        <w:t>рецидивов</w:t>
      </w:r>
      <w:r w:rsidR="00926681" w:rsidRPr="00ED0774">
        <w:rPr>
          <w:i/>
        </w:rPr>
        <w:t xml:space="preserve"> </w:t>
      </w:r>
      <w:r w:rsidR="00933E23" w:rsidRPr="00ED0774">
        <w:rPr>
          <w:i/>
        </w:rPr>
        <w:t>происходят</w:t>
      </w:r>
      <w:r w:rsidR="00926681" w:rsidRPr="00ED0774">
        <w:rPr>
          <w:i/>
        </w:rPr>
        <w:t xml:space="preserve"> </w:t>
      </w:r>
      <w:r w:rsidR="00933E23" w:rsidRPr="00ED0774">
        <w:rPr>
          <w:i/>
        </w:rPr>
        <w:t>в</w:t>
      </w:r>
      <w:r w:rsidR="00926681" w:rsidRPr="00ED0774">
        <w:rPr>
          <w:i/>
        </w:rPr>
        <w:t xml:space="preserve"> </w:t>
      </w:r>
      <w:r w:rsidR="00933E23" w:rsidRPr="00ED0774">
        <w:rPr>
          <w:i/>
        </w:rPr>
        <w:t>течение</w:t>
      </w:r>
      <w:r w:rsidR="00926681" w:rsidRPr="00ED0774">
        <w:rPr>
          <w:i/>
        </w:rPr>
        <w:t xml:space="preserve"> </w:t>
      </w:r>
      <w:r w:rsidR="00933E23" w:rsidRPr="00ED0774">
        <w:rPr>
          <w:i/>
        </w:rPr>
        <w:t>1</w:t>
      </w:r>
      <w:r w:rsidR="00E41799" w:rsidRPr="00ED0774">
        <w:t>–</w:t>
      </w:r>
      <w:r w:rsidR="00933E23" w:rsidRPr="00ED0774">
        <w:rPr>
          <w:i/>
        </w:rPr>
        <w:t>3</w:t>
      </w:r>
      <w:r w:rsidR="00926681" w:rsidRPr="00ED0774">
        <w:rPr>
          <w:i/>
        </w:rPr>
        <w:t xml:space="preserve"> </w:t>
      </w:r>
      <w:r w:rsidR="00933E23" w:rsidRPr="00ED0774">
        <w:rPr>
          <w:i/>
        </w:rPr>
        <w:t>лет</w:t>
      </w:r>
      <w:r w:rsidR="00926681" w:rsidRPr="00ED0774">
        <w:rPr>
          <w:i/>
        </w:rPr>
        <w:t xml:space="preserve"> </w:t>
      </w:r>
      <w:r w:rsidR="00933E23" w:rsidRPr="00ED0774">
        <w:rPr>
          <w:i/>
        </w:rPr>
        <w:t>после</w:t>
      </w:r>
      <w:r w:rsidR="00926681" w:rsidRPr="00ED0774">
        <w:rPr>
          <w:i/>
        </w:rPr>
        <w:t xml:space="preserve"> </w:t>
      </w:r>
      <w:r w:rsidR="00933E23" w:rsidRPr="00ED0774">
        <w:rPr>
          <w:i/>
        </w:rPr>
        <w:t>окончания</w:t>
      </w:r>
      <w:r w:rsidR="00926681" w:rsidRPr="00ED0774">
        <w:rPr>
          <w:i/>
        </w:rPr>
        <w:t xml:space="preserve"> </w:t>
      </w:r>
      <w:r w:rsidR="00933E23" w:rsidRPr="00ED0774">
        <w:rPr>
          <w:i/>
        </w:rPr>
        <w:t>терапии.</w:t>
      </w:r>
      <w:r w:rsidR="00926681" w:rsidRPr="00ED0774">
        <w:rPr>
          <w:i/>
        </w:rPr>
        <w:t xml:space="preserve"> </w:t>
      </w:r>
      <w:r w:rsidR="00933E23" w:rsidRPr="00ED0774">
        <w:rPr>
          <w:i/>
        </w:rPr>
        <w:t>Стандартизованные</w:t>
      </w:r>
      <w:r w:rsidR="00926681" w:rsidRPr="00ED0774">
        <w:rPr>
          <w:i/>
        </w:rPr>
        <w:t xml:space="preserve"> </w:t>
      </w:r>
      <w:r w:rsidR="00933E23" w:rsidRPr="00ED0774">
        <w:rPr>
          <w:i/>
        </w:rPr>
        <w:t>временные</w:t>
      </w:r>
      <w:r w:rsidR="00926681" w:rsidRPr="00ED0774">
        <w:rPr>
          <w:i/>
        </w:rPr>
        <w:t xml:space="preserve"> </w:t>
      </w:r>
      <w:r w:rsidR="00933E23" w:rsidRPr="00ED0774">
        <w:rPr>
          <w:i/>
        </w:rPr>
        <w:t>точки</w:t>
      </w:r>
      <w:r w:rsidR="00926681" w:rsidRPr="00ED0774">
        <w:rPr>
          <w:i/>
        </w:rPr>
        <w:t xml:space="preserve"> </w:t>
      </w:r>
      <w:r w:rsidR="00933E23" w:rsidRPr="00ED0774">
        <w:rPr>
          <w:i/>
        </w:rPr>
        <w:t>взятия</w:t>
      </w:r>
      <w:r w:rsidR="00926681" w:rsidRPr="00ED0774">
        <w:rPr>
          <w:i/>
        </w:rPr>
        <w:t xml:space="preserve"> </w:t>
      </w:r>
      <w:r w:rsidR="00933E23" w:rsidRPr="00ED0774">
        <w:rPr>
          <w:i/>
        </w:rPr>
        <w:t>костного</w:t>
      </w:r>
      <w:r w:rsidR="00926681" w:rsidRPr="00ED0774">
        <w:rPr>
          <w:i/>
        </w:rPr>
        <w:t xml:space="preserve"> </w:t>
      </w:r>
      <w:r w:rsidR="00933E23" w:rsidRPr="00ED0774">
        <w:rPr>
          <w:i/>
        </w:rPr>
        <w:t>мозга</w:t>
      </w:r>
      <w:r w:rsidR="00926681" w:rsidRPr="00ED0774">
        <w:rPr>
          <w:i/>
        </w:rPr>
        <w:t xml:space="preserve"> </w:t>
      </w:r>
      <w:r w:rsidR="00933E23" w:rsidRPr="00ED0774">
        <w:rPr>
          <w:i/>
        </w:rPr>
        <w:t>необходимы</w:t>
      </w:r>
      <w:r w:rsidR="00926681" w:rsidRPr="00ED0774">
        <w:rPr>
          <w:i/>
        </w:rPr>
        <w:t xml:space="preserve"> </w:t>
      </w:r>
      <w:r w:rsidR="00933E23" w:rsidRPr="00ED0774">
        <w:rPr>
          <w:i/>
        </w:rPr>
        <w:t>при</w:t>
      </w:r>
      <w:r w:rsidR="00926681" w:rsidRPr="00ED0774">
        <w:rPr>
          <w:i/>
        </w:rPr>
        <w:t xml:space="preserve"> </w:t>
      </w:r>
      <w:r w:rsidR="00933E23" w:rsidRPr="00ED0774">
        <w:rPr>
          <w:i/>
        </w:rPr>
        <w:t>мониторинге</w:t>
      </w:r>
      <w:r w:rsidR="00926681" w:rsidRPr="00ED0774">
        <w:rPr>
          <w:i/>
        </w:rPr>
        <w:t xml:space="preserve"> </w:t>
      </w:r>
      <w:r w:rsidR="00933E23" w:rsidRPr="00ED0774">
        <w:rPr>
          <w:i/>
        </w:rPr>
        <w:t>М</w:t>
      </w:r>
      <w:r w:rsidR="00036F92" w:rsidRPr="00ED0774">
        <w:rPr>
          <w:i/>
        </w:rPr>
        <w:t>О</w:t>
      </w:r>
      <w:r w:rsidR="00933E23" w:rsidRPr="00ED0774">
        <w:rPr>
          <w:i/>
        </w:rPr>
        <w:t>Б.</w:t>
      </w:r>
      <w:r w:rsidR="00926681" w:rsidRPr="00ED0774">
        <w:rPr>
          <w:rStyle w:val="affc"/>
          <w:i w:val="0"/>
        </w:rPr>
        <w:t xml:space="preserve"> </w:t>
      </w:r>
      <w:bookmarkStart w:id="83" w:name="_Toc531609339"/>
    </w:p>
    <w:p w14:paraId="43A15BAD" w14:textId="77777777" w:rsidR="007F11AF" w:rsidRPr="00ED0774" w:rsidRDefault="007F11AF" w:rsidP="007F11AF">
      <w:pPr>
        <w:pStyle w:val="afd"/>
        <w:spacing w:beforeAutospacing="0" w:afterAutospacing="0" w:line="360" w:lineRule="auto"/>
        <w:ind w:firstLine="709"/>
        <w:contextualSpacing/>
        <w:rPr>
          <w:rStyle w:val="affc"/>
          <w:i w:val="0"/>
        </w:rPr>
      </w:pPr>
    </w:p>
    <w:p w14:paraId="2046CA26" w14:textId="77777777" w:rsidR="009E72D7" w:rsidRPr="00ED0774" w:rsidRDefault="00426849" w:rsidP="007F11AF">
      <w:pPr>
        <w:pStyle w:val="11"/>
      </w:pPr>
      <w:bookmarkStart w:id="84" w:name="_Toc26787573"/>
      <w:bookmarkStart w:id="85" w:name="_Toc24472012"/>
      <w:bookmarkStart w:id="86" w:name="_Toc64624784"/>
      <w:r w:rsidRPr="00ED0774">
        <w:lastRenderedPageBreak/>
        <w:t>6</w:t>
      </w:r>
      <w:r w:rsidR="007E1889" w:rsidRPr="00ED0774">
        <w:t>.</w:t>
      </w:r>
      <w:r w:rsidR="00926681" w:rsidRPr="00ED0774">
        <w:t xml:space="preserve"> </w:t>
      </w:r>
      <w:r w:rsidR="007E1889" w:rsidRPr="00ED0774">
        <w:t>Организация</w:t>
      </w:r>
      <w:r w:rsidR="00926681" w:rsidRPr="00ED0774">
        <w:t xml:space="preserve"> </w:t>
      </w:r>
      <w:r w:rsidR="00942908" w:rsidRPr="00ED0774">
        <w:rPr>
          <w:lang w:val="ru-RU"/>
        </w:rPr>
        <w:t>оказания</w:t>
      </w:r>
      <w:r w:rsidR="00926681" w:rsidRPr="00ED0774">
        <w:rPr>
          <w:lang w:val="ru-RU"/>
        </w:rPr>
        <w:t xml:space="preserve"> </w:t>
      </w:r>
      <w:r w:rsidR="007E1889" w:rsidRPr="00ED0774">
        <w:t>медицинской</w:t>
      </w:r>
      <w:r w:rsidR="00926681" w:rsidRPr="00ED0774">
        <w:t xml:space="preserve"> </w:t>
      </w:r>
      <w:r w:rsidR="007E1889" w:rsidRPr="00ED0774">
        <w:t>помощи</w:t>
      </w:r>
      <w:bookmarkEnd w:id="83"/>
      <w:bookmarkEnd w:id="84"/>
      <w:bookmarkEnd w:id="85"/>
      <w:bookmarkEnd w:id="86"/>
    </w:p>
    <w:p w14:paraId="012990E7"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Медицинск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за</w:t>
      </w:r>
      <w:r w:rsidR="00926681" w:rsidRPr="00ED0774">
        <w:rPr>
          <w:rFonts w:eastAsia="Times New Roman"/>
          <w:bCs/>
          <w:iCs/>
          <w:color w:val="000000"/>
        </w:rPr>
        <w:t xml:space="preserve"> </w:t>
      </w:r>
      <w:r w:rsidRPr="00ED0774">
        <w:rPr>
          <w:rFonts w:eastAsia="Times New Roman"/>
          <w:bCs/>
          <w:iCs/>
          <w:color w:val="000000"/>
        </w:rPr>
        <w:t>исключением</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рамках</w:t>
      </w:r>
      <w:r w:rsidR="00926681" w:rsidRPr="00ED0774">
        <w:rPr>
          <w:rFonts w:eastAsia="Times New Roman"/>
          <w:bCs/>
          <w:iCs/>
          <w:color w:val="000000"/>
        </w:rPr>
        <w:t xml:space="preserve"> </w:t>
      </w:r>
      <w:r w:rsidRPr="00ED0774">
        <w:rPr>
          <w:rFonts w:eastAsia="Times New Roman"/>
          <w:bCs/>
          <w:iCs/>
          <w:color w:val="000000"/>
        </w:rPr>
        <w:t>клинической</w:t>
      </w:r>
      <w:r w:rsidR="00926681" w:rsidRPr="00ED0774">
        <w:rPr>
          <w:rFonts w:eastAsia="Times New Roman"/>
          <w:bCs/>
          <w:iCs/>
          <w:color w:val="000000"/>
        </w:rPr>
        <w:t xml:space="preserve"> </w:t>
      </w:r>
      <w:r w:rsidRPr="00ED0774">
        <w:rPr>
          <w:rFonts w:eastAsia="Times New Roman"/>
          <w:bCs/>
          <w:iCs/>
          <w:color w:val="000000"/>
        </w:rPr>
        <w:t>апробаци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оответстви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законом</w:t>
      </w:r>
      <w:r w:rsidR="00926681" w:rsidRPr="00ED0774">
        <w:rPr>
          <w:rFonts w:eastAsia="Times New Roman"/>
          <w:bCs/>
          <w:iCs/>
          <w:color w:val="000000"/>
        </w:rPr>
        <w:t xml:space="preserve"> </w:t>
      </w:r>
      <w:r w:rsidRPr="00ED0774">
        <w:rPr>
          <w:rFonts w:eastAsia="Times New Roman"/>
          <w:bCs/>
          <w:iCs/>
          <w:color w:val="000000"/>
        </w:rPr>
        <w:t>от</w:t>
      </w:r>
      <w:r w:rsidR="00926681" w:rsidRPr="00ED0774">
        <w:rPr>
          <w:rFonts w:eastAsia="Times New Roman"/>
          <w:bCs/>
          <w:iCs/>
          <w:color w:val="000000"/>
        </w:rPr>
        <w:t xml:space="preserve"> </w:t>
      </w:r>
      <w:r w:rsidRPr="00ED0774">
        <w:rPr>
          <w:rFonts w:eastAsia="Times New Roman"/>
          <w:bCs/>
          <w:iCs/>
          <w:color w:val="000000"/>
        </w:rPr>
        <w:t>21.11.2011</w:t>
      </w:r>
      <w:r w:rsidR="00926681" w:rsidRPr="00ED0774">
        <w:rPr>
          <w:rFonts w:eastAsia="Times New Roman"/>
          <w:bCs/>
          <w:iCs/>
          <w:color w:val="000000"/>
        </w:rPr>
        <w:t xml:space="preserve"> </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323-ФЗ</w:t>
      </w:r>
      <w:r w:rsidR="00926681" w:rsidRPr="00ED0774">
        <w:rPr>
          <w:rFonts w:eastAsia="Times New Roman"/>
          <w:bCs/>
          <w:iCs/>
          <w:color w:val="000000"/>
        </w:rPr>
        <w:t xml:space="preserve"> </w:t>
      </w:r>
      <w:r w:rsidRPr="00ED0774">
        <w:rPr>
          <w:rFonts w:eastAsia="Times New Roman"/>
          <w:bCs/>
          <w:iCs/>
          <w:color w:val="000000"/>
        </w:rPr>
        <w:t>(ред.</w:t>
      </w:r>
      <w:r w:rsidR="00926681" w:rsidRPr="00ED0774">
        <w:rPr>
          <w:rFonts w:eastAsia="Times New Roman"/>
          <w:bCs/>
          <w:iCs/>
          <w:color w:val="000000"/>
        </w:rPr>
        <w:t xml:space="preserve"> </w:t>
      </w:r>
      <w:r w:rsidRPr="00ED0774">
        <w:rPr>
          <w:rFonts w:eastAsia="Times New Roman"/>
          <w:bCs/>
          <w:iCs/>
          <w:color w:val="000000"/>
        </w:rPr>
        <w:t>от</w:t>
      </w:r>
      <w:r w:rsidR="00926681" w:rsidRPr="00ED0774">
        <w:rPr>
          <w:rFonts w:eastAsia="Times New Roman"/>
          <w:bCs/>
          <w:iCs/>
          <w:color w:val="000000"/>
        </w:rPr>
        <w:t xml:space="preserve"> </w:t>
      </w:r>
      <w:r w:rsidRPr="00ED0774">
        <w:rPr>
          <w:rFonts w:eastAsia="Times New Roman"/>
          <w:bCs/>
          <w:iCs/>
          <w:color w:val="000000"/>
        </w:rPr>
        <w:t>25.05.2019)</w:t>
      </w:r>
      <w:r w:rsidR="00926681" w:rsidRPr="00ED0774">
        <w:rPr>
          <w:rFonts w:eastAsia="Times New Roman"/>
          <w:bCs/>
          <w:iCs/>
          <w:color w:val="000000"/>
        </w:rPr>
        <w:t xml:space="preserve"> </w:t>
      </w:r>
      <w:r w:rsidRPr="00ED0774">
        <w:rPr>
          <w:rFonts w:eastAsia="Times New Roman"/>
          <w:bCs/>
          <w:iCs/>
          <w:color w:val="000000"/>
        </w:rPr>
        <w:t>«Об</w:t>
      </w:r>
      <w:r w:rsidR="00926681" w:rsidRPr="00ED0774">
        <w:rPr>
          <w:rFonts w:eastAsia="Times New Roman"/>
          <w:bCs/>
          <w:iCs/>
          <w:color w:val="000000"/>
        </w:rPr>
        <w:t xml:space="preserve"> </w:t>
      </w:r>
      <w:r w:rsidRPr="00ED0774">
        <w:rPr>
          <w:rFonts w:eastAsia="Times New Roman"/>
          <w:bCs/>
          <w:iCs/>
          <w:color w:val="000000"/>
        </w:rPr>
        <w:t>основах</w:t>
      </w:r>
      <w:r w:rsidR="00926681" w:rsidRPr="00ED0774">
        <w:rPr>
          <w:rFonts w:eastAsia="Times New Roman"/>
          <w:bCs/>
          <w:iCs/>
          <w:color w:val="000000"/>
        </w:rPr>
        <w:t xml:space="preserve"> </w:t>
      </w:r>
      <w:r w:rsidRPr="00ED0774">
        <w:rPr>
          <w:rFonts w:eastAsia="Times New Roman"/>
          <w:bCs/>
          <w:iCs/>
          <w:color w:val="000000"/>
        </w:rPr>
        <w:t>охраны</w:t>
      </w:r>
      <w:r w:rsidR="00926681" w:rsidRPr="00ED0774">
        <w:rPr>
          <w:rFonts w:eastAsia="Times New Roman"/>
          <w:bCs/>
          <w:iCs/>
          <w:color w:val="000000"/>
        </w:rPr>
        <w:t xml:space="preserve"> </w:t>
      </w:r>
      <w:r w:rsidRPr="00ED0774">
        <w:rPr>
          <w:rFonts w:eastAsia="Times New Roman"/>
          <w:bCs/>
          <w:iCs/>
          <w:color w:val="000000"/>
        </w:rPr>
        <w:t>здоровья</w:t>
      </w:r>
      <w:r w:rsidR="00926681" w:rsidRPr="00ED0774">
        <w:rPr>
          <w:rFonts w:eastAsia="Times New Roman"/>
          <w:bCs/>
          <w:iCs/>
          <w:color w:val="000000"/>
        </w:rPr>
        <w:t xml:space="preserve"> </w:t>
      </w:r>
      <w:r w:rsidRPr="00ED0774">
        <w:rPr>
          <w:rFonts w:eastAsia="Times New Roman"/>
          <w:bCs/>
          <w:iCs/>
          <w:color w:val="000000"/>
        </w:rPr>
        <w:t>граждан</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Российской</w:t>
      </w:r>
      <w:r w:rsidR="00926681" w:rsidRPr="00ED0774">
        <w:rPr>
          <w:rFonts w:eastAsia="Times New Roman"/>
          <w:bCs/>
          <w:iCs/>
          <w:color w:val="000000"/>
        </w:rPr>
        <w:t xml:space="preserve"> </w:t>
      </w:r>
      <w:r w:rsidRPr="00ED0774">
        <w:rPr>
          <w:rFonts w:eastAsia="Times New Roman"/>
          <w:bCs/>
          <w:iCs/>
          <w:color w:val="000000"/>
        </w:rPr>
        <w:t>Федерации»</w:t>
      </w:r>
      <w:r w:rsidR="00926681" w:rsidRPr="00ED0774">
        <w:rPr>
          <w:rFonts w:eastAsia="Times New Roman"/>
          <w:bCs/>
          <w:iCs/>
          <w:color w:val="000000"/>
        </w:rPr>
        <w:t xml:space="preserve"> </w:t>
      </w:r>
      <w:r w:rsidRPr="00ED0774">
        <w:rPr>
          <w:rFonts w:eastAsia="Times New Roman"/>
          <w:bCs/>
          <w:iCs/>
          <w:color w:val="000000"/>
        </w:rPr>
        <w:t>организуетс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оказывается:</w:t>
      </w:r>
    </w:p>
    <w:p w14:paraId="32A8A8D0" w14:textId="77777777" w:rsidR="005124BF"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оответстви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оложением</w:t>
      </w:r>
      <w:r w:rsidR="00926681" w:rsidRPr="00ED0774">
        <w:rPr>
          <w:rFonts w:eastAsia="Times New Roman"/>
          <w:bCs/>
          <w:iCs/>
          <w:color w:val="000000"/>
        </w:rPr>
        <w:t xml:space="preserve"> </w:t>
      </w:r>
      <w:r w:rsidRPr="00ED0774">
        <w:rPr>
          <w:rFonts w:eastAsia="Times New Roman"/>
          <w:bCs/>
          <w:iCs/>
          <w:color w:val="000000"/>
        </w:rPr>
        <w:t>об</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по</w:t>
      </w:r>
      <w:r w:rsidR="00926681" w:rsidRPr="00ED0774">
        <w:rPr>
          <w:rFonts w:eastAsia="Times New Roman"/>
          <w:bCs/>
          <w:iCs/>
          <w:color w:val="000000"/>
        </w:rPr>
        <w:t xml:space="preserve"> </w:t>
      </w:r>
      <w:r w:rsidRPr="00ED0774">
        <w:rPr>
          <w:rFonts w:eastAsia="Times New Roman"/>
          <w:bCs/>
          <w:iCs/>
          <w:color w:val="000000"/>
        </w:rPr>
        <w:t>видам</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которое</w:t>
      </w:r>
      <w:r w:rsidR="00926681" w:rsidRPr="00ED0774">
        <w:rPr>
          <w:rFonts w:eastAsia="Times New Roman"/>
          <w:bCs/>
          <w:iCs/>
          <w:color w:val="000000"/>
        </w:rPr>
        <w:t xml:space="preserve"> </w:t>
      </w:r>
      <w:r w:rsidRPr="00ED0774">
        <w:rPr>
          <w:rFonts w:eastAsia="Times New Roman"/>
          <w:bCs/>
          <w:iCs/>
          <w:color w:val="000000"/>
        </w:rPr>
        <w:t>утверждается</w:t>
      </w:r>
      <w:r w:rsidR="00926681" w:rsidRPr="00ED0774">
        <w:rPr>
          <w:rFonts w:eastAsia="Times New Roman"/>
          <w:bCs/>
          <w:iCs/>
          <w:color w:val="000000"/>
        </w:rPr>
        <w:t xml:space="preserve"> </w:t>
      </w:r>
      <w:r w:rsidRPr="00ED0774">
        <w:rPr>
          <w:rFonts w:eastAsia="Times New Roman"/>
          <w:bCs/>
          <w:iCs/>
          <w:color w:val="000000"/>
        </w:rPr>
        <w:t>уполномоченным</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органом</w:t>
      </w:r>
      <w:r w:rsidR="00926681" w:rsidRPr="00ED0774">
        <w:rPr>
          <w:rFonts w:eastAsia="Times New Roman"/>
          <w:bCs/>
          <w:iCs/>
          <w:color w:val="000000"/>
        </w:rPr>
        <w:t xml:space="preserve"> </w:t>
      </w:r>
      <w:r w:rsidRPr="00ED0774">
        <w:rPr>
          <w:rFonts w:eastAsia="Times New Roman"/>
          <w:bCs/>
          <w:iCs/>
          <w:color w:val="000000"/>
        </w:rPr>
        <w:t>исполнительной</w:t>
      </w:r>
      <w:r w:rsidR="00926681" w:rsidRPr="00ED0774">
        <w:rPr>
          <w:rFonts w:eastAsia="Times New Roman"/>
          <w:bCs/>
          <w:iCs/>
          <w:color w:val="000000"/>
        </w:rPr>
        <w:t xml:space="preserve"> </w:t>
      </w:r>
      <w:r w:rsidRPr="00ED0774">
        <w:rPr>
          <w:rFonts w:eastAsia="Times New Roman"/>
          <w:bCs/>
          <w:iCs/>
          <w:color w:val="000000"/>
        </w:rPr>
        <w:t>власти;</w:t>
      </w:r>
    </w:p>
    <w:p w14:paraId="0B610491" w14:textId="77777777" w:rsidR="005124BF" w:rsidRPr="00ED0774" w:rsidRDefault="005124BF"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00370E41" w:rsidRPr="00ED0774">
        <w:rPr>
          <w:rFonts w:eastAsia="Times New Roman"/>
          <w:bCs/>
          <w:iCs/>
          <w:color w:val="000000"/>
        </w:rPr>
        <w:t>соответствии</w:t>
      </w:r>
      <w:r w:rsidR="00926681" w:rsidRPr="00ED0774">
        <w:rPr>
          <w:rFonts w:eastAsia="Times New Roman"/>
          <w:bCs/>
          <w:iCs/>
          <w:color w:val="000000"/>
        </w:rPr>
        <w:t xml:space="preserve"> </w:t>
      </w:r>
      <w:r w:rsidR="00370E41" w:rsidRPr="00ED0774">
        <w:rPr>
          <w:rFonts w:eastAsia="Times New Roman"/>
          <w:bCs/>
          <w:iCs/>
          <w:color w:val="000000"/>
        </w:rPr>
        <w:t>с</w:t>
      </w:r>
      <w:r w:rsidR="00926681" w:rsidRPr="00ED0774">
        <w:rPr>
          <w:rFonts w:eastAsia="Times New Roman"/>
          <w:bCs/>
          <w:iCs/>
          <w:color w:val="000000"/>
        </w:rPr>
        <w:t xml:space="preserve"> </w:t>
      </w:r>
      <w:r w:rsidR="00370E41" w:rsidRPr="00ED0774">
        <w:rPr>
          <w:rFonts w:eastAsia="Times New Roman"/>
          <w:bCs/>
          <w:iCs/>
          <w:color w:val="000000"/>
        </w:rPr>
        <w:t>порядком</w:t>
      </w:r>
      <w:r w:rsidR="00926681" w:rsidRPr="00ED0774">
        <w:rPr>
          <w:rFonts w:eastAsia="Times New Roman"/>
          <w:bCs/>
          <w:iCs/>
          <w:color w:val="000000"/>
        </w:rPr>
        <w:t xml:space="preserve"> </w:t>
      </w:r>
      <w:r w:rsidR="00370E41" w:rsidRPr="00ED0774">
        <w:rPr>
          <w:rFonts w:eastAsia="Times New Roman"/>
          <w:bCs/>
          <w:iCs/>
          <w:color w:val="000000"/>
        </w:rPr>
        <w:t>оказания</w:t>
      </w:r>
      <w:r w:rsidR="00926681" w:rsidRPr="00ED0774">
        <w:rPr>
          <w:rFonts w:eastAsia="Times New Roman"/>
          <w:bCs/>
          <w:iCs/>
          <w:color w:val="000000"/>
        </w:rPr>
        <w:t xml:space="preserve"> </w:t>
      </w:r>
      <w:r w:rsidR="00370E41" w:rsidRPr="00ED0774">
        <w:rPr>
          <w:rFonts w:eastAsia="Times New Roman"/>
          <w:bCs/>
          <w:iCs/>
          <w:color w:val="000000"/>
        </w:rPr>
        <w:t>помощи</w:t>
      </w:r>
      <w:r w:rsidR="00926681" w:rsidRPr="00ED0774">
        <w:rPr>
          <w:rFonts w:eastAsia="Times New Roman"/>
          <w:bCs/>
          <w:iCs/>
          <w:color w:val="000000"/>
        </w:rPr>
        <w:t xml:space="preserve"> </w:t>
      </w:r>
      <w:r w:rsidR="00370E41" w:rsidRPr="00ED0774">
        <w:rPr>
          <w:rFonts w:eastAsia="Times New Roman"/>
          <w:bCs/>
          <w:iCs/>
          <w:color w:val="000000"/>
        </w:rPr>
        <w:t>по</w:t>
      </w:r>
      <w:r w:rsidR="00926681" w:rsidRPr="00ED0774">
        <w:rPr>
          <w:rFonts w:eastAsia="Times New Roman"/>
          <w:bCs/>
          <w:iCs/>
          <w:color w:val="000000"/>
        </w:rPr>
        <w:t xml:space="preserve"> </w:t>
      </w:r>
      <w:r w:rsidR="00370E41" w:rsidRPr="00ED0774">
        <w:rPr>
          <w:rFonts w:eastAsia="Times New Roman"/>
          <w:bCs/>
          <w:iCs/>
          <w:color w:val="000000"/>
        </w:rPr>
        <w:t>профилю</w:t>
      </w:r>
      <w:r w:rsidR="00926681" w:rsidRPr="00ED0774">
        <w:rPr>
          <w:rFonts w:eastAsia="Times New Roman"/>
          <w:bCs/>
          <w:iCs/>
          <w:color w:val="000000"/>
        </w:rPr>
        <w:t xml:space="preserve"> </w:t>
      </w:r>
      <w:r w:rsidR="00370E41" w:rsidRPr="00ED0774">
        <w:rPr>
          <w:rFonts w:eastAsia="Times New Roman"/>
          <w:bCs/>
          <w:iCs/>
          <w:color w:val="000000"/>
        </w:rPr>
        <w:t>«гематология»,</w:t>
      </w:r>
      <w:r w:rsidR="00926681" w:rsidRPr="00ED0774">
        <w:rPr>
          <w:rFonts w:eastAsia="Times New Roman"/>
          <w:bCs/>
          <w:iCs/>
          <w:color w:val="000000"/>
        </w:rPr>
        <w:t xml:space="preserve"> </w:t>
      </w:r>
      <w:r w:rsidR="00370E41" w:rsidRPr="00ED0774">
        <w:rPr>
          <w:rFonts w:eastAsia="Times New Roman"/>
          <w:bCs/>
          <w:iCs/>
          <w:color w:val="000000"/>
        </w:rPr>
        <w:t>обязательным</w:t>
      </w:r>
      <w:r w:rsidR="00926681" w:rsidRPr="00ED0774">
        <w:rPr>
          <w:rFonts w:eastAsia="Times New Roman"/>
          <w:bCs/>
          <w:iCs/>
          <w:color w:val="000000"/>
        </w:rPr>
        <w:t xml:space="preserve"> </w:t>
      </w:r>
      <w:r w:rsidR="00370E41" w:rsidRPr="00ED0774">
        <w:rPr>
          <w:rFonts w:eastAsia="Times New Roman"/>
          <w:bCs/>
          <w:iCs/>
          <w:color w:val="000000"/>
        </w:rPr>
        <w:t>для</w:t>
      </w:r>
      <w:r w:rsidR="00926681" w:rsidRPr="00ED0774">
        <w:rPr>
          <w:rFonts w:eastAsia="Times New Roman"/>
          <w:bCs/>
          <w:iCs/>
          <w:color w:val="000000"/>
        </w:rPr>
        <w:t xml:space="preserve"> </w:t>
      </w:r>
      <w:r w:rsidR="00370E41" w:rsidRPr="00ED0774">
        <w:rPr>
          <w:rFonts w:eastAsia="Times New Roman"/>
          <w:bCs/>
          <w:iCs/>
          <w:color w:val="000000"/>
        </w:rPr>
        <w:t>исполнения</w:t>
      </w:r>
      <w:r w:rsidR="00926681" w:rsidRPr="00ED0774">
        <w:rPr>
          <w:rFonts w:eastAsia="Times New Roman"/>
          <w:bCs/>
          <w:iCs/>
          <w:color w:val="000000"/>
        </w:rPr>
        <w:t xml:space="preserve"> </w:t>
      </w:r>
      <w:r w:rsidR="00370E41" w:rsidRPr="00ED0774">
        <w:rPr>
          <w:rFonts w:eastAsia="Times New Roman"/>
          <w:bCs/>
          <w:iCs/>
          <w:color w:val="000000"/>
        </w:rPr>
        <w:t>на</w:t>
      </w:r>
      <w:r w:rsidR="00926681" w:rsidRPr="00ED0774">
        <w:rPr>
          <w:rFonts w:eastAsia="Times New Roman"/>
          <w:bCs/>
          <w:iCs/>
          <w:color w:val="000000"/>
        </w:rPr>
        <w:t xml:space="preserve"> </w:t>
      </w:r>
      <w:r w:rsidR="00370E41" w:rsidRPr="00ED0774">
        <w:rPr>
          <w:rFonts w:eastAsia="Times New Roman"/>
          <w:bCs/>
          <w:iCs/>
          <w:color w:val="000000"/>
        </w:rPr>
        <w:t>территории</w:t>
      </w:r>
      <w:r w:rsidR="00926681" w:rsidRPr="00ED0774">
        <w:rPr>
          <w:rFonts w:eastAsia="Times New Roman"/>
          <w:bCs/>
          <w:iCs/>
          <w:color w:val="000000"/>
        </w:rPr>
        <w:t xml:space="preserve"> </w:t>
      </w:r>
      <w:r w:rsidR="00370E41" w:rsidRPr="00ED0774">
        <w:rPr>
          <w:rFonts w:eastAsia="Times New Roman"/>
          <w:bCs/>
          <w:iCs/>
          <w:color w:val="000000"/>
        </w:rPr>
        <w:t>Российской</w:t>
      </w:r>
      <w:r w:rsidR="00926681" w:rsidRPr="00ED0774">
        <w:rPr>
          <w:rFonts w:eastAsia="Times New Roman"/>
          <w:bCs/>
          <w:iCs/>
          <w:color w:val="000000"/>
        </w:rPr>
        <w:t xml:space="preserve"> </w:t>
      </w:r>
      <w:r w:rsidR="00370E41" w:rsidRPr="00ED0774">
        <w:rPr>
          <w:rFonts w:eastAsia="Times New Roman"/>
          <w:bCs/>
          <w:iCs/>
          <w:color w:val="000000"/>
        </w:rPr>
        <w:t>Федерации</w:t>
      </w:r>
      <w:r w:rsidR="00926681" w:rsidRPr="00ED0774">
        <w:rPr>
          <w:rFonts w:eastAsia="Times New Roman"/>
          <w:bCs/>
          <w:iCs/>
          <w:color w:val="000000"/>
        </w:rPr>
        <w:t xml:space="preserve"> </w:t>
      </w:r>
      <w:r w:rsidR="00370E41" w:rsidRPr="00ED0774">
        <w:rPr>
          <w:rFonts w:eastAsia="Times New Roman"/>
          <w:bCs/>
          <w:iCs/>
          <w:color w:val="000000"/>
        </w:rPr>
        <w:t>всеми</w:t>
      </w:r>
      <w:r w:rsidR="00926681" w:rsidRPr="00ED0774">
        <w:rPr>
          <w:rFonts w:eastAsia="Times New Roman"/>
          <w:bCs/>
          <w:iCs/>
          <w:color w:val="000000"/>
        </w:rPr>
        <w:t xml:space="preserve"> </w:t>
      </w:r>
      <w:r w:rsidR="00370E41" w:rsidRPr="00ED0774">
        <w:rPr>
          <w:rFonts w:eastAsia="Times New Roman"/>
          <w:bCs/>
          <w:iCs/>
          <w:color w:val="000000"/>
        </w:rPr>
        <w:t>медицинскими</w:t>
      </w:r>
      <w:r w:rsidR="00926681" w:rsidRPr="00ED0774">
        <w:rPr>
          <w:rFonts w:eastAsia="Times New Roman"/>
          <w:bCs/>
          <w:iCs/>
          <w:color w:val="000000"/>
        </w:rPr>
        <w:t xml:space="preserve"> </w:t>
      </w:r>
      <w:r w:rsidR="00370E41" w:rsidRPr="00ED0774">
        <w:rPr>
          <w:rFonts w:eastAsia="Times New Roman"/>
          <w:bCs/>
          <w:iCs/>
          <w:color w:val="000000"/>
        </w:rPr>
        <w:t>организациями;</w:t>
      </w:r>
    </w:p>
    <w:p w14:paraId="23F8D4DB" w14:textId="77777777" w:rsidR="005124BF"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основе</w:t>
      </w:r>
      <w:r w:rsidR="00926681" w:rsidRPr="00ED0774">
        <w:rPr>
          <w:rFonts w:eastAsia="Times New Roman"/>
          <w:bCs/>
          <w:iCs/>
          <w:color w:val="000000"/>
        </w:rPr>
        <w:t xml:space="preserve"> </w:t>
      </w:r>
      <w:r w:rsidRPr="00ED0774">
        <w:rPr>
          <w:rFonts w:eastAsia="Times New Roman"/>
          <w:bCs/>
          <w:iCs/>
          <w:color w:val="000000"/>
        </w:rPr>
        <w:t>настоящих</w:t>
      </w:r>
      <w:r w:rsidR="00926681" w:rsidRPr="00ED0774">
        <w:rPr>
          <w:rFonts w:eastAsia="Times New Roman"/>
          <w:bCs/>
          <w:iCs/>
          <w:color w:val="000000"/>
        </w:rPr>
        <w:t xml:space="preserve"> </w:t>
      </w:r>
      <w:r w:rsidRPr="00ED0774">
        <w:rPr>
          <w:rFonts w:eastAsia="Times New Roman"/>
          <w:bCs/>
          <w:iCs/>
          <w:color w:val="000000"/>
        </w:rPr>
        <w:t>клинических</w:t>
      </w:r>
      <w:r w:rsidR="00926681" w:rsidRPr="00ED0774">
        <w:rPr>
          <w:rFonts w:eastAsia="Times New Roman"/>
          <w:bCs/>
          <w:iCs/>
          <w:color w:val="000000"/>
        </w:rPr>
        <w:t xml:space="preserve"> </w:t>
      </w:r>
      <w:r w:rsidRPr="00ED0774">
        <w:rPr>
          <w:rFonts w:eastAsia="Times New Roman"/>
          <w:bCs/>
          <w:iCs/>
          <w:color w:val="000000"/>
        </w:rPr>
        <w:t>рекомендаций;</w:t>
      </w:r>
    </w:p>
    <w:p w14:paraId="1C0A8ACC" w14:textId="77777777" w:rsidR="00370E41" w:rsidRPr="00ED0774" w:rsidRDefault="00370E41" w:rsidP="00275537">
      <w:pPr>
        <w:pStyle w:val="1a"/>
        <w:numPr>
          <w:ilvl w:val="0"/>
          <w:numId w:val="19"/>
        </w:numPr>
        <w:ind w:left="0" w:firstLine="709"/>
        <w:contextualSpacing/>
        <w:rPr>
          <w:rFonts w:eastAsia="Times New Roman"/>
          <w:bCs/>
          <w:iCs/>
          <w:color w:val="000000"/>
        </w:rPr>
      </w:pP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учетом</w:t>
      </w:r>
      <w:r w:rsidR="00926681" w:rsidRPr="00ED0774">
        <w:rPr>
          <w:rFonts w:eastAsia="Times New Roman"/>
          <w:bCs/>
          <w:iCs/>
          <w:color w:val="000000"/>
        </w:rPr>
        <w:t xml:space="preserve"> </w:t>
      </w:r>
      <w:r w:rsidRPr="00ED0774">
        <w:rPr>
          <w:rFonts w:eastAsia="Times New Roman"/>
          <w:bCs/>
          <w:iCs/>
          <w:color w:val="000000"/>
        </w:rPr>
        <w:t>стандартов</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утвержденных</w:t>
      </w:r>
      <w:r w:rsidR="00926681" w:rsidRPr="00ED0774">
        <w:rPr>
          <w:rFonts w:eastAsia="Times New Roman"/>
          <w:bCs/>
          <w:iCs/>
          <w:color w:val="000000"/>
        </w:rPr>
        <w:t xml:space="preserve"> </w:t>
      </w:r>
      <w:r w:rsidRPr="00ED0774">
        <w:rPr>
          <w:rFonts w:eastAsia="Times New Roman"/>
          <w:bCs/>
          <w:iCs/>
          <w:color w:val="000000"/>
        </w:rPr>
        <w:t>уполномоченным</w:t>
      </w:r>
      <w:r w:rsidR="00926681" w:rsidRPr="00ED0774">
        <w:rPr>
          <w:rFonts w:eastAsia="Times New Roman"/>
          <w:bCs/>
          <w:iCs/>
          <w:color w:val="000000"/>
        </w:rPr>
        <w:t xml:space="preserve"> </w:t>
      </w:r>
      <w:r w:rsidR="005124BF" w:rsidRPr="00ED0774">
        <w:rPr>
          <w:rFonts w:eastAsia="Times New Roman"/>
          <w:bCs/>
          <w:iCs/>
          <w:color w:val="000000"/>
        </w:rPr>
        <w:t>Ф</w:t>
      </w:r>
      <w:r w:rsidRPr="00ED0774">
        <w:rPr>
          <w:rFonts w:eastAsia="Times New Roman"/>
          <w:bCs/>
          <w:iCs/>
          <w:color w:val="000000"/>
        </w:rPr>
        <w:t>едеральным</w:t>
      </w:r>
      <w:r w:rsidR="00926681" w:rsidRPr="00ED0774">
        <w:rPr>
          <w:rFonts w:eastAsia="Times New Roman"/>
          <w:bCs/>
          <w:iCs/>
          <w:color w:val="000000"/>
        </w:rPr>
        <w:t xml:space="preserve"> </w:t>
      </w:r>
      <w:r w:rsidRPr="00ED0774">
        <w:rPr>
          <w:rFonts w:eastAsia="Times New Roman"/>
          <w:bCs/>
          <w:iCs/>
          <w:color w:val="000000"/>
        </w:rPr>
        <w:t>органом</w:t>
      </w:r>
      <w:r w:rsidR="00926681" w:rsidRPr="00ED0774">
        <w:rPr>
          <w:rFonts w:eastAsia="Times New Roman"/>
          <w:bCs/>
          <w:iCs/>
          <w:color w:val="000000"/>
        </w:rPr>
        <w:t xml:space="preserve"> </w:t>
      </w:r>
      <w:r w:rsidRPr="00ED0774">
        <w:rPr>
          <w:rFonts w:eastAsia="Times New Roman"/>
          <w:bCs/>
          <w:iCs/>
          <w:color w:val="000000"/>
        </w:rPr>
        <w:t>исполнительной</w:t>
      </w:r>
      <w:r w:rsidR="00926681" w:rsidRPr="00ED0774">
        <w:rPr>
          <w:rFonts w:eastAsia="Times New Roman"/>
          <w:bCs/>
          <w:iCs/>
          <w:color w:val="000000"/>
        </w:rPr>
        <w:t xml:space="preserve"> </w:t>
      </w:r>
      <w:r w:rsidRPr="00ED0774">
        <w:rPr>
          <w:rFonts w:eastAsia="Times New Roman"/>
          <w:bCs/>
          <w:iCs/>
          <w:color w:val="000000"/>
        </w:rPr>
        <w:t>власти.</w:t>
      </w:r>
    </w:p>
    <w:p w14:paraId="5B7B7CE7"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ервичная</w:t>
      </w:r>
      <w:r w:rsidR="00926681" w:rsidRPr="00ED0774">
        <w:rPr>
          <w:rFonts w:eastAsia="Times New Roman"/>
          <w:bCs/>
          <w:iCs/>
          <w:color w:val="000000"/>
        </w:rPr>
        <w:t xml:space="preserve"> </w:t>
      </w:r>
      <w:r w:rsidRPr="00ED0774">
        <w:rPr>
          <w:rFonts w:eastAsia="Times New Roman"/>
          <w:bCs/>
          <w:iCs/>
          <w:color w:val="000000"/>
        </w:rPr>
        <w:t>специализированная</w:t>
      </w:r>
      <w:r w:rsidR="00926681" w:rsidRPr="00ED0774">
        <w:rPr>
          <w:rFonts w:eastAsia="Times New Roman"/>
          <w:bCs/>
          <w:iCs/>
          <w:color w:val="000000"/>
        </w:rPr>
        <w:t xml:space="preserve"> </w:t>
      </w:r>
      <w:r w:rsidRPr="00ED0774">
        <w:rPr>
          <w:rFonts w:eastAsia="Times New Roman"/>
          <w:bCs/>
          <w:iCs/>
          <w:color w:val="000000"/>
        </w:rPr>
        <w:t>медико-санитарн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оказывается</w:t>
      </w:r>
      <w:r w:rsidR="00926681" w:rsidRPr="00ED0774">
        <w:rPr>
          <w:rFonts w:eastAsia="Times New Roman"/>
          <w:bCs/>
          <w:iCs/>
          <w:color w:val="000000"/>
        </w:rPr>
        <w:t xml:space="preserve"> </w:t>
      </w:r>
      <w:r w:rsidRPr="00ED0774">
        <w:rPr>
          <w:rFonts w:eastAsia="Times New Roman"/>
          <w:bCs/>
          <w:iCs/>
          <w:color w:val="000000"/>
        </w:rPr>
        <w:t>врачом-гематологом</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иными</w:t>
      </w:r>
      <w:r w:rsidR="00926681" w:rsidRPr="00ED0774">
        <w:rPr>
          <w:rFonts w:eastAsia="Times New Roman"/>
          <w:bCs/>
          <w:iCs/>
          <w:color w:val="000000"/>
        </w:rPr>
        <w:t xml:space="preserve"> </w:t>
      </w:r>
      <w:r w:rsidRPr="00ED0774">
        <w:rPr>
          <w:rFonts w:eastAsia="Times New Roman"/>
          <w:bCs/>
          <w:iCs/>
          <w:color w:val="000000"/>
        </w:rPr>
        <w:t>врачами-специалистам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центре</w:t>
      </w:r>
      <w:r w:rsidR="00926681" w:rsidRPr="00ED0774">
        <w:rPr>
          <w:rFonts w:eastAsia="Times New Roman"/>
          <w:bCs/>
          <w:iCs/>
          <w:color w:val="000000"/>
        </w:rPr>
        <w:t xml:space="preserve"> </w:t>
      </w:r>
      <w:r w:rsidRPr="00ED0774">
        <w:rPr>
          <w:rFonts w:eastAsia="Times New Roman"/>
          <w:bCs/>
          <w:iCs/>
          <w:color w:val="000000"/>
        </w:rPr>
        <w:t>амбулаторной</w:t>
      </w:r>
      <w:r w:rsidR="00926681" w:rsidRPr="00ED0774">
        <w:rPr>
          <w:rFonts w:eastAsia="Times New Roman"/>
          <w:bCs/>
          <w:iCs/>
          <w:color w:val="000000"/>
        </w:rPr>
        <w:t xml:space="preserve"> </w:t>
      </w:r>
      <w:r w:rsidRPr="00ED0774">
        <w:rPr>
          <w:rFonts w:eastAsia="Times New Roman"/>
          <w:bCs/>
          <w:iCs/>
          <w:color w:val="000000"/>
        </w:rPr>
        <w:t>гематологической/онк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либ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первичном</w:t>
      </w:r>
      <w:r w:rsidR="00926681" w:rsidRPr="00ED0774">
        <w:rPr>
          <w:rFonts w:eastAsia="Times New Roman"/>
          <w:bCs/>
          <w:iCs/>
          <w:color w:val="000000"/>
        </w:rPr>
        <w:t xml:space="preserve"> </w:t>
      </w:r>
      <w:r w:rsidRPr="00ED0774">
        <w:rPr>
          <w:rFonts w:eastAsia="Times New Roman"/>
          <w:bCs/>
          <w:iCs/>
          <w:color w:val="000000"/>
        </w:rPr>
        <w:t>гематологическом/онкологическом</w:t>
      </w:r>
      <w:r w:rsidR="00926681" w:rsidRPr="00ED0774">
        <w:rPr>
          <w:rFonts w:eastAsia="Times New Roman"/>
          <w:bCs/>
          <w:iCs/>
          <w:color w:val="000000"/>
        </w:rPr>
        <w:t xml:space="preserve"> </w:t>
      </w:r>
      <w:r w:rsidRPr="00ED0774">
        <w:rPr>
          <w:rFonts w:eastAsia="Times New Roman"/>
          <w:bCs/>
          <w:iCs/>
          <w:color w:val="000000"/>
        </w:rPr>
        <w:t>кабинете,</w:t>
      </w:r>
      <w:r w:rsidR="00926681" w:rsidRPr="00ED0774">
        <w:rPr>
          <w:rFonts w:eastAsia="Times New Roman"/>
          <w:bCs/>
          <w:iCs/>
          <w:color w:val="000000"/>
        </w:rPr>
        <w:t xml:space="preserve"> </w:t>
      </w:r>
      <w:r w:rsidRPr="00ED0774">
        <w:rPr>
          <w:rFonts w:eastAsia="Times New Roman"/>
          <w:bCs/>
          <w:iCs/>
          <w:color w:val="000000"/>
        </w:rPr>
        <w:t>первичном</w:t>
      </w:r>
      <w:r w:rsidR="00926681" w:rsidRPr="00ED0774">
        <w:rPr>
          <w:rFonts w:eastAsia="Times New Roman"/>
          <w:bCs/>
          <w:iCs/>
          <w:color w:val="000000"/>
        </w:rPr>
        <w:t xml:space="preserve"> </w:t>
      </w:r>
      <w:r w:rsidRPr="00ED0774">
        <w:rPr>
          <w:rFonts w:eastAsia="Times New Roman"/>
          <w:bCs/>
          <w:iCs/>
          <w:color w:val="000000"/>
        </w:rPr>
        <w:t>гематологическом</w:t>
      </w:r>
      <w:r w:rsidR="00926681" w:rsidRPr="00ED0774">
        <w:rPr>
          <w:rFonts w:eastAsia="Times New Roman"/>
          <w:bCs/>
          <w:iCs/>
          <w:color w:val="000000"/>
        </w:rPr>
        <w:t xml:space="preserve"> </w:t>
      </w:r>
      <w:r w:rsidRPr="00ED0774">
        <w:rPr>
          <w:rFonts w:eastAsia="Times New Roman"/>
          <w:bCs/>
          <w:iCs/>
          <w:color w:val="000000"/>
        </w:rPr>
        <w:t>отделении,</w:t>
      </w:r>
      <w:r w:rsidR="00926681" w:rsidRPr="00ED0774">
        <w:rPr>
          <w:rFonts w:eastAsia="Times New Roman"/>
          <w:bCs/>
          <w:iCs/>
          <w:color w:val="000000"/>
        </w:rPr>
        <w:t xml:space="preserve"> </w:t>
      </w:r>
      <w:r w:rsidRPr="00ED0774">
        <w:rPr>
          <w:rFonts w:eastAsia="Times New Roman"/>
          <w:bCs/>
          <w:iCs/>
          <w:color w:val="000000"/>
        </w:rPr>
        <w:t>поликлиническом</w:t>
      </w:r>
      <w:r w:rsidR="00926681" w:rsidRPr="00ED0774">
        <w:rPr>
          <w:rFonts w:eastAsia="Times New Roman"/>
          <w:bCs/>
          <w:iCs/>
          <w:color w:val="000000"/>
        </w:rPr>
        <w:t xml:space="preserve"> </w:t>
      </w:r>
      <w:r w:rsidRPr="00ED0774">
        <w:rPr>
          <w:rFonts w:eastAsia="Times New Roman"/>
          <w:bCs/>
          <w:iCs/>
          <w:color w:val="000000"/>
        </w:rPr>
        <w:t>отделении</w:t>
      </w:r>
      <w:r w:rsidR="00926681" w:rsidRPr="00ED0774">
        <w:rPr>
          <w:rFonts w:eastAsia="Times New Roman"/>
          <w:bCs/>
          <w:iCs/>
          <w:color w:val="000000"/>
        </w:rPr>
        <w:t xml:space="preserve"> </w:t>
      </w:r>
      <w:r w:rsidRPr="00ED0774">
        <w:rPr>
          <w:rFonts w:eastAsia="Times New Roman"/>
          <w:bCs/>
          <w:iCs/>
          <w:color w:val="000000"/>
        </w:rPr>
        <w:t>онкологического</w:t>
      </w:r>
      <w:r w:rsidR="00926681" w:rsidRPr="00ED0774">
        <w:rPr>
          <w:rFonts w:eastAsia="Times New Roman"/>
          <w:bCs/>
          <w:iCs/>
          <w:color w:val="000000"/>
        </w:rPr>
        <w:t xml:space="preserve"> </w:t>
      </w:r>
      <w:r w:rsidRPr="00ED0774">
        <w:rPr>
          <w:rFonts w:eastAsia="Times New Roman"/>
          <w:bCs/>
          <w:iCs/>
          <w:color w:val="000000"/>
        </w:rPr>
        <w:t>диспансера.</w:t>
      </w:r>
    </w:p>
    <w:p w14:paraId="2B73825F" w14:textId="3AB950D6"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выявлении</w:t>
      </w:r>
      <w:r w:rsidR="00926681" w:rsidRPr="00ED0774">
        <w:rPr>
          <w:rFonts w:eastAsia="Times New Roman"/>
          <w:bCs/>
          <w:iCs/>
          <w:color w:val="000000"/>
        </w:rPr>
        <w:t xml:space="preserve"> </w:t>
      </w:r>
      <w:r w:rsidRPr="00ED0774">
        <w:rPr>
          <w:rFonts w:eastAsia="Times New Roman"/>
          <w:bCs/>
          <w:iCs/>
          <w:color w:val="000000"/>
        </w:rPr>
        <w:t>у</w:t>
      </w:r>
      <w:r w:rsidR="00926681" w:rsidRPr="00ED0774">
        <w:rPr>
          <w:rFonts w:eastAsia="Times New Roman"/>
          <w:bCs/>
          <w:iCs/>
          <w:color w:val="000000"/>
        </w:rPr>
        <w:t xml:space="preserve"> </w:t>
      </w:r>
      <w:r w:rsidR="004000B3" w:rsidRPr="00ED0774">
        <w:rPr>
          <w:rFonts w:eastAsia="Times New Roman"/>
          <w:bCs/>
          <w:iCs/>
          <w:color w:val="000000"/>
        </w:rPr>
        <w:t xml:space="preserve">пациента </w:t>
      </w:r>
      <w:r w:rsidR="003647D9" w:rsidRPr="00ED0774">
        <w:rPr>
          <w:rFonts w:eastAsia="Times New Roman"/>
          <w:bCs/>
          <w:iCs/>
          <w:color w:val="000000"/>
        </w:rPr>
        <w:t>ОМЛ</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подозрении</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него</w:t>
      </w:r>
      <w:r w:rsidR="00926681" w:rsidRPr="00ED0774">
        <w:rPr>
          <w:rFonts w:eastAsia="Times New Roman"/>
          <w:bCs/>
          <w:iCs/>
          <w:color w:val="000000"/>
        </w:rPr>
        <w:t xml:space="preserve"> </w:t>
      </w:r>
      <w:r w:rsidRPr="00ED0774">
        <w:rPr>
          <w:rFonts w:eastAsia="Times New Roman"/>
          <w:bCs/>
          <w:iCs/>
          <w:color w:val="000000"/>
        </w:rPr>
        <w:t>врачи-терапевты,</w:t>
      </w:r>
      <w:r w:rsidR="00926681" w:rsidRPr="00ED0774">
        <w:rPr>
          <w:rFonts w:eastAsia="Times New Roman"/>
          <w:bCs/>
          <w:iCs/>
          <w:color w:val="000000"/>
        </w:rPr>
        <w:t xml:space="preserve"> </w:t>
      </w:r>
      <w:r w:rsidRPr="00ED0774">
        <w:rPr>
          <w:rFonts w:eastAsia="Times New Roman"/>
          <w:bCs/>
          <w:iCs/>
          <w:color w:val="000000"/>
        </w:rPr>
        <w:t>врачи-терапевты</w:t>
      </w:r>
      <w:r w:rsidR="00926681" w:rsidRPr="00ED0774">
        <w:rPr>
          <w:rFonts w:eastAsia="Times New Roman"/>
          <w:bCs/>
          <w:iCs/>
          <w:color w:val="000000"/>
        </w:rPr>
        <w:t xml:space="preserve"> </w:t>
      </w:r>
      <w:r w:rsidRPr="00ED0774">
        <w:rPr>
          <w:rFonts w:eastAsia="Times New Roman"/>
          <w:bCs/>
          <w:iCs/>
          <w:color w:val="000000"/>
        </w:rPr>
        <w:t>участковые,</w:t>
      </w:r>
      <w:r w:rsidR="00926681" w:rsidRPr="00ED0774">
        <w:rPr>
          <w:rFonts w:eastAsia="Times New Roman"/>
          <w:bCs/>
          <w:iCs/>
          <w:color w:val="000000"/>
        </w:rPr>
        <w:t xml:space="preserve"> </w:t>
      </w:r>
      <w:r w:rsidRPr="00ED0774">
        <w:rPr>
          <w:rFonts w:eastAsia="Times New Roman"/>
          <w:bCs/>
          <w:iCs/>
          <w:color w:val="000000"/>
        </w:rPr>
        <w:t>врачи</w:t>
      </w:r>
      <w:r w:rsidR="00926681" w:rsidRPr="00ED0774">
        <w:rPr>
          <w:rFonts w:eastAsia="Times New Roman"/>
          <w:bCs/>
          <w:iCs/>
          <w:color w:val="000000"/>
        </w:rPr>
        <w:t xml:space="preserve"> </w:t>
      </w:r>
      <w:r w:rsidRPr="00ED0774">
        <w:rPr>
          <w:rFonts w:eastAsia="Times New Roman"/>
          <w:bCs/>
          <w:iCs/>
          <w:color w:val="000000"/>
        </w:rPr>
        <w:t>общей</w:t>
      </w:r>
      <w:r w:rsidR="00926681" w:rsidRPr="00ED0774">
        <w:rPr>
          <w:rFonts w:eastAsia="Times New Roman"/>
          <w:bCs/>
          <w:iCs/>
          <w:color w:val="000000"/>
        </w:rPr>
        <w:t xml:space="preserve"> </w:t>
      </w:r>
      <w:r w:rsidRPr="00ED0774">
        <w:rPr>
          <w:rFonts w:eastAsia="Times New Roman"/>
          <w:bCs/>
          <w:iCs/>
          <w:color w:val="000000"/>
        </w:rPr>
        <w:t>практики</w:t>
      </w:r>
      <w:r w:rsidR="00926681" w:rsidRPr="00ED0774">
        <w:rPr>
          <w:rFonts w:eastAsia="Times New Roman"/>
          <w:bCs/>
          <w:iCs/>
          <w:color w:val="000000"/>
        </w:rPr>
        <w:t xml:space="preserve"> </w:t>
      </w:r>
      <w:r w:rsidRPr="00ED0774">
        <w:rPr>
          <w:rFonts w:eastAsia="Times New Roman"/>
          <w:bCs/>
          <w:iCs/>
          <w:color w:val="000000"/>
        </w:rPr>
        <w:t>(семейные</w:t>
      </w:r>
      <w:r w:rsidR="00926681" w:rsidRPr="00ED0774">
        <w:rPr>
          <w:rFonts w:eastAsia="Times New Roman"/>
          <w:bCs/>
          <w:iCs/>
          <w:color w:val="000000"/>
        </w:rPr>
        <w:t xml:space="preserve"> </w:t>
      </w:r>
      <w:r w:rsidRPr="00ED0774">
        <w:rPr>
          <w:rFonts w:eastAsia="Times New Roman"/>
          <w:bCs/>
          <w:iCs/>
          <w:color w:val="000000"/>
        </w:rPr>
        <w:t>врачи),</w:t>
      </w:r>
      <w:r w:rsidR="00926681" w:rsidRPr="00ED0774">
        <w:rPr>
          <w:rFonts w:eastAsia="Times New Roman"/>
          <w:bCs/>
          <w:iCs/>
          <w:color w:val="000000"/>
        </w:rPr>
        <w:t xml:space="preserve"> </w:t>
      </w:r>
      <w:r w:rsidRPr="00ED0774">
        <w:rPr>
          <w:rFonts w:eastAsia="Times New Roman"/>
          <w:bCs/>
          <w:iCs/>
          <w:color w:val="000000"/>
        </w:rPr>
        <w:t>врачи-специалисты,</w:t>
      </w:r>
      <w:r w:rsidR="00926681" w:rsidRPr="00ED0774">
        <w:rPr>
          <w:rFonts w:eastAsia="Times New Roman"/>
          <w:bCs/>
          <w:iCs/>
          <w:color w:val="000000"/>
        </w:rPr>
        <w:t xml:space="preserve"> </w:t>
      </w:r>
      <w:r w:rsidRPr="00ED0774">
        <w:rPr>
          <w:rFonts w:eastAsia="Times New Roman"/>
          <w:bCs/>
          <w:iCs/>
          <w:color w:val="000000"/>
        </w:rPr>
        <w:t>средние</w:t>
      </w:r>
      <w:r w:rsidR="00926681" w:rsidRPr="00ED0774">
        <w:rPr>
          <w:rFonts w:eastAsia="Times New Roman"/>
          <w:bCs/>
          <w:iCs/>
          <w:color w:val="000000"/>
        </w:rPr>
        <w:t xml:space="preserve"> </w:t>
      </w:r>
      <w:r w:rsidRPr="00ED0774">
        <w:rPr>
          <w:rFonts w:eastAsia="Times New Roman"/>
          <w:bCs/>
          <w:iCs/>
          <w:color w:val="000000"/>
        </w:rPr>
        <w:t>медицинские</w:t>
      </w:r>
      <w:r w:rsidR="00926681" w:rsidRPr="00ED0774">
        <w:rPr>
          <w:rFonts w:eastAsia="Times New Roman"/>
          <w:bCs/>
          <w:iCs/>
          <w:color w:val="000000"/>
        </w:rPr>
        <w:t xml:space="preserve"> </w:t>
      </w:r>
      <w:r w:rsidRPr="00ED0774">
        <w:rPr>
          <w:rFonts w:eastAsia="Times New Roman"/>
          <w:bCs/>
          <w:iCs/>
          <w:color w:val="000000"/>
        </w:rPr>
        <w:t>работник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установленном</w:t>
      </w:r>
      <w:r w:rsidR="00926681" w:rsidRPr="00ED0774">
        <w:rPr>
          <w:rFonts w:eastAsia="Times New Roman"/>
          <w:bCs/>
          <w:iCs/>
          <w:color w:val="000000"/>
        </w:rPr>
        <w:t xml:space="preserve"> </w:t>
      </w:r>
      <w:r w:rsidRPr="00ED0774">
        <w:rPr>
          <w:rFonts w:eastAsia="Times New Roman"/>
          <w:bCs/>
          <w:iCs/>
          <w:color w:val="000000"/>
        </w:rPr>
        <w:t>порядке</w:t>
      </w:r>
      <w:r w:rsidR="00926681" w:rsidRPr="00ED0774">
        <w:rPr>
          <w:rFonts w:eastAsia="Times New Roman"/>
          <w:bCs/>
          <w:iCs/>
          <w:color w:val="000000"/>
        </w:rPr>
        <w:t xml:space="preserve"> </w:t>
      </w:r>
      <w:r w:rsidRPr="00ED0774">
        <w:rPr>
          <w:rFonts w:eastAsia="Times New Roman"/>
          <w:bCs/>
          <w:iCs/>
          <w:color w:val="000000"/>
        </w:rPr>
        <w:t>направляют</w:t>
      </w:r>
      <w:r w:rsidR="00926681" w:rsidRPr="00ED0774">
        <w:rPr>
          <w:rFonts w:eastAsia="Times New Roman"/>
          <w:bCs/>
          <w:iCs/>
          <w:color w:val="000000"/>
        </w:rPr>
        <w:t xml:space="preserve"> </w:t>
      </w:r>
      <w:r w:rsidR="004000B3" w:rsidRPr="00ED0774">
        <w:rPr>
          <w:rFonts w:eastAsia="Times New Roman"/>
          <w:bCs/>
          <w:iCs/>
          <w:color w:val="000000"/>
        </w:rPr>
        <w:t>пациента</w:t>
      </w:r>
      <w:r w:rsidR="004000B3" w:rsidRPr="00ED0774" w:rsidDel="004000B3">
        <w:rPr>
          <w:rFonts w:eastAsia="Times New Roman"/>
          <w:bCs/>
          <w:iCs/>
          <w:color w:val="000000"/>
        </w:rPr>
        <w:t xml:space="preserve"> </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консультацию</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центр</w:t>
      </w:r>
      <w:r w:rsidR="00926681" w:rsidRPr="00ED0774">
        <w:rPr>
          <w:rFonts w:eastAsia="Times New Roman"/>
          <w:bCs/>
          <w:iCs/>
          <w:color w:val="000000"/>
        </w:rPr>
        <w:t xml:space="preserve"> </w:t>
      </w:r>
      <w:r w:rsidRPr="00ED0774">
        <w:rPr>
          <w:rFonts w:eastAsia="Times New Roman"/>
          <w:bCs/>
          <w:iCs/>
          <w:color w:val="000000"/>
        </w:rPr>
        <w:t>амбулаторной</w:t>
      </w:r>
      <w:r w:rsidR="00926681" w:rsidRPr="00ED0774">
        <w:rPr>
          <w:rFonts w:eastAsia="Times New Roman"/>
          <w:bCs/>
          <w:iCs/>
          <w:color w:val="000000"/>
        </w:rPr>
        <w:t xml:space="preserve"> </w:t>
      </w:r>
      <w:r w:rsidRPr="00ED0774">
        <w:rPr>
          <w:rFonts w:eastAsia="Times New Roman"/>
          <w:bCs/>
          <w:iCs/>
          <w:color w:val="000000"/>
        </w:rPr>
        <w:t>гематологической/онк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либ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первичный</w:t>
      </w:r>
      <w:r w:rsidR="00926681" w:rsidRPr="00ED0774">
        <w:rPr>
          <w:rFonts w:eastAsia="Times New Roman"/>
          <w:bCs/>
          <w:iCs/>
          <w:color w:val="000000"/>
        </w:rPr>
        <w:t xml:space="preserve"> </w:t>
      </w:r>
      <w:r w:rsidRPr="00ED0774">
        <w:rPr>
          <w:rFonts w:eastAsia="Times New Roman"/>
          <w:bCs/>
          <w:iCs/>
          <w:color w:val="000000"/>
        </w:rPr>
        <w:t>гематологический</w:t>
      </w:r>
      <w:r w:rsidR="00926681" w:rsidRPr="00ED0774">
        <w:rPr>
          <w:rFonts w:eastAsia="Times New Roman"/>
          <w:bCs/>
          <w:iCs/>
          <w:color w:val="000000"/>
        </w:rPr>
        <w:t xml:space="preserve"> </w:t>
      </w:r>
      <w:r w:rsidRPr="00ED0774">
        <w:rPr>
          <w:rFonts w:eastAsia="Times New Roman"/>
          <w:bCs/>
          <w:iCs/>
          <w:color w:val="000000"/>
        </w:rPr>
        <w:t>кабинет,</w:t>
      </w:r>
      <w:r w:rsidR="00926681" w:rsidRPr="00ED0774">
        <w:rPr>
          <w:rFonts w:eastAsia="Times New Roman"/>
          <w:bCs/>
          <w:iCs/>
          <w:color w:val="000000"/>
        </w:rPr>
        <w:t xml:space="preserve"> </w:t>
      </w:r>
      <w:r w:rsidRPr="00ED0774">
        <w:rPr>
          <w:rFonts w:eastAsia="Times New Roman"/>
          <w:bCs/>
          <w:iCs/>
          <w:color w:val="000000"/>
        </w:rPr>
        <w:t>первичное</w:t>
      </w:r>
      <w:r w:rsidR="00926681" w:rsidRPr="00ED0774">
        <w:rPr>
          <w:rFonts w:eastAsia="Times New Roman"/>
          <w:bCs/>
          <w:iCs/>
          <w:color w:val="000000"/>
        </w:rPr>
        <w:t xml:space="preserve"> </w:t>
      </w:r>
      <w:r w:rsidRPr="00ED0774">
        <w:rPr>
          <w:rFonts w:eastAsia="Times New Roman"/>
          <w:bCs/>
          <w:iCs/>
          <w:color w:val="000000"/>
        </w:rPr>
        <w:t>гематологическое</w:t>
      </w:r>
      <w:r w:rsidR="00926681" w:rsidRPr="00ED0774">
        <w:rPr>
          <w:rFonts w:eastAsia="Times New Roman"/>
          <w:bCs/>
          <w:iCs/>
          <w:color w:val="000000"/>
        </w:rPr>
        <w:t xml:space="preserve"> </w:t>
      </w:r>
      <w:r w:rsidRPr="00ED0774">
        <w:rPr>
          <w:rFonts w:eastAsia="Times New Roman"/>
          <w:bCs/>
          <w:iCs/>
          <w:color w:val="000000"/>
        </w:rPr>
        <w:t>отделение</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ему</w:t>
      </w:r>
      <w:r w:rsidR="00926681" w:rsidRPr="00ED0774">
        <w:rPr>
          <w:rFonts w:eastAsia="Times New Roman"/>
          <w:bCs/>
          <w:iCs/>
          <w:color w:val="000000"/>
        </w:rPr>
        <w:t xml:space="preserve"> </w:t>
      </w:r>
      <w:r w:rsidRPr="00ED0774">
        <w:rPr>
          <w:rFonts w:eastAsia="Times New Roman"/>
          <w:bCs/>
          <w:iCs/>
          <w:color w:val="000000"/>
        </w:rPr>
        <w:t>первичной</w:t>
      </w:r>
      <w:r w:rsidR="00926681" w:rsidRPr="00ED0774">
        <w:rPr>
          <w:rFonts w:eastAsia="Times New Roman"/>
          <w:bCs/>
          <w:iCs/>
          <w:color w:val="000000"/>
        </w:rPr>
        <w:t xml:space="preserve"> </w:t>
      </w:r>
      <w:r w:rsidRPr="00ED0774">
        <w:rPr>
          <w:rFonts w:eastAsia="Times New Roman"/>
          <w:bCs/>
          <w:iCs/>
          <w:color w:val="000000"/>
        </w:rPr>
        <w:t>специализированной</w:t>
      </w:r>
      <w:r w:rsidR="00926681" w:rsidRPr="00ED0774">
        <w:rPr>
          <w:rFonts w:eastAsia="Times New Roman"/>
          <w:bCs/>
          <w:iCs/>
          <w:color w:val="000000"/>
        </w:rPr>
        <w:t xml:space="preserve"> </w:t>
      </w:r>
      <w:r w:rsidRPr="00ED0774">
        <w:rPr>
          <w:rFonts w:eastAsia="Times New Roman"/>
          <w:bCs/>
          <w:iCs/>
          <w:color w:val="000000"/>
        </w:rPr>
        <w:t>медико-санитарной</w:t>
      </w:r>
      <w:r w:rsidR="00926681" w:rsidRPr="00ED0774">
        <w:rPr>
          <w:rFonts w:eastAsia="Times New Roman"/>
          <w:bCs/>
          <w:iCs/>
          <w:color w:val="000000"/>
        </w:rPr>
        <w:t xml:space="preserve"> </w:t>
      </w:r>
      <w:r w:rsidRPr="00ED0774">
        <w:rPr>
          <w:rFonts w:eastAsia="Times New Roman"/>
          <w:bCs/>
          <w:iCs/>
          <w:color w:val="000000"/>
        </w:rPr>
        <w:t>помощи.</w:t>
      </w:r>
    </w:p>
    <w:p w14:paraId="095D4D95"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рач-гематолог</w:t>
      </w:r>
      <w:r w:rsidR="00926681" w:rsidRPr="00ED0774">
        <w:rPr>
          <w:rFonts w:eastAsia="Times New Roman"/>
          <w:bCs/>
          <w:iCs/>
          <w:color w:val="000000"/>
        </w:rPr>
        <w:t xml:space="preserve"> </w:t>
      </w:r>
      <w:r w:rsidRPr="00ED0774">
        <w:rPr>
          <w:rFonts w:eastAsia="Times New Roman"/>
          <w:bCs/>
          <w:iCs/>
          <w:color w:val="000000"/>
        </w:rPr>
        <w:t>амбулаторного</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стационарного</w:t>
      </w:r>
      <w:r w:rsidR="00926681" w:rsidRPr="00ED0774">
        <w:rPr>
          <w:rFonts w:eastAsia="Times New Roman"/>
          <w:bCs/>
          <w:iCs/>
          <w:color w:val="000000"/>
        </w:rPr>
        <w:t xml:space="preserve"> </w:t>
      </w:r>
      <w:r w:rsidRPr="00ED0774">
        <w:rPr>
          <w:rFonts w:eastAsia="Times New Roman"/>
          <w:bCs/>
          <w:iCs/>
          <w:color w:val="000000"/>
        </w:rPr>
        <w:t>звена</w:t>
      </w:r>
      <w:r w:rsidR="00926681" w:rsidRPr="00ED0774">
        <w:rPr>
          <w:rFonts w:eastAsia="Times New Roman"/>
          <w:bCs/>
          <w:iCs/>
          <w:color w:val="000000"/>
        </w:rPr>
        <w:t xml:space="preserve"> </w:t>
      </w:r>
      <w:r w:rsidRPr="00ED0774">
        <w:rPr>
          <w:rFonts w:eastAsia="Times New Roman"/>
          <w:bCs/>
          <w:iCs/>
          <w:color w:val="000000"/>
        </w:rPr>
        <w:t>гематологической</w:t>
      </w:r>
      <w:r w:rsidR="00926681" w:rsidRPr="00ED0774">
        <w:rPr>
          <w:rFonts w:eastAsia="Times New Roman"/>
          <w:bCs/>
          <w:iCs/>
          <w:color w:val="000000"/>
        </w:rPr>
        <w:t xml:space="preserve"> </w:t>
      </w:r>
      <w:r w:rsidRPr="00ED0774">
        <w:rPr>
          <w:rFonts w:eastAsia="Times New Roman"/>
          <w:bCs/>
          <w:iCs/>
          <w:color w:val="000000"/>
        </w:rPr>
        <w:t>помощи</w:t>
      </w:r>
      <w:r w:rsidR="00926681" w:rsidRPr="00ED0774">
        <w:rPr>
          <w:rFonts w:eastAsia="Times New Roman"/>
          <w:bCs/>
          <w:iCs/>
          <w:color w:val="000000"/>
        </w:rPr>
        <w:t xml:space="preserve"> </w:t>
      </w:r>
      <w:r w:rsidRPr="00ED0774">
        <w:rPr>
          <w:rFonts w:eastAsia="Times New Roman"/>
          <w:bCs/>
          <w:iCs/>
          <w:color w:val="000000"/>
        </w:rPr>
        <w:t>организует</w:t>
      </w:r>
      <w:r w:rsidR="00926681" w:rsidRPr="00ED0774">
        <w:rPr>
          <w:rFonts w:eastAsia="Times New Roman"/>
          <w:bCs/>
          <w:iCs/>
          <w:color w:val="000000"/>
        </w:rPr>
        <w:t xml:space="preserve"> </w:t>
      </w:r>
      <w:r w:rsidRPr="00ED0774">
        <w:rPr>
          <w:rFonts w:eastAsia="Times New Roman"/>
          <w:bCs/>
          <w:iCs/>
          <w:color w:val="000000"/>
        </w:rPr>
        <w:t>выполнение</w:t>
      </w:r>
      <w:r w:rsidR="00926681" w:rsidRPr="00ED0774">
        <w:rPr>
          <w:rFonts w:eastAsia="Times New Roman"/>
          <w:bCs/>
          <w:iCs/>
          <w:color w:val="000000"/>
        </w:rPr>
        <w:t xml:space="preserve"> </w:t>
      </w:r>
      <w:r w:rsidRPr="00ED0774">
        <w:rPr>
          <w:rFonts w:eastAsia="Times New Roman"/>
          <w:bCs/>
          <w:iCs/>
          <w:color w:val="000000"/>
        </w:rPr>
        <w:t>диагностических</w:t>
      </w:r>
      <w:r w:rsidR="00926681" w:rsidRPr="00ED0774">
        <w:rPr>
          <w:rFonts w:eastAsia="Times New Roman"/>
          <w:bCs/>
          <w:iCs/>
          <w:color w:val="000000"/>
        </w:rPr>
        <w:t xml:space="preserve"> </w:t>
      </w:r>
      <w:r w:rsidRPr="00ED0774">
        <w:rPr>
          <w:rFonts w:eastAsia="Times New Roman"/>
          <w:bCs/>
          <w:iCs/>
          <w:color w:val="000000"/>
        </w:rPr>
        <w:t>исследований,</w:t>
      </w:r>
      <w:r w:rsidR="00926681" w:rsidRPr="00ED0774">
        <w:rPr>
          <w:rFonts w:eastAsia="Times New Roman"/>
          <w:bCs/>
          <w:iCs/>
          <w:color w:val="000000"/>
        </w:rPr>
        <w:t xml:space="preserve"> </w:t>
      </w:r>
      <w:r w:rsidRPr="00ED0774">
        <w:rPr>
          <w:rFonts w:eastAsia="Times New Roman"/>
          <w:bCs/>
          <w:iCs/>
          <w:color w:val="000000"/>
        </w:rPr>
        <w:t>необходимых</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установления</w:t>
      </w:r>
      <w:r w:rsidR="00926681" w:rsidRPr="00ED0774">
        <w:rPr>
          <w:rFonts w:eastAsia="Times New Roman"/>
          <w:bCs/>
          <w:iCs/>
          <w:color w:val="000000"/>
        </w:rPr>
        <w:t xml:space="preserve"> </w:t>
      </w:r>
      <w:r w:rsidRPr="00ED0774">
        <w:rPr>
          <w:rFonts w:eastAsia="Times New Roman"/>
          <w:bCs/>
          <w:iCs/>
          <w:color w:val="000000"/>
        </w:rPr>
        <w:t>диагноза,</w:t>
      </w:r>
      <w:r w:rsidR="00926681" w:rsidRPr="00ED0774">
        <w:rPr>
          <w:rFonts w:eastAsia="Times New Roman"/>
          <w:bCs/>
          <w:iCs/>
          <w:color w:val="000000"/>
        </w:rPr>
        <w:t xml:space="preserve"> </w:t>
      </w:r>
      <w:r w:rsidRPr="00ED0774">
        <w:rPr>
          <w:rFonts w:eastAsia="Times New Roman"/>
          <w:bCs/>
          <w:iCs/>
          <w:color w:val="000000"/>
        </w:rPr>
        <w:t>включая</w:t>
      </w:r>
      <w:r w:rsidR="00926681" w:rsidRPr="00ED0774">
        <w:rPr>
          <w:rFonts w:eastAsia="Times New Roman"/>
          <w:bCs/>
          <w:iCs/>
          <w:color w:val="000000"/>
        </w:rPr>
        <w:t xml:space="preserve"> </w:t>
      </w:r>
      <w:r w:rsidRPr="00ED0774">
        <w:rPr>
          <w:rFonts w:eastAsia="Times New Roman"/>
          <w:bCs/>
          <w:iCs/>
          <w:color w:val="000000"/>
        </w:rPr>
        <w:t>распространенность</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стадию</w:t>
      </w:r>
      <w:r w:rsidR="00926681" w:rsidRPr="00ED0774">
        <w:rPr>
          <w:rFonts w:eastAsia="Times New Roman"/>
          <w:bCs/>
          <w:iCs/>
          <w:color w:val="000000"/>
        </w:rPr>
        <w:t xml:space="preserve"> </w:t>
      </w:r>
      <w:r w:rsidRPr="00ED0774">
        <w:rPr>
          <w:rFonts w:eastAsia="Times New Roman"/>
          <w:bCs/>
          <w:iCs/>
          <w:color w:val="000000"/>
        </w:rPr>
        <w:t>заболевания.</w:t>
      </w:r>
    </w:p>
    <w:p w14:paraId="5B760327" w14:textId="725EF55C"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лучае</w:t>
      </w:r>
      <w:r w:rsidR="00926681" w:rsidRPr="00ED0774">
        <w:rPr>
          <w:rFonts w:eastAsia="Times New Roman"/>
          <w:bCs/>
          <w:iCs/>
          <w:color w:val="000000"/>
        </w:rPr>
        <w:t xml:space="preserve"> </w:t>
      </w:r>
      <w:r w:rsidRPr="00ED0774">
        <w:rPr>
          <w:rFonts w:eastAsia="Times New Roman"/>
          <w:bCs/>
          <w:iCs/>
          <w:color w:val="000000"/>
        </w:rPr>
        <w:t>невозможности</w:t>
      </w:r>
      <w:r w:rsidR="00926681" w:rsidRPr="00ED0774">
        <w:rPr>
          <w:rFonts w:eastAsia="Times New Roman"/>
          <w:bCs/>
          <w:iCs/>
          <w:color w:val="000000"/>
        </w:rPr>
        <w:t xml:space="preserve"> </w:t>
      </w:r>
      <w:r w:rsidRPr="00ED0774">
        <w:rPr>
          <w:rFonts w:eastAsia="Times New Roman"/>
          <w:bCs/>
          <w:iCs/>
          <w:color w:val="000000"/>
        </w:rPr>
        <w:t>проведения</w:t>
      </w:r>
      <w:r w:rsidR="00926681" w:rsidRPr="00ED0774">
        <w:rPr>
          <w:rFonts w:eastAsia="Times New Roman"/>
          <w:bCs/>
          <w:iCs/>
          <w:color w:val="000000"/>
        </w:rPr>
        <w:t xml:space="preserve"> </w:t>
      </w:r>
      <w:r w:rsidRPr="00ED0774">
        <w:rPr>
          <w:rFonts w:eastAsia="Times New Roman"/>
          <w:bCs/>
          <w:iCs/>
          <w:color w:val="000000"/>
        </w:rPr>
        <w:t>диагностических</w:t>
      </w:r>
      <w:r w:rsidR="00926681" w:rsidRPr="00ED0774">
        <w:rPr>
          <w:rFonts w:eastAsia="Times New Roman"/>
          <w:bCs/>
          <w:iCs/>
          <w:color w:val="000000"/>
        </w:rPr>
        <w:t xml:space="preserve"> </w:t>
      </w:r>
      <w:r w:rsidRPr="00ED0774">
        <w:rPr>
          <w:rFonts w:eastAsia="Times New Roman"/>
          <w:bCs/>
          <w:iCs/>
          <w:color w:val="000000"/>
        </w:rPr>
        <w:t>исследований</w:t>
      </w:r>
      <w:r w:rsidR="00926681" w:rsidRPr="00ED0774">
        <w:rPr>
          <w:rFonts w:eastAsia="Times New Roman"/>
          <w:bCs/>
          <w:iCs/>
          <w:color w:val="000000"/>
        </w:rPr>
        <w:t xml:space="preserve"> </w:t>
      </w:r>
      <w:r w:rsidRPr="00ED0774">
        <w:rPr>
          <w:rFonts w:eastAsia="Times New Roman"/>
          <w:bCs/>
          <w:iCs/>
          <w:color w:val="000000"/>
        </w:rPr>
        <w:t>пациент</w:t>
      </w:r>
      <w:r w:rsidR="00926681" w:rsidRPr="00ED0774">
        <w:rPr>
          <w:rFonts w:eastAsia="Times New Roman"/>
          <w:bCs/>
          <w:iCs/>
          <w:color w:val="000000"/>
        </w:rPr>
        <w:t xml:space="preserve"> </w:t>
      </w:r>
      <w:r w:rsidRPr="00ED0774">
        <w:rPr>
          <w:rFonts w:eastAsia="Times New Roman"/>
          <w:bCs/>
          <w:iCs/>
          <w:color w:val="000000"/>
        </w:rPr>
        <w:t>направляется</w:t>
      </w:r>
      <w:r w:rsidR="00926681" w:rsidRPr="00ED0774">
        <w:rPr>
          <w:rFonts w:eastAsia="Times New Roman"/>
          <w:bCs/>
          <w:iCs/>
          <w:color w:val="000000"/>
        </w:rPr>
        <w:t xml:space="preserve"> </w:t>
      </w:r>
      <w:r w:rsidRPr="00ED0774">
        <w:rPr>
          <w:rFonts w:eastAsia="Times New Roman"/>
          <w:bCs/>
          <w:iCs/>
          <w:color w:val="000000"/>
        </w:rPr>
        <w:t>лечащим</w:t>
      </w:r>
      <w:r w:rsidR="00926681" w:rsidRPr="00ED0774">
        <w:rPr>
          <w:rFonts w:eastAsia="Times New Roman"/>
          <w:bCs/>
          <w:iCs/>
          <w:color w:val="000000"/>
        </w:rPr>
        <w:t xml:space="preserve"> </w:t>
      </w:r>
      <w:r w:rsidRPr="00ED0774">
        <w:rPr>
          <w:rFonts w:eastAsia="Times New Roman"/>
          <w:bCs/>
          <w:iCs/>
          <w:color w:val="000000"/>
        </w:rPr>
        <w:t>врачом</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организацию,</w:t>
      </w:r>
      <w:r w:rsidR="00926681" w:rsidRPr="00ED0774">
        <w:rPr>
          <w:rFonts w:eastAsia="Times New Roman"/>
          <w:bCs/>
          <w:iCs/>
          <w:color w:val="000000"/>
        </w:rPr>
        <w:t xml:space="preserve"> </w:t>
      </w:r>
      <w:r w:rsidRPr="00ED0774">
        <w:rPr>
          <w:rFonts w:eastAsia="Times New Roman"/>
          <w:bCs/>
          <w:iCs/>
          <w:color w:val="000000"/>
        </w:rPr>
        <w:t>оказывающую</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гематологическими</w:t>
      </w:r>
      <w:r w:rsidR="00926681" w:rsidRPr="00ED0774">
        <w:rPr>
          <w:rFonts w:eastAsia="Times New Roman"/>
          <w:bCs/>
          <w:iCs/>
          <w:color w:val="000000"/>
        </w:rPr>
        <w:t xml:space="preserve"> </w:t>
      </w:r>
      <w:r w:rsidRPr="00ED0774">
        <w:rPr>
          <w:rFonts w:eastAsia="Times New Roman"/>
          <w:bCs/>
          <w:iCs/>
          <w:color w:val="000000"/>
        </w:rPr>
        <w:t>заболеваниями</w:t>
      </w:r>
      <w:r w:rsidR="00653205"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установления</w:t>
      </w:r>
      <w:r w:rsidR="00926681" w:rsidRPr="00ED0774">
        <w:rPr>
          <w:rFonts w:eastAsia="Times New Roman"/>
          <w:bCs/>
          <w:iCs/>
          <w:color w:val="000000"/>
        </w:rPr>
        <w:t xml:space="preserve"> </w:t>
      </w:r>
      <w:r w:rsidRPr="00ED0774">
        <w:rPr>
          <w:rFonts w:eastAsia="Times New Roman"/>
          <w:bCs/>
          <w:iCs/>
          <w:color w:val="000000"/>
        </w:rPr>
        <w:t>диагноза</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специализированной,</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ой,</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помощи.</w:t>
      </w:r>
    </w:p>
    <w:p w14:paraId="5963C795" w14:textId="0A38CD11"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выявлении</w:t>
      </w:r>
      <w:r w:rsidR="00926681" w:rsidRPr="00ED0774">
        <w:rPr>
          <w:rFonts w:eastAsia="Times New Roman"/>
          <w:bCs/>
          <w:iCs/>
          <w:color w:val="000000"/>
        </w:rPr>
        <w:t xml:space="preserve"> </w:t>
      </w:r>
      <w:r w:rsidR="00653205" w:rsidRPr="00ED0774">
        <w:rPr>
          <w:rFonts w:eastAsia="Times New Roman"/>
          <w:bCs/>
          <w:iCs/>
          <w:color w:val="000000"/>
        </w:rPr>
        <w:t>ОМЛ</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подозрении</w:t>
      </w:r>
      <w:r w:rsidR="00926681" w:rsidRPr="00ED0774">
        <w:rPr>
          <w:rFonts w:eastAsia="Times New Roman"/>
          <w:bCs/>
          <w:iCs/>
          <w:color w:val="000000"/>
        </w:rPr>
        <w:t xml:space="preserve"> </w:t>
      </w:r>
      <w:r w:rsidRPr="00ED0774">
        <w:rPr>
          <w:rFonts w:eastAsia="Times New Roman"/>
          <w:bCs/>
          <w:iCs/>
          <w:color w:val="000000"/>
        </w:rPr>
        <w:t>на</w:t>
      </w:r>
      <w:r w:rsidR="00926681" w:rsidRPr="00ED0774">
        <w:rPr>
          <w:rFonts w:eastAsia="Times New Roman"/>
          <w:bCs/>
          <w:iCs/>
          <w:color w:val="000000"/>
        </w:rPr>
        <w:t xml:space="preserve"> </w:t>
      </w:r>
      <w:r w:rsidRPr="00ED0774">
        <w:rPr>
          <w:rFonts w:eastAsia="Times New Roman"/>
          <w:bCs/>
          <w:iCs/>
          <w:color w:val="000000"/>
        </w:rPr>
        <w:t>него</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ходе</w:t>
      </w:r>
      <w:r w:rsidR="00926681" w:rsidRPr="00ED0774">
        <w:rPr>
          <w:rFonts w:eastAsia="Times New Roman"/>
          <w:bCs/>
          <w:iCs/>
          <w:color w:val="000000"/>
        </w:rPr>
        <w:t xml:space="preserve"> </w:t>
      </w:r>
      <w:r w:rsidRPr="00ED0774">
        <w:rPr>
          <w:rFonts w:eastAsia="Times New Roman"/>
          <w:bCs/>
          <w:iCs/>
          <w:color w:val="000000"/>
        </w:rPr>
        <w:t>оказания</w:t>
      </w:r>
      <w:r w:rsidR="00926681" w:rsidRPr="00ED0774">
        <w:rPr>
          <w:rFonts w:eastAsia="Times New Roman"/>
          <w:bCs/>
          <w:iCs/>
          <w:color w:val="000000"/>
        </w:rPr>
        <w:t xml:space="preserve"> </w:t>
      </w:r>
      <w:r w:rsidRPr="00ED0774">
        <w:rPr>
          <w:rFonts w:eastAsia="Times New Roman"/>
          <w:bCs/>
          <w:iCs/>
          <w:color w:val="000000"/>
        </w:rPr>
        <w:t>скорой</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lastRenderedPageBreak/>
        <w:t>помощи</w:t>
      </w:r>
      <w:r w:rsidR="00926681" w:rsidRPr="00ED0774">
        <w:rPr>
          <w:rFonts w:eastAsia="Times New Roman"/>
          <w:bCs/>
          <w:iCs/>
          <w:color w:val="000000"/>
        </w:rPr>
        <w:t xml:space="preserve"> </w:t>
      </w:r>
      <w:r w:rsidR="004000B3" w:rsidRPr="00ED0774">
        <w:rPr>
          <w:rFonts w:eastAsia="Times New Roman"/>
          <w:bCs/>
          <w:iCs/>
          <w:color w:val="000000"/>
        </w:rPr>
        <w:t>пациента</w:t>
      </w:r>
      <w:r w:rsidR="004000B3" w:rsidRPr="00ED0774" w:rsidDel="004000B3">
        <w:rPr>
          <w:rFonts w:eastAsia="Times New Roman"/>
          <w:bCs/>
          <w:iCs/>
          <w:color w:val="000000"/>
        </w:rPr>
        <w:t xml:space="preserve"> </w:t>
      </w:r>
      <w:r w:rsidRPr="00ED0774">
        <w:rPr>
          <w:rFonts w:eastAsia="Times New Roman"/>
          <w:bCs/>
          <w:iCs/>
          <w:color w:val="000000"/>
        </w:rPr>
        <w:t>переводят</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направляют</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ие</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ие</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гематологическими</w:t>
      </w:r>
      <w:r w:rsidR="00926681" w:rsidRPr="00ED0774">
        <w:rPr>
          <w:rFonts w:eastAsia="Times New Roman"/>
          <w:bCs/>
          <w:iCs/>
          <w:color w:val="000000"/>
        </w:rPr>
        <w:t xml:space="preserve"> </w:t>
      </w:r>
      <w:r w:rsidRPr="00ED0774">
        <w:rPr>
          <w:rFonts w:eastAsia="Times New Roman"/>
          <w:bCs/>
          <w:iCs/>
          <w:color w:val="000000"/>
        </w:rPr>
        <w:t>заболеваниями,</w:t>
      </w:r>
      <w:r w:rsidR="00926681" w:rsidRPr="00ED0774">
        <w:rPr>
          <w:rFonts w:eastAsia="Times New Roman"/>
          <w:bCs/>
          <w:iCs/>
          <w:color w:val="000000"/>
        </w:rPr>
        <w:t xml:space="preserve"> </w:t>
      </w:r>
      <w:r w:rsidRPr="00ED0774">
        <w:rPr>
          <w:rFonts w:eastAsia="Times New Roman"/>
          <w:bCs/>
          <w:iCs/>
          <w:color w:val="000000"/>
        </w:rPr>
        <w:t>для</w:t>
      </w:r>
      <w:r w:rsidR="00926681" w:rsidRPr="00ED0774">
        <w:rPr>
          <w:rFonts w:eastAsia="Times New Roman"/>
          <w:bCs/>
          <w:iCs/>
          <w:color w:val="000000"/>
        </w:rPr>
        <w:t xml:space="preserve"> </w:t>
      </w:r>
      <w:r w:rsidRPr="00ED0774">
        <w:rPr>
          <w:rFonts w:eastAsia="Times New Roman"/>
          <w:bCs/>
          <w:iCs/>
          <w:color w:val="000000"/>
        </w:rPr>
        <w:t>определения</w:t>
      </w:r>
      <w:r w:rsidR="00926681" w:rsidRPr="00ED0774">
        <w:rPr>
          <w:rFonts w:eastAsia="Times New Roman"/>
          <w:bCs/>
          <w:iCs/>
          <w:color w:val="000000"/>
        </w:rPr>
        <w:t xml:space="preserve"> </w:t>
      </w:r>
      <w:r w:rsidRPr="00ED0774">
        <w:rPr>
          <w:rFonts w:eastAsia="Times New Roman"/>
          <w:bCs/>
          <w:iCs/>
          <w:color w:val="000000"/>
        </w:rPr>
        <w:t>тактики</w:t>
      </w:r>
      <w:r w:rsidR="00926681" w:rsidRPr="00ED0774">
        <w:rPr>
          <w:rFonts w:eastAsia="Times New Roman"/>
          <w:bCs/>
          <w:iCs/>
          <w:color w:val="000000"/>
        </w:rPr>
        <w:t xml:space="preserve"> </w:t>
      </w:r>
      <w:r w:rsidRPr="00ED0774">
        <w:rPr>
          <w:rFonts w:eastAsia="Times New Roman"/>
          <w:bCs/>
          <w:iCs/>
          <w:color w:val="000000"/>
        </w:rPr>
        <w:t>ведени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применения</w:t>
      </w:r>
      <w:r w:rsidR="00926681" w:rsidRPr="00ED0774">
        <w:rPr>
          <w:rFonts w:eastAsia="Times New Roman"/>
          <w:bCs/>
          <w:iCs/>
          <w:color w:val="000000"/>
        </w:rPr>
        <w:t xml:space="preserve"> </w:t>
      </w:r>
      <w:r w:rsidRPr="00ED0774">
        <w:rPr>
          <w:rFonts w:eastAsia="Times New Roman"/>
          <w:bCs/>
          <w:iCs/>
          <w:color w:val="000000"/>
        </w:rPr>
        <w:t>дополнительно</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методов</w:t>
      </w:r>
      <w:r w:rsidR="00926681" w:rsidRPr="00ED0774">
        <w:rPr>
          <w:rFonts w:eastAsia="Times New Roman"/>
          <w:bCs/>
          <w:iCs/>
          <w:color w:val="000000"/>
        </w:rPr>
        <w:t xml:space="preserve"> </w:t>
      </w:r>
      <w:r w:rsidRPr="00ED0774">
        <w:rPr>
          <w:rFonts w:eastAsia="Times New Roman"/>
          <w:bCs/>
          <w:iCs/>
          <w:color w:val="000000"/>
        </w:rPr>
        <w:t>специализированного</w:t>
      </w:r>
      <w:r w:rsidR="00926681" w:rsidRPr="00ED0774">
        <w:rPr>
          <w:rFonts w:eastAsia="Times New Roman"/>
          <w:bCs/>
          <w:iCs/>
          <w:color w:val="000000"/>
        </w:rPr>
        <w:t xml:space="preserve"> </w:t>
      </w:r>
      <w:r w:rsidRPr="00ED0774">
        <w:rPr>
          <w:rFonts w:eastAsia="Times New Roman"/>
          <w:bCs/>
          <w:iCs/>
          <w:color w:val="000000"/>
        </w:rPr>
        <w:t>противоопухолевого</w:t>
      </w:r>
      <w:r w:rsidR="00926681" w:rsidRPr="00ED0774">
        <w:rPr>
          <w:rFonts w:eastAsia="Times New Roman"/>
          <w:bCs/>
          <w:iCs/>
          <w:color w:val="000000"/>
        </w:rPr>
        <w:t xml:space="preserve"> </w:t>
      </w:r>
      <w:r w:rsidRPr="00ED0774">
        <w:rPr>
          <w:rFonts w:eastAsia="Times New Roman"/>
          <w:bCs/>
          <w:iCs/>
          <w:color w:val="000000"/>
        </w:rPr>
        <w:t>лечения.</w:t>
      </w:r>
    </w:p>
    <w:p w14:paraId="63EC85DB" w14:textId="63DC4524"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Специализированная,</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ая,</w:t>
      </w:r>
      <w:r w:rsidR="00926681" w:rsidRPr="00ED0774">
        <w:rPr>
          <w:rFonts w:eastAsia="Times New Roman"/>
          <w:bCs/>
          <w:iCs/>
          <w:color w:val="000000"/>
        </w:rPr>
        <w:t xml:space="preserve"> </w:t>
      </w:r>
      <w:r w:rsidRPr="00ED0774">
        <w:rPr>
          <w:rFonts w:eastAsia="Times New Roman"/>
          <w:bCs/>
          <w:iCs/>
          <w:color w:val="000000"/>
        </w:rPr>
        <w:t>медицинская</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оказывается</w:t>
      </w:r>
      <w:r w:rsidR="00926681" w:rsidRPr="00ED0774">
        <w:rPr>
          <w:rFonts w:eastAsia="Times New Roman"/>
          <w:bCs/>
          <w:iCs/>
          <w:color w:val="000000"/>
        </w:rPr>
        <w:t xml:space="preserve"> </w:t>
      </w:r>
      <w:r w:rsidRPr="00ED0774">
        <w:rPr>
          <w:rFonts w:eastAsia="Times New Roman"/>
          <w:bCs/>
          <w:iCs/>
          <w:color w:val="000000"/>
        </w:rPr>
        <w:t>врачами-гематологам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их</w:t>
      </w:r>
      <w:r w:rsidR="00926681" w:rsidRPr="00ED0774">
        <w:rPr>
          <w:rFonts w:eastAsia="Times New Roman"/>
          <w:bCs/>
          <w:iCs/>
          <w:color w:val="000000"/>
        </w:rPr>
        <w:t xml:space="preserve"> </w:t>
      </w:r>
      <w:r w:rsidRPr="00ED0774">
        <w:rPr>
          <w:rFonts w:eastAsia="Times New Roman"/>
          <w:bCs/>
          <w:iCs/>
          <w:color w:val="000000"/>
        </w:rPr>
        <w:t>организациях,</w:t>
      </w:r>
      <w:r w:rsidR="00926681" w:rsidRPr="00ED0774">
        <w:rPr>
          <w:rFonts w:eastAsia="Times New Roman"/>
          <w:bCs/>
          <w:iCs/>
          <w:color w:val="000000"/>
        </w:rPr>
        <w:t xml:space="preserve"> </w:t>
      </w:r>
      <w:r w:rsidRPr="00ED0774">
        <w:rPr>
          <w:rFonts w:eastAsia="Times New Roman"/>
          <w:bCs/>
          <w:iCs/>
          <w:color w:val="000000"/>
        </w:rPr>
        <w:t>оказывающих</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пациентам с</w:t>
      </w:r>
      <w:r w:rsidR="00926681" w:rsidRPr="00ED0774">
        <w:rPr>
          <w:rFonts w:eastAsia="Times New Roman"/>
          <w:bCs/>
          <w:iCs/>
          <w:color w:val="000000"/>
        </w:rPr>
        <w:t xml:space="preserve"> </w:t>
      </w:r>
      <w:r w:rsidR="00653205" w:rsidRPr="00ED0774">
        <w:rPr>
          <w:rFonts w:eastAsia="Times New Roman"/>
          <w:bCs/>
          <w:iCs/>
          <w:color w:val="000000"/>
        </w:rPr>
        <w:t>ОМЛ</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имеющих</w:t>
      </w:r>
      <w:r w:rsidR="00926681" w:rsidRPr="00ED0774">
        <w:rPr>
          <w:rFonts w:eastAsia="Times New Roman"/>
          <w:bCs/>
          <w:iCs/>
          <w:color w:val="000000"/>
        </w:rPr>
        <w:t xml:space="preserve"> </w:t>
      </w:r>
      <w:r w:rsidRPr="00ED0774">
        <w:rPr>
          <w:rFonts w:eastAsia="Times New Roman"/>
          <w:bCs/>
          <w:iCs/>
          <w:color w:val="000000"/>
        </w:rPr>
        <w:t>лицензию,</w:t>
      </w:r>
      <w:r w:rsidR="00926681" w:rsidRPr="00ED0774">
        <w:rPr>
          <w:rFonts w:eastAsia="Times New Roman"/>
          <w:bCs/>
          <w:iCs/>
          <w:color w:val="000000"/>
        </w:rPr>
        <w:t xml:space="preserve"> </w:t>
      </w:r>
      <w:r w:rsidRPr="00ED0774">
        <w:rPr>
          <w:rFonts w:eastAsia="Times New Roman"/>
          <w:bCs/>
          <w:iCs/>
          <w:color w:val="000000"/>
        </w:rPr>
        <w:t>необходимую</w:t>
      </w:r>
      <w:r w:rsidR="00926681" w:rsidRPr="00ED0774">
        <w:rPr>
          <w:rFonts w:eastAsia="Times New Roman"/>
          <w:bCs/>
          <w:iCs/>
          <w:color w:val="000000"/>
        </w:rPr>
        <w:t xml:space="preserve"> </w:t>
      </w:r>
      <w:r w:rsidRPr="00ED0774">
        <w:rPr>
          <w:rFonts w:eastAsia="Times New Roman"/>
          <w:bCs/>
          <w:iCs/>
          <w:color w:val="000000"/>
        </w:rPr>
        <w:t>материально-техническую</w:t>
      </w:r>
      <w:r w:rsidR="00926681" w:rsidRPr="00ED0774">
        <w:rPr>
          <w:rFonts w:eastAsia="Times New Roman"/>
          <w:bCs/>
          <w:iCs/>
          <w:color w:val="000000"/>
        </w:rPr>
        <w:t xml:space="preserve"> </w:t>
      </w:r>
      <w:r w:rsidRPr="00ED0774">
        <w:rPr>
          <w:rFonts w:eastAsia="Times New Roman"/>
          <w:bCs/>
          <w:iCs/>
          <w:color w:val="000000"/>
        </w:rPr>
        <w:t>базу,</w:t>
      </w:r>
      <w:r w:rsidR="00926681" w:rsidRPr="00ED0774">
        <w:rPr>
          <w:rFonts w:eastAsia="Times New Roman"/>
          <w:bCs/>
          <w:iCs/>
          <w:color w:val="000000"/>
        </w:rPr>
        <w:t xml:space="preserve"> </w:t>
      </w:r>
      <w:r w:rsidRPr="00ED0774">
        <w:rPr>
          <w:rFonts w:eastAsia="Times New Roman"/>
          <w:bCs/>
          <w:iCs/>
          <w:color w:val="000000"/>
        </w:rPr>
        <w:t>сертифицированных</w:t>
      </w:r>
      <w:r w:rsidR="00926681" w:rsidRPr="00ED0774">
        <w:rPr>
          <w:rFonts w:eastAsia="Times New Roman"/>
          <w:bCs/>
          <w:iCs/>
          <w:color w:val="000000"/>
        </w:rPr>
        <w:t xml:space="preserve"> </w:t>
      </w:r>
      <w:r w:rsidRPr="00ED0774">
        <w:rPr>
          <w:rFonts w:eastAsia="Times New Roman"/>
          <w:bCs/>
          <w:iCs/>
          <w:color w:val="000000"/>
        </w:rPr>
        <w:t>специалистов,</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стационарных</w:t>
      </w:r>
      <w:r w:rsidR="00926681" w:rsidRPr="00ED0774">
        <w:rPr>
          <w:rFonts w:eastAsia="Times New Roman"/>
          <w:bCs/>
          <w:iCs/>
          <w:color w:val="000000"/>
        </w:rPr>
        <w:t xml:space="preserve"> </w:t>
      </w:r>
      <w:r w:rsidRPr="00ED0774">
        <w:rPr>
          <w:rFonts w:eastAsia="Times New Roman"/>
          <w:bCs/>
          <w:iCs/>
          <w:color w:val="000000"/>
        </w:rPr>
        <w:t>условиях</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условиях</w:t>
      </w:r>
      <w:r w:rsidR="00926681" w:rsidRPr="00ED0774">
        <w:rPr>
          <w:rFonts w:eastAsia="Times New Roman"/>
          <w:bCs/>
          <w:iCs/>
          <w:color w:val="000000"/>
        </w:rPr>
        <w:t xml:space="preserve"> </w:t>
      </w:r>
      <w:r w:rsidRPr="00ED0774">
        <w:rPr>
          <w:rFonts w:eastAsia="Times New Roman"/>
          <w:bCs/>
          <w:iCs/>
          <w:color w:val="000000"/>
        </w:rPr>
        <w:t>дневного</w:t>
      </w:r>
      <w:r w:rsidR="00926681" w:rsidRPr="00ED0774">
        <w:rPr>
          <w:rFonts w:eastAsia="Times New Roman"/>
          <w:bCs/>
          <w:iCs/>
          <w:color w:val="000000"/>
        </w:rPr>
        <w:t xml:space="preserve"> </w:t>
      </w:r>
      <w:r w:rsidRPr="00ED0774">
        <w:rPr>
          <w:rFonts w:eastAsia="Times New Roman"/>
          <w:bCs/>
          <w:iCs/>
          <w:color w:val="000000"/>
        </w:rPr>
        <w:t>стационара</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включает</w:t>
      </w:r>
      <w:r w:rsidR="00926681" w:rsidRPr="00ED0774">
        <w:rPr>
          <w:rFonts w:eastAsia="Times New Roman"/>
          <w:bCs/>
          <w:iCs/>
          <w:color w:val="000000"/>
        </w:rPr>
        <w:t xml:space="preserve"> </w:t>
      </w:r>
      <w:r w:rsidRPr="00ED0774">
        <w:rPr>
          <w:rFonts w:eastAsia="Times New Roman"/>
          <w:bCs/>
          <w:iCs/>
          <w:color w:val="000000"/>
        </w:rPr>
        <w:t>профилактику,</w:t>
      </w:r>
      <w:r w:rsidR="00926681" w:rsidRPr="00ED0774">
        <w:rPr>
          <w:rFonts w:eastAsia="Times New Roman"/>
          <w:bCs/>
          <w:iCs/>
          <w:color w:val="000000"/>
        </w:rPr>
        <w:t xml:space="preserve"> </w:t>
      </w:r>
      <w:r w:rsidRPr="00ED0774">
        <w:rPr>
          <w:rFonts w:eastAsia="Times New Roman"/>
          <w:bCs/>
          <w:iCs/>
          <w:color w:val="000000"/>
        </w:rPr>
        <w:t>диагностику,</w:t>
      </w:r>
      <w:r w:rsidR="00926681" w:rsidRPr="00ED0774">
        <w:rPr>
          <w:rFonts w:eastAsia="Times New Roman"/>
          <w:bCs/>
          <w:iCs/>
          <w:color w:val="000000"/>
        </w:rPr>
        <w:t xml:space="preserve"> </w:t>
      </w:r>
      <w:r w:rsidRPr="00ED0774">
        <w:rPr>
          <w:rFonts w:eastAsia="Times New Roman"/>
          <w:bCs/>
          <w:iCs/>
          <w:color w:val="000000"/>
        </w:rPr>
        <w:t>лечение</w:t>
      </w:r>
      <w:r w:rsidR="00926681" w:rsidRPr="00ED0774">
        <w:rPr>
          <w:rFonts w:eastAsia="Times New Roman"/>
          <w:bCs/>
          <w:iCs/>
          <w:color w:val="000000"/>
        </w:rPr>
        <w:t xml:space="preserve"> </w:t>
      </w:r>
      <w:r w:rsidRPr="00ED0774">
        <w:rPr>
          <w:rFonts w:eastAsia="Times New Roman"/>
          <w:bCs/>
          <w:iCs/>
          <w:color w:val="000000"/>
        </w:rPr>
        <w:t>гематологических</w:t>
      </w:r>
      <w:r w:rsidR="00926681" w:rsidRPr="00ED0774">
        <w:rPr>
          <w:rFonts w:eastAsia="Times New Roman"/>
          <w:bCs/>
          <w:iCs/>
          <w:color w:val="000000"/>
        </w:rPr>
        <w:t xml:space="preserve"> </w:t>
      </w:r>
      <w:r w:rsidRPr="00ED0774">
        <w:rPr>
          <w:rFonts w:eastAsia="Times New Roman"/>
          <w:bCs/>
          <w:iCs/>
          <w:color w:val="000000"/>
        </w:rPr>
        <w:t>заболеваний,</w:t>
      </w:r>
      <w:r w:rsidR="00926681" w:rsidRPr="00ED0774">
        <w:rPr>
          <w:rFonts w:eastAsia="Times New Roman"/>
          <w:bCs/>
          <w:iCs/>
          <w:color w:val="000000"/>
        </w:rPr>
        <w:t xml:space="preserve"> </w:t>
      </w:r>
      <w:r w:rsidRPr="00ED0774">
        <w:rPr>
          <w:rFonts w:eastAsia="Times New Roman"/>
          <w:bCs/>
          <w:iCs/>
          <w:color w:val="000000"/>
        </w:rPr>
        <w:t>требующих</w:t>
      </w:r>
      <w:r w:rsidR="00926681" w:rsidRPr="00ED0774">
        <w:rPr>
          <w:rFonts w:eastAsia="Times New Roman"/>
          <w:bCs/>
          <w:iCs/>
          <w:color w:val="000000"/>
        </w:rPr>
        <w:t xml:space="preserve"> </w:t>
      </w:r>
      <w:r w:rsidRPr="00ED0774">
        <w:rPr>
          <w:rFonts w:eastAsia="Times New Roman"/>
          <w:bCs/>
          <w:iCs/>
          <w:color w:val="000000"/>
        </w:rPr>
        <w:t>использования</w:t>
      </w:r>
      <w:r w:rsidR="00926681" w:rsidRPr="00ED0774">
        <w:rPr>
          <w:rFonts w:eastAsia="Times New Roman"/>
          <w:bCs/>
          <w:iCs/>
          <w:color w:val="000000"/>
        </w:rPr>
        <w:t xml:space="preserve"> </w:t>
      </w:r>
      <w:r w:rsidRPr="00ED0774">
        <w:rPr>
          <w:rFonts w:eastAsia="Times New Roman"/>
          <w:bCs/>
          <w:iCs/>
          <w:color w:val="000000"/>
        </w:rPr>
        <w:t>специальных</w:t>
      </w:r>
      <w:r w:rsidR="00926681" w:rsidRPr="00ED0774">
        <w:rPr>
          <w:rFonts w:eastAsia="Times New Roman"/>
          <w:bCs/>
          <w:iCs/>
          <w:color w:val="000000"/>
        </w:rPr>
        <w:t xml:space="preserve"> </w:t>
      </w:r>
      <w:r w:rsidRPr="00ED0774">
        <w:rPr>
          <w:rFonts w:eastAsia="Times New Roman"/>
          <w:bCs/>
          <w:iCs/>
          <w:color w:val="000000"/>
        </w:rPr>
        <w:t>методов</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сложных</w:t>
      </w:r>
      <w:r w:rsidR="00926681" w:rsidRPr="00ED0774">
        <w:rPr>
          <w:rFonts w:eastAsia="Times New Roman"/>
          <w:bCs/>
          <w:iCs/>
          <w:color w:val="000000"/>
        </w:rPr>
        <w:t xml:space="preserve"> </w:t>
      </w:r>
      <w:r w:rsidRPr="00ED0774">
        <w:rPr>
          <w:rFonts w:eastAsia="Times New Roman"/>
          <w:bCs/>
          <w:iCs/>
          <w:color w:val="000000"/>
        </w:rPr>
        <w:t>уникальных</w:t>
      </w:r>
      <w:r w:rsidR="00926681" w:rsidRPr="00ED0774">
        <w:rPr>
          <w:rFonts w:eastAsia="Times New Roman"/>
          <w:bCs/>
          <w:iCs/>
          <w:color w:val="000000"/>
        </w:rPr>
        <w:t xml:space="preserve"> </w:t>
      </w:r>
      <w:r w:rsidRPr="00ED0774">
        <w:rPr>
          <w:rFonts w:eastAsia="Times New Roman"/>
          <w:bCs/>
          <w:iCs/>
          <w:color w:val="000000"/>
        </w:rPr>
        <w:t>медицинских</w:t>
      </w:r>
      <w:r w:rsidR="00926681" w:rsidRPr="00ED0774">
        <w:rPr>
          <w:rFonts w:eastAsia="Times New Roman"/>
          <w:bCs/>
          <w:iCs/>
          <w:color w:val="000000"/>
        </w:rPr>
        <w:t xml:space="preserve"> </w:t>
      </w:r>
      <w:r w:rsidRPr="00ED0774">
        <w:rPr>
          <w:rFonts w:eastAsia="Times New Roman"/>
          <w:bCs/>
          <w:iCs/>
          <w:color w:val="000000"/>
        </w:rPr>
        <w:t>технологий,</w:t>
      </w:r>
      <w:r w:rsidR="00926681" w:rsidRPr="00ED0774">
        <w:rPr>
          <w:rFonts w:eastAsia="Times New Roman"/>
          <w:bCs/>
          <w:iCs/>
          <w:color w:val="000000"/>
        </w:rPr>
        <w:t xml:space="preserve"> </w:t>
      </w:r>
      <w:r w:rsidRPr="00ED0774">
        <w:rPr>
          <w:rFonts w:eastAsia="Times New Roman"/>
          <w:bCs/>
          <w:iCs/>
          <w:color w:val="000000"/>
        </w:rPr>
        <w:t>а</w:t>
      </w:r>
      <w:r w:rsidR="00926681" w:rsidRPr="00ED0774">
        <w:rPr>
          <w:rFonts w:eastAsia="Times New Roman"/>
          <w:bCs/>
          <w:iCs/>
          <w:color w:val="000000"/>
        </w:rPr>
        <w:t xml:space="preserve"> </w:t>
      </w:r>
      <w:r w:rsidRPr="00ED0774">
        <w:rPr>
          <w:rFonts w:eastAsia="Times New Roman"/>
          <w:bCs/>
          <w:iCs/>
          <w:color w:val="000000"/>
        </w:rPr>
        <w:t>также</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реабилитацию.</w:t>
      </w:r>
    </w:p>
    <w:p w14:paraId="03D7FD87" w14:textId="4B6470A5"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ей</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004000B3" w:rsidRPr="00ED0774">
        <w:rPr>
          <w:rFonts w:eastAsia="Times New Roman"/>
          <w:bCs/>
          <w:iCs/>
          <w:color w:val="000000"/>
        </w:rPr>
        <w:t xml:space="preserve">пациентам с </w:t>
      </w:r>
      <w:r w:rsidR="00D50456" w:rsidRPr="00ED0774">
        <w:rPr>
          <w:rFonts w:eastAsia="Times New Roman"/>
          <w:bCs/>
          <w:iCs/>
          <w:color w:val="000000"/>
        </w:rPr>
        <w:t>ОМЛ</w:t>
      </w:r>
      <w:r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тактика</w:t>
      </w:r>
      <w:r w:rsidR="00926681" w:rsidRPr="00ED0774">
        <w:rPr>
          <w:rFonts w:eastAsia="Times New Roman"/>
          <w:bCs/>
          <w:iCs/>
          <w:color w:val="000000"/>
        </w:rPr>
        <w:t xml:space="preserve"> </w:t>
      </w:r>
      <w:r w:rsidRPr="00ED0774">
        <w:rPr>
          <w:rFonts w:eastAsia="Times New Roman"/>
          <w:bCs/>
          <w:iCs/>
          <w:color w:val="000000"/>
        </w:rPr>
        <w:t>медицинского</w:t>
      </w:r>
      <w:r w:rsidR="00926681" w:rsidRPr="00ED0774">
        <w:rPr>
          <w:rFonts w:eastAsia="Times New Roman"/>
          <w:bCs/>
          <w:iCs/>
          <w:color w:val="000000"/>
        </w:rPr>
        <w:t xml:space="preserve"> </w:t>
      </w:r>
      <w:r w:rsidRPr="00ED0774">
        <w:rPr>
          <w:rFonts w:eastAsia="Times New Roman"/>
          <w:bCs/>
          <w:iCs/>
          <w:color w:val="000000"/>
        </w:rPr>
        <w:t>обследования</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лечения</w:t>
      </w:r>
      <w:r w:rsidR="00926681" w:rsidRPr="00ED0774">
        <w:rPr>
          <w:rFonts w:eastAsia="Times New Roman"/>
          <w:bCs/>
          <w:iCs/>
          <w:color w:val="000000"/>
        </w:rPr>
        <w:t xml:space="preserve"> </w:t>
      </w:r>
      <w:r w:rsidRPr="00ED0774">
        <w:rPr>
          <w:rFonts w:eastAsia="Times New Roman"/>
          <w:bCs/>
          <w:iCs/>
          <w:color w:val="000000"/>
        </w:rPr>
        <w:t>устанавливается</w:t>
      </w:r>
      <w:r w:rsidR="00926681" w:rsidRPr="00ED0774">
        <w:rPr>
          <w:rFonts w:eastAsia="Times New Roman"/>
          <w:bCs/>
          <w:iCs/>
          <w:color w:val="000000"/>
        </w:rPr>
        <w:t xml:space="preserve"> </w:t>
      </w:r>
      <w:r w:rsidRPr="00ED0774">
        <w:rPr>
          <w:rFonts w:eastAsia="Times New Roman"/>
          <w:bCs/>
          <w:iCs/>
          <w:color w:val="000000"/>
        </w:rPr>
        <w:t>врачами-гематологам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ивлечением</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врачей-специалистов,</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оведением</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Решение</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оформляется</w:t>
      </w:r>
      <w:r w:rsidR="00926681" w:rsidRPr="00ED0774">
        <w:rPr>
          <w:rFonts w:eastAsia="Times New Roman"/>
          <w:bCs/>
          <w:iCs/>
          <w:color w:val="000000"/>
        </w:rPr>
        <w:t xml:space="preserve"> </w:t>
      </w:r>
      <w:r w:rsidRPr="00ED0774">
        <w:rPr>
          <w:rFonts w:eastAsia="Times New Roman"/>
          <w:bCs/>
          <w:iCs/>
          <w:color w:val="000000"/>
        </w:rPr>
        <w:t>протоколом,</w:t>
      </w:r>
      <w:r w:rsidR="00926681" w:rsidRPr="00ED0774">
        <w:rPr>
          <w:rFonts w:eastAsia="Times New Roman"/>
          <w:bCs/>
          <w:iCs/>
          <w:color w:val="000000"/>
        </w:rPr>
        <w:t xml:space="preserve"> </w:t>
      </w:r>
      <w:r w:rsidRPr="00ED0774">
        <w:rPr>
          <w:rFonts w:eastAsia="Times New Roman"/>
          <w:bCs/>
          <w:iCs/>
          <w:color w:val="000000"/>
        </w:rPr>
        <w:t>подписывается</w:t>
      </w:r>
      <w:r w:rsidR="00926681" w:rsidRPr="00ED0774">
        <w:rPr>
          <w:rFonts w:eastAsia="Times New Roman"/>
          <w:bCs/>
          <w:iCs/>
          <w:color w:val="000000"/>
        </w:rPr>
        <w:t xml:space="preserve"> </w:t>
      </w:r>
      <w:r w:rsidRPr="00ED0774">
        <w:rPr>
          <w:rFonts w:eastAsia="Times New Roman"/>
          <w:bCs/>
          <w:iCs/>
          <w:color w:val="000000"/>
        </w:rPr>
        <w:t>участниками</w:t>
      </w:r>
      <w:r w:rsidR="00926681" w:rsidRPr="00ED0774">
        <w:rPr>
          <w:rFonts w:eastAsia="Times New Roman"/>
          <w:bCs/>
          <w:iCs/>
          <w:color w:val="000000"/>
        </w:rPr>
        <w:t xml:space="preserve"> </w:t>
      </w:r>
      <w:r w:rsidRPr="00ED0774">
        <w:rPr>
          <w:rFonts w:eastAsia="Times New Roman"/>
          <w:bCs/>
          <w:iCs/>
          <w:color w:val="000000"/>
        </w:rPr>
        <w:t>консилиума</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и</w:t>
      </w:r>
      <w:r w:rsidR="00926681" w:rsidRPr="00ED0774">
        <w:rPr>
          <w:rFonts w:eastAsia="Times New Roman"/>
          <w:bCs/>
          <w:iCs/>
          <w:color w:val="000000"/>
        </w:rPr>
        <w:t xml:space="preserve"> </w:t>
      </w:r>
      <w:r w:rsidRPr="00ED0774">
        <w:rPr>
          <w:rFonts w:eastAsia="Times New Roman"/>
          <w:bCs/>
          <w:iCs/>
          <w:color w:val="000000"/>
        </w:rPr>
        <w:t>вносится</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документацию</w:t>
      </w:r>
      <w:r w:rsidR="00926681" w:rsidRPr="00ED0774">
        <w:rPr>
          <w:rFonts w:eastAsia="Times New Roman"/>
          <w:bCs/>
          <w:iCs/>
          <w:color w:val="000000"/>
        </w:rPr>
        <w:t xml:space="preserve"> </w:t>
      </w:r>
      <w:r w:rsidR="004000B3" w:rsidRPr="00ED0774">
        <w:rPr>
          <w:rFonts w:eastAsia="Times New Roman"/>
          <w:bCs/>
          <w:iCs/>
          <w:color w:val="000000"/>
        </w:rPr>
        <w:t>пациента</w:t>
      </w:r>
      <w:r w:rsidRPr="00ED0774">
        <w:rPr>
          <w:rFonts w:eastAsia="Times New Roman"/>
          <w:bCs/>
          <w:iCs/>
          <w:color w:val="000000"/>
        </w:rPr>
        <w:t>.</w:t>
      </w:r>
    </w:p>
    <w:p w14:paraId="1025C4CA" w14:textId="77777777" w:rsidR="00370E41" w:rsidRPr="00ED0774" w:rsidRDefault="00370E41" w:rsidP="00A11EED">
      <w:pPr>
        <w:pStyle w:val="1a"/>
        <w:ind w:left="0" w:firstLine="709"/>
        <w:contextualSpacing/>
        <w:rPr>
          <w:rFonts w:eastAsia="Times New Roman"/>
          <w:bCs/>
          <w:iCs/>
          <w:color w:val="000000"/>
        </w:rPr>
      </w:pPr>
      <w:r w:rsidRPr="00ED0774">
        <w:rPr>
          <w:rFonts w:eastAsia="Times New Roman"/>
          <w:bCs/>
          <w:iCs/>
          <w:color w:val="000000"/>
        </w:rPr>
        <w:t>Показания</w:t>
      </w:r>
      <w:r w:rsidR="00926681" w:rsidRPr="00ED0774">
        <w:rPr>
          <w:rFonts w:eastAsia="Times New Roman"/>
          <w:bCs/>
          <w:iCs/>
          <w:color w:val="000000"/>
        </w:rPr>
        <w:t xml:space="preserve"> </w:t>
      </w:r>
      <w:r w:rsidRPr="00ED0774">
        <w:rPr>
          <w:rFonts w:eastAsia="Times New Roman"/>
          <w:bCs/>
          <w:iCs/>
          <w:color w:val="000000"/>
        </w:rPr>
        <w:t>к</w:t>
      </w:r>
      <w:r w:rsidR="00926681" w:rsidRPr="00ED0774">
        <w:rPr>
          <w:rFonts w:eastAsia="Times New Roman"/>
          <w:bCs/>
          <w:iCs/>
          <w:color w:val="000000"/>
        </w:rPr>
        <w:t xml:space="preserve"> </w:t>
      </w:r>
      <w:r w:rsidRPr="00ED0774">
        <w:rPr>
          <w:rFonts w:eastAsia="Times New Roman"/>
          <w:bCs/>
          <w:iCs/>
          <w:color w:val="000000"/>
        </w:rPr>
        <w:t>госпитализации</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круглосуточный</w:t>
      </w:r>
      <w:r w:rsidR="00926681" w:rsidRPr="00ED0774">
        <w:rPr>
          <w:rFonts w:eastAsia="Times New Roman"/>
          <w:bCs/>
          <w:iCs/>
          <w:color w:val="000000"/>
        </w:rPr>
        <w:t xml:space="preserve"> </w:t>
      </w:r>
      <w:r w:rsidRPr="00ED0774">
        <w:rPr>
          <w:rFonts w:eastAsia="Times New Roman"/>
          <w:bCs/>
          <w:iCs/>
          <w:color w:val="000000"/>
        </w:rPr>
        <w:t>или</w:t>
      </w:r>
      <w:r w:rsidR="00926681" w:rsidRPr="00ED0774">
        <w:rPr>
          <w:rFonts w:eastAsia="Times New Roman"/>
          <w:bCs/>
          <w:iCs/>
          <w:color w:val="000000"/>
        </w:rPr>
        <w:t xml:space="preserve"> </w:t>
      </w:r>
      <w:r w:rsidRPr="00ED0774">
        <w:rPr>
          <w:rFonts w:eastAsia="Times New Roman"/>
          <w:bCs/>
          <w:iCs/>
          <w:color w:val="000000"/>
        </w:rPr>
        <w:t>дневной</w:t>
      </w:r>
      <w:r w:rsidR="00926681" w:rsidRPr="00ED0774">
        <w:rPr>
          <w:rFonts w:eastAsia="Times New Roman"/>
          <w:bCs/>
          <w:iCs/>
          <w:color w:val="000000"/>
        </w:rPr>
        <w:t xml:space="preserve"> </w:t>
      </w:r>
      <w:r w:rsidRPr="00ED0774">
        <w:rPr>
          <w:rFonts w:eastAsia="Times New Roman"/>
          <w:bCs/>
          <w:iCs/>
          <w:color w:val="000000"/>
        </w:rPr>
        <w:t>стационар</w:t>
      </w:r>
      <w:r w:rsidR="00926681" w:rsidRPr="00ED0774">
        <w:rPr>
          <w:rFonts w:eastAsia="Times New Roman"/>
          <w:bCs/>
          <w:iCs/>
          <w:color w:val="000000"/>
        </w:rPr>
        <w:t xml:space="preserve"> </w:t>
      </w:r>
      <w:r w:rsidRPr="00ED0774">
        <w:rPr>
          <w:rFonts w:eastAsia="Times New Roman"/>
          <w:bCs/>
          <w:iCs/>
          <w:color w:val="000000"/>
        </w:rPr>
        <w:t>медицинской</w:t>
      </w:r>
      <w:r w:rsidR="00926681" w:rsidRPr="00ED0774">
        <w:rPr>
          <w:rFonts w:eastAsia="Times New Roman"/>
          <w:bCs/>
          <w:iCs/>
          <w:color w:val="000000"/>
        </w:rPr>
        <w:t xml:space="preserve"> </w:t>
      </w:r>
      <w:r w:rsidRPr="00ED0774">
        <w:rPr>
          <w:rFonts w:eastAsia="Times New Roman"/>
          <w:bCs/>
          <w:iCs/>
          <w:color w:val="000000"/>
        </w:rPr>
        <w:t>организации,</w:t>
      </w:r>
      <w:r w:rsidR="00926681" w:rsidRPr="00ED0774">
        <w:rPr>
          <w:rFonts w:eastAsia="Times New Roman"/>
          <w:bCs/>
          <w:iCs/>
          <w:color w:val="000000"/>
        </w:rPr>
        <w:t xml:space="preserve"> </w:t>
      </w:r>
      <w:r w:rsidRPr="00ED0774">
        <w:rPr>
          <w:rFonts w:eastAsia="Times New Roman"/>
          <w:bCs/>
          <w:iCs/>
          <w:color w:val="000000"/>
        </w:rPr>
        <w:t>оказывающей</w:t>
      </w:r>
      <w:r w:rsidR="00926681" w:rsidRPr="00ED0774">
        <w:rPr>
          <w:rFonts w:eastAsia="Times New Roman"/>
          <w:bCs/>
          <w:iCs/>
          <w:color w:val="000000"/>
        </w:rPr>
        <w:t xml:space="preserve"> </w:t>
      </w:r>
      <w:r w:rsidRPr="00ED0774">
        <w:rPr>
          <w:rFonts w:eastAsia="Times New Roman"/>
          <w:bCs/>
          <w:iCs/>
          <w:color w:val="000000"/>
        </w:rPr>
        <w:t>специализированную,</w:t>
      </w:r>
      <w:r w:rsidR="00926681" w:rsidRPr="00ED0774">
        <w:rPr>
          <w:rFonts w:eastAsia="Times New Roman"/>
          <w:bCs/>
          <w:iCs/>
          <w:color w:val="000000"/>
        </w:rPr>
        <w:t xml:space="preserve"> </w:t>
      </w:r>
      <w:r w:rsidRPr="00ED0774">
        <w:rPr>
          <w:rFonts w:eastAsia="Times New Roman"/>
          <w:bCs/>
          <w:iCs/>
          <w:color w:val="000000"/>
        </w:rPr>
        <w:t>в</w:t>
      </w:r>
      <w:r w:rsidR="00926681" w:rsidRPr="00ED0774">
        <w:rPr>
          <w:rFonts w:eastAsia="Times New Roman"/>
          <w:bCs/>
          <w:iCs/>
          <w:color w:val="000000"/>
        </w:rPr>
        <w:t xml:space="preserve"> </w:t>
      </w:r>
      <w:r w:rsidRPr="00ED0774">
        <w:rPr>
          <w:rFonts w:eastAsia="Times New Roman"/>
          <w:bCs/>
          <w:iCs/>
          <w:color w:val="000000"/>
        </w:rPr>
        <w:t>том</w:t>
      </w:r>
      <w:r w:rsidR="00926681" w:rsidRPr="00ED0774">
        <w:rPr>
          <w:rFonts w:eastAsia="Times New Roman"/>
          <w:bCs/>
          <w:iCs/>
          <w:color w:val="000000"/>
        </w:rPr>
        <w:t xml:space="preserve"> </w:t>
      </w:r>
      <w:r w:rsidRPr="00ED0774">
        <w:rPr>
          <w:rFonts w:eastAsia="Times New Roman"/>
          <w:bCs/>
          <w:iCs/>
          <w:color w:val="000000"/>
        </w:rPr>
        <w:t>числе</w:t>
      </w:r>
      <w:r w:rsidR="00926681" w:rsidRPr="00ED0774">
        <w:rPr>
          <w:rFonts w:eastAsia="Times New Roman"/>
          <w:bCs/>
          <w:iCs/>
          <w:color w:val="000000"/>
        </w:rPr>
        <w:t xml:space="preserve"> </w:t>
      </w:r>
      <w:r w:rsidRPr="00ED0774">
        <w:rPr>
          <w:rFonts w:eastAsia="Times New Roman"/>
          <w:bCs/>
          <w:iCs/>
          <w:color w:val="000000"/>
        </w:rPr>
        <w:t>высокотехнологичную,</w:t>
      </w:r>
      <w:r w:rsidR="00926681" w:rsidRPr="00ED0774">
        <w:rPr>
          <w:rFonts w:eastAsia="Times New Roman"/>
          <w:bCs/>
          <w:iCs/>
          <w:color w:val="000000"/>
        </w:rPr>
        <w:t xml:space="preserve"> </w:t>
      </w:r>
      <w:r w:rsidRPr="00ED0774">
        <w:rPr>
          <w:rFonts w:eastAsia="Times New Roman"/>
          <w:bCs/>
          <w:iCs/>
          <w:color w:val="000000"/>
        </w:rPr>
        <w:t>медицинскую</w:t>
      </w:r>
      <w:r w:rsidR="00926681" w:rsidRPr="00ED0774">
        <w:rPr>
          <w:rFonts w:eastAsia="Times New Roman"/>
          <w:bCs/>
          <w:iCs/>
          <w:color w:val="000000"/>
        </w:rPr>
        <w:t xml:space="preserve"> </w:t>
      </w:r>
      <w:r w:rsidRPr="00ED0774">
        <w:rPr>
          <w:rFonts w:eastAsia="Times New Roman"/>
          <w:bCs/>
          <w:iCs/>
          <w:color w:val="000000"/>
        </w:rPr>
        <w:t>помощь</w:t>
      </w:r>
      <w:r w:rsidR="00926681" w:rsidRPr="00ED0774">
        <w:rPr>
          <w:rFonts w:eastAsia="Times New Roman"/>
          <w:bCs/>
          <w:iCs/>
          <w:color w:val="000000"/>
        </w:rPr>
        <w:t xml:space="preserve"> </w:t>
      </w:r>
      <w:r w:rsidRPr="00ED0774">
        <w:rPr>
          <w:rFonts w:eastAsia="Times New Roman"/>
          <w:bCs/>
          <w:iCs/>
          <w:color w:val="000000"/>
        </w:rPr>
        <w:t>по</w:t>
      </w:r>
      <w:r w:rsidR="00926681" w:rsidRPr="00ED0774">
        <w:rPr>
          <w:rFonts w:eastAsia="Times New Roman"/>
          <w:bCs/>
          <w:iCs/>
          <w:color w:val="000000"/>
        </w:rPr>
        <w:t xml:space="preserve"> </w:t>
      </w:r>
      <w:r w:rsidRPr="00ED0774">
        <w:rPr>
          <w:rFonts w:eastAsia="Times New Roman"/>
          <w:bCs/>
          <w:iCs/>
          <w:color w:val="000000"/>
        </w:rPr>
        <w:t>профилю</w:t>
      </w:r>
      <w:r w:rsidR="00926681" w:rsidRPr="00ED0774">
        <w:rPr>
          <w:rFonts w:eastAsia="Times New Roman"/>
          <w:bCs/>
          <w:iCs/>
          <w:color w:val="000000"/>
        </w:rPr>
        <w:t xml:space="preserve"> </w:t>
      </w:r>
      <w:r w:rsidRPr="00ED0774">
        <w:rPr>
          <w:rFonts w:eastAsia="Times New Roman"/>
          <w:bCs/>
          <w:iCs/>
          <w:color w:val="000000"/>
        </w:rPr>
        <w:t>«</w:t>
      </w:r>
      <w:r w:rsidR="00453B52" w:rsidRPr="00ED0774">
        <w:rPr>
          <w:rFonts w:eastAsia="Times New Roman"/>
          <w:bCs/>
          <w:iCs/>
          <w:color w:val="000000"/>
        </w:rPr>
        <w:t>гематология</w:t>
      </w:r>
      <w:r w:rsidRPr="00ED0774">
        <w:rPr>
          <w:rFonts w:eastAsia="Times New Roman"/>
          <w:bCs/>
          <w:iCs/>
          <w:color w:val="000000"/>
        </w:rPr>
        <w:t>»</w:t>
      </w:r>
      <w:r w:rsidR="00453B52" w:rsidRPr="00ED0774">
        <w:rPr>
          <w:rFonts w:eastAsia="Times New Roman"/>
          <w:bCs/>
          <w:iCs/>
          <w:color w:val="000000"/>
        </w:rPr>
        <w:t>,</w:t>
      </w:r>
      <w:r w:rsidR="00926681" w:rsidRPr="00ED0774">
        <w:rPr>
          <w:rFonts w:eastAsia="Times New Roman"/>
          <w:bCs/>
          <w:iCs/>
          <w:color w:val="000000"/>
        </w:rPr>
        <w:t xml:space="preserve"> </w:t>
      </w:r>
      <w:r w:rsidRPr="00ED0774">
        <w:rPr>
          <w:rFonts w:eastAsia="Times New Roman"/>
          <w:bCs/>
          <w:iCs/>
          <w:color w:val="000000"/>
        </w:rPr>
        <w:t>определяются</w:t>
      </w:r>
      <w:r w:rsidR="00926681" w:rsidRPr="00ED0774">
        <w:rPr>
          <w:rFonts w:eastAsia="Times New Roman"/>
          <w:bCs/>
          <w:iCs/>
          <w:color w:val="000000"/>
        </w:rPr>
        <w:t xml:space="preserve"> </w:t>
      </w:r>
      <w:r w:rsidRPr="00ED0774">
        <w:rPr>
          <w:rFonts w:eastAsia="Times New Roman"/>
          <w:bCs/>
          <w:iCs/>
          <w:color w:val="000000"/>
        </w:rPr>
        <w:t>врачом-гематологом</w:t>
      </w:r>
      <w:r w:rsidR="00453B52" w:rsidRPr="00ED0774">
        <w:rPr>
          <w:rFonts w:eastAsia="Times New Roman"/>
          <w:bCs/>
          <w:iCs/>
          <w:color w:val="000000"/>
        </w:rPr>
        <w:t>/</w:t>
      </w:r>
      <w:r w:rsidRPr="00ED0774">
        <w:rPr>
          <w:rFonts w:eastAsia="Times New Roman"/>
          <w:bCs/>
          <w:iCs/>
          <w:color w:val="000000"/>
        </w:rPr>
        <w:t>консилиумом</w:t>
      </w:r>
      <w:r w:rsidR="00926681" w:rsidRPr="00ED0774">
        <w:rPr>
          <w:rFonts w:eastAsia="Times New Roman"/>
          <w:bCs/>
          <w:iCs/>
          <w:color w:val="000000"/>
        </w:rPr>
        <w:t xml:space="preserve"> </w:t>
      </w:r>
      <w:r w:rsidRPr="00ED0774">
        <w:rPr>
          <w:rFonts w:eastAsia="Times New Roman"/>
          <w:bCs/>
          <w:iCs/>
          <w:color w:val="000000"/>
        </w:rPr>
        <w:t>врачей</w:t>
      </w:r>
      <w:r w:rsidR="00926681" w:rsidRPr="00ED0774">
        <w:rPr>
          <w:rFonts w:eastAsia="Times New Roman"/>
          <w:bCs/>
          <w:iCs/>
          <w:color w:val="000000"/>
        </w:rPr>
        <w:t xml:space="preserve"> </w:t>
      </w:r>
      <w:r w:rsidRPr="00ED0774">
        <w:rPr>
          <w:rFonts w:eastAsia="Times New Roman"/>
          <w:bCs/>
          <w:iCs/>
          <w:color w:val="000000"/>
        </w:rPr>
        <w:t>с</w:t>
      </w:r>
      <w:r w:rsidR="00926681" w:rsidRPr="00ED0774">
        <w:rPr>
          <w:rFonts w:eastAsia="Times New Roman"/>
          <w:bCs/>
          <w:iCs/>
          <w:color w:val="000000"/>
        </w:rPr>
        <w:t xml:space="preserve"> </w:t>
      </w:r>
      <w:r w:rsidRPr="00ED0774">
        <w:rPr>
          <w:rFonts w:eastAsia="Times New Roman"/>
          <w:bCs/>
          <w:iCs/>
          <w:color w:val="000000"/>
        </w:rPr>
        <w:t>привлечением</w:t>
      </w:r>
      <w:r w:rsidR="00926681" w:rsidRPr="00ED0774">
        <w:rPr>
          <w:rFonts w:eastAsia="Times New Roman"/>
          <w:bCs/>
          <w:iCs/>
          <w:color w:val="000000"/>
        </w:rPr>
        <w:t xml:space="preserve"> </w:t>
      </w:r>
      <w:r w:rsidRPr="00ED0774">
        <w:rPr>
          <w:rFonts w:eastAsia="Times New Roman"/>
          <w:bCs/>
          <w:iCs/>
          <w:color w:val="000000"/>
        </w:rPr>
        <w:t>при</w:t>
      </w:r>
      <w:r w:rsidR="00926681" w:rsidRPr="00ED0774">
        <w:rPr>
          <w:rFonts w:eastAsia="Times New Roman"/>
          <w:bCs/>
          <w:iCs/>
          <w:color w:val="000000"/>
        </w:rPr>
        <w:t xml:space="preserve"> </w:t>
      </w:r>
      <w:r w:rsidRPr="00ED0774">
        <w:rPr>
          <w:rFonts w:eastAsia="Times New Roman"/>
          <w:bCs/>
          <w:iCs/>
          <w:color w:val="000000"/>
        </w:rPr>
        <w:t>необходимости</w:t>
      </w:r>
      <w:r w:rsidR="00926681" w:rsidRPr="00ED0774">
        <w:rPr>
          <w:rFonts w:eastAsia="Times New Roman"/>
          <w:bCs/>
          <w:iCs/>
          <w:color w:val="000000"/>
        </w:rPr>
        <w:t xml:space="preserve"> </w:t>
      </w:r>
      <w:r w:rsidRPr="00ED0774">
        <w:rPr>
          <w:rFonts w:eastAsia="Times New Roman"/>
          <w:bCs/>
          <w:iCs/>
          <w:color w:val="000000"/>
        </w:rPr>
        <w:t>других</w:t>
      </w:r>
      <w:r w:rsidR="00926681" w:rsidRPr="00ED0774">
        <w:rPr>
          <w:rFonts w:eastAsia="Times New Roman"/>
          <w:bCs/>
          <w:iCs/>
          <w:color w:val="000000"/>
        </w:rPr>
        <w:t xml:space="preserve"> </w:t>
      </w:r>
      <w:r w:rsidRPr="00ED0774">
        <w:rPr>
          <w:rFonts w:eastAsia="Times New Roman"/>
          <w:bCs/>
          <w:iCs/>
          <w:color w:val="000000"/>
        </w:rPr>
        <w:t>врачей-специалистов.</w:t>
      </w:r>
    </w:p>
    <w:p w14:paraId="13FB3B53" w14:textId="77777777" w:rsidR="007E1889" w:rsidRPr="00ED0774" w:rsidRDefault="007E1889" w:rsidP="00A11EED">
      <w:pPr>
        <w:pStyle w:val="1a"/>
        <w:ind w:left="0" w:firstLine="709"/>
        <w:contextualSpacing/>
        <w:rPr>
          <w:b/>
          <w:color w:val="000000"/>
        </w:rPr>
      </w:pPr>
      <w:r w:rsidRPr="00ED0774">
        <w:rPr>
          <w:b/>
          <w:color w:val="000000"/>
        </w:rPr>
        <w:t>Показания</w:t>
      </w:r>
      <w:r w:rsidR="00926681" w:rsidRPr="00ED0774">
        <w:rPr>
          <w:b/>
          <w:color w:val="000000"/>
        </w:rPr>
        <w:t xml:space="preserve"> </w:t>
      </w:r>
      <w:r w:rsidRPr="00ED0774">
        <w:rPr>
          <w:b/>
          <w:color w:val="000000"/>
        </w:rPr>
        <w:t>для</w:t>
      </w:r>
      <w:r w:rsidR="00926681" w:rsidRPr="00ED0774">
        <w:rPr>
          <w:b/>
          <w:color w:val="000000"/>
        </w:rPr>
        <w:t xml:space="preserve"> </w:t>
      </w:r>
      <w:r w:rsidRPr="00ED0774">
        <w:rPr>
          <w:b/>
          <w:color w:val="000000"/>
        </w:rPr>
        <w:t>плановой</w:t>
      </w:r>
      <w:r w:rsidR="00926681" w:rsidRPr="00ED0774">
        <w:rPr>
          <w:b/>
          <w:color w:val="000000"/>
        </w:rPr>
        <w:t xml:space="preserve"> </w:t>
      </w:r>
      <w:r w:rsidRPr="00ED0774">
        <w:rPr>
          <w:b/>
          <w:color w:val="000000"/>
        </w:rPr>
        <w:t>госпитализации:</w:t>
      </w:r>
      <w:r w:rsidR="00926681" w:rsidRPr="00ED0774">
        <w:rPr>
          <w:b/>
          <w:color w:val="000000"/>
        </w:rPr>
        <w:t xml:space="preserve"> </w:t>
      </w:r>
    </w:p>
    <w:p w14:paraId="281F8CA3" w14:textId="77777777" w:rsidR="003339F9" w:rsidRPr="00ED0774" w:rsidRDefault="00453B52" w:rsidP="00275537">
      <w:pPr>
        <w:pStyle w:val="1a"/>
        <w:numPr>
          <w:ilvl w:val="0"/>
          <w:numId w:val="7"/>
        </w:numPr>
        <w:ind w:left="0" w:firstLine="709"/>
        <w:contextualSpacing/>
        <w:rPr>
          <w:color w:val="000000"/>
        </w:rPr>
      </w:pPr>
      <w:r w:rsidRPr="00ED0774">
        <w:rPr>
          <w:color w:val="000000"/>
        </w:rPr>
        <w:t>подозрение/установление</w:t>
      </w:r>
      <w:r w:rsidR="00926681" w:rsidRPr="00ED0774">
        <w:rPr>
          <w:color w:val="000000"/>
        </w:rPr>
        <w:t xml:space="preserve"> </w:t>
      </w:r>
      <w:r w:rsidRPr="00ED0774">
        <w:rPr>
          <w:color w:val="000000"/>
        </w:rPr>
        <w:t>диагноза</w:t>
      </w:r>
      <w:r w:rsidR="00926681" w:rsidRPr="00ED0774">
        <w:rPr>
          <w:color w:val="000000"/>
        </w:rPr>
        <w:t xml:space="preserve"> </w:t>
      </w:r>
      <w:r w:rsidR="00AC0E8E" w:rsidRPr="00ED0774">
        <w:t>ОЛ</w:t>
      </w:r>
      <w:r w:rsidR="007F4398" w:rsidRPr="00ED0774">
        <w:rPr>
          <w:color w:val="000000"/>
        </w:rPr>
        <w:t>;</w:t>
      </w:r>
    </w:p>
    <w:p w14:paraId="5D630681" w14:textId="77777777" w:rsidR="00453B52" w:rsidRPr="00ED0774" w:rsidRDefault="00453B52" w:rsidP="00275537">
      <w:pPr>
        <w:pStyle w:val="1a"/>
        <w:numPr>
          <w:ilvl w:val="0"/>
          <w:numId w:val="7"/>
        </w:numPr>
        <w:ind w:left="0" w:firstLine="709"/>
        <w:contextualSpacing/>
        <w:rPr>
          <w:color w:val="000000"/>
        </w:rPr>
      </w:pPr>
      <w:r w:rsidRPr="00ED0774">
        <w:rPr>
          <w:color w:val="000000"/>
        </w:rPr>
        <w:t>диа</w:t>
      </w:r>
      <w:r w:rsidR="003339F9" w:rsidRPr="00ED0774">
        <w:rPr>
          <w:color w:val="000000"/>
        </w:rPr>
        <w:t>гностика</w:t>
      </w:r>
      <w:r w:rsidR="00926681" w:rsidRPr="00ED0774">
        <w:rPr>
          <w:color w:val="000000"/>
        </w:rPr>
        <w:t xml:space="preserve"> </w:t>
      </w:r>
      <w:r w:rsidR="003339F9" w:rsidRPr="00ED0774">
        <w:rPr>
          <w:color w:val="000000"/>
        </w:rPr>
        <w:t>рецидива</w:t>
      </w:r>
      <w:r w:rsidR="00926681" w:rsidRPr="00ED0774">
        <w:rPr>
          <w:color w:val="000000"/>
        </w:rPr>
        <w:t xml:space="preserve"> </w:t>
      </w:r>
      <w:r w:rsidR="003339F9" w:rsidRPr="00ED0774">
        <w:rPr>
          <w:color w:val="000000"/>
        </w:rPr>
        <w:t>ОМЛ</w:t>
      </w:r>
      <w:r w:rsidRPr="00ED0774">
        <w:rPr>
          <w:color w:val="000000"/>
        </w:rPr>
        <w:t>;</w:t>
      </w:r>
    </w:p>
    <w:p w14:paraId="3AFD7308" w14:textId="77777777" w:rsidR="00453B52" w:rsidRPr="00ED0774" w:rsidRDefault="00453B52" w:rsidP="00275537">
      <w:pPr>
        <w:pStyle w:val="1a"/>
        <w:numPr>
          <w:ilvl w:val="0"/>
          <w:numId w:val="7"/>
        </w:numPr>
        <w:ind w:left="0" w:firstLine="709"/>
        <w:contextualSpacing/>
        <w:rPr>
          <w:color w:val="000000"/>
        </w:rPr>
      </w:pPr>
      <w:r w:rsidRPr="00ED0774">
        <w:rPr>
          <w:color w:val="000000"/>
        </w:rPr>
        <w:t>п</w:t>
      </w:r>
      <w:r w:rsidR="0020671B" w:rsidRPr="00ED0774">
        <w:rPr>
          <w:color w:val="000000"/>
        </w:rPr>
        <w:t>роведение</w:t>
      </w:r>
      <w:r w:rsidR="00926681" w:rsidRPr="00ED0774">
        <w:rPr>
          <w:color w:val="000000"/>
        </w:rPr>
        <w:t xml:space="preserve"> </w:t>
      </w:r>
      <w:r w:rsidR="0020671B" w:rsidRPr="00ED0774">
        <w:rPr>
          <w:color w:val="000000"/>
        </w:rPr>
        <w:t>очередного</w:t>
      </w:r>
      <w:r w:rsidR="00926681" w:rsidRPr="00ED0774">
        <w:rPr>
          <w:color w:val="000000"/>
        </w:rPr>
        <w:t xml:space="preserve"> </w:t>
      </w:r>
      <w:r w:rsidR="0020671B" w:rsidRPr="00ED0774">
        <w:rPr>
          <w:color w:val="000000"/>
        </w:rPr>
        <w:t>курса</w:t>
      </w:r>
      <w:r w:rsidR="00926681" w:rsidRPr="00ED0774">
        <w:rPr>
          <w:color w:val="000000"/>
        </w:rPr>
        <w:t xml:space="preserve"> </w:t>
      </w:r>
      <w:r w:rsidR="0020671B" w:rsidRPr="00ED0774">
        <w:rPr>
          <w:color w:val="000000"/>
        </w:rPr>
        <w:t>ХТ</w:t>
      </w:r>
      <w:r w:rsidR="00926681" w:rsidRPr="00ED0774">
        <w:rPr>
          <w:color w:val="000000"/>
        </w:rPr>
        <w:t xml:space="preserve"> </w:t>
      </w:r>
      <w:r w:rsidR="0033583C" w:rsidRPr="00ED0774">
        <w:rPr>
          <w:color w:val="000000"/>
        </w:rPr>
        <w:t>в</w:t>
      </w:r>
      <w:r w:rsidR="00926681" w:rsidRPr="00ED0774">
        <w:rPr>
          <w:color w:val="000000"/>
        </w:rPr>
        <w:t xml:space="preserve"> </w:t>
      </w:r>
      <w:r w:rsidR="0033583C" w:rsidRPr="00ED0774">
        <w:rPr>
          <w:color w:val="000000"/>
        </w:rPr>
        <w:t>условиях</w:t>
      </w:r>
      <w:r w:rsidR="00926681" w:rsidRPr="00ED0774">
        <w:rPr>
          <w:color w:val="000000"/>
        </w:rPr>
        <w:t xml:space="preserve"> </w:t>
      </w:r>
      <w:r w:rsidR="0033583C" w:rsidRPr="00ED0774">
        <w:rPr>
          <w:color w:val="000000"/>
        </w:rPr>
        <w:t>круглосуточного</w:t>
      </w:r>
      <w:r w:rsidR="00926681" w:rsidRPr="00ED0774">
        <w:rPr>
          <w:color w:val="000000"/>
        </w:rPr>
        <w:t xml:space="preserve"> </w:t>
      </w:r>
      <w:r w:rsidR="0033583C" w:rsidRPr="00ED0774">
        <w:rPr>
          <w:color w:val="000000"/>
        </w:rPr>
        <w:t>либо</w:t>
      </w:r>
      <w:r w:rsidR="00926681" w:rsidRPr="00ED0774">
        <w:rPr>
          <w:color w:val="000000"/>
        </w:rPr>
        <w:t xml:space="preserve"> </w:t>
      </w:r>
      <w:r w:rsidR="0033583C" w:rsidRPr="00ED0774">
        <w:rPr>
          <w:color w:val="000000"/>
        </w:rPr>
        <w:t>дневного</w:t>
      </w:r>
      <w:r w:rsidR="00926681" w:rsidRPr="00ED0774">
        <w:rPr>
          <w:color w:val="000000"/>
        </w:rPr>
        <w:t xml:space="preserve"> </w:t>
      </w:r>
      <w:r w:rsidR="0033583C" w:rsidRPr="00ED0774">
        <w:rPr>
          <w:color w:val="000000"/>
        </w:rPr>
        <w:t>стационара</w:t>
      </w:r>
      <w:r w:rsidRPr="00ED0774">
        <w:rPr>
          <w:color w:val="000000"/>
        </w:rPr>
        <w:t>;</w:t>
      </w:r>
    </w:p>
    <w:p w14:paraId="2832D086" w14:textId="77777777" w:rsidR="00453B52" w:rsidRPr="00ED0774" w:rsidRDefault="00453B52" w:rsidP="00275537">
      <w:pPr>
        <w:pStyle w:val="1a"/>
        <w:numPr>
          <w:ilvl w:val="0"/>
          <w:numId w:val="7"/>
        </w:numPr>
        <w:ind w:left="0" w:firstLine="709"/>
        <w:contextualSpacing/>
        <w:rPr>
          <w:color w:val="000000"/>
        </w:rPr>
      </w:pPr>
      <w:r w:rsidRPr="00ED0774">
        <w:rPr>
          <w:color w:val="000000"/>
        </w:rPr>
        <w:t>п</w:t>
      </w:r>
      <w:r w:rsidR="009E72D7" w:rsidRPr="00ED0774">
        <w:rPr>
          <w:color w:val="000000"/>
        </w:rPr>
        <w:t>роведение</w:t>
      </w:r>
      <w:r w:rsidR="00926681" w:rsidRPr="00ED0774">
        <w:rPr>
          <w:color w:val="000000"/>
        </w:rPr>
        <w:t xml:space="preserve"> </w:t>
      </w:r>
      <w:r w:rsidR="009E72D7" w:rsidRPr="00ED0774">
        <w:rPr>
          <w:color w:val="000000"/>
        </w:rPr>
        <w:t>запланированной</w:t>
      </w:r>
      <w:r w:rsidR="00926681" w:rsidRPr="00ED0774">
        <w:rPr>
          <w:color w:val="000000"/>
        </w:rPr>
        <w:t xml:space="preserve"> </w:t>
      </w:r>
      <w:r w:rsidR="00036F92" w:rsidRPr="00ED0774">
        <w:rPr>
          <w:color w:val="000000"/>
        </w:rPr>
        <w:t>Т</w:t>
      </w:r>
      <w:r w:rsidR="004C112D" w:rsidRPr="00ED0774">
        <w:rPr>
          <w:color w:val="000000"/>
        </w:rPr>
        <w:t>Г</w:t>
      </w:r>
      <w:r w:rsidR="00036F92" w:rsidRPr="00ED0774">
        <w:rPr>
          <w:color w:val="000000"/>
        </w:rPr>
        <w:t>СК</w:t>
      </w:r>
      <w:r w:rsidRPr="00ED0774">
        <w:rPr>
          <w:color w:val="000000"/>
        </w:rPr>
        <w:t>;</w:t>
      </w:r>
    </w:p>
    <w:p w14:paraId="40767D9F" w14:textId="77777777" w:rsidR="00453B52" w:rsidRPr="00ED0774" w:rsidRDefault="00453B52" w:rsidP="00275537">
      <w:pPr>
        <w:pStyle w:val="1a"/>
        <w:numPr>
          <w:ilvl w:val="0"/>
          <w:numId w:val="7"/>
        </w:numPr>
        <w:ind w:left="0" w:firstLine="709"/>
        <w:contextualSpacing/>
        <w:rPr>
          <w:color w:val="000000"/>
        </w:rPr>
      </w:pPr>
      <w:r w:rsidRPr="00ED0774">
        <w:rPr>
          <w:color w:val="000000"/>
        </w:rPr>
        <w:t>в</w:t>
      </w:r>
      <w:r w:rsidR="0033583C" w:rsidRPr="00ED0774">
        <w:rPr>
          <w:color w:val="000000"/>
        </w:rPr>
        <w:t>ыполнение</w:t>
      </w:r>
      <w:r w:rsidR="00926681" w:rsidRPr="00ED0774">
        <w:rPr>
          <w:color w:val="000000"/>
        </w:rPr>
        <w:t xml:space="preserve"> </w:t>
      </w:r>
      <w:r w:rsidR="0033583C" w:rsidRPr="00ED0774">
        <w:rPr>
          <w:color w:val="000000"/>
        </w:rPr>
        <w:t>плановых</w:t>
      </w:r>
      <w:r w:rsidR="00926681" w:rsidRPr="00ED0774">
        <w:rPr>
          <w:color w:val="000000"/>
        </w:rPr>
        <w:t xml:space="preserve"> </w:t>
      </w:r>
      <w:r w:rsidR="0033583C" w:rsidRPr="00ED0774">
        <w:rPr>
          <w:color w:val="000000"/>
        </w:rPr>
        <w:t>хирургических</w:t>
      </w:r>
      <w:r w:rsidR="00926681" w:rsidRPr="00ED0774">
        <w:rPr>
          <w:color w:val="000000"/>
        </w:rPr>
        <w:t xml:space="preserve"> </w:t>
      </w:r>
      <w:r w:rsidR="0033583C" w:rsidRPr="00ED0774">
        <w:rPr>
          <w:color w:val="000000"/>
        </w:rPr>
        <w:t>вмешательств</w:t>
      </w:r>
      <w:r w:rsidRPr="00ED0774">
        <w:rPr>
          <w:color w:val="000000"/>
        </w:rPr>
        <w:t>;</w:t>
      </w:r>
    </w:p>
    <w:p w14:paraId="1CBE078B" w14:textId="77777777" w:rsidR="00453B52" w:rsidRPr="00ED0774" w:rsidRDefault="00453B52" w:rsidP="00275537">
      <w:pPr>
        <w:pStyle w:val="1a"/>
        <w:numPr>
          <w:ilvl w:val="0"/>
          <w:numId w:val="7"/>
        </w:numPr>
        <w:ind w:left="0" w:firstLine="709"/>
        <w:contextualSpacing/>
        <w:rPr>
          <w:color w:val="000000"/>
        </w:rPr>
      </w:pPr>
      <w:r w:rsidRPr="00ED0774">
        <w:rPr>
          <w:color w:val="000000"/>
        </w:rPr>
        <w:t>в</w:t>
      </w:r>
      <w:r w:rsidR="004F1A3B" w:rsidRPr="00ED0774">
        <w:rPr>
          <w:color w:val="000000"/>
        </w:rPr>
        <w:t>ыполнение</w:t>
      </w:r>
      <w:r w:rsidR="00926681" w:rsidRPr="00ED0774">
        <w:rPr>
          <w:color w:val="000000"/>
        </w:rPr>
        <w:t xml:space="preserve"> </w:t>
      </w:r>
      <w:r w:rsidR="0033583C" w:rsidRPr="00ED0774">
        <w:rPr>
          <w:color w:val="000000"/>
        </w:rPr>
        <w:t>плановых</w:t>
      </w:r>
      <w:r w:rsidR="00926681" w:rsidRPr="00ED0774">
        <w:rPr>
          <w:color w:val="000000"/>
        </w:rPr>
        <w:t xml:space="preserve"> </w:t>
      </w:r>
      <w:r w:rsidR="0033583C" w:rsidRPr="00ED0774">
        <w:rPr>
          <w:color w:val="000000"/>
        </w:rPr>
        <w:t>экстракорпоральных</w:t>
      </w:r>
      <w:r w:rsidR="00926681" w:rsidRPr="00ED0774">
        <w:rPr>
          <w:color w:val="000000"/>
        </w:rPr>
        <w:t xml:space="preserve"> </w:t>
      </w:r>
      <w:r w:rsidR="0033583C" w:rsidRPr="00ED0774">
        <w:rPr>
          <w:color w:val="000000"/>
        </w:rPr>
        <w:t>методов</w:t>
      </w:r>
      <w:r w:rsidR="00926681" w:rsidRPr="00ED0774">
        <w:rPr>
          <w:color w:val="000000"/>
        </w:rPr>
        <w:t xml:space="preserve"> </w:t>
      </w:r>
      <w:r w:rsidR="0033583C" w:rsidRPr="00ED0774">
        <w:rPr>
          <w:color w:val="000000"/>
        </w:rPr>
        <w:t>очищения</w:t>
      </w:r>
      <w:r w:rsidR="00926681" w:rsidRPr="00ED0774">
        <w:rPr>
          <w:color w:val="000000"/>
        </w:rPr>
        <w:t xml:space="preserve"> </w:t>
      </w:r>
      <w:r w:rsidR="0033583C" w:rsidRPr="00ED0774">
        <w:rPr>
          <w:color w:val="000000"/>
        </w:rPr>
        <w:t>крови</w:t>
      </w:r>
      <w:r w:rsidR="00926681" w:rsidRPr="00ED0774">
        <w:rPr>
          <w:color w:val="000000"/>
        </w:rPr>
        <w:t xml:space="preserve"> </w:t>
      </w:r>
      <w:r w:rsidR="0033583C" w:rsidRPr="00ED0774">
        <w:rPr>
          <w:color w:val="000000"/>
        </w:rPr>
        <w:t>и</w:t>
      </w:r>
      <w:r w:rsidR="00926681" w:rsidRPr="00ED0774">
        <w:rPr>
          <w:color w:val="000000"/>
        </w:rPr>
        <w:t xml:space="preserve"> </w:t>
      </w:r>
      <w:r w:rsidR="0033583C" w:rsidRPr="00ED0774">
        <w:rPr>
          <w:color w:val="000000"/>
        </w:rPr>
        <w:t>заместительной</w:t>
      </w:r>
      <w:r w:rsidR="00926681" w:rsidRPr="00ED0774">
        <w:rPr>
          <w:color w:val="000000"/>
        </w:rPr>
        <w:t xml:space="preserve"> </w:t>
      </w:r>
      <w:r w:rsidR="0033583C" w:rsidRPr="00ED0774">
        <w:rPr>
          <w:color w:val="000000"/>
        </w:rPr>
        <w:t>почечной</w:t>
      </w:r>
      <w:r w:rsidR="00926681" w:rsidRPr="00ED0774">
        <w:rPr>
          <w:color w:val="000000"/>
        </w:rPr>
        <w:t xml:space="preserve"> </w:t>
      </w:r>
      <w:r w:rsidR="0033583C" w:rsidRPr="00ED0774">
        <w:rPr>
          <w:color w:val="000000"/>
        </w:rPr>
        <w:t>терапии</w:t>
      </w:r>
      <w:r w:rsidRPr="00ED0774">
        <w:rPr>
          <w:color w:val="000000"/>
        </w:rPr>
        <w:t>;</w:t>
      </w:r>
    </w:p>
    <w:p w14:paraId="41341D9D" w14:textId="77777777" w:rsidR="0033583C" w:rsidRPr="00ED0774" w:rsidRDefault="00453B52" w:rsidP="00275537">
      <w:pPr>
        <w:pStyle w:val="1a"/>
        <w:numPr>
          <w:ilvl w:val="0"/>
          <w:numId w:val="7"/>
        </w:numPr>
        <w:ind w:left="0" w:firstLine="709"/>
        <w:contextualSpacing/>
        <w:rPr>
          <w:color w:val="000000"/>
        </w:rPr>
      </w:pPr>
      <w:r w:rsidRPr="00ED0774">
        <w:rPr>
          <w:color w:val="000000"/>
        </w:rPr>
        <w:t>п</w:t>
      </w:r>
      <w:r w:rsidR="004F1A3B" w:rsidRPr="00ED0774">
        <w:rPr>
          <w:color w:val="000000"/>
        </w:rPr>
        <w:t>роведение</w:t>
      </w:r>
      <w:r w:rsidR="00926681" w:rsidRPr="00ED0774">
        <w:rPr>
          <w:color w:val="000000"/>
        </w:rPr>
        <w:t xml:space="preserve"> </w:t>
      </w:r>
      <w:r w:rsidR="0033583C" w:rsidRPr="00ED0774">
        <w:rPr>
          <w:color w:val="000000"/>
        </w:rPr>
        <w:t>заместительной</w:t>
      </w:r>
      <w:r w:rsidR="00926681" w:rsidRPr="00ED0774">
        <w:rPr>
          <w:color w:val="000000"/>
        </w:rPr>
        <w:t xml:space="preserve"> </w:t>
      </w:r>
      <w:r w:rsidR="0033583C" w:rsidRPr="00ED0774">
        <w:rPr>
          <w:color w:val="000000"/>
        </w:rPr>
        <w:t>гемокомпонентной</w:t>
      </w:r>
      <w:r w:rsidR="00926681" w:rsidRPr="00ED0774">
        <w:rPr>
          <w:color w:val="000000"/>
        </w:rPr>
        <w:t xml:space="preserve"> </w:t>
      </w:r>
      <w:r w:rsidR="0033583C" w:rsidRPr="00ED0774">
        <w:rPr>
          <w:color w:val="000000"/>
        </w:rPr>
        <w:t>терапии</w:t>
      </w:r>
      <w:r w:rsidR="007F4398" w:rsidRPr="00ED0774">
        <w:rPr>
          <w:color w:val="000000"/>
        </w:rPr>
        <w:t>.</w:t>
      </w:r>
    </w:p>
    <w:p w14:paraId="0760D9C5" w14:textId="77777777" w:rsidR="007E1889" w:rsidRPr="00ED0774" w:rsidRDefault="007E1889" w:rsidP="00A11EED">
      <w:pPr>
        <w:pStyle w:val="1a"/>
        <w:ind w:left="0" w:firstLine="709"/>
        <w:contextualSpacing/>
        <w:rPr>
          <w:color w:val="000000"/>
        </w:rPr>
      </w:pPr>
      <w:r w:rsidRPr="00ED0774">
        <w:rPr>
          <w:color w:val="000000"/>
        </w:rPr>
        <w:t>Показания</w:t>
      </w:r>
      <w:r w:rsidR="00926681" w:rsidRPr="00ED0774">
        <w:rPr>
          <w:color w:val="000000"/>
        </w:rPr>
        <w:t xml:space="preserve"> </w:t>
      </w:r>
      <w:r w:rsidRPr="00ED0774">
        <w:rPr>
          <w:color w:val="000000"/>
        </w:rPr>
        <w:t>для</w:t>
      </w:r>
      <w:r w:rsidR="00926681" w:rsidRPr="00ED0774">
        <w:rPr>
          <w:color w:val="000000"/>
        </w:rPr>
        <w:t xml:space="preserve"> </w:t>
      </w:r>
      <w:r w:rsidRPr="00ED0774">
        <w:rPr>
          <w:color w:val="000000"/>
        </w:rPr>
        <w:t>экстренной</w:t>
      </w:r>
      <w:r w:rsidR="00926681" w:rsidRPr="00ED0774">
        <w:rPr>
          <w:color w:val="000000"/>
        </w:rPr>
        <w:t xml:space="preserve"> </w:t>
      </w:r>
      <w:r w:rsidRPr="00ED0774">
        <w:rPr>
          <w:color w:val="000000"/>
        </w:rPr>
        <w:t>госпитализации:</w:t>
      </w:r>
      <w:r w:rsidR="00926681" w:rsidRPr="00ED0774">
        <w:rPr>
          <w:color w:val="000000"/>
        </w:rPr>
        <w:t xml:space="preserve"> </w:t>
      </w:r>
    </w:p>
    <w:p w14:paraId="298F03DB" w14:textId="77777777" w:rsidR="003339F9" w:rsidRPr="00ED0774" w:rsidRDefault="007F4398" w:rsidP="00275537">
      <w:pPr>
        <w:pStyle w:val="1a"/>
        <w:numPr>
          <w:ilvl w:val="0"/>
          <w:numId w:val="20"/>
        </w:numPr>
        <w:ind w:left="0" w:firstLine="709"/>
        <w:contextualSpacing/>
        <w:rPr>
          <w:color w:val="000000"/>
        </w:rPr>
      </w:pPr>
      <w:r w:rsidRPr="00ED0774">
        <w:rPr>
          <w:color w:val="000000"/>
        </w:rPr>
        <w:t>н</w:t>
      </w:r>
      <w:r w:rsidR="003339F9" w:rsidRPr="00ED0774">
        <w:rPr>
          <w:color w:val="000000"/>
        </w:rPr>
        <w:t>еотложные</w:t>
      </w:r>
      <w:r w:rsidR="00926681" w:rsidRPr="00ED0774">
        <w:rPr>
          <w:color w:val="000000"/>
        </w:rPr>
        <w:t xml:space="preserve"> </w:t>
      </w:r>
      <w:r w:rsidR="003339F9" w:rsidRPr="00ED0774">
        <w:rPr>
          <w:color w:val="000000"/>
        </w:rPr>
        <w:t>состояния</w:t>
      </w:r>
      <w:r w:rsidR="00926681" w:rsidRPr="00ED0774">
        <w:rPr>
          <w:color w:val="000000"/>
        </w:rPr>
        <w:t xml:space="preserve"> </w:t>
      </w:r>
      <w:r w:rsidR="003339F9" w:rsidRPr="00ED0774">
        <w:rPr>
          <w:color w:val="000000"/>
        </w:rPr>
        <w:t>у</w:t>
      </w:r>
      <w:r w:rsidR="00926681" w:rsidRPr="00ED0774">
        <w:rPr>
          <w:color w:val="000000"/>
        </w:rPr>
        <w:t xml:space="preserve"> </w:t>
      </w:r>
      <w:r w:rsidR="003339F9" w:rsidRPr="00ED0774">
        <w:rPr>
          <w:color w:val="000000"/>
        </w:rPr>
        <w:t>пациентов</w:t>
      </w:r>
      <w:r w:rsidR="00926681" w:rsidRPr="00ED0774">
        <w:rPr>
          <w:color w:val="000000"/>
        </w:rPr>
        <w:t xml:space="preserve"> </w:t>
      </w:r>
      <w:r w:rsidR="003339F9" w:rsidRPr="00ED0774">
        <w:rPr>
          <w:color w:val="000000"/>
        </w:rPr>
        <w:t>с</w:t>
      </w:r>
      <w:r w:rsidR="00926681" w:rsidRPr="00ED0774">
        <w:rPr>
          <w:color w:val="000000"/>
        </w:rPr>
        <w:t xml:space="preserve"> </w:t>
      </w:r>
      <w:r w:rsidR="003339F9" w:rsidRPr="00ED0774">
        <w:rPr>
          <w:color w:val="000000"/>
        </w:rPr>
        <w:t>ОМЛ</w:t>
      </w:r>
      <w:r w:rsidR="00926681" w:rsidRPr="00ED0774">
        <w:rPr>
          <w:color w:val="000000"/>
        </w:rPr>
        <w:t xml:space="preserve"> </w:t>
      </w:r>
      <w:r w:rsidR="003339F9" w:rsidRPr="00ED0774">
        <w:rPr>
          <w:color w:val="000000"/>
        </w:rPr>
        <w:t>и</w:t>
      </w:r>
      <w:r w:rsidR="00926681" w:rsidRPr="00ED0774">
        <w:rPr>
          <w:color w:val="000000"/>
        </w:rPr>
        <w:t xml:space="preserve"> </w:t>
      </w:r>
      <w:r w:rsidR="003339F9" w:rsidRPr="00ED0774">
        <w:rPr>
          <w:color w:val="000000"/>
        </w:rPr>
        <w:t>при</w:t>
      </w:r>
      <w:r w:rsidR="00926681" w:rsidRPr="00ED0774">
        <w:rPr>
          <w:color w:val="000000"/>
        </w:rPr>
        <w:t xml:space="preserve"> </w:t>
      </w:r>
      <w:r w:rsidR="003339F9" w:rsidRPr="00ED0774">
        <w:rPr>
          <w:color w:val="000000"/>
        </w:rPr>
        <w:t>подозрении</w:t>
      </w:r>
      <w:r w:rsidR="00926681" w:rsidRPr="00ED0774">
        <w:rPr>
          <w:color w:val="000000"/>
        </w:rPr>
        <w:t xml:space="preserve"> </w:t>
      </w:r>
      <w:r w:rsidR="003339F9" w:rsidRPr="00ED0774">
        <w:rPr>
          <w:color w:val="000000"/>
        </w:rPr>
        <w:t>на</w:t>
      </w:r>
      <w:r w:rsidR="00926681" w:rsidRPr="00ED0774">
        <w:rPr>
          <w:color w:val="000000"/>
        </w:rPr>
        <w:t xml:space="preserve"> </w:t>
      </w:r>
      <w:r w:rsidR="00AC0E8E" w:rsidRPr="00ED0774">
        <w:t>ОЛ</w:t>
      </w:r>
      <w:r w:rsidR="003339F9" w:rsidRPr="00ED0774">
        <w:rPr>
          <w:color w:val="000000"/>
        </w:rPr>
        <w:t>:</w:t>
      </w:r>
    </w:p>
    <w:p w14:paraId="6E939F41" w14:textId="77777777" w:rsidR="007F4398" w:rsidRPr="00ED0774" w:rsidRDefault="00E340B8" w:rsidP="00275537">
      <w:pPr>
        <w:pStyle w:val="1a"/>
        <w:numPr>
          <w:ilvl w:val="0"/>
          <w:numId w:val="21"/>
        </w:numPr>
        <w:ind w:left="0" w:firstLine="709"/>
        <w:contextualSpacing/>
        <w:rPr>
          <w:color w:val="000000"/>
        </w:rPr>
      </w:pPr>
      <w:r w:rsidRPr="00ED0774">
        <w:rPr>
          <w:color w:val="000000"/>
        </w:rPr>
        <w:lastRenderedPageBreak/>
        <w:t>лейкоцитоз</w:t>
      </w:r>
      <w:r w:rsidR="00926681" w:rsidRPr="00ED0774">
        <w:rPr>
          <w:color w:val="000000"/>
        </w:rPr>
        <w:t xml:space="preserve"> </w:t>
      </w:r>
      <w:r w:rsidR="007F4398" w:rsidRPr="00ED0774">
        <w:rPr>
          <w:color w:val="000000"/>
        </w:rPr>
        <w:t>˃</w:t>
      </w:r>
      <w:r w:rsidRPr="00ED0774">
        <w:rPr>
          <w:color w:val="000000"/>
        </w:rPr>
        <w:t>100</w:t>
      </w:r>
      <w:r w:rsidR="00926681" w:rsidRPr="00ED0774">
        <w:rPr>
          <w:color w:val="000000"/>
        </w:rPr>
        <w:t xml:space="preserve"> </w:t>
      </w:r>
      <w:r w:rsidR="007F4398" w:rsidRPr="00ED0774">
        <w:rPr>
          <w:color w:val="000000"/>
        </w:rPr>
        <w:t>×</w:t>
      </w:r>
      <w:r w:rsidR="00926681" w:rsidRPr="00ED0774">
        <w:rPr>
          <w:color w:val="000000"/>
        </w:rPr>
        <w:t xml:space="preserve"> </w:t>
      </w:r>
      <w:r w:rsidRPr="00ED0774">
        <w:rPr>
          <w:color w:val="000000"/>
        </w:rPr>
        <w:t>10</w:t>
      </w:r>
      <w:r w:rsidRPr="00ED0774">
        <w:rPr>
          <w:color w:val="000000"/>
          <w:vertAlign w:val="superscript"/>
        </w:rPr>
        <w:t>9</w:t>
      </w:r>
      <w:r w:rsidRPr="00ED0774">
        <w:rPr>
          <w:color w:val="000000"/>
        </w:rPr>
        <w:t>/л</w:t>
      </w:r>
      <w:r w:rsidR="007F4398" w:rsidRPr="00ED0774">
        <w:rPr>
          <w:color w:val="000000"/>
        </w:rPr>
        <w:t>;</w:t>
      </w:r>
    </w:p>
    <w:p w14:paraId="30517162" w14:textId="77777777" w:rsidR="001A2B71" w:rsidRPr="00ED0774" w:rsidRDefault="003339F9" w:rsidP="00275537">
      <w:pPr>
        <w:pStyle w:val="1a"/>
        <w:numPr>
          <w:ilvl w:val="0"/>
          <w:numId w:val="21"/>
        </w:numPr>
        <w:ind w:left="0" w:firstLine="709"/>
        <w:contextualSpacing/>
        <w:rPr>
          <w:color w:val="000000"/>
        </w:rPr>
      </w:pPr>
      <w:r w:rsidRPr="00ED0774">
        <w:rPr>
          <w:color w:val="000000"/>
        </w:rPr>
        <w:t>ф</w:t>
      </w:r>
      <w:r w:rsidR="0020671B" w:rsidRPr="00ED0774">
        <w:rPr>
          <w:color w:val="000000"/>
        </w:rPr>
        <w:t>ебрильная</w:t>
      </w:r>
      <w:r w:rsidR="00926681" w:rsidRPr="00ED0774">
        <w:rPr>
          <w:color w:val="000000"/>
        </w:rPr>
        <w:t xml:space="preserve"> </w:t>
      </w:r>
      <w:r w:rsidR="0020671B" w:rsidRPr="00ED0774">
        <w:rPr>
          <w:color w:val="000000"/>
        </w:rPr>
        <w:t>лихорадка</w:t>
      </w:r>
      <w:r w:rsidR="00926681" w:rsidRPr="00ED0774">
        <w:rPr>
          <w:color w:val="000000"/>
        </w:rPr>
        <w:t xml:space="preserve"> </w:t>
      </w:r>
      <w:r w:rsidR="0020671B" w:rsidRPr="00ED0774">
        <w:rPr>
          <w:color w:val="000000"/>
        </w:rPr>
        <w:t>и</w:t>
      </w:r>
      <w:r w:rsidR="00926681" w:rsidRPr="00ED0774">
        <w:rPr>
          <w:color w:val="000000"/>
        </w:rPr>
        <w:t xml:space="preserve"> </w:t>
      </w:r>
      <w:r w:rsidR="0020671B" w:rsidRPr="00ED0774">
        <w:rPr>
          <w:color w:val="000000"/>
        </w:rPr>
        <w:t>инфекционные</w:t>
      </w:r>
      <w:r w:rsidR="00926681" w:rsidRPr="00ED0774">
        <w:rPr>
          <w:color w:val="000000"/>
        </w:rPr>
        <w:t xml:space="preserve"> </w:t>
      </w:r>
      <w:r w:rsidR="0020671B" w:rsidRPr="00ED0774">
        <w:rPr>
          <w:color w:val="000000"/>
        </w:rPr>
        <w:t>осложнения</w:t>
      </w:r>
      <w:r w:rsidR="00926681" w:rsidRPr="00ED0774">
        <w:rPr>
          <w:color w:val="000000"/>
        </w:rPr>
        <w:t xml:space="preserve"> </w:t>
      </w:r>
      <w:r w:rsidR="0020671B" w:rsidRPr="00ED0774">
        <w:rPr>
          <w:color w:val="000000"/>
        </w:rPr>
        <w:t>на</w:t>
      </w:r>
      <w:r w:rsidR="00926681" w:rsidRPr="00ED0774">
        <w:rPr>
          <w:color w:val="000000"/>
        </w:rPr>
        <w:t xml:space="preserve"> </w:t>
      </w:r>
      <w:r w:rsidR="0020671B" w:rsidRPr="00ED0774">
        <w:rPr>
          <w:color w:val="000000"/>
        </w:rPr>
        <w:t>фоне</w:t>
      </w:r>
      <w:r w:rsidR="00926681" w:rsidRPr="00ED0774">
        <w:rPr>
          <w:color w:val="000000"/>
        </w:rPr>
        <w:t xml:space="preserve"> </w:t>
      </w:r>
      <w:r w:rsidR="0020671B" w:rsidRPr="00ED0774">
        <w:rPr>
          <w:color w:val="000000"/>
        </w:rPr>
        <w:t>нейтропении</w:t>
      </w:r>
      <w:r w:rsidR="00926681" w:rsidRPr="00ED0774">
        <w:rPr>
          <w:color w:val="000000"/>
        </w:rPr>
        <w:t xml:space="preserve"> </w:t>
      </w:r>
      <w:r w:rsidR="0033583C" w:rsidRPr="00ED0774">
        <w:rPr>
          <w:color w:val="000000"/>
        </w:rPr>
        <w:t>после</w:t>
      </w:r>
      <w:r w:rsidR="00926681" w:rsidRPr="00ED0774">
        <w:rPr>
          <w:color w:val="000000"/>
        </w:rPr>
        <w:t xml:space="preserve"> </w:t>
      </w:r>
      <w:r w:rsidR="0033583C" w:rsidRPr="00ED0774">
        <w:rPr>
          <w:color w:val="000000"/>
        </w:rPr>
        <w:t>курса</w:t>
      </w:r>
      <w:r w:rsidR="00926681" w:rsidRPr="00ED0774">
        <w:rPr>
          <w:color w:val="000000"/>
        </w:rPr>
        <w:t xml:space="preserve"> </w:t>
      </w:r>
      <w:r w:rsidR="00036F92" w:rsidRPr="00ED0774">
        <w:rPr>
          <w:color w:val="000000"/>
        </w:rPr>
        <w:t>ХТ</w:t>
      </w:r>
      <w:r w:rsidR="001A2B71" w:rsidRPr="00ED0774">
        <w:rPr>
          <w:color w:val="000000"/>
        </w:rPr>
        <w:t>;</w:t>
      </w:r>
    </w:p>
    <w:p w14:paraId="3F777E50" w14:textId="77777777" w:rsidR="001A2B71" w:rsidRPr="00ED0774" w:rsidRDefault="003339F9" w:rsidP="00275537">
      <w:pPr>
        <w:pStyle w:val="1a"/>
        <w:numPr>
          <w:ilvl w:val="0"/>
          <w:numId w:val="21"/>
        </w:numPr>
        <w:ind w:left="0" w:firstLine="709"/>
        <w:contextualSpacing/>
        <w:rPr>
          <w:color w:val="000000"/>
        </w:rPr>
      </w:pPr>
      <w:r w:rsidRPr="00ED0774">
        <w:rPr>
          <w:color w:val="000000"/>
        </w:rPr>
        <w:t>г</w:t>
      </w:r>
      <w:r w:rsidR="0020671B" w:rsidRPr="00ED0774">
        <w:rPr>
          <w:color w:val="000000"/>
        </w:rPr>
        <w:t>еморрагический</w:t>
      </w:r>
      <w:r w:rsidR="00926681" w:rsidRPr="00ED0774">
        <w:rPr>
          <w:color w:val="000000"/>
        </w:rPr>
        <w:t xml:space="preserve"> </w:t>
      </w:r>
      <w:r w:rsidR="0020671B" w:rsidRPr="00ED0774">
        <w:rPr>
          <w:color w:val="000000"/>
        </w:rPr>
        <w:t>синдром</w:t>
      </w:r>
      <w:r w:rsidR="001A2B71" w:rsidRPr="00ED0774">
        <w:rPr>
          <w:color w:val="000000"/>
        </w:rPr>
        <w:t>;</w:t>
      </w:r>
    </w:p>
    <w:p w14:paraId="6635A85D" w14:textId="77777777" w:rsidR="001A2B71" w:rsidRPr="00ED0774" w:rsidRDefault="003339F9" w:rsidP="00275537">
      <w:pPr>
        <w:pStyle w:val="1a"/>
        <w:numPr>
          <w:ilvl w:val="0"/>
          <w:numId w:val="21"/>
        </w:numPr>
        <w:ind w:left="0" w:firstLine="709"/>
        <w:contextualSpacing/>
        <w:rPr>
          <w:color w:val="000000"/>
        </w:rPr>
      </w:pPr>
      <w:r w:rsidRPr="00ED0774">
        <w:rPr>
          <w:color w:val="000000"/>
        </w:rPr>
        <w:t>тро</w:t>
      </w:r>
      <w:r w:rsidR="00E340B8" w:rsidRPr="00ED0774">
        <w:rPr>
          <w:color w:val="000000"/>
        </w:rPr>
        <w:t>мботические</w:t>
      </w:r>
      <w:r w:rsidR="00926681" w:rsidRPr="00ED0774">
        <w:rPr>
          <w:color w:val="000000"/>
        </w:rPr>
        <w:t xml:space="preserve"> </w:t>
      </w:r>
      <w:r w:rsidR="00E340B8" w:rsidRPr="00ED0774">
        <w:rPr>
          <w:color w:val="000000"/>
        </w:rPr>
        <w:t>осложнения</w:t>
      </w:r>
      <w:r w:rsidR="001A2B71" w:rsidRPr="00ED0774">
        <w:rPr>
          <w:color w:val="000000"/>
        </w:rPr>
        <w:t>;</w:t>
      </w:r>
    </w:p>
    <w:p w14:paraId="3388E7CE" w14:textId="77777777" w:rsidR="001A2B71" w:rsidRPr="00ED0774" w:rsidRDefault="001A2B71" w:rsidP="00275537">
      <w:pPr>
        <w:pStyle w:val="1a"/>
        <w:numPr>
          <w:ilvl w:val="0"/>
          <w:numId w:val="21"/>
        </w:numPr>
        <w:ind w:left="0" w:firstLine="709"/>
        <w:contextualSpacing/>
        <w:rPr>
          <w:color w:val="000000"/>
        </w:rPr>
      </w:pPr>
      <w:r w:rsidRPr="00ED0774">
        <w:rPr>
          <w:color w:val="000000"/>
        </w:rPr>
        <w:t>н</w:t>
      </w:r>
      <w:r w:rsidR="00E340B8" w:rsidRPr="00ED0774">
        <w:rPr>
          <w:color w:val="000000"/>
        </w:rPr>
        <w:t>еобходимость</w:t>
      </w:r>
      <w:r w:rsidR="00926681" w:rsidRPr="00ED0774">
        <w:rPr>
          <w:color w:val="000000"/>
        </w:rPr>
        <w:t xml:space="preserve"> </w:t>
      </w:r>
      <w:r w:rsidR="00E340B8" w:rsidRPr="00ED0774">
        <w:rPr>
          <w:color w:val="000000"/>
        </w:rPr>
        <w:t>проведения</w:t>
      </w:r>
      <w:r w:rsidR="00926681" w:rsidRPr="00ED0774">
        <w:rPr>
          <w:color w:val="000000"/>
        </w:rPr>
        <w:t xml:space="preserve"> </w:t>
      </w:r>
      <w:r w:rsidR="00E340B8" w:rsidRPr="00ED0774">
        <w:rPr>
          <w:color w:val="000000"/>
        </w:rPr>
        <w:t>экстренной</w:t>
      </w:r>
      <w:r w:rsidR="00926681" w:rsidRPr="00ED0774">
        <w:rPr>
          <w:color w:val="000000"/>
        </w:rPr>
        <w:t xml:space="preserve"> </w:t>
      </w:r>
      <w:r w:rsidR="00E340B8" w:rsidRPr="00ED0774">
        <w:rPr>
          <w:color w:val="000000"/>
        </w:rPr>
        <w:t>заместительной</w:t>
      </w:r>
      <w:r w:rsidR="00926681" w:rsidRPr="00ED0774">
        <w:rPr>
          <w:color w:val="000000"/>
        </w:rPr>
        <w:t xml:space="preserve"> </w:t>
      </w:r>
      <w:r w:rsidR="00E340B8" w:rsidRPr="00ED0774">
        <w:rPr>
          <w:color w:val="000000"/>
        </w:rPr>
        <w:t>гемокомпонентной</w:t>
      </w:r>
      <w:r w:rsidR="00926681" w:rsidRPr="00ED0774">
        <w:rPr>
          <w:color w:val="000000"/>
        </w:rPr>
        <w:t xml:space="preserve"> </w:t>
      </w:r>
      <w:r w:rsidR="00E340B8" w:rsidRPr="00ED0774">
        <w:rPr>
          <w:color w:val="000000"/>
        </w:rPr>
        <w:t>терапии</w:t>
      </w:r>
      <w:r w:rsidRPr="00ED0774">
        <w:rPr>
          <w:color w:val="000000"/>
        </w:rPr>
        <w:t>;</w:t>
      </w:r>
    </w:p>
    <w:p w14:paraId="26319285" w14:textId="77777777" w:rsidR="007A7290" w:rsidRPr="00ED0774" w:rsidRDefault="003339F9" w:rsidP="00275537">
      <w:pPr>
        <w:pStyle w:val="1a"/>
        <w:numPr>
          <w:ilvl w:val="0"/>
          <w:numId w:val="21"/>
        </w:numPr>
        <w:ind w:left="0" w:firstLine="709"/>
        <w:contextualSpacing/>
        <w:rPr>
          <w:color w:val="000000"/>
        </w:rPr>
      </w:pPr>
      <w:r w:rsidRPr="00ED0774">
        <w:rPr>
          <w:color w:val="000000"/>
        </w:rPr>
        <w:t>другие</w:t>
      </w:r>
      <w:r w:rsidR="00926681" w:rsidRPr="00ED0774">
        <w:rPr>
          <w:color w:val="000000"/>
        </w:rPr>
        <w:t xml:space="preserve"> </w:t>
      </w:r>
      <w:r w:rsidRPr="00ED0774">
        <w:rPr>
          <w:color w:val="000000"/>
        </w:rPr>
        <w:t>системные</w:t>
      </w:r>
      <w:r w:rsidR="00926681" w:rsidRPr="00ED0774">
        <w:rPr>
          <w:color w:val="000000"/>
        </w:rPr>
        <w:t xml:space="preserve"> </w:t>
      </w:r>
      <w:r w:rsidRPr="00ED0774">
        <w:rPr>
          <w:color w:val="000000"/>
        </w:rPr>
        <w:t>нарушения,</w:t>
      </w:r>
      <w:r w:rsidR="00926681" w:rsidRPr="00ED0774">
        <w:rPr>
          <w:color w:val="000000"/>
        </w:rPr>
        <w:t xml:space="preserve"> </w:t>
      </w:r>
      <w:r w:rsidRPr="00ED0774">
        <w:rPr>
          <w:color w:val="000000"/>
        </w:rPr>
        <w:t>обусловленные</w:t>
      </w:r>
      <w:r w:rsidR="00926681" w:rsidRPr="00ED0774">
        <w:rPr>
          <w:color w:val="000000"/>
        </w:rPr>
        <w:t xml:space="preserve"> </w:t>
      </w:r>
      <w:r w:rsidRPr="00ED0774">
        <w:rPr>
          <w:color w:val="000000"/>
        </w:rPr>
        <w:t>течением</w:t>
      </w:r>
      <w:r w:rsidR="00926681" w:rsidRPr="00ED0774">
        <w:rPr>
          <w:color w:val="000000"/>
        </w:rPr>
        <w:t xml:space="preserve"> </w:t>
      </w:r>
      <w:r w:rsidRPr="00ED0774">
        <w:rPr>
          <w:color w:val="000000"/>
        </w:rPr>
        <w:t>основного</w:t>
      </w:r>
      <w:r w:rsidR="00926681" w:rsidRPr="00ED0774">
        <w:rPr>
          <w:color w:val="000000"/>
        </w:rPr>
        <w:t xml:space="preserve"> </w:t>
      </w:r>
      <w:r w:rsidRPr="00ED0774">
        <w:rPr>
          <w:color w:val="000000"/>
        </w:rPr>
        <w:t>заболевания</w:t>
      </w:r>
      <w:r w:rsidR="00926681" w:rsidRPr="00ED0774">
        <w:rPr>
          <w:color w:val="000000"/>
        </w:rPr>
        <w:t xml:space="preserve"> </w:t>
      </w:r>
      <w:r w:rsidRPr="00ED0774">
        <w:rPr>
          <w:color w:val="000000"/>
        </w:rPr>
        <w:t>или</w:t>
      </w:r>
      <w:r w:rsidR="00926681" w:rsidRPr="00ED0774">
        <w:rPr>
          <w:color w:val="000000"/>
        </w:rPr>
        <w:t xml:space="preserve"> </w:t>
      </w:r>
      <w:r w:rsidR="00E340B8" w:rsidRPr="00ED0774">
        <w:rPr>
          <w:color w:val="000000"/>
        </w:rPr>
        <w:t>резвившиеся</w:t>
      </w:r>
      <w:r w:rsidR="00926681" w:rsidRPr="00ED0774">
        <w:rPr>
          <w:color w:val="000000"/>
        </w:rPr>
        <w:t xml:space="preserve"> </w:t>
      </w:r>
      <w:r w:rsidR="00E340B8" w:rsidRPr="00ED0774">
        <w:rPr>
          <w:color w:val="000000"/>
        </w:rPr>
        <w:t>вследствие</w:t>
      </w:r>
      <w:r w:rsidR="00926681" w:rsidRPr="00ED0774">
        <w:rPr>
          <w:color w:val="000000"/>
        </w:rPr>
        <w:t xml:space="preserve"> </w:t>
      </w:r>
      <w:r w:rsidRPr="00ED0774">
        <w:rPr>
          <w:color w:val="000000"/>
        </w:rPr>
        <w:t>проведенного</w:t>
      </w:r>
      <w:r w:rsidR="00926681" w:rsidRPr="00ED0774">
        <w:rPr>
          <w:color w:val="000000"/>
        </w:rPr>
        <w:t xml:space="preserve"> </w:t>
      </w:r>
      <w:r w:rsidRPr="00ED0774">
        <w:rPr>
          <w:color w:val="000000"/>
        </w:rPr>
        <w:t>лечения</w:t>
      </w:r>
      <w:r w:rsidR="001A2B71" w:rsidRPr="00ED0774">
        <w:rPr>
          <w:color w:val="000000"/>
        </w:rPr>
        <w:t>.</w:t>
      </w:r>
    </w:p>
    <w:p w14:paraId="56CEB322" w14:textId="77777777" w:rsidR="007E1889" w:rsidRPr="00ED0774" w:rsidRDefault="007E1889" w:rsidP="00A11EED">
      <w:pPr>
        <w:pStyle w:val="1a"/>
        <w:ind w:left="0" w:firstLine="709"/>
        <w:contextualSpacing/>
        <w:rPr>
          <w:b/>
          <w:color w:val="000000"/>
        </w:rPr>
      </w:pPr>
      <w:r w:rsidRPr="00ED0774">
        <w:rPr>
          <w:b/>
          <w:color w:val="000000"/>
        </w:rPr>
        <w:t>Показания</w:t>
      </w:r>
      <w:r w:rsidR="00926681" w:rsidRPr="00ED0774">
        <w:rPr>
          <w:b/>
          <w:color w:val="000000"/>
        </w:rPr>
        <w:t xml:space="preserve"> </w:t>
      </w:r>
      <w:r w:rsidRPr="00ED0774">
        <w:rPr>
          <w:b/>
          <w:color w:val="000000"/>
        </w:rPr>
        <w:t>к</w:t>
      </w:r>
      <w:r w:rsidR="00926681" w:rsidRPr="00ED0774">
        <w:rPr>
          <w:b/>
          <w:color w:val="000000"/>
        </w:rPr>
        <w:t xml:space="preserve"> </w:t>
      </w:r>
      <w:r w:rsidRPr="00ED0774">
        <w:rPr>
          <w:b/>
          <w:color w:val="000000"/>
        </w:rPr>
        <w:t>выписке</w:t>
      </w:r>
      <w:r w:rsidR="00926681" w:rsidRPr="00ED0774">
        <w:rPr>
          <w:b/>
          <w:color w:val="000000"/>
        </w:rPr>
        <w:t xml:space="preserve"> </w:t>
      </w:r>
      <w:r w:rsidRPr="00ED0774">
        <w:rPr>
          <w:b/>
          <w:color w:val="000000"/>
        </w:rPr>
        <w:t>пациента</w:t>
      </w:r>
      <w:r w:rsidR="00926681" w:rsidRPr="00ED0774">
        <w:rPr>
          <w:b/>
          <w:color w:val="000000"/>
        </w:rPr>
        <w:t xml:space="preserve"> </w:t>
      </w:r>
      <w:r w:rsidRPr="00ED0774">
        <w:rPr>
          <w:b/>
          <w:color w:val="000000"/>
        </w:rPr>
        <w:t>из</w:t>
      </w:r>
      <w:r w:rsidR="00926681" w:rsidRPr="00ED0774">
        <w:rPr>
          <w:b/>
          <w:color w:val="000000"/>
        </w:rPr>
        <w:t xml:space="preserve"> </w:t>
      </w:r>
      <w:r w:rsidRPr="00ED0774">
        <w:rPr>
          <w:b/>
          <w:color w:val="000000"/>
        </w:rPr>
        <w:t>стационара:</w:t>
      </w:r>
    </w:p>
    <w:p w14:paraId="52BB0FBE" w14:textId="77777777" w:rsidR="001A2B71" w:rsidRPr="00ED0774" w:rsidRDefault="001A2B71" w:rsidP="00275537">
      <w:pPr>
        <w:pStyle w:val="1a"/>
        <w:numPr>
          <w:ilvl w:val="0"/>
          <w:numId w:val="20"/>
        </w:numPr>
        <w:ind w:left="0" w:firstLine="709"/>
        <w:contextualSpacing/>
        <w:rPr>
          <w:color w:val="000000"/>
        </w:rPr>
      </w:pPr>
      <w:r w:rsidRPr="00ED0774">
        <w:rPr>
          <w:color w:val="000000"/>
        </w:rPr>
        <w:t>в</w:t>
      </w:r>
      <w:r w:rsidR="0020671B" w:rsidRPr="00ED0774">
        <w:rPr>
          <w:color w:val="000000"/>
        </w:rPr>
        <w:t>осстановление</w:t>
      </w:r>
      <w:r w:rsidR="00926681" w:rsidRPr="00ED0774">
        <w:rPr>
          <w:color w:val="000000"/>
        </w:rPr>
        <w:t xml:space="preserve"> </w:t>
      </w:r>
      <w:r w:rsidR="00E340B8" w:rsidRPr="00ED0774">
        <w:rPr>
          <w:color w:val="000000"/>
        </w:rPr>
        <w:t>показателей</w:t>
      </w:r>
      <w:r w:rsidR="00926681" w:rsidRPr="00ED0774">
        <w:rPr>
          <w:color w:val="000000"/>
        </w:rPr>
        <w:t xml:space="preserve"> </w:t>
      </w:r>
      <w:r w:rsidR="00E340B8" w:rsidRPr="00ED0774">
        <w:rPr>
          <w:color w:val="000000"/>
        </w:rPr>
        <w:t>периферической</w:t>
      </w:r>
      <w:r w:rsidR="00926681" w:rsidRPr="00ED0774">
        <w:rPr>
          <w:color w:val="000000"/>
        </w:rPr>
        <w:t xml:space="preserve"> </w:t>
      </w:r>
      <w:r w:rsidR="00E340B8" w:rsidRPr="00ED0774">
        <w:rPr>
          <w:color w:val="000000"/>
        </w:rPr>
        <w:t>крови</w:t>
      </w:r>
      <w:r w:rsidR="00926681" w:rsidRPr="00ED0774">
        <w:rPr>
          <w:color w:val="000000"/>
        </w:rPr>
        <w:t xml:space="preserve"> </w:t>
      </w:r>
      <w:r w:rsidR="00E340B8" w:rsidRPr="00ED0774">
        <w:rPr>
          <w:color w:val="000000"/>
        </w:rPr>
        <w:t>(</w:t>
      </w:r>
      <w:r w:rsidRPr="00ED0774">
        <w:rPr>
          <w:color w:val="000000"/>
        </w:rPr>
        <w:t>уровень</w:t>
      </w:r>
      <w:r w:rsidR="00926681" w:rsidRPr="00ED0774">
        <w:rPr>
          <w:color w:val="000000"/>
        </w:rPr>
        <w:t xml:space="preserve"> </w:t>
      </w:r>
      <w:r w:rsidR="00E340B8" w:rsidRPr="00ED0774">
        <w:rPr>
          <w:color w:val="000000"/>
        </w:rPr>
        <w:t>лейк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1</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гранул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0,5</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тромбоцит</w:t>
      </w:r>
      <w:r w:rsidRPr="00ED0774">
        <w:rPr>
          <w:color w:val="000000"/>
        </w:rPr>
        <w:t>ов</w:t>
      </w:r>
      <w:r w:rsidR="00926681" w:rsidRPr="00ED0774">
        <w:rPr>
          <w:color w:val="000000"/>
        </w:rPr>
        <w:t xml:space="preserve"> </w:t>
      </w:r>
      <w:r w:rsidRPr="00ED0774">
        <w:rPr>
          <w:color w:val="000000"/>
        </w:rPr>
        <w:t>˃</w:t>
      </w:r>
      <w:r w:rsidR="00E340B8" w:rsidRPr="00ED0774">
        <w:rPr>
          <w:color w:val="000000"/>
        </w:rPr>
        <w:t>50</w:t>
      </w:r>
      <w:r w:rsidR="00926681" w:rsidRPr="00ED0774">
        <w:rPr>
          <w:color w:val="000000"/>
        </w:rPr>
        <w:t xml:space="preserve"> </w:t>
      </w:r>
      <w:r w:rsidRPr="00ED0774">
        <w:rPr>
          <w:color w:val="000000"/>
        </w:rPr>
        <w:t>×</w:t>
      </w:r>
      <w:r w:rsidR="00926681" w:rsidRPr="00ED0774">
        <w:rPr>
          <w:color w:val="000000"/>
        </w:rPr>
        <w:t xml:space="preserve"> </w:t>
      </w:r>
      <w:r w:rsidR="00E340B8" w:rsidRPr="00ED0774">
        <w:rPr>
          <w:color w:val="000000"/>
        </w:rPr>
        <w:t>10</w:t>
      </w:r>
      <w:r w:rsidR="00E340B8" w:rsidRPr="00ED0774">
        <w:rPr>
          <w:color w:val="000000"/>
          <w:vertAlign w:val="superscript"/>
        </w:rPr>
        <w:t>9</w:t>
      </w:r>
      <w:r w:rsidR="00E340B8" w:rsidRPr="00ED0774">
        <w:rPr>
          <w:color w:val="000000"/>
        </w:rPr>
        <w:t>/л,</w:t>
      </w:r>
      <w:r w:rsidR="00926681" w:rsidRPr="00ED0774">
        <w:rPr>
          <w:color w:val="000000"/>
        </w:rPr>
        <w:t xml:space="preserve"> </w:t>
      </w:r>
      <w:r w:rsidR="00E340B8" w:rsidRPr="00ED0774">
        <w:rPr>
          <w:color w:val="000000"/>
        </w:rPr>
        <w:t>гемоглобин</w:t>
      </w:r>
      <w:r w:rsidRPr="00ED0774">
        <w:rPr>
          <w:color w:val="000000"/>
        </w:rPr>
        <w:t>а</w:t>
      </w:r>
      <w:r w:rsidR="00926681" w:rsidRPr="00ED0774">
        <w:rPr>
          <w:color w:val="000000"/>
        </w:rPr>
        <w:t xml:space="preserve"> </w:t>
      </w:r>
      <w:r w:rsidRPr="00ED0774">
        <w:rPr>
          <w:color w:val="000000"/>
        </w:rPr>
        <w:t>˃</w:t>
      </w:r>
      <w:r w:rsidR="00E340B8" w:rsidRPr="00ED0774">
        <w:rPr>
          <w:color w:val="000000"/>
        </w:rPr>
        <w:t>80</w:t>
      </w:r>
      <w:r w:rsidR="00926681" w:rsidRPr="00ED0774">
        <w:rPr>
          <w:color w:val="000000"/>
        </w:rPr>
        <w:t xml:space="preserve"> </w:t>
      </w:r>
      <w:r w:rsidR="00E340B8" w:rsidRPr="00ED0774">
        <w:rPr>
          <w:color w:val="000000"/>
        </w:rPr>
        <w:t>г/л)</w:t>
      </w:r>
      <w:r w:rsidR="00926681" w:rsidRPr="00ED0774">
        <w:rPr>
          <w:color w:val="000000"/>
        </w:rPr>
        <w:t xml:space="preserve"> </w:t>
      </w:r>
      <w:r w:rsidR="0020671B" w:rsidRPr="00ED0774">
        <w:rPr>
          <w:color w:val="000000"/>
        </w:rPr>
        <w:t>после</w:t>
      </w:r>
      <w:r w:rsidR="00926681" w:rsidRPr="00ED0774">
        <w:rPr>
          <w:color w:val="000000"/>
        </w:rPr>
        <w:t xml:space="preserve"> </w:t>
      </w:r>
      <w:r w:rsidR="0020671B" w:rsidRPr="00ED0774">
        <w:rPr>
          <w:color w:val="000000"/>
        </w:rPr>
        <w:t>очередного</w:t>
      </w:r>
      <w:r w:rsidR="00926681" w:rsidRPr="00ED0774">
        <w:rPr>
          <w:color w:val="000000"/>
        </w:rPr>
        <w:t xml:space="preserve"> </w:t>
      </w:r>
      <w:r w:rsidR="0020671B" w:rsidRPr="00ED0774">
        <w:rPr>
          <w:color w:val="000000"/>
        </w:rPr>
        <w:t>курса</w:t>
      </w:r>
      <w:r w:rsidR="00926681" w:rsidRPr="00ED0774">
        <w:rPr>
          <w:color w:val="000000"/>
        </w:rPr>
        <w:t xml:space="preserve"> </w:t>
      </w:r>
      <w:r w:rsidR="0020671B" w:rsidRPr="00ED0774">
        <w:rPr>
          <w:color w:val="000000"/>
        </w:rPr>
        <w:t>ХТ</w:t>
      </w:r>
      <w:r w:rsidRPr="00ED0774">
        <w:rPr>
          <w:color w:val="000000"/>
        </w:rPr>
        <w:t>;</w:t>
      </w:r>
    </w:p>
    <w:p w14:paraId="6D57D78B" w14:textId="6E96532A" w:rsidR="00F21E09" w:rsidRPr="00ED0774" w:rsidRDefault="001A2B71" w:rsidP="00275537">
      <w:pPr>
        <w:pStyle w:val="1a"/>
        <w:numPr>
          <w:ilvl w:val="0"/>
          <w:numId w:val="20"/>
        </w:numPr>
        <w:ind w:left="0" w:firstLine="709"/>
        <w:contextualSpacing/>
        <w:rPr>
          <w:color w:val="000000"/>
        </w:rPr>
      </w:pPr>
      <w:r w:rsidRPr="00ED0774">
        <w:rPr>
          <w:color w:val="000000"/>
        </w:rPr>
        <w:t>н</w:t>
      </w:r>
      <w:r w:rsidR="00F24714" w:rsidRPr="00ED0774">
        <w:rPr>
          <w:color w:val="000000"/>
        </w:rPr>
        <w:t>ормотермия</w:t>
      </w:r>
      <w:r w:rsidR="00926681" w:rsidRPr="00ED0774">
        <w:rPr>
          <w:color w:val="000000"/>
        </w:rPr>
        <w:t xml:space="preserve"> </w:t>
      </w:r>
      <w:r w:rsidR="00F24714" w:rsidRPr="00ED0774">
        <w:rPr>
          <w:color w:val="000000"/>
        </w:rPr>
        <w:t>в</w:t>
      </w:r>
      <w:r w:rsidR="00926681" w:rsidRPr="00ED0774">
        <w:rPr>
          <w:color w:val="000000"/>
        </w:rPr>
        <w:t xml:space="preserve"> </w:t>
      </w:r>
      <w:r w:rsidR="00F24714" w:rsidRPr="00ED0774">
        <w:rPr>
          <w:color w:val="000000"/>
        </w:rPr>
        <w:t>течение</w:t>
      </w:r>
      <w:r w:rsidR="00926681" w:rsidRPr="00ED0774">
        <w:rPr>
          <w:color w:val="000000"/>
        </w:rPr>
        <w:t xml:space="preserve"> </w:t>
      </w:r>
      <w:r w:rsidR="00F24714" w:rsidRPr="00ED0774">
        <w:rPr>
          <w:color w:val="000000"/>
        </w:rPr>
        <w:t>3</w:t>
      </w:r>
      <w:r w:rsidR="006D0098" w:rsidRPr="00ED0774">
        <w:rPr>
          <w:rStyle w:val="affb"/>
          <w:b w:val="0"/>
        </w:rPr>
        <w:t>–</w:t>
      </w:r>
      <w:r w:rsidR="00F24714" w:rsidRPr="00ED0774">
        <w:rPr>
          <w:color w:val="000000"/>
        </w:rPr>
        <w:t>5</w:t>
      </w:r>
      <w:r w:rsidR="00926681" w:rsidRPr="00ED0774">
        <w:rPr>
          <w:color w:val="000000"/>
        </w:rPr>
        <w:t xml:space="preserve"> </w:t>
      </w:r>
      <w:r w:rsidR="005E7775" w:rsidRPr="00ED0774">
        <w:rPr>
          <w:color w:val="000000"/>
        </w:rPr>
        <w:t>сутки</w:t>
      </w:r>
      <w:r w:rsidR="00926681" w:rsidRPr="00ED0774">
        <w:rPr>
          <w:color w:val="000000"/>
        </w:rPr>
        <w:t xml:space="preserve"> </w:t>
      </w:r>
      <w:r w:rsidR="00F24714" w:rsidRPr="00ED0774">
        <w:rPr>
          <w:color w:val="000000"/>
        </w:rPr>
        <w:t>и</w:t>
      </w:r>
      <w:r w:rsidR="00926681" w:rsidRPr="00ED0774">
        <w:rPr>
          <w:color w:val="000000"/>
        </w:rPr>
        <w:t xml:space="preserve"> </w:t>
      </w:r>
      <w:r w:rsidR="00F24714" w:rsidRPr="00ED0774">
        <w:rPr>
          <w:color w:val="000000"/>
        </w:rPr>
        <w:t>отсутствие</w:t>
      </w:r>
      <w:r w:rsidR="00926681" w:rsidRPr="00ED0774">
        <w:rPr>
          <w:color w:val="000000"/>
        </w:rPr>
        <w:t xml:space="preserve"> </w:t>
      </w:r>
      <w:r w:rsidR="00F24714" w:rsidRPr="00ED0774">
        <w:rPr>
          <w:color w:val="000000"/>
        </w:rPr>
        <w:t>неконтролируемых</w:t>
      </w:r>
      <w:r w:rsidR="00926681" w:rsidRPr="00ED0774">
        <w:rPr>
          <w:color w:val="000000"/>
        </w:rPr>
        <w:t xml:space="preserve"> </w:t>
      </w:r>
      <w:r w:rsidR="00F24714" w:rsidRPr="00ED0774">
        <w:rPr>
          <w:color w:val="000000"/>
        </w:rPr>
        <w:t>инфекционных</w:t>
      </w:r>
      <w:r w:rsidR="00926681" w:rsidRPr="00ED0774">
        <w:rPr>
          <w:color w:val="000000"/>
        </w:rPr>
        <w:t xml:space="preserve"> </w:t>
      </w:r>
      <w:r w:rsidR="0020671B" w:rsidRPr="00ED0774">
        <w:rPr>
          <w:color w:val="000000"/>
        </w:rPr>
        <w:t>осложнений</w:t>
      </w:r>
      <w:r w:rsidR="00926681" w:rsidRPr="00ED0774">
        <w:rPr>
          <w:color w:val="000000"/>
        </w:rPr>
        <w:t xml:space="preserve"> </w:t>
      </w:r>
      <w:r w:rsidR="0020671B" w:rsidRPr="00ED0774">
        <w:rPr>
          <w:color w:val="000000"/>
        </w:rPr>
        <w:t>в</w:t>
      </w:r>
      <w:r w:rsidR="00926681" w:rsidRPr="00ED0774">
        <w:rPr>
          <w:color w:val="000000"/>
        </w:rPr>
        <w:t xml:space="preserve"> </w:t>
      </w:r>
      <w:r w:rsidR="0020671B" w:rsidRPr="00ED0774">
        <w:rPr>
          <w:color w:val="000000"/>
        </w:rPr>
        <w:t>послекурсовом</w:t>
      </w:r>
      <w:r w:rsidR="00926681" w:rsidRPr="00ED0774">
        <w:rPr>
          <w:color w:val="000000"/>
        </w:rPr>
        <w:t xml:space="preserve"> </w:t>
      </w:r>
      <w:r w:rsidR="0020671B" w:rsidRPr="00ED0774">
        <w:rPr>
          <w:color w:val="000000"/>
        </w:rPr>
        <w:t>периоде</w:t>
      </w:r>
      <w:r w:rsidR="00F21E09" w:rsidRPr="00ED0774">
        <w:rPr>
          <w:color w:val="000000"/>
        </w:rPr>
        <w:t>;</w:t>
      </w:r>
    </w:p>
    <w:p w14:paraId="5DF4E26F" w14:textId="77777777" w:rsidR="00F21E09"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геморрагических</w:t>
      </w:r>
      <w:r w:rsidR="00926681" w:rsidRPr="00ED0774">
        <w:rPr>
          <w:color w:val="000000"/>
        </w:rPr>
        <w:t xml:space="preserve"> </w:t>
      </w:r>
      <w:r w:rsidR="00E93086" w:rsidRPr="00ED0774">
        <w:rPr>
          <w:color w:val="000000"/>
        </w:rPr>
        <w:t>осложнений</w:t>
      </w:r>
      <w:r w:rsidRPr="00ED0774">
        <w:rPr>
          <w:color w:val="000000"/>
        </w:rPr>
        <w:t>;</w:t>
      </w:r>
    </w:p>
    <w:p w14:paraId="169FAEBE" w14:textId="77777777" w:rsidR="00F21E09"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тромботических</w:t>
      </w:r>
      <w:r w:rsidR="00926681" w:rsidRPr="00ED0774">
        <w:rPr>
          <w:color w:val="000000"/>
        </w:rPr>
        <w:t xml:space="preserve"> </w:t>
      </w:r>
      <w:r w:rsidR="00E93086" w:rsidRPr="00ED0774">
        <w:rPr>
          <w:color w:val="000000"/>
        </w:rPr>
        <w:t>осложнений</w:t>
      </w:r>
      <w:r w:rsidRPr="00ED0774">
        <w:rPr>
          <w:color w:val="000000"/>
        </w:rPr>
        <w:t>;</w:t>
      </w:r>
    </w:p>
    <w:p w14:paraId="06FF7084" w14:textId="77777777" w:rsidR="00262A18" w:rsidRPr="00ED0774" w:rsidRDefault="00F21E09" w:rsidP="00275537">
      <w:pPr>
        <w:pStyle w:val="1a"/>
        <w:numPr>
          <w:ilvl w:val="0"/>
          <w:numId w:val="20"/>
        </w:numPr>
        <w:ind w:left="0" w:firstLine="709"/>
        <w:contextualSpacing/>
        <w:rPr>
          <w:color w:val="000000"/>
        </w:rPr>
      </w:pPr>
      <w:r w:rsidRPr="00ED0774">
        <w:rPr>
          <w:color w:val="000000"/>
        </w:rPr>
        <w:t>к</w:t>
      </w:r>
      <w:r w:rsidR="00E93086" w:rsidRPr="00ED0774">
        <w:rPr>
          <w:color w:val="000000"/>
        </w:rPr>
        <w:t>упирование</w:t>
      </w:r>
      <w:r w:rsidR="00926681" w:rsidRPr="00ED0774">
        <w:rPr>
          <w:color w:val="000000"/>
        </w:rPr>
        <w:t xml:space="preserve"> </w:t>
      </w:r>
      <w:r w:rsidR="00E93086" w:rsidRPr="00ED0774">
        <w:rPr>
          <w:color w:val="000000"/>
        </w:rPr>
        <w:t>системных</w:t>
      </w:r>
      <w:r w:rsidR="00926681" w:rsidRPr="00ED0774">
        <w:rPr>
          <w:color w:val="000000"/>
        </w:rPr>
        <w:t xml:space="preserve"> </w:t>
      </w:r>
      <w:r w:rsidR="00E93086" w:rsidRPr="00ED0774">
        <w:rPr>
          <w:color w:val="000000"/>
        </w:rPr>
        <w:t>нарушения,</w:t>
      </w:r>
      <w:r w:rsidR="00926681" w:rsidRPr="00ED0774">
        <w:rPr>
          <w:color w:val="000000"/>
        </w:rPr>
        <w:t xml:space="preserve"> </w:t>
      </w:r>
      <w:r w:rsidR="00E93086" w:rsidRPr="00ED0774">
        <w:rPr>
          <w:color w:val="000000"/>
        </w:rPr>
        <w:t>обусловленных</w:t>
      </w:r>
      <w:r w:rsidR="00926681" w:rsidRPr="00ED0774">
        <w:rPr>
          <w:color w:val="000000"/>
        </w:rPr>
        <w:t xml:space="preserve"> </w:t>
      </w:r>
      <w:r w:rsidR="00E93086" w:rsidRPr="00ED0774">
        <w:rPr>
          <w:color w:val="000000"/>
        </w:rPr>
        <w:t>течением</w:t>
      </w:r>
      <w:r w:rsidR="00926681" w:rsidRPr="00ED0774">
        <w:rPr>
          <w:color w:val="000000"/>
        </w:rPr>
        <w:t xml:space="preserve"> </w:t>
      </w:r>
      <w:r w:rsidR="00E93086" w:rsidRPr="00ED0774">
        <w:rPr>
          <w:color w:val="000000"/>
        </w:rPr>
        <w:t>основного</w:t>
      </w:r>
      <w:r w:rsidR="00926681" w:rsidRPr="00ED0774">
        <w:rPr>
          <w:color w:val="000000"/>
        </w:rPr>
        <w:t xml:space="preserve"> </w:t>
      </w:r>
      <w:r w:rsidR="00E93086" w:rsidRPr="00ED0774">
        <w:rPr>
          <w:color w:val="000000"/>
        </w:rPr>
        <w:t>заболевания</w:t>
      </w:r>
      <w:r w:rsidR="00926681" w:rsidRPr="00ED0774">
        <w:rPr>
          <w:color w:val="000000"/>
        </w:rPr>
        <w:t xml:space="preserve"> </w:t>
      </w:r>
      <w:r w:rsidR="00E93086" w:rsidRPr="00ED0774">
        <w:rPr>
          <w:color w:val="000000"/>
        </w:rPr>
        <w:t>или</w:t>
      </w:r>
      <w:r w:rsidR="00926681" w:rsidRPr="00ED0774">
        <w:rPr>
          <w:color w:val="000000"/>
        </w:rPr>
        <w:t xml:space="preserve"> </w:t>
      </w:r>
      <w:r w:rsidR="00E93086" w:rsidRPr="00ED0774">
        <w:rPr>
          <w:color w:val="000000"/>
        </w:rPr>
        <w:t>р</w:t>
      </w:r>
      <w:r w:rsidR="00036F92" w:rsidRPr="00ED0774">
        <w:rPr>
          <w:color w:val="000000"/>
        </w:rPr>
        <w:t>а</w:t>
      </w:r>
      <w:r w:rsidR="00E93086" w:rsidRPr="00ED0774">
        <w:rPr>
          <w:color w:val="000000"/>
        </w:rPr>
        <w:t>звившихся</w:t>
      </w:r>
      <w:r w:rsidR="00926681" w:rsidRPr="00ED0774">
        <w:rPr>
          <w:color w:val="000000"/>
        </w:rPr>
        <w:t xml:space="preserve"> </w:t>
      </w:r>
      <w:r w:rsidR="00E93086" w:rsidRPr="00ED0774">
        <w:rPr>
          <w:color w:val="000000"/>
        </w:rPr>
        <w:t>вследствие</w:t>
      </w:r>
      <w:r w:rsidR="00926681" w:rsidRPr="00ED0774">
        <w:rPr>
          <w:color w:val="000000"/>
        </w:rPr>
        <w:t xml:space="preserve"> </w:t>
      </w:r>
      <w:r w:rsidR="00E93086" w:rsidRPr="00ED0774">
        <w:rPr>
          <w:color w:val="000000"/>
        </w:rPr>
        <w:t>проведенного</w:t>
      </w:r>
      <w:r w:rsidR="00926681" w:rsidRPr="00ED0774">
        <w:rPr>
          <w:color w:val="000000"/>
        </w:rPr>
        <w:t xml:space="preserve"> </w:t>
      </w:r>
      <w:r w:rsidR="00E93086" w:rsidRPr="00ED0774">
        <w:rPr>
          <w:color w:val="000000"/>
        </w:rPr>
        <w:t>лечения</w:t>
      </w:r>
      <w:r w:rsidR="00D436C0" w:rsidRPr="00ED0774">
        <w:rPr>
          <w:color w:val="000000"/>
        </w:rPr>
        <w:t>.</w:t>
      </w:r>
    </w:p>
    <w:p w14:paraId="108C21FE" w14:textId="188290AC" w:rsidR="00E61EE5" w:rsidRPr="00ED0774" w:rsidRDefault="00946F26" w:rsidP="00A11EED">
      <w:pPr>
        <w:pStyle w:val="1a"/>
        <w:ind w:left="0" w:firstLine="709"/>
        <w:contextualSpacing/>
      </w:pPr>
      <w:r w:rsidRPr="00ED0774">
        <w:t>Заключение</w:t>
      </w:r>
      <w:r w:rsidR="00926681" w:rsidRPr="00ED0774">
        <w:t xml:space="preserve"> </w:t>
      </w:r>
      <w:r w:rsidRPr="00ED0774">
        <w:t>о</w:t>
      </w:r>
      <w:r w:rsidR="00926681" w:rsidRPr="00ED0774">
        <w:t xml:space="preserve"> </w:t>
      </w:r>
      <w:r w:rsidRPr="00ED0774">
        <w:t>целесообразности</w:t>
      </w:r>
      <w:r w:rsidR="00926681" w:rsidRPr="00ED0774">
        <w:t xml:space="preserve"> </w:t>
      </w:r>
      <w:r w:rsidRPr="00ED0774">
        <w:t>перевода</w:t>
      </w:r>
      <w:r w:rsidR="00926681" w:rsidRPr="00ED0774">
        <w:t xml:space="preserve"> </w:t>
      </w:r>
      <w:r w:rsidR="004000B3" w:rsidRPr="00ED0774">
        <w:rPr>
          <w:rFonts w:eastAsia="Times New Roman"/>
          <w:bCs/>
          <w:iCs/>
          <w:color w:val="000000"/>
        </w:rPr>
        <w:t>пациента</w:t>
      </w:r>
      <w:r w:rsidR="00926681" w:rsidRPr="00ED0774">
        <w:t xml:space="preserve"> </w:t>
      </w:r>
      <w:r w:rsidRPr="00ED0774">
        <w:t>в</w:t>
      </w:r>
      <w:r w:rsidR="00926681" w:rsidRPr="00ED0774">
        <w:t xml:space="preserve"> </w:t>
      </w:r>
      <w:r w:rsidRPr="00ED0774">
        <w:t>профильную</w:t>
      </w:r>
      <w:r w:rsidR="00926681" w:rsidRPr="00ED0774">
        <w:t xml:space="preserve"> </w:t>
      </w:r>
      <w:r w:rsidRPr="00ED0774">
        <w:t>медицинскую</w:t>
      </w:r>
      <w:r w:rsidR="00926681" w:rsidRPr="00ED0774">
        <w:t xml:space="preserve"> </w:t>
      </w:r>
      <w:r w:rsidRPr="00ED0774">
        <w:t>организацию</w:t>
      </w:r>
      <w:r w:rsidR="00926681" w:rsidRPr="00ED0774">
        <w:t xml:space="preserve"> </w:t>
      </w:r>
      <w:r w:rsidRPr="00ED0774">
        <w:t>осуществляется</w:t>
      </w:r>
      <w:r w:rsidR="00926681" w:rsidRPr="00ED0774">
        <w:t xml:space="preserve"> </w:t>
      </w:r>
      <w:r w:rsidRPr="00ED0774">
        <w:t>после</w:t>
      </w:r>
      <w:r w:rsidR="00926681" w:rsidRPr="00ED0774">
        <w:t xml:space="preserve"> </w:t>
      </w:r>
      <w:r w:rsidRPr="00ED0774">
        <w:t>предварительной</w:t>
      </w:r>
      <w:r w:rsidR="00926681" w:rsidRPr="00ED0774">
        <w:t xml:space="preserve"> </w:t>
      </w:r>
      <w:r w:rsidRPr="00ED0774">
        <w:t>консультации</w:t>
      </w:r>
      <w:r w:rsidR="00926681" w:rsidRPr="00ED0774">
        <w:t xml:space="preserve"> </w:t>
      </w:r>
      <w:r w:rsidRPr="00ED0774">
        <w:t>по</w:t>
      </w:r>
      <w:r w:rsidR="00926681" w:rsidRPr="00ED0774">
        <w:t xml:space="preserve"> </w:t>
      </w:r>
      <w:r w:rsidRPr="00ED0774">
        <w:t>предоставленным</w:t>
      </w:r>
      <w:r w:rsidR="00926681" w:rsidRPr="00ED0774">
        <w:t xml:space="preserve"> </w:t>
      </w:r>
      <w:r w:rsidRPr="00ED0774">
        <w:t>медицинским</w:t>
      </w:r>
      <w:r w:rsidR="00926681" w:rsidRPr="00ED0774">
        <w:t xml:space="preserve"> </w:t>
      </w:r>
      <w:r w:rsidRPr="00ED0774">
        <w:t>документам</w:t>
      </w:r>
      <w:r w:rsidR="00926681" w:rsidRPr="00ED0774">
        <w:t xml:space="preserve"> </w:t>
      </w:r>
      <w:r w:rsidRPr="00ED0774">
        <w:t>и/или</w:t>
      </w:r>
      <w:r w:rsidR="00926681" w:rsidRPr="00ED0774">
        <w:t xml:space="preserve"> </w:t>
      </w:r>
      <w:r w:rsidRPr="00ED0774">
        <w:t>предварительного</w:t>
      </w:r>
      <w:r w:rsidR="00926681" w:rsidRPr="00ED0774">
        <w:t xml:space="preserve"> </w:t>
      </w:r>
      <w:r w:rsidRPr="00ED0774">
        <w:t>осмотра</w:t>
      </w:r>
      <w:r w:rsidR="00926681" w:rsidRPr="00ED0774">
        <w:t xml:space="preserve"> </w:t>
      </w:r>
      <w:r w:rsidR="004000B3" w:rsidRPr="00ED0774">
        <w:rPr>
          <w:rFonts w:eastAsia="Times New Roman"/>
          <w:bCs/>
          <w:iCs/>
          <w:color w:val="000000"/>
        </w:rPr>
        <w:t>пациента</w:t>
      </w:r>
      <w:r w:rsidR="00926681" w:rsidRPr="00ED0774">
        <w:t xml:space="preserve"> </w:t>
      </w:r>
      <w:r w:rsidRPr="00ED0774">
        <w:t>врачами</w:t>
      </w:r>
      <w:r w:rsidR="00F21E09" w:rsidRPr="00ED0774">
        <w:t>-</w:t>
      </w:r>
      <w:r w:rsidRPr="00ED0774">
        <w:t>специалистами</w:t>
      </w:r>
      <w:r w:rsidR="00926681" w:rsidRPr="00ED0774">
        <w:t xml:space="preserve"> </w:t>
      </w:r>
      <w:r w:rsidRPr="00ED0774">
        <w:t>медицинской</w:t>
      </w:r>
      <w:r w:rsidR="00926681" w:rsidRPr="00ED0774">
        <w:t xml:space="preserve"> </w:t>
      </w:r>
      <w:r w:rsidRPr="00ED0774">
        <w:t>организации,</w:t>
      </w:r>
      <w:r w:rsidR="00926681" w:rsidRPr="00ED0774">
        <w:t xml:space="preserve"> </w:t>
      </w:r>
      <w:r w:rsidRPr="00ED0774">
        <w:t>в</w:t>
      </w:r>
      <w:r w:rsidR="00926681" w:rsidRPr="00ED0774">
        <w:t xml:space="preserve"> </w:t>
      </w:r>
      <w:r w:rsidRPr="00ED0774">
        <w:t>которую</w:t>
      </w:r>
      <w:r w:rsidR="00926681" w:rsidRPr="00ED0774">
        <w:t xml:space="preserve"> </w:t>
      </w:r>
      <w:r w:rsidRPr="00ED0774">
        <w:t>планируется</w:t>
      </w:r>
      <w:r w:rsidR="00926681" w:rsidRPr="00ED0774">
        <w:t xml:space="preserve"> </w:t>
      </w:r>
      <w:r w:rsidRPr="00ED0774">
        <w:t>перевод.</w:t>
      </w:r>
    </w:p>
    <w:p w14:paraId="6B00BCED" w14:textId="77777777" w:rsidR="00E61EE5" w:rsidRPr="00ED0774" w:rsidRDefault="00E61EE5" w:rsidP="00E61EE5">
      <w:pPr>
        <w:pStyle w:val="1a"/>
        <w:ind w:left="0" w:firstLine="709"/>
        <w:contextualSpacing/>
      </w:pPr>
    </w:p>
    <w:p w14:paraId="165CBE05" w14:textId="77777777" w:rsidR="00D313F4" w:rsidRPr="00ED0774" w:rsidRDefault="00426849" w:rsidP="007F11AF">
      <w:pPr>
        <w:pStyle w:val="11"/>
      </w:pPr>
      <w:bookmarkStart w:id="87" w:name="_Toc26787574"/>
      <w:bookmarkStart w:id="88" w:name="_Toc24472013"/>
      <w:bookmarkStart w:id="89" w:name="_Toc64624785"/>
      <w:r w:rsidRPr="00ED0774">
        <w:lastRenderedPageBreak/>
        <w:t>7.</w:t>
      </w:r>
      <w:r w:rsidR="00926681" w:rsidRPr="00ED0774">
        <w:t xml:space="preserve"> </w:t>
      </w:r>
      <w:r w:rsidR="00D313F4" w:rsidRPr="00ED0774">
        <w:t>Дополнительная</w:t>
      </w:r>
      <w:r w:rsidR="00926681" w:rsidRPr="00ED0774">
        <w:t xml:space="preserve"> </w:t>
      </w:r>
      <w:r w:rsidR="00D313F4" w:rsidRPr="00ED0774">
        <w:t>информация</w:t>
      </w:r>
      <w:r w:rsidR="00926681" w:rsidRPr="00ED0774">
        <w:t xml:space="preserve"> </w:t>
      </w:r>
      <w:r w:rsidR="00D313F4" w:rsidRPr="00ED0774">
        <w:t>(в</w:t>
      </w:r>
      <w:r w:rsidR="00926681" w:rsidRPr="00ED0774">
        <w:t xml:space="preserve"> </w:t>
      </w:r>
      <w:r w:rsidR="00D313F4" w:rsidRPr="00ED0774">
        <w:t>том</w:t>
      </w:r>
      <w:r w:rsidR="00926681" w:rsidRPr="00ED0774">
        <w:t xml:space="preserve"> </w:t>
      </w:r>
      <w:r w:rsidR="00D313F4" w:rsidRPr="00ED0774">
        <w:t>числе</w:t>
      </w:r>
      <w:r w:rsidR="00926681" w:rsidRPr="00ED0774">
        <w:t xml:space="preserve"> </w:t>
      </w:r>
      <w:r w:rsidR="00D313F4" w:rsidRPr="00ED0774">
        <w:t>факторы,</w:t>
      </w:r>
      <w:r w:rsidR="00926681" w:rsidRPr="00ED0774">
        <w:t xml:space="preserve"> </w:t>
      </w:r>
      <w:r w:rsidR="00D313F4" w:rsidRPr="00ED0774">
        <w:t>влияющие</w:t>
      </w:r>
      <w:r w:rsidR="00926681" w:rsidRPr="00ED0774">
        <w:t xml:space="preserve"> </w:t>
      </w:r>
      <w:r w:rsidR="00D313F4" w:rsidRPr="00ED0774">
        <w:t>на</w:t>
      </w:r>
      <w:r w:rsidR="00926681" w:rsidRPr="00ED0774">
        <w:t xml:space="preserve"> </w:t>
      </w:r>
      <w:r w:rsidR="00D313F4" w:rsidRPr="00ED0774">
        <w:t>исход</w:t>
      </w:r>
      <w:r w:rsidR="00926681" w:rsidRPr="00ED0774">
        <w:t xml:space="preserve"> </w:t>
      </w:r>
      <w:r w:rsidR="00D313F4" w:rsidRPr="00ED0774">
        <w:t>заболевания</w:t>
      </w:r>
      <w:r w:rsidR="00926681" w:rsidRPr="00ED0774">
        <w:t xml:space="preserve"> </w:t>
      </w:r>
      <w:r w:rsidR="00D313F4" w:rsidRPr="00ED0774">
        <w:t>или</w:t>
      </w:r>
      <w:r w:rsidR="00926681" w:rsidRPr="00ED0774">
        <w:t xml:space="preserve"> </w:t>
      </w:r>
      <w:r w:rsidR="00D313F4" w:rsidRPr="00ED0774">
        <w:t>состояния)</w:t>
      </w:r>
      <w:bookmarkEnd w:id="87"/>
      <w:bookmarkEnd w:id="88"/>
      <w:bookmarkEnd w:id="89"/>
    </w:p>
    <w:p w14:paraId="616B4805" w14:textId="5A15CF97" w:rsidR="00961E65" w:rsidRPr="00751ECD" w:rsidRDefault="00961E65" w:rsidP="00961E65">
      <w:pPr>
        <w:pStyle w:val="2"/>
        <w:rPr>
          <w:lang w:val="ru-RU"/>
        </w:rPr>
      </w:pPr>
      <w:bookmarkStart w:id="90" w:name="_Toc64295958"/>
      <w:bookmarkStart w:id="91" w:name="_Toc64477688"/>
      <w:bookmarkStart w:id="92" w:name="_Toc64624786"/>
      <w:bookmarkStart w:id="93" w:name="__RefHeading___doc_criteria"/>
      <w:bookmarkStart w:id="94" w:name="_Toc11747750"/>
      <w:bookmarkStart w:id="95" w:name="_Toc24572135"/>
      <w:bookmarkStart w:id="96" w:name="_Toc26787575"/>
      <w:r>
        <w:rPr>
          <w:lang w:val="ru-RU"/>
        </w:rPr>
        <w:t xml:space="preserve">7.1 </w:t>
      </w:r>
      <w:r w:rsidRPr="00C731E3">
        <w:t>Профилактика, диагностика и лечение геморрагических осложнений</w:t>
      </w:r>
      <w:bookmarkEnd w:id="90"/>
      <w:bookmarkEnd w:id="91"/>
      <w:bookmarkEnd w:id="92"/>
      <w:r w:rsidR="00751ECD">
        <w:rPr>
          <w:lang w:val="ru-RU"/>
        </w:rPr>
        <w:t xml:space="preserve"> у пациентов с лейкозом</w:t>
      </w:r>
    </w:p>
    <w:p w14:paraId="6BB6D37C" w14:textId="3E02B485" w:rsidR="00961E65" w:rsidRDefault="00961E65" w:rsidP="00961E65">
      <w:pPr>
        <w:ind w:firstLine="709"/>
      </w:pPr>
      <w:r w:rsidRPr="00C731E3">
        <w:t xml:space="preserve">Геморрагические </w:t>
      </w:r>
      <w:r>
        <w:t>проявления</w:t>
      </w:r>
      <w:r w:rsidRPr="00C731E3">
        <w:t xml:space="preserve"> </w:t>
      </w:r>
      <w:r>
        <w:t>у пациентов</w:t>
      </w:r>
      <w:r w:rsidR="00B4216D">
        <w:rPr>
          <w:color w:val="FF0000"/>
        </w:rPr>
        <w:t xml:space="preserve"> </w:t>
      </w:r>
      <w:r w:rsidR="00B4216D" w:rsidRPr="00751ECD">
        <w:t>с ОМЛ</w:t>
      </w:r>
      <w:r w:rsidRPr="00751ECD">
        <w:t xml:space="preserve"> </w:t>
      </w:r>
      <w:r>
        <w:t xml:space="preserve">отличаются многообразием и могут быть </w:t>
      </w:r>
      <w:r w:rsidRPr="00B81EE6">
        <w:t xml:space="preserve">обусловлены как самим заболеванием, так и его осложнениями, </w:t>
      </w:r>
      <w:r>
        <w:t>в том числе вследствие</w:t>
      </w:r>
      <w:r w:rsidRPr="00B81EE6">
        <w:t xml:space="preserve"> проведения </w:t>
      </w:r>
      <w:r>
        <w:t xml:space="preserve">специфической терапии, а также появиться в результате проводимой антитромботической терапии. </w:t>
      </w:r>
      <w:r w:rsidRPr="00C731E3">
        <w:t xml:space="preserve">Геморрагические </w:t>
      </w:r>
      <w:r>
        <w:t>проявления могут встречаться на любом этапе диагностики и лечения заболевания</w:t>
      </w:r>
      <w:r w:rsidR="00751ECD">
        <w:t xml:space="preserve"> ОМЛ</w:t>
      </w:r>
      <w:r>
        <w:t xml:space="preserve">. </w:t>
      </w:r>
      <w:r w:rsidRPr="0096696C">
        <w:t xml:space="preserve">Для предотвращения </w:t>
      </w:r>
      <w:r>
        <w:t>геморрагических нарушений</w:t>
      </w:r>
      <w:r w:rsidRPr="0096696C">
        <w:t xml:space="preserve"> требуется </w:t>
      </w:r>
      <w:r>
        <w:t xml:space="preserve">динамический лабораторный контроль </w:t>
      </w:r>
      <w:r w:rsidRPr="0096696C">
        <w:t xml:space="preserve">за показателями </w:t>
      </w:r>
      <w:r>
        <w:t xml:space="preserve">периферической </w:t>
      </w:r>
      <w:r w:rsidRPr="0096696C">
        <w:t>крови и коагулограммы</w:t>
      </w:r>
      <w:r>
        <w:t xml:space="preserve">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sidR="003E166B">
        <w:rPr>
          <w:noProof/>
        </w:rPr>
        <w:t>[103</w:t>
      </w:r>
      <w:r w:rsidR="00AE5EE5" w:rsidRPr="00AE5EE5">
        <w:rPr>
          <w:noProof/>
        </w:rPr>
        <w:t>]</w:t>
      </w:r>
      <w:r>
        <w:fldChar w:fldCharType="end"/>
      </w:r>
      <w:r w:rsidRPr="0096696C">
        <w:t>.</w:t>
      </w:r>
      <w:r w:rsidRPr="00D61164">
        <w:t xml:space="preserve"> </w:t>
      </w:r>
      <w:r w:rsidRPr="00C731E3">
        <w:t xml:space="preserve">Если появляются ранние признаки геморрагического синдрома или лабораторные </w:t>
      </w:r>
      <w:r>
        <w:t>параметры</w:t>
      </w:r>
      <w:r w:rsidRPr="00C731E3">
        <w:t xml:space="preserve"> указывают на выраженную гипокоагуляцию, </w:t>
      </w:r>
      <w:r>
        <w:t>необходимо решить вопрос о прекращении антикоагулянтной терапии в случае ее проведения или снижении доз препаратов.</w:t>
      </w:r>
    </w:p>
    <w:p w14:paraId="08D423B1" w14:textId="2F53186B" w:rsidR="00751ECD" w:rsidRDefault="00751ECD" w:rsidP="00961E65">
      <w:pPr>
        <w:ind w:firstLine="709"/>
      </w:pPr>
      <w:r>
        <w:t>Диагностика и лечение геморрагических осложнений проводится непосредственно в период противоопухолевого химиотерапевтического лечения лейкоза.</w:t>
      </w:r>
    </w:p>
    <w:p w14:paraId="5FDC3CEC" w14:textId="77777777" w:rsidR="00961E65" w:rsidRDefault="00961E65" w:rsidP="00961E65"/>
    <w:p w14:paraId="1F1A13C3" w14:textId="77777777" w:rsidR="00961E65" w:rsidRPr="00777FF8" w:rsidRDefault="00961E65" w:rsidP="00961E65">
      <w:pPr>
        <w:pStyle w:val="afd"/>
        <w:spacing w:beforeAutospacing="0" w:afterAutospacing="0" w:line="360" w:lineRule="auto"/>
        <w:rPr>
          <w:i/>
          <w:iCs/>
          <w:u w:val="single"/>
        </w:rPr>
      </w:pPr>
      <w:r w:rsidRPr="00777FF8">
        <w:rPr>
          <w:i/>
          <w:iCs/>
          <w:u w:val="single"/>
        </w:rPr>
        <w:t>Клинические проявления.</w:t>
      </w:r>
    </w:p>
    <w:p w14:paraId="4674D424" w14:textId="77777777" w:rsidR="00961E65" w:rsidRDefault="00961E65" w:rsidP="00961E65">
      <w:pPr>
        <w:pStyle w:val="aff"/>
        <w:ind w:left="0" w:firstLine="709"/>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0AFB3AAE" w14:textId="77777777" w:rsidR="00961E65" w:rsidRDefault="00961E65" w:rsidP="00961E65">
      <w:pPr>
        <w:pStyle w:val="aff"/>
        <w:ind w:left="0"/>
        <w:rPr>
          <w:rFonts w:eastAsia="Times New Roman"/>
          <w:szCs w:val="24"/>
          <w:lang w:eastAsia="ru-RU"/>
        </w:rPr>
      </w:pPr>
    </w:p>
    <w:p w14:paraId="6306D144" w14:textId="77777777" w:rsidR="00961E65" w:rsidRPr="00777FF8" w:rsidRDefault="00961E65" w:rsidP="00961E65">
      <w:pPr>
        <w:pStyle w:val="afd"/>
        <w:spacing w:beforeAutospacing="0" w:afterAutospacing="0" w:line="360" w:lineRule="auto"/>
        <w:rPr>
          <w:i/>
          <w:iCs/>
          <w:u w:val="single"/>
        </w:rPr>
      </w:pPr>
      <w:r w:rsidRPr="00777FF8">
        <w:rPr>
          <w:i/>
          <w:iCs/>
          <w:u w:val="single"/>
        </w:rPr>
        <w:t>Лабораторная диагностика.</w:t>
      </w:r>
    </w:p>
    <w:p w14:paraId="1797166A" w14:textId="77777777" w:rsidR="00961E65" w:rsidRDefault="00961E65" w:rsidP="00961E65">
      <w:pPr>
        <w:ind w:firstLine="709"/>
      </w:pPr>
      <w:r>
        <w:lastRenderedPageBreak/>
        <w:t>Для определения конкретного нарушения, вследствие которого появились геморрагические проявления</w:t>
      </w:r>
      <w:r w:rsidRPr="006E084C">
        <w:t>,</w:t>
      </w:r>
      <w:r>
        <w:t xml:space="preserve"> помимо тщательного сбора анамнеза и жалоб, а также оценки проводимой специфической терапии, в том числе химиотерапии (ХТ</w:t>
      </w:r>
      <w:r w:rsidRPr="006E084C">
        <w:t>),</w:t>
      </w:r>
      <w:r>
        <w:t xml:space="preserve">  </w:t>
      </w:r>
      <w:r w:rsidRPr="004308D7">
        <w:t>обязательно проведение поэтапного лабораторного исследования.</w:t>
      </w:r>
      <w:r>
        <w:t xml:space="preserve"> </w:t>
      </w:r>
    </w:p>
    <w:p w14:paraId="1A43ABE3" w14:textId="45F750D5" w:rsidR="00961E65" w:rsidRPr="009F1473" w:rsidRDefault="00961E65" w:rsidP="00961E65">
      <w:pPr>
        <w:ind w:firstLine="709"/>
      </w:pPr>
      <w:r w:rsidRPr="009F1473">
        <w:t>Необходимо проведение следующих исследований</w:t>
      </w:r>
      <w:r>
        <w:t xml:space="preserve"> </w:t>
      </w:r>
      <w:r>
        <w:fldChar w:fldCharType="begin" w:fldLock="1"/>
      </w:r>
      <w:r w:rsidR="004D5DAB">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3]","plainTextFormattedCitation":"[102,103]","previouslyFormattedCitation":"[102,103]"},"properties":{"noteIndex":0},"schema":"https://github.com/citation-style-language/schema/raw/master/csl-citation.json"}</w:instrText>
      </w:r>
      <w:r>
        <w:fldChar w:fldCharType="separate"/>
      </w:r>
      <w:r w:rsidR="003E166B">
        <w:rPr>
          <w:noProof/>
        </w:rPr>
        <w:t>[103,104</w:t>
      </w:r>
      <w:r w:rsidR="00AE5EE5" w:rsidRPr="00AE5EE5">
        <w:rPr>
          <w:noProof/>
        </w:rPr>
        <w:t>]</w:t>
      </w:r>
      <w:r>
        <w:fldChar w:fldCharType="end"/>
      </w:r>
      <w:r w:rsidRPr="009F1473">
        <w:t xml:space="preserve">: </w:t>
      </w:r>
    </w:p>
    <w:p w14:paraId="3125F2F7" w14:textId="77777777" w:rsidR="00961E65" w:rsidRPr="00777FF8" w:rsidRDefault="00961E65" w:rsidP="00CC254E">
      <w:pPr>
        <w:pStyle w:val="aff"/>
        <w:numPr>
          <w:ilvl w:val="1"/>
          <w:numId w:val="55"/>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17E6BCDC" w14:textId="77777777" w:rsidR="00961E65" w:rsidRDefault="00961E65" w:rsidP="00CC254E">
      <w:pPr>
        <w:pStyle w:val="aff"/>
        <w:numPr>
          <w:ilvl w:val="1"/>
          <w:numId w:val="55"/>
        </w:numPr>
        <w:contextualSpacing w:val="0"/>
        <w:rPr>
          <w:szCs w:val="24"/>
        </w:rPr>
      </w:pPr>
      <w:r w:rsidRPr="00777FF8">
        <w:rPr>
          <w:szCs w:val="24"/>
        </w:rPr>
        <w:t>Коагулограмма с определением следующих показателей:</w:t>
      </w:r>
    </w:p>
    <w:p w14:paraId="09E7F035" w14:textId="77777777" w:rsidR="00961E65" w:rsidRDefault="00961E65" w:rsidP="00CC254E">
      <w:pPr>
        <w:pStyle w:val="aff"/>
        <w:numPr>
          <w:ilvl w:val="2"/>
          <w:numId w:val="65"/>
        </w:numPr>
        <w:contextualSpacing w:val="0"/>
        <w:rPr>
          <w:szCs w:val="24"/>
        </w:rPr>
      </w:pPr>
      <w:r w:rsidRPr="00777FF8">
        <w:rPr>
          <w:szCs w:val="24"/>
        </w:rPr>
        <w:t>активированное частичное тромбопластиновое время (АЧТВ);</w:t>
      </w:r>
    </w:p>
    <w:p w14:paraId="21F6E225" w14:textId="77777777" w:rsidR="00961E65" w:rsidRDefault="00961E65" w:rsidP="00CC254E">
      <w:pPr>
        <w:pStyle w:val="aff"/>
        <w:numPr>
          <w:ilvl w:val="2"/>
          <w:numId w:val="65"/>
        </w:numPr>
        <w:contextualSpacing w:val="0"/>
        <w:rPr>
          <w:szCs w:val="24"/>
        </w:rPr>
      </w:pPr>
      <w:r w:rsidRPr="00777FF8">
        <w:rPr>
          <w:szCs w:val="24"/>
        </w:rPr>
        <w:t>тромбиновое время (ТВ);</w:t>
      </w:r>
    </w:p>
    <w:p w14:paraId="174E6475" w14:textId="77777777" w:rsidR="00961E65" w:rsidRDefault="00961E65" w:rsidP="00CC254E">
      <w:pPr>
        <w:pStyle w:val="aff"/>
        <w:numPr>
          <w:ilvl w:val="2"/>
          <w:numId w:val="65"/>
        </w:numPr>
        <w:contextualSpacing w:val="0"/>
        <w:rPr>
          <w:szCs w:val="24"/>
        </w:rPr>
      </w:pPr>
      <w:r w:rsidRPr="00777FF8">
        <w:rPr>
          <w:szCs w:val="24"/>
        </w:rPr>
        <w:t>протромбин по Квику (международное нормализованное отношение - МНО);</w:t>
      </w:r>
    </w:p>
    <w:p w14:paraId="3570AD21" w14:textId="77777777" w:rsidR="00961E65" w:rsidRDefault="00961E65" w:rsidP="00CC254E">
      <w:pPr>
        <w:pStyle w:val="aff"/>
        <w:numPr>
          <w:ilvl w:val="2"/>
          <w:numId w:val="65"/>
        </w:numPr>
        <w:contextualSpacing w:val="0"/>
        <w:rPr>
          <w:szCs w:val="24"/>
        </w:rPr>
      </w:pPr>
      <w:r w:rsidRPr="00777FF8">
        <w:rPr>
          <w:szCs w:val="24"/>
        </w:rPr>
        <w:t>плазменная концентрация фибриногена;</w:t>
      </w:r>
    </w:p>
    <w:p w14:paraId="3EAE8F8C" w14:textId="77777777" w:rsidR="00961E65" w:rsidRDefault="00961E65" w:rsidP="00CC254E">
      <w:pPr>
        <w:pStyle w:val="aff"/>
        <w:numPr>
          <w:ilvl w:val="2"/>
          <w:numId w:val="65"/>
        </w:numPr>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49C5CF6A" w14:textId="77777777" w:rsidR="00961E65" w:rsidRDefault="00961E65" w:rsidP="00CC254E">
      <w:pPr>
        <w:pStyle w:val="aff"/>
        <w:numPr>
          <w:ilvl w:val="2"/>
          <w:numId w:val="65"/>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44B30261" w14:textId="77777777" w:rsidR="00961E65" w:rsidRDefault="00961E65" w:rsidP="00CC254E">
      <w:pPr>
        <w:pStyle w:val="aff"/>
        <w:numPr>
          <w:ilvl w:val="2"/>
          <w:numId w:val="65"/>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226F1A28" w14:textId="77777777" w:rsidR="00961E65" w:rsidRDefault="00961E65" w:rsidP="00CC254E">
      <w:pPr>
        <w:pStyle w:val="aff"/>
        <w:numPr>
          <w:ilvl w:val="2"/>
          <w:numId w:val="65"/>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1B4B3EFC" w14:textId="77777777" w:rsidR="00961E65" w:rsidRPr="00777FF8" w:rsidRDefault="00961E65" w:rsidP="00CC254E">
      <w:pPr>
        <w:pStyle w:val="aff"/>
        <w:numPr>
          <w:ilvl w:val="2"/>
          <w:numId w:val="65"/>
        </w:numPr>
        <w:contextualSpacing w:val="0"/>
        <w:rPr>
          <w:szCs w:val="24"/>
        </w:rPr>
      </w:pPr>
      <w:r w:rsidRPr="00777FF8">
        <w:rPr>
          <w:szCs w:val="24"/>
        </w:rPr>
        <w:t>XIIa-зависимый фибринолиз.</w:t>
      </w:r>
    </w:p>
    <w:p w14:paraId="30BC03D8" w14:textId="77777777" w:rsidR="00961E65" w:rsidRPr="00777FF8" w:rsidRDefault="00961E65" w:rsidP="00961E65">
      <w:pPr>
        <w:widowControl w:val="0"/>
        <w:autoSpaceDE w:val="0"/>
        <w:autoSpaceDN w:val="0"/>
        <w:adjustRightInd w:val="0"/>
        <w:ind w:left="1418"/>
      </w:pPr>
      <w:r w:rsidRPr="00777FF8">
        <w:t xml:space="preserve">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w:t>
      </w:r>
      <w:r w:rsidRPr="00777FF8">
        <w:lastRenderedPageBreak/>
        <w:t>100х10</w:t>
      </w:r>
      <w:r w:rsidRPr="00777FF8">
        <w:rPr>
          <w:vertAlign w:val="superscript"/>
        </w:rPr>
        <w:t>9</w:t>
      </w:r>
      <w:r w:rsidRPr="00777FF8">
        <w:t>/л.</w:t>
      </w:r>
    </w:p>
    <w:p w14:paraId="37EC3515" w14:textId="03C9520F" w:rsidR="00961E65" w:rsidRPr="00777FF8" w:rsidRDefault="00961E65" w:rsidP="00961E65">
      <w:pPr>
        <w:autoSpaceDE w:val="0"/>
        <w:autoSpaceDN w:val="0"/>
        <w:adjustRightInd w:val="0"/>
        <w:ind w:left="1418"/>
      </w:pPr>
      <w:r w:rsidRPr="00777FF8">
        <w:t xml:space="preserve">У пациентов с </w:t>
      </w:r>
      <w:r w:rsidR="00EB0207">
        <w:t>лейкоза</w:t>
      </w:r>
      <w:r w:rsidRPr="00777FF8">
        <w:t>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lang w:val="en-US"/>
        </w:rPr>
        <w:t>K</w:t>
      </w:r>
      <w:r w:rsidRPr="00777FF8">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7BBD48A2" w14:textId="77777777" w:rsidR="00961E65" w:rsidRPr="00777FF8" w:rsidRDefault="00961E65" w:rsidP="00961E65">
      <w:pPr>
        <w:autoSpaceDE w:val="0"/>
        <w:autoSpaceDN w:val="0"/>
        <w:adjustRightInd w:val="0"/>
        <w:ind w:left="1418"/>
        <w:rPr>
          <w:b/>
        </w:rPr>
      </w:pPr>
      <w:r w:rsidRPr="00777FF8">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rPr>
        <w:t xml:space="preserve"> </w:t>
      </w:r>
    </w:p>
    <w:p w14:paraId="27985F2C" w14:textId="77777777" w:rsidR="00961E65" w:rsidRPr="00777FF8" w:rsidRDefault="00961E65" w:rsidP="00CC254E">
      <w:pPr>
        <w:pStyle w:val="aff"/>
        <w:numPr>
          <w:ilvl w:val="1"/>
          <w:numId w:val="55"/>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1B87D941" w14:textId="77777777" w:rsidR="00961E65" w:rsidRPr="00777FF8" w:rsidRDefault="00961E65" w:rsidP="00961E65">
      <w:pPr>
        <w:pStyle w:val="aff"/>
        <w:ind w:left="1418"/>
        <w:rPr>
          <w:rStyle w:val="affc"/>
          <w:i w:val="0"/>
          <w:szCs w:val="24"/>
        </w:rPr>
      </w:pPr>
      <w:r w:rsidRPr="00961E65">
        <w:rPr>
          <w:rStyle w:val="affb"/>
          <w:b w:val="0"/>
          <w:bCs w:val="0"/>
          <w:i/>
          <w:iCs/>
          <w:szCs w:val="24"/>
          <w:shd w:val="clear" w:color="auto" w:fill="FFFFFF"/>
        </w:rPr>
        <w:t>В</w:t>
      </w:r>
      <w:r w:rsidRPr="00777FF8">
        <w:rPr>
          <w:rStyle w:val="affc"/>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45A643EB" w14:textId="77777777" w:rsidR="00961E65" w:rsidRPr="00777FF8" w:rsidRDefault="00961E65" w:rsidP="00CC254E">
      <w:pPr>
        <w:pStyle w:val="aff"/>
        <w:numPr>
          <w:ilvl w:val="1"/>
          <w:numId w:val="55"/>
        </w:numPr>
        <w:contextualSpacing w:val="0"/>
        <w:rPr>
          <w:szCs w:val="24"/>
        </w:rPr>
      </w:pPr>
      <w:r w:rsidRPr="00777FF8">
        <w:rPr>
          <w:szCs w:val="24"/>
        </w:rPr>
        <w:t xml:space="preserve">Определение концентрации гомоцистеина – по показаниям. </w:t>
      </w:r>
    </w:p>
    <w:p w14:paraId="168855C8" w14:textId="77777777" w:rsidR="00961E65" w:rsidRPr="00777FF8" w:rsidRDefault="00961E65" w:rsidP="00CC254E">
      <w:pPr>
        <w:pStyle w:val="aff"/>
        <w:numPr>
          <w:ilvl w:val="1"/>
          <w:numId w:val="55"/>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074F911B" w14:textId="77777777" w:rsidR="00961E65" w:rsidRPr="000E3106" w:rsidRDefault="00961E65" w:rsidP="00CC254E">
      <w:pPr>
        <w:pStyle w:val="Numlist"/>
        <w:numPr>
          <w:ilvl w:val="1"/>
          <w:numId w:val="55"/>
        </w:numPr>
        <w:autoSpaceDE/>
        <w:autoSpaceDN/>
        <w:adjustRightInd/>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127E7C2C" w14:textId="77777777" w:rsidR="00961E65" w:rsidRPr="00777FF8" w:rsidRDefault="00961E65" w:rsidP="00CC254E">
      <w:pPr>
        <w:pStyle w:val="Numlist"/>
        <w:numPr>
          <w:ilvl w:val="1"/>
          <w:numId w:val="55"/>
        </w:numPr>
        <w:autoSpaceDE/>
        <w:autoSpaceDN/>
        <w:adjustRightInd/>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rPr>
        <w:t>для исключения наследственных форм заболеваний.</w:t>
      </w:r>
    </w:p>
    <w:p w14:paraId="196E62C7" w14:textId="77777777" w:rsidR="00961E65" w:rsidRPr="00777FF8" w:rsidRDefault="00961E65" w:rsidP="00CC254E">
      <w:pPr>
        <w:pStyle w:val="Numlist"/>
        <w:numPr>
          <w:ilvl w:val="1"/>
          <w:numId w:val="55"/>
        </w:numPr>
        <w:autoSpaceDE/>
        <w:autoSpaceDN/>
        <w:adjustRightInd/>
        <w:rPr>
          <w:rStyle w:val="affc"/>
          <w:i w:val="0"/>
        </w:rPr>
      </w:pPr>
      <w:r w:rsidRPr="00777FF8">
        <w:rPr>
          <w:rStyle w:val="affc"/>
        </w:rPr>
        <w:t>Определение функциональной активности тромбоцитов – по показаниям.</w:t>
      </w:r>
    </w:p>
    <w:p w14:paraId="3AD02803" w14:textId="69381179" w:rsidR="00961E65" w:rsidRDefault="00961E65" w:rsidP="00961E65">
      <w:pPr>
        <w:pStyle w:val="Numlist"/>
        <w:ind w:firstLine="709"/>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w:t>
      </w:r>
      <w:r w:rsidRPr="00C731E3">
        <w:lastRenderedPageBreak/>
        <w:t xml:space="preserve">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fldChar w:fldCharType="separate"/>
      </w:r>
      <w:r w:rsidR="003E166B">
        <w:rPr>
          <w:noProof/>
        </w:rPr>
        <w:t>[103,104</w:t>
      </w:r>
      <w:r w:rsidR="00AE5EE5" w:rsidRPr="00AE5EE5">
        <w:rPr>
          <w:noProof/>
        </w:rPr>
        <w:t>]</w:t>
      </w:r>
      <w:r>
        <w:fldChar w:fldCharType="end"/>
      </w:r>
      <w:r>
        <w:t>.</w:t>
      </w:r>
    </w:p>
    <w:p w14:paraId="5E9BCC03" w14:textId="77777777" w:rsidR="00961E65" w:rsidRPr="00CB6966" w:rsidRDefault="00961E65" w:rsidP="00961E65">
      <w:pPr>
        <w:pStyle w:val="Numlist"/>
        <w:ind w:firstLine="709"/>
      </w:pPr>
    </w:p>
    <w:p w14:paraId="19EE6F86" w14:textId="77777777" w:rsidR="00961E65" w:rsidRPr="00777FF8" w:rsidRDefault="00961E65" w:rsidP="00961E65">
      <w:pPr>
        <w:pStyle w:val="afd"/>
        <w:spacing w:beforeAutospacing="0" w:afterAutospacing="0" w:line="360" w:lineRule="auto"/>
        <w:rPr>
          <w:i/>
          <w:iCs/>
          <w:u w:val="single"/>
        </w:rPr>
      </w:pPr>
      <w:r w:rsidRPr="00777FF8">
        <w:rPr>
          <w:bCs/>
          <w:i/>
          <w:iCs/>
          <w:u w:val="single"/>
        </w:rPr>
        <w:t xml:space="preserve">Инструментальная диагностика. </w:t>
      </w:r>
    </w:p>
    <w:p w14:paraId="6B3938C0" w14:textId="3395FFE7" w:rsidR="00961E65" w:rsidRPr="000E3106" w:rsidRDefault="00961E65" w:rsidP="002406F6">
      <w:pPr>
        <w:pStyle w:val="aff5"/>
        <w:ind w:firstLine="709"/>
        <w:contextualSpacing/>
        <w:rPr>
          <w:sz w:val="24"/>
          <w:szCs w:val="24"/>
        </w:rPr>
      </w:pPr>
      <w:r>
        <w:rPr>
          <w:rStyle w:val="affb"/>
          <w:rFonts w:eastAsia="Times New Roman"/>
          <w:sz w:val="24"/>
          <w:szCs w:val="24"/>
        </w:rPr>
        <w:t>Выполнение и</w:t>
      </w:r>
      <w:r w:rsidRPr="00952A93">
        <w:rPr>
          <w:rStyle w:val="affb"/>
          <w:rFonts w:eastAsia="Times New Roman"/>
          <w:sz w:val="24"/>
          <w:szCs w:val="24"/>
        </w:rPr>
        <w:t>нструментальн</w:t>
      </w:r>
      <w:r>
        <w:rPr>
          <w:rStyle w:val="affb"/>
          <w:rFonts w:eastAsia="Times New Roman"/>
          <w:sz w:val="24"/>
          <w:szCs w:val="24"/>
        </w:rPr>
        <w:t>ой</w:t>
      </w:r>
      <w:r w:rsidRPr="00952A93">
        <w:rPr>
          <w:rStyle w:val="affb"/>
          <w:rFonts w:eastAsia="Times New Roman"/>
          <w:sz w:val="24"/>
          <w:szCs w:val="24"/>
        </w:rPr>
        <w:t xml:space="preserve"> диагностик</w:t>
      </w:r>
      <w:r>
        <w:rPr>
          <w:rStyle w:val="affb"/>
          <w:rFonts w:eastAsia="Times New Roman"/>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0D430C1F" w14:textId="09203DA0" w:rsidR="00961E65" w:rsidRDefault="00B4216D" w:rsidP="002406F6">
      <w:pPr>
        <w:pStyle w:val="aff5"/>
        <w:ind w:firstLine="709"/>
        <w:contextualSpacing/>
        <w:rPr>
          <w:sz w:val="24"/>
          <w:szCs w:val="24"/>
        </w:rPr>
      </w:pPr>
      <w:r w:rsidRPr="00751ECD">
        <w:rPr>
          <w:sz w:val="24"/>
          <w:szCs w:val="24"/>
        </w:rPr>
        <w:t>В зависимости от клинической картины,</w:t>
      </w:r>
      <w:r w:rsidR="00961E65" w:rsidRPr="00751ECD">
        <w:rPr>
          <w:sz w:val="24"/>
          <w:szCs w:val="24"/>
        </w:rPr>
        <w:t xml:space="preserve"> </w:t>
      </w:r>
      <w:r w:rsidR="00961E65" w:rsidRPr="000E3106">
        <w:rPr>
          <w:sz w:val="24"/>
          <w:szCs w:val="24"/>
        </w:rPr>
        <w:t>проводится: эзофагогастродуоденоскопия</w:t>
      </w:r>
      <w:r w:rsidR="00961E65">
        <w:rPr>
          <w:sz w:val="24"/>
          <w:szCs w:val="24"/>
        </w:rPr>
        <w:t xml:space="preserve"> </w:t>
      </w:r>
      <w:r w:rsidR="00961E65" w:rsidRPr="006E084C">
        <w:rPr>
          <w:iCs/>
          <w:sz w:val="24"/>
          <w:szCs w:val="24"/>
        </w:rPr>
        <w:t>(ЭГДС)</w:t>
      </w:r>
      <w:r w:rsidR="00961E65" w:rsidRPr="006E084C">
        <w:rPr>
          <w:sz w:val="24"/>
          <w:szCs w:val="24"/>
        </w:rPr>
        <w:t>;</w:t>
      </w:r>
      <w:r w:rsidR="00961E65" w:rsidRPr="008922C4">
        <w:rPr>
          <w:sz w:val="24"/>
          <w:szCs w:val="24"/>
        </w:rPr>
        <w:t xml:space="preserve"> </w:t>
      </w:r>
      <w:r w:rsidR="00961E65" w:rsidRPr="000E3106">
        <w:rPr>
          <w:sz w:val="24"/>
          <w:szCs w:val="24"/>
        </w:rPr>
        <w:t xml:space="preserve"> </w:t>
      </w:r>
      <w:r w:rsidR="00961E65">
        <w:rPr>
          <w:sz w:val="24"/>
          <w:szCs w:val="24"/>
        </w:rPr>
        <w:t>колоноскопия; бронхоскопия; видеокапсульная эндоскопия;</w:t>
      </w:r>
      <w:r w:rsidR="00961E65" w:rsidRPr="000E3106">
        <w:rPr>
          <w:sz w:val="24"/>
          <w:szCs w:val="24"/>
        </w:rPr>
        <w:t xml:space="preserve"> </w:t>
      </w:r>
      <w:r w:rsidR="00961E65">
        <w:rPr>
          <w:sz w:val="24"/>
          <w:szCs w:val="24"/>
        </w:rPr>
        <w:t>ультразвуковое исследование (</w:t>
      </w:r>
      <w:r w:rsidR="00961E65" w:rsidRPr="000E3106">
        <w:rPr>
          <w:sz w:val="24"/>
          <w:szCs w:val="24"/>
        </w:rPr>
        <w:t>УЗИ</w:t>
      </w:r>
      <w:r w:rsidR="00961E65">
        <w:rPr>
          <w:sz w:val="24"/>
          <w:szCs w:val="24"/>
        </w:rPr>
        <w:t>)</w:t>
      </w:r>
      <w:r w:rsidR="00961E65" w:rsidRPr="000E3106">
        <w:rPr>
          <w:sz w:val="24"/>
          <w:szCs w:val="24"/>
        </w:rPr>
        <w:t xml:space="preserve"> </w:t>
      </w:r>
      <w:r w:rsidR="00961E65">
        <w:rPr>
          <w:sz w:val="24"/>
          <w:szCs w:val="24"/>
        </w:rPr>
        <w:t xml:space="preserve">органов брюшной полости, мочевыводящих путей, </w:t>
      </w:r>
      <w:r w:rsidR="00961E65" w:rsidRPr="000E3106">
        <w:rPr>
          <w:sz w:val="24"/>
          <w:szCs w:val="24"/>
        </w:rPr>
        <w:t xml:space="preserve">забрюшинного пространства, </w:t>
      </w:r>
      <w:r w:rsidR="00961E65">
        <w:rPr>
          <w:sz w:val="24"/>
          <w:szCs w:val="24"/>
        </w:rPr>
        <w:t xml:space="preserve">органов </w:t>
      </w:r>
      <w:r w:rsidR="00961E65" w:rsidRPr="000E3106">
        <w:rPr>
          <w:sz w:val="24"/>
          <w:szCs w:val="24"/>
        </w:rPr>
        <w:t xml:space="preserve">малого таза, суставов </w:t>
      </w:r>
      <w:r w:rsidR="00961E65">
        <w:rPr>
          <w:sz w:val="24"/>
          <w:szCs w:val="24"/>
        </w:rPr>
        <w:t>(</w:t>
      </w:r>
      <w:r w:rsidR="00961E65" w:rsidRPr="000E3106">
        <w:rPr>
          <w:sz w:val="24"/>
          <w:szCs w:val="24"/>
        </w:rPr>
        <w:t>при наличии гемартрозов</w:t>
      </w:r>
      <w:r w:rsidR="00961E65">
        <w:rPr>
          <w:sz w:val="24"/>
          <w:szCs w:val="24"/>
        </w:rPr>
        <w:t>);</w:t>
      </w:r>
      <w:r w:rsidR="00961E65" w:rsidRPr="000E3106">
        <w:rPr>
          <w:sz w:val="24"/>
          <w:szCs w:val="24"/>
        </w:rPr>
        <w:t xml:space="preserve"> </w:t>
      </w:r>
      <w:r w:rsidR="00961E65">
        <w:rPr>
          <w:sz w:val="24"/>
          <w:szCs w:val="24"/>
        </w:rPr>
        <w:t xml:space="preserve">рентгенологическое исследование органов грудной клетки, суставов; компьютерная томография (КТ) </w:t>
      </w:r>
      <w:r w:rsidR="00961E65" w:rsidRPr="000E3106">
        <w:rPr>
          <w:sz w:val="24"/>
          <w:szCs w:val="24"/>
        </w:rPr>
        <w:t>органов грудной клетки, головного мозга</w:t>
      </w:r>
      <w:r w:rsidR="00961E65">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sidR="00961E65">
        <w:rPr>
          <w:sz w:val="24"/>
          <w:szCs w:val="24"/>
        </w:rPr>
        <w:fldChar w:fldCharType="begin" w:fldLock="1"/>
      </w:r>
      <w:r w:rsidR="004D5DAB">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rsidR="00961E65">
        <w:rPr>
          <w:sz w:val="24"/>
          <w:szCs w:val="24"/>
        </w:rPr>
        <w:fldChar w:fldCharType="separate"/>
      </w:r>
      <w:r w:rsidR="003E166B">
        <w:rPr>
          <w:noProof/>
          <w:sz w:val="24"/>
          <w:szCs w:val="24"/>
        </w:rPr>
        <w:t>[103,104</w:t>
      </w:r>
      <w:r w:rsidR="00AE5EE5" w:rsidRPr="00AE5EE5">
        <w:rPr>
          <w:noProof/>
          <w:sz w:val="24"/>
          <w:szCs w:val="24"/>
        </w:rPr>
        <w:t>]</w:t>
      </w:r>
      <w:r w:rsidR="00961E65">
        <w:rPr>
          <w:sz w:val="24"/>
          <w:szCs w:val="24"/>
        </w:rPr>
        <w:fldChar w:fldCharType="end"/>
      </w:r>
      <w:r w:rsidR="00961E65">
        <w:rPr>
          <w:sz w:val="24"/>
          <w:szCs w:val="24"/>
        </w:rPr>
        <w:t>.</w:t>
      </w:r>
    </w:p>
    <w:p w14:paraId="6034CA2A" w14:textId="77777777" w:rsidR="00961E65" w:rsidRPr="000E3106" w:rsidRDefault="00961E65" w:rsidP="00961E65">
      <w:pPr>
        <w:pStyle w:val="aff5"/>
        <w:contextualSpacing/>
        <w:rPr>
          <w:sz w:val="24"/>
          <w:szCs w:val="24"/>
        </w:rPr>
      </w:pPr>
    </w:p>
    <w:p w14:paraId="643CA358" w14:textId="77777777" w:rsidR="00961E65" w:rsidRPr="00777FF8" w:rsidRDefault="00961E65" w:rsidP="00961E65">
      <w:pPr>
        <w:pStyle w:val="afd"/>
        <w:spacing w:beforeAutospacing="0" w:afterAutospacing="0" w:line="360" w:lineRule="auto"/>
        <w:rPr>
          <w:i/>
          <w:iCs/>
          <w:u w:val="single"/>
        </w:rPr>
      </w:pPr>
      <w:r w:rsidRPr="00777FF8">
        <w:rPr>
          <w:i/>
          <w:iCs/>
          <w:u w:val="single"/>
        </w:rPr>
        <w:t>Медикаментозная терапия.</w:t>
      </w:r>
    </w:p>
    <w:p w14:paraId="05534B00" w14:textId="05664AFA" w:rsidR="00961E65" w:rsidRPr="00B4216D" w:rsidRDefault="00961E65" w:rsidP="002406F6">
      <w:pPr>
        <w:ind w:firstLine="709"/>
        <w:rPr>
          <w:color w:val="FF0000"/>
          <w:u w:val="single"/>
        </w:rPr>
      </w:pPr>
      <w:r w:rsidRPr="0063029A">
        <w:rPr>
          <w:u w:val="single"/>
        </w:rPr>
        <w:t>Геморрагические осложнения при проведении антикоагулянтной терапии</w:t>
      </w:r>
      <w:r w:rsidR="00B4216D">
        <w:rPr>
          <w:color w:val="FF0000"/>
          <w:u w:val="single"/>
        </w:rPr>
        <w:t xml:space="preserve"> </w:t>
      </w:r>
    </w:p>
    <w:p w14:paraId="67710548" w14:textId="4FE2610E" w:rsidR="00961E65" w:rsidRPr="00C731E3" w:rsidRDefault="00961E65" w:rsidP="002406F6">
      <w:pPr>
        <w:ind w:firstLine="709"/>
      </w:pPr>
      <w:r w:rsidRPr="00C731E3">
        <w:t xml:space="preserve">Тяжелые </w:t>
      </w:r>
      <w:r w:rsidRPr="005600F6">
        <w:t xml:space="preserve">геморрагические осложнения при проведении антикоагулянтной терапии </w:t>
      </w:r>
      <w:r w:rsidRPr="00C731E3">
        <w:t>диктуют необходимость применения антидотов</w:t>
      </w:r>
      <w:r>
        <w:t xml:space="preserve"> </w:t>
      </w:r>
      <w:r>
        <w:fldChar w:fldCharType="begin" w:fldLock="1"/>
      </w:r>
      <w:r w:rsidR="004D5DAB">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sidR="003E166B">
        <w:rPr>
          <w:noProof/>
        </w:rPr>
        <w:t>[103</w:t>
      </w:r>
      <w:r w:rsidR="00AE5EE5" w:rsidRPr="00AE5EE5">
        <w:rPr>
          <w:noProof/>
        </w:rPr>
        <w:t>]</w:t>
      </w:r>
      <w:r>
        <w:fldChar w:fldCharType="end"/>
      </w:r>
      <w:r w:rsidRPr="00C731E3">
        <w:t>. При передозировке гепаринов в качестве антидота используют протамина сульфат: 1 мг его нейтрализует 80</w:t>
      </w:r>
      <w:r w:rsidRPr="00C731E3">
        <w:rPr>
          <w:i/>
        </w:rPr>
        <w:t>—</w:t>
      </w:r>
      <w:r>
        <w:t>120 Е</w:t>
      </w:r>
      <w:r w:rsidRPr="00C731E3">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rPr>
        <w:t>—</w:t>
      </w:r>
      <w:r w:rsidRPr="00C731E3">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rPr>
        <w:t>—</w:t>
      </w:r>
      <w:r w:rsidRPr="00C731E3">
        <w:t>30 мг протамина сульфата.</w:t>
      </w:r>
    </w:p>
    <w:p w14:paraId="75E48387" w14:textId="77777777" w:rsidR="00961E65" w:rsidRDefault="00961E65" w:rsidP="002406F6">
      <w:pPr>
        <w:ind w:firstLine="709"/>
      </w:pPr>
      <w:r w:rsidRPr="00C731E3">
        <w:t>При передозировке варфарина и значительном увеличении МНО (больше 3,5</w:t>
      </w:r>
      <w:r w:rsidRPr="00C731E3">
        <w:rPr>
          <w:i/>
        </w:rPr>
        <w:t>—</w:t>
      </w:r>
      <w:r w:rsidRPr="00C731E3">
        <w:t>4) без геморрагических проявлений корректируют дозу варфарина. Назначают препараты витамина К</w:t>
      </w:r>
      <w:r w:rsidRPr="00C731E3">
        <w:rPr>
          <w:vertAlign w:val="subscript"/>
        </w:rPr>
        <w:t>1</w:t>
      </w:r>
      <w:r w:rsidRPr="00C731E3">
        <w:t>.</w:t>
      </w:r>
      <w:r>
        <w:t xml:space="preserve"> </w:t>
      </w:r>
      <w:r w:rsidRPr="00C731E3">
        <w:t>Для купирования геморрагического синдрома при передозировке варфарина используют концентрат</w:t>
      </w:r>
      <w:r>
        <w:t>ы</w:t>
      </w:r>
      <w:r w:rsidRPr="00C731E3">
        <w:t xml:space="preserve"> факторов </w:t>
      </w:r>
      <w:r>
        <w:t xml:space="preserve">протромбинового комплекса (концентрат </w:t>
      </w:r>
      <w:r>
        <w:rPr>
          <w:lang w:val="en-US"/>
        </w:rPr>
        <w:t>II</w:t>
      </w:r>
      <w:r w:rsidRPr="00084FAC">
        <w:t>+</w:t>
      </w:r>
      <w:r>
        <w:rPr>
          <w:lang w:val="en-US"/>
        </w:rPr>
        <w:t>IX</w:t>
      </w:r>
      <w:r w:rsidRPr="00084FAC">
        <w:t>+</w:t>
      </w:r>
      <w:r>
        <w:rPr>
          <w:lang w:val="en-US"/>
        </w:rPr>
        <w:t>X</w:t>
      </w:r>
      <w:r>
        <w:t xml:space="preserve"> или </w:t>
      </w:r>
      <w:r>
        <w:lastRenderedPageBreak/>
        <w:t xml:space="preserve">концентрат </w:t>
      </w:r>
      <w:r>
        <w:rPr>
          <w:lang w:val="en-US"/>
        </w:rPr>
        <w:t>II</w:t>
      </w:r>
      <w:r w:rsidRPr="00084FAC">
        <w:t>+</w:t>
      </w:r>
      <w:r>
        <w:rPr>
          <w:lang w:val="en-US"/>
        </w:rPr>
        <w:t>VIIa</w:t>
      </w:r>
      <w:r w:rsidRPr="00084FAC">
        <w:t>+</w:t>
      </w:r>
      <w:r>
        <w:rPr>
          <w:lang w:val="en-US"/>
        </w:rPr>
        <w:t>IX</w:t>
      </w:r>
      <w:r w:rsidRPr="00084FAC">
        <w:t>+</w:t>
      </w:r>
      <w:r>
        <w:rPr>
          <w:lang w:val="en-US"/>
        </w:rPr>
        <w:t>X</w:t>
      </w:r>
      <w:r w:rsidRPr="00084FAC">
        <w:t>)</w:t>
      </w:r>
      <w:r>
        <w:t>, которые</w:t>
      </w:r>
      <w:r w:rsidRPr="00C731E3">
        <w:t xml:space="preserve"> вводят в/в в дозе </w:t>
      </w:r>
      <w:r>
        <w:t>20-50 МЕ/кг массы тела пациента</w:t>
      </w:r>
      <w:r w:rsidRPr="00C731E3">
        <w:t xml:space="preserve">. Альтернативой введения </w:t>
      </w:r>
      <w:r>
        <w:t>концентратов факторов протромбинового комплекса</w:t>
      </w:r>
      <w:r w:rsidRPr="00C731E3">
        <w:t xml:space="preserve"> является </w:t>
      </w:r>
      <w:r>
        <w:t>свежезамороженная плазма (</w:t>
      </w:r>
      <w:r w:rsidRPr="00C731E3">
        <w:t>СЗП</w:t>
      </w:r>
      <w:r>
        <w:t>)</w:t>
      </w:r>
      <w:r w:rsidRPr="00C731E3">
        <w:t xml:space="preserve"> в дозе 20</w:t>
      </w:r>
      <w:r w:rsidRPr="00C731E3">
        <w:rPr>
          <w:i/>
        </w:rPr>
        <w:t>—</w:t>
      </w:r>
      <w:r w:rsidRPr="00C731E3">
        <w:t>25 мл</w:t>
      </w:r>
      <w:r>
        <w:t>/</w:t>
      </w:r>
      <w:r w:rsidRPr="00C731E3">
        <w:t>кг массы тела. При тяжелых кровотечениях СЗП можно вводить в дозе 30</w:t>
      </w:r>
      <w:r w:rsidRPr="00C731E3">
        <w:rPr>
          <w:i/>
        </w:rPr>
        <w:t>—</w:t>
      </w:r>
      <w:r w:rsidRPr="00C731E3">
        <w:t xml:space="preserve">45 мл на кг массы тела. </w:t>
      </w:r>
      <w:r>
        <w:t>Для купирования геморрагического синдрома в некоторых случаях и</w:t>
      </w:r>
      <w:r w:rsidRPr="00C731E3">
        <w:t>спользуют также и эптаког альфа (активированный).</w:t>
      </w:r>
    </w:p>
    <w:p w14:paraId="5A96D338" w14:textId="77777777" w:rsidR="00961E65" w:rsidRDefault="00961E65" w:rsidP="002406F6">
      <w:pPr>
        <w:ind w:firstLine="709"/>
      </w:pPr>
      <w:r>
        <w:t xml:space="preserve">При передозировке прямых ингибиторов фактора свертывания крови </w:t>
      </w:r>
      <w:r>
        <w:rPr>
          <w:lang w:val="en-US"/>
        </w:rPr>
        <w:t>Xa</w:t>
      </w:r>
      <w: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6731EAE0" w14:textId="77777777" w:rsidR="00961E65" w:rsidRDefault="00961E65" w:rsidP="002406F6">
      <w:pPr>
        <w:ind w:firstLine="709"/>
      </w:pPr>
      <w:r>
        <w:t xml:space="preserve">Антидот дабигатрана этексилата – </w:t>
      </w:r>
      <w:r w:rsidRPr="009F787D">
        <w:t>идаруцизумаб</w:t>
      </w:r>
      <w:r>
        <w:t>: вводится по 2,5 мг в/в дважды с интервалом в 15 мин.</w:t>
      </w:r>
    </w:p>
    <w:p w14:paraId="010C83EC" w14:textId="77777777" w:rsidR="00961E65" w:rsidRPr="00C731E3" w:rsidRDefault="00961E65" w:rsidP="002406F6">
      <w:pPr>
        <w:ind w:firstLine="709"/>
      </w:pPr>
      <w:r>
        <w:t xml:space="preserve">Разработан универсальный антидот для всех ПОАК и гепаринов – </w:t>
      </w:r>
      <w:r w:rsidRPr="009F787D">
        <w:t>цирапарантаг</w:t>
      </w:r>
      <w:r>
        <w:t xml:space="preserve"> – вводится однократно 100,0 мг в/в.</w:t>
      </w:r>
    </w:p>
    <w:p w14:paraId="582DA177" w14:textId="77777777" w:rsidR="00961E65" w:rsidRDefault="00961E65" w:rsidP="002406F6">
      <w:pPr>
        <w:ind w:firstLine="709"/>
      </w:pPr>
      <w:r w:rsidRPr="00C731E3">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t>у каждого конкретного больного.</w:t>
      </w:r>
    </w:p>
    <w:p w14:paraId="69983CED" w14:textId="6571746E" w:rsidR="00961E65" w:rsidRPr="005600F6" w:rsidRDefault="00961E65" w:rsidP="002406F6">
      <w:pPr>
        <w:ind w:firstLine="709"/>
        <w:rPr>
          <w:u w:val="single"/>
        </w:rPr>
      </w:pPr>
      <w:r w:rsidRPr="0063029A">
        <w:rPr>
          <w:u w:val="single"/>
        </w:rPr>
        <w:t xml:space="preserve">Геморрагический синдром у пациентов с </w:t>
      </w:r>
      <w:r w:rsidR="0063029A" w:rsidRPr="0063029A">
        <w:rPr>
          <w:u w:val="single"/>
        </w:rPr>
        <w:t>лейкозами</w:t>
      </w:r>
      <w:r w:rsidRPr="0063029A">
        <w:rPr>
          <w:u w:val="single"/>
        </w:rPr>
        <w:t xml:space="preserve"> в экстренных ситуациях</w:t>
      </w:r>
    </w:p>
    <w:p w14:paraId="10664E94" w14:textId="1468568D" w:rsidR="00961E65" w:rsidRDefault="00961E65" w:rsidP="002406F6">
      <w:pPr>
        <w:ind w:firstLine="709"/>
      </w:pPr>
      <w: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fldChar w:fldCharType="begin" w:fldLock="1"/>
      </w:r>
      <w:r w:rsidR="004D5DAB">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4]","plainTextFormattedCitation":"[102,104]","previouslyFormattedCitation":"[102,104]"},"properties":{"noteIndex":0},"schema":"https://github.com/citation-style-language/schema/raw/master/csl-citation.json"}</w:instrText>
      </w:r>
      <w:r>
        <w:fldChar w:fldCharType="separate"/>
      </w:r>
      <w:r w:rsidR="003E166B">
        <w:rPr>
          <w:noProof/>
        </w:rPr>
        <w:t>[103,105</w:t>
      </w:r>
      <w:r w:rsidR="00AE5EE5" w:rsidRPr="00AE5EE5">
        <w:rPr>
          <w:noProof/>
        </w:rPr>
        <w:t>]</w:t>
      </w:r>
      <w:r>
        <w:fldChar w:fldCharType="end"/>
      </w:r>
      <w:r>
        <w:t>:</w:t>
      </w:r>
    </w:p>
    <w:p w14:paraId="3FE14E9F"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4191EED9" w14:textId="77777777" w:rsidR="00961E65" w:rsidRDefault="00961E65" w:rsidP="00CC254E">
      <w:pPr>
        <w:pStyle w:val="aff"/>
        <w:numPr>
          <w:ilvl w:val="2"/>
          <w:numId w:val="64"/>
        </w:numPr>
        <w:contextualSpacing w:val="0"/>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1684C071"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7DD77F12" w14:textId="77777777" w:rsidR="00961E65" w:rsidRPr="00CD2AC0" w:rsidRDefault="00961E65" w:rsidP="00961E65">
      <w:pPr>
        <w:pStyle w:val="aff"/>
        <w:ind w:left="1396"/>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4F32D571"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6C332C49"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СЗП;</w:t>
      </w:r>
    </w:p>
    <w:p w14:paraId="0236DD5E"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криопреципитат;</w:t>
      </w:r>
    </w:p>
    <w:p w14:paraId="0DD7018B"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концентрат нативной плазмы;</w:t>
      </w:r>
    </w:p>
    <w:p w14:paraId="0C62F34A" w14:textId="77777777" w:rsidR="00961E65" w:rsidRPr="00522573"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тромбоконцентрат.</w:t>
      </w:r>
    </w:p>
    <w:p w14:paraId="4B1C146E"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lastRenderedPageBreak/>
        <w:t>При дефиците факторов свертывания крови проводятся инфузии препаратов:</w:t>
      </w:r>
    </w:p>
    <w:p w14:paraId="0F48A2CB" w14:textId="77777777"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709A0F9F" w14:textId="46C18145" w:rsidR="00961E65" w:rsidRDefault="00961E65" w:rsidP="00CC254E">
      <w:pPr>
        <w:pStyle w:val="aff"/>
        <w:numPr>
          <w:ilvl w:val="2"/>
          <w:numId w:val="64"/>
        </w:numPr>
        <w:contextualSpacing w:val="0"/>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xml:space="preserve">), октоког альфа, мороктоког альфа, симоктоког альфа, туроктоког, эптаког альфа (активированный), </w:t>
      </w:r>
      <w:r w:rsidRPr="0063029A">
        <w:rPr>
          <w:rFonts w:eastAsia="Times New Roman"/>
          <w:szCs w:val="24"/>
          <w:lang w:eastAsia="ru-RU"/>
        </w:rPr>
        <w:t>АИКК</w:t>
      </w:r>
      <w:r w:rsidR="0063029A">
        <w:rPr>
          <w:rFonts w:eastAsia="Times New Roman"/>
          <w:szCs w:val="24"/>
          <w:lang w:eastAsia="ru-RU"/>
        </w:rPr>
        <w:t>;</w:t>
      </w:r>
    </w:p>
    <w:p w14:paraId="61564AB5" w14:textId="0F77A32E" w:rsidR="0063029A" w:rsidRPr="00EB0207" w:rsidRDefault="00961E65" w:rsidP="0063029A">
      <w:pPr>
        <w:pStyle w:val="aff"/>
        <w:numPr>
          <w:ilvl w:val="2"/>
          <w:numId w:val="64"/>
        </w:numPr>
        <w:contextualSpacing w:val="0"/>
        <w:rPr>
          <w:rFonts w:eastAsia="Times New Roman"/>
          <w:strike/>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xml:space="preserve">, нонаког альфа, эптаког альфа (активированный), </w:t>
      </w:r>
      <w:r w:rsidRPr="0063029A">
        <w:rPr>
          <w:rFonts w:eastAsia="Times New Roman"/>
          <w:szCs w:val="24"/>
          <w:lang w:eastAsia="ru-RU"/>
        </w:rPr>
        <w:t>АИКК</w:t>
      </w:r>
      <w:r w:rsidR="0063029A">
        <w:rPr>
          <w:rFonts w:eastAsia="Times New Roman"/>
          <w:szCs w:val="24"/>
          <w:lang w:eastAsia="ru-RU"/>
        </w:rPr>
        <w:t>.</w:t>
      </w:r>
    </w:p>
    <w:p w14:paraId="1F680001" w14:textId="77777777" w:rsidR="00961E65" w:rsidRDefault="00961E65" w:rsidP="00CC254E">
      <w:pPr>
        <w:pStyle w:val="aff"/>
        <w:numPr>
          <w:ilvl w:val="1"/>
          <w:numId w:val="64"/>
        </w:numPr>
        <w:ind w:left="1437"/>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73D4F45C" w14:textId="77777777" w:rsidR="00961E65" w:rsidRDefault="00961E65" w:rsidP="00961E65">
      <w:pPr>
        <w:pStyle w:val="afd"/>
        <w:spacing w:beforeAutospacing="0" w:afterAutospacing="0" w:line="360" w:lineRule="auto"/>
        <w:rPr>
          <w:i/>
          <w:iCs/>
          <w:u w:val="single"/>
        </w:rPr>
      </w:pPr>
    </w:p>
    <w:p w14:paraId="4BAF70FF" w14:textId="77777777" w:rsidR="00961E65" w:rsidRPr="00347B9A" w:rsidRDefault="00961E65" w:rsidP="00961E65">
      <w:pPr>
        <w:pStyle w:val="afd"/>
        <w:spacing w:beforeAutospacing="0" w:afterAutospacing="0" w:line="360" w:lineRule="auto"/>
        <w:rPr>
          <w:i/>
          <w:iCs/>
          <w:u w:val="single"/>
        </w:rPr>
      </w:pPr>
      <w:r w:rsidRPr="00347B9A">
        <w:rPr>
          <w:i/>
          <w:iCs/>
          <w:u w:val="single"/>
        </w:rPr>
        <w:t>Особенности диагностики и лечения геморрагического синдрома при отдельных гематологических заболеваниях.</w:t>
      </w:r>
    </w:p>
    <w:p w14:paraId="248EBEFB" w14:textId="18714AD0" w:rsidR="00961E65" w:rsidRPr="00EB0207" w:rsidRDefault="00961E65" w:rsidP="002406F6">
      <w:pPr>
        <w:ind w:firstLine="709"/>
        <w:rPr>
          <w:strike/>
          <w:u w:val="single"/>
        </w:rPr>
      </w:pPr>
      <w:r w:rsidRPr="00347B9A">
        <w:rPr>
          <w:u w:val="single"/>
        </w:rPr>
        <w:t>Особенности лечения геморрагического синдрома при острых лейкозах</w:t>
      </w:r>
    </w:p>
    <w:p w14:paraId="13415C95" w14:textId="4D4FCAB4" w:rsidR="00961E65" w:rsidRPr="00EB0207" w:rsidRDefault="00961E65" w:rsidP="002406F6">
      <w:pPr>
        <w:ind w:firstLine="709"/>
        <w:rPr>
          <w:strike/>
        </w:rPr>
      </w:pPr>
      <w:r w:rsidRPr="00347B9A">
        <w:t xml:space="preserve">Тромбоцитопения при острых лейкозах является одним из симптомов костно-мозговой недостаточности, и в 10-30% случаев выявляется в дебюте заболевания. Проявлением дисплазии в мегакариоцитарном ростке является обнаружение в анализе крови макроформ тромбоцитов, поэтому геморрагический синдром может развиваться при умеренной тромбоцитопении в связи с наличием функциональной неполноценности тромбоцитов. При развитии аллосенсибилизации целесообразно проведение 4-10 сеансов лечебного плазмафереза для повышения эффективности трансфузий концентратов тромбоцитов. </w:t>
      </w:r>
    </w:p>
    <w:p w14:paraId="4D8978D9" w14:textId="43924C24" w:rsidR="00961E65" w:rsidRPr="00347B9A" w:rsidRDefault="00961E65" w:rsidP="002406F6">
      <w:pPr>
        <w:ind w:firstLine="709"/>
      </w:pPr>
      <w:r w:rsidRPr="00347B9A">
        <w:rPr>
          <w:u w:val="single"/>
        </w:rPr>
        <w:t>Особенности диагностики и лечения геморрагического синдрома при меноррагиях, внутричерепных кровоизлияниях и кровоизлияниях в ЦНС</w:t>
      </w:r>
      <w:r w:rsidRPr="00347B9A">
        <w:t xml:space="preserve"> приведены в соответствующих </w:t>
      </w:r>
      <w:r w:rsidR="003E50FD">
        <w:t xml:space="preserve">разделах 7.2, 7.3, </w:t>
      </w:r>
      <w:r w:rsidR="0037454A">
        <w:t xml:space="preserve">7.1 </w:t>
      </w:r>
      <w:r w:rsidRPr="00347B9A">
        <w:t>по сопроводительной терапии</w:t>
      </w:r>
      <w:r w:rsidR="0037454A">
        <w:t xml:space="preserve"> при лечениии лейкоза.</w:t>
      </w:r>
    </w:p>
    <w:p w14:paraId="6AA77912" w14:textId="4A5F90D5" w:rsidR="004D5DAB" w:rsidRPr="00751ECD" w:rsidRDefault="007305C7" w:rsidP="004D5DAB">
      <w:pPr>
        <w:pStyle w:val="2"/>
        <w:rPr>
          <w:lang w:val="ru-RU"/>
        </w:rPr>
      </w:pPr>
      <w:bookmarkStart w:id="97" w:name="_Toc64624787"/>
      <w:r>
        <w:rPr>
          <w:lang w:val="ru-RU"/>
        </w:rPr>
        <w:t>7.2</w:t>
      </w:r>
      <w:r w:rsidR="004D5DAB">
        <w:rPr>
          <w:lang w:val="ru-RU"/>
        </w:rPr>
        <w:t xml:space="preserve"> </w:t>
      </w:r>
      <w:r w:rsidR="00EB0207" w:rsidRPr="00751ECD">
        <w:rPr>
          <w:lang w:val="ru-RU"/>
        </w:rPr>
        <w:t>Профилактика и</w:t>
      </w:r>
      <w:r w:rsidR="00EB0207">
        <w:rPr>
          <w:lang w:val="ru-RU"/>
        </w:rPr>
        <w:t xml:space="preserve"> л</w:t>
      </w:r>
      <w:r w:rsidR="004D5DAB" w:rsidRPr="00611EC1">
        <w:t xml:space="preserve">ечение меноррагий </w:t>
      </w:r>
      <w:r w:rsidR="004D5DAB" w:rsidRPr="00751ECD">
        <w:t>у пациенток</w:t>
      </w:r>
      <w:r w:rsidR="004D5DAB" w:rsidRPr="0037454A">
        <w:t xml:space="preserve"> </w:t>
      </w:r>
      <w:bookmarkEnd w:id="97"/>
      <w:r w:rsidR="00751ECD">
        <w:rPr>
          <w:lang w:val="ru-RU"/>
        </w:rPr>
        <w:t>с лейкозом.</w:t>
      </w:r>
    </w:p>
    <w:p w14:paraId="35DC91CA" w14:textId="77777777" w:rsidR="004D5DAB" w:rsidRPr="00611EC1" w:rsidRDefault="004D5DAB" w:rsidP="004D5DAB">
      <w:pPr>
        <w:ind w:firstLine="709"/>
        <w:rPr>
          <w:color w:val="000000"/>
        </w:rPr>
      </w:pPr>
    </w:p>
    <w:p w14:paraId="69D1BB96" w14:textId="367E61F4" w:rsidR="004D5DAB" w:rsidRPr="00611EC1" w:rsidRDefault="004D5DAB" w:rsidP="004D5DAB">
      <w:pPr>
        <w:ind w:firstLine="709"/>
        <w:rPr>
          <w:color w:val="000000"/>
        </w:rPr>
      </w:pPr>
      <w:r w:rsidRPr="00611EC1">
        <w:rPr>
          <w:color w:val="000000"/>
        </w:rPr>
        <w:t xml:space="preserve">Аномальные маточные кровотечения (АМК) — распространенная патология </w:t>
      </w:r>
      <w:r w:rsidRPr="00611EC1">
        <w:t xml:space="preserve">у женщин с </w:t>
      </w:r>
      <w:r w:rsidR="00B4216D" w:rsidRPr="00751ECD">
        <w:t>лейкозами</w:t>
      </w:r>
      <w:r w:rsidRPr="00611EC1">
        <w:rPr>
          <w:color w:val="000000"/>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w:t>
      </w:r>
      <w:r w:rsidRPr="00611EC1">
        <w:rPr>
          <w:color w:val="000000"/>
        </w:rPr>
        <w:lastRenderedPageBreak/>
        <w:t xml:space="preserve">Частота встречаемости АМК </w:t>
      </w:r>
      <w:r w:rsidRPr="00611EC1">
        <w:t>в общей популяции</w:t>
      </w:r>
      <w:r w:rsidRPr="00611EC1">
        <w:rPr>
          <w:color w:val="FF0000"/>
        </w:rPr>
        <w:t xml:space="preserve"> </w:t>
      </w:r>
      <w:r w:rsidRPr="00611EC1">
        <w:t>женщин</w:t>
      </w:r>
      <w:r w:rsidRPr="00611EC1">
        <w:rPr>
          <w:color w:val="FF0000"/>
        </w:rPr>
        <w:t xml:space="preserve"> </w:t>
      </w:r>
      <w:r w:rsidRPr="00611EC1">
        <w:rPr>
          <w:color w:val="000000"/>
        </w:rPr>
        <w:t>варьирует от 14 до 30%, частота у пациенток с гематологическими заболеваниями неизвестна.</w:t>
      </w:r>
    </w:p>
    <w:p w14:paraId="2E165517" w14:textId="673E1A1F" w:rsidR="004D5DAB" w:rsidRPr="00611EC1" w:rsidRDefault="004D5DAB" w:rsidP="004D5DAB">
      <w:pPr>
        <w:ind w:firstLine="709"/>
        <w:rPr>
          <w:color w:val="000000"/>
        </w:rPr>
      </w:pPr>
      <w:r w:rsidRPr="00611EC1">
        <w:t xml:space="preserve">Основные причины АМК </w:t>
      </w:r>
      <w:r w:rsidR="002D20EF">
        <w:t xml:space="preserve">при лейкозе </w:t>
      </w:r>
      <w:r>
        <w:fldChar w:fldCharType="begin" w:fldLock="1"/>
      </w:r>
      <w:r w:rsidR="00383DB7">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plainTextFormattedCitation":"[105]","previouslyFormattedCitation":"[105]"},"properties":{"noteIndex":0},"schema":"https://github.com/citation-style-language/schema/raw/master/csl-citation.json"}</w:instrText>
      </w:r>
      <w:r>
        <w:fldChar w:fldCharType="separate"/>
      </w:r>
      <w:r w:rsidR="003E166B">
        <w:rPr>
          <w:noProof/>
        </w:rPr>
        <w:t>[106</w:t>
      </w:r>
      <w:r w:rsidRPr="004D5DAB">
        <w:rPr>
          <w:noProof/>
        </w:rPr>
        <w:t>]</w:t>
      </w:r>
      <w:r>
        <w:fldChar w:fldCharType="end"/>
      </w:r>
      <w:r w:rsidRPr="00611EC1">
        <w:t>:</w:t>
      </w:r>
    </w:p>
    <w:p w14:paraId="29CB26E7" w14:textId="77777777" w:rsidR="004D5DAB" w:rsidRPr="00611EC1" w:rsidRDefault="004D5DAB" w:rsidP="00CC254E">
      <w:pPr>
        <w:pStyle w:val="aff"/>
        <w:numPr>
          <w:ilvl w:val="0"/>
          <w:numId w:val="67"/>
        </w:numPr>
        <w:rPr>
          <w:rFonts w:cs="Times New Roman"/>
          <w:szCs w:val="24"/>
        </w:rPr>
      </w:pPr>
      <w:r w:rsidRPr="00611EC1">
        <w:rPr>
          <w:rFonts w:cs="Times New Roman"/>
          <w:szCs w:val="24"/>
        </w:rPr>
        <w:t>Экстрагенитальная патология: врожденные или приобретенные нарушения гемостаза, тромбоцитопении.</w:t>
      </w:r>
    </w:p>
    <w:p w14:paraId="71A033B2" w14:textId="2B16FA89" w:rsidR="004D5DAB" w:rsidRPr="002D20EF" w:rsidRDefault="004D5DAB" w:rsidP="002D20EF">
      <w:pPr>
        <w:pStyle w:val="aff"/>
        <w:numPr>
          <w:ilvl w:val="0"/>
          <w:numId w:val="67"/>
        </w:numPr>
        <w:rPr>
          <w:rFonts w:cs="Times New Roman"/>
          <w:szCs w:val="24"/>
          <w:shd w:val="clear" w:color="auto" w:fill="FFFFFF"/>
        </w:rPr>
      </w:pPr>
      <w:r w:rsidRPr="002D20EF">
        <w:rPr>
          <w:rFonts w:cs="Times New Roman"/>
          <w:szCs w:val="24"/>
        </w:rPr>
        <w:t>АМК в период диагностики и лечения лейкоза</w:t>
      </w:r>
      <w:r w:rsidR="002D20EF" w:rsidRPr="002D20EF">
        <w:rPr>
          <w:rFonts w:cs="Times New Roman"/>
          <w:szCs w:val="24"/>
        </w:rPr>
        <w:t xml:space="preserve">, </w:t>
      </w:r>
      <w:r w:rsidRPr="002D20EF">
        <w:rPr>
          <w:rFonts w:cs="Times New Roman"/>
          <w:szCs w:val="24"/>
        </w:rPr>
        <w:t>а так же  после самопроизвольных родов или оперативного родоразрешения на фоне лейкоза</w:t>
      </w:r>
      <w:r w:rsidR="00751ECD">
        <w:rPr>
          <w:rFonts w:cs="Times New Roman"/>
          <w:szCs w:val="24"/>
        </w:rPr>
        <w:t>.</w:t>
      </w:r>
    </w:p>
    <w:p w14:paraId="29EC3451" w14:textId="78DC4CE2" w:rsidR="004D5DAB" w:rsidRPr="00751ECD" w:rsidRDefault="004D5DAB" w:rsidP="00751ECD">
      <w:pPr>
        <w:pStyle w:val="aff"/>
        <w:numPr>
          <w:ilvl w:val="0"/>
          <w:numId w:val="67"/>
        </w:numPr>
        <w:rPr>
          <w:rFonts w:cs="Times New Roman"/>
          <w:color w:val="000000"/>
          <w:szCs w:val="24"/>
          <w:shd w:val="clear" w:color="auto" w:fill="FFFFFF"/>
        </w:rPr>
      </w:pPr>
      <w:r w:rsidRPr="00751ECD">
        <w:rPr>
          <w:rFonts w:cs="Times New Roman"/>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w:t>
      </w:r>
      <w:r w:rsidR="00751ECD" w:rsidRPr="00751ECD">
        <w:rPr>
          <w:rFonts w:cs="Times New Roman"/>
          <w:color w:val="000000"/>
          <w:szCs w:val="24"/>
          <w:shd w:val="clear" w:color="auto" w:fill="FFFFFF"/>
        </w:rPr>
        <w:t xml:space="preserve">выявленная </w:t>
      </w:r>
      <w:r w:rsidRPr="00751ECD">
        <w:rPr>
          <w:rFonts w:cs="Times New Roman"/>
          <w:color w:val="000000"/>
          <w:szCs w:val="24"/>
          <w:shd w:val="clear" w:color="auto" w:fill="FFFFFF"/>
        </w:rPr>
        <w:t xml:space="preserve">на фоне </w:t>
      </w:r>
      <w:r w:rsidR="00EB0207" w:rsidRPr="00751ECD">
        <w:rPr>
          <w:rFonts w:cs="Times New Roman"/>
          <w:szCs w:val="24"/>
          <w:shd w:val="clear" w:color="auto" w:fill="FFFFFF"/>
        </w:rPr>
        <w:t>лейкоза</w:t>
      </w:r>
      <w:r w:rsidRPr="00751ECD">
        <w:rPr>
          <w:rFonts w:cs="Times New Roman"/>
          <w:color w:val="000000"/>
          <w:szCs w:val="24"/>
          <w:shd w:val="clear" w:color="auto" w:fill="FFFFFF"/>
        </w:rPr>
        <w:t>).</w:t>
      </w:r>
    </w:p>
    <w:p w14:paraId="659FDC9E" w14:textId="77777777" w:rsidR="004D5DAB" w:rsidRDefault="004D5DAB" w:rsidP="004D5DAB">
      <w:pPr>
        <w:rPr>
          <w:b/>
        </w:rPr>
      </w:pPr>
    </w:p>
    <w:p w14:paraId="40DF8765" w14:textId="77777777" w:rsidR="004D5DAB" w:rsidRPr="00611EC1" w:rsidRDefault="004D5DAB" w:rsidP="004D5DAB">
      <w:pPr>
        <w:rPr>
          <w:color w:val="000000"/>
          <w:shd w:val="clear" w:color="auto" w:fill="FFFFFF"/>
        </w:rPr>
      </w:pPr>
      <w:r w:rsidRPr="00611EC1">
        <w:rPr>
          <w:b/>
        </w:rPr>
        <w:t xml:space="preserve">Диагностика </w:t>
      </w:r>
      <w:r w:rsidRPr="00611EC1">
        <w:rPr>
          <w:b/>
          <w:color w:val="000000"/>
          <w:shd w:val="clear" w:color="auto" w:fill="FFFFFF"/>
        </w:rPr>
        <w:t>маточных кровотечений</w:t>
      </w:r>
      <w:r w:rsidRPr="00611EC1">
        <w:rPr>
          <w:b/>
        </w:rPr>
        <w:t>.</w:t>
      </w:r>
    </w:p>
    <w:p w14:paraId="5A59FA0B" w14:textId="29019DD2" w:rsidR="004D5DAB" w:rsidRPr="00611EC1" w:rsidRDefault="004D5DAB" w:rsidP="004D5DAB">
      <w:pPr>
        <w:ind w:firstLine="709"/>
        <w:rPr>
          <w:color w:val="000000"/>
          <w:shd w:val="clear" w:color="auto" w:fill="FFFFFF"/>
        </w:rPr>
      </w:pPr>
      <w:r w:rsidRPr="00611EC1">
        <w:rPr>
          <w:color w:val="1E1E1E"/>
          <w:spacing w:val="2"/>
        </w:rPr>
        <w:t xml:space="preserve">АМК проявляются обильными, длительными (более 7 дней), иногда болезненными </w:t>
      </w:r>
      <w:r w:rsidRPr="00611EC1">
        <w:rPr>
          <w:spacing w:val="2"/>
        </w:rPr>
        <w:t>кровянистыми</w:t>
      </w:r>
      <w:r w:rsidRPr="00611EC1">
        <w:rPr>
          <w:color w:val="FF0000"/>
          <w:spacing w:val="2"/>
        </w:rPr>
        <w:t xml:space="preserve"> </w:t>
      </w:r>
      <w:r w:rsidRPr="00611EC1">
        <w:rPr>
          <w:color w:val="1E1E1E"/>
          <w:spacing w:val="2"/>
        </w:rPr>
        <w:t>выделениями из половых путей</w:t>
      </w:r>
      <w:r w:rsidRPr="00320220">
        <w:rPr>
          <w:color w:val="1E1E1E"/>
          <w:spacing w:val="2"/>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color w:val="1E1E1E"/>
          <w:spacing w:val="2"/>
        </w:rPr>
        <w:t>.</w:t>
      </w:r>
      <w:r w:rsidRPr="00611EC1">
        <w:t xml:space="preserve"> </w:t>
      </w:r>
    </w:p>
    <w:p w14:paraId="48DA555B" w14:textId="77777777" w:rsidR="004D5DAB" w:rsidRDefault="004D5DAB" w:rsidP="004D5DAB">
      <w:pPr>
        <w:shd w:val="clear" w:color="auto" w:fill="FFFFFF"/>
        <w:rPr>
          <w:b/>
          <w:bCs/>
          <w:color w:val="333333"/>
        </w:rPr>
      </w:pPr>
    </w:p>
    <w:p w14:paraId="7B096A55" w14:textId="77777777" w:rsidR="004D5DAB" w:rsidRPr="00611EC1" w:rsidRDefault="004D5DAB" w:rsidP="004D5DAB">
      <w:pPr>
        <w:shd w:val="clear" w:color="auto" w:fill="FFFFFF"/>
        <w:rPr>
          <w:i/>
          <w:color w:val="333333"/>
          <w:u w:val="single"/>
        </w:rPr>
      </w:pPr>
      <w:r w:rsidRPr="00611EC1">
        <w:rPr>
          <w:bCs/>
          <w:i/>
          <w:color w:val="333333"/>
          <w:u w:val="single"/>
        </w:rPr>
        <w:t xml:space="preserve">Обязательные методы </w:t>
      </w:r>
      <w:r w:rsidRPr="00611EC1">
        <w:rPr>
          <w:bCs/>
          <w:i/>
          <w:u w:val="single"/>
        </w:rPr>
        <w:t>первичного</w:t>
      </w:r>
      <w:r w:rsidRPr="00611EC1">
        <w:rPr>
          <w:bCs/>
          <w:i/>
          <w:color w:val="FF0000"/>
          <w:u w:val="single"/>
        </w:rPr>
        <w:t xml:space="preserve"> </w:t>
      </w:r>
      <w:r w:rsidRPr="00611EC1">
        <w:rPr>
          <w:bCs/>
          <w:i/>
          <w:color w:val="333333"/>
          <w:u w:val="single"/>
        </w:rPr>
        <w:t>обследования при АМК:</w:t>
      </w:r>
    </w:p>
    <w:p w14:paraId="33413CC2" w14:textId="77777777" w:rsidR="004D5DAB" w:rsidRPr="00611EC1" w:rsidRDefault="004D5DAB" w:rsidP="00CC254E">
      <w:pPr>
        <w:pStyle w:val="aff"/>
        <w:numPr>
          <w:ilvl w:val="0"/>
          <w:numId w:val="38"/>
        </w:numPr>
        <w:ind w:firstLine="709"/>
        <w:rPr>
          <w:rFonts w:cs="Times New Roman"/>
          <w:spacing w:val="2"/>
          <w:szCs w:val="24"/>
        </w:rPr>
      </w:pPr>
      <w:r w:rsidRPr="00611EC1">
        <w:rPr>
          <w:rFonts w:cs="Times New Roman"/>
          <w:color w:val="1E1E1E"/>
          <w:spacing w:val="2"/>
          <w:szCs w:val="24"/>
        </w:rPr>
        <w:t xml:space="preserve">Клинико-анамнестическое обследование (жалобы, анамнез, </w:t>
      </w:r>
      <w:r w:rsidRPr="00611EC1">
        <w:rPr>
          <w:rFonts w:cs="Times New Roman"/>
          <w:szCs w:val="24"/>
        </w:rPr>
        <w:t>прием (осмотр, консультация) врача-акушера-гинеколога первичный, повторный).</w:t>
      </w:r>
      <w:r w:rsidRPr="00611EC1">
        <w:rPr>
          <w:rFonts w:cs="Times New Roman"/>
          <w:spacing w:val="2"/>
          <w:szCs w:val="24"/>
        </w:rPr>
        <w:t xml:space="preserve"> </w:t>
      </w:r>
    </w:p>
    <w:p w14:paraId="68C4BE4F" w14:textId="77777777" w:rsidR="004D5DAB" w:rsidRPr="00611EC1" w:rsidRDefault="004D5DAB" w:rsidP="00CC254E">
      <w:pPr>
        <w:pStyle w:val="aff"/>
        <w:numPr>
          <w:ilvl w:val="0"/>
          <w:numId w:val="38"/>
        </w:numPr>
        <w:ind w:firstLine="709"/>
        <w:rPr>
          <w:rFonts w:cs="Times New Roman"/>
          <w:color w:val="000000"/>
          <w:szCs w:val="24"/>
          <w:shd w:val="clear" w:color="auto" w:fill="FFFFFF"/>
        </w:rPr>
      </w:pPr>
      <w:r w:rsidRPr="00611EC1">
        <w:rPr>
          <w:rFonts w:cs="Times New Roman"/>
          <w:color w:val="1E1E1E"/>
          <w:spacing w:val="2"/>
          <w:szCs w:val="24"/>
        </w:rPr>
        <w:t xml:space="preserve">Лабораторная диагностика: </w:t>
      </w:r>
    </w:p>
    <w:p w14:paraId="5EC5C2C0" w14:textId="77777777" w:rsidR="004D5DAB" w:rsidRPr="00611EC1" w:rsidRDefault="004D5DAB" w:rsidP="00CC254E">
      <w:pPr>
        <w:pStyle w:val="aff"/>
        <w:numPr>
          <w:ilvl w:val="0"/>
          <w:numId w:val="40"/>
        </w:numPr>
        <w:ind w:firstLine="709"/>
        <w:rPr>
          <w:rFonts w:cs="Times New Roman"/>
          <w:color w:val="000000"/>
          <w:szCs w:val="24"/>
          <w:shd w:val="clear" w:color="auto" w:fill="FFFFFF"/>
        </w:rPr>
      </w:pPr>
      <w:r w:rsidRPr="00611EC1">
        <w:rPr>
          <w:rFonts w:cs="Times New Roman"/>
          <w:color w:val="1E1E1E"/>
          <w:spacing w:val="2"/>
          <w:szCs w:val="24"/>
        </w:rPr>
        <w:t>клинический анализ крови (гемоглобин, тромбоциты</w:t>
      </w:r>
      <w:r w:rsidRPr="00611EC1">
        <w:rPr>
          <w:rFonts w:cs="Times New Roman"/>
          <w:color w:val="FF0000"/>
          <w:spacing w:val="2"/>
          <w:szCs w:val="24"/>
        </w:rPr>
        <w:t xml:space="preserve">, </w:t>
      </w:r>
      <w:r w:rsidRPr="00611EC1">
        <w:rPr>
          <w:rFonts w:cs="Times New Roman"/>
          <w:spacing w:val="2"/>
          <w:szCs w:val="24"/>
        </w:rPr>
        <w:t xml:space="preserve">в том числе и с подсчетом в мазке крови по Фонио,  </w:t>
      </w:r>
      <w:r w:rsidRPr="00611EC1">
        <w:rPr>
          <w:rFonts w:cs="Times New Roman"/>
          <w:color w:val="1E1E1E"/>
          <w:spacing w:val="2"/>
          <w:szCs w:val="24"/>
        </w:rPr>
        <w:t xml:space="preserve">лейкоциты с  лейкоцитарной формулой, СОЭ) </w:t>
      </w:r>
    </w:p>
    <w:p w14:paraId="63CD28B9" w14:textId="77777777" w:rsidR="004D5DAB" w:rsidRPr="00611EC1" w:rsidRDefault="004D5DAB" w:rsidP="00CC254E">
      <w:pPr>
        <w:pStyle w:val="aff"/>
        <w:numPr>
          <w:ilvl w:val="0"/>
          <w:numId w:val="40"/>
        </w:numPr>
        <w:ind w:firstLine="709"/>
        <w:rPr>
          <w:rFonts w:cs="Times New Roman"/>
          <w:szCs w:val="24"/>
          <w:shd w:val="clear" w:color="auto" w:fill="FFFFFF"/>
        </w:rPr>
      </w:pPr>
      <w:r w:rsidRPr="00611EC1">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50A02D67" w14:textId="77777777" w:rsidR="004D5DAB" w:rsidRPr="00611EC1" w:rsidRDefault="004D5DAB" w:rsidP="00CC254E">
      <w:pPr>
        <w:pStyle w:val="aff"/>
        <w:numPr>
          <w:ilvl w:val="0"/>
          <w:numId w:val="40"/>
        </w:numPr>
        <w:ind w:firstLine="709"/>
        <w:rPr>
          <w:rFonts w:cs="Times New Roman"/>
          <w:szCs w:val="24"/>
          <w:shd w:val="clear" w:color="auto" w:fill="FFFFFF"/>
        </w:rPr>
      </w:pPr>
      <w:r w:rsidRPr="00611EC1">
        <w:rPr>
          <w:rFonts w:cs="Times New Roman"/>
          <w:spacing w:val="2"/>
          <w:szCs w:val="24"/>
        </w:rPr>
        <w:t>развернутая коагулограмма (АЧТВ, протромбиновый индекс, концентрация фибриногена, X</w:t>
      </w:r>
      <w:r w:rsidRPr="00611EC1">
        <w:rPr>
          <w:rFonts w:cs="Times New Roman"/>
          <w:spacing w:val="2"/>
          <w:szCs w:val="24"/>
          <w:lang w:val="en-US"/>
        </w:rPr>
        <w:t>IIa</w:t>
      </w:r>
      <w:r w:rsidRPr="00611EC1">
        <w:rPr>
          <w:rFonts w:cs="Times New Roman"/>
          <w:spacing w:val="2"/>
          <w:szCs w:val="24"/>
        </w:rPr>
        <w:t xml:space="preserve"> зависимый фибринолиз, Фактор </w:t>
      </w:r>
      <w:r w:rsidRPr="00611EC1">
        <w:rPr>
          <w:rFonts w:cs="Times New Roman"/>
          <w:spacing w:val="2"/>
          <w:szCs w:val="24"/>
          <w:lang w:val="en-US"/>
        </w:rPr>
        <w:t>VIII</w:t>
      </w:r>
      <w:r w:rsidRPr="00611EC1">
        <w:rPr>
          <w:rFonts w:cs="Times New Roman"/>
          <w:spacing w:val="2"/>
          <w:szCs w:val="24"/>
        </w:rPr>
        <w:t>, Фактор Виллебранда, агрегация тромбоцитов с ристомицином).</w:t>
      </w:r>
    </w:p>
    <w:p w14:paraId="2BFAAD59" w14:textId="77777777" w:rsidR="004D5DAB" w:rsidRPr="00611EC1" w:rsidRDefault="004D5DAB" w:rsidP="00CC254E">
      <w:pPr>
        <w:pStyle w:val="aff"/>
        <w:numPr>
          <w:ilvl w:val="0"/>
          <w:numId w:val="40"/>
        </w:numPr>
        <w:ind w:firstLine="709"/>
        <w:rPr>
          <w:rFonts w:cs="Times New Roman"/>
          <w:color w:val="000000"/>
          <w:szCs w:val="24"/>
          <w:shd w:val="clear" w:color="auto" w:fill="FFFFFF"/>
        </w:rPr>
      </w:pPr>
      <w:r w:rsidRPr="00611EC1">
        <w:rPr>
          <w:rFonts w:cs="Times New Roman"/>
          <w:color w:val="1E1E1E"/>
          <w:spacing w:val="2"/>
          <w:szCs w:val="24"/>
        </w:rPr>
        <w:t>тромбоэластограмма (при наличии возможности);</w:t>
      </w:r>
    </w:p>
    <w:p w14:paraId="4AD8FC82" w14:textId="77777777" w:rsidR="004D5DAB" w:rsidRPr="00611EC1" w:rsidRDefault="004D5DAB" w:rsidP="00CC254E">
      <w:pPr>
        <w:pStyle w:val="aff"/>
        <w:numPr>
          <w:ilvl w:val="0"/>
          <w:numId w:val="38"/>
        </w:numPr>
        <w:ind w:firstLine="709"/>
        <w:rPr>
          <w:rFonts w:cs="Times New Roman"/>
          <w:szCs w:val="24"/>
        </w:rPr>
      </w:pPr>
      <w:r w:rsidRPr="00611EC1">
        <w:rPr>
          <w:rFonts w:cs="Times New Roman"/>
          <w:color w:val="1E1E1E"/>
          <w:spacing w:val="2"/>
          <w:szCs w:val="24"/>
        </w:rPr>
        <w:t>Инструменальная диагностика:</w:t>
      </w:r>
    </w:p>
    <w:p w14:paraId="015BE484" w14:textId="77777777" w:rsidR="004D5DAB" w:rsidRPr="00611EC1" w:rsidRDefault="004D5DAB" w:rsidP="00CC254E">
      <w:pPr>
        <w:pStyle w:val="aff"/>
        <w:numPr>
          <w:ilvl w:val="0"/>
          <w:numId w:val="41"/>
        </w:numPr>
        <w:ind w:firstLine="709"/>
        <w:rPr>
          <w:rFonts w:cs="Times New Roman"/>
          <w:szCs w:val="24"/>
        </w:rPr>
      </w:pPr>
      <w:r w:rsidRPr="00611EC1">
        <w:rPr>
          <w:rFonts w:cs="Times New Roman"/>
          <w:color w:val="1E1E1E"/>
          <w:spacing w:val="2"/>
          <w:szCs w:val="24"/>
        </w:rPr>
        <w:t xml:space="preserve">Трансвагинальное </w:t>
      </w:r>
      <w:r w:rsidRPr="00611EC1">
        <w:rPr>
          <w:rFonts w:cs="Times New Roman"/>
          <w:szCs w:val="24"/>
          <w:shd w:val="clear" w:color="auto" w:fill="FFFFFF"/>
        </w:rPr>
        <w:t>ультразвуковое исследование (ТВ</w:t>
      </w:r>
      <w:r w:rsidRPr="00611EC1">
        <w:rPr>
          <w:rFonts w:cs="Times New Roman"/>
          <w:spacing w:val="2"/>
          <w:szCs w:val="24"/>
        </w:rPr>
        <w:t>УЗИ</w:t>
      </w:r>
      <w:r w:rsidRPr="00611EC1">
        <w:rPr>
          <w:rFonts w:cs="Times New Roman"/>
          <w:color w:val="1E1E1E"/>
          <w:spacing w:val="2"/>
          <w:szCs w:val="24"/>
        </w:rPr>
        <w:t xml:space="preserve">) </w:t>
      </w:r>
    </w:p>
    <w:p w14:paraId="3D5A54E6" w14:textId="77777777" w:rsidR="004D5DAB" w:rsidRDefault="004D5DAB" w:rsidP="004D5DAB">
      <w:pPr>
        <w:ind w:firstLine="709"/>
        <w:rPr>
          <w:b/>
          <w:color w:val="1E1E1E"/>
          <w:spacing w:val="2"/>
        </w:rPr>
      </w:pPr>
    </w:p>
    <w:p w14:paraId="4D77D731" w14:textId="5D1FC244" w:rsidR="004D5DAB" w:rsidRPr="00611EC1" w:rsidRDefault="004D5DAB" w:rsidP="004D5DAB">
      <w:pPr>
        <w:ind w:firstLine="709"/>
        <w:rPr>
          <w:color w:val="FF0000"/>
          <w:spacing w:val="2"/>
        </w:rPr>
      </w:pPr>
      <w:r w:rsidRPr="00611EC1">
        <w:rPr>
          <w:i/>
          <w:color w:val="1E1E1E"/>
          <w:spacing w:val="2"/>
          <w:u w:val="single"/>
        </w:rPr>
        <w:t>Дополнительные методы обследования</w:t>
      </w:r>
      <w:r w:rsidRPr="00611EC1">
        <w:rPr>
          <w:b/>
          <w:color w:val="1E1E1E"/>
          <w:spacing w:val="2"/>
        </w:rPr>
        <w:t xml:space="preserve"> </w:t>
      </w:r>
      <w:r w:rsidRPr="00611EC1">
        <w:rPr>
          <w:color w:val="1E1E1E"/>
          <w:spacing w:val="2"/>
        </w:rPr>
        <w:t>проводятся при необходимости (по клиническим показаниям)</w:t>
      </w:r>
      <w:r>
        <w:rPr>
          <w:color w:val="1E1E1E"/>
          <w:spacing w:val="2"/>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color w:val="1E1E1E"/>
          <w:spacing w:val="2"/>
        </w:rPr>
        <w:t xml:space="preserve">: </w:t>
      </w:r>
    </w:p>
    <w:p w14:paraId="09875DBA" w14:textId="77777777" w:rsidR="004D5DAB" w:rsidRPr="00611EC1" w:rsidRDefault="004D5DAB" w:rsidP="00CC254E">
      <w:pPr>
        <w:pStyle w:val="aff"/>
        <w:numPr>
          <w:ilvl w:val="0"/>
          <w:numId w:val="43"/>
        </w:numPr>
        <w:ind w:firstLine="709"/>
        <w:rPr>
          <w:rFonts w:cs="Times New Roman"/>
          <w:color w:val="1E1E1E"/>
          <w:spacing w:val="2"/>
          <w:szCs w:val="24"/>
        </w:rPr>
      </w:pPr>
      <w:r w:rsidRPr="00611EC1">
        <w:rPr>
          <w:rFonts w:cs="Times New Roman"/>
          <w:color w:val="1E1E1E"/>
          <w:spacing w:val="2"/>
          <w:szCs w:val="24"/>
        </w:rPr>
        <w:lastRenderedPageBreak/>
        <w:t>МРТ органов малого таза.</w:t>
      </w:r>
    </w:p>
    <w:p w14:paraId="292363C4" w14:textId="77777777" w:rsidR="004D5DAB" w:rsidRPr="00611EC1" w:rsidRDefault="004D5DAB" w:rsidP="00CC254E">
      <w:pPr>
        <w:pStyle w:val="aff"/>
        <w:numPr>
          <w:ilvl w:val="0"/>
          <w:numId w:val="43"/>
        </w:numPr>
        <w:ind w:firstLine="709"/>
        <w:rPr>
          <w:rFonts w:cs="Times New Roman"/>
          <w:color w:val="1E1E1E"/>
          <w:spacing w:val="2"/>
          <w:szCs w:val="24"/>
        </w:rPr>
      </w:pPr>
      <w:r w:rsidRPr="00611EC1">
        <w:rPr>
          <w:rFonts w:cs="Times New Roman"/>
          <w:color w:val="1E1E1E"/>
          <w:spacing w:val="2"/>
          <w:szCs w:val="24"/>
        </w:rPr>
        <w:t xml:space="preserve">Определение онкомаркеров в сыворотке крови (при подозрении на </w:t>
      </w:r>
      <w:r w:rsidRPr="00611EC1">
        <w:rPr>
          <w:rFonts w:cs="Times New Roman"/>
          <w:color w:val="000000"/>
          <w:szCs w:val="24"/>
          <w:shd w:val="clear" w:color="auto" w:fill="FFFFFF"/>
        </w:rPr>
        <w:t>злокачественные образования матки, яичников):</w:t>
      </w:r>
    </w:p>
    <w:p w14:paraId="4DB71CB6"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РЭА раково-эмбриональный антиген-рак матки, рак яичников.</w:t>
      </w:r>
    </w:p>
    <w:p w14:paraId="04D5490A"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125-рак яичников, рак матки,молочной железы.</w:t>
      </w:r>
    </w:p>
    <w:p w14:paraId="055FACB9"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15-3- рак молочной железы.</w:t>
      </w:r>
    </w:p>
    <w:p w14:paraId="4271EF80"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ХГЧ-хорионкарцинома яичника.</w:t>
      </w:r>
    </w:p>
    <w:p w14:paraId="27FDE77B"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СА72-4-рак яичников.</w:t>
      </w:r>
    </w:p>
    <w:p w14:paraId="52A61553" w14:textId="77777777" w:rsidR="004D5DAB" w:rsidRPr="00611EC1" w:rsidRDefault="004D5DAB" w:rsidP="00CC254E">
      <w:pPr>
        <w:pStyle w:val="aff"/>
        <w:numPr>
          <w:ilvl w:val="0"/>
          <w:numId w:val="41"/>
        </w:numPr>
        <w:ind w:firstLine="709"/>
        <w:rPr>
          <w:rFonts w:cs="Times New Roman"/>
          <w:spacing w:val="2"/>
          <w:szCs w:val="24"/>
        </w:rPr>
      </w:pPr>
      <w:r w:rsidRPr="00611EC1">
        <w:rPr>
          <w:rFonts w:cs="Times New Roman"/>
          <w:spacing w:val="2"/>
          <w:szCs w:val="24"/>
        </w:rPr>
        <w:t>НЕ4-рак яичников.</w:t>
      </w:r>
    </w:p>
    <w:p w14:paraId="488D0178" w14:textId="77777777" w:rsidR="004D5DAB" w:rsidRPr="00611EC1" w:rsidRDefault="004D5DAB" w:rsidP="00CC254E">
      <w:pPr>
        <w:pStyle w:val="aff"/>
        <w:numPr>
          <w:ilvl w:val="0"/>
          <w:numId w:val="43"/>
        </w:numPr>
        <w:ind w:firstLine="709"/>
        <w:rPr>
          <w:rFonts w:cs="Times New Roman"/>
          <w:szCs w:val="24"/>
        </w:rPr>
      </w:pPr>
      <w:r w:rsidRPr="00611EC1">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rFonts w:cs="Times New Roman"/>
          <w:spacing w:val="2"/>
          <w:szCs w:val="24"/>
        </w:rPr>
        <w:t>гистологическим, и при необходимости микробиологическим исследованием биоптатов, отделяемого.</w:t>
      </w:r>
    </w:p>
    <w:p w14:paraId="647E3D25" w14:textId="77777777" w:rsidR="004D5DAB" w:rsidRPr="00611EC1" w:rsidRDefault="004D5DAB" w:rsidP="004D5DAB">
      <w:pPr>
        <w:ind w:firstLine="709"/>
        <w:rPr>
          <w:spacing w:val="2"/>
        </w:rPr>
      </w:pPr>
      <w:r w:rsidRPr="00611EC1">
        <w:rPr>
          <w:color w:val="1E1E1E"/>
          <w:spacing w:val="2"/>
        </w:rPr>
        <w:t xml:space="preserve">Повторные лабораторные и инструментальные исследования проводятся по </w:t>
      </w:r>
      <w:r w:rsidRPr="00611EC1">
        <w:rPr>
          <w:spacing w:val="2"/>
        </w:rPr>
        <w:t>клиническим показаниям на любом этапе диагностики, лечения и наблюдения пациентки с гематологическим заболеванием.</w:t>
      </w:r>
    </w:p>
    <w:p w14:paraId="59FCAB80" w14:textId="77777777" w:rsidR="004D5DAB" w:rsidRDefault="004D5DAB" w:rsidP="004D5DAB">
      <w:pPr>
        <w:rPr>
          <w:b/>
        </w:rPr>
      </w:pPr>
    </w:p>
    <w:p w14:paraId="4D4C3F64" w14:textId="77777777" w:rsidR="004D5DAB" w:rsidRPr="00611EC1" w:rsidRDefault="004D5DAB" w:rsidP="004D5DAB">
      <w:pPr>
        <w:rPr>
          <w:b/>
        </w:rPr>
      </w:pPr>
      <w:r w:rsidRPr="00611EC1">
        <w:rPr>
          <w:b/>
        </w:rPr>
        <w:t xml:space="preserve">Лечебная тактика при маточных кровотечениях: </w:t>
      </w:r>
    </w:p>
    <w:p w14:paraId="27BB5804" w14:textId="6A5A2364" w:rsidR="002D20EF" w:rsidRDefault="004D5DAB" w:rsidP="002D20EF">
      <w:pPr>
        <w:ind w:firstLine="708"/>
      </w:pPr>
      <w:r w:rsidRPr="00611EC1">
        <w:rPr>
          <w:shd w:val="clear" w:color="auto" w:fill="FFFFFF"/>
        </w:rPr>
        <w:t xml:space="preserve">Диагностика, тактика ведения и выбор метода терапии </w:t>
      </w:r>
      <w:r w:rsidRPr="00611EC1">
        <w:t xml:space="preserve">АМК у пациенток с </w:t>
      </w:r>
      <w:r w:rsidR="002D20EF">
        <w:t xml:space="preserve">лейкозом </w:t>
      </w:r>
      <w:r w:rsidRPr="00611EC1">
        <w:rPr>
          <w:shd w:val="clear" w:color="auto" w:fill="FFFFFF"/>
        </w:rPr>
        <w:t>осуществляется совместно с врачом-гематологом</w:t>
      </w:r>
      <w:r w:rsidR="002D20EF">
        <w:rPr>
          <w:shd w:val="clear" w:color="auto" w:fill="FFFFFF"/>
        </w:rPr>
        <w:t xml:space="preserve">, </w:t>
      </w:r>
      <w:r w:rsidR="002D20EF">
        <w:t xml:space="preserve">непосредственно в период проведения противоопухолевого химиотерапевтического лечения лейкоза. </w:t>
      </w:r>
      <w:r w:rsidRPr="00611EC1">
        <w:rPr>
          <w:shd w:val="clear" w:color="auto" w:fill="FFFFFF"/>
        </w:rPr>
        <w:t xml:space="preserve">Лечение АМК проводится дифференцированно, в соответствии с выявленной патологией. </w:t>
      </w:r>
    </w:p>
    <w:p w14:paraId="0128BCC5" w14:textId="77777777" w:rsidR="004D5DAB" w:rsidRPr="00611EC1" w:rsidRDefault="004D5DAB" w:rsidP="004D5DAB">
      <w:pPr>
        <w:ind w:left="142" w:firstLine="709"/>
        <w:rPr>
          <w:shd w:val="clear" w:color="auto" w:fill="FFFFFF"/>
        </w:rPr>
      </w:pPr>
    </w:p>
    <w:p w14:paraId="12DE7217" w14:textId="77777777" w:rsidR="004D5DAB" w:rsidRDefault="004D5DAB" w:rsidP="004D5DAB">
      <w:pPr>
        <w:shd w:val="clear" w:color="auto" w:fill="FFFFFF"/>
        <w:rPr>
          <w:bCs/>
          <w:i/>
          <w:color w:val="333333"/>
          <w:u w:val="single"/>
        </w:rPr>
      </w:pPr>
    </w:p>
    <w:p w14:paraId="7ACB8963" w14:textId="72B206B8" w:rsidR="004D5DAB" w:rsidRPr="00611EC1" w:rsidRDefault="004D5DAB" w:rsidP="004D5DAB">
      <w:pPr>
        <w:shd w:val="clear" w:color="auto" w:fill="FFFFFF"/>
        <w:rPr>
          <w:bCs/>
          <w:i/>
          <w:color w:val="333333"/>
          <w:u w:val="single"/>
        </w:rPr>
      </w:pPr>
      <w:r w:rsidRPr="00611EC1">
        <w:rPr>
          <w:bCs/>
          <w:i/>
          <w:color w:val="333333"/>
          <w:u w:val="single"/>
        </w:rPr>
        <w:t>Основные цели терапии АМК</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bCs/>
          <w:i/>
          <w:color w:val="333333"/>
          <w:u w:val="single"/>
        </w:rPr>
        <w:t xml:space="preserve">: </w:t>
      </w:r>
    </w:p>
    <w:p w14:paraId="6D6286AC" w14:textId="77777777" w:rsidR="004D5DAB" w:rsidRPr="00611EC1" w:rsidRDefault="004D5DAB" w:rsidP="00CC254E">
      <w:pPr>
        <w:pStyle w:val="aff"/>
        <w:numPr>
          <w:ilvl w:val="0"/>
          <w:numId w:val="37"/>
        </w:numPr>
        <w:ind w:left="142" w:firstLine="709"/>
        <w:rPr>
          <w:rFonts w:cs="Times New Roman"/>
          <w:szCs w:val="24"/>
          <w:shd w:val="clear" w:color="auto" w:fill="FFFFFF"/>
        </w:rPr>
      </w:pPr>
      <w:r w:rsidRPr="00611EC1">
        <w:rPr>
          <w:rFonts w:cs="Times New Roman"/>
          <w:szCs w:val="24"/>
          <w:shd w:val="clear" w:color="auto" w:fill="FFFFFF"/>
        </w:rPr>
        <w:t xml:space="preserve">Остановка кровотечения; </w:t>
      </w:r>
    </w:p>
    <w:p w14:paraId="77D565B3" w14:textId="77777777" w:rsidR="004D5DAB" w:rsidRPr="00611EC1" w:rsidRDefault="004D5DAB" w:rsidP="00CC254E">
      <w:pPr>
        <w:pStyle w:val="aff"/>
        <w:numPr>
          <w:ilvl w:val="0"/>
          <w:numId w:val="37"/>
        </w:numPr>
        <w:ind w:left="142" w:firstLine="709"/>
        <w:rPr>
          <w:rFonts w:cs="Times New Roman"/>
          <w:szCs w:val="24"/>
          <w:shd w:val="clear" w:color="auto" w:fill="FFFFFF"/>
        </w:rPr>
      </w:pPr>
      <w:r w:rsidRPr="00611EC1">
        <w:rPr>
          <w:rFonts w:cs="Times New Roman"/>
          <w:szCs w:val="24"/>
          <w:shd w:val="clear" w:color="auto" w:fill="FFFFFF"/>
        </w:rPr>
        <w:t xml:space="preserve">Профилактика рецидивов АМК. </w:t>
      </w:r>
    </w:p>
    <w:p w14:paraId="50AB6F8C" w14:textId="77777777" w:rsidR="004D5DAB" w:rsidRPr="00611EC1" w:rsidRDefault="004D5DAB" w:rsidP="004D5DAB">
      <w:pPr>
        <w:ind w:left="142" w:firstLine="709"/>
        <w:rPr>
          <w:shd w:val="clear" w:color="auto" w:fill="FFFFFF"/>
        </w:rPr>
      </w:pPr>
      <w:r w:rsidRPr="00611EC1">
        <w:rPr>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5BE340DF" w14:textId="77777777" w:rsidR="004D5DAB" w:rsidRDefault="004D5DAB" w:rsidP="004D5DAB">
      <w:pPr>
        <w:shd w:val="clear" w:color="auto" w:fill="FFFFFF"/>
        <w:rPr>
          <w:bCs/>
          <w:i/>
          <w:color w:val="333333"/>
          <w:u w:val="single"/>
        </w:rPr>
      </w:pPr>
    </w:p>
    <w:p w14:paraId="383CA43F" w14:textId="1933B3E7" w:rsidR="004D5DAB" w:rsidRPr="00611EC1" w:rsidRDefault="004D5DAB" w:rsidP="004D5DAB">
      <w:pPr>
        <w:shd w:val="clear" w:color="auto" w:fill="FFFFFF"/>
        <w:rPr>
          <w:bCs/>
          <w:i/>
          <w:color w:val="333333"/>
          <w:u w:val="single"/>
        </w:rPr>
      </w:pPr>
      <w:r w:rsidRPr="00611EC1">
        <w:rPr>
          <w:bCs/>
          <w:i/>
          <w:color w:val="333333"/>
          <w:u w:val="single"/>
        </w:rPr>
        <w:t>Консервативные методы гемостаза</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bCs/>
          <w:i/>
          <w:color w:val="333333"/>
          <w:u w:val="single"/>
        </w:rPr>
        <w:t>.</w:t>
      </w:r>
    </w:p>
    <w:p w14:paraId="0975DAAF"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Заместительная гемотрансфузионная терапия компонентами крови:</w:t>
      </w:r>
    </w:p>
    <w:p w14:paraId="09531E3B" w14:textId="77777777" w:rsidR="004D5DAB" w:rsidRPr="00611EC1" w:rsidRDefault="004D5DAB" w:rsidP="004D5DAB">
      <w:pPr>
        <w:pStyle w:val="aff"/>
        <w:ind w:left="502" w:firstLine="709"/>
        <w:rPr>
          <w:rFonts w:cs="Times New Roman"/>
          <w:strike/>
          <w:szCs w:val="24"/>
          <w:shd w:val="clear" w:color="auto" w:fill="FFFFFF"/>
        </w:rPr>
      </w:pPr>
      <w:r w:rsidRPr="00611EC1">
        <w:rPr>
          <w:rFonts w:cs="Times New Roman"/>
          <w:szCs w:val="24"/>
          <w:shd w:val="clear" w:color="auto" w:fill="FFFFFF"/>
        </w:rPr>
        <w:t xml:space="preserve">- концентрат тромбоцитов; </w:t>
      </w:r>
    </w:p>
    <w:p w14:paraId="54BB68D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 свежезамороженная плазма;</w:t>
      </w:r>
    </w:p>
    <w:p w14:paraId="34B0FA49"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lastRenderedPageBreak/>
        <w:t>- криопреципитат;</w:t>
      </w:r>
    </w:p>
    <w:p w14:paraId="047E8CA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 эритроцитсодержащие компоненты крови</w:t>
      </w:r>
    </w:p>
    <w:p w14:paraId="05E5A242"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 xml:space="preserve">Ингибиторы фибринолиза: </w:t>
      </w:r>
    </w:p>
    <w:p w14:paraId="558E6011" w14:textId="77777777" w:rsidR="004D5DAB" w:rsidRPr="00611EC1" w:rsidRDefault="004D5DAB" w:rsidP="004D5DAB">
      <w:pPr>
        <w:pStyle w:val="aff"/>
        <w:ind w:left="502" w:firstLine="709"/>
        <w:rPr>
          <w:rFonts w:cs="Times New Roman"/>
          <w:szCs w:val="24"/>
          <w:shd w:val="clear" w:color="auto" w:fill="FFFFFF"/>
        </w:rPr>
      </w:pPr>
      <w:r w:rsidRPr="00611EC1">
        <w:rPr>
          <w:rFonts w:cs="Times New Roman"/>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52085ED1" w14:textId="77777777" w:rsidR="004D5DAB" w:rsidRPr="00611EC1" w:rsidRDefault="004D5DAB" w:rsidP="00CC254E">
      <w:pPr>
        <w:pStyle w:val="aff"/>
        <w:numPr>
          <w:ilvl w:val="0"/>
          <w:numId w:val="39"/>
        </w:numPr>
        <w:ind w:firstLine="709"/>
        <w:rPr>
          <w:rFonts w:cs="Times New Roman"/>
          <w:szCs w:val="24"/>
          <w:shd w:val="clear" w:color="auto" w:fill="FFFFFF"/>
        </w:rPr>
      </w:pPr>
      <w:r w:rsidRPr="00611EC1">
        <w:rPr>
          <w:rFonts w:cs="Times New Roman"/>
          <w:szCs w:val="24"/>
          <w:shd w:val="clear" w:color="auto" w:fill="FFFFFF"/>
        </w:rPr>
        <w:t>Гормональный гемостаз</w:t>
      </w:r>
      <w:r w:rsidRPr="00611EC1">
        <w:rPr>
          <w:rFonts w:cs="Times New Roman"/>
          <w:color w:val="333333"/>
          <w:szCs w:val="24"/>
          <w:shd w:val="clear" w:color="auto" w:fill="FFFFFF"/>
        </w:rPr>
        <w:t>:</w:t>
      </w:r>
    </w:p>
    <w:p w14:paraId="262A4E52" w14:textId="77777777" w:rsidR="004D5DAB" w:rsidRPr="00611EC1" w:rsidRDefault="004D5DAB" w:rsidP="004D5DAB">
      <w:pPr>
        <w:ind w:firstLine="709"/>
        <w:rPr>
          <w:color w:val="333333"/>
          <w:shd w:val="clear" w:color="auto" w:fill="FFFFFF"/>
        </w:rPr>
      </w:pPr>
      <w:r w:rsidRPr="00611EC1">
        <w:rPr>
          <w:shd w:val="clear" w:color="auto" w:fill="FFFFFF"/>
        </w:rPr>
        <w:t xml:space="preserve">        гормональный гемостаз может проводится </w:t>
      </w:r>
      <w:r w:rsidRPr="00611EC1">
        <w:rPr>
          <w:color w:val="333333"/>
          <w:shd w:val="clear" w:color="auto" w:fill="FFFFFF"/>
        </w:rPr>
        <w:t>комбинированными оральными контрацептивами (КОК) или п</w:t>
      </w:r>
      <w:r w:rsidRPr="00611EC1">
        <w:rPr>
          <w:color w:val="1E1E1E"/>
          <w:spacing w:val="2"/>
        </w:rPr>
        <w:t xml:space="preserve">репаратами группы прогестагенов.  </w:t>
      </w:r>
    </w:p>
    <w:p w14:paraId="400B63D3"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Гормональный гемостаз КОК целесообразно проводить:</w:t>
      </w:r>
    </w:p>
    <w:p w14:paraId="10016CCC"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21B78B1A"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196038BE" w14:textId="77777777" w:rsidR="004D5DAB" w:rsidRPr="00611EC1" w:rsidRDefault="004D5DAB" w:rsidP="004D5DAB">
      <w:pPr>
        <w:ind w:firstLine="709"/>
        <w:rPr>
          <w:shd w:val="clear" w:color="auto" w:fill="FFFFFF"/>
        </w:rPr>
      </w:pPr>
      <w:r w:rsidRPr="00611EC1">
        <w:rPr>
          <w:shd w:val="clear" w:color="auto" w:fill="FFFFFF"/>
        </w:rPr>
        <w:t>Различают монофазные, двухфазные и трехфазные КОК:</w:t>
      </w:r>
    </w:p>
    <w:p w14:paraId="1B6D91C4" w14:textId="5AE5C1F4" w:rsidR="004D5DAB" w:rsidRPr="00611EC1" w:rsidRDefault="004D5DAB" w:rsidP="00CC254E">
      <w:pPr>
        <w:pStyle w:val="aff"/>
        <w:numPr>
          <w:ilvl w:val="0"/>
          <w:numId w:val="42"/>
        </w:numPr>
        <w:ind w:firstLine="709"/>
        <w:rPr>
          <w:rFonts w:cs="Times New Roman"/>
          <w:szCs w:val="24"/>
        </w:rPr>
      </w:pPr>
      <w:r w:rsidRPr="00611EC1">
        <w:rPr>
          <w:rFonts w:cs="Times New Roman"/>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w:t>
      </w:r>
      <w:r w:rsidR="00255F17">
        <w:rPr>
          <w:rFonts w:cs="Times New Roman"/>
          <w:szCs w:val="24"/>
        </w:rPr>
        <w:t xml:space="preserve"> </w:t>
      </w:r>
      <w:r w:rsidRPr="00255F17">
        <w:rPr>
          <w:rFonts w:cs="Times New Roman"/>
          <w:bCs/>
          <w:szCs w:val="24"/>
        </w:rPr>
        <w:t>этинилэстрадиол</w:t>
      </w:r>
      <w:r w:rsidR="00255F17">
        <w:rPr>
          <w:rFonts w:cs="Times New Roman"/>
          <w:szCs w:val="24"/>
        </w:rPr>
        <w:t xml:space="preserve"> </w:t>
      </w:r>
      <w:r w:rsidRPr="00611EC1">
        <w:rPr>
          <w:rFonts w:cs="Times New Roman"/>
          <w:szCs w:val="24"/>
        </w:rPr>
        <w:t>(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557DBD48" w14:textId="77777777" w:rsidR="004D5DAB" w:rsidRPr="00611EC1" w:rsidRDefault="004D5DAB" w:rsidP="00CC254E">
      <w:pPr>
        <w:pStyle w:val="aff"/>
        <w:numPr>
          <w:ilvl w:val="0"/>
          <w:numId w:val="42"/>
        </w:numPr>
        <w:ind w:firstLine="709"/>
        <w:rPr>
          <w:rFonts w:cs="Times New Roman"/>
          <w:szCs w:val="24"/>
        </w:rPr>
      </w:pPr>
      <w:r w:rsidRPr="00611EC1">
        <w:rPr>
          <w:rFonts w:cs="Times New Roman"/>
          <w:szCs w:val="24"/>
        </w:rPr>
        <w:t xml:space="preserve">Двухфазные пероральные контрацептивы </w:t>
      </w:r>
      <w:r w:rsidRPr="00611EC1">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53D34C05" w14:textId="77777777" w:rsidR="004D5DAB" w:rsidRPr="00611EC1" w:rsidRDefault="004D5DAB" w:rsidP="00CC254E">
      <w:pPr>
        <w:pStyle w:val="aff"/>
        <w:numPr>
          <w:ilvl w:val="0"/>
          <w:numId w:val="42"/>
        </w:numPr>
        <w:ind w:firstLine="709"/>
        <w:rPr>
          <w:rFonts w:cs="Times New Roman"/>
          <w:szCs w:val="24"/>
        </w:rPr>
      </w:pPr>
      <w:r w:rsidRPr="00611EC1">
        <w:rPr>
          <w:rFonts w:cs="Times New Roman"/>
          <w:szCs w:val="24"/>
          <w:shd w:val="clear" w:color="auto" w:fill="FFFFFF"/>
        </w:rPr>
        <w:t xml:space="preserve">Трехфазные </w:t>
      </w:r>
      <w:r w:rsidRPr="00611EC1">
        <w:rPr>
          <w:rFonts w:cs="Times New Roman"/>
          <w:szCs w:val="24"/>
        </w:rPr>
        <w:t xml:space="preserve">пероральные контрацептивы </w:t>
      </w:r>
      <w:r w:rsidRPr="00611EC1">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6C1845FD" w14:textId="77777777" w:rsidR="004D5DAB" w:rsidRPr="00611EC1" w:rsidRDefault="004D5DAB" w:rsidP="004D5DAB">
      <w:pPr>
        <w:ind w:left="142" w:firstLine="709"/>
        <w:rPr>
          <w:shd w:val="clear" w:color="auto" w:fill="FFFFFF"/>
        </w:rPr>
      </w:pPr>
      <w:r w:rsidRPr="00611EC1">
        <w:t xml:space="preserve">Гемостатическая терапия </w:t>
      </w:r>
      <w:r w:rsidRPr="00611EC1">
        <w:rPr>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hd w:val="clear" w:color="auto" w:fill="FFFFFF"/>
        </w:rPr>
        <w:t xml:space="preserve">по 1 таб/час до 5 таб. в день в первые сутки </w:t>
      </w:r>
      <w:r w:rsidRPr="00611EC1">
        <w:rPr>
          <w:shd w:val="clear" w:color="auto" w:fill="FFFFFF"/>
        </w:rPr>
        <w:t>до достижения гемостаза, с постепенным ежедневным снижением дозы по 1 таб. в ден</w:t>
      </w:r>
      <w:r w:rsidRPr="00611EC1">
        <w:rPr>
          <w:color w:val="000000"/>
          <w:shd w:val="clear" w:color="auto" w:fill="FFFFFF"/>
        </w:rPr>
        <w:t xml:space="preserve">ь, общей продолжительностью терапии 21 день </w:t>
      </w:r>
      <w:r w:rsidRPr="00611EC1">
        <w:rPr>
          <w:spacing w:val="2"/>
        </w:rPr>
        <w:t>с первого дня гемостатической терапии</w:t>
      </w:r>
      <w:r w:rsidRPr="00611EC1">
        <w:rPr>
          <w:color w:val="000000"/>
          <w:shd w:val="clear" w:color="auto" w:fill="FFFFFF"/>
        </w:rPr>
        <w:t xml:space="preserve">, далее </w:t>
      </w:r>
      <w:r w:rsidRPr="00611EC1">
        <w:rPr>
          <w:spacing w:val="2"/>
        </w:rPr>
        <w:t xml:space="preserve">7-дн. перерыв, и прием в режиме контрацепции, или продолжение приема в непрерывном режиме (в зависимости от клинической ситуации). </w:t>
      </w:r>
    </w:p>
    <w:p w14:paraId="7A41E382" w14:textId="77777777" w:rsidR="004D5DAB" w:rsidRPr="00611EC1" w:rsidRDefault="004D5DAB" w:rsidP="004D5DAB">
      <w:pPr>
        <w:ind w:left="142" w:firstLine="709"/>
        <w:rPr>
          <w:shd w:val="clear" w:color="auto" w:fill="FFFFFF"/>
        </w:rPr>
      </w:pPr>
      <w:r w:rsidRPr="00611EC1">
        <w:t>В эту группу всходят препараты:</w:t>
      </w:r>
    </w:p>
    <w:p w14:paraId="4CC1E1F2" w14:textId="77777777" w:rsidR="004D5DAB" w:rsidRPr="00611EC1" w:rsidRDefault="004D5DAB" w:rsidP="004D5DAB">
      <w:pPr>
        <w:ind w:left="142" w:firstLine="709"/>
        <w:rPr>
          <w:i/>
        </w:rPr>
      </w:pPr>
      <w:r w:rsidRPr="00611EC1">
        <w:lastRenderedPageBreak/>
        <w:t>1) этинилэстрадиол-0,03мг- левоноргестрел-0,15</w:t>
      </w:r>
    </w:p>
    <w:p w14:paraId="4505D429" w14:textId="77777777" w:rsidR="004D5DAB" w:rsidRPr="00611EC1" w:rsidRDefault="004D5DAB" w:rsidP="004D5DAB">
      <w:pPr>
        <w:ind w:left="142" w:firstLine="709"/>
      </w:pPr>
      <w:r w:rsidRPr="00611EC1">
        <w:t xml:space="preserve">2) этинилэстрадиол-20мкг-дезогестрел-150мкг </w:t>
      </w:r>
    </w:p>
    <w:p w14:paraId="0BA8FB2B" w14:textId="77777777" w:rsidR="004D5DAB" w:rsidRPr="00611EC1" w:rsidRDefault="004D5DAB" w:rsidP="004D5DAB">
      <w:pPr>
        <w:ind w:left="142" w:firstLine="709"/>
      </w:pPr>
      <w:r w:rsidRPr="00611EC1">
        <w:t xml:space="preserve">3) этинилэстрадиол-30мкг-дезогестрел-150мкг </w:t>
      </w:r>
    </w:p>
    <w:p w14:paraId="6CB86507" w14:textId="77777777" w:rsidR="004D5DAB" w:rsidRPr="00611EC1" w:rsidRDefault="004D5DAB" w:rsidP="004D5DAB">
      <w:pPr>
        <w:ind w:left="142" w:firstLine="709"/>
      </w:pPr>
      <w:r w:rsidRPr="00611EC1">
        <w:t xml:space="preserve">4) этинилэстрадиол-0,03мг-диеногест-2мг </w:t>
      </w:r>
    </w:p>
    <w:p w14:paraId="7908B786" w14:textId="77777777" w:rsidR="004D5DAB" w:rsidRPr="00611EC1" w:rsidRDefault="004D5DAB" w:rsidP="004D5DAB">
      <w:pPr>
        <w:ind w:left="142" w:firstLine="709"/>
      </w:pPr>
      <w:r w:rsidRPr="00611EC1">
        <w:t xml:space="preserve">5) этинилэстрадиол-20мкг –гестоден-75мкг </w:t>
      </w:r>
    </w:p>
    <w:p w14:paraId="5E7584CB" w14:textId="77777777" w:rsidR="004D5DAB" w:rsidRPr="00611EC1" w:rsidRDefault="004D5DAB" w:rsidP="004D5DAB">
      <w:pPr>
        <w:ind w:left="142" w:firstLine="709"/>
      </w:pPr>
      <w:r w:rsidRPr="00611EC1">
        <w:t>6) этинилэстрадиол-20мкг-</w:t>
      </w:r>
      <w:r w:rsidRPr="00611EC1">
        <w:rPr>
          <w:shd w:val="clear" w:color="auto" w:fill="FFFFFF"/>
        </w:rPr>
        <w:t xml:space="preserve"> дроспиренон- 3 мг</w:t>
      </w:r>
      <w:r w:rsidRPr="00611EC1">
        <w:t xml:space="preserve"> </w:t>
      </w:r>
    </w:p>
    <w:p w14:paraId="5D7435FD" w14:textId="77777777" w:rsidR="004D5DAB" w:rsidRPr="00611EC1" w:rsidRDefault="004D5DAB" w:rsidP="004D5DAB">
      <w:pPr>
        <w:ind w:left="142" w:firstLine="709"/>
      </w:pPr>
      <w:r w:rsidRPr="00611EC1">
        <w:t xml:space="preserve">7) этинилэстрадиол-30мкг- дроспиренон- 3 мг </w:t>
      </w:r>
    </w:p>
    <w:p w14:paraId="4E48075F" w14:textId="77777777" w:rsidR="004D5DAB" w:rsidRPr="00611EC1" w:rsidRDefault="004D5DAB" w:rsidP="004D5DAB">
      <w:pPr>
        <w:ind w:left="142" w:firstLine="709"/>
      </w:pPr>
      <w:r w:rsidRPr="00611EC1">
        <w:t xml:space="preserve">8) этинилэстрадиол-30мкг- диеногест-2мг  </w:t>
      </w:r>
    </w:p>
    <w:p w14:paraId="3C4FA6E5" w14:textId="77777777" w:rsidR="004D5DAB" w:rsidRPr="00611EC1" w:rsidRDefault="004D5DAB" w:rsidP="004D5DAB">
      <w:pPr>
        <w:ind w:left="142" w:firstLine="709"/>
      </w:pPr>
      <w:r w:rsidRPr="00611EC1">
        <w:t xml:space="preserve">9) этинилэстрадиол-35мкг-ципротерон ацетат-2мг </w:t>
      </w:r>
    </w:p>
    <w:p w14:paraId="56C281CC" w14:textId="77777777" w:rsidR="004D5DAB" w:rsidRPr="00611EC1" w:rsidRDefault="004D5DAB" w:rsidP="004D5DAB">
      <w:pPr>
        <w:ind w:left="142" w:firstLine="709"/>
      </w:pPr>
      <w:r w:rsidRPr="00611EC1">
        <w:t xml:space="preserve">10) этинилэстрадиол-35мкг-ципротерон ацетат-2мг </w:t>
      </w:r>
    </w:p>
    <w:p w14:paraId="7EFA4A72" w14:textId="77777777" w:rsidR="004D5DAB" w:rsidRPr="00611EC1" w:rsidRDefault="004D5DAB" w:rsidP="004D5DAB">
      <w:pPr>
        <w:ind w:left="142" w:firstLine="709"/>
      </w:pPr>
      <w:r w:rsidRPr="00611EC1">
        <w:t xml:space="preserve">11) этинилэстрадиол-35мкг-ципротерон ацетат-2мг </w:t>
      </w:r>
    </w:p>
    <w:p w14:paraId="6306E15C" w14:textId="77777777" w:rsidR="004D5DAB" w:rsidRPr="00611EC1" w:rsidRDefault="004D5DAB" w:rsidP="004D5DAB">
      <w:pPr>
        <w:ind w:left="142" w:firstLine="709"/>
        <w:rPr>
          <w:spacing w:val="2"/>
        </w:rPr>
      </w:pPr>
      <w:r w:rsidRPr="00611EC1">
        <w:rPr>
          <w:color w:val="1E1E1E"/>
          <w:spacing w:val="2"/>
        </w:rPr>
        <w:t xml:space="preserve">Гемостатическая терапия препаратами группы прогестагенов:  Дидрогестерон 10 мг,  Норэтистерон 5мг проводится по схеме: по 1 </w:t>
      </w:r>
      <w:r w:rsidRPr="00611EC1">
        <w:rPr>
          <w:color w:val="000000"/>
          <w:shd w:val="clear" w:color="auto" w:fill="FFFFFF"/>
        </w:rPr>
        <w:t xml:space="preserve">таб/час до 5 таб. в день в первые сутки </w:t>
      </w:r>
      <w:r w:rsidRPr="00611EC1">
        <w:rPr>
          <w:shd w:val="clear" w:color="auto" w:fill="FFFFFF"/>
        </w:rPr>
        <w:t>до достижения гемостаза</w:t>
      </w:r>
      <w:r w:rsidRPr="00611EC1">
        <w:rPr>
          <w:color w:val="1E1E1E"/>
          <w:spacing w:val="2"/>
        </w:rPr>
        <w:t xml:space="preserve">, затем снижение дозы по 1/2 – 1 табл. в день до приема </w:t>
      </w:r>
      <w:r w:rsidRPr="00611EC1">
        <w:rPr>
          <w:spacing w:val="2"/>
        </w:rPr>
        <w:t>1таблетки х 1</w:t>
      </w:r>
      <w:r w:rsidRPr="00611EC1">
        <w:rPr>
          <w:color w:val="FF0000"/>
          <w:spacing w:val="2"/>
        </w:rPr>
        <w:t xml:space="preserve">  </w:t>
      </w:r>
      <w:r w:rsidRPr="00611EC1">
        <w:rPr>
          <w:color w:val="1E1E1E"/>
          <w:spacing w:val="2"/>
        </w:rPr>
        <w:t xml:space="preserve">раз в день, с последующей отменой или продолжением приема в непрерывном режиме, </w:t>
      </w:r>
      <w:r w:rsidRPr="00611EC1">
        <w:rPr>
          <w:spacing w:val="2"/>
        </w:rPr>
        <w:t>в зависимости от клинической ситуации.</w:t>
      </w:r>
    </w:p>
    <w:p w14:paraId="1A0080A2" w14:textId="77777777" w:rsidR="004D5DAB" w:rsidRPr="00611EC1" w:rsidRDefault="004D5DAB" w:rsidP="004D5DAB">
      <w:pPr>
        <w:ind w:left="142" w:firstLine="709"/>
        <w:rPr>
          <w:color w:val="000000"/>
          <w:shd w:val="clear" w:color="auto" w:fill="FFFFFF"/>
        </w:rPr>
      </w:pPr>
      <w:r w:rsidRPr="00611EC1">
        <w:rPr>
          <w:color w:val="1E1E1E"/>
          <w:spacing w:val="2"/>
        </w:rPr>
        <w:t xml:space="preserve">При тяжелых меноррагиях целесообразно «выключение» менструации </w:t>
      </w:r>
      <w:r w:rsidRPr="00611EC1">
        <w:rPr>
          <w:shd w:val="clear" w:color="auto" w:fill="FFFFFF"/>
        </w:rPr>
        <w:t>агонистами</w:t>
      </w:r>
      <w:r w:rsidRPr="00611EC1">
        <w:rPr>
          <w:color w:val="FF0000"/>
          <w:shd w:val="clear" w:color="auto" w:fill="FFFFFF"/>
        </w:rPr>
        <w:t xml:space="preserve"> </w:t>
      </w:r>
      <w:r w:rsidRPr="00611EC1">
        <w:rPr>
          <w:shd w:val="clear" w:color="auto" w:fill="FFFFFF"/>
        </w:rPr>
        <w:t xml:space="preserve">гонадотропин-рилизинг-гормона (ГнРГ) – гозерелин </w:t>
      </w:r>
      <w:r w:rsidRPr="00611EC1">
        <w:rPr>
          <w:color w:val="000000"/>
          <w:shd w:val="clear" w:color="auto" w:fill="FFFFFF"/>
        </w:rPr>
        <w:t>3,6 мг п/к 1 раз в 28 дней, курс терапии до 6 месяцев.</w:t>
      </w:r>
    </w:p>
    <w:p w14:paraId="20538425" w14:textId="77777777" w:rsidR="004D5DAB" w:rsidRPr="00611EC1" w:rsidRDefault="004D5DAB" w:rsidP="004D5DAB">
      <w:pPr>
        <w:ind w:left="142" w:firstLine="709"/>
        <w:rPr>
          <w:color w:val="000000"/>
          <w:shd w:val="clear" w:color="auto" w:fill="FFFFFF"/>
        </w:rPr>
      </w:pPr>
      <w:r w:rsidRPr="00611EC1">
        <w:rPr>
          <w:color w:val="000000"/>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3F01493F" w14:textId="77777777" w:rsidR="004D5DAB" w:rsidRPr="00611EC1" w:rsidRDefault="004D5DAB" w:rsidP="004D5DAB">
      <w:pPr>
        <w:ind w:left="142" w:firstLine="709"/>
        <w:rPr>
          <w:color w:val="000000"/>
        </w:rPr>
      </w:pPr>
      <w:r w:rsidRPr="00611EC1">
        <w:rPr>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shd w:val="clear" w:color="auto" w:fill="FFFFFF"/>
        </w:rPr>
        <w:t xml:space="preserve"> </w:t>
      </w:r>
      <w:r w:rsidRPr="00611EC1">
        <w:rPr>
          <w:shd w:val="clear" w:color="auto" w:fill="FFFFFF"/>
        </w:rPr>
        <w:t xml:space="preserve">мг </w:t>
      </w:r>
      <w:r w:rsidRPr="00611EC1">
        <w:rPr>
          <w:color w:val="000000"/>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2F63CC81" w14:textId="77777777" w:rsidR="004D5DAB" w:rsidRPr="00611EC1" w:rsidRDefault="004D5DAB" w:rsidP="004D5DAB">
      <w:pPr>
        <w:ind w:left="142" w:firstLine="709"/>
        <w:rPr>
          <w:shd w:val="clear" w:color="auto" w:fill="FFFFFF"/>
        </w:rPr>
      </w:pPr>
      <w:r w:rsidRPr="00611EC1">
        <w:rPr>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22A949CE" w14:textId="77777777" w:rsidR="004D5DAB" w:rsidRPr="00611EC1" w:rsidRDefault="004D5DAB" w:rsidP="004D5DAB">
      <w:pPr>
        <w:ind w:left="142" w:firstLine="709"/>
        <w:rPr>
          <w:shd w:val="clear" w:color="auto" w:fill="FFFFFF"/>
        </w:rPr>
      </w:pPr>
      <w:r w:rsidRPr="00611EC1">
        <w:rPr>
          <w:shd w:val="clear" w:color="auto" w:fill="FFFFFF"/>
        </w:rPr>
        <w:t xml:space="preserve">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w:t>
      </w:r>
      <w:r w:rsidRPr="00611EC1">
        <w:rPr>
          <w:shd w:val="clear" w:color="auto" w:fill="FFFFFF"/>
        </w:rPr>
        <w:lastRenderedPageBreak/>
        <w:t>после получения результатов посева флоры из влагалища и чувствительности к антибиотикам.</w:t>
      </w:r>
    </w:p>
    <w:p w14:paraId="53812E9D" w14:textId="77777777" w:rsidR="004D5DAB" w:rsidRDefault="004D5DAB" w:rsidP="004D5DAB">
      <w:pPr>
        <w:shd w:val="clear" w:color="auto" w:fill="FFFFFF"/>
        <w:rPr>
          <w:bCs/>
          <w:i/>
          <w:color w:val="333333"/>
          <w:u w:val="single"/>
        </w:rPr>
      </w:pPr>
    </w:p>
    <w:p w14:paraId="1DE62184" w14:textId="10C51868" w:rsidR="004D5DAB" w:rsidRPr="00611EC1" w:rsidRDefault="004D5DAB" w:rsidP="004D5DAB">
      <w:pPr>
        <w:shd w:val="clear" w:color="auto" w:fill="FFFFFF"/>
        <w:rPr>
          <w:bCs/>
          <w:i/>
          <w:color w:val="333333"/>
          <w:u w:val="single"/>
        </w:rPr>
      </w:pPr>
      <w:r w:rsidRPr="00611EC1">
        <w:rPr>
          <w:bCs/>
          <w:i/>
          <w:color w:val="333333"/>
          <w:u w:val="single"/>
        </w:rPr>
        <w:t>Хирургические методы гемостаза</w:t>
      </w:r>
      <w:r>
        <w:rPr>
          <w:bCs/>
          <w:i/>
          <w:color w:val="333333"/>
          <w:u w:val="single"/>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bCs/>
          <w:i/>
          <w:color w:val="333333"/>
          <w:u w:val="single"/>
        </w:rPr>
        <w:t>.</w:t>
      </w:r>
    </w:p>
    <w:p w14:paraId="20A08EAF" w14:textId="77777777" w:rsidR="004D5DAB" w:rsidRPr="00611EC1" w:rsidRDefault="004D5DAB" w:rsidP="004D5DAB">
      <w:pPr>
        <w:ind w:left="142" w:firstLine="709"/>
        <w:rPr>
          <w:b/>
          <w:color w:val="000000"/>
          <w:shd w:val="clear" w:color="auto" w:fill="FFFFFF"/>
        </w:rPr>
      </w:pPr>
      <w:r w:rsidRPr="00611EC1">
        <w:rPr>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4A8E9F3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5C7F2AC4"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Гистерэктомия.</w:t>
      </w:r>
    </w:p>
    <w:p w14:paraId="159891F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Эмболизация или склерозирование маточных сосудов — при их аномалиях.</w:t>
      </w:r>
    </w:p>
    <w:p w14:paraId="1924BF19" w14:textId="77777777" w:rsidR="004D5DAB" w:rsidRPr="00611EC1" w:rsidRDefault="004D5DAB" w:rsidP="00CC254E">
      <w:pPr>
        <w:pStyle w:val="aff"/>
        <w:numPr>
          <w:ilvl w:val="0"/>
          <w:numId w:val="66"/>
        </w:numPr>
        <w:ind w:firstLine="709"/>
        <w:rPr>
          <w:rFonts w:cs="Times New Roman"/>
          <w:szCs w:val="24"/>
          <w:shd w:val="clear" w:color="auto" w:fill="FFFFFF"/>
        </w:rPr>
      </w:pPr>
      <w:r w:rsidRPr="00611EC1">
        <w:rPr>
          <w:rFonts w:cs="Times New Roman"/>
          <w:szCs w:val="24"/>
          <w:shd w:val="clear" w:color="auto" w:fill="FFFFFF"/>
        </w:rPr>
        <w:t>Аблация эндометрия.</w:t>
      </w:r>
    </w:p>
    <w:p w14:paraId="31C3DA0E" w14:textId="77777777" w:rsidR="004D5DAB" w:rsidRPr="00611EC1" w:rsidRDefault="004D5DAB" w:rsidP="004D5DAB">
      <w:pPr>
        <w:pStyle w:val="aff"/>
        <w:ind w:firstLine="709"/>
        <w:rPr>
          <w:rFonts w:cs="Times New Roman"/>
          <w:b/>
          <w:szCs w:val="24"/>
          <w:shd w:val="clear" w:color="auto" w:fill="FFFFFF"/>
        </w:rPr>
      </w:pPr>
    </w:p>
    <w:p w14:paraId="419118DD" w14:textId="77777777" w:rsidR="004D5DAB" w:rsidRPr="00611EC1" w:rsidRDefault="004D5DAB" w:rsidP="004D5DAB">
      <w:pPr>
        <w:rPr>
          <w:b/>
        </w:rPr>
      </w:pPr>
      <w:r w:rsidRPr="00611EC1">
        <w:rPr>
          <w:b/>
        </w:rPr>
        <w:t>Методы профилактики АМК</w:t>
      </w:r>
      <w:r>
        <w:rPr>
          <w:b/>
        </w:rPr>
        <w:t>.</w:t>
      </w:r>
    </w:p>
    <w:p w14:paraId="76739E97" w14:textId="3F50F5FE" w:rsidR="004D5DAB" w:rsidRPr="00611EC1" w:rsidRDefault="004D5DAB" w:rsidP="004D5DAB">
      <w:pPr>
        <w:shd w:val="clear" w:color="auto" w:fill="FFFFFF"/>
        <w:ind w:left="142" w:firstLine="709"/>
        <w:rPr>
          <w:shd w:val="clear" w:color="auto" w:fill="FFFFFF"/>
        </w:rPr>
      </w:pPr>
      <w:r w:rsidRPr="00611EC1">
        <w:t xml:space="preserve">В репродуктивном периоде для профилактики АМК у пациенток с </w:t>
      </w:r>
      <w:r w:rsidR="004756EF">
        <w:t>лейкозом</w:t>
      </w:r>
      <w:r w:rsidRPr="00611EC1">
        <w:t xml:space="preserve">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shd w:val="clear" w:color="auto" w:fill="FFFFFF"/>
        </w:rPr>
        <w:t xml:space="preserve"> или агонистами ГнРГ (гозерелин 3,6 мг п/к 1 раз в 28 дней, курс терапии до 6 месяцев)</w:t>
      </w:r>
      <w:r>
        <w:rPr>
          <w:shd w:val="clear" w:color="auto" w:fill="FFFFFF"/>
        </w:rPr>
        <w:t xml:space="preserve"> </w:t>
      </w:r>
      <w:r>
        <w:rPr>
          <w:color w:val="1E1E1E"/>
          <w:spacing w:val="2"/>
        </w:rPr>
        <w:fldChar w:fldCharType="begin" w:fldLock="1"/>
      </w:r>
      <w:r w:rsidR="00383DB7">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Pr>
          <w:color w:val="1E1E1E"/>
          <w:spacing w:val="2"/>
        </w:rPr>
        <w:fldChar w:fldCharType="separate"/>
      </w:r>
      <w:r w:rsidR="003E166B">
        <w:rPr>
          <w:noProof/>
          <w:color w:val="1E1E1E"/>
          <w:spacing w:val="2"/>
        </w:rPr>
        <w:t>[106,107</w:t>
      </w:r>
      <w:r w:rsidRPr="004D5DAB">
        <w:rPr>
          <w:noProof/>
          <w:color w:val="1E1E1E"/>
          <w:spacing w:val="2"/>
        </w:rPr>
        <w:t>]</w:t>
      </w:r>
      <w:r>
        <w:rPr>
          <w:color w:val="1E1E1E"/>
          <w:spacing w:val="2"/>
        </w:rPr>
        <w:fldChar w:fldCharType="end"/>
      </w:r>
      <w:r w:rsidRPr="00611EC1">
        <w:rPr>
          <w:shd w:val="clear" w:color="auto" w:fill="FFFFFF"/>
        </w:rPr>
        <w:t>.</w:t>
      </w:r>
    </w:p>
    <w:p w14:paraId="4C97EB8F" w14:textId="53B8B469" w:rsidR="004D5DAB" w:rsidRPr="00611EC1" w:rsidRDefault="004D5DAB" w:rsidP="004D5DAB">
      <w:pPr>
        <w:shd w:val="clear" w:color="auto" w:fill="FFFFFF"/>
        <w:ind w:left="142" w:firstLine="709"/>
        <w:rPr>
          <w:shd w:val="clear" w:color="auto" w:fill="FFFFFF"/>
        </w:rPr>
      </w:pPr>
      <w:r w:rsidRPr="00611EC1">
        <w:t xml:space="preserve">У пациенток с </w:t>
      </w:r>
      <w:r w:rsidR="004756EF">
        <w:t>лейкозом</w:t>
      </w:r>
      <w:r w:rsidRPr="00611EC1">
        <w:t xml:space="preserve">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hd w:val="clear" w:color="auto" w:fill="FFFFFF"/>
        </w:rPr>
        <w:t xml:space="preserve"> агонисты ГнРГ (гозерелин 3,6 мг п/к 1 раз в 28 дней, курс терапии до 6</w:t>
      </w:r>
      <w:r>
        <w:rPr>
          <w:shd w:val="clear" w:color="auto" w:fill="FFFFFF"/>
        </w:rPr>
        <w:t xml:space="preserve"> </w:t>
      </w:r>
      <w:r w:rsidRPr="00611EC1">
        <w:rPr>
          <w:shd w:val="clear" w:color="auto" w:fill="FFFFFF"/>
        </w:rPr>
        <w:t>мес.).</w:t>
      </w:r>
    </w:p>
    <w:p w14:paraId="7B34AB95" w14:textId="7D1EBE65" w:rsidR="004D5DAB" w:rsidRDefault="004D5DAB" w:rsidP="004D5DAB">
      <w:pPr>
        <w:shd w:val="clear" w:color="auto" w:fill="FFFFFF"/>
        <w:ind w:firstLine="709"/>
        <w:rPr>
          <w:color w:val="000000"/>
          <w:shd w:val="clear" w:color="auto" w:fill="FFFFFF"/>
        </w:rPr>
      </w:pPr>
    </w:p>
    <w:p w14:paraId="270EB8E5" w14:textId="1621EFA1" w:rsidR="005D3E8C" w:rsidRPr="00EC5F42" w:rsidRDefault="00303132" w:rsidP="005D3E8C">
      <w:pPr>
        <w:pStyle w:val="2"/>
        <w:rPr>
          <w:lang w:val="ru-RU"/>
        </w:rPr>
      </w:pPr>
      <w:bookmarkStart w:id="98" w:name="_Toc64624788"/>
      <w:r>
        <w:rPr>
          <w:lang w:val="ru-RU"/>
        </w:rPr>
        <w:t xml:space="preserve">7.3 </w:t>
      </w:r>
      <w:r w:rsidR="005D3E8C" w:rsidRPr="00BA72AB">
        <w:t xml:space="preserve">Внутричерепные кровоизлияния </w:t>
      </w:r>
      <w:r w:rsidR="005D3E8C" w:rsidRPr="00EC5F42">
        <w:t xml:space="preserve">у пациентов </w:t>
      </w:r>
      <w:bookmarkEnd w:id="98"/>
      <w:r w:rsidR="00EC5F42">
        <w:rPr>
          <w:lang w:val="ru-RU"/>
        </w:rPr>
        <w:t>с лейкозом.</w:t>
      </w:r>
    </w:p>
    <w:p w14:paraId="7AD7FF0E" w14:textId="77777777" w:rsidR="005D3E8C" w:rsidRDefault="005D3E8C" w:rsidP="005D3E8C">
      <w:pPr>
        <w:ind w:firstLine="360"/>
      </w:pPr>
    </w:p>
    <w:p w14:paraId="0CBE59E8" w14:textId="77777777" w:rsidR="008B0B9C" w:rsidRDefault="005D3E8C" w:rsidP="005D3E8C">
      <w:pPr>
        <w:tabs>
          <w:tab w:val="left" w:pos="709"/>
        </w:tabs>
        <w:ind w:firstLine="709"/>
      </w:pPr>
      <w:r w:rsidRPr="00BA72AB">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пациентов</w:t>
      </w:r>
      <w:r w:rsidR="00EB0207">
        <w:t xml:space="preserve"> </w:t>
      </w:r>
      <w:r w:rsidR="008B0B9C" w:rsidRPr="008B0B9C">
        <w:t>с</w:t>
      </w:r>
      <w:r w:rsidR="008B0B9C">
        <w:t xml:space="preserve"> </w:t>
      </w:r>
      <w:r w:rsidRPr="00BA72AB">
        <w:t>лейкоз</w:t>
      </w:r>
      <w:r w:rsidR="00EB0207">
        <w:t>ами</w:t>
      </w:r>
      <w:r w:rsidRPr="00BA72AB">
        <w:t>, часто сопряженное с патологией плазменного и/или тромбоцитарного гемостаза</w:t>
      </w:r>
      <w:r>
        <w:t xml:space="preserve"> </w:t>
      </w:r>
      <w:r>
        <w:rPr>
          <w:bCs/>
          <w:i/>
          <w:iCs/>
          <w:u w:val="single"/>
        </w:rPr>
        <w:fldChar w:fldCharType="begin" w:fldLock="1"/>
      </w:r>
      <w:r w:rsidR="008A5D58">
        <w:rPr>
          <w:bCs/>
          <w:i/>
          <w:iCs/>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07]","plainTextFormattedCitation":"[107]","previouslyFormattedCitation":"[107]"},"properties":{"noteIndex":0},"schema":"https://github.com/citation-style-language/schema/raw/master/csl-citation.json"}</w:instrText>
      </w:r>
      <w:r>
        <w:rPr>
          <w:bCs/>
          <w:i/>
          <w:iCs/>
          <w:u w:val="single"/>
        </w:rPr>
        <w:fldChar w:fldCharType="separate"/>
      </w:r>
      <w:r w:rsidR="003E166B">
        <w:rPr>
          <w:bCs/>
          <w:iCs/>
          <w:noProof/>
        </w:rPr>
        <w:t>[108</w:t>
      </w:r>
      <w:r w:rsidR="00383DB7" w:rsidRPr="00383DB7">
        <w:rPr>
          <w:bCs/>
          <w:iCs/>
          <w:noProof/>
        </w:rPr>
        <w:t>]</w:t>
      </w:r>
      <w:r>
        <w:rPr>
          <w:bCs/>
          <w:i/>
          <w:iCs/>
          <w:u w:val="single"/>
        </w:rPr>
        <w:fldChar w:fldCharType="end"/>
      </w:r>
      <w:r w:rsidRPr="00BA72AB">
        <w:t xml:space="preserve">. Без оказания неотложной нейрохирургической помощи массивные ВЧК у гематологических больных закономерно приводят к фатальному исходу. </w:t>
      </w:r>
    </w:p>
    <w:p w14:paraId="78043718" w14:textId="58035C09" w:rsidR="008B0B9C" w:rsidRDefault="008B0B9C" w:rsidP="00EC5F42">
      <w:pPr>
        <w:ind w:firstLine="708"/>
      </w:pPr>
      <w:r>
        <w:lastRenderedPageBreak/>
        <w:t xml:space="preserve">Диагностика и лечение ВЧК, возникающих </w:t>
      </w:r>
      <w:r w:rsidR="00EC5F42">
        <w:t xml:space="preserve">у пацентов с лейкозами, </w:t>
      </w:r>
      <w:r>
        <w:t>осуществляется непосредственно в период проведения противоопухолевого химиотерапевтического лечения лейкоза.</w:t>
      </w:r>
    </w:p>
    <w:p w14:paraId="4B60C26F" w14:textId="13EEAB1A" w:rsidR="005D3E8C" w:rsidRPr="00BA72AB" w:rsidRDefault="005D3E8C" w:rsidP="005D3E8C">
      <w:pPr>
        <w:tabs>
          <w:tab w:val="left" w:pos="709"/>
        </w:tabs>
        <w:ind w:firstLine="709"/>
      </w:pPr>
      <w:r w:rsidRPr="00BA72AB">
        <w:t>Из всех ВЧК, требующих оперативного лечения, наиболее часто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5A0FEA06" w14:textId="43AC1AE7" w:rsidR="005D3E8C" w:rsidRPr="00BA72AB" w:rsidRDefault="005D3E8C" w:rsidP="005D3E8C">
      <w:pPr>
        <w:tabs>
          <w:tab w:val="left" w:pos="709"/>
        </w:tabs>
        <w:ind w:firstLine="709"/>
      </w:pPr>
      <w:r w:rsidRPr="00BA72AB">
        <w:t xml:space="preserve"> Основные причины ВЧК у пациентов </w:t>
      </w:r>
      <w:r w:rsidR="00EC5F42">
        <w:t xml:space="preserve">с лейкозом – </w:t>
      </w:r>
      <w:r w:rsidRPr="00BA72AB">
        <w:t>черепно-мозговая травма</w:t>
      </w:r>
      <w:r w:rsidR="00EC5F42">
        <w:t xml:space="preserve"> (например, при падении пациента с низким количеством тромбоцитов)</w:t>
      </w:r>
      <w:r w:rsidRPr="00BA72AB">
        <w:t>,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vertAlign w:val="superscript"/>
        </w:rPr>
        <w:t>9</w:t>
      </w:r>
      <w:r w:rsidRPr="00BA72AB">
        <w:t xml:space="preserve">/л и/или нарушение плазменного гемостаза (гипокоагуляция). </w:t>
      </w:r>
    </w:p>
    <w:p w14:paraId="2F91CFE2" w14:textId="3451035B" w:rsidR="005D3E8C" w:rsidRPr="00BA72AB" w:rsidRDefault="005D3E8C" w:rsidP="005D3E8C">
      <w:pPr>
        <w:pStyle w:val="aff"/>
        <w:tabs>
          <w:tab w:val="left" w:pos="709"/>
        </w:tabs>
        <w:ind w:left="0" w:firstLine="709"/>
        <w:rPr>
          <w:rFonts w:cs="Times New Roman"/>
          <w:szCs w:val="24"/>
        </w:rPr>
      </w:pPr>
      <w:r w:rsidRPr="00BA72AB">
        <w:rPr>
          <w:rFonts w:cs="Times New Roman"/>
          <w:szCs w:val="24"/>
        </w:rPr>
        <w:t>Нейрохирургическое вмешательство позволяет сохранить жизнь у 60% пациентов с</w:t>
      </w:r>
      <w:r w:rsidR="00EC5F42">
        <w:rPr>
          <w:rFonts w:cs="Times New Roman"/>
          <w:szCs w:val="24"/>
        </w:rPr>
        <w:t xml:space="preserve"> лейкозом и </w:t>
      </w:r>
      <w:r w:rsidRPr="00BA72AB">
        <w:rPr>
          <w:rFonts w:cs="Times New Roman"/>
          <w:szCs w:val="24"/>
        </w:rPr>
        <w:t>массивными ВЧК</w:t>
      </w:r>
      <w:r w:rsidR="00EC5F42">
        <w:rPr>
          <w:rFonts w:cs="Times New Roman"/>
          <w:szCs w:val="24"/>
        </w:rPr>
        <w:t>,</w:t>
      </w:r>
      <w:r w:rsidRPr="00BA72AB">
        <w:rPr>
          <w:rFonts w:cs="Times New Roman"/>
          <w:szCs w:val="24"/>
        </w:rPr>
        <w:t xml:space="preserve"> продолжить </w:t>
      </w:r>
      <w:r w:rsidR="00EC5F42">
        <w:rPr>
          <w:rFonts w:cs="Times New Roman"/>
          <w:szCs w:val="24"/>
        </w:rPr>
        <w:t xml:space="preserve">программное химиотерапевтическое </w:t>
      </w:r>
      <w:r w:rsidRPr="00BA72AB">
        <w:rPr>
          <w:rFonts w:cs="Times New Roman"/>
          <w:szCs w:val="24"/>
        </w:rPr>
        <w:t xml:space="preserve">лечение </w:t>
      </w:r>
      <w:r w:rsidR="00EC5F42">
        <w:rPr>
          <w:rFonts w:cs="Times New Roman"/>
          <w:szCs w:val="24"/>
        </w:rPr>
        <w:t xml:space="preserve">лейкоза; </w:t>
      </w:r>
      <w:r w:rsidRPr="00BA72AB">
        <w:rPr>
          <w:rFonts w:cs="Times New Roman"/>
          <w:szCs w:val="24"/>
        </w:rPr>
        <w:t xml:space="preserve">при этом регресса неврологической симптоматики удаётся добиться у более чем 40% оперированных </w:t>
      </w:r>
      <w:r w:rsidR="00EC5F42">
        <w:rPr>
          <w:rFonts w:cs="Times New Roman"/>
          <w:szCs w:val="24"/>
        </w:rPr>
        <w:t>пациентов.</w:t>
      </w:r>
    </w:p>
    <w:p w14:paraId="07E0D391" w14:textId="77777777" w:rsidR="005D3E8C" w:rsidRDefault="005D3E8C" w:rsidP="005D3E8C">
      <w:pPr>
        <w:pStyle w:val="aff"/>
        <w:rPr>
          <w:rFonts w:cs="Times New Roman"/>
          <w:bCs/>
          <w:i/>
          <w:iCs/>
          <w:szCs w:val="24"/>
          <w:u w:val="single"/>
        </w:rPr>
      </w:pPr>
    </w:p>
    <w:p w14:paraId="57211992" w14:textId="77777777" w:rsidR="005D3E8C" w:rsidRPr="00383DB7" w:rsidRDefault="005D3E8C" w:rsidP="00383DB7">
      <w:pPr>
        <w:rPr>
          <w:bCs/>
          <w:i/>
          <w:iCs/>
          <w:u w:val="single"/>
        </w:rPr>
      </w:pPr>
      <w:r w:rsidRPr="00383DB7">
        <w:rPr>
          <w:bCs/>
          <w:i/>
          <w:iCs/>
          <w:u w:val="single"/>
        </w:rPr>
        <w:t>Клиническая картина</w:t>
      </w:r>
    </w:p>
    <w:p w14:paraId="2BDEE336" w14:textId="77777777" w:rsidR="005D3E8C" w:rsidRPr="00BA72AB" w:rsidRDefault="005D3E8C" w:rsidP="005D3E8C">
      <w:pPr>
        <w:ind w:firstLine="708"/>
      </w:pPr>
      <w:r w:rsidRPr="00BA72AB">
        <w:t>Клиническая картина ВЧК зависит от локализации кровоизлияния.</w:t>
      </w:r>
    </w:p>
    <w:p w14:paraId="20BF5B0C" w14:textId="77777777" w:rsidR="005D3E8C" w:rsidRPr="00BA72AB" w:rsidRDefault="005D3E8C" w:rsidP="005D3E8C">
      <w:pPr>
        <w:ind w:firstLine="708"/>
      </w:pPr>
      <w:r w:rsidRPr="00BA72AB">
        <w:rPr>
          <w:b/>
          <w:i/>
        </w:rPr>
        <w:t xml:space="preserve">Эпидуральные и острые субдуральные гематомы </w:t>
      </w:r>
      <w:r w:rsidRPr="00BA72AB">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color w:val="FF0000"/>
        </w:rPr>
        <w:t xml:space="preserve"> </w:t>
      </w:r>
      <w:r w:rsidRPr="00BA72AB">
        <w:t>характеризуются наличием капсулы, изолирующей СДГ от окружающего ликворного пространства.</w:t>
      </w:r>
    </w:p>
    <w:p w14:paraId="68149953" w14:textId="77777777" w:rsidR="005D3E8C" w:rsidRPr="00BA72AB" w:rsidRDefault="005D3E8C" w:rsidP="005D3E8C">
      <w:pPr>
        <w:ind w:firstLine="708"/>
      </w:pPr>
      <w:r w:rsidRPr="00BA72AB">
        <w:rPr>
          <w:b/>
          <w:i/>
        </w:rPr>
        <w:lastRenderedPageBreak/>
        <w:t xml:space="preserve">Хроническая субдуральная гематома (ХСДГ) </w:t>
      </w:r>
      <w:r w:rsidRPr="00BA72AB">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794AE74E" w14:textId="77777777" w:rsidR="005D3E8C" w:rsidRPr="00BA72AB" w:rsidRDefault="005D3E8C" w:rsidP="005D3E8C">
      <w:pPr>
        <w:ind w:firstLine="708"/>
      </w:pPr>
      <w:r w:rsidRPr="00BA72AB">
        <w:rPr>
          <w:b/>
          <w:i/>
        </w:rPr>
        <w:t xml:space="preserve">Субарахноидальные кровоизлияния (САК) </w:t>
      </w:r>
      <w:r w:rsidRPr="00BA72AB">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lang w:val="en-US"/>
        </w:rPr>
        <w:t>I</w:t>
      </w:r>
      <w:r w:rsidRPr="00BA72AB">
        <w:t>-</w:t>
      </w:r>
      <w:r w:rsidRPr="00BA72AB">
        <w:rPr>
          <w:lang w:val="en-US"/>
        </w:rPr>
        <w:t>II</w:t>
      </w:r>
      <w:r w:rsidRPr="00BA72AB">
        <w:t xml:space="preserve"> стадии по классификации </w:t>
      </w:r>
      <w:r w:rsidRPr="00BA72AB">
        <w:rPr>
          <w:lang w:val="en-US"/>
        </w:rPr>
        <w:t>Hunt</w:t>
      </w:r>
      <w:r w:rsidRPr="00BA72AB">
        <w:t>&amp;</w:t>
      </w:r>
      <w:r w:rsidRPr="00BA72AB">
        <w:rPr>
          <w:lang w:val="en-US"/>
        </w:rPr>
        <w:t>Hess</w:t>
      </w:r>
      <w:r w:rsidRPr="00BA72AB">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49989997" w14:textId="77777777" w:rsidR="005D3E8C" w:rsidRPr="00BA72AB" w:rsidRDefault="005D3E8C" w:rsidP="005D3E8C">
      <w:pPr>
        <w:ind w:firstLine="708"/>
      </w:pPr>
      <w:r w:rsidRPr="00BA72AB">
        <w:rPr>
          <w:b/>
          <w:i/>
        </w:rPr>
        <w:t xml:space="preserve">Внутримозговые, внутрижелудочковые и сочетанные гематомы, </w:t>
      </w:r>
      <w:r w:rsidRPr="00BA72AB">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7E49123D" w14:textId="77777777" w:rsidR="005D3E8C" w:rsidRPr="00BA72AB" w:rsidRDefault="005D3E8C" w:rsidP="005D3E8C">
      <w:pPr>
        <w:ind w:firstLine="708"/>
      </w:pPr>
      <w:r w:rsidRPr="00BA72AB">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544DACF0" w14:textId="77777777" w:rsidR="005D3E8C" w:rsidRPr="00BA72AB" w:rsidRDefault="005D3E8C" w:rsidP="005D3E8C">
      <w:pPr>
        <w:ind w:firstLine="708"/>
      </w:pPr>
      <w:r w:rsidRPr="00BA72AB">
        <w:rPr>
          <w:b/>
          <w:i/>
        </w:rPr>
        <w:t xml:space="preserve">Субтенториальные кровоизлияния </w:t>
      </w:r>
      <w:r w:rsidRPr="00BA72AB">
        <w:t xml:space="preserve">локализуются в структурах головного мозга под наметом мозжечка. Клиническая картина определяется степенью воздействия на </w:t>
      </w:r>
      <w:r w:rsidRPr="00BA72AB">
        <w:lastRenderedPageBreak/>
        <w:t>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42F059EA" w14:textId="77777777" w:rsidR="005D3E8C" w:rsidRDefault="005D3E8C" w:rsidP="005D3E8C">
      <w:pPr>
        <w:ind w:firstLine="709"/>
        <w:rPr>
          <w:bCs/>
          <w:i/>
          <w:iCs/>
          <w:u w:val="single"/>
        </w:rPr>
      </w:pPr>
    </w:p>
    <w:p w14:paraId="19B640F9" w14:textId="77777777" w:rsidR="005D3E8C" w:rsidRPr="00212356" w:rsidRDefault="005D3E8C" w:rsidP="00383DB7">
      <w:pPr>
        <w:rPr>
          <w:bCs/>
          <w:i/>
          <w:iCs/>
          <w:u w:val="single"/>
        </w:rPr>
      </w:pPr>
      <w:r w:rsidRPr="00212356">
        <w:rPr>
          <w:bCs/>
          <w:i/>
          <w:iCs/>
          <w:u w:val="single"/>
        </w:rPr>
        <w:t>Инструментальная диагностика.</w:t>
      </w:r>
    </w:p>
    <w:p w14:paraId="7FE7578F" w14:textId="77777777" w:rsidR="005D3E8C" w:rsidRPr="00BA72AB" w:rsidRDefault="005D3E8C" w:rsidP="005D3E8C">
      <w:pPr>
        <w:ind w:firstLine="709"/>
      </w:pPr>
      <w:r w:rsidRPr="00BA72AB">
        <w:t>КТ головного мозга  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6917179C" w14:textId="77777777" w:rsidR="005D3E8C" w:rsidRPr="00BA72AB" w:rsidRDefault="005D3E8C" w:rsidP="005D3E8C">
      <w:pPr>
        <w:ind w:firstLine="709"/>
      </w:pPr>
      <w:r w:rsidRPr="00BA72AB">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35F1B5E1" w14:textId="77777777" w:rsidR="005D3E8C" w:rsidRPr="00BA72AB" w:rsidRDefault="005D3E8C" w:rsidP="005D3E8C">
      <w:pPr>
        <w:ind w:firstLine="709"/>
      </w:pPr>
      <w:r w:rsidRPr="00BA72AB">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14DB5C65" w14:textId="77777777" w:rsidR="005D3E8C" w:rsidRDefault="005D3E8C" w:rsidP="005D3E8C">
      <w:pPr>
        <w:ind w:firstLine="709"/>
      </w:pPr>
      <w:r w:rsidRPr="00BA72AB">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3E74587F" w14:textId="77777777" w:rsidR="005D3E8C" w:rsidRPr="00BA72AB" w:rsidRDefault="005D3E8C" w:rsidP="005D3E8C">
      <w:pPr>
        <w:ind w:firstLine="709"/>
      </w:pPr>
    </w:p>
    <w:p w14:paraId="1073D6C2" w14:textId="77777777" w:rsidR="005D3E8C" w:rsidRPr="00212356" w:rsidRDefault="005D3E8C" w:rsidP="00383DB7">
      <w:pPr>
        <w:rPr>
          <w:bCs/>
          <w:i/>
          <w:iCs/>
          <w:u w:val="single"/>
        </w:rPr>
      </w:pPr>
      <w:r w:rsidRPr="00212356">
        <w:rPr>
          <w:bCs/>
          <w:i/>
          <w:iCs/>
          <w:u w:val="single"/>
        </w:rPr>
        <w:t>Лабораторная диагностика.</w:t>
      </w:r>
    </w:p>
    <w:p w14:paraId="4702830E" w14:textId="77777777" w:rsidR="005D3E8C" w:rsidRPr="00BA72AB" w:rsidRDefault="005D3E8C" w:rsidP="005D3E8C">
      <w:pPr>
        <w:ind w:firstLine="709"/>
      </w:pPr>
      <w:r w:rsidRPr="00BA72AB">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466A7ADD" w14:textId="77777777" w:rsidR="005D3E8C" w:rsidRPr="00BA72AB" w:rsidRDefault="005D3E8C" w:rsidP="005D3E8C">
      <w:pPr>
        <w:ind w:firstLine="709"/>
      </w:pPr>
      <w:r w:rsidRPr="00BA72AB">
        <w:t xml:space="preserve">Рекомендуемые исследования для выявления патологии гемостаза: </w:t>
      </w:r>
    </w:p>
    <w:p w14:paraId="7DF854C3"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3AD8ACEF"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агрегация тромбоцитов с АДФ и ристомицином, </w:t>
      </w:r>
    </w:p>
    <w:p w14:paraId="256F1C7A"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BA72AB">
        <w:rPr>
          <w:rFonts w:cs="Times New Roman"/>
          <w:szCs w:val="24"/>
          <w:lang w:val="en-US"/>
        </w:rPr>
        <w:t>III</w:t>
      </w:r>
      <w:r w:rsidRPr="00BA72AB">
        <w:rPr>
          <w:rFonts w:cs="Times New Roman"/>
          <w:szCs w:val="24"/>
        </w:rPr>
        <w:t xml:space="preserve"> и др.</w:t>
      </w:r>
    </w:p>
    <w:p w14:paraId="32A42B05" w14:textId="77777777" w:rsidR="005D3E8C" w:rsidRPr="00BA72AB" w:rsidRDefault="005D3E8C" w:rsidP="00CC254E">
      <w:pPr>
        <w:pStyle w:val="aff"/>
        <w:numPr>
          <w:ilvl w:val="0"/>
          <w:numId w:val="36"/>
        </w:numPr>
        <w:rPr>
          <w:rFonts w:cs="Times New Roman"/>
          <w:szCs w:val="24"/>
        </w:rPr>
      </w:pPr>
      <w:r w:rsidRPr="00BA72AB">
        <w:rPr>
          <w:rFonts w:cs="Times New Roman"/>
          <w:szCs w:val="24"/>
        </w:rPr>
        <w:t>тромбоэластография (при необходимости).</w:t>
      </w:r>
    </w:p>
    <w:p w14:paraId="5F132938" w14:textId="77777777" w:rsidR="005D3E8C" w:rsidRPr="00BA72AB" w:rsidRDefault="005D3E8C" w:rsidP="00CC254E">
      <w:pPr>
        <w:pStyle w:val="aff"/>
        <w:numPr>
          <w:ilvl w:val="0"/>
          <w:numId w:val="36"/>
        </w:numPr>
        <w:rPr>
          <w:rFonts w:cs="Times New Roman"/>
          <w:szCs w:val="24"/>
        </w:rPr>
      </w:pPr>
      <w:r w:rsidRPr="00BA72AB">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w:t>
      </w:r>
      <w:r w:rsidRPr="00BA72AB">
        <w:rPr>
          <w:rFonts w:cs="Times New Roman"/>
          <w:szCs w:val="24"/>
        </w:rPr>
        <w:lastRenderedPageBreak/>
        <w:t xml:space="preserve">антитела к бета2 гликопротеину 1, антитела к кардиолипину, мутации генов: V фактора Лейден, метилентетрагидрофолат-редуктазы, протромбина.  </w:t>
      </w:r>
    </w:p>
    <w:p w14:paraId="7D213157" w14:textId="77777777" w:rsidR="005D3E8C" w:rsidRDefault="005D3E8C" w:rsidP="005D3E8C">
      <w:pPr>
        <w:ind w:firstLine="709"/>
        <w:rPr>
          <w:bCs/>
          <w:i/>
          <w:iCs/>
          <w:u w:val="single"/>
        </w:rPr>
      </w:pPr>
    </w:p>
    <w:p w14:paraId="7D6EDB4D" w14:textId="329ED370" w:rsidR="005D3E8C" w:rsidRPr="00212356" w:rsidRDefault="005D3E8C" w:rsidP="00383DB7">
      <w:pPr>
        <w:rPr>
          <w:bCs/>
          <w:i/>
          <w:iCs/>
          <w:u w:val="single"/>
        </w:rPr>
      </w:pPr>
      <w:r w:rsidRPr="00212356">
        <w:rPr>
          <w:bCs/>
          <w:i/>
          <w:iCs/>
          <w:u w:val="single"/>
        </w:rPr>
        <w:t>Лечение</w:t>
      </w:r>
      <w:r>
        <w:rPr>
          <w:bCs/>
          <w:i/>
          <w:iCs/>
          <w:u w:val="single"/>
        </w:rPr>
        <w:t xml:space="preserve"> </w:t>
      </w:r>
      <w:r>
        <w:rPr>
          <w:bCs/>
          <w:i/>
          <w:iCs/>
          <w:u w:val="single"/>
        </w:rPr>
        <w:fldChar w:fldCharType="begin" w:fldLock="1"/>
      </w:r>
      <w:r w:rsidR="008A5D58">
        <w:rPr>
          <w:bCs/>
          <w:i/>
          <w:iCs/>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07]","plainTextFormattedCitation":"[107]","previouslyFormattedCitation":"[107]"},"properties":{"noteIndex":0},"schema":"https://github.com/citation-style-language/schema/raw/master/csl-citation.json"}</w:instrText>
      </w:r>
      <w:r>
        <w:rPr>
          <w:bCs/>
          <w:i/>
          <w:iCs/>
          <w:u w:val="single"/>
        </w:rPr>
        <w:fldChar w:fldCharType="separate"/>
      </w:r>
      <w:r w:rsidR="003E166B">
        <w:rPr>
          <w:bCs/>
          <w:iCs/>
          <w:noProof/>
        </w:rPr>
        <w:t>[108</w:t>
      </w:r>
      <w:r w:rsidR="00383DB7" w:rsidRPr="00383DB7">
        <w:rPr>
          <w:bCs/>
          <w:iCs/>
          <w:noProof/>
        </w:rPr>
        <w:t>]</w:t>
      </w:r>
      <w:r>
        <w:rPr>
          <w:bCs/>
          <w:i/>
          <w:iCs/>
          <w:u w:val="single"/>
        </w:rPr>
        <w:fldChar w:fldCharType="end"/>
      </w:r>
    </w:p>
    <w:p w14:paraId="20E00D30" w14:textId="065A29D2" w:rsidR="005D3E8C" w:rsidRPr="00BA72AB" w:rsidRDefault="005D3E8C" w:rsidP="005D3E8C">
      <w:pPr>
        <w:pStyle w:val="aff"/>
        <w:ind w:left="0" w:firstLine="720"/>
        <w:rPr>
          <w:rFonts w:cs="Times New Roman"/>
          <w:szCs w:val="24"/>
        </w:rPr>
      </w:pPr>
      <w:r w:rsidRPr="008B0B9C">
        <w:rPr>
          <w:rFonts w:cs="Times New Roman"/>
          <w:szCs w:val="24"/>
        </w:rPr>
        <w:t xml:space="preserve">Цель лечения ВЧК </w:t>
      </w:r>
      <w:r w:rsidR="0063029A" w:rsidRPr="008B0B9C">
        <w:rPr>
          <w:rFonts w:cs="Times New Roman"/>
          <w:szCs w:val="24"/>
        </w:rPr>
        <w:t xml:space="preserve">в период </w:t>
      </w:r>
      <w:r w:rsidR="008B0B9C" w:rsidRPr="008B0B9C">
        <w:rPr>
          <w:rFonts w:cs="Times New Roman"/>
          <w:szCs w:val="24"/>
        </w:rPr>
        <w:t xml:space="preserve">противоопухолевого лечения </w:t>
      </w:r>
      <w:r w:rsidR="0063029A" w:rsidRPr="008B0B9C">
        <w:rPr>
          <w:rFonts w:cs="Times New Roman"/>
          <w:szCs w:val="24"/>
        </w:rPr>
        <w:t>лейкоза</w:t>
      </w:r>
      <w:r w:rsidR="0063029A">
        <w:rPr>
          <w:rFonts w:cs="Times New Roman"/>
          <w:color w:val="FF0000"/>
          <w:szCs w:val="24"/>
        </w:rPr>
        <w:t xml:space="preserve"> </w:t>
      </w:r>
      <w:r w:rsidRPr="00BA72AB">
        <w:rPr>
          <w:rFonts w:cs="Times New Roman"/>
          <w:szCs w:val="24"/>
        </w:rPr>
        <w:t xml:space="preserve">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4E66B9C9" w14:textId="77777777" w:rsidR="005D3E8C" w:rsidRPr="00BA72AB" w:rsidRDefault="005D3E8C" w:rsidP="005D3E8C">
      <w:pPr>
        <w:pStyle w:val="aff"/>
        <w:ind w:left="0" w:firstLine="720"/>
        <w:rPr>
          <w:rFonts w:cs="Times New Roman"/>
          <w:szCs w:val="24"/>
        </w:rPr>
      </w:pPr>
      <w:r w:rsidRPr="00BA72AB">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rFonts w:cs="Times New Roman"/>
          <w:szCs w:val="24"/>
          <w:lang w:val="en-US"/>
        </w:rPr>
        <w:t>VIII</w:t>
      </w:r>
      <w:r w:rsidRPr="00BA72AB">
        <w:rPr>
          <w:rFonts w:cs="Times New Roman"/>
          <w:szCs w:val="24"/>
        </w:rPr>
        <w:t xml:space="preserve">, </w:t>
      </w:r>
      <w:r w:rsidRPr="00BA72AB">
        <w:rPr>
          <w:rFonts w:cs="Times New Roman"/>
          <w:szCs w:val="24"/>
          <w:lang w:val="en-US"/>
        </w:rPr>
        <w:t>IX</w:t>
      </w:r>
      <w:r w:rsidRPr="00BA72AB">
        <w:rPr>
          <w:rFonts w:cs="Times New Roman"/>
          <w:szCs w:val="24"/>
        </w:rPr>
        <w:t xml:space="preserve">, рекомбинантного активированного фактора </w:t>
      </w:r>
      <w:r w:rsidRPr="00BA72AB">
        <w:rPr>
          <w:rFonts w:cs="Times New Roman"/>
          <w:szCs w:val="24"/>
          <w:lang w:val="en-US"/>
        </w:rPr>
        <w:t>VII</w:t>
      </w:r>
      <w:r w:rsidRPr="00BA72AB">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55F23B92" w14:textId="77777777" w:rsidR="005D3E8C" w:rsidRPr="00BA72AB" w:rsidRDefault="005D3E8C" w:rsidP="005D3E8C">
      <w:pPr>
        <w:pStyle w:val="aff"/>
        <w:ind w:left="0" w:firstLine="720"/>
        <w:rPr>
          <w:rFonts w:cs="Times New Roman"/>
          <w:szCs w:val="24"/>
        </w:rPr>
      </w:pPr>
      <w:r w:rsidRPr="00BA72AB">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48E42AED" w14:textId="77777777" w:rsidR="005D3E8C" w:rsidRPr="00BA72AB" w:rsidRDefault="005D3E8C" w:rsidP="005D3E8C">
      <w:pPr>
        <w:pStyle w:val="aff"/>
        <w:ind w:left="0" w:firstLine="720"/>
        <w:rPr>
          <w:rFonts w:cs="Times New Roman"/>
          <w:szCs w:val="24"/>
        </w:rPr>
      </w:pPr>
      <w:r w:rsidRPr="00BA72AB">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744FAC99" w14:textId="77777777" w:rsidR="005D3E8C" w:rsidRPr="00BA72AB" w:rsidRDefault="005D3E8C" w:rsidP="005D3E8C">
      <w:pPr>
        <w:pStyle w:val="aff"/>
        <w:ind w:left="0" w:firstLine="720"/>
        <w:rPr>
          <w:rFonts w:cs="Times New Roman"/>
          <w:szCs w:val="24"/>
        </w:rPr>
      </w:pPr>
      <w:r w:rsidRPr="00BA72AB">
        <w:rPr>
          <w:rFonts w:cs="Times New Roman"/>
          <w:szCs w:val="24"/>
        </w:rPr>
        <w:lastRenderedPageBreak/>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2F9D5601" w14:textId="77777777" w:rsidR="005D3E8C" w:rsidRPr="00BA72AB" w:rsidRDefault="005D3E8C" w:rsidP="005D3E8C">
      <w:pPr>
        <w:pStyle w:val="aff"/>
        <w:ind w:left="0" w:firstLine="720"/>
        <w:rPr>
          <w:rFonts w:cs="Times New Roman"/>
          <w:szCs w:val="24"/>
        </w:rPr>
      </w:pPr>
      <w:r w:rsidRPr="00BA72AB">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41F937E9" w14:textId="77777777" w:rsidR="005D3E8C" w:rsidRPr="00BA72AB" w:rsidRDefault="005D3E8C" w:rsidP="005D3E8C">
      <w:pPr>
        <w:pStyle w:val="aff"/>
        <w:ind w:left="0" w:firstLine="720"/>
        <w:rPr>
          <w:rFonts w:cs="Times New Roman"/>
          <w:szCs w:val="24"/>
        </w:rPr>
      </w:pPr>
      <w:r w:rsidRPr="00BA72AB">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10E2AD6E" w14:textId="77777777" w:rsidR="005D3E8C" w:rsidRDefault="005D3E8C" w:rsidP="005D3E8C">
      <w:pPr>
        <w:pStyle w:val="aff"/>
        <w:ind w:left="0" w:firstLine="720"/>
        <w:rPr>
          <w:rFonts w:cs="Times New Roman"/>
          <w:szCs w:val="24"/>
        </w:rPr>
      </w:pPr>
      <w:r w:rsidRPr="00BA72AB">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632408E2" w14:textId="77777777" w:rsidR="005D3E8C" w:rsidRPr="0005409C" w:rsidRDefault="005D3E8C" w:rsidP="005D3E8C">
      <w:r w:rsidRPr="0005409C">
        <w:t>от комплекса факторов (таб.1)</w:t>
      </w:r>
    </w:p>
    <w:p w14:paraId="7875C195" w14:textId="77777777" w:rsidR="005D3E8C" w:rsidRDefault="005D3E8C" w:rsidP="005D3E8C"/>
    <w:p w14:paraId="58905827" w14:textId="77777777" w:rsidR="005D3E8C" w:rsidRPr="00BA72AB" w:rsidRDefault="005D3E8C" w:rsidP="005D3E8C">
      <w:r w:rsidRPr="0005409C">
        <w:t>Таблица 1. Прогностические факторы исхода нейрохирургических вмешательств при ВЧК</w:t>
      </w:r>
      <w:r w:rsidRPr="00BA72AB">
        <w:t xml:space="preserve"> у гематологических пациентов.</w:t>
      </w:r>
    </w:p>
    <w:tbl>
      <w:tblPr>
        <w:tblStyle w:val="affa"/>
        <w:tblW w:w="0" w:type="auto"/>
        <w:tblLook w:val="04A0" w:firstRow="1" w:lastRow="0" w:firstColumn="1" w:lastColumn="0" w:noHBand="0" w:noVBand="1"/>
      </w:tblPr>
      <w:tblGrid>
        <w:gridCol w:w="4672"/>
        <w:gridCol w:w="4673"/>
      </w:tblGrid>
      <w:tr w:rsidR="005D3E8C" w:rsidRPr="00BA72AB" w14:paraId="68B60005" w14:textId="77777777" w:rsidTr="00E00201">
        <w:tc>
          <w:tcPr>
            <w:tcW w:w="4672" w:type="dxa"/>
          </w:tcPr>
          <w:p w14:paraId="3492C715" w14:textId="77777777" w:rsidR="005D3E8C" w:rsidRPr="00BA72AB" w:rsidRDefault="005D3E8C" w:rsidP="00E00201">
            <w:pPr>
              <w:jc w:val="center"/>
            </w:pPr>
            <w:r w:rsidRPr="00BA72AB">
              <w:t>Благоприятные факторы</w:t>
            </w:r>
          </w:p>
        </w:tc>
        <w:tc>
          <w:tcPr>
            <w:tcW w:w="4673" w:type="dxa"/>
          </w:tcPr>
          <w:p w14:paraId="7DEC2E37" w14:textId="77777777" w:rsidR="005D3E8C" w:rsidRPr="00BA72AB" w:rsidRDefault="005D3E8C" w:rsidP="00E00201">
            <w:pPr>
              <w:jc w:val="center"/>
            </w:pPr>
            <w:r w:rsidRPr="00BA72AB">
              <w:t>Неблагоприятные факторы</w:t>
            </w:r>
          </w:p>
        </w:tc>
      </w:tr>
      <w:tr w:rsidR="005D3E8C" w:rsidRPr="00BA72AB" w14:paraId="7CD4777D" w14:textId="77777777" w:rsidTr="00E00201">
        <w:tc>
          <w:tcPr>
            <w:tcW w:w="4672" w:type="dxa"/>
          </w:tcPr>
          <w:p w14:paraId="292BAC64" w14:textId="77777777" w:rsidR="005D3E8C" w:rsidRPr="00BA72AB" w:rsidRDefault="005D3E8C" w:rsidP="00CC254E">
            <w:pPr>
              <w:numPr>
                <w:ilvl w:val="0"/>
                <w:numId w:val="34"/>
              </w:numPr>
            </w:pPr>
            <w:r w:rsidRPr="00BA72AB">
              <w:lastRenderedPageBreak/>
              <w:t>оболочечные гематомы</w:t>
            </w:r>
          </w:p>
          <w:p w14:paraId="0B813360" w14:textId="77777777" w:rsidR="005D3E8C" w:rsidRPr="00BA72AB" w:rsidRDefault="005D3E8C" w:rsidP="00CC254E">
            <w:pPr>
              <w:numPr>
                <w:ilvl w:val="0"/>
                <w:numId w:val="34"/>
              </w:numPr>
            </w:pPr>
            <w:r w:rsidRPr="00BA72AB">
              <w:t>диагностика в течение первых 4 часов</w:t>
            </w:r>
          </w:p>
          <w:p w14:paraId="769CA271" w14:textId="77777777" w:rsidR="005D3E8C" w:rsidRPr="00BA72AB" w:rsidRDefault="005D3E8C" w:rsidP="00CC254E">
            <w:pPr>
              <w:numPr>
                <w:ilvl w:val="0"/>
                <w:numId w:val="34"/>
              </w:numPr>
            </w:pPr>
            <w:r w:rsidRPr="00BA72AB">
              <w:t>контролируемые нарушения гемостаза</w:t>
            </w:r>
          </w:p>
          <w:p w14:paraId="7210CE92" w14:textId="77777777" w:rsidR="005D3E8C" w:rsidRPr="00BA72AB" w:rsidRDefault="005D3E8C" w:rsidP="00CC254E">
            <w:pPr>
              <w:numPr>
                <w:ilvl w:val="0"/>
                <w:numId w:val="34"/>
              </w:numPr>
            </w:pPr>
            <w:r w:rsidRPr="00BA72AB">
              <w:t>супратенториальная локализация</w:t>
            </w:r>
          </w:p>
          <w:p w14:paraId="09D1AB42" w14:textId="77777777" w:rsidR="005D3E8C" w:rsidRPr="00BA72AB" w:rsidRDefault="005D3E8C" w:rsidP="00CC254E">
            <w:pPr>
              <w:numPr>
                <w:ilvl w:val="0"/>
                <w:numId w:val="34"/>
              </w:numPr>
            </w:pPr>
            <w:r w:rsidRPr="00BA72AB">
              <w:t>уровень сознания – более 8 баллов ШКГ</w:t>
            </w:r>
          </w:p>
        </w:tc>
        <w:tc>
          <w:tcPr>
            <w:tcW w:w="4673" w:type="dxa"/>
          </w:tcPr>
          <w:p w14:paraId="4BA3ABF6" w14:textId="77777777" w:rsidR="005D3E8C" w:rsidRPr="00BA72AB" w:rsidRDefault="005D3E8C" w:rsidP="00CC254E">
            <w:pPr>
              <w:numPr>
                <w:ilvl w:val="0"/>
                <w:numId w:val="35"/>
              </w:numPr>
            </w:pPr>
            <w:r w:rsidRPr="00BA72AB">
              <w:t>внутримозговые, внутрижелудочковые и сочетанные гематомы</w:t>
            </w:r>
          </w:p>
          <w:p w14:paraId="6108E3EB" w14:textId="77777777" w:rsidR="005D3E8C" w:rsidRPr="00BA72AB" w:rsidRDefault="005D3E8C" w:rsidP="00CC254E">
            <w:pPr>
              <w:numPr>
                <w:ilvl w:val="0"/>
                <w:numId w:val="35"/>
              </w:numPr>
            </w:pPr>
            <w:r w:rsidRPr="00BA72AB">
              <w:t>поздняя диагностика</w:t>
            </w:r>
          </w:p>
          <w:p w14:paraId="2D1C8943" w14:textId="77777777" w:rsidR="005D3E8C" w:rsidRPr="00BA72AB" w:rsidRDefault="005D3E8C" w:rsidP="00CC254E">
            <w:pPr>
              <w:numPr>
                <w:ilvl w:val="0"/>
                <w:numId w:val="35"/>
              </w:numPr>
            </w:pPr>
            <w:r w:rsidRPr="00BA72AB">
              <w:t>неконтролируемые нарушения гемостаза</w:t>
            </w:r>
          </w:p>
          <w:p w14:paraId="3ACA8F7B" w14:textId="77777777" w:rsidR="005D3E8C" w:rsidRPr="00BA72AB" w:rsidRDefault="005D3E8C" w:rsidP="00CC254E">
            <w:pPr>
              <w:numPr>
                <w:ilvl w:val="0"/>
                <w:numId w:val="35"/>
              </w:numPr>
            </w:pPr>
            <w:r w:rsidRPr="00BA72AB">
              <w:t>субтенториальная локализация</w:t>
            </w:r>
          </w:p>
          <w:p w14:paraId="07EF27BF" w14:textId="77777777" w:rsidR="005D3E8C" w:rsidRPr="00BA72AB" w:rsidRDefault="005D3E8C" w:rsidP="00CC254E">
            <w:pPr>
              <w:numPr>
                <w:ilvl w:val="0"/>
                <w:numId w:val="35"/>
              </w:numPr>
            </w:pPr>
            <w:r w:rsidRPr="00BA72AB">
              <w:t>глубокое угнетение сознания менее 8 баллов ШКГ</w:t>
            </w:r>
          </w:p>
        </w:tc>
      </w:tr>
    </w:tbl>
    <w:p w14:paraId="7DF903F2" w14:textId="77777777" w:rsidR="005D3E8C" w:rsidRPr="00BA72AB" w:rsidRDefault="005D3E8C" w:rsidP="005D3E8C">
      <w:pPr>
        <w:pStyle w:val="aff"/>
        <w:rPr>
          <w:rFonts w:cs="Times New Roman"/>
          <w:b/>
          <w:szCs w:val="24"/>
        </w:rPr>
      </w:pPr>
    </w:p>
    <w:p w14:paraId="0ECBB770" w14:textId="27C11766" w:rsidR="00CC254E" w:rsidRPr="00CC254E" w:rsidRDefault="00383DB7" w:rsidP="00CC254E">
      <w:pPr>
        <w:pStyle w:val="2"/>
        <w:rPr>
          <w:lang w:val="ru-RU"/>
        </w:rPr>
      </w:pPr>
      <w:bookmarkStart w:id="99" w:name="_Toc64624789"/>
      <w:r>
        <w:rPr>
          <w:lang w:val="ru-RU"/>
        </w:rPr>
        <w:t xml:space="preserve">7.4 </w:t>
      </w:r>
      <w:bookmarkStart w:id="100" w:name="_Toc64295957"/>
      <w:bookmarkStart w:id="101" w:name="_Toc64479345"/>
      <w:r w:rsidR="00CC254E">
        <w:t>Профилактика, диагностика и лечение тромботических осложнений</w:t>
      </w:r>
      <w:bookmarkEnd w:id="99"/>
      <w:bookmarkEnd w:id="100"/>
      <w:bookmarkEnd w:id="101"/>
    </w:p>
    <w:p w14:paraId="73DDC4E1" w14:textId="77777777" w:rsidR="00CC254E" w:rsidRDefault="00CC254E" w:rsidP="00CC254E"/>
    <w:p w14:paraId="6E28A441" w14:textId="77777777" w:rsidR="008B0B9C" w:rsidRDefault="00CC254E" w:rsidP="008A5D58">
      <w:pPr>
        <w:ind w:firstLine="709"/>
      </w:pPr>
      <w:r>
        <w:t>При</w:t>
      </w:r>
      <w:r w:rsidR="00EB0207">
        <w:t xml:space="preserve"> </w:t>
      </w:r>
      <w:r w:rsidR="00EB0207" w:rsidRPr="008B0B9C">
        <w:t>лейкозах</w:t>
      </w:r>
      <w:r>
        <w:t xml:space="preserve">, как первично, так и в процессе их </w:t>
      </w:r>
      <w:r w:rsidR="008B0B9C">
        <w:t xml:space="preserve">химиотерапевтического и иного </w:t>
      </w:r>
      <w:r>
        <w:t>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увеличивает частоту тромботических осложнений практически в 2 раза с 2.21% до 4.24% относительно исходного уровня</w:t>
      </w:r>
      <w:r w:rsidRPr="002470CB">
        <w:t xml:space="preserve"> </w:t>
      </w:r>
      <w:r>
        <w:fldChar w:fldCharType="begin" w:fldLock="1"/>
      </w:r>
      <w:r w:rsidR="00CB2C8F">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08,109]","plainTextFormattedCitation":"[108,109]","previouslyFormattedCitation":"[108,109]"},"properties":{"noteIndex":0},"schema":"https://github.com/citation-style-language/schema/raw/master/csl-citation.json"}</w:instrText>
      </w:r>
      <w:r>
        <w:fldChar w:fldCharType="separate"/>
      </w:r>
      <w:r w:rsidR="003E166B">
        <w:rPr>
          <w:noProof/>
        </w:rPr>
        <w:t>[109,110</w:t>
      </w:r>
      <w:r w:rsidR="008A5D58" w:rsidRPr="008A5D58">
        <w:rPr>
          <w:noProof/>
        </w:rPr>
        <w:t>]</w:t>
      </w:r>
      <w:r>
        <w:fldChar w:fldCharType="end"/>
      </w:r>
      <w:r>
        <w:t xml:space="preserve">. </w:t>
      </w:r>
    </w:p>
    <w:p w14:paraId="08F77945" w14:textId="7D0E1B89" w:rsidR="008B0B9C" w:rsidRDefault="008B0B9C" w:rsidP="008B0B9C">
      <w:pPr>
        <w:ind w:firstLine="708"/>
      </w:pPr>
      <w:r>
        <w:t>Диагностика и лечение тромботическ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291E42DA" w14:textId="77777777" w:rsidR="008B0B9C" w:rsidRDefault="008B0B9C" w:rsidP="008A5D58">
      <w:pPr>
        <w:ind w:firstLine="709"/>
      </w:pPr>
    </w:p>
    <w:p w14:paraId="3848EF12" w14:textId="283234BF" w:rsidR="00CC254E" w:rsidRDefault="00CC254E" w:rsidP="008A5D58">
      <w:pPr>
        <w:ind w:firstLine="709"/>
      </w:pPr>
      <w:r>
        <w:t>Причинами тромбозов у пациентов</w:t>
      </w:r>
      <w:r w:rsidR="0076706D">
        <w:t xml:space="preserve"> </w:t>
      </w:r>
      <w:r w:rsidR="0076706D" w:rsidRPr="008B0B9C">
        <w:t>с лейкозами</w:t>
      </w:r>
      <w:r w:rsidRPr="008B0B9C">
        <w:t xml:space="preserve"> </w:t>
      </w:r>
      <w:r>
        <w:t xml:space="preserve">могут быть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3E166B">
        <w:rPr>
          <w:noProof/>
        </w:rPr>
        <w:t>[111</w:t>
      </w:r>
      <w:r w:rsidR="008A5D58" w:rsidRPr="008A5D58">
        <w:rPr>
          <w:noProof/>
        </w:rPr>
        <w:t>]</w:t>
      </w:r>
      <w:r>
        <w:fldChar w:fldCharType="end"/>
      </w:r>
      <w:r>
        <w:t>:</w:t>
      </w:r>
    </w:p>
    <w:p w14:paraId="610865E5" w14:textId="5C8FDE93" w:rsidR="00CC254E" w:rsidRPr="00F62DEE" w:rsidRDefault="00CC254E" w:rsidP="00CC254E">
      <w:pPr>
        <w:numPr>
          <w:ilvl w:val="0"/>
          <w:numId w:val="61"/>
        </w:numPr>
      </w:pPr>
      <w:r w:rsidRPr="00E5560E">
        <w:t xml:space="preserve">механические факторы </w:t>
      </w:r>
      <w:r w:rsidRPr="00B32E86">
        <w:t xml:space="preserve">(сдавление </w:t>
      </w:r>
      <w:r w:rsidR="00B32E86" w:rsidRPr="00B32E86">
        <w:t>экстрамедулярным очагом</w:t>
      </w:r>
      <w:r w:rsidRPr="00B32E86">
        <w:t xml:space="preserve"> кровеносного сосуда, </w:t>
      </w:r>
      <w:r w:rsidRPr="00E5560E">
        <w:t>центральный или периферический венозные катетеры, нарушение целостности эндотелия некоторыми химиопрепаратами и др.);</w:t>
      </w:r>
    </w:p>
    <w:p w14:paraId="1A39F2A9" w14:textId="77777777" w:rsidR="00CC254E" w:rsidRPr="00F62DEE" w:rsidRDefault="00CC254E" w:rsidP="00CC254E">
      <w:pPr>
        <w:numPr>
          <w:ilvl w:val="0"/>
          <w:numId w:val="61"/>
        </w:numPr>
      </w:pPr>
      <w:r w:rsidRPr="00E5560E">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3C1F0986" w14:textId="77777777" w:rsidR="00CC254E" w:rsidRPr="00F62DEE" w:rsidRDefault="00CC254E" w:rsidP="00CC254E">
      <w:pPr>
        <w:numPr>
          <w:ilvl w:val="0"/>
          <w:numId w:val="61"/>
        </w:numPr>
      </w:pPr>
      <w:r w:rsidRPr="00E5560E">
        <w:t xml:space="preserve">реологические факторы (в том числе за счет гиперлейкоцитоза, эритроцитоза, гипертромбоцитоза); </w:t>
      </w:r>
    </w:p>
    <w:p w14:paraId="0DBD2224" w14:textId="77777777" w:rsidR="00CC254E" w:rsidRPr="00F62DEE" w:rsidRDefault="00CC254E" w:rsidP="00CC254E">
      <w:pPr>
        <w:numPr>
          <w:ilvl w:val="0"/>
          <w:numId w:val="61"/>
        </w:numPr>
      </w:pPr>
      <w:r w:rsidRPr="00E5560E">
        <w:t>химиолучевая терапия.</w:t>
      </w:r>
    </w:p>
    <w:p w14:paraId="2BD364FE" w14:textId="77777777" w:rsidR="00CC254E" w:rsidRDefault="00CC254E" w:rsidP="00CC254E">
      <w:r>
        <w:t>Эти факторы часто сочетаются друг с другом.</w:t>
      </w:r>
    </w:p>
    <w:p w14:paraId="67D63AAA" w14:textId="77777777" w:rsidR="00CC254E" w:rsidRDefault="00CC254E" w:rsidP="00CC254E">
      <w:pPr>
        <w:ind w:firstLine="567"/>
      </w:pPr>
    </w:p>
    <w:p w14:paraId="20957629" w14:textId="77777777" w:rsidR="00CC254E" w:rsidRPr="00E5560E" w:rsidRDefault="00CC254E" w:rsidP="00CC254E">
      <w:pPr>
        <w:rPr>
          <w:i/>
          <w:iCs/>
          <w:u w:val="single"/>
        </w:rPr>
      </w:pPr>
      <w:r w:rsidRPr="00E5560E">
        <w:rPr>
          <w:i/>
          <w:iCs/>
          <w:u w:val="single"/>
        </w:rPr>
        <w:lastRenderedPageBreak/>
        <w:t>Клинические проявления тромботических осложнений.</w:t>
      </w:r>
    </w:p>
    <w:p w14:paraId="20E2B3AD" w14:textId="77777777" w:rsidR="00CC254E" w:rsidRDefault="00CC254E" w:rsidP="008A5D58">
      <w:pPr>
        <w:ind w:firstLine="709"/>
      </w:pPr>
      <w: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3413B0D7" w14:textId="4F7C6FC6" w:rsidR="00CC254E" w:rsidRDefault="00CC254E" w:rsidP="008A5D58">
      <w:pPr>
        <w:ind w:firstLine="709"/>
      </w:pPr>
      <w:r>
        <w:t xml:space="preserve">Для тромбозов характерны следующие признаки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3E166B">
        <w:rPr>
          <w:noProof/>
        </w:rPr>
        <w:t>[103,111</w:t>
      </w:r>
      <w:r w:rsidR="008A5D58" w:rsidRPr="008A5D58">
        <w:rPr>
          <w:noProof/>
        </w:rPr>
        <w:t>]</w:t>
      </w:r>
      <w:r>
        <w:fldChar w:fldCharType="end"/>
      </w:r>
      <w:r>
        <w:t xml:space="preserve">: </w:t>
      </w:r>
    </w:p>
    <w:p w14:paraId="7273FC66" w14:textId="77777777" w:rsidR="00CC254E" w:rsidRDefault="00CC254E" w:rsidP="00FF3801">
      <w:pPr>
        <w:numPr>
          <w:ilvl w:val="0"/>
          <w:numId w:val="68"/>
        </w:numPr>
      </w:pPr>
      <w:r>
        <w:t>отек на месте тромбоза (венозный тромбоз);</w:t>
      </w:r>
    </w:p>
    <w:p w14:paraId="66A6BC27" w14:textId="77777777" w:rsidR="00CC254E" w:rsidRDefault="00CC254E" w:rsidP="00FF3801">
      <w:pPr>
        <w:numPr>
          <w:ilvl w:val="0"/>
          <w:numId w:val="68"/>
        </w:numPr>
      </w:pPr>
      <w:r>
        <w:t>умеренные болевые ощущения - чувство распирания, постоянные локальные боли (венозные и артериальные тромбозы);</w:t>
      </w:r>
    </w:p>
    <w:p w14:paraId="258D21F9" w14:textId="77777777" w:rsidR="00CC254E" w:rsidRDefault="00CC254E" w:rsidP="00FF3801">
      <w:pPr>
        <w:numPr>
          <w:ilvl w:val="0"/>
          <w:numId w:val="68"/>
        </w:numPr>
      </w:pPr>
      <w:r>
        <w:t xml:space="preserve">повышение кожной температуры непосредственно в области тромбоза (венозные тромбозы); </w:t>
      </w:r>
    </w:p>
    <w:p w14:paraId="325D2653" w14:textId="77777777" w:rsidR="00CC254E" w:rsidRDefault="00CC254E" w:rsidP="00FF3801">
      <w:pPr>
        <w:numPr>
          <w:ilvl w:val="0"/>
          <w:numId w:val="68"/>
        </w:numPr>
      </w:pPr>
      <w:r>
        <w:t>резкая болезненность, цианоз (синюшность), снижение температуры в области тромбообразования и прилежащих тканях (артериальные тромбозы);</w:t>
      </w:r>
    </w:p>
    <w:p w14:paraId="3A9401F7" w14:textId="77777777" w:rsidR="00CC254E" w:rsidRDefault="00CC254E" w:rsidP="00FF3801">
      <w:pPr>
        <w:numPr>
          <w:ilvl w:val="0"/>
          <w:numId w:val="68"/>
        </w:numPr>
      </w:pPr>
      <w:r>
        <w:t>перемежающаяся хромота (артериальные тромбозы);</w:t>
      </w:r>
    </w:p>
    <w:p w14:paraId="5B1C22F7" w14:textId="77777777" w:rsidR="00CC254E" w:rsidRDefault="00CC254E" w:rsidP="00FF3801">
      <w:pPr>
        <w:numPr>
          <w:ilvl w:val="0"/>
          <w:numId w:val="68"/>
        </w:numPr>
      </w:pPr>
      <w:r>
        <w:t>при незначительных неокклюзирующих венозных и артериальных тромбозах клинические проявления могут быть минимальными или отсутствовать;</w:t>
      </w:r>
    </w:p>
    <w:p w14:paraId="61764D72" w14:textId="77777777" w:rsidR="00CC254E" w:rsidRDefault="00CC254E" w:rsidP="00FF3801">
      <w:pPr>
        <w:numPr>
          <w:ilvl w:val="0"/>
          <w:numId w:val="68"/>
        </w:numPr>
      </w:pPr>
      <w:r>
        <w:t>головные боли, неврологическая симптоматика, нарушение сознания (признаки ишемического инсульта).</w:t>
      </w:r>
    </w:p>
    <w:p w14:paraId="128607F3" w14:textId="77777777" w:rsidR="00CC254E" w:rsidRDefault="00CC254E" w:rsidP="00FF3801">
      <w:pPr>
        <w:numPr>
          <w:ilvl w:val="0"/>
          <w:numId w:val="68"/>
        </w:numPr>
      </w:pPr>
      <w:r>
        <w:t>синдром сдавления венозного ствола или вены;</w:t>
      </w:r>
    </w:p>
    <w:p w14:paraId="3AEBC095" w14:textId="77777777" w:rsidR="00CC254E" w:rsidRDefault="00CC254E" w:rsidP="00FF3801">
      <w:pPr>
        <w:numPr>
          <w:ilvl w:val="0"/>
          <w:numId w:val="68"/>
        </w:numPr>
      </w:pPr>
      <w:r>
        <w:t>расширение венозной сети;</w:t>
      </w:r>
    </w:p>
    <w:p w14:paraId="0147DCAA" w14:textId="77777777" w:rsidR="00CC254E" w:rsidRDefault="00CC254E" w:rsidP="00FF3801">
      <w:pPr>
        <w:numPr>
          <w:ilvl w:val="0"/>
          <w:numId w:val="68"/>
        </w:numPr>
      </w:pPr>
      <w:r>
        <w:t xml:space="preserve"> признаки дыхательной недостаточности при тромбоэмболии легочной артерии (ТЭЛА).</w:t>
      </w:r>
    </w:p>
    <w:p w14:paraId="3CE912A4" w14:textId="77777777" w:rsidR="00CC254E" w:rsidRDefault="00CC254E" w:rsidP="00720E34">
      <w:pPr>
        <w:ind w:firstLine="709"/>
      </w:pPr>
      <w: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547CEFDA" w14:textId="77777777" w:rsidR="00CC254E" w:rsidRDefault="00CC254E" w:rsidP="00CC254E">
      <w:pPr>
        <w:pStyle w:val="Numlist"/>
        <w:ind w:firstLine="360"/>
        <w:rPr>
          <w:b/>
        </w:rPr>
      </w:pPr>
    </w:p>
    <w:p w14:paraId="580A4E11" w14:textId="25231AE1" w:rsidR="00CC254E" w:rsidRDefault="00CC254E" w:rsidP="00720E34">
      <w:pPr>
        <w:pStyle w:val="Numlist"/>
        <w:ind w:firstLine="709"/>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3E166B">
        <w:rPr>
          <w:noProof/>
        </w:rPr>
        <w:t>[103,111</w:t>
      </w:r>
      <w:r w:rsidR="008A5D58" w:rsidRPr="008A5D58">
        <w:rPr>
          <w:noProof/>
        </w:rPr>
        <w:t>]</w:t>
      </w:r>
      <w:r>
        <w:fldChar w:fldCharType="end"/>
      </w:r>
      <w:r>
        <w:t xml:space="preserve">: </w:t>
      </w:r>
    </w:p>
    <w:p w14:paraId="1E61D425" w14:textId="77777777" w:rsidR="00CC254E" w:rsidRDefault="00CC254E" w:rsidP="00CC254E">
      <w:r>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2A144D7C" w14:textId="77777777" w:rsidR="00CC254E" w:rsidRDefault="00CC254E" w:rsidP="00CC254E">
      <w:r>
        <w:t>2) Коагулограмма с определением следующих показателей:</w:t>
      </w:r>
    </w:p>
    <w:p w14:paraId="67ED50CE" w14:textId="77777777" w:rsidR="00CC254E" w:rsidRDefault="00CC254E" w:rsidP="00CC254E">
      <w:pPr>
        <w:pStyle w:val="aff"/>
        <w:widowControl w:val="0"/>
        <w:numPr>
          <w:ilvl w:val="0"/>
          <w:numId w:val="60"/>
        </w:numPr>
        <w:ind w:left="1418" w:hanging="567"/>
        <w:rPr>
          <w:szCs w:val="24"/>
        </w:rPr>
      </w:pPr>
      <w:r>
        <w:rPr>
          <w:szCs w:val="24"/>
        </w:rPr>
        <w:t>активированное частичное тромбопластиновое время (АЧТВ);</w:t>
      </w:r>
    </w:p>
    <w:p w14:paraId="1641E8F9" w14:textId="77777777" w:rsidR="00CC254E" w:rsidRDefault="00CC254E" w:rsidP="00CC254E">
      <w:pPr>
        <w:pStyle w:val="aff"/>
        <w:widowControl w:val="0"/>
        <w:numPr>
          <w:ilvl w:val="0"/>
          <w:numId w:val="60"/>
        </w:numPr>
        <w:ind w:left="1418" w:hanging="567"/>
        <w:rPr>
          <w:szCs w:val="24"/>
        </w:rPr>
      </w:pPr>
      <w:r>
        <w:rPr>
          <w:szCs w:val="24"/>
        </w:rPr>
        <w:lastRenderedPageBreak/>
        <w:t>тромбиновое время (ТВ);</w:t>
      </w:r>
    </w:p>
    <w:p w14:paraId="79934EC7" w14:textId="77777777" w:rsidR="00CC254E" w:rsidRDefault="00CC254E" w:rsidP="00CC254E">
      <w:pPr>
        <w:pStyle w:val="aff"/>
        <w:widowControl w:val="0"/>
        <w:numPr>
          <w:ilvl w:val="0"/>
          <w:numId w:val="60"/>
        </w:numPr>
        <w:ind w:left="1418" w:hanging="567"/>
        <w:rPr>
          <w:szCs w:val="24"/>
        </w:rPr>
      </w:pPr>
      <w:r>
        <w:rPr>
          <w:szCs w:val="24"/>
        </w:rPr>
        <w:t>протромбин по Квику (международное нормализованное отношение - МНО);</w:t>
      </w:r>
    </w:p>
    <w:p w14:paraId="23421C95" w14:textId="77777777" w:rsidR="00CC254E" w:rsidRDefault="00CC254E" w:rsidP="00CC254E">
      <w:pPr>
        <w:pStyle w:val="aff"/>
        <w:widowControl w:val="0"/>
        <w:numPr>
          <w:ilvl w:val="0"/>
          <w:numId w:val="60"/>
        </w:numPr>
        <w:ind w:left="1418" w:hanging="567"/>
        <w:rPr>
          <w:szCs w:val="24"/>
        </w:rPr>
      </w:pPr>
      <w:r>
        <w:rPr>
          <w:szCs w:val="24"/>
        </w:rPr>
        <w:t>плазменная концентрация фибриногена;</w:t>
      </w:r>
    </w:p>
    <w:p w14:paraId="3A4F565F" w14:textId="6B8CB3FF" w:rsidR="00CC254E" w:rsidRDefault="00CC254E" w:rsidP="00CC254E">
      <w:pPr>
        <w:pStyle w:val="aff"/>
        <w:widowControl w:val="0"/>
        <w:numPr>
          <w:ilvl w:val="0"/>
          <w:numId w:val="60"/>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w:t>
      </w:r>
    </w:p>
    <w:p w14:paraId="10B156FA" w14:textId="77777777" w:rsidR="00CC254E" w:rsidRDefault="00CC254E" w:rsidP="00CC254E">
      <w:pPr>
        <w:pStyle w:val="aff"/>
        <w:widowControl w:val="0"/>
        <w:numPr>
          <w:ilvl w:val="0"/>
          <w:numId w:val="60"/>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7E626DD6" w14:textId="59448541" w:rsidR="00CC254E" w:rsidRDefault="00CC254E" w:rsidP="00CC254E">
      <w:pPr>
        <w:pStyle w:val="aff"/>
        <w:widowControl w:val="0"/>
        <w:numPr>
          <w:ilvl w:val="0"/>
          <w:numId w:val="60"/>
        </w:numPr>
        <w:ind w:left="1418" w:hanging="567"/>
        <w:rPr>
          <w:szCs w:val="24"/>
        </w:rPr>
      </w:pPr>
      <w:r>
        <w:rPr>
          <w:szCs w:val="24"/>
        </w:rPr>
        <w:t>D-димер</w:t>
      </w:r>
      <w:r>
        <w:rPr>
          <w:szCs w:val="24"/>
          <w:lang w:val="en-US"/>
        </w:rPr>
        <w:t xml:space="preserve"> </w:t>
      </w:r>
      <w:r>
        <w:rPr>
          <w:szCs w:val="24"/>
          <w:lang w:val="en-US"/>
        </w:rPr>
        <w:fldChar w:fldCharType="begin" w:fldLock="1"/>
      </w:r>
      <w:r w:rsidR="00CB2C8F">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rPr>
          <w:szCs w:val="24"/>
          <w:lang w:val="en-US"/>
        </w:rPr>
        <w:fldChar w:fldCharType="separate"/>
      </w:r>
      <w:r w:rsidR="003E166B">
        <w:rPr>
          <w:noProof/>
          <w:szCs w:val="24"/>
          <w:lang w:val="en-US"/>
        </w:rPr>
        <w:t>[112</w:t>
      </w:r>
      <w:r w:rsidR="008A5D58" w:rsidRPr="008A5D58">
        <w:rPr>
          <w:noProof/>
          <w:szCs w:val="24"/>
          <w:lang w:val="en-US"/>
        </w:rPr>
        <w:t>]</w:t>
      </w:r>
      <w:r>
        <w:rPr>
          <w:szCs w:val="24"/>
          <w:lang w:val="en-US"/>
        </w:rPr>
        <w:fldChar w:fldCharType="end"/>
      </w:r>
      <w:r>
        <w:rPr>
          <w:szCs w:val="24"/>
        </w:rPr>
        <w:t>;</w:t>
      </w:r>
    </w:p>
    <w:p w14:paraId="211CB3B7" w14:textId="77777777" w:rsidR="00CC254E" w:rsidRDefault="00CC254E" w:rsidP="00CC254E">
      <w:pPr>
        <w:pStyle w:val="aff"/>
        <w:widowControl w:val="0"/>
        <w:numPr>
          <w:ilvl w:val="0"/>
          <w:numId w:val="60"/>
        </w:numPr>
        <w:ind w:left="1418" w:hanging="567"/>
        <w:rPr>
          <w:szCs w:val="24"/>
        </w:rPr>
      </w:pPr>
      <w:r>
        <w:rPr>
          <w:szCs w:val="24"/>
        </w:rPr>
        <w:t>протеин С;</w:t>
      </w:r>
    </w:p>
    <w:p w14:paraId="65272874" w14:textId="77777777" w:rsidR="00CC254E" w:rsidRDefault="00CC254E" w:rsidP="00CC254E">
      <w:pPr>
        <w:pStyle w:val="aff"/>
        <w:widowControl w:val="0"/>
        <w:numPr>
          <w:ilvl w:val="0"/>
          <w:numId w:val="60"/>
        </w:numPr>
        <w:ind w:left="1418" w:hanging="567"/>
        <w:rPr>
          <w:szCs w:val="24"/>
        </w:rPr>
      </w:pPr>
      <w:r>
        <w:rPr>
          <w:szCs w:val="24"/>
        </w:rPr>
        <w:t xml:space="preserve">протеин </w:t>
      </w:r>
      <w:r>
        <w:rPr>
          <w:szCs w:val="24"/>
          <w:lang w:val="en-US"/>
        </w:rPr>
        <w:t>S</w:t>
      </w:r>
      <w:r>
        <w:rPr>
          <w:szCs w:val="24"/>
        </w:rPr>
        <w:t>;</w:t>
      </w:r>
    </w:p>
    <w:p w14:paraId="2A47D417" w14:textId="77777777" w:rsidR="00CC254E" w:rsidRDefault="00CC254E" w:rsidP="00CC254E">
      <w:pPr>
        <w:pStyle w:val="aff"/>
        <w:widowControl w:val="0"/>
        <w:numPr>
          <w:ilvl w:val="0"/>
          <w:numId w:val="60"/>
        </w:numPr>
        <w:ind w:left="1418" w:hanging="567"/>
        <w:rPr>
          <w:szCs w:val="24"/>
        </w:rPr>
      </w:pPr>
      <w:r>
        <w:rPr>
          <w:szCs w:val="24"/>
        </w:rPr>
        <w:t>XIIa-зависимый фибринолиз;</w:t>
      </w:r>
    </w:p>
    <w:p w14:paraId="20A04A0D" w14:textId="77777777" w:rsidR="00CC254E" w:rsidRDefault="00CC254E" w:rsidP="00683E9C">
      <w:pPr>
        <w:widowControl w:val="0"/>
        <w:ind w:firstLine="709"/>
      </w:pPr>
      <w: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vertAlign w:val="superscript"/>
        </w:rPr>
        <w:t>9</w:t>
      </w:r>
      <w:r>
        <w:t>/л.</w:t>
      </w:r>
    </w:p>
    <w:p w14:paraId="4045AA71" w14:textId="1A61D291" w:rsidR="00CC254E" w:rsidRDefault="00CC254E" w:rsidP="00683E9C">
      <w:pPr>
        <w:widowControl w:val="0"/>
        <w:ind w:firstLine="709"/>
      </w:pPr>
      <w:r>
        <w:t xml:space="preserve">Повышенная концентрация </w:t>
      </w:r>
      <w:r>
        <w:rPr>
          <w:lang w:val="en-US"/>
        </w:rPr>
        <w:t>D</w:t>
      </w:r>
      <w:r>
        <w:t xml:space="preserve">-димера у </w:t>
      </w:r>
      <w:r w:rsidR="0076706D" w:rsidRPr="008B0B9C">
        <w:t>пациентов с лейкозами</w:t>
      </w:r>
      <w:r w:rsidRPr="008B0B9C">
        <w:t xml:space="preserve"> </w:t>
      </w:r>
      <w:r>
        <w:t>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t xml:space="preserve"> </w:t>
      </w:r>
      <w:r>
        <w:fldChar w:fldCharType="begin" w:fldLock="1"/>
      </w:r>
      <w:r w:rsidR="00CB2C8F">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fldChar w:fldCharType="separate"/>
      </w:r>
      <w:r w:rsidR="003E166B">
        <w:rPr>
          <w:noProof/>
        </w:rPr>
        <w:t>[112</w:t>
      </w:r>
      <w:r w:rsidR="008A5D58" w:rsidRPr="008A5D58">
        <w:rPr>
          <w:noProof/>
        </w:rPr>
        <w:t>]</w:t>
      </w:r>
      <w:r>
        <w:fldChar w:fldCharType="end"/>
      </w:r>
      <w:r>
        <w:t xml:space="preserve">. Поэтому не рекомендуется начинать тромбопрофилактику ориентируясь только на повышенную концентрацию </w:t>
      </w:r>
      <w:r>
        <w:rPr>
          <w:lang w:val="en-US"/>
        </w:rPr>
        <w:t>D</w:t>
      </w:r>
      <w: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4BA88319" w14:textId="0311A9E4" w:rsidR="00CC254E" w:rsidRPr="0076706D" w:rsidRDefault="00CC254E" w:rsidP="00CC254E">
      <w:pPr>
        <w:rPr>
          <w:i/>
        </w:rPr>
      </w:pPr>
      <w: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t xml:space="preserve">холестерин, триглицериды, индекс атерогенности </w:t>
      </w:r>
      <w:r>
        <w:t xml:space="preserve">– на этапе диагностике, далее по показаниям. </w:t>
      </w:r>
      <w:r w:rsidR="0076706D">
        <w:rPr>
          <w:rStyle w:val="affb"/>
          <w:b w:val="0"/>
          <w:iCs/>
          <w:shd w:val="clear" w:color="auto" w:fill="FFFFFF"/>
        </w:rPr>
        <w:t>В</w:t>
      </w:r>
      <w:r w:rsidRPr="0076706D">
        <w:rPr>
          <w:rStyle w:val="affc"/>
          <w:i w:val="0"/>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1ABA2BF4" w14:textId="77777777" w:rsidR="00CC254E" w:rsidRDefault="00CC254E" w:rsidP="00CC254E">
      <w:r>
        <w:t>4) Определение концентрации гомоцистеина – важно в диагностике гипергомоцистеинемии.</w:t>
      </w:r>
    </w:p>
    <w:p w14:paraId="7334E942" w14:textId="77777777" w:rsidR="00CC254E" w:rsidRDefault="00CC254E" w:rsidP="00CC254E">
      <w:r>
        <w:lastRenderedPageBreak/>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4FE57CF7" w14:textId="77777777" w:rsidR="00CC254E" w:rsidRPr="00494FA4" w:rsidRDefault="00CC254E" w:rsidP="00CC254E">
      <w:r>
        <w:t xml:space="preserve">6) Тромбоэластография, пространственная тромбодинамика и определение тромбинового потенциала – по показаниям. </w:t>
      </w:r>
    </w:p>
    <w:p w14:paraId="31F7F077" w14:textId="77777777" w:rsidR="00CC254E" w:rsidRDefault="00CC254E" w:rsidP="00CC254E">
      <w:pPr>
        <w:pStyle w:val="Numlist"/>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0FD0CBD1" w14:textId="77777777" w:rsidR="00CC254E" w:rsidRDefault="00CC254E" w:rsidP="00CC254E">
      <w:pPr>
        <w:rPr>
          <w:b/>
        </w:rPr>
      </w:pPr>
    </w:p>
    <w:p w14:paraId="5827C872" w14:textId="50879E62" w:rsidR="00CC254E" w:rsidRDefault="00CC254E" w:rsidP="00683E9C">
      <w:pPr>
        <w:ind w:firstLine="709"/>
      </w:pPr>
      <w:r w:rsidRPr="004C1787">
        <w:rPr>
          <w:bCs/>
          <w:i/>
          <w:iCs/>
          <w:u w:val="single"/>
        </w:rPr>
        <w:t>Инструментальная диагностика</w:t>
      </w:r>
      <w: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3E166B">
        <w:rPr>
          <w:noProof/>
        </w:rPr>
        <w:t>[103,111</w:t>
      </w:r>
      <w:r w:rsidR="008A5D58" w:rsidRPr="008A5D58">
        <w:rPr>
          <w:noProof/>
        </w:rPr>
        <w:t>]</w:t>
      </w:r>
      <w:r>
        <w:fldChar w:fldCharType="end"/>
      </w:r>
      <w:r>
        <w:t>:</w:t>
      </w:r>
    </w:p>
    <w:p w14:paraId="0941AE1C" w14:textId="77777777" w:rsidR="00CC254E" w:rsidRDefault="00CC254E" w:rsidP="00CC254E">
      <w:pPr>
        <w:pStyle w:val="aff"/>
        <w:numPr>
          <w:ilvl w:val="0"/>
          <w:numId w:val="63"/>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7C122D7" w14:textId="77777777" w:rsidR="00CC254E" w:rsidRDefault="00CC254E" w:rsidP="00CC254E">
      <w:pPr>
        <w:pStyle w:val="aff"/>
        <w:numPr>
          <w:ilvl w:val="0"/>
          <w:numId w:val="63"/>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07627491" w14:textId="77777777" w:rsidR="00CC254E" w:rsidRDefault="00CC254E" w:rsidP="00CC254E">
      <w:pPr>
        <w:pStyle w:val="aff"/>
        <w:numPr>
          <w:ilvl w:val="0"/>
          <w:numId w:val="63"/>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671E85B6" w14:textId="77777777" w:rsidR="00CC254E" w:rsidRPr="004C1787" w:rsidRDefault="00CC254E" w:rsidP="00CC254E">
      <w:pPr>
        <w:pStyle w:val="aff"/>
        <w:numPr>
          <w:ilvl w:val="0"/>
          <w:numId w:val="63"/>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18FC8950" w14:textId="77777777" w:rsidR="00CC254E" w:rsidRPr="004C1787" w:rsidRDefault="00CC254E" w:rsidP="00CC254E">
      <w:pPr>
        <w:pStyle w:val="aff"/>
        <w:numPr>
          <w:ilvl w:val="0"/>
          <w:numId w:val="63"/>
        </w:numPr>
        <w:ind w:left="1134"/>
        <w:rPr>
          <w:bCs/>
          <w:szCs w:val="24"/>
        </w:rPr>
      </w:pPr>
      <w:r w:rsidRPr="004C1787">
        <w:rPr>
          <w:iCs/>
          <w:szCs w:val="24"/>
        </w:rPr>
        <w:t xml:space="preserve">Эзофагогастродуоденоскопия (ЭГДС) </w:t>
      </w:r>
      <w:r w:rsidRPr="004C1787">
        <w:rPr>
          <w:szCs w:val="24"/>
        </w:rPr>
        <w:t xml:space="preserve">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w:t>
      </w:r>
      <w:r w:rsidRPr="004C1787">
        <w:rPr>
          <w:szCs w:val="24"/>
        </w:rPr>
        <w:lastRenderedPageBreak/>
        <w:t>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2B2C6EA5" w14:textId="77777777" w:rsidR="00CC254E" w:rsidRPr="004C1787" w:rsidRDefault="00CC254E" w:rsidP="00CC254E">
      <w:pPr>
        <w:pStyle w:val="aff"/>
        <w:numPr>
          <w:ilvl w:val="0"/>
          <w:numId w:val="63"/>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629D8CB3" w14:textId="77777777" w:rsidR="00CC254E" w:rsidRPr="004C1787" w:rsidRDefault="00CC254E" w:rsidP="00CC254E">
      <w:pPr>
        <w:pStyle w:val="aff"/>
        <w:numPr>
          <w:ilvl w:val="0"/>
          <w:numId w:val="63"/>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512BAA49" w14:textId="77777777" w:rsidR="00CC254E" w:rsidRPr="004C1787" w:rsidRDefault="00CC254E" w:rsidP="00CC254E">
      <w:pPr>
        <w:pStyle w:val="aff"/>
        <w:numPr>
          <w:ilvl w:val="0"/>
          <w:numId w:val="63"/>
        </w:numPr>
        <w:ind w:left="1134"/>
        <w:rPr>
          <w:bCs/>
          <w:szCs w:val="24"/>
        </w:rPr>
      </w:pPr>
      <w:r w:rsidRPr="004C1787">
        <w:rPr>
          <w:szCs w:val="24"/>
        </w:rPr>
        <w:t>ЭхоКГ для оценки легочной гипертензии.</w:t>
      </w:r>
    </w:p>
    <w:p w14:paraId="133084A5" w14:textId="77777777" w:rsidR="00CC254E" w:rsidRPr="004C1787" w:rsidRDefault="00CC254E" w:rsidP="00CC254E">
      <w:pPr>
        <w:pStyle w:val="aff"/>
        <w:numPr>
          <w:ilvl w:val="0"/>
          <w:numId w:val="63"/>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475D646A" w14:textId="77777777" w:rsidR="00CC254E" w:rsidRDefault="00CC254E" w:rsidP="00CC254E">
      <w:pPr>
        <w:pStyle w:val="Numlist"/>
        <w:ind w:firstLine="709"/>
        <w:rPr>
          <w:b/>
        </w:rPr>
      </w:pPr>
    </w:p>
    <w:p w14:paraId="64E2125E" w14:textId="46EBCFD8" w:rsidR="00CC254E" w:rsidRDefault="00CC254E" w:rsidP="00CC254E">
      <w:pPr>
        <w:pStyle w:val="Numlist"/>
        <w:ind w:firstLine="709"/>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3E166B">
        <w:rPr>
          <w:noProof/>
        </w:rPr>
        <w:t>[111</w:t>
      </w:r>
      <w:r w:rsidR="008A5D58" w:rsidRPr="008A5D58">
        <w:rPr>
          <w:noProof/>
        </w:rPr>
        <w:t>]</w:t>
      </w:r>
      <w:r>
        <w:fldChar w:fldCharType="end"/>
      </w:r>
      <w:r>
        <w:t>.</w:t>
      </w:r>
    </w:p>
    <w:p w14:paraId="4FE79483" w14:textId="77777777" w:rsidR="00CC254E" w:rsidRDefault="00CC254E" w:rsidP="00CC254E">
      <w:pPr>
        <w:rPr>
          <w:b/>
        </w:rPr>
      </w:pPr>
    </w:p>
    <w:p w14:paraId="023942CE" w14:textId="23C5A6E7" w:rsidR="00CC254E" w:rsidRPr="004C1787" w:rsidRDefault="00CC254E" w:rsidP="00CC254E">
      <w:pPr>
        <w:rPr>
          <w:bCs/>
          <w:i/>
          <w:iCs/>
          <w:u w:val="single"/>
        </w:rPr>
      </w:pPr>
      <w:r w:rsidRPr="004C1787">
        <w:rPr>
          <w:bCs/>
          <w:i/>
          <w:iCs/>
          <w:u w:val="single"/>
        </w:rPr>
        <w:t>Общие принципы профилактики ВТЭО</w:t>
      </w:r>
      <w:r w:rsidR="00CC01E1">
        <w:rPr>
          <w:bCs/>
          <w:i/>
          <w:iCs/>
          <w:u w:val="single"/>
        </w:rPr>
        <w:t xml:space="preserve"> </w:t>
      </w:r>
      <w:r w:rsidR="00CC01E1">
        <w:rPr>
          <w:i/>
          <w:iCs/>
          <w:u w:val="single"/>
        </w:rPr>
        <w:t>у пациентов с лейкозом.</w:t>
      </w:r>
    </w:p>
    <w:p w14:paraId="69C48AD0" w14:textId="16FF2A59" w:rsidR="00CC254E" w:rsidRDefault="00CC254E" w:rsidP="008F4F80">
      <w:pPr>
        <w:pStyle w:val="Numlist"/>
        <w:ind w:firstLine="709"/>
      </w:pPr>
      <w:r>
        <w:t xml:space="preserve">Риск тромботических осложнений при проведении </w:t>
      </w:r>
      <w:r w:rsidR="00CC01E1">
        <w:t>химиотерапии</w:t>
      </w:r>
      <w:r w:rsidR="003E3E15">
        <w:t xml:space="preserve"> у пациента с лейкозом </w:t>
      </w:r>
      <w:r>
        <w:t xml:space="preserve">может быть высоким. На </w:t>
      </w:r>
      <w:r w:rsidR="008B0B9C">
        <w:t xml:space="preserve">более </w:t>
      </w:r>
      <w:r>
        <w:t xml:space="preserve">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w:t>
      </w:r>
      <w:r>
        <w:lastRenderedPageBreak/>
        <w:t>G20210A, фактора V Лейден); дефицит АТ III, протеина С и протеина S; гипергомоцистеинемия; наличие АФС; применение овариопротекторов и глюкокортикоидов.</w:t>
      </w:r>
    </w:p>
    <w:p w14:paraId="340E2D53" w14:textId="77777777" w:rsidR="00CC254E" w:rsidRPr="00F855C8" w:rsidRDefault="00CC254E" w:rsidP="008F4F80">
      <w:pPr>
        <w:ind w:firstLine="709"/>
      </w:pPr>
      <w:r>
        <w:t>С целью определения тактики ведения пациента у</w:t>
      </w:r>
      <w:r w:rsidRPr="00F855C8">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t>полнительные факторы риска ВТЭО.</w:t>
      </w:r>
      <w:r w:rsidRPr="00F855C8">
        <w:t xml:space="preserve"> </w:t>
      </w:r>
    </w:p>
    <w:p w14:paraId="1EED98E1" w14:textId="6A3173CF" w:rsidR="00CC254E" w:rsidRPr="00111FC7" w:rsidRDefault="00CC254E" w:rsidP="008F4F80">
      <w:pPr>
        <w:ind w:firstLine="709"/>
      </w:pPr>
      <w:r w:rsidRPr="00111FC7">
        <w:t>Профилактические мероприятия следует проводить у всех больных, относящихся к группам риска</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3E166B">
        <w:rPr>
          <w:noProof/>
        </w:rPr>
        <w:t>[103,111</w:t>
      </w:r>
      <w:r w:rsidR="008A5D58" w:rsidRPr="008A5D58">
        <w:rPr>
          <w:noProof/>
        </w:rPr>
        <w:t>]</w:t>
      </w:r>
      <w:r>
        <w:fldChar w:fldCharType="end"/>
      </w:r>
      <w:r w:rsidRPr="00111FC7">
        <w:t>:</w:t>
      </w:r>
    </w:p>
    <w:p w14:paraId="1C0EAD68" w14:textId="77777777" w:rsidR="00CC254E" w:rsidRDefault="00CC254E" w:rsidP="00CC254E">
      <w:pPr>
        <w:pStyle w:val="aff"/>
        <w:numPr>
          <w:ilvl w:val="0"/>
          <w:numId w:val="56"/>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7A1F3510" w14:textId="77777777" w:rsidR="00CC254E" w:rsidRDefault="00CC254E" w:rsidP="00CC254E">
      <w:pPr>
        <w:pStyle w:val="aff"/>
        <w:numPr>
          <w:ilvl w:val="0"/>
          <w:numId w:val="56"/>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1A438F31" w14:textId="77777777" w:rsidR="00CC254E" w:rsidRPr="0019724D" w:rsidRDefault="00CC254E" w:rsidP="00CC254E">
      <w:pPr>
        <w:pStyle w:val="aff"/>
        <w:numPr>
          <w:ilvl w:val="0"/>
          <w:numId w:val="56"/>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2CD8FF54" w14:textId="77777777" w:rsidR="00CC254E" w:rsidRDefault="00CC254E" w:rsidP="00CC254E">
      <w:pPr>
        <w:pStyle w:val="aff"/>
        <w:numPr>
          <w:ilvl w:val="0"/>
          <w:numId w:val="56"/>
        </w:numPr>
        <w:rPr>
          <w:szCs w:val="24"/>
        </w:rPr>
      </w:pPr>
      <w:r>
        <w:rPr>
          <w:szCs w:val="24"/>
        </w:rPr>
        <w:t>у больных с крайне высоким риском ВТЭО медикаментозная и механическая профилактика должны сочетаться;</w:t>
      </w:r>
    </w:p>
    <w:p w14:paraId="1BC7F9A8" w14:textId="77777777" w:rsidR="00CC254E" w:rsidRDefault="00CC254E" w:rsidP="00CC254E">
      <w:pPr>
        <w:pStyle w:val="aff"/>
        <w:numPr>
          <w:ilvl w:val="0"/>
          <w:numId w:val="56"/>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61C16816" w14:textId="77777777" w:rsidR="00CC254E" w:rsidRDefault="00CC254E" w:rsidP="00CC254E">
      <w:pPr>
        <w:pStyle w:val="aff"/>
        <w:numPr>
          <w:ilvl w:val="0"/>
          <w:numId w:val="56"/>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53C30DD3" w14:textId="77777777" w:rsidR="00CC254E" w:rsidRDefault="00CC254E" w:rsidP="00CC254E">
      <w:pPr>
        <w:pStyle w:val="aff"/>
        <w:numPr>
          <w:ilvl w:val="0"/>
          <w:numId w:val="56"/>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3B09D5DD" w14:textId="77777777" w:rsidR="008F4F80" w:rsidRDefault="00CC254E" w:rsidP="008F4F80">
      <w:pPr>
        <w:pStyle w:val="aff"/>
        <w:numPr>
          <w:ilvl w:val="0"/>
          <w:numId w:val="56"/>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0DD5296E" w14:textId="697B521B" w:rsidR="00CC254E" w:rsidRPr="008F4F80" w:rsidRDefault="00CC254E" w:rsidP="008F4F80">
      <w:pPr>
        <w:pStyle w:val="aff"/>
        <w:numPr>
          <w:ilvl w:val="0"/>
          <w:numId w:val="56"/>
        </w:numPr>
        <w:rPr>
          <w:szCs w:val="24"/>
        </w:rPr>
      </w:pPr>
      <w:r w:rsidRPr="008F4F80">
        <w:t>Проводить профилактику следует до тех пор, пока сохраняется высокий риск развития тромботических осложнений (месяцы и годы).</w:t>
      </w:r>
    </w:p>
    <w:p w14:paraId="45A30F57" w14:textId="77777777" w:rsidR="00CC254E" w:rsidRDefault="00CC254E" w:rsidP="00CC254E">
      <w:pPr>
        <w:pStyle w:val="3"/>
        <w:spacing w:before="0"/>
        <w:ind w:firstLine="709"/>
        <w:rPr>
          <w:rFonts w:ascii="Times New Roman" w:hAnsi="Times New Roman"/>
          <w:b w:val="0"/>
          <w:bCs w:val="0"/>
          <w:i/>
          <w:iCs/>
          <w:sz w:val="24"/>
          <w:szCs w:val="24"/>
          <w:u w:val="single"/>
        </w:rPr>
      </w:pPr>
    </w:p>
    <w:p w14:paraId="1B906728" w14:textId="748FC62D" w:rsidR="00CC254E" w:rsidRPr="00CC01E1" w:rsidRDefault="00CC254E" w:rsidP="00CC254E">
      <w:pPr>
        <w:pStyle w:val="afd"/>
        <w:spacing w:beforeAutospacing="0" w:afterAutospacing="0" w:line="360" w:lineRule="auto"/>
        <w:rPr>
          <w:i/>
          <w:iCs/>
          <w:u w:val="single"/>
        </w:rPr>
      </w:pPr>
      <w:r w:rsidRPr="00F149A1">
        <w:rPr>
          <w:i/>
          <w:iCs/>
          <w:u w:val="single"/>
        </w:rPr>
        <w:t>Профилактика и лечение тромботических нарушений</w:t>
      </w:r>
      <w:r w:rsidR="00CC01E1">
        <w:rPr>
          <w:i/>
          <w:iCs/>
          <w:u w:val="single"/>
        </w:rPr>
        <w:t xml:space="preserve"> у пациентов с лейкозом.</w:t>
      </w:r>
    </w:p>
    <w:p w14:paraId="0DD22840" w14:textId="30224D1D" w:rsidR="00CC254E" w:rsidRDefault="00CC254E" w:rsidP="008F4F80">
      <w:pPr>
        <w:ind w:firstLine="709"/>
        <w:contextualSpacing/>
      </w:pPr>
      <w:r>
        <w:lastRenderedPageBreak/>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3E166B">
        <w:rPr>
          <w:noProof/>
        </w:rPr>
        <w:t>[103,111</w:t>
      </w:r>
      <w:r w:rsidR="008A5D58" w:rsidRPr="008A5D58">
        <w:rPr>
          <w:noProof/>
        </w:rPr>
        <w:t>]</w:t>
      </w:r>
      <w:r>
        <w:fldChar w:fldCharType="end"/>
      </w:r>
      <w: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525ED400" w14:textId="77777777" w:rsidR="00CC254E" w:rsidRDefault="00CC254E" w:rsidP="00CC254E">
      <w:pPr>
        <w:rPr>
          <w:u w:val="single"/>
        </w:rPr>
      </w:pPr>
    </w:p>
    <w:p w14:paraId="1AF7D90C" w14:textId="77777777" w:rsidR="00CC254E" w:rsidRDefault="00CC254E" w:rsidP="00CC254E">
      <w:pPr>
        <w:rPr>
          <w:u w:val="single"/>
        </w:rPr>
      </w:pPr>
      <w:r>
        <w:rPr>
          <w:u w:val="single"/>
        </w:rPr>
        <w:t>Медикаментозная терапия.</w:t>
      </w:r>
    </w:p>
    <w:p w14:paraId="314E5B0E" w14:textId="5D648565" w:rsidR="00CC254E" w:rsidRPr="003F7AC3" w:rsidRDefault="00CC254E" w:rsidP="00CC254E">
      <w:pPr>
        <w:ind w:firstLine="708"/>
      </w:pPr>
      <w:r w:rsidRPr="003F7AC3">
        <w:t>1) Антикоагулянт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102,108,110]","plainTextFormattedCitation":"[102,108,110]","previouslyFormattedCitation":"[102,108,110]"},"properties":{"noteIndex":0},"schema":"https://github.com/citation-style-language/schema/raw/master/csl-citation.json"}</w:instrText>
      </w:r>
      <w:r>
        <w:fldChar w:fldCharType="separate"/>
      </w:r>
      <w:r w:rsidR="003E166B">
        <w:rPr>
          <w:noProof/>
        </w:rPr>
        <w:t>[103,109,111</w:t>
      </w:r>
      <w:r w:rsidR="008A5D58" w:rsidRPr="008A5D58">
        <w:rPr>
          <w:noProof/>
        </w:rPr>
        <w:t>]</w:t>
      </w:r>
      <w:r>
        <w:fldChar w:fldCharType="end"/>
      </w:r>
      <w:r>
        <w:t>.</w:t>
      </w:r>
    </w:p>
    <w:p w14:paraId="2607FCAF" w14:textId="61556621" w:rsidR="00CC254E" w:rsidRDefault="00CC254E" w:rsidP="008F4F80">
      <w:pPr>
        <w:widowControl w:val="0"/>
        <w:ind w:firstLine="709"/>
      </w:pPr>
      <w: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t xml:space="preserve"> </w:t>
      </w:r>
      <w:r>
        <w:fldChar w:fldCharType="begin" w:fldLock="1"/>
      </w:r>
      <w:r w:rsidR="00CB2C8F">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12]","plainTextFormattedCitation":"[112]","previouslyFormattedCitation":"[112]"},"properties":{"noteIndex":0},"schema":"https://github.com/citation-style-language/schema/raw/master/csl-citation.json"}</w:instrText>
      </w:r>
      <w:r>
        <w:fldChar w:fldCharType="separate"/>
      </w:r>
      <w:r w:rsidR="003E166B">
        <w:rPr>
          <w:noProof/>
        </w:rPr>
        <w:t>[113</w:t>
      </w:r>
      <w:r w:rsidR="008A5D58" w:rsidRPr="008A5D58">
        <w:rPr>
          <w:noProof/>
        </w:rPr>
        <w:t>]</w:t>
      </w:r>
      <w:r>
        <w:fldChar w:fldCharType="end"/>
      </w:r>
      <w: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1B757BD3" w14:textId="27656896" w:rsidR="00CC254E" w:rsidRDefault="00CC254E" w:rsidP="008F4F80">
      <w:pPr>
        <w:widowControl w:val="0"/>
        <w:ind w:firstLine="709"/>
      </w:pPr>
      <w:r>
        <w:t>Если количество тромбоцитов в крови меньше 100 х 10</w:t>
      </w:r>
      <w:r>
        <w:rPr>
          <w:vertAlign w:val="superscript"/>
        </w:rPr>
        <w:t>9</w:t>
      </w:r>
      <w:r>
        <w:t>/л, дозу НФГ снижают вдвое; если меньше 50х10</w:t>
      </w:r>
      <w:r>
        <w:rPr>
          <w:vertAlign w:val="superscript"/>
        </w:rPr>
        <w:t>9</w:t>
      </w:r>
      <w: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rPr>
        <w:t>—</w:t>
      </w:r>
      <w: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lang w:val="en-US"/>
        </w:rPr>
        <w:t>II</w:t>
      </w:r>
      <w:r>
        <w:t xml:space="preserve"> типа (ГИТ </w:t>
      </w:r>
      <w:r>
        <w:rPr>
          <w:lang w:val="en-US"/>
        </w:rPr>
        <w:t>II</w:t>
      </w:r>
      <w: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w:t>
      </w:r>
      <w:r w:rsidRPr="00E425CD">
        <w:t xml:space="preserve"> </w:t>
      </w:r>
      <w:r>
        <w:fldChar w:fldCharType="begin" w:fldLock="1"/>
      </w:r>
      <w:r w:rsidR="00CB2C8F">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sidR="003E166B">
        <w:rPr>
          <w:noProof/>
        </w:rPr>
        <w:t>[114</w:t>
      </w:r>
      <w:r w:rsidR="008A5D58" w:rsidRPr="008A5D58">
        <w:rPr>
          <w:noProof/>
        </w:rPr>
        <w:t>]</w:t>
      </w:r>
      <w:r>
        <w:fldChar w:fldCharType="end"/>
      </w:r>
      <w:r>
        <w:t xml:space="preserve">. </w:t>
      </w:r>
    </w:p>
    <w:p w14:paraId="051C149D" w14:textId="77777777" w:rsidR="00CC254E" w:rsidRDefault="00CC254E" w:rsidP="008F4F80">
      <w:pPr>
        <w:widowControl w:val="0"/>
        <w:ind w:firstLine="709"/>
      </w:pPr>
      <w: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214F7F0A" w14:textId="77777777" w:rsidR="00CC254E" w:rsidRDefault="00CC254E" w:rsidP="008F4F80">
      <w:pPr>
        <w:widowControl w:val="0"/>
        <w:ind w:firstLine="709"/>
      </w:pPr>
      <w:r>
        <w:t>Альтернативой НФГ является подкожное введение низкомолекулярного гепарина (НМГ). Доза подбирается из расчета 100 анти-</w:t>
      </w:r>
      <w:r>
        <w:rPr>
          <w:lang w:val="en-US"/>
        </w:rPr>
        <w:t>Xa</w:t>
      </w:r>
      <w: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01C9585C" w14:textId="77777777" w:rsidR="00CC254E" w:rsidRDefault="00CC254E" w:rsidP="008F4F80">
      <w:pPr>
        <w:ind w:firstLine="709"/>
      </w:pPr>
      <w:r>
        <w:t>Для контроля используется анти-</w:t>
      </w:r>
      <w:r>
        <w:rPr>
          <w:lang w:val="en-US"/>
        </w:rPr>
        <w:t>X</w:t>
      </w:r>
      <w:r>
        <w:t>а активность, максимальный пик которой должен составлять 0,3-1,0 МЕ/мл через 3-4 часа после введения НМГ, а именно:</w:t>
      </w:r>
    </w:p>
    <w:p w14:paraId="244F7DF7" w14:textId="77777777" w:rsidR="00CC254E" w:rsidRDefault="00CC254E" w:rsidP="00CC254E">
      <w:pPr>
        <w:pStyle w:val="aff"/>
        <w:numPr>
          <w:ilvl w:val="0"/>
          <w:numId w:val="55"/>
        </w:numPr>
        <w:ind w:left="1134"/>
        <w:rPr>
          <w:szCs w:val="24"/>
        </w:rPr>
      </w:pPr>
      <w:r>
        <w:rPr>
          <w:szCs w:val="24"/>
        </w:rPr>
        <w:t xml:space="preserve">при профилактической дозе НМГ – 0,3-0,4 МЕ/мл плазмы, </w:t>
      </w:r>
    </w:p>
    <w:p w14:paraId="18A03D95" w14:textId="77777777" w:rsidR="00CC254E" w:rsidRDefault="00CC254E" w:rsidP="00CC254E">
      <w:pPr>
        <w:pStyle w:val="aff"/>
        <w:numPr>
          <w:ilvl w:val="0"/>
          <w:numId w:val="57"/>
        </w:numPr>
        <w:ind w:left="1134"/>
        <w:rPr>
          <w:szCs w:val="24"/>
        </w:rPr>
      </w:pPr>
      <w:r>
        <w:rPr>
          <w:szCs w:val="24"/>
        </w:rPr>
        <w:lastRenderedPageBreak/>
        <w:t>при лечебной дозе НМГ при введении 2 р/сут – 0,5-1,0 МЕ/мл плазмы,</w:t>
      </w:r>
    </w:p>
    <w:p w14:paraId="5667473B" w14:textId="77777777" w:rsidR="00CC254E" w:rsidRDefault="00CC254E" w:rsidP="00CC254E">
      <w:pPr>
        <w:pStyle w:val="aff"/>
        <w:numPr>
          <w:ilvl w:val="0"/>
          <w:numId w:val="57"/>
        </w:numPr>
        <w:ind w:left="1134"/>
        <w:rPr>
          <w:szCs w:val="24"/>
        </w:rPr>
      </w:pPr>
      <w:r>
        <w:rPr>
          <w:szCs w:val="24"/>
        </w:rPr>
        <w:t>при лечебной дозе НМГ при введении 1 р/сут – 1,0-2,0 МЕ/мл плазмы.</w:t>
      </w:r>
    </w:p>
    <w:p w14:paraId="532494EC" w14:textId="77777777" w:rsidR="00CC254E" w:rsidRDefault="00CC254E" w:rsidP="00CC254E">
      <w:pPr>
        <w:ind w:left="708"/>
        <w:rPr>
          <w:bCs/>
        </w:rPr>
      </w:pPr>
    </w:p>
    <w:p w14:paraId="3D72108E" w14:textId="77777777" w:rsidR="00CC254E" w:rsidRPr="00B46409" w:rsidRDefault="00CC254E" w:rsidP="00CC254E">
      <w:pPr>
        <w:rPr>
          <w:bCs/>
        </w:rPr>
      </w:pPr>
      <w:r>
        <w:rPr>
          <w:bCs/>
        </w:rPr>
        <w:t>Таблица 1</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CC254E" w:rsidRPr="00B46409" w14:paraId="6F92B63E" w14:textId="77777777" w:rsidTr="00E00201">
        <w:trPr>
          <w:trHeight w:val="452"/>
        </w:trPr>
        <w:tc>
          <w:tcPr>
            <w:tcW w:w="3998" w:type="dxa"/>
            <w:shd w:val="clear" w:color="auto" w:fill="auto"/>
          </w:tcPr>
          <w:p w14:paraId="5BF1E3DD" w14:textId="77777777" w:rsidR="00CC254E" w:rsidRPr="00B46409" w:rsidRDefault="00CC254E" w:rsidP="00E00201">
            <w:pPr>
              <w:jc w:val="center"/>
              <w:rPr>
                <w:bCs/>
              </w:rPr>
            </w:pPr>
            <w:r w:rsidRPr="00B46409">
              <w:rPr>
                <w:rFonts w:eastAsiaTheme="majorEastAsia"/>
                <w:bCs/>
              </w:rPr>
              <w:t>Терапия</w:t>
            </w:r>
          </w:p>
        </w:tc>
        <w:tc>
          <w:tcPr>
            <w:tcW w:w="4678" w:type="dxa"/>
            <w:shd w:val="clear" w:color="auto" w:fill="auto"/>
          </w:tcPr>
          <w:p w14:paraId="69BF6BAD" w14:textId="77777777" w:rsidR="00CC254E" w:rsidRPr="00B46409" w:rsidRDefault="00CC254E" w:rsidP="00E00201">
            <w:pPr>
              <w:jc w:val="center"/>
              <w:rPr>
                <w:bCs/>
              </w:rPr>
            </w:pPr>
            <w:r w:rsidRPr="00B46409">
              <w:rPr>
                <w:rFonts w:eastAsiaTheme="majorEastAsia"/>
                <w:bCs/>
              </w:rPr>
              <w:t>Дозы</w:t>
            </w:r>
          </w:p>
        </w:tc>
      </w:tr>
      <w:tr w:rsidR="00CC254E" w:rsidRPr="00B46409" w14:paraId="3E7014B8" w14:textId="77777777" w:rsidTr="00E00201">
        <w:trPr>
          <w:trHeight w:val="452"/>
        </w:trPr>
        <w:tc>
          <w:tcPr>
            <w:tcW w:w="3998" w:type="dxa"/>
            <w:shd w:val="clear" w:color="auto" w:fill="auto"/>
          </w:tcPr>
          <w:p w14:paraId="6A666607" w14:textId="77777777" w:rsidR="00CC254E" w:rsidRPr="00B46409" w:rsidRDefault="00CC254E" w:rsidP="00E00201">
            <w:pPr>
              <w:rPr>
                <w:bCs/>
              </w:rPr>
            </w:pPr>
            <w:r w:rsidRPr="00B46409">
              <w:rPr>
                <w:rFonts w:eastAsiaTheme="majorEastAsia"/>
                <w:bCs/>
              </w:rPr>
              <w:t>Нефракционированный гепарин</w:t>
            </w:r>
          </w:p>
        </w:tc>
        <w:tc>
          <w:tcPr>
            <w:tcW w:w="4678" w:type="dxa"/>
            <w:shd w:val="clear" w:color="auto" w:fill="auto"/>
          </w:tcPr>
          <w:p w14:paraId="7564FDF8" w14:textId="77777777" w:rsidR="00CC254E" w:rsidRPr="00B46409" w:rsidRDefault="00CC254E" w:rsidP="00E00201">
            <w:pPr>
              <w:rPr>
                <w:bCs/>
              </w:rPr>
            </w:pPr>
            <w:r>
              <w:rPr>
                <w:rFonts w:eastAsiaTheme="majorEastAsia"/>
                <w:bCs/>
              </w:rPr>
              <w:t>500 МЕ/час</w:t>
            </w:r>
            <w:r w:rsidRPr="00B46409">
              <w:rPr>
                <w:rFonts w:eastAsiaTheme="majorEastAsia"/>
                <w:bCs/>
              </w:rPr>
              <w:t xml:space="preserve"> </w:t>
            </w:r>
            <w:r>
              <w:rPr>
                <w:rFonts w:eastAsiaTheme="majorEastAsia"/>
                <w:bCs/>
              </w:rPr>
              <w:t>в/в непрерывно</w:t>
            </w:r>
            <w:r w:rsidRPr="00A4634E">
              <w:rPr>
                <w:bCs/>
                <w:color w:val="000000" w:themeColor="dark1" w:themeShade="BF"/>
                <w:kern w:val="2"/>
                <w:lang w:eastAsia="ru-RU"/>
              </w:rPr>
              <w:t xml:space="preserve"> под контролем АЧТВ</w:t>
            </w:r>
          </w:p>
        </w:tc>
      </w:tr>
      <w:tr w:rsidR="00CC254E" w:rsidRPr="00B46409" w14:paraId="304BC3DF" w14:textId="77777777" w:rsidTr="00E00201">
        <w:trPr>
          <w:trHeight w:val="452"/>
        </w:trPr>
        <w:tc>
          <w:tcPr>
            <w:tcW w:w="3998" w:type="dxa"/>
            <w:shd w:val="clear" w:color="auto" w:fill="auto"/>
          </w:tcPr>
          <w:p w14:paraId="6CD7B9F9" w14:textId="77777777" w:rsidR="00CC254E" w:rsidRPr="00B46409" w:rsidRDefault="00CC254E" w:rsidP="00E00201">
            <w:pPr>
              <w:rPr>
                <w:bCs/>
              </w:rPr>
            </w:pPr>
            <w:r w:rsidRPr="00B46409">
              <w:rPr>
                <w:rFonts w:eastAsiaTheme="majorEastAsia"/>
                <w:bCs/>
              </w:rPr>
              <w:t>Далтепарин натрия</w:t>
            </w:r>
          </w:p>
        </w:tc>
        <w:tc>
          <w:tcPr>
            <w:tcW w:w="4678" w:type="dxa"/>
            <w:shd w:val="clear" w:color="auto" w:fill="auto"/>
          </w:tcPr>
          <w:p w14:paraId="2B066B36" w14:textId="77777777" w:rsidR="00CC254E" w:rsidRPr="00B46409" w:rsidRDefault="00CC254E" w:rsidP="00E00201">
            <w:pPr>
              <w:rPr>
                <w:bCs/>
              </w:rPr>
            </w:pPr>
            <w:r w:rsidRPr="00B46409">
              <w:rPr>
                <w:rFonts w:eastAsiaTheme="majorEastAsia"/>
                <w:bCs/>
              </w:rPr>
              <w:t>5000 МЕ 1 раз в день, п/к</w:t>
            </w:r>
          </w:p>
        </w:tc>
      </w:tr>
      <w:tr w:rsidR="00CC254E" w:rsidRPr="00B46409" w14:paraId="24DE13D3" w14:textId="77777777" w:rsidTr="00E00201">
        <w:trPr>
          <w:trHeight w:val="452"/>
        </w:trPr>
        <w:tc>
          <w:tcPr>
            <w:tcW w:w="3998" w:type="dxa"/>
            <w:shd w:val="clear" w:color="auto" w:fill="auto"/>
          </w:tcPr>
          <w:p w14:paraId="65A5FFE7" w14:textId="77777777" w:rsidR="00CC254E" w:rsidRPr="00B46409" w:rsidRDefault="00CC254E" w:rsidP="00E00201">
            <w:pPr>
              <w:rPr>
                <w:bCs/>
              </w:rPr>
            </w:pPr>
            <w:r w:rsidRPr="00B46409">
              <w:rPr>
                <w:rFonts w:eastAsiaTheme="majorEastAsia"/>
                <w:bCs/>
              </w:rPr>
              <w:t>Эноксапарин натрия</w:t>
            </w:r>
          </w:p>
        </w:tc>
        <w:tc>
          <w:tcPr>
            <w:tcW w:w="4678" w:type="dxa"/>
            <w:shd w:val="clear" w:color="auto" w:fill="auto"/>
          </w:tcPr>
          <w:p w14:paraId="2C571C1B" w14:textId="77777777" w:rsidR="00CC254E" w:rsidRPr="00B46409" w:rsidRDefault="00CC254E" w:rsidP="00E00201">
            <w:pPr>
              <w:rPr>
                <w:bCs/>
              </w:rPr>
            </w:pPr>
            <w:r w:rsidRPr="00B46409">
              <w:rPr>
                <w:rFonts w:eastAsiaTheme="majorEastAsia"/>
                <w:bCs/>
              </w:rPr>
              <w:t>0,4 мл 1 раз в день, п/к</w:t>
            </w:r>
          </w:p>
        </w:tc>
      </w:tr>
      <w:tr w:rsidR="00CC254E" w:rsidRPr="00B46409" w14:paraId="3FC459DF" w14:textId="77777777" w:rsidTr="00E00201">
        <w:trPr>
          <w:trHeight w:val="452"/>
        </w:trPr>
        <w:tc>
          <w:tcPr>
            <w:tcW w:w="3998" w:type="dxa"/>
            <w:shd w:val="clear" w:color="auto" w:fill="auto"/>
          </w:tcPr>
          <w:p w14:paraId="76AB3B39" w14:textId="77777777" w:rsidR="00CC254E" w:rsidRPr="00B46409" w:rsidRDefault="00CC254E" w:rsidP="00E00201">
            <w:pPr>
              <w:rPr>
                <w:bCs/>
              </w:rPr>
            </w:pPr>
            <w:r w:rsidRPr="00B46409">
              <w:rPr>
                <w:rFonts w:eastAsiaTheme="majorEastAsia"/>
                <w:bCs/>
              </w:rPr>
              <w:t>Надропарин кальция</w:t>
            </w:r>
          </w:p>
        </w:tc>
        <w:tc>
          <w:tcPr>
            <w:tcW w:w="4678" w:type="dxa"/>
            <w:shd w:val="clear" w:color="auto" w:fill="auto"/>
          </w:tcPr>
          <w:p w14:paraId="220BF50B" w14:textId="77777777" w:rsidR="00CC254E" w:rsidRPr="00B46409" w:rsidRDefault="00CC254E" w:rsidP="00E00201">
            <w:pPr>
              <w:rPr>
                <w:bCs/>
              </w:rPr>
            </w:pPr>
            <w:r w:rsidRPr="00B46409">
              <w:rPr>
                <w:rFonts w:eastAsiaTheme="majorEastAsia"/>
                <w:bCs/>
              </w:rPr>
              <w:t>0,3 мл 1 раз в день, п/к</w:t>
            </w:r>
          </w:p>
        </w:tc>
      </w:tr>
      <w:tr w:rsidR="00CC254E" w:rsidRPr="00B46409" w14:paraId="1F0A0658" w14:textId="77777777" w:rsidTr="00E00201">
        <w:trPr>
          <w:trHeight w:val="452"/>
        </w:trPr>
        <w:tc>
          <w:tcPr>
            <w:tcW w:w="3998" w:type="dxa"/>
            <w:shd w:val="clear" w:color="auto" w:fill="auto"/>
          </w:tcPr>
          <w:p w14:paraId="6AB8A6A9" w14:textId="77777777" w:rsidR="00CC254E" w:rsidRPr="00B46409" w:rsidRDefault="00CC254E" w:rsidP="00E00201">
            <w:pPr>
              <w:rPr>
                <w:bCs/>
              </w:rPr>
            </w:pPr>
            <w:r w:rsidRPr="00B46409">
              <w:rPr>
                <w:rFonts w:eastAsiaTheme="majorEastAsia"/>
                <w:bCs/>
              </w:rPr>
              <w:t>Фондапаринукс натрия</w:t>
            </w:r>
          </w:p>
        </w:tc>
        <w:tc>
          <w:tcPr>
            <w:tcW w:w="4678" w:type="dxa"/>
            <w:shd w:val="clear" w:color="auto" w:fill="auto"/>
          </w:tcPr>
          <w:p w14:paraId="48DE9BC1" w14:textId="77777777" w:rsidR="00CC254E" w:rsidRPr="00B46409" w:rsidRDefault="00CC254E" w:rsidP="00E00201">
            <w:pPr>
              <w:rPr>
                <w:bCs/>
              </w:rPr>
            </w:pPr>
            <w:r w:rsidRPr="00B46409">
              <w:rPr>
                <w:rFonts w:eastAsiaTheme="majorEastAsia"/>
                <w:bCs/>
              </w:rPr>
              <w:t>2,5 мг 1 раз в день, п/к</w:t>
            </w:r>
          </w:p>
        </w:tc>
      </w:tr>
      <w:tr w:rsidR="00CC254E" w:rsidRPr="00B46409" w14:paraId="71F988F2" w14:textId="77777777" w:rsidTr="00E00201">
        <w:trPr>
          <w:trHeight w:val="452"/>
        </w:trPr>
        <w:tc>
          <w:tcPr>
            <w:tcW w:w="3998" w:type="dxa"/>
            <w:shd w:val="clear" w:color="auto" w:fill="auto"/>
          </w:tcPr>
          <w:p w14:paraId="5EA21F88" w14:textId="77777777" w:rsidR="00CC254E" w:rsidRPr="00A4634E" w:rsidRDefault="00CC254E" w:rsidP="00E00201">
            <w:pPr>
              <w:rPr>
                <w:lang w:eastAsia="ru-RU"/>
              </w:rPr>
            </w:pPr>
            <w:r w:rsidRPr="00A4634E">
              <w:rPr>
                <w:bCs/>
                <w:color w:val="000000" w:themeColor="dark1" w:themeShade="BF"/>
                <w:kern w:val="2"/>
                <w:lang w:eastAsia="ru-RU"/>
              </w:rPr>
              <w:t>Варфарин</w:t>
            </w:r>
          </w:p>
        </w:tc>
        <w:tc>
          <w:tcPr>
            <w:tcW w:w="4678" w:type="dxa"/>
            <w:shd w:val="clear" w:color="auto" w:fill="auto"/>
          </w:tcPr>
          <w:p w14:paraId="0CA07BC7" w14:textId="77777777" w:rsidR="00CC254E" w:rsidRPr="00A4634E" w:rsidRDefault="00CC254E" w:rsidP="00E00201">
            <w:pPr>
              <w:rPr>
                <w:lang w:eastAsia="ru-RU"/>
              </w:rPr>
            </w:pPr>
            <w:r w:rsidRPr="00A4634E">
              <w:rPr>
                <w:bCs/>
                <w:color w:val="000000" w:themeColor="dark1" w:themeShade="BF"/>
                <w:kern w:val="2"/>
                <w:lang w:eastAsia="ru-RU"/>
              </w:rPr>
              <w:t xml:space="preserve">Перорально, </w:t>
            </w:r>
            <w:r>
              <w:rPr>
                <w:bCs/>
                <w:color w:val="000000" w:themeColor="dark1" w:themeShade="BF"/>
                <w:kern w:val="2"/>
                <w:lang w:eastAsia="ru-RU"/>
              </w:rPr>
              <w:t>под контролем МНО (ц</w:t>
            </w:r>
            <w:r w:rsidRPr="00A4634E">
              <w:rPr>
                <w:bCs/>
                <w:color w:val="000000" w:themeColor="dark1" w:themeShade="BF"/>
                <w:kern w:val="2"/>
                <w:lang w:eastAsia="ru-RU"/>
              </w:rPr>
              <w:t>елевые значе</w:t>
            </w:r>
            <w:r>
              <w:rPr>
                <w:bCs/>
                <w:color w:val="000000" w:themeColor="dark1" w:themeShade="BF"/>
                <w:kern w:val="2"/>
                <w:lang w:eastAsia="ru-RU"/>
              </w:rPr>
              <w:t>ния МНО: 2.0-2.5)</w:t>
            </w:r>
            <w:r w:rsidRPr="00A4634E">
              <w:rPr>
                <w:bCs/>
                <w:color w:val="000000" w:themeColor="dark1" w:themeShade="BF"/>
                <w:kern w:val="2"/>
                <w:lang w:eastAsia="ru-RU"/>
              </w:rPr>
              <w:t xml:space="preserve">, </w:t>
            </w:r>
          </w:p>
          <w:p w14:paraId="03B92CD5" w14:textId="77777777" w:rsidR="00CC254E" w:rsidRPr="00A4634E" w:rsidRDefault="00CC254E" w:rsidP="00E00201">
            <w:pPr>
              <w:rPr>
                <w:lang w:eastAsia="ru-RU"/>
              </w:rPr>
            </w:pPr>
            <w:r w:rsidRPr="00A4634E">
              <w:rPr>
                <w:bCs/>
                <w:color w:val="000000" w:themeColor="dark1" w:themeShade="BF"/>
                <w:kern w:val="2"/>
                <w:lang w:eastAsia="ru-RU"/>
              </w:rPr>
              <w:t>после НМГ или НФГ</w:t>
            </w:r>
          </w:p>
        </w:tc>
      </w:tr>
      <w:tr w:rsidR="00CC254E" w:rsidRPr="00B46409" w14:paraId="634D5949" w14:textId="77777777" w:rsidTr="00E00201">
        <w:trPr>
          <w:trHeight w:val="452"/>
        </w:trPr>
        <w:tc>
          <w:tcPr>
            <w:tcW w:w="3998" w:type="dxa"/>
            <w:shd w:val="clear" w:color="auto" w:fill="auto"/>
          </w:tcPr>
          <w:p w14:paraId="0D079425" w14:textId="77777777" w:rsidR="00CC254E" w:rsidRPr="00A4634E" w:rsidRDefault="00CC254E" w:rsidP="00E00201">
            <w:pPr>
              <w:rPr>
                <w:lang w:eastAsia="ru-RU"/>
              </w:rPr>
            </w:pPr>
            <w:r w:rsidRPr="00A4634E">
              <w:rPr>
                <w:bCs/>
                <w:color w:val="000000" w:themeColor="dark1" w:themeShade="BF"/>
                <w:kern w:val="2"/>
                <w:lang w:eastAsia="ru-RU"/>
              </w:rPr>
              <w:t>Ривароксабан</w:t>
            </w:r>
          </w:p>
        </w:tc>
        <w:tc>
          <w:tcPr>
            <w:tcW w:w="4678" w:type="dxa"/>
            <w:shd w:val="clear" w:color="auto" w:fill="auto"/>
          </w:tcPr>
          <w:p w14:paraId="76CAF607" w14:textId="77777777" w:rsidR="00CC254E" w:rsidRPr="00A4634E" w:rsidRDefault="00CC254E" w:rsidP="00E00201">
            <w:pPr>
              <w:rPr>
                <w:lang w:eastAsia="ru-RU"/>
              </w:rPr>
            </w:pPr>
            <w:r>
              <w:rPr>
                <w:bCs/>
                <w:color w:val="000000" w:themeColor="dark1" w:themeShade="BF"/>
                <w:kern w:val="2"/>
                <w:lang w:eastAsia="ru-RU"/>
              </w:rPr>
              <w:t>10-</w:t>
            </w:r>
            <w:r w:rsidRPr="00A4634E">
              <w:rPr>
                <w:bCs/>
                <w:color w:val="000000" w:themeColor="dark1" w:themeShade="BF"/>
                <w:kern w:val="2"/>
                <w:lang w:eastAsia="ru-RU"/>
              </w:rPr>
              <w:t>20 мг утром, перорально</w:t>
            </w:r>
          </w:p>
        </w:tc>
      </w:tr>
      <w:tr w:rsidR="00CC254E" w:rsidRPr="00B46409" w14:paraId="0D9A5DDF" w14:textId="77777777" w:rsidTr="00E00201">
        <w:trPr>
          <w:trHeight w:val="452"/>
        </w:trPr>
        <w:tc>
          <w:tcPr>
            <w:tcW w:w="3998" w:type="dxa"/>
            <w:shd w:val="clear" w:color="auto" w:fill="auto"/>
          </w:tcPr>
          <w:p w14:paraId="29673158" w14:textId="77777777" w:rsidR="00CC254E" w:rsidRPr="00A4634E" w:rsidRDefault="00CC254E" w:rsidP="00E00201">
            <w:pPr>
              <w:rPr>
                <w:lang w:eastAsia="ru-RU"/>
              </w:rPr>
            </w:pPr>
            <w:r w:rsidRPr="00A4634E">
              <w:rPr>
                <w:bCs/>
                <w:color w:val="000000" w:themeColor="dark1" w:themeShade="BF"/>
                <w:kern w:val="2"/>
                <w:lang w:eastAsia="ru-RU"/>
              </w:rPr>
              <w:t>Апиксабан</w:t>
            </w:r>
          </w:p>
        </w:tc>
        <w:tc>
          <w:tcPr>
            <w:tcW w:w="4678" w:type="dxa"/>
            <w:shd w:val="clear" w:color="auto" w:fill="auto"/>
          </w:tcPr>
          <w:p w14:paraId="76DCBF0D" w14:textId="77777777" w:rsidR="00CC254E" w:rsidRPr="00A4634E" w:rsidRDefault="00CC254E" w:rsidP="00E00201">
            <w:pPr>
              <w:rPr>
                <w:lang w:eastAsia="ru-RU"/>
              </w:rPr>
            </w:pPr>
            <w:r>
              <w:rPr>
                <w:bCs/>
                <w:color w:val="000000" w:themeColor="dark1" w:themeShade="BF"/>
                <w:kern w:val="2"/>
                <w:lang w:eastAsia="ru-RU"/>
              </w:rPr>
              <w:t>2,5</w:t>
            </w:r>
            <w:r w:rsidRPr="00A4634E">
              <w:rPr>
                <w:bCs/>
                <w:color w:val="000000" w:themeColor="dark1" w:themeShade="BF"/>
                <w:kern w:val="2"/>
                <w:lang w:eastAsia="ru-RU"/>
              </w:rPr>
              <w:t xml:space="preserve"> мг х 2 р/сутки, перорально</w:t>
            </w:r>
          </w:p>
        </w:tc>
      </w:tr>
      <w:tr w:rsidR="00CC254E" w:rsidRPr="00B46409" w14:paraId="6788B09C" w14:textId="77777777" w:rsidTr="00E00201">
        <w:trPr>
          <w:trHeight w:val="452"/>
        </w:trPr>
        <w:tc>
          <w:tcPr>
            <w:tcW w:w="3998" w:type="dxa"/>
            <w:shd w:val="clear" w:color="auto" w:fill="auto"/>
          </w:tcPr>
          <w:p w14:paraId="760FE922" w14:textId="77777777" w:rsidR="00CC254E" w:rsidRPr="00A4634E" w:rsidRDefault="00CC254E" w:rsidP="00E00201">
            <w:pPr>
              <w:rPr>
                <w:lang w:eastAsia="ru-RU"/>
              </w:rPr>
            </w:pPr>
            <w:r w:rsidRPr="00A4634E">
              <w:rPr>
                <w:bCs/>
                <w:color w:val="000000" w:themeColor="dark1" w:themeShade="BF"/>
                <w:kern w:val="2"/>
                <w:lang w:eastAsia="ru-RU"/>
              </w:rPr>
              <w:t>Дабигатран этексилат</w:t>
            </w:r>
          </w:p>
        </w:tc>
        <w:tc>
          <w:tcPr>
            <w:tcW w:w="4678" w:type="dxa"/>
            <w:shd w:val="clear" w:color="auto" w:fill="auto"/>
          </w:tcPr>
          <w:p w14:paraId="5B6FB53C" w14:textId="77777777" w:rsidR="00CC254E" w:rsidRPr="00A4634E" w:rsidRDefault="00CC254E" w:rsidP="00E00201">
            <w:pPr>
              <w:rPr>
                <w:lang w:eastAsia="ru-RU"/>
              </w:rPr>
            </w:pPr>
            <w:r>
              <w:rPr>
                <w:bCs/>
                <w:color w:val="000000" w:themeColor="dark1" w:themeShade="BF"/>
                <w:kern w:val="2"/>
                <w:lang w:eastAsia="ru-RU"/>
              </w:rPr>
              <w:t>110-</w:t>
            </w:r>
            <w:r w:rsidRPr="00A4634E">
              <w:rPr>
                <w:bCs/>
                <w:color w:val="000000" w:themeColor="dark1" w:themeShade="BF"/>
                <w:kern w:val="2"/>
                <w:lang w:eastAsia="ru-RU"/>
              </w:rPr>
              <w:t>150 мг х 2р/сутки, перорально</w:t>
            </w:r>
          </w:p>
        </w:tc>
      </w:tr>
    </w:tbl>
    <w:p w14:paraId="01EC4D82" w14:textId="77777777" w:rsidR="00CC254E" w:rsidRDefault="00CC254E" w:rsidP="00CC254E">
      <w:pPr>
        <w:rPr>
          <w:b/>
          <w:bCs/>
        </w:rPr>
      </w:pPr>
    </w:p>
    <w:p w14:paraId="616618DD" w14:textId="77777777" w:rsidR="00CC254E" w:rsidRPr="00A4634E" w:rsidRDefault="00CC254E" w:rsidP="00CC254E">
      <w:r w:rsidRPr="00A4634E">
        <w:rPr>
          <w:bCs/>
        </w:rPr>
        <w:t xml:space="preserve">Таблица </w:t>
      </w:r>
      <w:r>
        <w:rPr>
          <w:bCs/>
        </w:rPr>
        <w:t>2</w:t>
      </w:r>
      <w:r w:rsidRPr="00A4634E">
        <w:rPr>
          <w:bCs/>
        </w:rPr>
        <w:t xml:space="preserve">. Режимы антикоагулянтной терапии </w:t>
      </w:r>
      <w:r w:rsidRPr="00A4634E">
        <w:rPr>
          <w:bCs/>
          <w:iCs/>
        </w:rPr>
        <w:t xml:space="preserve">для лечения </w:t>
      </w:r>
      <w:r w:rsidRPr="00A4634E">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CC254E" w:rsidRPr="00A4634E" w14:paraId="2BF91244" w14:textId="77777777" w:rsidTr="00E00201">
        <w:trPr>
          <w:trHeight w:val="333"/>
        </w:trPr>
        <w:tc>
          <w:tcPr>
            <w:tcW w:w="3573" w:type="dxa"/>
            <w:shd w:val="clear" w:color="auto" w:fill="auto"/>
          </w:tcPr>
          <w:p w14:paraId="24D4CFAC" w14:textId="77777777" w:rsidR="00CC254E" w:rsidRPr="00A4634E" w:rsidRDefault="00CC254E" w:rsidP="00E00201">
            <w:pPr>
              <w:jc w:val="center"/>
              <w:rPr>
                <w:lang w:eastAsia="ru-RU"/>
              </w:rPr>
            </w:pPr>
            <w:r>
              <w:rPr>
                <w:bCs/>
                <w:color w:val="000000" w:themeColor="text1" w:themeShade="BF"/>
                <w:kern w:val="2"/>
                <w:lang w:eastAsia="ru-RU"/>
              </w:rPr>
              <w:t>Препарат</w:t>
            </w:r>
          </w:p>
        </w:tc>
        <w:tc>
          <w:tcPr>
            <w:tcW w:w="5103" w:type="dxa"/>
            <w:shd w:val="clear" w:color="auto" w:fill="auto"/>
          </w:tcPr>
          <w:p w14:paraId="132FCDDB" w14:textId="77777777" w:rsidR="00CC254E" w:rsidRPr="00A4634E" w:rsidRDefault="00CC254E" w:rsidP="00E00201">
            <w:pPr>
              <w:jc w:val="center"/>
              <w:rPr>
                <w:lang w:eastAsia="ru-RU"/>
              </w:rPr>
            </w:pPr>
            <w:r w:rsidRPr="00A4634E">
              <w:rPr>
                <w:bCs/>
                <w:color w:val="000000" w:themeColor="text1" w:themeShade="BF"/>
                <w:kern w:val="2"/>
                <w:lang w:eastAsia="ru-RU"/>
              </w:rPr>
              <w:t>Доза</w:t>
            </w:r>
          </w:p>
        </w:tc>
      </w:tr>
      <w:tr w:rsidR="00CC254E" w:rsidRPr="00A4634E" w14:paraId="0068D087" w14:textId="77777777" w:rsidTr="00E00201">
        <w:trPr>
          <w:trHeight w:val="574"/>
        </w:trPr>
        <w:tc>
          <w:tcPr>
            <w:tcW w:w="3573" w:type="dxa"/>
            <w:shd w:val="clear" w:color="auto" w:fill="auto"/>
          </w:tcPr>
          <w:p w14:paraId="0D3E8E07" w14:textId="77777777" w:rsidR="00CC254E" w:rsidRPr="00A4634E" w:rsidRDefault="00CC254E" w:rsidP="00E00201">
            <w:pPr>
              <w:rPr>
                <w:lang w:eastAsia="ru-RU"/>
              </w:rPr>
            </w:pPr>
            <w:r w:rsidRPr="00A4634E">
              <w:rPr>
                <w:bCs/>
                <w:color w:val="000000" w:themeColor="dark1" w:themeShade="BF"/>
                <w:kern w:val="2"/>
                <w:lang w:eastAsia="ru-RU"/>
              </w:rPr>
              <w:t>Нефракционированный гепарин</w:t>
            </w:r>
          </w:p>
        </w:tc>
        <w:tc>
          <w:tcPr>
            <w:tcW w:w="5103" w:type="dxa"/>
            <w:shd w:val="clear" w:color="auto" w:fill="auto"/>
          </w:tcPr>
          <w:p w14:paraId="33DB556C" w14:textId="77777777" w:rsidR="00CC254E" w:rsidRPr="00A4634E" w:rsidRDefault="00CC254E" w:rsidP="00E00201">
            <w:pPr>
              <w:rPr>
                <w:lang w:eastAsia="ru-RU"/>
              </w:rPr>
            </w:pPr>
            <w:r>
              <w:rPr>
                <w:bCs/>
                <w:color w:val="000000" w:themeColor="dark1" w:themeShade="BF"/>
                <w:kern w:val="2"/>
                <w:lang w:eastAsia="ru-RU"/>
              </w:rPr>
              <w:t>1000 МЕ/час в/в непрерывно</w:t>
            </w:r>
            <w:r w:rsidRPr="00A4634E">
              <w:rPr>
                <w:bCs/>
                <w:color w:val="000000" w:themeColor="dark1" w:themeShade="BF"/>
                <w:kern w:val="2"/>
                <w:lang w:eastAsia="ru-RU"/>
              </w:rPr>
              <w:t xml:space="preserve"> под контролем АЧТВ</w:t>
            </w:r>
          </w:p>
        </w:tc>
      </w:tr>
      <w:tr w:rsidR="00CC254E" w:rsidRPr="00A4634E" w14:paraId="3C1ADF37" w14:textId="77777777" w:rsidTr="00E00201">
        <w:trPr>
          <w:trHeight w:val="574"/>
        </w:trPr>
        <w:tc>
          <w:tcPr>
            <w:tcW w:w="3573" w:type="dxa"/>
            <w:shd w:val="clear" w:color="auto" w:fill="auto"/>
          </w:tcPr>
          <w:p w14:paraId="501478AC" w14:textId="77777777" w:rsidR="00CC254E" w:rsidRPr="00A4634E" w:rsidRDefault="00CC254E" w:rsidP="00E00201">
            <w:pPr>
              <w:rPr>
                <w:lang w:eastAsia="ru-RU"/>
              </w:rPr>
            </w:pPr>
            <w:r w:rsidRPr="00A4634E">
              <w:rPr>
                <w:bCs/>
                <w:color w:val="000000" w:themeColor="dark1" w:themeShade="BF"/>
                <w:kern w:val="2"/>
                <w:lang w:eastAsia="ru-RU"/>
              </w:rPr>
              <w:t>Далтепарин натрия</w:t>
            </w:r>
          </w:p>
        </w:tc>
        <w:tc>
          <w:tcPr>
            <w:tcW w:w="5103" w:type="dxa"/>
            <w:shd w:val="clear" w:color="auto" w:fill="auto"/>
          </w:tcPr>
          <w:p w14:paraId="3C665014" w14:textId="77777777" w:rsidR="00CC254E" w:rsidRPr="00A4634E" w:rsidRDefault="00CC254E" w:rsidP="00E00201">
            <w:pPr>
              <w:rPr>
                <w:lang w:eastAsia="ru-RU"/>
              </w:rPr>
            </w:pPr>
            <w:r>
              <w:rPr>
                <w:bCs/>
                <w:color w:val="000000" w:themeColor="dark1" w:themeShade="BF"/>
                <w:kern w:val="2"/>
                <w:lang w:eastAsia="ru-RU"/>
              </w:rPr>
              <w:t xml:space="preserve">100 МЕ/кг каждые 12 ч или 200 МЕ/кг 1 раз в день, </w:t>
            </w:r>
            <w:r w:rsidRPr="00A4634E">
              <w:rPr>
                <w:bCs/>
                <w:color w:val="000000" w:themeColor="dark1" w:themeShade="BF"/>
                <w:kern w:val="2"/>
                <w:lang w:eastAsia="ru-RU"/>
              </w:rPr>
              <w:t>п/к</w:t>
            </w:r>
          </w:p>
        </w:tc>
      </w:tr>
      <w:tr w:rsidR="00CC254E" w:rsidRPr="00A4634E" w14:paraId="3AB88670" w14:textId="77777777" w:rsidTr="00E00201">
        <w:trPr>
          <w:trHeight w:val="333"/>
        </w:trPr>
        <w:tc>
          <w:tcPr>
            <w:tcW w:w="3573" w:type="dxa"/>
            <w:shd w:val="clear" w:color="auto" w:fill="auto"/>
          </w:tcPr>
          <w:p w14:paraId="6DF2138D" w14:textId="77777777" w:rsidR="00CC254E" w:rsidRPr="00A4634E" w:rsidRDefault="00CC254E" w:rsidP="00E00201">
            <w:pPr>
              <w:rPr>
                <w:lang w:eastAsia="ru-RU"/>
              </w:rPr>
            </w:pPr>
            <w:r w:rsidRPr="00A4634E">
              <w:rPr>
                <w:bCs/>
                <w:color w:val="000000" w:themeColor="dark1" w:themeShade="BF"/>
                <w:kern w:val="2"/>
                <w:lang w:eastAsia="ru-RU"/>
              </w:rPr>
              <w:t>Эноксапарин натрия</w:t>
            </w:r>
          </w:p>
        </w:tc>
        <w:tc>
          <w:tcPr>
            <w:tcW w:w="5103" w:type="dxa"/>
            <w:shd w:val="clear" w:color="auto" w:fill="auto"/>
          </w:tcPr>
          <w:p w14:paraId="7AE4E881" w14:textId="77777777" w:rsidR="00CC254E" w:rsidRPr="00A4634E" w:rsidRDefault="00CC254E" w:rsidP="00E00201">
            <w:pPr>
              <w:rPr>
                <w:lang w:eastAsia="ru-RU"/>
              </w:rPr>
            </w:pPr>
            <w:r w:rsidRPr="00A4634E">
              <w:rPr>
                <w:bCs/>
                <w:color w:val="000000" w:themeColor="dark1" w:themeShade="BF"/>
                <w:kern w:val="2"/>
                <w:lang w:eastAsia="ru-RU"/>
              </w:rPr>
              <w:t xml:space="preserve">100 МЕ/кг каждые 12 ч </w:t>
            </w:r>
            <w:r>
              <w:rPr>
                <w:bCs/>
                <w:color w:val="000000" w:themeColor="dark1" w:themeShade="BF"/>
                <w:kern w:val="2"/>
                <w:lang w:eastAsia="ru-RU"/>
              </w:rPr>
              <w:t>или</w:t>
            </w:r>
            <w:r w:rsidRPr="00A4634E">
              <w:rPr>
                <w:bCs/>
                <w:color w:val="000000" w:themeColor="dark1" w:themeShade="BF"/>
                <w:kern w:val="2"/>
                <w:lang w:eastAsia="ru-RU"/>
              </w:rPr>
              <w:t xml:space="preserve"> 1,5 мг/кг 1 раз в день, п/к</w:t>
            </w:r>
          </w:p>
        </w:tc>
      </w:tr>
      <w:tr w:rsidR="00CC254E" w:rsidRPr="00A4634E" w14:paraId="01C06197" w14:textId="77777777" w:rsidTr="00E00201">
        <w:trPr>
          <w:trHeight w:val="333"/>
        </w:trPr>
        <w:tc>
          <w:tcPr>
            <w:tcW w:w="3573" w:type="dxa"/>
            <w:shd w:val="clear" w:color="auto" w:fill="auto"/>
          </w:tcPr>
          <w:p w14:paraId="540A4DFA" w14:textId="77777777" w:rsidR="00CC254E" w:rsidRPr="00A4634E" w:rsidRDefault="00CC254E" w:rsidP="00E00201">
            <w:pPr>
              <w:rPr>
                <w:lang w:eastAsia="ru-RU"/>
              </w:rPr>
            </w:pPr>
            <w:r w:rsidRPr="00A4634E">
              <w:rPr>
                <w:bCs/>
                <w:color w:val="000000" w:themeColor="dark1" w:themeShade="BF"/>
                <w:kern w:val="2"/>
                <w:lang w:eastAsia="ru-RU"/>
              </w:rPr>
              <w:t>Надропарин кальция</w:t>
            </w:r>
          </w:p>
        </w:tc>
        <w:tc>
          <w:tcPr>
            <w:tcW w:w="5103" w:type="dxa"/>
            <w:shd w:val="clear" w:color="auto" w:fill="auto"/>
          </w:tcPr>
          <w:p w14:paraId="2A5E611D" w14:textId="77777777" w:rsidR="00CC254E" w:rsidRPr="00A4634E" w:rsidRDefault="00CC254E" w:rsidP="00E00201">
            <w:pPr>
              <w:rPr>
                <w:lang w:eastAsia="ru-RU"/>
              </w:rPr>
            </w:pPr>
            <w:r w:rsidRPr="00A4634E">
              <w:rPr>
                <w:bCs/>
                <w:color w:val="000000" w:themeColor="dark1" w:themeShade="BF"/>
                <w:kern w:val="2"/>
                <w:lang w:eastAsia="ru-RU"/>
              </w:rPr>
              <w:t>86 МЕ/кг х 2 раза в день, п/к</w:t>
            </w:r>
          </w:p>
        </w:tc>
      </w:tr>
      <w:tr w:rsidR="00CC254E" w:rsidRPr="00A4634E" w14:paraId="5716888C" w14:textId="77777777" w:rsidTr="00E00201">
        <w:trPr>
          <w:trHeight w:val="821"/>
        </w:trPr>
        <w:tc>
          <w:tcPr>
            <w:tcW w:w="3573" w:type="dxa"/>
            <w:shd w:val="clear" w:color="auto" w:fill="auto"/>
          </w:tcPr>
          <w:p w14:paraId="4C6C9F58" w14:textId="77777777" w:rsidR="00CC254E" w:rsidRPr="00A4634E" w:rsidRDefault="00CC254E" w:rsidP="00E00201">
            <w:pPr>
              <w:rPr>
                <w:lang w:eastAsia="ru-RU"/>
              </w:rPr>
            </w:pPr>
            <w:r w:rsidRPr="00A4634E">
              <w:rPr>
                <w:bCs/>
                <w:color w:val="000000" w:themeColor="dark1" w:themeShade="BF"/>
                <w:kern w:val="2"/>
                <w:lang w:eastAsia="ru-RU"/>
              </w:rPr>
              <w:t>Фондапаринукс натрия</w:t>
            </w:r>
          </w:p>
        </w:tc>
        <w:tc>
          <w:tcPr>
            <w:tcW w:w="5103" w:type="dxa"/>
            <w:shd w:val="clear" w:color="auto" w:fill="auto"/>
          </w:tcPr>
          <w:p w14:paraId="7E29C35E" w14:textId="77777777" w:rsidR="00CC254E" w:rsidRPr="00A4634E" w:rsidRDefault="00CC254E" w:rsidP="00E00201">
            <w:pPr>
              <w:rPr>
                <w:lang w:eastAsia="ru-RU"/>
              </w:rPr>
            </w:pPr>
            <w:r w:rsidRPr="00A4634E">
              <w:rPr>
                <w:bCs/>
                <w:color w:val="000000" w:themeColor="dark1" w:themeShade="BF"/>
                <w:kern w:val="2"/>
                <w:lang w:eastAsia="ru-RU"/>
              </w:rPr>
              <w:t>менее 50 кг: 5 мг 1 раз в день</w:t>
            </w:r>
            <w:r>
              <w:rPr>
                <w:bCs/>
                <w:color w:val="000000" w:themeColor="dark1" w:themeShade="BF"/>
                <w:kern w:val="2"/>
                <w:lang w:eastAsia="ru-RU"/>
              </w:rPr>
              <w:t>, п/к</w:t>
            </w:r>
          </w:p>
          <w:p w14:paraId="2338DA2C" w14:textId="77777777" w:rsidR="00CC254E" w:rsidRPr="00A4634E" w:rsidRDefault="00CC254E" w:rsidP="00E00201">
            <w:pPr>
              <w:rPr>
                <w:lang w:eastAsia="ru-RU"/>
              </w:rPr>
            </w:pPr>
            <w:r w:rsidRPr="00A4634E">
              <w:rPr>
                <w:bCs/>
                <w:color w:val="000000" w:themeColor="dark1" w:themeShade="BF"/>
                <w:kern w:val="2"/>
                <w:lang w:eastAsia="ru-RU"/>
              </w:rPr>
              <w:t>50—100 кг: 7,5 мг 1 раз в д</w:t>
            </w:r>
            <w:r>
              <w:rPr>
                <w:bCs/>
                <w:color w:val="000000" w:themeColor="dark1" w:themeShade="BF"/>
                <w:kern w:val="2"/>
                <w:lang w:eastAsia="ru-RU"/>
              </w:rPr>
              <w:t xml:space="preserve">ень, п/к                         </w:t>
            </w:r>
            <w:r w:rsidRPr="00A4634E">
              <w:rPr>
                <w:bCs/>
                <w:color w:val="000000" w:themeColor="dark1" w:themeShade="BF"/>
                <w:kern w:val="2"/>
                <w:lang w:eastAsia="ru-RU"/>
              </w:rPr>
              <w:t>более 100 кг: 10 мг 1 раз в день</w:t>
            </w:r>
            <w:r>
              <w:rPr>
                <w:bCs/>
                <w:color w:val="000000" w:themeColor="dark1" w:themeShade="BF"/>
                <w:kern w:val="2"/>
                <w:lang w:eastAsia="ru-RU"/>
              </w:rPr>
              <w:t>, п/к</w:t>
            </w:r>
          </w:p>
        </w:tc>
      </w:tr>
      <w:tr w:rsidR="00CC254E" w:rsidRPr="00A4634E" w14:paraId="14E7B8A6" w14:textId="77777777" w:rsidTr="00E00201">
        <w:trPr>
          <w:trHeight w:val="821"/>
        </w:trPr>
        <w:tc>
          <w:tcPr>
            <w:tcW w:w="3573" w:type="dxa"/>
            <w:shd w:val="clear" w:color="auto" w:fill="auto"/>
          </w:tcPr>
          <w:p w14:paraId="16815667" w14:textId="77777777" w:rsidR="00CC254E" w:rsidRPr="00A4634E" w:rsidRDefault="00CC254E" w:rsidP="00E00201">
            <w:pPr>
              <w:rPr>
                <w:lang w:eastAsia="ru-RU"/>
              </w:rPr>
            </w:pPr>
            <w:r w:rsidRPr="00A4634E">
              <w:rPr>
                <w:bCs/>
                <w:color w:val="000000" w:themeColor="dark1" w:themeShade="BF"/>
                <w:kern w:val="2"/>
                <w:lang w:eastAsia="ru-RU"/>
              </w:rPr>
              <w:lastRenderedPageBreak/>
              <w:t>Варфарин</w:t>
            </w:r>
          </w:p>
        </w:tc>
        <w:tc>
          <w:tcPr>
            <w:tcW w:w="5103" w:type="dxa"/>
            <w:shd w:val="clear" w:color="auto" w:fill="auto"/>
          </w:tcPr>
          <w:p w14:paraId="7ADC6456" w14:textId="77777777" w:rsidR="00CC254E" w:rsidRPr="00A4634E" w:rsidRDefault="00CC254E" w:rsidP="00E00201">
            <w:pPr>
              <w:rPr>
                <w:lang w:eastAsia="ru-RU"/>
              </w:rPr>
            </w:pPr>
            <w:r w:rsidRPr="00A4634E">
              <w:rPr>
                <w:bCs/>
                <w:color w:val="000000" w:themeColor="dark1" w:themeShade="BF"/>
                <w:kern w:val="2"/>
                <w:lang w:eastAsia="ru-RU"/>
              </w:rPr>
              <w:t xml:space="preserve">Перорально, целевые значения МНО: 2.0—3.0, </w:t>
            </w:r>
          </w:p>
          <w:p w14:paraId="74023CE9" w14:textId="77777777" w:rsidR="00CC254E" w:rsidRPr="00A4634E" w:rsidRDefault="00CC254E" w:rsidP="00E00201">
            <w:pPr>
              <w:rPr>
                <w:lang w:eastAsia="ru-RU"/>
              </w:rPr>
            </w:pPr>
            <w:r w:rsidRPr="00A4634E">
              <w:rPr>
                <w:bCs/>
                <w:color w:val="000000" w:themeColor="dark1" w:themeShade="BF"/>
                <w:kern w:val="2"/>
                <w:lang w:eastAsia="ru-RU"/>
              </w:rPr>
              <w:t>после НМГ или НФГ</w:t>
            </w:r>
          </w:p>
        </w:tc>
      </w:tr>
      <w:tr w:rsidR="00CC254E" w:rsidRPr="00A4634E" w14:paraId="63D64498" w14:textId="77777777" w:rsidTr="00E00201">
        <w:trPr>
          <w:trHeight w:val="387"/>
        </w:trPr>
        <w:tc>
          <w:tcPr>
            <w:tcW w:w="3573" w:type="dxa"/>
            <w:shd w:val="clear" w:color="auto" w:fill="auto"/>
          </w:tcPr>
          <w:p w14:paraId="18A3717A" w14:textId="77777777" w:rsidR="00CC254E" w:rsidRPr="00A4634E" w:rsidRDefault="00CC254E" w:rsidP="00E00201">
            <w:pPr>
              <w:rPr>
                <w:lang w:eastAsia="ru-RU"/>
              </w:rPr>
            </w:pPr>
            <w:r w:rsidRPr="00A4634E">
              <w:rPr>
                <w:bCs/>
                <w:color w:val="000000" w:themeColor="dark1" w:themeShade="BF"/>
                <w:kern w:val="2"/>
                <w:lang w:eastAsia="ru-RU"/>
              </w:rPr>
              <w:t>Ривароксабан</w:t>
            </w:r>
          </w:p>
        </w:tc>
        <w:tc>
          <w:tcPr>
            <w:tcW w:w="5103" w:type="dxa"/>
            <w:shd w:val="clear" w:color="auto" w:fill="auto"/>
          </w:tcPr>
          <w:p w14:paraId="51451F80" w14:textId="77777777" w:rsidR="00CC254E" w:rsidRPr="00A4634E" w:rsidRDefault="00CC254E" w:rsidP="00E00201">
            <w:pPr>
              <w:rPr>
                <w:lang w:eastAsia="ru-RU"/>
              </w:rPr>
            </w:pPr>
            <w:r w:rsidRPr="00A4634E">
              <w:rPr>
                <w:bCs/>
                <w:color w:val="000000" w:themeColor="dark1" w:themeShade="BF"/>
                <w:kern w:val="2"/>
                <w:lang w:eastAsia="ru-RU"/>
              </w:rPr>
              <w:t>15 мг х 2 р/сутки в течение 21 дня, далее 20 мг утром, перорально</w:t>
            </w:r>
          </w:p>
        </w:tc>
      </w:tr>
      <w:tr w:rsidR="00CC254E" w:rsidRPr="00A4634E" w14:paraId="38197A0D" w14:textId="77777777" w:rsidTr="00E00201">
        <w:trPr>
          <w:trHeight w:val="333"/>
        </w:trPr>
        <w:tc>
          <w:tcPr>
            <w:tcW w:w="3573" w:type="dxa"/>
            <w:shd w:val="clear" w:color="auto" w:fill="auto"/>
          </w:tcPr>
          <w:p w14:paraId="2E1265EB" w14:textId="77777777" w:rsidR="00CC254E" w:rsidRPr="00A4634E" w:rsidRDefault="00CC254E" w:rsidP="00E00201">
            <w:pPr>
              <w:rPr>
                <w:lang w:eastAsia="ru-RU"/>
              </w:rPr>
            </w:pPr>
            <w:r w:rsidRPr="00A4634E">
              <w:rPr>
                <w:bCs/>
                <w:color w:val="000000" w:themeColor="dark1" w:themeShade="BF"/>
                <w:kern w:val="2"/>
                <w:lang w:eastAsia="ru-RU"/>
              </w:rPr>
              <w:t>Апиксабан</w:t>
            </w:r>
          </w:p>
        </w:tc>
        <w:tc>
          <w:tcPr>
            <w:tcW w:w="5103" w:type="dxa"/>
            <w:shd w:val="clear" w:color="auto" w:fill="auto"/>
          </w:tcPr>
          <w:p w14:paraId="12DCB507" w14:textId="77777777" w:rsidR="00CC254E" w:rsidRPr="00A4634E" w:rsidRDefault="00CC254E" w:rsidP="00E00201">
            <w:pPr>
              <w:rPr>
                <w:lang w:eastAsia="ru-RU"/>
              </w:rPr>
            </w:pPr>
            <w:r w:rsidRPr="00A4634E">
              <w:rPr>
                <w:bCs/>
                <w:color w:val="000000" w:themeColor="dark1" w:themeShade="BF"/>
                <w:kern w:val="2"/>
                <w:lang w:eastAsia="ru-RU"/>
              </w:rPr>
              <w:t>5,0 мг х 2 р/сутки, перорально</w:t>
            </w:r>
          </w:p>
        </w:tc>
      </w:tr>
      <w:tr w:rsidR="00CC254E" w:rsidRPr="00A4634E" w14:paraId="3BDE85D7" w14:textId="77777777" w:rsidTr="00E00201">
        <w:trPr>
          <w:trHeight w:val="333"/>
        </w:trPr>
        <w:tc>
          <w:tcPr>
            <w:tcW w:w="3573" w:type="dxa"/>
            <w:shd w:val="clear" w:color="auto" w:fill="auto"/>
          </w:tcPr>
          <w:p w14:paraId="446C1A84" w14:textId="77777777" w:rsidR="00CC254E" w:rsidRPr="00A4634E" w:rsidRDefault="00CC254E" w:rsidP="00E00201">
            <w:pPr>
              <w:rPr>
                <w:lang w:eastAsia="ru-RU"/>
              </w:rPr>
            </w:pPr>
            <w:r w:rsidRPr="00A4634E">
              <w:rPr>
                <w:bCs/>
                <w:color w:val="000000" w:themeColor="dark1" w:themeShade="BF"/>
                <w:kern w:val="2"/>
                <w:lang w:eastAsia="ru-RU"/>
              </w:rPr>
              <w:t>Дабигатран этексилат</w:t>
            </w:r>
          </w:p>
        </w:tc>
        <w:tc>
          <w:tcPr>
            <w:tcW w:w="5103" w:type="dxa"/>
            <w:shd w:val="clear" w:color="auto" w:fill="auto"/>
          </w:tcPr>
          <w:p w14:paraId="024212F9" w14:textId="77777777" w:rsidR="00CC254E" w:rsidRPr="00A4634E" w:rsidRDefault="00CC254E" w:rsidP="00E00201">
            <w:pPr>
              <w:rPr>
                <w:lang w:eastAsia="ru-RU"/>
              </w:rPr>
            </w:pPr>
            <w:r w:rsidRPr="00A4634E">
              <w:rPr>
                <w:bCs/>
                <w:color w:val="000000" w:themeColor="dark1" w:themeShade="BF"/>
                <w:kern w:val="2"/>
                <w:lang w:eastAsia="ru-RU"/>
              </w:rPr>
              <w:t>150 мг х 2р/сутки, перорально</w:t>
            </w:r>
          </w:p>
        </w:tc>
      </w:tr>
    </w:tbl>
    <w:p w14:paraId="62C16977" w14:textId="77777777" w:rsidR="00CC254E" w:rsidRDefault="00CC254E" w:rsidP="00CC254E"/>
    <w:p w14:paraId="2FA65BAB" w14:textId="77777777" w:rsidR="00CC254E" w:rsidRDefault="00CC254E" w:rsidP="008F4F80">
      <w:pPr>
        <w:ind w:firstLine="709"/>
      </w:pPr>
      <w:r>
        <w:t>При длительной терапии НМГ рекомендуется мониторинг анти-Ха активности и коррекция дозы НМГ (при необходимости) один раз в месяц.</w:t>
      </w:r>
    </w:p>
    <w:p w14:paraId="1C177867" w14:textId="77777777" w:rsidR="00CC254E" w:rsidRDefault="00CC254E" w:rsidP="008F4F80">
      <w:pPr>
        <w:ind w:firstLine="709"/>
      </w:pPr>
      <w:r>
        <w:t>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rPr>
        <w:t>—</w:t>
      </w:r>
      <w:r>
        <w:t>0,3 анти-</w:t>
      </w:r>
      <w:r>
        <w:rPr>
          <w:lang w:val="en-US"/>
        </w:rPr>
        <w:t>Xa</w:t>
      </w:r>
      <w:r>
        <w:t xml:space="preserve"> МЕ/мл. </w:t>
      </w:r>
    </w:p>
    <w:p w14:paraId="4B72D39F" w14:textId="77777777" w:rsidR="00CC254E" w:rsidRDefault="00CC254E" w:rsidP="008F4F80">
      <w:pPr>
        <w:ind w:firstLine="709"/>
      </w:pPr>
      <w: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0F2D4A30" w14:textId="77777777" w:rsidR="00CC254E" w:rsidRDefault="00CC254E" w:rsidP="008F4F80">
      <w:pPr>
        <w:ind w:firstLine="709"/>
      </w:pPr>
      <w: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vertAlign w:val="superscript"/>
        </w:rPr>
        <w:t>9</w:t>
      </w:r>
      <w:r>
        <w:t>/л; временная отмена НМГ при количестве тромбоцитов &lt;30×10</w:t>
      </w:r>
      <w:r>
        <w:rPr>
          <w:vertAlign w:val="superscript"/>
        </w:rPr>
        <w:t>9</w:t>
      </w:r>
      <w: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5783DB98" w14:textId="77777777" w:rsidR="00CC254E" w:rsidRDefault="00CC254E" w:rsidP="008F4F80">
      <w:pPr>
        <w:ind w:firstLine="709"/>
      </w:pPr>
      <w:r>
        <w:t xml:space="preserve">В отдельных случаях тромбозов, а также при ГИТ </w:t>
      </w:r>
      <w:r>
        <w:rPr>
          <w:lang w:val="en-US"/>
        </w:rPr>
        <w:t>II</w:t>
      </w:r>
      <w: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88C2CFC" w14:textId="1669A19C" w:rsidR="00CC254E" w:rsidRDefault="00CC254E" w:rsidP="008F4F80">
      <w:pPr>
        <w:ind w:firstLine="709"/>
      </w:pPr>
      <w:r>
        <w:t>Прямые оральные антикоагулянты (ПОАК)</w:t>
      </w:r>
      <w:r>
        <w:rPr>
          <w:lang w:val="en-US"/>
        </w:rPr>
        <w:t xml:space="preserve"> </w:t>
      </w:r>
      <w:r>
        <w:fldChar w:fldCharType="begin" w:fldLock="1"/>
      </w:r>
      <w:r w:rsidR="00CB2C8F">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sidR="003E166B">
        <w:rPr>
          <w:noProof/>
        </w:rPr>
        <w:t>[114</w:t>
      </w:r>
      <w:r w:rsidR="008A5D58" w:rsidRPr="008A5D58">
        <w:rPr>
          <w:noProof/>
        </w:rPr>
        <w:t>]</w:t>
      </w:r>
      <w:r>
        <w:fldChar w:fldCharType="end"/>
      </w:r>
      <w:r>
        <w:t xml:space="preserve">: </w:t>
      </w:r>
    </w:p>
    <w:p w14:paraId="34A6A66D" w14:textId="77777777" w:rsidR="00CC254E" w:rsidRPr="00C83EC0" w:rsidRDefault="00CC254E" w:rsidP="00FF3801">
      <w:pPr>
        <w:pStyle w:val="aff"/>
        <w:numPr>
          <w:ilvl w:val="0"/>
          <w:numId w:val="69"/>
        </w:numPr>
        <w:ind w:left="1134"/>
        <w:contextualSpacing w:val="0"/>
        <w:rPr>
          <w:szCs w:val="24"/>
        </w:rPr>
      </w:pPr>
      <w:r w:rsidRPr="00C83EC0">
        <w:rPr>
          <w:szCs w:val="24"/>
        </w:rPr>
        <w:t xml:space="preserve">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w:t>
      </w:r>
      <w:r w:rsidRPr="00C83EC0">
        <w:rPr>
          <w:szCs w:val="24"/>
        </w:rPr>
        <w:lastRenderedPageBreak/>
        <w:t>Следует помнить, что протромбиновое время и АЧТВ не отражают истинной концентрации и эффект ПОАК;</w:t>
      </w:r>
    </w:p>
    <w:p w14:paraId="784B6635"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7F9CEB72"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42017FB5" w14:textId="77777777" w:rsidR="00CC254E" w:rsidRPr="00C83EC0" w:rsidRDefault="00CC254E" w:rsidP="00FF3801">
      <w:pPr>
        <w:pStyle w:val="aff"/>
        <w:numPr>
          <w:ilvl w:val="0"/>
          <w:numId w:val="69"/>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4E8D1001" w14:textId="77777777" w:rsidR="00CC254E" w:rsidRDefault="00CC254E" w:rsidP="008F4F80">
      <w:pPr>
        <w:ind w:firstLine="709"/>
      </w:pPr>
      <w:r>
        <w:t>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hAnsi="Arial" w:cs="Arial"/>
          <w:color w:val="FF0000"/>
        </w:rPr>
        <w:t xml:space="preserve"> </w:t>
      </w:r>
      <w:r>
        <w:t>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14ABDA9F" w14:textId="77777777" w:rsidR="00CC254E" w:rsidRDefault="00CC254E" w:rsidP="00CC254E">
      <w:pPr>
        <w:ind w:firstLine="708"/>
      </w:pPr>
    </w:p>
    <w:p w14:paraId="1FEEBA97" w14:textId="77777777" w:rsidR="00CC254E" w:rsidRPr="00B46409" w:rsidRDefault="00CC254E" w:rsidP="00CC254E">
      <w:r w:rsidRPr="00B46409">
        <w:t xml:space="preserve">Таблица </w:t>
      </w:r>
      <w:r>
        <w:t>3</w:t>
      </w:r>
      <w:r w:rsidRPr="00B46409">
        <w:t xml:space="preserve">. </w:t>
      </w:r>
      <w:r w:rsidRPr="00B46409">
        <w:rPr>
          <w:bCs/>
        </w:rPr>
        <w:t>Коррекция дозы варфарина в зависимости от МНО</w:t>
      </w:r>
    </w:p>
    <w:tbl>
      <w:tblPr>
        <w:tblStyle w:val="1fe"/>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CC254E" w14:paraId="3B332571" w14:textId="77777777" w:rsidTr="00E00201">
        <w:trPr>
          <w:trHeight w:val="374"/>
        </w:trPr>
        <w:tc>
          <w:tcPr>
            <w:tcW w:w="4394" w:type="dxa"/>
            <w:shd w:val="clear" w:color="auto" w:fill="auto"/>
          </w:tcPr>
          <w:p w14:paraId="2478E882" w14:textId="77777777" w:rsidR="00CC254E" w:rsidRPr="007C4816" w:rsidRDefault="00CC254E" w:rsidP="00E00201">
            <w:pPr>
              <w:jc w:val="center"/>
            </w:pPr>
            <w:r w:rsidRPr="007C4816">
              <w:rPr>
                <w:rFonts w:eastAsiaTheme="majorEastAsia"/>
                <w:bCs/>
              </w:rPr>
              <w:t xml:space="preserve"> </w:t>
            </w:r>
            <w:r>
              <w:rPr>
                <w:rFonts w:eastAsiaTheme="majorEastAsia"/>
                <w:bCs/>
              </w:rPr>
              <w:t>Дни приема варфарина 2-5</w:t>
            </w:r>
          </w:p>
        </w:tc>
        <w:tc>
          <w:tcPr>
            <w:tcW w:w="4570" w:type="dxa"/>
            <w:shd w:val="clear" w:color="auto" w:fill="auto"/>
          </w:tcPr>
          <w:p w14:paraId="4D7C78CD" w14:textId="77777777" w:rsidR="00CC254E" w:rsidRPr="007C4816" w:rsidRDefault="00CC254E" w:rsidP="00E00201">
            <w:pPr>
              <w:jc w:val="center"/>
            </w:pPr>
            <w:r w:rsidRPr="007C4816">
              <w:rPr>
                <w:rFonts w:eastAsiaTheme="majorEastAsia"/>
                <w:bCs/>
              </w:rPr>
              <w:t xml:space="preserve"> </w:t>
            </w:r>
            <w:r>
              <w:rPr>
                <w:rFonts w:eastAsiaTheme="majorEastAsia"/>
                <w:bCs/>
              </w:rPr>
              <w:t>Дни приема варфарина 6 и далее</w:t>
            </w:r>
          </w:p>
        </w:tc>
      </w:tr>
      <w:tr w:rsidR="00CC254E" w14:paraId="40CB31FC" w14:textId="77777777" w:rsidTr="00E00201">
        <w:trPr>
          <w:trHeight w:val="714"/>
        </w:trPr>
        <w:tc>
          <w:tcPr>
            <w:tcW w:w="4394" w:type="dxa"/>
            <w:shd w:val="clear" w:color="auto" w:fill="auto"/>
          </w:tcPr>
          <w:p w14:paraId="34303924" w14:textId="77777777" w:rsidR="00CC254E" w:rsidRPr="007C4816" w:rsidRDefault="00CC254E" w:rsidP="00E00201">
            <w:r w:rsidRPr="007C4816">
              <w:rPr>
                <w:rFonts w:eastAsiaTheme="majorEastAsia"/>
                <w:bCs/>
              </w:rPr>
              <w:lastRenderedPageBreak/>
              <w:t>МНО</w:t>
            </w:r>
            <w:r>
              <w:rPr>
                <w:rFonts w:eastAsiaTheme="majorEastAsia"/>
                <w:bCs/>
              </w:rPr>
              <w:t xml:space="preserve"> 1.1–</w:t>
            </w:r>
            <w:r w:rsidRPr="007C4816">
              <w:rPr>
                <w:rFonts w:eastAsiaTheme="majorEastAsia"/>
                <w:bCs/>
              </w:rPr>
              <w:t>1.3 – повторить инициальную дозу</w:t>
            </w:r>
          </w:p>
        </w:tc>
        <w:tc>
          <w:tcPr>
            <w:tcW w:w="4570" w:type="dxa"/>
            <w:shd w:val="clear" w:color="auto" w:fill="auto"/>
          </w:tcPr>
          <w:p w14:paraId="390CF2CB" w14:textId="77777777" w:rsidR="00CC254E" w:rsidRPr="007C4816" w:rsidRDefault="00CC254E" w:rsidP="00E00201">
            <w:r w:rsidRPr="007C4816">
              <w:rPr>
                <w:rFonts w:eastAsiaTheme="majorEastAsia"/>
                <w:bCs/>
              </w:rPr>
              <w:t>МНО</w:t>
            </w:r>
            <w:r>
              <w:rPr>
                <w:rFonts w:eastAsiaTheme="majorEastAsia"/>
                <w:bCs/>
              </w:rPr>
              <w:t xml:space="preserve"> 1.1–</w:t>
            </w:r>
            <w:r w:rsidRPr="007C4816">
              <w:rPr>
                <w:rFonts w:eastAsiaTheme="majorEastAsia"/>
                <w:bCs/>
              </w:rPr>
              <w:t>1.4 – увеличить дозу на 20%</w:t>
            </w:r>
          </w:p>
        </w:tc>
      </w:tr>
      <w:tr w:rsidR="00CC254E" w14:paraId="017E6006" w14:textId="77777777" w:rsidTr="00E00201">
        <w:trPr>
          <w:trHeight w:val="515"/>
        </w:trPr>
        <w:tc>
          <w:tcPr>
            <w:tcW w:w="4394" w:type="dxa"/>
            <w:shd w:val="clear" w:color="auto" w:fill="auto"/>
          </w:tcPr>
          <w:p w14:paraId="4E495B06" w14:textId="77777777" w:rsidR="00CC254E" w:rsidRPr="007C4816" w:rsidRDefault="00CC254E" w:rsidP="00E00201">
            <w:r w:rsidRPr="007C4816">
              <w:rPr>
                <w:rFonts w:eastAsiaTheme="majorEastAsia"/>
                <w:bCs/>
              </w:rPr>
              <w:t>МНО 1.4–1.9 – 50% инициальной дозы</w:t>
            </w:r>
          </w:p>
        </w:tc>
        <w:tc>
          <w:tcPr>
            <w:tcW w:w="4570" w:type="dxa"/>
            <w:shd w:val="clear" w:color="auto" w:fill="auto"/>
          </w:tcPr>
          <w:p w14:paraId="6F35E425" w14:textId="77777777" w:rsidR="00CC254E" w:rsidRPr="007C4816" w:rsidRDefault="00CC254E" w:rsidP="00E00201">
            <w:r w:rsidRPr="007C4816">
              <w:rPr>
                <w:rFonts w:eastAsiaTheme="majorEastAsia"/>
                <w:bCs/>
              </w:rPr>
              <w:t xml:space="preserve">МНО </w:t>
            </w:r>
            <w:r>
              <w:rPr>
                <w:rFonts w:eastAsiaTheme="majorEastAsia"/>
                <w:bCs/>
              </w:rPr>
              <w:t>1.5–</w:t>
            </w:r>
            <w:r w:rsidRPr="007C4816">
              <w:rPr>
                <w:rFonts w:eastAsiaTheme="majorEastAsia"/>
                <w:bCs/>
              </w:rPr>
              <w:t>1.9 – увеличить дозу на 10%</w:t>
            </w:r>
          </w:p>
        </w:tc>
      </w:tr>
      <w:tr w:rsidR="00CC254E" w14:paraId="39DA9E4D" w14:textId="77777777" w:rsidTr="00E00201">
        <w:trPr>
          <w:trHeight w:val="539"/>
        </w:trPr>
        <w:tc>
          <w:tcPr>
            <w:tcW w:w="4394" w:type="dxa"/>
            <w:shd w:val="clear" w:color="auto" w:fill="auto"/>
          </w:tcPr>
          <w:p w14:paraId="68366DF7" w14:textId="77777777" w:rsidR="00CC254E" w:rsidRPr="007C4816" w:rsidRDefault="00CC254E" w:rsidP="00E00201">
            <w:r w:rsidRPr="007C4816">
              <w:rPr>
                <w:rFonts w:eastAsiaTheme="majorEastAsia"/>
                <w:bCs/>
              </w:rPr>
              <w:t xml:space="preserve">МНО </w:t>
            </w:r>
            <w:r>
              <w:rPr>
                <w:rFonts w:eastAsiaTheme="majorEastAsia"/>
                <w:bCs/>
              </w:rPr>
              <w:t>2.0</w:t>
            </w:r>
            <w:r w:rsidRPr="007C4816">
              <w:rPr>
                <w:rFonts w:eastAsiaTheme="majorEastAsia"/>
                <w:bCs/>
              </w:rPr>
              <w:t>–3.0 – 50% инициальной дозы</w:t>
            </w:r>
          </w:p>
        </w:tc>
        <w:tc>
          <w:tcPr>
            <w:tcW w:w="4570" w:type="dxa"/>
            <w:shd w:val="clear" w:color="auto" w:fill="auto"/>
          </w:tcPr>
          <w:p w14:paraId="0B2587E2" w14:textId="77777777" w:rsidR="00CC254E" w:rsidRPr="007C4816" w:rsidRDefault="00CC254E" w:rsidP="00E00201">
            <w:r w:rsidRPr="007C4816">
              <w:rPr>
                <w:rFonts w:eastAsiaTheme="majorEastAsia"/>
                <w:bCs/>
              </w:rPr>
              <w:t xml:space="preserve">МНО </w:t>
            </w:r>
            <w:r>
              <w:rPr>
                <w:rFonts w:eastAsiaTheme="majorEastAsia"/>
                <w:bCs/>
              </w:rPr>
              <w:t>2.0</w:t>
            </w:r>
            <w:r w:rsidRPr="007C4816">
              <w:rPr>
                <w:rFonts w:eastAsiaTheme="majorEastAsia"/>
                <w:bCs/>
              </w:rPr>
              <w:t>–3.0 – продолжать без изменений</w:t>
            </w:r>
          </w:p>
        </w:tc>
      </w:tr>
      <w:tr w:rsidR="00CC254E" w14:paraId="0B9D1F28" w14:textId="77777777" w:rsidTr="00E00201">
        <w:trPr>
          <w:trHeight w:val="437"/>
        </w:trPr>
        <w:tc>
          <w:tcPr>
            <w:tcW w:w="4394" w:type="dxa"/>
            <w:shd w:val="clear" w:color="auto" w:fill="auto"/>
          </w:tcPr>
          <w:p w14:paraId="12F7C877" w14:textId="77777777" w:rsidR="00CC254E" w:rsidRPr="007C4816" w:rsidRDefault="00CC254E" w:rsidP="00E00201">
            <w:r w:rsidRPr="007C4816">
              <w:rPr>
                <w:rFonts w:eastAsiaTheme="majorEastAsia"/>
                <w:bCs/>
              </w:rPr>
              <w:t>МНО 3.1–3.5 – 25% инициальной дозы</w:t>
            </w:r>
          </w:p>
        </w:tc>
        <w:tc>
          <w:tcPr>
            <w:tcW w:w="4570" w:type="dxa"/>
            <w:shd w:val="clear" w:color="auto" w:fill="auto"/>
          </w:tcPr>
          <w:p w14:paraId="46D24490" w14:textId="77777777" w:rsidR="00CC254E" w:rsidRPr="007C4816" w:rsidRDefault="00CC254E" w:rsidP="00E00201">
            <w:r w:rsidRPr="007C4816">
              <w:rPr>
                <w:rFonts w:eastAsiaTheme="majorEastAsia"/>
                <w:bCs/>
              </w:rPr>
              <w:t xml:space="preserve">МНО </w:t>
            </w:r>
            <w:r>
              <w:rPr>
                <w:rFonts w:eastAsiaTheme="majorEastAsia"/>
                <w:bCs/>
              </w:rPr>
              <w:t>3.1–</w:t>
            </w:r>
            <w:r w:rsidRPr="007C4816">
              <w:rPr>
                <w:rFonts w:eastAsiaTheme="majorEastAsia"/>
                <w:bCs/>
              </w:rPr>
              <w:t>3.5 – уменьшить дозу на 10%</w:t>
            </w:r>
          </w:p>
        </w:tc>
      </w:tr>
      <w:tr w:rsidR="00CC254E" w14:paraId="4B993AC7" w14:textId="77777777" w:rsidTr="00E00201">
        <w:trPr>
          <w:trHeight w:val="565"/>
        </w:trPr>
        <w:tc>
          <w:tcPr>
            <w:tcW w:w="4394" w:type="dxa"/>
            <w:vMerge w:val="restart"/>
            <w:shd w:val="clear" w:color="auto" w:fill="auto"/>
          </w:tcPr>
          <w:p w14:paraId="25C10904" w14:textId="77777777" w:rsidR="00CC254E" w:rsidRPr="007C4816" w:rsidRDefault="00CC254E" w:rsidP="00E00201">
            <w:r w:rsidRPr="007C4816">
              <w:rPr>
                <w:rFonts w:eastAsiaTheme="majorEastAsia"/>
                <w:bCs/>
              </w:rPr>
              <w:t>МНО &gt;</w:t>
            </w:r>
            <w:r w:rsidRPr="007C4816">
              <w:rPr>
                <w:rFonts w:eastAsiaTheme="majorEastAsia"/>
                <w:bCs/>
                <w:lang w:val="pl-PL"/>
              </w:rPr>
              <w:t xml:space="preserve"> 3</w:t>
            </w:r>
            <w:r w:rsidRPr="007C4816">
              <w:rPr>
                <w:rFonts w:eastAsiaTheme="majorEastAsia"/>
                <w:bCs/>
              </w:rPr>
              <w:t xml:space="preserve">.5 – пауза до тех пор, пока МНО не станет &lt; 3.5, затем начать повторный прием </w:t>
            </w:r>
            <w:r>
              <w:rPr>
                <w:rFonts w:eastAsiaTheme="majorEastAsia"/>
                <w:bCs/>
              </w:rPr>
              <w:t>50% предшествующей дозы</w:t>
            </w:r>
          </w:p>
          <w:p w14:paraId="79839CDD" w14:textId="77777777" w:rsidR="00CC254E" w:rsidRPr="007C4816" w:rsidRDefault="00CC254E" w:rsidP="00E00201">
            <w:pPr>
              <w:jc w:val="center"/>
            </w:pPr>
          </w:p>
        </w:tc>
        <w:tc>
          <w:tcPr>
            <w:tcW w:w="4570" w:type="dxa"/>
            <w:shd w:val="clear" w:color="auto" w:fill="auto"/>
          </w:tcPr>
          <w:p w14:paraId="4925D640" w14:textId="77777777" w:rsidR="00CC254E" w:rsidRPr="007C4816" w:rsidRDefault="00CC254E" w:rsidP="00E00201">
            <w:r w:rsidRPr="007C4816">
              <w:rPr>
                <w:rFonts w:eastAsiaTheme="majorEastAsia"/>
                <w:bCs/>
              </w:rPr>
              <w:t xml:space="preserve">МНО </w:t>
            </w:r>
            <w:r>
              <w:rPr>
                <w:rFonts w:eastAsiaTheme="majorEastAsia"/>
                <w:bCs/>
              </w:rPr>
              <w:t>3.6</w:t>
            </w:r>
            <w:r w:rsidRPr="007C4816">
              <w:rPr>
                <w:rFonts w:eastAsiaTheme="majorEastAsia"/>
                <w:bCs/>
              </w:rPr>
              <w:t>–4.0 – однократно 50% дозы, затем в уменьшенной на 20%</w:t>
            </w:r>
            <w:r>
              <w:rPr>
                <w:rFonts w:eastAsiaTheme="majorEastAsia"/>
                <w:bCs/>
              </w:rPr>
              <w:t xml:space="preserve"> дозе</w:t>
            </w:r>
          </w:p>
        </w:tc>
      </w:tr>
      <w:tr w:rsidR="00CC254E" w14:paraId="636AFEAE" w14:textId="77777777" w:rsidTr="00E00201">
        <w:trPr>
          <w:trHeight w:val="755"/>
        </w:trPr>
        <w:tc>
          <w:tcPr>
            <w:tcW w:w="4394" w:type="dxa"/>
            <w:vMerge/>
            <w:shd w:val="clear" w:color="auto" w:fill="auto"/>
          </w:tcPr>
          <w:p w14:paraId="5070C2DA" w14:textId="77777777" w:rsidR="00CC254E" w:rsidRPr="007C4816" w:rsidRDefault="00CC254E" w:rsidP="00E00201">
            <w:pPr>
              <w:jc w:val="center"/>
              <w:rPr>
                <w:rFonts w:eastAsiaTheme="majorEastAsia"/>
                <w:bCs/>
              </w:rPr>
            </w:pPr>
          </w:p>
        </w:tc>
        <w:tc>
          <w:tcPr>
            <w:tcW w:w="4570" w:type="dxa"/>
            <w:shd w:val="clear" w:color="auto" w:fill="auto"/>
          </w:tcPr>
          <w:p w14:paraId="10F007E1" w14:textId="77777777" w:rsidR="00CC254E" w:rsidRPr="007C4816" w:rsidRDefault="00CC254E" w:rsidP="00E00201">
            <w:r w:rsidRPr="007C4816">
              <w:rPr>
                <w:rFonts w:eastAsiaTheme="majorEastAsia"/>
                <w:bCs/>
              </w:rPr>
              <w:t>МНО &gt; 4.0 пауза до тех пор, пока МНО не станет &lt; 3.5, затем начать повторный прием (25% предшествующей дозы)</w:t>
            </w:r>
          </w:p>
        </w:tc>
      </w:tr>
    </w:tbl>
    <w:p w14:paraId="1AB93F0B" w14:textId="77777777" w:rsidR="00CC254E" w:rsidRDefault="00CC254E" w:rsidP="00CC254E">
      <w:pPr>
        <w:rPr>
          <w:strike/>
        </w:rPr>
      </w:pPr>
    </w:p>
    <w:p w14:paraId="4FB436B4" w14:textId="77777777" w:rsidR="00CC254E" w:rsidRDefault="00CC254E" w:rsidP="008F4F80">
      <w:pPr>
        <w:ind w:firstLine="709"/>
      </w:pPr>
      <w: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4FA36996" w14:textId="77777777" w:rsidR="00CC254E" w:rsidRDefault="00CC254E" w:rsidP="008F4F80">
      <w:pPr>
        <w:ind w:firstLine="709"/>
      </w:pPr>
      <w: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4B16834C" w14:textId="77777777" w:rsidR="00CC254E" w:rsidRDefault="00CC254E" w:rsidP="00CC254E">
      <w:pPr>
        <w:pStyle w:val="aff"/>
        <w:numPr>
          <w:ilvl w:val="0"/>
          <w:numId w:val="58"/>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39B7D25A" w14:textId="77777777" w:rsidR="00CC254E" w:rsidRDefault="00CC254E" w:rsidP="00CC254E">
      <w:pPr>
        <w:pStyle w:val="aff"/>
        <w:numPr>
          <w:ilvl w:val="0"/>
          <w:numId w:val="58"/>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5C0D9512" w14:textId="77777777" w:rsidR="00CC254E" w:rsidRDefault="00CC254E" w:rsidP="00CB2C8F">
      <w:pPr>
        <w:ind w:firstLine="709"/>
      </w:pPr>
      <w: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101CAD3B" w14:textId="77777777" w:rsidR="00CC254E" w:rsidRDefault="00CC254E" w:rsidP="00CB2C8F">
      <w:pPr>
        <w:ind w:firstLine="709"/>
      </w:pPr>
      <w: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72E742B" w14:textId="77777777" w:rsidR="00CC254E" w:rsidRDefault="00CC254E" w:rsidP="00CC254E">
      <w:pPr>
        <w:pStyle w:val="aff"/>
        <w:numPr>
          <w:ilvl w:val="0"/>
          <w:numId w:val="59"/>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0C2B7742" w14:textId="77777777" w:rsidR="00CC254E" w:rsidRDefault="00CC254E" w:rsidP="00CC254E">
      <w:pPr>
        <w:pStyle w:val="aff"/>
        <w:numPr>
          <w:ilvl w:val="0"/>
          <w:numId w:val="59"/>
        </w:numPr>
        <w:ind w:left="1134"/>
        <w:rPr>
          <w:szCs w:val="24"/>
        </w:rPr>
      </w:pPr>
      <w:r>
        <w:rPr>
          <w:szCs w:val="24"/>
        </w:rPr>
        <w:t>для апиксабана – выждать 12 часов с приема последней дозы и ввести парентеральный антикоагулянт.</w:t>
      </w:r>
    </w:p>
    <w:p w14:paraId="7A8AC616" w14:textId="0C02AE97" w:rsidR="00CC254E" w:rsidRDefault="0076706D" w:rsidP="00CC254E">
      <w:pPr>
        <w:ind w:firstLine="708"/>
        <w:rPr>
          <w:bCs/>
        </w:rPr>
      </w:pPr>
      <w:r w:rsidRPr="00CC01E1">
        <w:rPr>
          <w:bCs/>
        </w:rPr>
        <w:lastRenderedPageBreak/>
        <w:t>При</w:t>
      </w:r>
      <w:r>
        <w:rPr>
          <w:bCs/>
          <w:color w:val="FF0000"/>
        </w:rPr>
        <w:t xml:space="preserve"> </w:t>
      </w:r>
      <w:r w:rsidR="00CC254E">
        <w:rPr>
          <w:bCs/>
        </w:rPr>
        <w:t>высок</w:t>
      </w:r>
      <w:r>
        <w:rPr>
          <w:bCs/>
        </w:rPr>
        <w:t>о</w:t>
      </w:r>
      <w:r w:rsidR="00CC254E">
        <w:rPr>
          <w:bCs/>
        </w:rPr>
        <w:t>м риск</w:t>
      </w:r>
      <w:r>
        <w:rPr>
          <w:bCs/>
        </w:rPr>
        <w:t>е</w:t>
      </w:r>
      <w:r w:rsidR="00CC254E">
        <w:rPr>
          <w:bCs/>
        </w:rPr>
        <w:t xml:space="preserve"> тромботических осложнений в случае проведения хирургического вмешательства</w:t>
      </w:r>
      <w:r>
        <w:rPr>
          <w:bCs/>
        </w:rPr>
        <w:t xml:space="preserve"> необходимо обязательное проведение антитромботической профилактики</w:t>
      </w:r>
      <w:r w:rsidR="00CC254E">
        <w:rPr>
          <w:bCs/>
        </w:rPr>
        <w:t>. Дозы и режимы лекарственных препаратов представлены в таблице 4.</w:t>
      </w:r>
    </w:p>
    <w:p w14:paraId="38DE3327" w14:textId="77777777" w:rsidR="00CC254E" w:rsidRDefault="00CC254E" w:rsidP="00CC254E">
      <w:pPr>
        <w:rPr>
          <w:bCs/>
        </w:rPr>
      </w:pPr>
    </w:p>
    <w:p w14:paraId="3F5D2E11" w14:textId="77777777" w:rsidR="00CC254E" w:rsidRPr="00B46409" w:rsidRDefault="00CC254E" w:rsidP="00CC254E">
      <w:pPr>
        <w:rPr>
          <w:bCs/>
        </w:rPr>
      </w:pPr>
      <w:r w:rsidRPr="00B46409">
        <w:rPr>
          <w:bCs/>
        </w:rPr>
        <w:t xml:space="preserve">Таблица </w:t>
      </w:r>
      <w:r>
        <w:rPr>
          <w:bCs/>
        </w:rPr>
        <w:t>4</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 при проведении хирургических вмешательств</w:t>
      </w:r>
    </w:p>
    <w:tbl>
      <w:tblPr>
        <w:tblStyle w:val="1fe"/>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CC254E" w:rsidRPr="00B46409" w14:paraId="1AA92B1D" w14:textId="77777777" w:rsidTr="00E00201">
        <w:trPr>
          <w:trHeight w:val="452"/>
        </w:trPr>
        <w:tc>
          <w:tcPr>
            <w:tcW w:w="3258" w:type="dxa"/>
            <w:shd w:val="clear" w:color="auto" w:fill="auto"/>
          </w:tcPr>
          <w:p w14:paraId="74BD2647" w14:textId="77777777" w:rsidR="00CC254E" w:rsidRPr="00B46409" w:rsidRDefault="00CC254E" w:rsidP="00E00201">
            <w:pPr>
              <w:rPr>
                <w:bCs/>
              </w:rPr>
            </w:pPr>
            <w:r w:rsidRPr="00B46409">
              <w:rPr>
                <w:rFonts w:eastAsiaTheme="majorEastAsia"/>
                <w:bCs/>
              </w:rPr>
              <w:t>Нефракционированный гепарин</w:t>
            </w:r>
          </w:p>
        </w:tc>
        <w:tc>
          <w:tcPr>
            <w:tcW w:w="4680" w:type="dxa"/>
            <w:shd w:val="clear" w:color="auto" w:fill="auto"/>
          </w:tcPr>
          <w:p w14:paraId="17726569" w14:textId="77777777" w:rsidR="00CC254E" w:rsidRPr="00B46409" w:rsidRDefault="00CC254E" w:rsidP="00E00201">
            <w:pPr>
              <w:rPr>
                <w:bCs/>
              </w:rPr>
            </w:pPr>
            <w:r w:rsidRPr="00B46409">
              <w:rPr>
                <w:rFonts w:eastAsiaTheme="majorEastAsia"/>
                <w:bCs/>
              </w:rPr>
              <w:t>5000 МЕ за 10—12 ч перед операцией и 5000 МЕ 1 раз в день после, п/к</w:t>
            </w:r>
          </w:p>
        </w:tc>
      </w:tr>
      <w:tr w:rsidR="00CC254E" w:rsidRPr="00B46409" w14:paraId="21BFF318" w14:textId="77777777" w:rsidTr="00E00201">
        <w:trPr>
          <w:trHeight w:val="452"/>
        </w:trPr>
        <w:tc>
          <w:tcPr>
            <w:tcW w:w="3258" w:type="dxa"/>
            <w:shd w:val="clear" w:color="auto" w:fill="auto"/>
          </w:tcPr>
          <w:p w14:paraId="66E7B353" w14:textId="77777777" w:rsidR="00CC254E" w:rsidRPr="00B46409" w:rsidRDefault="00CC254E" w:rsidP="00E00201">
            <w:pPr>
              <w:rPr>
                <w:bCs/>
              </w:rPr>
            </w:pPr>
            <w:r w:rsidRPr="00B46409">
              <w:rPr>
                <w:rFonts w:eastAsiaTheme="majorEastAsia"/>
                <w:bCs/>
              </w:rPr>
              <w:t>Далтепарин натрия</w:t>
            </w:r>
          </w:p>
        </w:tc>
        <w:tc>
          <w:tcPr>
            <w:tcW w:w="4680" w:type="dxa"/>
            <w:shd w:val="clear" w:color="auto" w:fill="auto"/>
          </w:tcPr>
          <w:p w14:paraId="61D77568" w14:textId="77777777" w:rsidR="00CC254E" w:rsidRPr="00B46409" w:rsidRDefault="00CC254E" w:rsidP="00E00201">
            <w:pPr>
              <w:rPr>
                <w:bCs/>
              </w:rPr>
            </w:pPr>
            <w:r w:rsidRPr="00B46409">
              <w:rPr>
                <w:rFonts w:eastAsiaTheme="majorEastAsia"/>
                <w:bCs/>
              </w:rPr>
              <w:t>5000 МЕ за 10—12 ч перед операцией и 5000 МЕ 1 раз в день после, п/к</w:t>
            </w:r>
          </w:p>
        </w:tc>
      </w:tr>
      <w:tr w:rsidR="00CC254E" w:rsidRPr="00B46409" w14:paraId="26CC7D66" w14:textId="77777777" w:rsidTr="00E00201">
        <w:trPr>
          <w:trHeight w:val="561"/>
        </w:trPr>
        <w:tc>
          <w:tcPr>
            <w:tcW w:w="3258" w:type="dxa"/>
            <w:shd w:val="clear" w:color="auto" w:fill="auto"/>
          </w:tcPr>
          <w:p w14:paraId="5BDDB12A" w14:textId="77777777" w:rsidR="00CC254E" w:rsidRPr="00B46409" w:rsidRDefault="00CC254E" w:rsidP="00E00201">
            <w:pPr>
              <w:rPr>
                <w:bCs/>
              </w:rPr>
            </w:pPr>
            <w:r w:rsidRPr="00B46409">
              <w:rPr>
                <w:rFonts w:eastAsiaTheme="majorEastAsia"/>
                <w:bCs/>
              </w:rPr>
              <w:t>Эноксапарин натрия</w:t>
            </w:r>
          </w:p>
        </w:tc>
        <w:tc>
          <w:tcPr>
            <w:tcW w:w="4680" w:type="dxa"/>
            <w:shd w:val="clear" w:color="auto" w:fill="auto"/>
          </w:tcPr>
          <w:p w14:paraId="62E2831B" w14:textId="77777777" w:rsidR="00CC254E" w:rsidRPr="00B46409" w:rsidRDefault="00CC254E" w:rsidP="00E00201">
            <w:pPr>
              <w:rPr>
                <w:bCs/>
              </w:rPr>
            </w:pPr>
            <w:r w:rsidRPr="00B46409">
              <w:rPr>
                <w:rFonts w:eastAsiaTheme="majorEastAsia"/>
                <w:bCs/>
              </w:rPr>
              <w:t>0,4 мл за 10—12 ч перед операцией и 0,4 мл 1 раз в день после, п/к</w:t>
            </w:r>
          </w:p>
        </w:tc>
      </w:tr>
      <w:tr w:rsidR="00CC254E" w:rsidRPr="00B46409" w14:paraId="7F5A7CDE" w14:textId="77777777" w:rsidTr="00E00201">
        <w:trPr>
          <w:trHeight w:val="452"/>
        </w:trPr>
        <w:tc>
          <w:tcPr>
            <w:tcW w:w="3258" w:type="dxa"/>
            <w:shd w:val="clear" w:color="auto" w:fill="auto"/>
          </w:tcPr>
          <w:p w14:paraId="0DF37CB0" w14:textId="77777777" w:rsidR="00CC254E" w:rsidRPr="00B46409" w:rsidRDefault="00CC254E" w:rsidP="00E00201">
            <w:pPr>
              <w:rPr>
                <w:bCs/>
              </w:rPr>
            </w:pPr>
            <w:r w:rsidRPr="00B46409">
              <w:rPr>
                <w:rFonts w:eastAsiaTheme="majorEastAsia"/>
                <w:bCs/>
              </w:rPr>
              <w:t>Надропарин кальция</w:t>
            </w:r>
          </w:p>
        </w:tc>
        <w:tc>
          <w:tcPr>
            <w:tcW w:w="4680" w:type="dxa"/>
            <w:shd w:val="clear" w:color="auto" w:fill="auto"/>
          </w:tcPr>
          <w:p w14:paraId="51031C1E" w14:textId="77777777" w:rsidR="00CC254E" w:rsidRPr="00B46409" w:rsidRDefault="00CC254E" w:rsidP="00E00201">
            <w:pPr>
              <w:rPr>
                <w:bCs/>
              </w:rPr>
            </w:pPr>
            <w:r w:rsidRPr="00B46409">
              <w:rPr>
                <w:rFonts w:eastAsiaTheme="majorEastAsia"/>
                <w:bCs/>
              </w:rPr>
              <w:t>0,3 мл за 10—12 ч перед операцией и 0,3 мл 1 раз в день после, п/к</w:t>
            </w:r>
          </w:p>
        </w:tc>
      </w:tr>
      <w:tr w:rsidR="00CC254E" w:rsidRPr="00B46409" w14:paraId="742275DE" w14:textId="77777777" w:rsidTr="00E00201">
        <w:trPr>
          <w:trHeight w:val="780"/>
        </w:trPr>
        <w:tc>
          <w:tcPr>
            <w:tcW w:w="3258" w:type="dxa"/>
            <w:shd w:val="clear" w:color="auto" w:fill="auto"/>
          </w:tcPr>
          <w:p w14:paraId="4D7545E9" w14:textId="77777777" w:rsidR="00CC254E" w:rsidRPr="00B46409" w:rsidRDefault="00CC254E" w:rsidP="00E00201">
            <w:pPr>
              <w:rPr>
                <w:bCs/>
              </w:rPr>
            </w:pPr>
            <w:r w:rsidRPr="00B46409">
              <w:rPr>
                <w:rFonts w:eastAsiaTheme="majorEastAsia"/>
                <w:bCs/>
              </w:rPr>
              <w:t>Фондапаринукс натрия</w:t>
            </w:r>
          </w:p>
        </w:tc>
        <w:tc>
          <w:tcPr>
            <w:tcW w:w="4680" w:type="dxa"/>
            <w:shd w:val="clear" w:color="auto" w:fill="auto"/>
          </w:tcPr>
          <w:p w14:paraId="2707DFD3" w14:textId="77777777" w:rsidR="00CC254E" w:rsidRPr="00B46409" w:rsidRDefault="00CC254E" w:rsidP="00E00201">
            <w:pPr>
              <w:rPr>
                <w:bCs/>
              </w:rPr>
            </w:pPr>
            <w:r w:rsidRPr="00B46409">
              <w:rPr>
                <w:rFonts w:eastAsiaTheme="majorEastAsia"/>
                <w:bCs/>
              </w:rPr>
              <w:t>2,5 мг ежедневно 1 раз в день перед оперативным лечением и через 6—8 ч после, п/к</w:t>
            </w:r>
          </w:p>
        </w:tc>
      </w:tr>
    </w:tbl>
    <w:p w14:paraId="6910CC24" w14:textId="77777777" w:rsidR="00CC254E" w:rsidRDefault="00CC254E" w:rsidP="00CC254E">
      <w:pPr>
        <w:rPr>
          <w:b/>
          <w:bCs/>
        </w:rPr>
      </w:pPr>
    </w:p>
    <w:p w14:paraId="44748314" w14:textId="77777777" w:rsidR="00CC254E" w:rsidRPr="00C14067" w:rsidRDefault="00CC254E" w:rsidP="00CB2C8F">
      <w:pPr>
        <w:ind w:firstLine="709"/>
      </w:pPr>
      <w: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44D575B9" w14:textId="77777777" w:rsidR="00CC254E" w:rsidRDefault="00CC254E" w:rsidP="00CB2C8F">
      <w:pPr>
        <w:ind w:firstLine="709"/>
        <w:rPr>
          <w:u w:val="single"/>
        </w:rPr>
      </w:pPr>
    </w:p>
    <w:p w14:paraId="4C1223C8" w14:textId="0B51FCDC" w:rsidR="00CC254E" w:rsidRPr="00307C3E" w:rsidRDefault="00CC254E" w:rsidP="00CB2C8F">
      <w:pPr>
        <w:ind w:firstLine="709"/>
      </w:pPr>
      <w:r w:rsidRPr="00307C3E">
        <w:t>2) Фибринолитическ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CD181F">
        <w:rPr>
          <w:noProof/>
        </w:rPr>
        <w:t>[103,111</w:t>
      </w:r>
      <w:r w:rsidR="008A5D58" w:rsidRPr="008A5D58">
        <w:rPr>
          <w:noProof/>
        </w:rPr>
        <w:t>]</w:t>
      </w:r>
      <w:r>
        <w:fldChar w:fldCharType="end"/>
      </w:r>
      <w:r w:rsidRPr="00307C3E">
        <w:t>.</w:t>
      </w:r>
    </w:p>
    <w:p w14:paraId="6EF386DF" w14:textId="77777777" w:rsidR="00CC254E" w:rsidRDefault="00CC254E" w:rsidP="00CB2C8F">
      <w:pPr>
        <w:ind w:firstLine="709"/>
        <w:rPr>
          <w:sz w:val="28"/>
          <w:szCs w:val="28"/>
        </w:rPr>
      </w:pPr>
      <w: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0F8A0357" w14:textId="77777777" w:rsidR="00CC254E" w:rsidRDefault="00CC254E" w:rsidP="00CB2C8F">
      <w:pPr>
        <w:ind w:firstLine="709"/>
        <w:rPr>
          <w:u w:val="single"/>
        </w:rPr>
      </w:pPr>
    </w:p>
    <w:p w14:paraId="3CAECA7E" w14:textId="6DEBBAE0" w:rsidR="00CC254E" w:rsidRPr="00307C3E" w:rsidRDefault="00CC254E" w:rsidP="00CB2C8F">
      <w:pPr>
        <w:ind w:firstLine="709"/>
      </w:pPr>
      <w:r w:rsidRPr="00307C3E">
        <w:t>3) Антиагрегант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sidR="00CD181F">
        <w:rPr>
          <w:noProof/>
        </w:rPr>
        <w:t>[103,111</w:t>
      </w:r>
      <w:r w:rsidR="008A5D58" w:rsidRPr="008A5D58">
        <w:rPr>
          <w:noProof/>
        </w:rPr>
        <w:t>]</w:t>
      </w:r>
      <w:r>
        <w:fldChar w:fldCharType="end"/>
      </w:r>
      <w:r w:rsidRPr="00307C3E">
        <w:t>.</w:t>
      </w:r>
    </w:p>
    <w:p w14:paraId="189B0BDB" w14:textId="77777777" w:rsidR="00CC254E" w:rsidRDefault="00CC254E" w:rsidP="00CB2C8F">
      <w:pPr>
        <w:ind w:firstLine="709"/>
      </w:pPr>
      <w:r w:rsidRPr="00A4634E">
        <w:t>Антиагрегантная терапия</w:t>
      </w:r>
      <w:r>
        <w:t xml:space="preserve"> применяется при артериальных тромбозах, венозных тромбозах, гипертромбоцитозах.  Используются следующие препараты:</w:t>
      </w:r>
    </w:p>
    <w:p w14:paraId="0F22A05C" w14:textId="77777777" w:rsidR="00CC254E" w:rsidRDefault="00CC254E" w:rsidP="00CC254E">
      <w:pPr>
        <w:numPr>
          <w:ilvl w:val="0"/>
          <w:numId w:val="62"/>
        </w:numPr>
        <w:ind w:left="1134"/>
      </w:pPr>
      <w:r>
        <w:lastRenderedPageBreak/>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3E6EAE0E" w14:textId="77777777" w:rsidR="00CC254E" w:rsidRDefault="00CC254E" w:rsidP="00CC254E">
      <w:pPr>
        <w:pStyle w:val="aff"/>
        <w:numPr>
          <w:ilvl w:val="0"/>
          <w:numId w:val="62"/>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3718379D" w14:textId="77777777" w:rsidR="00CC254E" w:rsidRPr="00A4634E" w:rsidRDefault="00CC254E" w:rsidP="00CC254E">
      <w:pPr>
        <w:pStyle w:val="aff"/>
        <w:numPr>
          <w:ilvl w:val="0"/>
          <w:numId w:val="62"/>
        </w:numPr>
        <w:ind w:left="1134"/>
        <w:rPr>
          <w:rFonts w:eastAsia="Times New Roman"/>
          <w:szCs w:val="24"/>
          <w:lang w:eastAsia="ru-RU"/>
        </w:rPr>
      </w:pPr>
      <w:r w:rsidRPr="00A4634E">
        <w:rPr>
          <w:rFonts w:eastAsia="Times New Roman"/>
          <w:szCs w:val="24"/>
          <w:lang w:eastAsia="ru-RU"/>
        </w:rPr>
        <w:t>Дипиридамол 25-75 мг/сут.</w:t>
      </w:r>
    </w:p>
    <w:p w14:paraId="371A446C" w14:textId="77777777" w:rsidR="00CC254E" w:rsidRDefault="00CC254E" w:rsidP="00CC254E">
      <w:pPr>
        <w:numPr>
          <w:ilvl w:val="0"/>
          <w:numId w:val="62"/>
        </w:numPr>
        <w:ind w:left="1134"/>
      </w:pPr>
      <w:r>
        <w:t>Пентоксифиллин 0,1 х 3 раза в день; или 400 мг 2-3раза в день.</w:t>
      </w:r>
    </w:p>
    <w:p w14:paraId="05BFBA88" w14:textId="77777777" w:rsidR="00CC254E" w:rsidRPr="003A104D" w:rsidRDefault="00CC254E" w:rsidP="00CC254E">
      <w:pPr>
        <w:pStyle w:val="aff"/>
        <w:numPr>
          <w:ilvl w:val="0"/>
          <w:numId w:val="62"/>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276397F9" w14:textId="77777777" w:rsidR="00CC254E" w:rsidRPr="00A4634E" w:rsidRDefault="00CC254E" w:rsidP="00CC254E">
      <w:pPr>
        <w:pStyle w:val="aff"/>
        <w:numPr>
          <w:ilvl w:val="0"/>
          <w:numId w:val="62"/>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32C9F783" w14:textId="6655D01A" w:rsidR="00CC254E" w:rsidRPr="003A104D" w:rsidRDefault="00CC254E" w:rsidP="00CC254E">
      <w:pPr>
        <w:pStyle w:val="aff"/>
        <w:numPr>
          <w:ilvl w:val="0"/>
          <w:numId w:val="62"/>
        </w:numPr>
        <w:spacing w:after="200"/>
        <w:ind w:left="1134"/>
      </w:pPr>
      <w:r w:rsidRPr="008832AD">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09291E15" w14:textId="77777777" w:rsidR="00CC254E" w:rsidRDefault="00CC254E" w:rsidP="00CC254E">
      <w:pPr>
        <w:pStyle w:val="aff"/>
        <w:numPr>
          <w:ilvl w:val="0"/>
          <w:numId w:val="62"/>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0973B5AB" w14:textId="7F4B89E8" w:rsidR="00CC254E" w:rsidRDefault="00CC254E" w:rsidP="00CB2C8F">
      <w:pPr>
        <w:ind w:firstLine="709"/>
      </w:pPr>
      <w:r w:rsidRPr="006F5CEC">
        <w:t>4)  Вазопротекторная терапия</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CD181F">
        <w:rPr>
          <w:noProof/>
        </w:rPr>
        <w:t>[111</w:t>
      </w:r>
      <w:r w:rsidR="008A5D58" w:rsidRPr="008A5D58">
        <w:rPr>
          <w:noProof/>
        </w:rPr>
        <w:t>]</w:t>
      </w:r>
      <w:r>
        <w:fldChar w:fldCharType="end"/>
      </w:r>
      <w:r w:rsidRPr="006F5CEC">
        <w:t>:</w:t>
      </w:r>
    </w:p>
    <w:p w14:paraId="370D10C7" w14:textId="77777777" w:rsidR="00CC254E" w:rsidRDefault="00CC254E" w:rsidP="00FF3801">
      <w:pPr>
        <w:pStyle w:val="aff"/>
        <w:numPr>
          <w:ilvl w:val="0"/>
          <w:numId w:val="70"/>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0B4969DA" w14:textId="77777777" w:rsidR="00CC254E" w:rsidRDefault="00CC254E" w:rsidP="00FF3801">
      <w:pPr>
        <w:pStyle w:val="aff"/>
        <w:numPr>
          <w:ilvl w:val="0"/>
          <w:numId w:val="70"/>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1A6E9595" w14:textId="77777777" w:rsidR="00CC254E" w:rsidRPr="00440427" w:rsidRDefault="00CC254E" w:rsidP="00FF3801">
      <w:pPr>
        <w:pStyle w:val="aff"/>
        <w:numPr>
          <w:ilvl w:val="0"/>
          <w:numId w:val="70"/>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1F6D3040" w14:textId="77777777" w:rsidR="00CC254E" w:rsidRDefault="00CC254E" w:rsidP="00CC254E">
      <w:pPr>
        <w:rPr>
          <w:u w:val="single"/>
        </w:rPr>
      </w:pPr>
    </w:p>
    <w:p w14:paraId="3AE0C6CA" w14:textId="01A5F8F8" w:rsidR="00CC254E" w:rsidRDefault="00CC254E" w:rsidP="00CB2C8F">
      <w:pPr>
        <w:ind w:firstLine="709"/>
      </w:pPr>
      <w:r w:rsidRPr="00440427">
        <w:t>5) Коррекция тромбофилических состояний</w:t>
      </w:r>
      <w:r>
        <w:t xml:space="preserve">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CD181F">
        <w:rPr>
          <w:noProof/>
        </w:rPr>
        <w:t>[111</w:t>
      </w:r>
      <w:r w:rsidR="008A5D58" w:rsidRPr="008A5D58">
        <w:rPr>
          <w:noProof/>
        </w:rPr>
        <w:t>]</w:t>
      </w:r>
      <w:r>
        <w:fldChar w:fldCharType="end"/>
      </w:r>
      <w:r w:rsidRPr="00440427">
        <w:t>:</w:t>
      </w:r>
    </w:p>
    <w:p w14:paraId="5C370E6B" w14:textId="77777777" w:rsidR="00CC254E" w:rsidRDefault="00CC254E" w:rsidP="00FF3801">
      <w:pPr>
        <w:pStyle w:val="aff"/>
        <w:numPr>
          <w:ilvl w:val="0"/>
          <w:numId w:val="72"/>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4731134F" w14:textId="77777777" w:rsidR="00CC254E" w:rsidRPr="00B54A88" w:rsidRDefault="00CC254E" w:rsidP="00FF3801">
      <w:pPr>
        <w:pStyle w:val="aff"/>
        <w:numPr>
          <w:ilvl w:val="0"/>
          <w:numId w:val="72"/>
        </w:numPr>
        <w:contextualSpacing w:val="0"/>
        <w:rPr>
          <w:rFonts w:eastAsia="Times New Roman"/>
          <w:szCs w:val="24"/>
          <w:lang w:eastAsia="ru-RU"/>
        </w:rPr>
      </w:pPr>
      <w:r w:rsidRPr="00B54A88">
        <w:rPr>
          <w:rFonts w:eastAsia="Times New Roman"/>
          <w:szCs w:val="24"/>
          <w:lang w:eastAsia="ru-RU"/>
        </w:rPr>
        <w:lastRenderedPageBreak/>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40BEA1E1" w14:textId="77777777" w:rsidR="00CC254E" w:rsidRPr="00B54A88"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6C5508F5"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5457F24"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262B3D5B" w14:textId="77777777" w:rsidR="00CC254E"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63DD8527" w14:textId="77777777" w:rsidR="00CC254E" w:rsidRPr="00B54A88" w:rsidRDefault="00CC254E" w:rsidP="00FF3801">
      <w:pPr>
        <w:pStyle w:val="aff"/>
        <w:numPr>
          <w:ilvl w:val="0"/>
          <w:numId w:val="71"/>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444A12BE" w14:textId="77777777" w:rsidR="00CC254E" w:rsidRDefault="00CC254E" w:rsidP="00CC254E"/>
    <w:p w14:paraId="68BDDA3D" w14:textId="77777777" w:rsidR="00CC254E" w:rsidRDefault="00CC254E" w:rsidP="00CB2C8F">
      <w:pPr>
        <w:ind w:firstLine="709"/>
        <w:rPr>
          <w:u w:val="single"/>
        </w:rPr>
      </w:pPr>
      <w:r>
        <w:rPr>
          <w:u w:val="single"/>
        </w:rPr>
        <w:t xml:space="preserve">Инструментальные методы лечения. </w:t>
      </w:r>
    </w:p>
    <w:p w14:paraId="566A407B" w14:textId="40D4386D" w:rsidR="00CC254E" w:rsidRDefault="00CC254E" w:rsidP="00CB2C8F">
      <w:pPr>
        <w:widowControl w:val="0"/>
        <w:ind w:firstLine="709"/>
      </w:pPr>
      <w:r w:rsidRPr="00482DE7">
        <w:t>1)  Кава-фильтр</w:t>
      </w:r>
      <w: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CD181F">
        <w:rPr>
          <w:noProof/>
        </w:rPr>
        <w:t>[111</w:t>
      </w:r>
      <w:r w:rsidR="008A5D58" w:rsidRPr="008A5D58">
        <w:rPr>
          <w:noProof/>
        </w:rPr>
        <w:t>]</w:t>
      </w:r>
      <w:r>
        <w:fldChar w:fldCharType="end"/>
      </w:r>
      <w:r>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4538A538"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29273CD2"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61551835"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188E93E1"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30CBE46C" w14:textId="77777777" w:rsidR="00CC254E" w:rsidRPr="005650C3" w:rsidRDefault="00CC254E" w:rsidP="00FF3801">
      <w:pPr>
        <w:pStyle w:val="aff"/>
        <w:numPr>
          <w:ilvl w:val="0"/>
          <w:numId w:val="71"/>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1906DA3B" w14:textId="77777777" w:rsidR="00CC254E" w:rsidRPr="00A13E2A" w:rsidRDefault="00CC254E" w:rsidP="00CB2C8F">
      <w:pPr>
        <w:ind w:firstLine="709"/>
      </w:pPr>
      <w:r w:rsidRPr="00A13E2A">
        <w:t>При исчезновении угрозы ВТЭО кава-фильтр удаляется (обычно через 1,5-2 мес).</w:t>
      </w:r>
    </w:p>
    <w:p w14:paraId="36EEB87D" w14:textId="77777777" w:rsidR="00CC254E" w:rsidRDefault="00CC254E" w:rsidP="00CB2C8F">
      <w:pPr>
        <w:ind w:left="1459" w:firstLine="709"/>
      </w:pPr>
    </w:p>
    <w:p w14:paraId="7F286FF1" w14:textId="237BFE73" w:rsidR="00CC254E" w:rsidRDefault="00CC254E" w:rsidP="00CB2C8F">
      <w:pPr>
        <w:ind w:firstLine="709"/>
      </w:pPr>
      <w:r w:rsidRPr="00482DE7">
        <w:t>2) Эндоваскулярная тромбоэкстракция</w:t>
      </w:r>
      <w:r>
        <w:t xml:space="preserve"> используется при острых тромбозах сосудов головного мозга, ТЭЛА, остром коронарном синдроме, а также при угрозе формирования </w:t>
      </w:r>
      <w:r>
        <w:lastRenderedPageBreak/>
        <w:t xml:space="preserve">некрозов тканей и органов </w:t>
      </w:r>
      <w:r>
        <w:fldChar w:fldCharType="begin" w:fldLock="1"/>
      </w:r>
      <w:r w:rsidR="00CB2C8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sidR="00CD181F">
        <w:rPr>
          <w:noProof/>
        </w:rPr>
        <w:t>[111</w:t>
      </w:r>
      <w:r w:rsidR="008A5D58" w:rsidRPr="008A5D58">
        <w:rPr>
          <w:noProof/>
        </w:rPr>
        <w:t>]</w:t>
      </w:r>
      <w:r>
        <w:fldChar w:fldCharType="end"/>
      </w:r>
      <w:r>
        <w:t xml:space="preserve">. При необходимости устанавливаются различные сосудистые стенты. </w:t>
      </w:r>
    </w:p>
    <w:p w14:paraId="4D5B7D44" w14:textId="77777777" w:rsidR="00CC254E" w:rsidRDefault="00CC254E" w:rsidP="00CB2C8F">
      <w:pPr>
        <w:ind w:left="708" w:firstLine="709"/>
      </w:pPr>
    </w:p>
    <w:p w14:paraId="49E17856" w14:textId="77777777" w:rsidR="00CC254E" w:rsidRDefault="00CC254E" w:rsidP="00CB2C8F">
      <w:pPr>
        <w:ind w:firstLine="709"/>
      </w:pPr>
      <w:r w:rsidRPr="00482DE7">
        <w:t>3) Плазмаферез (ПФ)</w:t>
      </w:r>
      <w: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69D264E4" w14:textId="77777777" w:rsidR="00CC254E" w:rsidRDefault="00CC254E" w:rsidP="00CC254E">
      <w:pPr>
        <w:ind w:left="1429"/>
      </w:pPr>
    </w:p>
    <w:p w14:paraId="47755D03" w14:textId="77777777" w:rsidR="00CC254E" w:rsidRPr="00111FC7" w:rsidRDefault="00CC254E" w:rsidP="00CC254E">
      <w:pPr>
        <w:ind w:firstLine="708"/>
        <w:rPr>
          <w:u w:val="single"/>
        </w:rPr>
      </w:pPr>
      <w:r w:rsidRPr="00111FC7">
        <w:rPr>
          <w:u w:val="single"/>
        </w:rPr>
        <w:t xml:space="preserve">Хирургическое лечение.   </w:t>
      </w:r>
    </w:p>
    <w:p w14:paraId="7C7E224A" w14:textId="77777777" w:rsidR="00CC254E" w:rsidRPr="00A13E2A" w:rsidRDefault="00CC254E" w:rsidP="00CB2C8F">
      <w:pPr>
        <w:ind w:firstLine="709"/>
        <w:contextualSpacing/>
        <w:rPr>
          <w:b/>
        </w:rPr>
      </w:pPr>
      <w:r w:rsidRPr="00A13E2A">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0DF667CC" w14:textId="77777777" w:rsidR="00CC254E" w:rsidRPr="00A13E2A" w:rsidRDefault="00CC254E" w:rsidP="00CB2C8F">
      <w:pPr>
        <w:ind w:firstLine="709"/>
        <w:rPr>
          <w:b/>
        </w:rPr>
      </w:pPr>
      <w:r w:rsidRPr="00A13E2A">
        <w:t>При развитии некротических изменений в результате окклюзирующих тромбозов показано экстренное хирургическое пособие.</w:t>
      </w:r>
    </w:p>
    <w:p w14:paraId="40F8BAC7" w14:textId="77777777" w:rsidR="00CC254E" w:rsidRPr="00A13E2A" w:rsidRDefault="00CC254E" w:rsidP="00CB2C8F">
      <w:pPr>
        <w:ind w:firstLine="709"/>
        <w:rPr>
          <w:b/>
        </w:rPr>
      </w:pPr>
      <w:r w:rsidRPr="00A13E2A">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21222A94" w14:textId="77777777" w:rsidR="00CC254E" w:rsidRDefault="00CC254E" w:rsidP="00CB2C8F">
      <w:pPr>
        <w:ind w:firstLine="709"/>
      </w:pPr>
      <w: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36C831C7" w14:textId="77777777" w:rsidR="00CC254E" w:rsidRDefault="00CC254E" w:rsidP="00CB2C8F">
      <w:pPr>
        <w:ind w:firstLine="709"/>
      </w:pPr>
      <w: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lang w:val="en-US"/>
        </w:rPr>
        <w:t>III</w:t>
      </w:r>
      <w: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lang w:val="en-US"/>
        </w:rPr>
        <w:t>D</w:t>
      </w:r>
      <w: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71CE860F" w14:textId="2A665FD5" w:rsidR="00246233" w:rsidRPr="0076706D" w:rsidRDefault="008832AD" w:rsidP="00246233">
      <w:pPr>
        <w:pStyle w:val="2"/>
        <w:rPr>
          <w:strike/>
          <w:lang w:val="ru-RU"/>
        </w:rPr>
      </w:pPr>
      <w:bookmarkStart w:id="102" w:name="_Toc64624790"/>
      <w:r>
        <w:rPr>
          <w:lang w:val="ru-RU"/>
        </w:rPr>
        <w:lastRenderedPageBreak/>
        <w:t>7.5</w:t>
      </w:r>
      <w:r w:rsidR="00246233" w:rsidRPr="00246233">
        <w:rPr>
          <w:lang w:val="ru-RU"/>
        </w:rPr>
        <w:t xml:space="preserve"> </w:t>
      </w:r>
      <w:r w:rsidR="0076706D" w:rsidRPr="00CC01E1">
        <w:rPr>
          <w:lang w:val="ru-RU"/>
        </w:rPr>
        <w:t>Пр</w:t>
      </w:r>
      <w:r w:rsidR="00265F07">
        <w:rPr>
          <w:lang w:val="ru-RU"/>
        </w:rPr>
        <w:t>о</w:t>
      </w:r>
      <w:r w:rsidR="0076706D" w:rsidRPr="00CC01E1">
        <w:rPr>
          <w:lang w:val="ru-RU"/>
        </w:rPr>
        <w:t xml:space="preserve">филактика и лечение кардиологических осложнений </w:t>
      </w:r>
      <w:bookmarkEnd w:id="102"/>
      <w:r w:rsidR="00CC01E1">
        <w:rPr>
          <w:lang w:val="ru-RU"/>
        </w:rPr>
        <w:t>у пациентов с лейкозом</w:t>
      </w:r>
    </w:p>
    <w:p w14:paraId="1AF9E8DC" w14:textId="77777777" w:rsidR="00246233" w:rsidRPr="00DC46B0" w:rsidRDefault="00246233" w:rsidP="00246233">
      <w:pPr>
        <w:jc w:val="center"/>
        <w:rPr>
          <w:b/>
        </w:rPr>
      </w:pPr>
    </w:p>
    <w:p w14:paraId="0066F9B2" w14:textId="0163C437" w:rsidR="00246233" w:rsidRPr="00DC46B0" w:rsidRDefault="0076706D" w:rsidP="003F6CBE">
      <w:pPr>
        <w:ind w:firstLine="709"/>
      </w:pPr>
      <w:r>
        <w:t>О</w:t>
      </w:r>
      <w:r w:rsidR="00246233" w:rsidRPr="00DC46B0">
        <w:t xml:space="preserve">пыт длительного наблюдения и лечения пациентов с </w:t>
      </w:r>
      <w:r w:rsidRPr="00CC01E1">
        <w:t>лейкозами</w:t>
      </w:r>
      <w:r w:rsidR="00246233" w:rsidRPr="00DC46B0">
        <w:t xml:space="preserve">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0985D6DE" w14:textId="1B3C8B7E" w:rsidR="00246233" w:rsidRPr="00DC46B0" w:rsidRDefault="00246233" w:rsidP="003F6CBE">
      <w:pPr>
        <w:ind w:firstLine="709"/>
      </w:pPr>
      <w:r w:rsidRPr="00DC46B0">
        <w:t>Поражения сердечно-сосудистой системы, выявляемые у</w:t>
      </w:r>
      <w:r w:rsidR="0076706D">
        <w:t xml:space="preserve"> </w:t>
      </w:r>
      <w:r w:rsidR="0076706D" w:rsidRPr="00CC01E1">
        <w:t>пациентов с лейкозами</w:t>
      </w:r>
      <w:r w:rsidRPr="00DC46B0">
        <w:t>, можно разделить на несколько категорий</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w:t>
      </w:r>
    </w:p>
    <w:p w14:paraId="6E90B4C6" w14:textId="77777777" w:rsidR="00246233" w:rsidRPr="00DC46B0" w:rsidRDefault="00246233" w:rsidP="00FF3801">
      <w:pPr>
        <w:pStyle w:val="aff"/>
        <w:numPr>
          <w:ilvl w:val="0"/>
          <w:numId w:val="74"/>
        </w:numPr>
        <w:rPr>
          <w:szCs w:val="24"/>
        </w:rPr>
      </w:pPr>
      <w:r w:rsidRPr="00DC46B0">
        <w:rPr>
          <w:szCs w:val="24"/>
        </w:rPr>
        <w:t>Возникающие вследствие гематологической патологии, например:</w:t>
      </w:r>
    </w:p>
    <w:p w14:paraId="40740C00" w14:textId="77777777" w:rsidR="00246233" w:rsidRPr="00DC46B0" w:rsidRDefault="00246233" w:rsidP="00FF3801">
      <w:pPr>
        <w:pStyle w:val="aff"/>
        <w:numPr>
          <w:ilvl w:val="1"/>
          <w:numId w:val="74"/>
        </w:numPr>
        <w:rPr>
          <w:szCs w:val="24"/>
        </w:rPr>
      </w:pPr>
      <w:r w:rsidRPr="00DC46B0">
        <w:rPr>
          <w:szCs w:val="24"/>
        </w:rPr>
        <w:t xml:space="preserve">гипертрофия миокарда (чаще при длительно существующей анемии); </w:t>
      </w:r>
    </w:p>
    <w:p w14:paraId="3EFD4546" w14:textId="5798EAB2" w:rsidR="00246233" w:rsidRPr="00DC46B0" w:rsidRDefault="00246233" w:rsidP="00FF3801">
      <w:pPr>
        <w:pStyle w:val="aff"/>
        <w:numPr>
          <w:ilvl w:val="1"/>
          <w:numId w:val="74"/>
        </w:numPr>
        <w:rPr>
          <w:szCs w:val="24"/>
        </w:rPr>
      </w:pPr>
      <w:r w:rsidRPr="00DC46B0">
        <w:rPr>
          <w:szCs w:val="24"/>
        </w:rPr>
        <w:t xml:space="preserve">кардиопатический AL-амилоидоз; </w:t>
      </w:r>
    </w:p>
    <w:p w14:paraId="15577024" w14:textId="6055D352" w:rsidR="00246233" w:rsidRPr="00CC01E1" w:rsidRDefault="00246233" w:rsidP="003E3E15">
      <w:pPr>
        <w:pStyle w:val="aff"/>
        <w:numPr>
          <w:ilvl w:val="1"/>
          <w:numId w:val="74"/>
        </w:numPr>
        <w:rPr>
          <w:szCs w:val="24"/>
        </w:rPr>
      </w:pPr>
      <w:r w:rsidRPr="00CC01E1">
        <w:rPr>
          <w:szCs w:val="24"/>
        </w:rPr>
        <w:t xml:space="preserve">сдавление сердца </w:t>
      </w:r>
      <w:r w:rsidR="00CC01E1" w:rsidRPr="00CC01E1">
        <w:rPr>
          <w:szCs w:val="24"/>
        </w:rPr>
        <w:t>с в</w:t>
      </w:r>
      <w:r w:rsidR="0085695D" w:rsidRPr="00CC01E1">
        <w:rPr>
          <w:szCs w:val="24"/>
        </w:rPr>
        <w:t>ыпотом</w:t>
      </w:r>
      <w:r w:rsidRPr="00CC01E1">
        <w:rPr>
          <w:szCs w:val="24"/>
        </w:rPr>
        <w:t xml:space="preserve"> в перикард;</w:t>
      </w:r>
    </w:p>
    <w:p w14:paraId="5675C328" w14:textId="55C597C2" w:rsidR="00246233" w:rsidRPr="00DC46B0" w:rsidRDefault="00246233" w:rsidP="00FF3801">
      <w:pPr>
        <w:pStyle w:val="aff"/>
        <w:numPr>
          <w:ilvl w:val="1"/>
          <w:numId w:val="74"/>
        </w:numPr>
        <w:rPr>
          <w:szCs w:val="24"/>
        </w:rPr>
      </w:pPr>
      <w:r w:rsidRPr="00DC46B0">
        <w:rPr>
          <w:szCs w:val="24"/>
        </w:rPr>
        <w:t xml:space="preserve">непосредственное опухолевое поражение миокарда и оболочек сердца </w:t>
      </w:r>
    </w:p>
    <w:p w14:paraId="7ECCCA91" w14:textId="77777777" w:rsidR="00246233" w:rsidRPr="00DC46B0" w:rsidRDefault="00246233" w:rsidP="00FF3801">
      <w:pPr>
        <w:pStyle w:val="aff"/>
        <w:numPr>
          <w:ilvl w:val="0"/>
          <w:numId w:val="74"/>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1184123E" w14:textId="77777777" w:rsidR="00246233" w:rsidRPr="00DC46B0" w:rsidRDefault="00246233" w:rsidP="00FF3801">
      <w:pPr>
        <w:pStyle w:val="aff"/>
        <w:numPr>
          <w:ilvl w:val="0"/>
          <w:numId w:val="74"/>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12BC87DA" w14:textId="77777777" w:rsidR="00246233" w:rsidRPr="00DC46B0" w:rsidRDefault="00246233" w:rsidP="00FF3801">
      <w:pPr>
        <w:pStyle w:val="aff"/>
        <w:numPr>
          <w:ilvl w:val="0"/>
          <w:numId w:val="74"/>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65B479EE" w14:textId="77777777" w:rsidR="00246233" w:rsidRDefault="00246233" w:rsidP="00246233">
      <w:pPr>
        <w:rPr>
          <w:b/>
        </w:rPr>
      </w:pPr>
    </w:p>
    <w:p w14:paraId="57B68117" w14:textId="73F9EB52" w:rsidR="00246233" w:rsidRPr="00CC01E1" w:rsidRDefault="00246233" w:rsidP="00246233">
      <w:pPr>
        <w:rPr>
          <w:i/>
          <w:u w:val="single"/>
        </w:rPr>
      </w:pPr>
      <w:r w:rsidRPr="00DC46B0">
        <w:rPr>
          <w:i/>
          <w:u w:val="single"/>
        </w:rPr>
        <w:t>Диагностика кардиальной патологии у пациентов</w:t>
      </w:r>
      <w:r w:rsidR="00CC01E1" w:rsidRPr="00CC01E1">
        <w:rPr>
          <w:i/>
          <w:u w:val="single"/>
        </w:rPr>
        <w:t xml:space="preserve"> </w:t>
      </w:r>
      <w:r w:rsidR="00CC01E1">
        <w:rPr>
          <w:i/>
          <w:u w:val="single"/>
        </w:rPr>
        <w:t>с лейкозом.</w:t>
      </w:r>
    </w:p>
    <w:p w14:paraId="0F834333" w14:textId="420A7D15" w:rsidR="00246233" w:rsidRPr="00DC46B0" w:rsidRDefault="00246233" w:rsidP="00246233">
      <w:pPr>
        <w:ind w:firstLine="708"/>
      </w:pPr>
      <w:r w:rsidRPr="00DC46B0">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w:t>
      </w:r>
    </w:p>
    <w:p w14:paraId="39B5A7F6" w14:textId="77777777" w:rsidR="00246233" w:rsidRPr="00DC46B0" w:rsidRDefault="00246233" w:rsidP="00FF3801">
      <w:pPr>
        <w:pStyle w:val="aff"/>
        <w:numPr>
          <w:ilvl w:val="0"/>
          <w:numId w:val="75"/>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08F95732" w14:textId="77777777" w:rsidR="00246233" w:rsidRPr="00DC46B0" w:rsidRDefault="00246233" w:rsidP="00FF3801">
      <w:pPr>
        <w:pStyle w:val="aff"/>
        <w:numPr>
          <w:ilvl w:val="0"/>
          <w:numId w:val="75"/>
        </w:numPr>
        <w:rPr>
          <w:szCs w:val="24"/>
        </w:rPr>
      </w:pPr>
      <w:r w:rsidRPr="00DC46B0">
        <w:rPr>
          <w:szCs w:val="24"/>
        </w:rPr>
        <w:t>Осмотр (консультация) врача-кардиолога (по показаниям)</w:t>
      </w:r>
    </w:p>
    <w:p w14:paraId="6092CFEF" w14:textId="77777777" w:rsidR="00246233" w:rsidRDefault="00246233" w:rsidP="00FF3801">
      <w:pPr>
        <w:pStyle w:val="aff"/>
        <w:numPr>
          <w:ilvl w:val="0"/>
          <w:numId w:val="75"/>
        </w:numPr>
        <w:rPr>
          <w:szCs w:val="24"/>
        </w:rPr>
      </w:pPr>
      <w:r w:rsidRPr="00DC46B0">
        <w:rPr>
          <w:szCs w:val="24"/>
        </w:rPr>
        <w:lastRenderedPageBreak/>
        <w:t xml:space="preserve">Инструментальные исследования: </w:t>
      </w:r>
    </w:p>
    <w:p w14:paraId="7B3FFB8E" w14:textId="77777777" w:rsidR="00246233" w:rsidRDefault="00246233" w:rsidP="00FF3801">
      <w:pPr>
        <w:pStyle w:val="aff"/>
        <w:numPr>
          <w:ilvl w:val="1"/>
          <w:numId w:val="75"/>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60A280D4" w14:textId="6D54A523" w:rsidR="00246233" w:rsidRDefault="00246233" w:rsidP="00FF3801">
      <w:pPr>
        <w:pStyle w:val="aff"/>
        <w:numPr>
          <w:ilvl w:val="1"/>
          <w:numId w:val="75"/>
        </w:numPr>
        <w:rPr>
          <w:szCs w:val="24"/>
        </w:rPr>
      </w:pPr>
      <w:r w:rsidRPr="00DC46B0">
        <w:rPr>
          <w:szCs w:val="24"/>
        </w:rPr>
        <w:t>Эхокардиография (ЭХО-КГ)</w:t>
      </w:r>
      <w:r>
        <w:rPr>
          <w:szCs w:val="24"/>
        </w:rPr>
        <w:t xml:space="preserve"> </w:t>
      </w:r>
      <w:r>
        <w:rPr>
          <w:szCs w:val="24"/>
        </w:rPr>
        <w:fldChar w:fldCharType="begin" w:fldLock="1"/>
      </w:r>
      <w:r w:rsidR="0096626B">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15]","plainTextFormattedCitation":"[115]","previouslyFormattedCitation":"[115]"},"properties":{"noteIndex":0},"schema":"https://github.com/citation-style-language/schema/raw/master/csl-citation.json"}</w:instrText>
      </w:r>
      <w:r>
        <w:rPr>
          <w:szCs w:val="24"/>
        </w:rPr>
        <w:fldChar w:fldCharType="separate"/>
      </w:r>
      <w:r w:rsidR="00F97865" w:rsidRPr="00F97865">
        <w:rPr>
          <w:noProof/>
          <w:szCs w:val="24"/>
        </w:rPr>
        <w:t>[115]</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553523CD" w14:textId="77777777" w:rsidR="00246233" w:rsidRDefault="00246233" w:rsidP="00FF3801">
      <w:pPr>
        <w:pStyle w:val="aff"/>
        <w:numPr>
          <w:ilvl w:val="0"/>
          <w:numId w:val="75"/>
        </w:numPr>
        <w:rPr>
          <w:szCs w:val="24"/>
        </w:rPr>
      </w:pPr>
      <w:r w:rsidRPr="00DC46B0">
        <w:rPr>
          <w:szCs w:val="24"/>
        </w:rPr>
        <w:t>Лабораторные исследования:</w:t>
      </w:r>
    </w:p>
    <w:p w14:paraId="72AB40B1" w14:textId="77777777" w:rsidR="00246233" w:rsidRDefault="00246233" w:rsidP="00FF3801">
      <w:pPr>
        <w:pStyle w:val="aff"/>
        <w:numPr>
          <w:ilvl w:val="1"/>
          <w:numId w:val="75"/>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2EDDC29C" w14:textId="77777777" w:rsidR="00246233" w:rsidRPr="00DC46B0" w:rsidRDefault="00246233" w:rsidP="00FF3801">
      <w:pPr>
        <w:pStyle w:val="aff"/>
        <w:numPr>
          <w:ilvl w:val="1"/>
          <w:numId w:val="75"/>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0C7F9B57" w14:textId="77777777" w:rsidR="00246233" w:rsidRPr="00DC46B0" w:rsidRDefault="00246233" w:rsidP="00246233">
      <w:pPr>
        <w:ind w:firstLine="709"/>
      </w:pPr>
      <w:r w:rsidRPr="00DC46B0">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167702B8" w14:textId="77777777" w:rsidR="00246233" w:rsidRDefault="00246233" w:rsidP="00246233">
      <w:pPr>
        <w:rPr>
          <w:b/>
        </w:rPr>
      </w:pPr>
    </w:p>
    <w:p w14:paraId="6EB00377" w14:textId="2822F9BD" w:rsidR="00246233" w:rsidRPr="00DC46B0" w:rsidRDefault="00246233" w:rsidP="00246233">
      <w:pPr>
        <w:rPr>
          <w:i/>
          <w:u w:val="single"/>
        </w:rPr>
      </w:pPr>
      <w:r w:rsidRPr="00DC46B0">
        <w:rPr>
          <w:i/>
          <w:u w:val="single"/>
        </w:rPr>
        <w:t>Дополнительное кардиологическое обследование</w:t>
      </w:r>
      <w:r>
        <w:rPr>
          <w:i/>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p>
    <w:p w14:paraId="7181D607" w14:textId="77777777" w:rsidR="00246233" w:rsidRPr="00DC46B0" w:rsidRDefault="00246233" w:rsidP="00246233">
      <w:pPr>
        <w:rPr>
          <w:u w:val="single"/>
        </w:rPr>
      </w:pPr>
      <w:r w:rsidRPr="00DC46B0">
        <w:rPr>
          <w:u w:val="single"/>
        </w:rPr>
        <w:t>Манипуляции:</w:t>
      </w:r>
    </w:p>
    <w:p w14:paraId="1CFCB6AB" w14:textId="77777777" w:rsidR="00246233" w:rsidRPr="00DC46B0" w:rsidRDefault="00246233" w:rsidP="00FF3801">
      <w:pPr>
        <w:pStyle w:val="aff"/>
        <w:numPr>
          <w:ilvl w:val="0"/>
          <w:numId w:val="76"/>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25F875CB" w14:textId="77777777" w:rsidR="00246233" w:rsidRPr="00DC46B0" w:rsidRDefault="00246233" w:rsidP="00FF3801">
      <w:pPr>
        <w:pStyle w:val="aff"/>
        <w:numPr>
          <w:ilvl w:val="0"/>
          <w:numId w:val="76"/>
        </w:numPr>
        <w:rPr>
          <w:szCs w:val="24"/>
        </w:rPr>
      </w:pPr>
      <w:r w:rsidRPr="00DC46B0">
        <w:rPr>
          <w:i/>
          <w:szCs w:val="24"/>
        </w:rPr>
        <w:lastRenderedPageBreak/>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7CBC503" w14:textId="77777777" w:rsidR="00246233" w:rsidRPr="00DC46B0" w:rsidRDefault="00246233" w:rsidP="00FF3801">
      <w:pPr>
        <w:pStyle w:val="aff"/>
        <w:numPr>
          <w:ilvl w:val="0"/>
          <w:numId w:val="76"/>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F51DCE1" w14:textId="77777777" w:rsidR="00246233" w:rsidRPr="00DC46B0" w:rsidRDefault="00246233" w:rsidP="00FF3801">
      <w:pPr>
        <w:pStyle w:val="aff"/>
        <w:numPr>
          <w:ilvl w:val="0"/>
          <w:numId w:val="76"/>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329386F2" w14:textId="77777777" w:rsidR="00246233" w:rsidRPr="00DC46B0" w:rsidRDefault="00246233" w:rsidP="00FF3801">
      <w:pPr>
        <w:pStyle w:val="aff"/>
        <w:numPr>
          <w:ilvl w:val="0"/>
          <w:numId w:val="76"/>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0ACB845" w14:textId="77777777" w:rsidR="00246233" w:rsidRPr="00DC46B0" w:rsidRDefault="00246233" w:rsidP="00FF3801">
      <w:pPr>
        <w:pStyle w:val="aff"/>
        <w:numPr>
          <w:ilvl w:val="0"/>
          <w:numId w:val="76"/>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D261E69" w14:textId="77777777" w:rsidR="00246233" w:rsidRPr="00DC46B0" w:rsidRDefault="00246233" w:rsidP="00FF3801">
      <w:pPr>
        <w:pStyle w:val="aff"/>
        <w:numPr>
          <w:ilvl w:val="0"/>
          <w:numId w:val="76"/>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A6978D7" w14:textId="77777777" w:rsidR="00246233" w:rsidRDefault="00246233" w:rsidP="00246233">
      <w:pPr>
        <w:rPr>
          <w:b/>
        </w:rPr>
      </w:pPr>
    </w:p>
    <w:p w14:paraId="5B4D89A6" w14:textId="77777777" w:rsidR="00246233" w:rsidRPr="00DC46B0" w:rsidRDefault="00246233" w:rsidP="00246233">
      <w:pPr>
        <w:rPr>
          <w:u w:val="single"/>
        </w:rPr>
      </w:pPr>
      <w:r w:rsidRPr="00DC46B0">
        <w:rPr>
          <w:u w:val="single"/>
        </w:rPr>
        <w:t xml:space="preserve">Лабораторные исследования: </w:t>
      </w:r>
    </w:p>
    <w:p w14:paraId="48A69253" w14:textId="77777777" w:rsidR="00246233" w:rsidRPr="00DC46B0" w:rsidRDefault="00246233" w:rsidP="00FF3801">
      <w:pPr>
        <w:numPr>
          <w:ilvl w:val="0"/>
          <w:numId w:val="77"/>
        </w:numPr>
      </w:pPr>
      <w:r w:rsidRPr="00DC46B0">
        <w:t xml:space="preserve">Кардиологические маркеры: тропонин </w:t>
      </w:r>
      <w:r w:rsidRPr="00DC46B0">
        <w:rPr>
          <w:lang w:val="en-US"/>
        </w:rPr>
        <w:t>I</w:t>
      </w:r>
      <w:r w:rsidRPr="00DC46B0">
        <w:t xml:space="preserve">, высокочувствительный тропонин, </w:t>
      </w:r>
      <w:r w:rsidRPr="00DC46B0">
        <w:rPr>
          <w:lang w:val="en-US"/>
        </w:rPr>
        <w:t>NTproBNP</w:t>
      </w:r>
      <w:r w:rsidRPr="00DC46B0">
        <w:t>.</w:t>
      </w:r>
    </w:p>
    <w:p w14:paraId="39485F02" w14:textId="77777777" w:rsidR="00246233" w:rsidRPr="00DC46B0" w:rsidRDefault="00246233" w:rsidP="00FF3801">
      <w:pPr>
        <w:numPr>
          <w:ilvl w:val="0"/>
          <w:numId w:val="77"/>
        </w:numPr>
      </w:pPr>
      <w:r w:rsidRPr="00DC46B0">
        <w:t xml:space="preserve">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w:t>
      </w:r>
      <w:r w:rsidRPr="00DC46B0">
        <w:lastRenderedPageBreak/>
        <w:t>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287195F0" w14:textId="77777777" w:rsidR="00246233" w:rsidRPr="00DC46B0" w:rsidRDefault="00246233" w:rsidP="00FF3801">
      <w:pPr>
        <w:numPr>
          <w:ilvl w:val="0"/>
          <w:numId w:val="77"/>
        </w:numPr>
      </w:pPr>
      <w:r w:rsidRPr="00DC46B0">
        <w:t>Определение уровня калия и магния.</w:t>
      </w:r>
    </w:p>
    <w:p w14:paraId="2891D33C" w14:textId="77777777" w:rsidR="00246233" w:rsidRPr="00DC46B0" w:rsidRDefault="00246233" w:rsidP="00FF3801">
      <w:pPr>
        <w:numPr>
          <w:ilvl w:val="0"/>
          <w:numId w:val="77"/>
        </w:numPr>
      </w:pPr>
      <w:r w:rsidRPr="00DC46B0">
        <w:t>Показатели липидного обмена: общий холестерин и фракции (липиды высокой, низкой, очень низкой плотности), триглицериды, индекс атерогенности).</w:t>
      </w:r>
    </w:p>
    <w:p w14:paraId="7D615D5D" w14:textId="77777777" w:rsidR="00246233" w:rsidRPr="00DC46B0" w:rsidRDefault="00246233" w:rsidP="00246233">
      <w:pPr>
        <w:ind w:firstLine="709"/>
      </w:pPr>
      <w:r w:rsidRPr="00DC46B0">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1B47BE4F" w14:textId="751A5BEA" w:rsidR="00246233" w:rsidRDefault="00246233" w:rsidP="00246233">
      <w:pPr>
        <w:ind w:firstLine="709"/>
      </w:pPr>
      <w:r w:rsidRPr="00DC46B0">
        <w:t>Сроки и объем планового кардиологического обследования</w:t>
      </w:r>
      <w:r w:rsidRPr="00DC46B0">
        <w:rPr>
          <w:b/>
        </w:rPr>
        <w:t xml:space="preserve"> </w:t>
      </w:r>
      <w:r w:rsidRPr="00DC46B0">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выявлена кардиальная патология до/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2A5CAA8D" w14:textId="77777777" w:rsidR="00246233" w:rsidRPr="00DC46B0" w:rsidRDefault="00246233" w:rsidP="00246233">
      <w:pPr>
        <w:ind w:firstLine="709"/>
      </w:pPr>
    </w:p>
    <w:p w14:paraId="4007B27F" w14:textId="77777777" w:rsidR="00246233" w:rsidRPr="00DC46B0" w:rsidRDefault="00246233" w:rsidP="00246233">
      <w:pPr>
        <w:rPr>
          <w:i/>
          <w:u w:val="single"/>
        </w:rPr>
      </w:pPr>
      <w:r w:rsidRPr="00DC46B0">
        <w:rPr>
          <w:i/>
          <w:u w:val="single"/>
        </w:rPr>
        <w:t>Кардиомониторинг гематологического пациента при проведении (потенциально) кардиотоксичного лечения.</w:t>
      </w:r>
    </w:p>
    <w:p w14:paraId="025792B9" w14:textId="2DC5ACC4" w:rsidR="00246233" w:rsidRPr="00DC46B0" w:rsidRDefault="00246233" w:rsidP="00246233">
      <w:pPr>
        <w:ind w:firstLine="709"/>
      </w:pPr>
      <w:r w:rsidRPr="00DC46B0">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 xml:space="preserve">.  </w:t>
      </w:r>
    </w:p>
    <w:p w14:paraId="74A47BDA" w14:textId="77777777" w:rsidR="00246233" w:rsidRPr="00DC46B0" w:rsidRDefault="00246233" w:rsidP="00246233">
      <w:pPr>
        <w:ind w:firstLine="709"/>
        <w:rPr>
          <w:b/>
        </w:rPr>
      </w:pPr>
      <w:r w:rsidRPr="00DC46B0">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rPr>
        <w:t xml:space="preserve"> </w:t>
      </w:r>
      <w:r w:rsidRPr="00DC46B0">
        <w:t xml:space="preserve">При наличии или появлении кардиальных изменений и/или заболеваний сердечно-сосудистой системы, необходимо </w:t>
      </w:r>
      <w:r w:rsidRPr="00DC46B0">
        <w:lastRenderedPageBreak/>
        <w:t xml:space="preserve">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65304053" w14:textId="6F48187B" w:rsidR="00246233" w:rsidRPr="00DC46B0" w:rsidRDefault="00246233" w:rsidP="00246233">
      <w:pPr>
        <w:ind w:firstLine="709"/>
      </w:pPr>
      <w:r w:rsidRPr="00DC46B0">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w:t>
      </w:r>
    </w:p>
    <w:p w14:paraId="072090BD" w14:textId="77777777" w:rsidR="00246233" w:rsidRPr="00DC46B0" w:rsidRDefault="00246233" w:rsidP="00FF3801">
      <w:pPr>
        <w:pStyle w:val="aff"/>
        <w:numPr>
          <w:ilvl w:val="0"/>
          <w:numId w:val="78"/>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075D5B4F" w14:textId="77777777" w:rsidR="00246233" w:rsidRPr="00DC46B0" w:rsidRDefault="00246233" w:rsidP="00FF3801">
      <w:pPr>
        <w:pStyle w:val="aff"/>
        <w:numPr>
          <w:ilvl w:val="0"/>
          <w:numId w:val="78"/>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2384A577" w14:textId="77777777" w:rsidR="00246233" w:rsidRPr="00DC46B0" w:rsidRDefault="00246233" w:rsidP="00FF3801">
      <w:pPr>
        <w:pStyle w:val="aff"/>
        <w:numPr>
          <w:ilvl w:val="0"/>
          <w:numId w:val="78"/>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32CC8FD0" w14:textId="77777777" w:rsidR="00246233" w:rsidRDefault="00246233" w:rsidP="00246233">
      <w:pPr>
        <w:rPr>
          <w:u w:val="single"/>
        </w:rPr>
      </w:pPr>
    </w:p>
    <w:p w14:paraId="6CB5E046" w14:textId="1DE24B03" w:rsidR="00246233" w:rsidRPr="00DC46B0" w:rsidRDefault="00246233" w:rsidP="00246233">
      <w:r w:rsidRPr="00DC46B0">
        <w:rPr>
          <w:u w:val="single"/>
        </w:rPr>
        <w:t>Оценка безопасности продолжения лечения при использовании (потенциально) кардиотоксичных препаратов</w:t>
      </w:r>
      <w:r>
        <w:rPr>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w:t>
      </w:r>
    </w:p>
    <w:p w14:paraId="1869C2BC" w14:textId="77777777" w:rsidR="00246233" w:rsidRPr="00DC46B0" w:rsidRDefault="00246233" w:rsidP="00FF3801">
      <w:pPr>
        <w:numPr>
          <w:ilvl w:val="0"/>
          <w:numId w:val="77"/>
        </w:numPr>
      </w:pPr>
      <w:r w:rsidRPr="00DC46B0">
        <w:t xml:space="preserve">Продолжение лечения – при отсутствии снижения ФВЛЖ, или снижение, но при уровне ФВЛЖ  ≥ 50 %. </w:t>
      </w:r>
    </w:p>
    <w:p w14:paraId="2C606FF4" w14:textId="77777777" w:rsidR="00246233" w:rsidRPr="00DC46B0" w:rsidRDefault="00246233" w:rsidP="00FF3801">
      <w:pPr>
        <w:numPr>
          <w:ilvl w:val="0"/>
          <w:numId w:val="77"/>
        </w:numPr>
      </w:pPr>
      <w:r w:rsidRPr="00DC46B0">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0AB3AC53" w14:textId="77777777" w:rsidR="00246233" w:rsidRPr="00DC46B0" w:rsidRDefault="00246233" w:rsidP="00FF3801">
      <w:pPr>
        <w:numPr>
          <w:ilvl w:val="0"/>
          <w:numId w:val="77"/>
        </w:numPr>
      </w:pPr>
      <w:r w:rsidRPr="00DC46B0">
        <w:t>Прекращение лечения, обсуждение альтернативного лечения – при снижении ФВЛЖ &lt; 40%.</w:t>
      </w:r>
    </w:p>
    <w:p w14:paraId="29E6A6F9" w14:textId="77777777" w:rsidR="00246233" w:rsidRPr="00DC46B0" w:rsidRDefault="00246233" w:rsidP="00246233"/>
    <w:p w14:paraId="10A0687D" w14:textId="61E0C318" w:rsidR="00246233" w:rsidRPr="00DC46B0" w:rsidRDefault="00246233" w:rsidP="00246233">
      <w:pPr>
        <w:rPr>
          <w:u w:val="single"/>
        </w:rPr>
      </w:pPr>
      <w:r w:rsidRPr="00DC46B0">
        <w:rPr>
          <w:u w:val="single"/>
        </w:rPr>
        <w:t>Степени кардиальных осложнений (нежелательных явлений)</w:t>
      </w:r>
      <w:r>
        <w:rPr>
          <w:u w:val="single"/>
        </w:rP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rPr>
          <w:u w:val="single"/>
        </w:rPr>
        <w:t xml:space="preserve">: </w:t>
      </w:r>
    </w:p>
    <w:p w14:paraId="74D54891" w14:textId="39484CAB" w:rsidR="00246233" w:rsidRPr="00DC46B0" w:rsidRDefault="00611C8E" w:rsidP="003E3E15">
      <w:pPr>
        <w:numPr>
          <w:ilvl w:val="0"/>
          <w:numId w:val="77"/>
        </w:numPr>
      </w:pPr>
      <w:r w:rsidRPr="00CC01E1">
        <w:rPr>
          <w:lang w:val="en-US"/>
        </w:rPr>
        <w:t>I</w:t>
      </w:r>
      <w:r w:rsidR="00CC01E1" w:rsidRPr="00CC01E1">
        <w:t xml:space="preserve"> </w:t>
      </w:r>
      <w:r w:rsidR="00246233" w:rsidRPr="00DC46B0">
        <w:t xml:space="preserve">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354DD59E" w14:textId="6092EFB1" w:rsidR="00246233" w:rsidRPr="00DC46B0" w:rsidRDefault="00CC01E1" w:rsidP="003E3E15">
      <w:pPr>
        <w:numPr>
          <w:ilvl w:val="0"/>
          <w:numId w:val="77"/>
        </w:numPr>
      </w:pPr>
      <w:r w:rsidRPr="00CC01E1">
        <w:rPr>
          <w:lang w:val="en-US"/>
        </w:rPr>
        <w:lastRenderedPageBreak/>
        <w:t>II</w:t>
      </w:r>
      <w:r w:rsidRPr="00CC01E1">
        <w:t xml:space="preserve"> </w:t>
      </w:r>
      <w:r>
        <w:t>ст</w:t>
      </w:r>
      <w:r w:rsidR="00246233" w:rsidRPr="00DC46B0">
        <w:t xml:space="preserve">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0608DA74" w14:textId="608AA851" w:rsidR="00246233" w:rsidRPr="00DC46B0" w:rsidRDefault="00CC01E1" w:rsidP="00FF3801">
      <w:pPr>
        <w:numPr>
          <w:ilvl w:val="0"/>
          <w:numId w:val="77"/>
        </w:numPr>
      </w:pPr>
      <w:r>
        <w:rPr>
          <w:lang w:val="en-US"/>
        </w:rPr>
        <w:t>III</w:t>
      </w:r>
      <w:r w:rsidRPr="00CC01E1">
        <w:t xml:space="preserve"> </w:t>
      </w:r>
      <w:r w:rsidR="00246233" w:rsidRPr="00DC46B0">
        <w:t>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1CB155A1" w14:textId="24563253" w:rsidR="00246233" w:rsidRPr="00DC46B0" w:rsidRDefault="00CC01E1" w:rsidP="00FF3801">
      <w:pPr>
        <w:numPr>
          <w:ilvl w:val="0"/>
          <w:numId w:val="77"/>
        </w:numPr>
      </w:pPr>
      <w:r>
        <w:rPr>
          <w:lang w:val="en-US"/>
        </w:rPr>
        <w:t>IV</w:t>
      </w:r>
      <w:r w:rsidRPr="00CC01E1">
        <w:t xml:space="preserve"> </w:t>
      </w:r>
      <w:r w:rsidR="00246233" w:rsidRPr="00DC46B0">
        <w:t>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5A2ED1E3" w14:textId="6D67621E" w:rsidR="00246233" w:rsidRPr="00DC46B0" w:rsidRDefault="00CC01E1" w:rsidP="00FF3801">
      <w:pPr>
        <w:numPr>
          <w:ilvl w:val="0"/>
          <w:numId w:val="77"/>
        </w:numPr>
      </w:pPr>
      <w:r>
        <w:rPr>
          <w:lang w:val="en-US"/>
        </w:rPr>
        <w:t>V</w:t>
      </w:r>
      <w:r w:rsidR="00246233" w:rsidRPr="00DC46B0">
        <w:t xml:space="preserve"> степень: летальный исход, связанный с кардиальным нежелательным явлением.</w:t>
      </w:r>
    </w:p>
    <w:p w14:paraId="5136C77B" w14:textId="77777777" w:rsidR="00246233" w:rsidRDefault="00246233" w:rsidP="00246233">
      <w:pPr>
        <w:rPr>
          <w:b/>
        </w:rPr>
      </w:pPr>
    </w:p>
    <w:p w14:paraId="3D8FA79B" w14:textId="22B35156" w:rsidR="00246233" w:rsidRPr="00DC46B0" w:rsidRDefault="00246233" w:rsidP="00246233">
      <w:pPr>
        <w:rPr>
          <w:i/>
          <w:u w:val="single"/>
        </w:rPr>
      </w:pPr>
      <w:r w:rsidRPr="00DC46B0">
        <w:rPr>
          <w:i/>
          <w:u w:val="single"/>
        </w:rPr>
        <w:t>Профилактика нежелательных кардиальных явлений</w:t>
      </w:r>
      <w:r w:rsidR="00611C8E">
        <w:rPr>
          <w:i/>
          <w:u w:val="single"/>
        </w:rPr>
        <w:t xml:space="preserve"> у пациентов с лейкозом</w:t>
      </w:r>
    </w:p>
    <w:p w14:paraId="4B1DAAB1" w14:textId="544424AF" w:rsidR="00246233" w:rsidRPr="00DC46B0" w:rsidRDefault="00246233" w:rsidP="00246233">
      <w:pPr>
        <w:ind w:firstLine="709"/>
      </w:pPr>
      <w:r w:rsidRPr="00DC46B0">
        <w:t xml:space="preserve">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w:t>
      </w:r>
      <w:r w:rsidR="00001B7F" w:rsidRPr="00611C8E">
        <w:t>лейкозе</w:t>
      </w:r>
      <w:r w:rsidRPr="00611C8E">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 xml:space="preserve">. </w:t>
      </w:r>
    </w:p>
    <w:p w14:paraId="4C2A29C8" w14:textId="4C397D0A" w:rsidR="00246233" w:rsidRPr="00DC46B0" w:rsidRDefault="00246233" w:rsidP="00246233">
      <w:pPr>
        <w:ind w:firstLine="709"/>
      </w:pPr>
      <w:r w:rsidRPr="00DC46B0">
        <w:t>Нежелательные кардиальные явления 4</w:t>
      </w:r>
      <w:r>
        <w:t>-</w:t>
      </w:r>
      <w:r w:rsidRPr="00DC46B0">
        <w:t>5 степеней возникают достаточно редко.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0891C390" w14:textId="77777777" w:rsidR="00246233" w:rsidRDefault="00246233" w:rsidP="00246233">
      <w:pPr>
        <w:rPr>
          <w:b/>
        </w:rPr>
      </w:pPr>
    </w:p>
    <w:p w14:paraId="5B081FFC" w14:textId="40898640" w:rsidR="00246233" w:rsidRPr="00DC46B0" w:rsidRDefault="00246233" w:rsidP="00246233">
      <w:r w:rsidRPr="00DC46B0">
        <w:t>Таблица 1. Стратегии, применяемые для снижения кардиотоксичности химиотерапии</w:t>
      </w:r>
      <w:r w:rsidRPr="00673F99">
        <w:t xml:space="preserve"> </w:t>
      </w:r>
      <w:r>
        <w:fldChar w:fldCharType="begin" w:fldLock="1"/>
      </w:r>
      <w:r w:rsidR="0096626B">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16]","plainTextFormattedCitation":"[116]","previouslyFormattedCitation":"[116]"},"properties":{"noteIndex":0},"schema":"https://github.com/citation-style-language/schema/raw/master/csl-citation.json"}</w:instrText>
      </w:r>
      <w:r>
        <w:fldChar w:fldCharType="separate"/>
      </w:r>
      <w:r w:rsidR="00CD181F">
        <w:rPr>
          <w:noProof/>
        </w:rPr>
        <w:t>[117</w:t>
      </w:r>
      <w:r w:rsidR="00F97865" w:rsidRPr="00F97865">
        <w:rPr>
          <w:noProof/>
        </w:rPr>
        <w:t>]</w:t>
      </w:r>
      <w:r>
        <w:fldChar w:fldCharType="end"/>
      </w:r>
      <w:r w:rsidRPr="00DC46B0">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69"/>
      </w:tblGrid>
      <w:tr w:rsidR="00246233" w:rsidRPr="00DC46B0" w14:paraId="02A6A8CB" w14:textId="77777777" w:rsidTr="00E00201">
        <w:tc>
          <w:tcPr>
            <w:tcW w:w="4395" w:type="dxa"/>
            <w:shd w:val="clear" w:color="auto" w:fill="auto"/>
          </w:tcPr>
          <w:p w14:paraId="61BFFAFC" w14:textId="77777777" w:rsidR="00246233" w:rsidRPr="00DC46B0" w:rsidRDefault="00246233" w:rsidP="00E00201">
            <w:r w:rsidRPr="00DC46B0">
              <w:t>Химиотерапевтические препараты</w:t>
            </w:r>
          </w:p>
        </w:tc>
        <w:tc>
          <w:tcPr>
            <w:tcW w:w="5209" w:type="dxa"/>
            <w:shd w:val="clear" w:color="auto" w:fill="auto"/>
          </w:tcPr>
          <w:p w14:paraId="1D0C79BA" w14:textId="77777777" w:rsidR="00246233" w:rsidRPr="00DC46B0" w:rsidRDefault="00246233" w:rsidP="00E00201">
            <w:r w:rsidRPr="00DC46B0">
              <w:t>Возможные кардиопротективные мероприятия</w:t>
            </w:r>
          </w:p>
        </w:tc>
      </w:tr>
      <w:tr w:rsidR="00246233" w:rsidRPr="00DC46B0" w14:paraId="50E04372" w14:textId="77777777" w:rsidTr="00E00201">
        <w:tc>
          <w:tcPr>
            <w:tcW w:w="4395" w:type="dxa"/>
            <w:vMerge w:val="restart"/>
            <w:shd w:val="clear" w:color="auto" w:fill="auto"/>
          </w:tcPr>
          <w:p w14:paraId="4EA62D84" w14:textId="77777777" w:rsidR="00246233" w:rsidRPr="00DC46B0" w:rsidRDefault="00246233" w:rsidP="00E00201">
            <w:r w:rsidRPr="00DC46B0">
              <w:t>Любой вариант химиотерапевтического лечения</w:t>
            </w:r>
          </w:p>
        </w:tc>
        <w:tc>
          <w:tcPr>
            <w:tcW w:w="5209" w:type="dxa"/>
            <w:shd w:val="clear" w:color="auto" w:fill="auto"/>
          </w:tcPr>
          <w:p w14:paraId="582CFC84" w14:textId="77777777" w:rsidR="00246233" w:rsidRPr="00DC46B0" w:rsidRDefault="00246233" w:rsidP="00E00201">
            <w:r w:rsidRPr="00DC46B0">
              <w:t xml:space="preserve">Перед лечением выявить факторы риска сердечно-сосудистого заболевания и провести соответствующее лечение. </w:t>
            </w:r>
          </w:p>
        </w:tc>
      </w:tr>
      <w:tr w:rsidR="00246233" w:rsidRPr="00DC46B0" w14:paraId="09CC432B" w14:textId="77777777" w:rsidTr="00E00201">
        <w:tc>
          <w:tcPr>
            <w:tcW w:w="4395" w:type="dxa"/>
            <w:vMerge/>
            <w:shd w:val="clear" w:color="auto" w:fill="auto"/>
          </w:tcPr>
          <w:p w14:paraId="4688510B" w14:textId="77777777" w:rsidR="00246233" w:rsidRPr="00DC46B0" w:rsidRDefault="00246233" w:rsidP="00E00201"/>
        </w:tc>
        <w:tc>
          <w:tcPr>
            <w:tcW w:w="5209" w:type="dxa"/>
            <w:shd w:val="clear" w:color="auto" w:fill="auto"/>
          </w:tcPr>
          <w:p w14:paraId="7699EAA9" w14:textId="77777777" w:rsidR="00246233" w:rsidRPr="00DC46B0" w:rsidRDefault="00246233" w:rsidP="00E00201">
            <w:r w:rsidRPr="00DC46B0">
              <w:t>Лечить коморбидные состояния (ИБС, ХСН, АГ, БПА).</w:t>
            </w:r>
          </w:p>
        </w:tc>
      </w:tr>
      <w:tr w:rsidR="00246233" w:rsidRPr="00DC46B0" w14:paraId="2616C79A" w14:textId="77777777" w:rsidTr="00E00201">
        <w:tc>
          <w:tcPr>
            <w:tcW w:w="4395" w:type="dxa"/>
            <w:vMerge/>
            <w:shd w:val="clear" w:color="auto" w:fill="auto"/>
          </w:tcPr>
          <w:p w14:paraId="7C398024" w14:textId="77777777" w:rsidR="00246233" w:rsidRPr="00DC46B0" w:rsidRDefault="00246233" w:rsidP="00E00201"/>
        </w:tc>
        <w:tc>
          <w:tcPr>
            <w:tcW w:w="5209" w:type="dxa"/>
            <w:shd w:val="clear" w:color="auto" w:fill="auto"/>
          </w:tcPr>
          <w:p w14:paraId="44F5D5C5" w14:textId="77777777" w:rsidR="00246233" w:rsidRPr="00DC46B0" w:rsidRDefault="00246233" w:rsidP="00E00201">
            <w:r w:rsidRPr="00DC46B0">
              <w:t xml:space="preserve">Удлинение </w:t>
            </w:r>
            <w:r w:rsidRPr="00DC46B0">
              <w:rPr>
                <w:lang w:val="en-US"/>
              </w:rPr>
              <w:t>QTc</w:t>
            </w:r>
            <w:r w:rsidRPr="00DC46B0">
              <w:t xml:space="preserve"> и тахикардия типа «пируэт»: избегать препаратов, удлиняющих интервал </w:t>
            </w:r>
            <w:r w:rsidRPr="00DC46B0">
              <w:rPr>
                <w:lang w:val="en-US"/>
              </w:rPr>
              <w:t>QT</w:t>
            </w:r>
            <w:r w:rsidRPr="00DC46B0">
              <w:t>, коррекция электролитного дисбаланса.</w:t>
            </w:r>
          </w:p>
        </w:tc>
      </w:tr>
      <w:tr w:rsidR="00246233" w:rsidRPr="00DC46B0" w14:paraId="0D46511A" w14:textId="77777777" w:rsidTr="00E00201">
        <w:tc>
          <w:tcPr>
            <w:tcW w:w="4395" w:type="dxa"/>
            <w:vMerge/>
            <w:shd w:val="clear" w:color="auto" w:fill="auto"/>
          </w:tcPr>
          <w:p w14:paraId="52F41B09" w14:textId="77777777" w:rsidR="00246233" w:rsidRPr="00DC46B0" w:rsidRDefault="00246233" w:rsidP="00E00201"/>
        </w:tc>
        <w:tc>
          <w:tcPr>
            <w:tcW w:w="5209" w:type="dxa"/>
            <w:shd w:val="clear" w:color="auto" w:fill="auto"/>
          </w:tcPr>
          <w:p w14:paraId="79BE1C08" w14:textId="77777777" w:rsidR="00246233" w:rsidRPr="00DC46B0" w:rsidRDefault="00246233" w:rsidP="00E00201">
            <w:r w:rsidRPr="00DC46B0">
              <w:t>Минимизировать лучевую нагрузку на сердце.</w:t>
            </w:r>
          </w:p>
        </w:tc>
      </w:tr>
      <w:tr w:rsidR="00246233" w:rsidRPr="00DC46B0" w14:paraId="5225951A" w14:textId="77777777" w:rsidTr="00E00201">
        <w:tc>
          <w:tcPr>
            <w:tcW w:w="4395" w:type="dxa"/>
            <w:vMerge w:val="restart"/>
            <w:shd w:val="clear" w:color="auto" w:fill="auto"/>
          </w:tcPr>
          <w:p w14:paraId="5DA1FF07" w14:textId="77777777" w:rsidR="00246233" w:rsidRPr="00DC46B0" w:rsidRDefault="00246233" w:rsidP="00E00201">
            <w:r w:rsidRPr="00DC46B0">
              <w:t>Антрациклины и их аналоги</w:t>
            </w:r>
          </w:p>
        </w:tc>
        <w:tc>
          <w:tcPr>
            <w:tcW w:w="5209" w:type="dxa"/>
            <w:shd w:val="clear" w:color="auto" w:fill="auto"/>
          </w:tcPr>
          <w:p w14:paraId="2AC18C4E" w14:textId="77777777" w:rsidR="00246233" w:rsidRPr="00DC46B0" w:rsidRDefault="00246233" w:rsidP="00E00201">
            <w:r w:rsidRPr="00DC46B0">
              <w:t>Ограничивать суммарную дозу (мг/м</w:t>
            </w:r>
            <w:r w:rsidRPr="00DC46B0">
              <w:rPr>
                <w:vertAlign w:val="superscript"/>
              </w:rPr>
              <w:t>2</w:t>
            </w:r>
            <w:r w:rsidRPr="00DC46B0">
              <w:t>):</w:t>
            </w:r>
          </w:p>
          <w:p w14:paraId="5E30613A" w14:textId="77777777" w:rsidR="00246233" w:rsidRPr="00DC46B0" w:rsidRDefault="00246233" w:rsidP="00E00201">
            <w:r w:rsidRPr="00DC46B0">
              <w:t>Даунорубицин &lt; 800</w:t>
            </w:r>
          </w:p>
          <w:p w14:paraId="010EE68F" w14:textId="77777777" w:rsidR="00246233" w:rsidRPr="00DC46B0" w:rsidRDefault="00246233" w:rsidP="00E00201">
            <w:r w:rsidRPr="00DC46B0">
              <w:t>Доксорубицин &lt; 360</w:t>
            </w:r>
          </w:p>
          <w:p w14:paraId="33AFB26C" w14:textId="77777777" w:rsidR="00246233" w:rsidRPr="00DC46B0" w:rsidRDefault="00246233" w:rsidP="00E00201">
            <w:r w:rsidRPr="00DC46B0">
              <w:t>Эпирубицин &lt; 720</w:t>
            </w:r>
          </w:p>
          <w:p w14:paraId="765CB518" w14:textId="77777777" w:rsidR="00246233" w:rsidRPr="00DC46B0" w:rsidRDefault="00246233" w:rsidP="00E00201">
            <w:r w:rsidRPr="00DC46B0">
              <w:t>Митоксантрон &lt; 160</w:t>
            </w:r>
          </w:p>
          <w:p w14:paraId="5D9C5995" w14:textId="77777777" w:rsidR="00246233" w:rsidRPr="00DC46B0" w:rsidRDefault="00246233" w:rsidP="00E00201">
            <w:r w:rsidRPr="00DC46B0">
              <w:t>Идарубицин &lt;150</w:t>
            </w:r>
          </w:p>
        </w:tc>
      </w:tr>
      <w:tr w:rsidR="00246233" w:rsidRPr="00DC46B0" w14:paraId="6FC65B83" w14:textId="77777777" w:rsidTr="00E00201">
        <w:tc>
          <w:tcPr>
            <w:tcW w:w="4395" w:type="dxa"/>
            <w:vMerge/>
            <w:shd w:val="clear" w:color="auto" w:fill="auto"/>
          </w:tcPr>
          <w:p w14:paraId="06D5D679" w14:textId="77777777" w:rsidR="00246233" w:rsidRPr="00DC46B0" w:rsidRDefault="00246233" w:rsidP="00E00201"/>
        </w:tc>
        <w:tc>
          <w:tcPr>
            <w:tcW w:w="5209" w:type="dxa"/>
            <w:shd w:val="clear" w:color="auto" w:fill="auto"/>
          </w:tcPr>
          <w:p w14:paraId="54919322" w14:textId="77777777" w:rsidR="00246233" w:rsidRPr="00DC46B0" w:rsidRDefault="00246233" w:rsidP="00E00201">
            <w:r w:rsidRPr="00DC46B0">
              <w:t>Применить липосомальный доксорубцин или длительную инфузию.</w:t>
            </w:r>
          </w:p>
        </w:tc>
      </w:tr>
      <w:tr w:rsidR="00246233" w:rsidRPr="00DC46B0" w14:paraId="305ED7B7" w14:textId="77777777" w:rsidTr="00E00201">
        <w:tc>
          <w:tcPr>
            <w:tcW w:w="4395" w:type="dxa"/>
            <w:vMerge/>
            <w:shd w:val="clear" w:color="auto" w:fill="auto"/>
          </w:tcPr>
          <w:p w14:paraId="27B19A77" w14:textId="77777777" w:rsidR="00246233" w:rsidRPr="00DC46B0" w:rsidRDefault="00246233" w:rsidP="00E00201"/>
        </w:tc>
        <w:tc>
          <w:tcPr>
            <w:tcW w:w="5209" w:type="dxa"/>
            <w:shd w:val="clear" w:color="auto" w:fill="auto"/>
          </w:tcPr>
          <w:p w14:paraId="637F9408" w14:textId="77777777" w:rsidR="00246233" w:rsidRPr="00DC46B0" w:rsidRDefault="00246233" w:rsidP="00E00201">
            <w:r w:rsidRPr="00DC46B0">
              <w:t xml:space="preserve">Назначить ингибитор АПФ или АРА </w:t>
            </w:r>
          </w:p>
        </w:tc>
      </w:tr>
      <w:tr w:rsidR="00246233" w:rsidRPr="00DC46B0" w14:paraId="0F42AA31" w14:textId="77777777" w:rsidTr="00E00201">
        <w:tc>
          <w:tcPr>
            <w:tcW w:w="4395" w:type="dxa"/>
            <w:vMerge/>
            <w:shd w:val="clear" w:color="auto" w:fill="auto"/>
          </w:tcPr>
          <w:p w14:paraId="41865508" w14:textId="77777777" w:rsidR="00246233" w:rsidRPr="00DC46B0" w:rsidRDefault="00246233" w:rsidP="00E00201"/>
        </w:tc>
        <w:tc>
          <w:tcPr>
            <w:tcW w:w="5209" w:type="dxa"/>
            <w:shd w:val="clear" w:color="auto" w:fill="auto"/>
          </w:tcPr>
          <w:p w14:paraId="5978EDAB" w14:textId="77777777" w:rsidR="00246233" w:rsidRPr="00DC46B0" w:rsidRDefault="00246233" w:rsidP="00E00201">
            <w:r w:rsidRPr="00DC46B0">
              <w:t xml:space="preserve">Назначить блокатор бета-адренергических рецепторов </w:t>
            </w:r>
          </w:p>
        </w:tc>
      </w:tr>
      <w:tr w:rsidR="00246233" w:rsidRPr="00DC46B0" w14:paraId="4C756943" w14:textId="77777777" w:rsidTr="00E00201">
        <w:tc>
          <w:tcPr>
            <w:tcW w:w="4395" w:type="dxa"/>
            <w:vMerge/>
            <w:shd w:val="clear" w:color="auto" w:fill="auto"/>
          </w:tcPr>
          <w:p w14:paraId="0B87D0F4" w14:textId="77777777" w:rsidR="00246233" w:rsidRPr="00DC46B0" w:rsidRDefault="00246233" w:rsidP="00E00201"/>
        </w:tc>
        <w:tc>
          <w:tcPr>
            <w:tcW w:w="5209" w:type="dxa"/>
            <w:shd w:val="clear" w:color="auto" w:fill="auto"/>
          </w:tcPr>
          <w:p w14:paraId="7467C820" w14:textId="77777777" w:rsidR="00246233" w:rsidRPr="00DC46B0" w:rsidRDefault="00246233" w:rsidP="00E00201">
            <w:r w:rsidRPr="00DC46B0">
              <w:t>Назначить статины</w:t>
            </w:r>
          </w:p>
        </w:tc>
      </w:tr>
      <w:tr w:rsidR="00246233" w:rsidRPr="00DC46B0" w14:paraId="0A36C5F0" w14:textId="77777777" w:rsidTr="00E00201">
        <w:tc>
          <w:tcPr>
            <w:tcW w:w="4395" w:type="dxa"/>
            <w:vMerge/>
            <w:shd w:val="clear" w:color="auto" w:fill="auto"/>
          </w:tcPr>
          <w:p w14:paraId="4F541012" w14:textId="77777777" w:rsidR="00246233" w:rsidRPr="00DC46B0" w:rsidRDefault="00246233" w:rsidP="00E00201"/>
        </w:tc>
        <w:tc>
          <w:tcPr>
            <w:tcW w:w="5209" w:type="dxa"/>
            <w:shd w:val="clear" w:color="auto" w:fill="auto"/>
          </w:tcPr>
          <w:p w14:paraId="66F96F7C" w14:textId="77777777" w:rsidR="00246233" w:rsidRPr="00DC46B0" w:rsidRDefault="00246233" w:rsidP="00E00201">
            <w:r w:rsidRPr="00DC46B0">
              <w:t>Осторожно ввести аэробные упражнения.</w:t>
            </w:r>
          </w:p>
        </w:tc>
      </w:tr>
    </w:tbl>
    <w:p w14:paraId="72542C26" w14:textId="77777777" w:rsidR="00246233" w:rsidRPr="00DC46B0" w:rsidRDefault="00246233" w:rsidP="00246233"/>
    <w:p w14:paraId="222EB534" w14:textId="757260B0" w:rsidR="00246233" w:rsidRPr="00DC46B0" w:rsidRDefault="00246233" w:rsidP="00246233">
      <w:pPr>
        <w:ind w:firstLine="709"/>
      </w:pPr>
      <w:r w:rsidRPr="00DC46B0">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 xml:space="preserve">: </w:t>
      </w:r>
    </w:p>
    <w:p w14:paraId="74EA480E" w14:textId="77777777" w:rsidR="00246233" w:rsidRPr="004F07FC" w:rsidRDefault="00246233" w:rsidP="00FF3801">
      <w:pPr>
        <w:pStyle w:val="aff"/>
        <w:numPr>
          <w:ilvl w:val="0"/>
          <w:numId w:val="79"/>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5ADB3BD1" w14:textId="77777777" w:rsidR="00246233" w:rsidRPr="004F07FC" w:rsidRDefault="00246233" w:rsidP="00FF3801">
      <w:pPr>
        <w:pStyle w:val="aff"/>
        <w:numPr>
          <w:ilvl w:val="0"/>
          <w:numId w:val="79"/>
        </w:numPr>
        <w:rPr>
          <w:szCs w:val="24"/>
        </w:rPr>
      </w:pPr>
      <w:r w:rsidRPr="004F07FC">
        <w:rPr>
          <w:szCs w:val="24"/>
        </w:rPr>
        <w:t>общая доза, введенная за день или курс химиотерапии</w:t>
      </w:r>
    </w:p>
    <w:p w14:paraId="2792AF26" w14:textId="77777777" w:rsidR="00246233" w:rsidRPr="004F07FC" w:rsidRDefault="00246233" w:rsidP="00FF3801">
      <w:pPr>
        <w:pStyle w:val="aff"/>
        <w:numPr>
          <w:ilvl w:val="0"/>
          <w:numId w:val="79"/>
        </w:numPr>
        <w:rPr>
          <w:szCs w:val="24"/>
        </w:rPr>
      </w:pPr>
      <w:r w:rsidRPr="004F07FC">
        <w:rPr>
          <w:szCs w:val="24"/>
        </w:rPr>
        <w:t xml:space="preserve">скорость и порядок введения препаратов </w:t>
      </w:r>
    </w:p>
    <w:p w14:paraId="4155FFB3" w14:textId="77777777" w:rsidR="00246233" w:rsidRPr="004F07FC" w:rsidRDefault="00246233" w:rsidP="00FF3801">
      <w:pPr>
        <w:pStyle w:val="aff"/>
        <w:numPr>
          <w:ilvl w:val="0"/>
          <w:numId w:val="79"/>
        </w:numPr>
        <w:rPr>
          <w:szCs w:val="24"/>
        </w:rPr>
      </w:pPr>
      <w:r w:rsidRPr="004F07FC">
        <w:rPr>
          <w:szCs w:val="24"/>
        </w:rPr>
        <w:t>облучение средостения в анамнезе</w:t>
      </w:r>
    </w:p>
    <w:p w14:paraId="1B3F4707" w14:textId="77777777" w:rsidR="00246233" w:rsidRPr="004F07FC" w:rsidRDefault="00246233" w:rsidP="00FF3801">
      <w:pPr>
        <w:pStyle w:val="aff"/>
        <w:numPr>
          <w:ilvl w:val="0"/>
          <w:numId w:val="79"/>
        </w:numPr>
        <w:rPr>
          <w:szCs w:val="24"/>
        </w:rPr>
      </w:pPr>
      <w:r w:rsidRPr="004F07FC">
        <w:rPr>
          <w:szCs w:val="24"/>
        </w:rPr>
        <w:t>возраст (младше 15 и старше 65 лет)</w:t>
      </w:r>
    </w:p>
    <w:p w14:paraId="65949894" w14:textId="77777777" w:rsidR="00246233" w:rsidRPr="004F07FC" w:rsidRDefault="00246233" w:rsidP="00FF3801">
      <w:pPr>
        <w:pStyle w:val="aff"/>
        <w:numPr>
          <w:ilvl w:val="0"/>
          <w:numId w:val="79"/>
        </w:numPr>
        <w:rPr>
          <w:szCs w:val="24"/>
        </w:rPr>
      </w:pPr>
      <w:r w:rsidRPr="004F07FC">
        <w:rPr>
          <w:szCs w:val="24"/>
        </w:rPr>
        <w:t>женский пол</w:t>
      </w:r>
    </w:p>
    <w:p w14:paraId="10AE5915" w14:textId="2E0838E6" w:rsidR="00246233" w:rsidRPr="004F07FC" w:rsidRDefault="00246233" w:rsidP="00FF3801">
      <w:pPr>
        <w:pStyle w:val="aff"/>
        <w:numPr>
          <w:ilvl w:val="0"/>
          <w:numId w:val="79"/>
        </w:numPr>
        <w:rPr>
          <w:szCs w:val="24"/>
        </w:rPr>
      </w:pPr>
      <w:r w:rsidRPr="004F07FC">
        <w:rPr>
          <w:szCs w:val="24"/>
        </w:rPr>
        <w:t>одновременное введение нескольких противоопухолевых средств (</w:t>
      </w:r>
      <w:r w:rsidR="00B32E86">
        <w:rPr>
          <w:szCs w:val="24"/>
        </w:rPr>
        <w:t>антрациклино</w:t>
      </w:r>
      <w:r w:rsidRPr="004F07FC">
        <w:rPr>
          <w:szCs w:val="24"/>
        </w:rPr>
        <w:t>вые антибиотики, циклофосфан, блеомицин, этопозид, цисплатин, винкристин, актиномицин, метотрексат)</w:t>
      </w:r>
    </w:p>
    <w:p w14:paraId="0B9C4303" w14:textId="77777777" w:rsidR="00246233" w:rsidRPr="004F07FC" w:rsidRDefault="00246233" w:rsidP="00FF3801">
      <w:pPr>
        <w:pStyle w:val="aff"/>
        <w:numPr>
          <w:ilvl w:val="0"/>
          <w:numId w:val="79"/>
        </w:numPr>
        <w:rPr>
          <w:szCs w:val="24"/>
        </w:rPr>
      </w:pPr>
      <w:r w:rsidRPr="004F07FC">
        <w:rPr>
          <w:szCs w:val="24"/>
        </w:rPr>
        <w:t>предшествующая терапия антрациклинами</w:t>
      </w:r>
    </w:p>
    <w:p w14:paraId="04C38F67" w14:textId="77777777" w:rsidR="00246233" w:rsidRPr="004F07FC" w:rsidRDefault="00246233" w:rsidP="00FF3801">
      <w:pPr>
        <w:pStyle w:val="aff"/>
        <w:numPr>
          <w:ilvl w:val="0"/>
          <w:numId w:val="79"/>
        </w:numPr>
        <w:rPr>
          <w:szCs w:val="24"/>
        </w:rPr>
      </w:pPr>
      <w:r w:rsidRPr="004F07FC">
        <w:rPr>
          <w:szCs w:val="24"/>
        </w:rPr>
        <w:t xml:space="preserve">сопутствующие заболевания сердечно-сосудистой системы </w:t>
      </w:r>
    </w:p>
    <w:p w14:paraId="5D611691" w14:textId="77777777" w:rsidR="00246233" w:rsidRPr="004F07FC" w:rsidRDefault="00246233" w:rsidP="00FF3801">
      <w:pPr>
        <w:pStyle w:val="aff"/>
        <w:numPr>
          <w:ilvl w:val="0"/>
          <w:numId w:val="79"/>
        </w:numPr>
        <w:rPr>
          <w:szCs w:val="24"/>
        </w:rPr>
      </w:pPr>
      <w:r w:rsidRPr="004F07FC">
        <w:rPr>
          <w:szCs w:val="24"/>
        </w:rPr>
        <w:t>дисбаланс электролитов (гипокалиемия, гипомагниемия).</w:t>
      </w:r>
    </w:p>
    <w:p w14:paraId="70ABA2B2" w14:textId="77777777" w:rsidR="00246233" w:rsidRPr="00DC46B0" w:rsidRDefault="00246233" w:rsidP="00246233"/>
    <w:p w14:paraId="038D87B2" w14:textId="16BB08EF" w:rsidR="00246233" w:rsidRPr="00DC46B0" w:rsidRDefault="00246233" w:rsidP="00246233">
      <w:pPr>
        <w:ind w:firstLine="709"/>
      </w:pPr>
      <w:r w:rsidRPr="00DC46B0">
        <w:t>Основные лекарственные средства профилактики кардиотоксичности – назначаемые совместно эналаприл, карведилол и низкие дозы статинов</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 xml:space="preserve">. Карведилол, вероятно, </w:t>
      </w:r>
      <w:r w:rsidRPr="00DC46B0">
        <w:lastRenderedPageBreak/>
        <w:t>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679B630C" w14:textId="77777777" w:rsidR="00246233" w:rsidRPr="00DC46B0" w:rsidRDefault="00246233" w:rsidP="00246233">
      <w:pPr>
        <w:ind w:firstLine="709"/>
      </w:pPr>
      <w:r w:rsidRPr="00DC46B0">
        <w:t>Подход к профилактике кардиотоксичности пациентов, получающих лечение по поводу онкогематологического заболевания, представлен в таб.</w:t>
      </w:r>
      <w:r>
        <w:t xml:space="preserve"> </w:t>
      </w:r>
      <w:r w:rsidRPr="00DC46B0">
        <w:t xml:space="preserve">2.    </w:t>
      </w:r>
    </w:p>
    <w:p w14:paraId="4F33A3B7" w14:textId="77777777" w:rsidR="00246233" w:rsidRDefault="00246233" w:rsidP="00246233">
      <w:pPr>
        <w:rPr>
          <w:b/>
        </w:rPr>
      </w:pPr>
    </w:p>
    <w:p w14:paraId="0B1C93F4" w14:textId="1CC206CD" w:rsidR="00246233" w:rsidRPr="004F07FC" w:rsidRDefault="00246233" w:rsidP="00246233">
      <w:pPr>
        <w:rPr>
          <w:lang w:val="en-US"/>
        </w:rPr>
      </w:pPr>
      <w:r w:rsidRPr="004F07FC">
        <w:t xml:space="preserve">Таблица 2. </w:t>
      </w:r>
      <w:r w:rsidRPr="004F07FC">
        <w:rPr>
          <w:bCs/>
        </w:rPr>
        <w:t xml:space="preserve">Оценка риска кардиотоксичности при лечении опухолей </w:t>
      </w:r>
      <w:r>
        <w:rPr>
          <w:bCs/>
        </w:rPr>
        <w:fldChar w:fldCharType="begin" w:fldLock="1"/>
      </w:r>
      <w:r w:rsidR="0096626B">
        <w:rPr>
          <w:bCs/>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16,117]","plainTextFormattedCitation":"[116,117]","previouslyFormattedCitation":"[116,117]"},"properties":{"noteIndex":0},"schema":"https://github.com/citation-style-language/schema/raw/master/csl-citation.json"}</w:instrText>
      </w:r>
      <w:r>
        <w:rPr>
          <w:bCs/>
        </w:rPr>
        <w:fldChar w:fldCharType="separate"/>
      </w:r>
      <w:r w:rsidR="00CD181F">
        <w:rPr>
          <w:bCs/>
          <w:noProof/>
          <w:lang w:val="en-US"/>
        </w:rPr>
        <w:t>[117,118</w:t>
      </w:r>
      <w:r w:rsidR="00F97865" w:rsidRPr="00F97865">
        <w:rPr>
          <w:bCs/>
          <w:noProof/>
          <w:lang w:val="en-US"/>
        </w:rPr>
        <w:t>]</w:t>
      </w:r>
      <w:r>
        <w:rPr>
          <w:bCs/>
        </w:rPr>
        <w:fldChar w:fldCharType="end"/>
      </w:r>
      <w:r w:rsidRPr="004F07FC">
        <w:rPr>
          <w:bCs/>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246233" w:rsidRPr="00DC46B0" w14:paraId="7E00AE14" w14:textId="77777777" w:rsidTr="00E00201">
        <w:trPr>
          <w:trHeight w:val="570"/>
        </w:trPr>
        <w:tc>
          <w:tcPr>
            <w:tcW w:w="5053" w:type="dxa"/>
            <w:gridSpan w:val="2"/>
            <w:shd w:val="clear" w:color="auto" w:fill="auto"/>
            <w:hideMark/>
          </w:tcPr>
          <w:p w14:paraId="62649D67" w14:textId="77777777" w:rsidR="00246233" w:rsidRPr="00DC46B0" w:rsidRDefault="00246233" w:rsidP="00E00201">
            <w:r w:rsidRPr="00DC46B0">
              <w:rPr>
                <w:bCs/>
              </w:rPr>
              <w:t xml:space="preserve">Риск, связанный с применяемым препаратом (% кардиальных осложнений препаратов) </w:t>
            </w:r>
          </w:p>
        </w:tc>
        <w:tc>
          <w:tcPr>
            <w:tcW w:w="4694" w:type="dxa"/>
            <w:shd w:val="clear" w:color="auto" w:fill="auto"/>
            <w:hideMark/>
          </w:tcPr>
          <w:p w14:paraId="48F7673D" w14:textId="77777777" w:rsidR="00246233" w:rsidRPr="00DC46B0" w:rsidRDefault="00246233" w:rsidP="00E00201">
            <w:pPr>
              <w:rPr>
                <w:bCs/>
              </w:rPr>
            </w:pPr>
            <w:r w:rsidRPr="00DC46B0">
              <w:rPr>
                <w:bCs/>
              </w:rPr>
              <w:t xml:space="preserve">Риск, связанный с пациентом </w:t>
            </w:r>
          </w:p>
          <w:p w14:paraId="56405B70" w14:textId="77777777" w:rsidR="00246233" w:rsidRPr="00DC46B0" w:rsidRDefault="00246233" w:rsidP="00E00201">
            <w:r w:rsidRPr="00DC46B0">
              <w:rPr>
                <w:bCs/>
              </w:rPr>
              <w:t>(каждый из факторов – 1 балл)</w:t>
            </w:r>
          </w:p>
        </w:tc>
      </w:tr>
      <w:tr w:rsidR="00246233" w:rsidRPr="00DC46B0" w14:paraId="3F8B4C0C" w14:textId="77777777" w:rsidTr="00E00201">
        <w:trPr>
          <w:trHeight w:val="1095"/>
        </w:trPr>
        <w:tc>
          <w:tcPr>
            <w:tcW w:w="2147" w:type="dxa"/>
            <w:shd w:val="clear" w:color="auto" w:fill="auto"/>
            <w:hideMark/>
          </w:tcPr>
          <w:p w14:paraId="7B231FA9" w14:textId="77777777" w:rsidR="00246233" w:rsidRPr="00DC46B0" w:rsidRDefault="00246233" w:rsidP="00E00201">
            <w:r w:rsidRPr="00DC46B0">
              <w:rPr>
                <w:bCs/>
              </w:rPr>
              <w:t xml:space="preserve">Высокий риск – </w:t>
            </w:r>
            <w:r w:rsidRPr="00DC46B0">
              <w:t xml:space="preserve"> </w:t>
            </w:r>
            <w:r w:rsidRPr="00DC46B0">
              <w:rPr>
                <w:bCs/>
              </w:rPr>
              <w:t xml:space="preserve">4 балла </w:t>
            </w:r>
          </w:p>
        </w:tc>
        <w:tc>
          <w:tcPr>
            <w:tcW w:w="2906" w:type="dxa"/>
            <w:shd w:val="clear" w:color="auto" w:fill="auto"/>
            <w:hideMark/>
          </w:tcPr>
          <w:p w14:paraId="0D8293E7" w14:textId="77777777" w:rsidR="00246233" w:rsidRPr="00DC46B0" w:rsidRDefault="00246233" w:rsidP="00E00201">
            <w:pPr>
              <w:rPr>
                <w:bCs/>
              </w:rPr>
            </w:pPr>
            <w:r w:rsidRPr="00DC46B0">
              <w:rPr>
                <w:bCs/>
              </w:rPr>
              <w:t>Антрациклины (3 – 48%, в зависимости от суммарной дозы)</w:t>
            </w:r>
          </w:p>
          <w:p w14:paraId="6570C1FC" w14:textId="77777777" w:rsidR="00246233" w:rsidRPr="00DC46B0" w:rsidRDefault="00246233" w:rsidP="00E00201">
            <w:pPr>
              <w:rPr>
                <w:bCs/>
              </w:rPr>
            </w:pPr>
            <w:r w:rsidRPr="00DC46B0">
              <w:rPr>
                <w:bCs/>
              </w:rPr>
              <w:t>Циклофосфан (7 – 28%) Ифосфамид (до 17% в зависимости от дозы) Клофарабин (27%)</w:t>
            </w:r>
          </w:p>
          <w:p w14:paraId="31CEBBD0" w14:textId="77777777" w:rsidR="00246233" w:rsidRPr="00DC46B0" w:rsidRDefault="00246233" w:rsidP="00E00201">
            <w:r w:rsidRPr="00DC46B0">
              <w:rPr>
                <w:bCs/>
              </w:rPr>
              <w:t>Карфилзомиб (11 – 25%)</w:t>
            </w:r>
          </w:p>
        </w:tc>
        <w:tc>
          <w:tcPr>
            <w:tcW w:w="4694" w:type="dxa"/>
            <w:vMerge w:val="restart"/>
            <w:shd w:val="clear" w:color="auto" w:fill="auto"/>
            <w:hideMark/>
          </w:tcPr>
          <w:p w14:paraId="6307D72D" w14:textId="77777777" w:rsidR="00246233" w:rsidRPr="00DC46B0" w:rsidRDefault="00246233" w:rsidP="00FF3801">
            <w:pPr>
              <w:numPr>
                <w:ilvl w:val="0"/>
                <w:numId w:val="73"/>
              </w:numPr>
              <w:tabs>
                <w:tab w:val="clear" w:pos="720"/>
              </w:tabs>
              <w:ind w:left="0" w:firstLine="0"/>
            </w:pPr>
            <w:r w:rsidRPr="00DC46B0">
              <w:rPr>
                <w:bCs/>
              </w:rPr>
              <w:t>Заболевание сердца или ХСН</w:t>
            </w:r>
          </w:p>
          <w:p w14:paraId="3ED6D787" w14:textId="77777777" w:rsidR="00246233" w:rsidRPr="00DC46B0" w:rsidRDefault="00246233" w:rsidP="00FF3801">
            <w:pPr>
              <w:numPr>
                <w:ilvl w:val="0"/>
                <w:numId w:val="73"/>
              </w:numPr>
              <w:tabs>
                <w:tab w:val="clear" w:pos="720"/>
              </w:tabs>
              <w:ind w:left="0" w:firstLine="0"/>
            </w:pPr>
            <w:r w:rsidRPr="00DC46B0">
              <w:rPr>
                <w:bCs/>
              </w:rPr>
              <w:t>ИБС или ее эквивалент (БПА)</w:t>
            </w:r>
          </w:p>
          <w:p w14:paraId="53172B63" w14:textId="77777777" w:rsidR="00246233" w:rsidRPr="00DC46B0" w:rsidRDefault="00246233" w:rsidP="00FF3801">
            <w:pPr>
              <w:numPr>
                <w:ilvl w:val="0"/>
                <w:numId w:val="73"/>
              </w:numPr>
              <w:tabs>
                <w:tab w:val="clear" w:pos="720"/>
              </w:tabs>
              <w:ind w:left="0" w:firstLine="0"/>
            </w:pPr>
            <w:r w:rsidRPr="00DC46B0">
              <w:rPr>
                <w:bCs/>
              </w:rPr>
              <w:t>АГ</w:t>
            </w:r>
          </w:p>
          <w:p w14:paraId="3AE84A89" w14:textId="77777777" w:rsidR="00246233" w:rsidRPr="00DC46B0" w:rsidRDefault="00246233" w:rsidP="00FF3801">
            <w:pPr>
              <w:numPr>
                <w:ilvl w:val="0"/>
                <w:numId w:val="73"/>
              </w:numPr>
              <w:tabs>
                <w:tab w:val="clear" w:pos="720"/>
              </w:tabs>
              <w:ind w:left="0" w:firstLine="0"/>
            </w:pPr>
            <w:r w:rsidRPr="00DC46B0">
              <w:rPr>
                <w:bCs/>
              </w:rPr>
              <w:t>Сахарный диабет</w:t>
            </w:r>
          </w:p>
          <w:p w14:paraId="7C802DE0" w14:textId="77777777" w:rsidR="00246233" w:rsidRPr="00DC46B0" w:rsidRDefault="00246233" w:rsidP="00FF3801">
            <w:pPr>
              <w:numPr>
                <w:ilvl w:val="0"/>
                <w:numId w:val="73"/>
              </w:numPr>
              <w:tabs>
                <w:tab w:val="clear" w:pos="720"/>
              </w:tabs>
              <w:ind w:left="0" w:firstLine="0"/>
            </w:pPr>
            <w:r w:rsidRPr="00DC46B0">
              <w:rPr>
                <w:bCs/>
              </w:rPr>
              <w:t>Предшествующее лечение антрациклинами</w:t>
            </w:r>
          </w:p>
          <w:p w14:paraId="5C6CEED9" w14:textId="77777777" w:rsidR="00246233" w:rsidRPr="00DC46B0" w:rsidRDefault="00246233" w:rsidP="00FF3801">
            <w:pPr>
              <w:numPr>
                <w:ilvl w:val="0"/>
                <w:numId w:val="73"/>
              </w:numPr>
              <w:tabs>
                <w:tab w:val="clear" w:pos="720"/>
              </w:tabs>
              <w:ind w:left="0" w:firstLine="0"/>
            </w:pPr>
            <w:r w:rsidRPr="00DC46B0">
              <w:rPr>
                <w:bCs/>
              </w:rPr>
              <w:t xml:space="preserve">Предшествующая или совместная лучевая терапия </w:t>
            </w:r>
          </w:p>
          <w:p w14:paraId="5A13DA11" w14:textId="77777777" w:rsidR="00246233" w:rsidRPr="00DC46B0" w:rsidRDefault="00246233" w:rsidP="00FF3801">
            <w:pPr>
              <w:numPr>
                <w:ilvl w:val="0"/>
                <w:numId w:val="73"/>
              </w:numPr>
              <w:tabs>
                <w:tab w:val="clear" w:pos="720"/>
              </w:tabs>
              <w:ind w:left="0" w:firstLine="0"/>
            </w:pPr>
            <w:r w:rsidRPr="00DC46B0">
              <w:rPr>
                <w:bCs/>
              </w:rPr>
              <w:t xml:space="preserve">Возраст </w:t>
            </w:r>
            <w:r w:rsidRPr="00DC46B0">
              <w:rPr>
                <w:bCs/>
                <w:lang w:val="en-US"/>
              </w:rPr>
              <w:t xml:space="preserve">&lt; </w:t>
            </w:r>
            <w:r w:rsidRPr="00DC46B0">
              <w:rPr>
                <w:bCs/>
              </w:rPr>
              <w:t xml:space="preserve">15 или </w:t>
            </w:r>
            <w:r w:rsidRPr="00DC46B0">
              <w:rPr>
                <w:bCs/>
                <w:lang w:val="en-US"/>
              </w:rPr>
              <w:t>&gt;</w:t>
            </w:r>
            <w:r w:rsidRPr="00DC46B0">
              <w:rPr>
                <w:bCs/>
              </w:rPr>
              <w:t xml:space="preserve"> 65 лет</w:t>
            </w:r>
          </w:p>
          <w:p w14:paraId="46A192D8" w14:textId="77777777" w:rsidR="00246233" w:rsidRPr="00DC46B0" w:rsidRDefault="00246233" w:rsidP="00FF3801">
            <w:pPr>
              <w:numPr>
                <w:ilvl w:val="0"/>
                <w:numId w:val="73"/>
              </w:numPr>
              <w:tabs>
                <w:tab w:val="clear" w:pos="720"/>
              </w:tabs>
              <w:ind w:left="0" w:firstLine="0"/>
            </w:pPr>
            <w:r w:rsidRPr="00DC46B0">
              <w:rPr>
                <w:bCs/>
              </w:rPr>
              <w:t xml:space="preserve">Женский пол </w:t>
            </w:r>
          </w:p>
        </w:tc>
      </w:tr>
      <w:tr w:rsidR="00246233" w:rsidRPr="00DC46B0" w14:paraId="6DE1460A" w14:textId="77777777" w:rsidTr="00E00201">
        <w:trPr>
          <w:trHeight w:val="762"/>
        </w:trPr>
        <w:tc>
          <w:tcPr>
            <w:tcW w:w="2147" w:type="dxa"/>
            <w:shd w:val="clear" w:color="auto" w:fill="auto"/>
            <w:hideMark/>
          </w:tcPr>
          <w:p w14:paraId="5DF1518F" w14:textId="77777777" w:rsidR="00246233" w:rsidRPr="00DC46B0" w:rsidRDefault="00246233" w:rsidP="00E00201">
            <w:r w:rsidRPr="00DC46B0">
              <w:rPr>
                <w:bCs/>
              </w:rPr>
              <w:t xml:space="preserve">Промежуточный риск – 2 балла </w:t>
            </w:r>
          </w:p>
        </w:tc>
        <w:tc>
          <w:tcPr>
            <w:tcW w:w="2906" w:type="dxa"/>
            <w:shd w:val="clear" w:color="auto" w:fill="auto"/>
            <w:hideMark/>
          </w:tcPr>
          <w:p w14:paraId="0DD2B5B1" w14:textId="77777777" w:rsidR="00246233" w:rsidRPr="00DC46B0" w:rsidRDefault="00246233" w:rsidP="00E00201">
            <w:pPr>
              <w:rPr>
                <w:lang w:val="en-US"/>
              </w:rPr>
            </w:pPr>
            <w:r w:rsidRPr="00DC46B0">
              <w:t>Бортезомиб (2 – 5%)</w:t>
            </w:r>
          </w:p>
          <w:p w14:paraId="6790F980" w14:textId="77777777" w:rsidR="00246233" w:rsidRPr="00DC46B0" w:rsidRDefault="00246233" w:rsidP="00E00201">
            <w:pPr>
              <w:rPr>
                <w:lang w:val="en-US"/>
              </w:rPr>
            </w:pPr>
            <w:r w:rsidRPr="00DC46B0">
              <w:rPr>
                <w:bCs/>
              </w:rPr>
              <w:t xml:space="preserve">Дазатиниб (2 – 4%), </w:t>
            </w:r>
          </w:p>
          <w:p w14:paraId="3FC0982A" w14:textId="77777777" w:rsidR="00246233" w:rsidRPr="00DC46B0" w:rsidRDefault="00246233" w:rsidP="00E00201">
            <w:pPr>
              <w:rPr>
                <w:lang w:val="en-US"/>
              </w:rPr>
            </w:pPr>
            <w:r w:rsidRPr="00DC46B0">
              <w:rPr>
                <w:bCs/>
              </w:rPr>
              <w:t>Сорафениб (4 - %)</w:t>
            </w:r>
          </w:p>
        </w:tc>
        <w:tc>
          <w:tcPr>
            <w:tcW w:w="4694" w:type="dxa"/>
            <w:vMerge/>
            <w:shd w:val="clear" w:color="auto" w:fill="auto"/>
            <w:hideMark/>
          </w:tcPr>
          <w:p w14:paraId="5A9A55FA" w14:textId="77777777" w:rsidR="00246233" w:rsidRPr="00DC46B0" w:rsidRDefault="00246233" w:rsidP="00E00201"/>
        </w:tc>
      </w:tr>
      <w:tr w:rsidR="00246233" w:rsidRPr="00DC46B0" w14:paraId="393D60B1" w14:textId="77777777" w:rsidTr="00E00201">
        <w:trPr>
          <w:trHeight w:val="570"/>
        </w:trPr>
        <w:tc>
          <w:tcPr>
            <w:tcW w:w="2147" w:type="dxa"/>
            <w:shd w:val="clear" w:color="auto" w:fill="auto"/>
            <w:hideMark/>
          </w:tcPr>
          <w:p w14:paraId="7648CEE3" w14:textId="77777777" w:rsidR="00246233" w:rsidRPr="00DC46B0" w:rsidRDefault="00246233" w:rsidP="00E00201">
            <w:r w:rsidRPr="00DC46B0">
              <w:rPr>
                <w:bCs/>
              </w:rPr>
              <w:t xml:space="preserve">Низкий риск – 1 балл </w:t>
            </w:r>
          </w:p>
        </w:tc>
        <w:tc>
          <w:tcPr>
            <w:tcW w:w="2906" w:type="dxa"/>
            <w:shd w:val="clear" w:color="auto" w:fill="auto"/>
            <w:hideMark/>
          </w:tcPr>
          <w:p w14:paraId="6235D1F9" w14:textId="77777777" w:rsidR="00246233" w:rsidRPr="00DC46B0" w:rsidRDefault="00246233" w:rsidP="00E00201">
            <w:r w:rsidRPr="00DC46B0">
              <w:rPr>
                <w:bCs/>
              </w:rPr>
              <w:t>Иматиниб (0,2 – 2,7%),</w:t>
            </w:r>
            <w:r w:rsidRPr="00DC46B0">
              <w:rPr>
                <w:bCs/>
                <w:lang w:val="en-US"/>
              </w:rPr>
              <w:t xml:space="preserve"> </w:t>
            </w:r>
            <w:r w:rsidRPr="00DC46B0">
              <w:rPr>
                <w:bCs/>
              </w:rPr>
              <w:t>Нилотиниб (1%).</w:t>
            </w:r>
          </w:p>
        </w:tc>
        <w:tc>
          <w:tcPr>
            <w:tcW w:w="4694" w:type="dxa"/>
            <w:vMerge/>
            <w:shd w:val="clear" w:color="auto" w:fill="auto"/>
            <w:hideMark/>
          </w:tcPr>
          <w:p w14:paraId="45C532DF" w14:textId="77777777" w:rsidR="00246233" w:rsidRPr="00DC46B0" w:rsidRDefault="00246233" w:rsidP="00E00201"/>
        </w:tc>
      </w:tr>
      <w:tr w:rsidR="00246233" w:rsidRPr="00DC46B0" w14:paraId="5C451AC6" w14:textId="77777777" w:rsidTr="00E00201">
        <w:trPr>
          <w:trHeight w:val="570"/>
        </w:trPr>
        <w:tc>
          <w:tcPr>
            <w:tcW w:w="2147" w:type="dxa"/>
            <w:shd w:val="clear" w:color="auto" w:fill="auto"/>
            <w:hideMark/>
          </w:tcPr>
          <w:p w14:paraId="02B32B50" w14:textId="77777777" w:rsidR="00246233" w:rsidRPr="00DC46B0" w:rsidRDefault="00246233" w:rsidP="00E00201">
            <w:r w:rsidRPr="00DC46B0">
              <w:rPr>
                <w:bCs/>
              </w:rPr>
              <w:t xml:space="preserve">Отсутствие риска (очень низкий риск)  – 0 баллов </w:t>
            </w:r>
          </w:p>
        </w:tc>
        <w:tc>
          <w:tcPr>
            <w:tcW w:w="2906" w:type="dxa"/>
            <w:shd w:val="clear" w:color="auto" w:fill="auto"/>
            <w:hideMark/>
          </w:tcPr>
          <w:p w14:paraId="2E915AB4" w14:textId="77777777" w:rsidR="00246233" w:rsidRPr="00DC46B0" w:rsidRDefault="00246233" w:rsidP="00E00201">
            <w:pPr>
              <w:rPr>
                <w:bCs/>
              </w:rPr>
            </w:pPr>
            <w:r w:rsidRPr="00DC46B0">
              <w:rPr>
                <w:bCs/>
              </w:rPr>
              <w:t xml:space="preserve">Этопозид, </w:t>
            </w:r>
          </w:p>
          <w:p w14:paraId="19517F8A" w14:textId="77777777" w:rsidR="00246233" w:rsidRPr="00DC46B0" w:rsidRDefault="00246233" w:rsidP="00E00201">
            <w:r w:rsidRPr="00DC46B0">
              <w:rPr>
                <w:bCs/>
              </w:rPr>
              <w:t>Ритуксимаб,</w:t>
            </w:r>
            <w:r w:rsidRPr="00DC46B0">
              <w:t xml:space="preserve"> </w:t>
            </w:r>
          </w:p>
          <w:p w14:paraId="66969AEF" w14:textId="77777777" w:rsidR="00246233" w:rsidRPr="00DC46B0" w:rsidRDefault="00246233" w:rsidP="00E00201"/>
        </w:tc>
        <w:tc>
          <w:tcPr>
            <w:tcW w:w="4694" w:type="dxa"/>
            <w:vMerge/>
            <w:shd w:val="clear" w:color="auto" w:fill="auto"/>
            <w:hideMark/>
          </w:tcPr>
          <w:p w14:paraId="3AC2BFCE" w14:textId="77777777" w:rsidR="00246233" w:rsidRPr="00DC46B0" w:rsidRDefault="00246233" w:rsidP="00E00201"/>
        </w:tc>
      </w:tr>
      <w:tr w:rsidR="00246233" w:rsidRPr="00DC46B0" w14:paraId="294C0A05" w14:textId="77777777" w:rsidTr="00E00201">
        <w:trPr>
          <w:trHeight w:val="570"/>
        </w:trPr>
        <w:tc>
          <w:tcPr>
            <w:tcW w:w="9747" w:type="dxa"/>
            <w:gridSpan w:val="3"/>
            <w:shd w:val="clear" w:color="auto" w:fill="auto"/>
            <w:hideMark/>
          </w:tcPr>
          <w:p w14:paraId="62210F12" w14:textId="77777777" w:rsidR="00246233" w:rsidRPr="00DC46B0" w:rsidRDefault="00246233" w:rsidP="00E00201">
            <w:r w:rsidRPr="00DC46B0">
              <w:rPr>
                <w:bCs/>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65292B8B" w14:textId="77777777" w:rsidR="00246233" w:rsidRPr="00DC46B0" w:rsidRDefault="00246233" w:rsidP="00246233">
      <w:r w:rsidRPr="00DC46B0">
        <w:t xml:space="preserve">   </w:t>
      </w:r>
    </w:p>
    <w:p w14:paraId="77786981" w14:textId="3D499B26" w:rsidR="00246233" w:rsidRPr="00DC46B0" w:rsidRDefault="00246233" w:rsidP="00246233">
      <w:pPr>
        <w:ind w:firstLine="709"/>
      </w:pPr>
      <w:r w:rsidRPr="00DC46B0">
        <w:t>Немодифицируемые факторы риска ИБС:</w:t>
      </w:r>
      <w:r w:rsidRPr="004F07FC">
        <w:t xml:space="preserve"> </w:t>
      </w:r>
      <w:r w:rsidRPr="00DC46B0">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w:t>
      </w:r>
    </w:p>
    <w:p w14:paraId="61747D49" w14:textId="4E7869B2" w:rsidR="00246233" w:rsidRPr="00DC46B0" w:rsidRDefault="00246233" w:rsidP="00246233">
      <w:pPr>
        <w:ind w:firstLine="709"/>
      </w:pPr>
      <w:r w:rsidRPr="00DC46B0">
        <w:t>Модифицируемые факторы риска ИБС:</w:t>
      </w:r>
      <w:r w:rsidRPr="004F07FC">
        <w:t xml:space="preserve"> </w:t>
      </w:r>
      <w:r w:rsidRPr="00DC46B0">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t xml:space="preserve"> </w:t>
      </w:r>
      <w:r>
        <w:fldChar w:fldCharType="begin" w:fldLock="1"/>
      </w:r>
      <w:r w:rsidR="0096626B">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fldChar w:fldCharType="separate"/>
      </w:r>
      <w:r w:rsidR="00CD181F">
        <w:rPr>
          <w:noProof/>
        </w:rPr>
        <w:t>[115</w:t>
      </w:r>
      <w:r w:rsidR="00F97865" w:rsidRPr="00F97865">
        <w:rPr>
          <w:noProof/>
        </w:rPr>
        <w:t>]</w:t>
      </w:r>
      <w:r>
        <w:fldChar w:fldCharType="end"/>
      </w:r>
      <w:r w:rsidRPr="00DC46B0">
        <w:t xml:space="preserve">. </w:t>
      </w:r>
    </w:p>
    <w:p w14:paraId="4CF74A70" w14:textId="77777777" w:rsidR="00246233" w:rsidRPr="00DC46B0" w:rsidRDefault="00246233" w:rsidP="00246233">
      <w:r w:rsidRPr="00DC46B0">
        <w:lastRenderedPageBreak/>
        <w:t xml:space="preserve"> </w:t>
      </w:r>
      <w:r w:rsidRPr="00DC46B0">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45EF7A43" w14:textId="77777777" w:rsidR="00246233" w:rsidRPr="00DC46B0" w:rsidRDefault="00246233" w:rsidP="00246233">
      <w:pPr>
        <w:ind w:firstLine="709"/>
      </w:pPr>
      <w:r w:rsidRPr="00DC46B0">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lang w:val="en-US"/>
        </w:rPr>
        <w:t>II</w:t>
      </w:r>
      <w:r w:rsidRPr="00DC46B0">
        <w:t xml:space="preserve"> (АРА), карведилолом и статинами в низких дозах (таб. 3).  </w:t>
      </w:r>
    </w:p>
    <w:p w14:paraId="0F323270" w14:textId="77777777" w:rsidR="00246233" w:rsidRDefault="00246233" w:rsidP="00246233">
      <w:pPr>
        <w:rPr>
          <w:b/>
        </w:rPr>
      </w:pPr>
    </w:p>
    <w:p w14:paraId="13C59ADA" w14:textId="31FEA80D" w:rsidR="00246233" w:rsidRPr="004F07FC" w:rsidRDefault="00246233" w:rsidP="00246233">
      <w:r w:rsidRPr="004F07FC">
        <w:t xml:space="preserve">Таблица 3. Профилактика кардиотоксичности в соответствии с риском поражения миокарда </w:t>
      </w:r>
      <w:r>
        <w:rPr>
          <w:lang w:val="en-US"/>
        </w:rPr>
        <w:fldChar w:fldCharType="begin" w:fldLock="1"/>
      </w:r>
      <w:r w:rsidR="0096626B">
        <w:rPr>
          <w:lang w:val="en-US"/>
        </w:rPr>
        <w:instrText>ADDIN</w:instrText>
      </w:r>
      <w:r w:rsidR="0096626B" w:rsidRPr="00F155BE">
        <w:instrText xml:space="preserve"> </w:instrText>
      </w:r>
      <w:r w:rsidR="0096626B">
        <w:rPr>
          <w:lang w:val="en-US"/>
        </w:rPr>
        <w:instrText>CSL</w:instrText>
      </w:r>
      <w:r w:rsidR="0096626B" w:rsidRPr="00F155BE">
        <w:instrText>_</w:instrText>
      </w:r>
      <w:r w:rsidR="0096626B">
        <w:rPr>
          <w:lang w:val="en-US"/>
        </w:rPr>
        <w:instrText>CITATION</w:instrText>
      </w:r>
      <w:r w:rsidR="0096626B" w:rsidRPr="00F155BE">
        <w:instrText xml:space="preserve"> {"</w:instrText>
      </w:r>
      <w:r w:rsidR="0096626B">
        <w:rPr>
          <w:lang w:val="en-US"/>
        </w:rPr>
        <w:instrText>citationItems</w:instrText>
      </w:r>
      <w:r w:rsidR="0096626B" w:rsidRPr="00F155BE">
        <w:instrText>":[{"</w:instrText>
      </w:r>
      <w:r w:rsidR="0096626B">
        <w:rPr>
          <w:lang w:val="en-US"/>
        </w:rPr>
        <w:instrText>id</w:instrText>
      </w:r>
      <w:r w:rsidR="0096626B" w:rsidRPr="00F155BE">
        <w:instrText>":"</w:instrText>
      </w:r>
      <w:r w:rsidR="0096626B">
        <w:rPr>
          <w:lang w:val="en-US"/>
        </w:rPr>
        <w:instrText>ITEM</w:instrText>
      </w:r>
      <w:r w:rsidR="0096626B" w:rsidRPr="00F155BE">
        <w:instrText>-1","</w:instrText>
      </w:r>
      <w:r w:rsidR="0096626B">
        <w:rPr>
          <w:lang w:val="en-US"/>
        </w:rPr>
        <w:instrText>itemData</w:instrText>
      </w:r>
      <w:r w:rsidR="0096626B" w:rsidRPr="00F155BE">
        <w:instrText>":{"</w:instrText>
      </w:r>
      <w:r w:rsidR="0096626B">
        <w:rPr>
          <w:lang w:val="en-US"/>
        </w:rPr>
        <w:instrText>DOI</w:instrText>
      </w:r>
      <w:r w:rsidR="0096626B" w:rsidRPr="00F155BE">
        <w:instrText>":"10.1530/</w:instrText>
      </w:r>
      <w:r w:rsidR="0096626B">
        <w:rPr>
          <w:lang w:val="en-US"/>
        </w:rPr>
        <w:instrText>ERP</w:instrText>
      </w:r>
      <w:r w:rsidR="0096626B" w:rsidRPr="00F155BE">
        <w:instrText>-17-0013","</w:instrText>
      </w:r>
      <w:r w:rsidR="0096626B">
        <w:rPr>
          <w:lang w:val="en-US"/>
        </w:rPr>
        <w:instrText>ISSN</w:instrText>
      </w:r>
      <w:r w:rsidR="0096626B" w:rsidRPr="00F155BE">
        <w:instrText>":"20550464","</w:instrText>
      </w:r>
      <w:r w:rsidR="0096626B">
        <w:rPr>
          <w:lang w:val="en-US"/>
        </w:rPr>
        <w:instrText>abstract</w:instrText>
      </w:r>
      <w:r w:rsidR="0096626B" w:rsidRPr="00F155BE">
        <w:instrText>":"</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is</w:instrText>
      </w:r>
      <w:r w:rsidR="0096626B" w:rsidRPr="00F155BE">
        <w:instrText xml:space="preserve"> </w:instrText>
      </w:r>
      <w:r w:rsidR="0096626B">
        <w:rPr>
          <w:lang w:val="en-US"/>
        </w:rPr>
        <w:instrText>a</w:instrText>
      </w:r>
      <w:r w:rsidR="0096626B" w:rsidRPr="00F155BE">
        <w:instrText xml:space="preserve"> </w:instrText>
      </w:r>
      <w:r w:rsidR="0096626B">
        <w:rPr>
          <w:lang w:val="en-US"/>
        </w:rPr>
        <w:instrText>rapidly</w:instrText>
      </w:r>
      <w:r w:rsidR="0096626B" w:rsidRPr="00F155BE">
        <w:instrText xml:space="preserve"> </w:instrText>
      </w:r>
      <w:r w:rsidR="0096626B">
        <w:rPr>
          <w:lang w:val="en-US"/>
        </w:rPr>
        <w:instrText>growing</w:instrText>
      </w:r>
      <w:r w:rsidR="0096626B" w:rsidRPr="00F155BE">
        <w:instrText xml:space="preserve"> </w:instrText>
      </w:r>
      <w:r w:rsidR="0096626B">
        <w:rPr>
          <w:lang w:val="en-US"/>
        </w:rPr>
        <w:instrText>feld</w:instrText>
      </w:r>
      <w:r w:rsidR="0096626B" w:rsidRPr="00F155BE">
        <w:instrText xml:space="preserve"> </w:instrText>
      </w:r>
      <w:r w:rsidR="0096626B">
        <w:rPr>
          <w:lang w:val="en-US"/>
        </w:rPr>
        <w:instrText>aimed</w:instrText>
      </w:r>
      <w:r w:rsidR="0096626B" w:rsidRPr="00F155BE">
        <w:instrText xml:space="preserve"> </w:instrText>
      </w:r>
      <w:r w:rsidR="0096626B">
        <w:rPr>
          <w:lang w:val="en-US"/>
        </w:rPr>
        <w:instrText>at</w:instrText>
      </w:r>
      <w:r w:rsidR="0096626B" w:rsidRPr="00F155BE">
        <w:instrText xml:space="preserve"> </w:instrText>
      </w:r>
      <w:r w:rsidR="0096626B">
        <w:rPr>
          <w:lang w:val="en-US"/>
        </w:rPr>
        <w:instrText>minimizing</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effect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vascular</w:instrText>
      </w:r>
      <w:r w:rsidR="0096626B" w:rsidRPr="00F155BE">
        <w:instrText xml:space="preserve"> </w:instrText>
      </w:r>
      <w:r w:rsidR="0096626B">
        <w:rPr>
          <w:lang w:val="en-US"/>
        </w:rPr>
        <w:instrText>morbidity</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mortality</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cancer</w:instrText>
      </w:r>
      <w:r w:rsidR="0096626B" w:rsidRPr="00F155BE">
        <w:instrText xml:space="preserve"> </w:instrText>
      </w:r>
      <w:r w:rsidR="0096626B">
        <w:rPr>
          <w:lang w:val="en-US"/>
        </w:rPr>
        <w:instrText>survivors</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meet</w:instrText>
      </w:r>
      <w:r w:rsidR="0096626B" w:rsidRPr="00F155BE">
        <w:instrText xml:space="preserve"> </w:instrText>
      </w:r>
      <w:r w:rsidR="0096626B">
        <w:rPr>
          <w:lang w:val="en-US"/>
        </w:rPr>
        <w:instrText>this</w:instrText>
      </w:r>
      <w:r w:rsidR="0096626B" w:rsidRPr="00F155BE">
        <w:instrText xml:space="preserve"> </w:instrText>
      </w:r>
      <w:r w:rsidR="0096626B">
        <w:rPr>
          <w:lang w:val="en-US"/>
        </w:rPr>
        <w:instrText>aim</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are</w:instrText>
      </w:r>
      <w:r w:rsidR="0096626B" w:rsidRPr="00F155BE">
        <w:instrText xml:space="preserve"> </w:instrText>
      </w:r>
      <w:r w:rsidR="0096626B">
        <w:rPr>
          <w:lang w:val="en-US"/>
        </w:rPr>
        <w:instrText>assessed</w:instrText>
      </w:r>
      <w:r w:rsidR="0096626B" w:rsidRPr="00F155BE">
        <w:instrText xml:space="preserve"> </w:instrText>
      </w:r>
      <w:r w:rsidR="0096626B">
        <w:rPr>
          <w:lang w:val="en-US"/>
        </w:rPr>
        <w:instrText>at</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define</w:instrText>
      </w:r>
      <w:r w:rsidR="0096626B" w:rsidRPr="00F155BE">
        <w:instrText xml:space="preserve"> </w:instrText>
      </w:r>
      <w:r w:rsidR="0096626B">
        <w:rPr>
          <w:lang w:val="en-US"/>
        </w:rPr>
        <w:instrText>their</w:instrText>
      </w:r>
      <w:r w:rsidR="0096626B" w:rsidRPr="00F155BE">
        <w:instrText xml:space="preserve"> </w:instrText>
      </w:r>
      <w:r w:rsidR="0096626B">
        <w:rPr>
          <w:lang w:val="en-US"/>
        </w:rPr>
        <w:instrText>risk</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toxicity</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then</w:instrText>
      </w:r>
      <w:r w:rsidR="0096626B" w:rsidRPr="00F155BE">
        <w:instrText xml:space="preserve"> </w:instrText>
      </w:r>
      <w:r w:rsidR="0096626B">
        <w:rPr>
          <w:lang w:val="en-US"/>
        </w:rPr>
        <w:instrText>followed</w:instrText>
      </w:r>
      <w:r w:rsidR="0096626B" w:rsidRPr="00F155BE">
        <w:instrText xml:space="preserve"> </w:instrText>
      </w:r>
      <w:r w:rsidR="0096626B">
        <w:rPr>
          <w:lang w:val="en-US"/>
        </w:rPr>
        <w:instrText>closely</w:instrText>
      </w:r>
      <w:r w:rsidR="0096626B" w:rsidRPr="00F155BE">
        <w:instrText xml:space="preserve"> </w:instrText>
      </w:r>
      <w:r w:rsidR="0096626B">
        <w:rPr>
          <w:lang w:val="en-US"/>
        </w:rPr>
        <w:instrText>during</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after</w:instrText>
      </w:r>
      <w:r w:rsidR="0096626B" w:rsidRPr="00F155BE">
        <w:instrText xml:space="preserve"> </w:instrText>
      </w:r>
      <w:r w:rsidR="0096626B">
        <w:rPr>
          <w:lang w:val="en-US"/>
        </w:rPr>
        <w:instrText>chemotherapy</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assess</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early</w:instrText>
      </w:r>
      <w:r w:rsidR="0096626B" w:rsidRPr="00F155BE">
        <w:instrText xml:space="preserve"> </w:instrText>
      </w:r>
      <w:r w:rsidR="0096626B">
        <w:rPr>
          <w:lang w:val="en-US"/>
        </w:rPr>
        <w:instrText>signs</w:instrText>
      </w:r>
      <w:r w:rsidR="0096626B" w:rsidRPr="00F155BE">
        <w:instrText xml:space="preserve"> </w:instrText>
      </w:r>
      <w:r w:rsidR="0096626B">
        <w:rPr>
          <w:lang w:val="en-US"/>
        </w:rPr>
        <w:instrText>or</w:instrText>
      </w:r>
      <w:r w:rsidR="0096626B" w:rsidRPr="00F155BE">
        <w:instrText xml:space="preserve"> </w:instrText>
      </w:r>
      <w:r w:rsidR="0096626B">
        <w:rPr>
          <w:lang w:val="en-US"/>
        </w:rPr>
        <w:instrText>symptom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vascular</w:instrText>
      </w:r>
      <w:r w:rsidR="0096626B" w:rsidRPr="00F155BE">
        <w:instrText xml:space="preserve"> </w:instrText>
      </w:r>
      <w:r w:rsidR="0096626B">
        <w:rPr>
          <w:lang w:val="en-US"/>
        </w:rPr>
        <w:instrText>disease</w:instrText>
      </w:r>
      <w:r w:rsidR="0096626B" w:rsidRPr="00F155BE">
        <w:instrText xml:space="preserve">. </w:instrText>
      </w:r>
      <w:r w:rsidR="0096626B">
        <w:rPr>
          <w:lang w:val="en-US"/>
        </w:rPr>
        <w:instrText>Cardiac</w:instrText>
      </w:r>
      <w:r w:rsidR="0096626B" w:rsidRPr="00F155BE">
        <w:instrText xml:space="preserve"> </w:instrText>
      </w:r>
      <w:r w:rsidR="0096626B">
        <w:rPr>
          <w:lang w:val="en-US"/>
        </w:rPr>
        <w:instrText>imaging</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particular</w:instrText>
      </w:r>
      <w:r w:rsidR="0096626B" w:rsidRPr="00F155BE">
        <w:instrText xml:space="preserve">, </w:instrText>
      </w:r>
      <w:r w:rsidR="0096626B">
        <w:rPr>
          <w:lang w:val="en-US"/>
        </w:rPr>
        <w:instrText>transthoracic</w:instrText>
      </w:r>
      <w:r w:rsidR="0096626B" w:rsidRPr="00F155BE">
        <w:instrText xml:space="preserve"> </w:instrText>
      </w:r>
      <w:r w:rsidR="0096626B">
        <w:rPr>
          <w:lang w:val="en-US"/>
        </w:rPr>
        <w:instrText>echocardiography</w:instrText>
      </w:r>
      <w:r w:rsidR="0096626B" w:rsidRPr="00F155BE">
        <w:instrText xml:space="preserve">, </w:instrText>
      </w:r>
      <w:r w:rsidR="0096626B">
        <w:rPr>
          <w:lang w:val="en-US"/>
        </w:rPr>
        <w:instrText>plays</w:instrText>
      </w:r>
      <w:r w:rsidR="0096626B" w:rsidRPr="00F155BE">
        <w:instrText xml:space="preserve"> </w:instrText>
      </w:r>
      <w:r w:rsidR="0096626B">
        <w:rPr>
          <w:lang w:val="en-US"/>
        </w:rPr>
        <w:instrText>an</w:instrText>
      </w:r>
      <w:r w:rsidR="0096626B" w:rsidRPr="00F155BE">
        <w:instrText xml:space="preserve"> </w:instrText>
      </w:r>
      <w:r w:rsidR="0096626B">
        <w:rPr>
          <w:lang w:val="en-US"/>
        </w:rPr>
        <w:instrText>essential</w:instrText>
      </w:r>
      <w:r w:rsidR="0096626B" w:rsidRPr="00F155BE">
        <w:instrText xml:space="preserve"> </w:instrText>
      </w:r>
      <w:r w:rsidR="0096626B">
        <w:rPr>
          <w:lang w:val="en-US"/>
        </w:rPr>
        <w:instrText>role</w:instrText>
      </w:r>
      <w:r w:rsidR="0096626B" w:rsidRPr="00F155BE">
        <w:instrText xml:space="preserve"> </w:instrText>
      </w:r>
      <w:r w:rsidR="0096626B">
        <w:rPr>
          <w:lang w:val="en-US"/>
        </w:rPr>
        <w:instrText>in</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assessment</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serial</w:instrText>
      </w:r>
      <w:r w:rsidR="0096626B" w:rsidRPr="00F155BE">
        <w:instrText xml:space="preserve"> </w:instrText>
      </w:r>
      <w:r w:rsidR="0096626B">
        <w:rPr>
          <w:lang w:val="en-US"/>
        </w:rPr>
        <w:instrText>follow</w:instrText>
      </w:r>
      <w:r w:rsidR="0096626B" w:rsidRPr="00F155BE">
        <w:instrText>-</w:instrText>
      </w:r>
      <w:r w:rsidR="0096626B">
        <w:rPr>
          <w:lang w:val="en-US"/>
        </w:rPr>
        <w:instrText>up</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objective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this</w:instrText>
      </w:r>
      <w:r w:rsidR="0096626B" w:rsidRPr="00F155BE">
        <w:instrText xml:space="preserve"> </w:instrText>
      </w:r>
      <w:r w:rsidR="0096626B">
        <w:rPr>
          <w:lang w:val="en-US"/>
        </w:rPr>
        <w:instrText>paper</w:instrText>
      </w:r>
      <w:r w:rsidR="0096626B" w:rsidRPr="00F155BE">
        <w:instrText xml:space="preserve"> </w:instrText>
      </w:r>
      <w:r w:rsidR="0096626B">
        <w:rPr>
          <w:lang w:val="en-US"/>
        </w:rPr>
        <w:instrText>are</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review</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mechanisms</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toxicity</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several</w:instrText>
      </w:r>
      <w:r w:rsidR="0096626B" w:rsidRPr="00F155BE">
        <w:instrText xml:space="preserve"> </w:instrText>
      </w:r>
      <w:r w:rsidR="0096626B">
        <w:rPr>
          <w:lang w:val="en-US"/>
        </w:rPr>
        <w:instrText>common</w:instrText>
      </w:r>
      <w:r w:rsidR="0096626B" w:rsidRPr="00F155BE">
        <w:instrText xml:space="preserve"> </w:instrText>
      </w:r>
      <w:r w:rsidR="0096626B">
        <w:rPr>
          <w:lang w:val="en-US"/>
        </w:rPr>
        <w:instrText>chemotherapeutic</w:instrText>
      </w:r>
      <w:r w:rsidR="0096626B" w:rsidRPr="00F155BE">
        <w:instrText xml:space="preserve"> </w:instrText>
      </w:r>
      <w:r w:rsidR="0096626B">
        <w:rPr>
          <w:lang w:val="en-US"/>
        </w:rPr>
        <w:instrText>agents</w:instrText>
      </w:r>
      <w:r w:rsidR="0096626B" w:rsidRPr="00F155BE">
        <w:instrText xml:space="preserve"> </w:instrText>
      </w:r>
      <w:r w:rsidR="0096626B">
        <w:rPr>
          <w:lang w:val="en-US"/>
        </w:rPr>
        <w:instrText>associated</w:instrText>
      </w:r>
      <w:r w:rsidR="0096626B" w:rsidRPr="00F155BE">
        <w:instrText xml:space="preserve"> </w:instrText>
      </w:r>
      <w:r w:rsidR="0096626B">
        <w:rPr>
          <w:lang w:val="en-US"/>
        </w:rPr>
        <w:instrText>with</w:instrText>
      </w:r>
      <w:r w:rsidR="0096626B" w:rsidRPr="00F155BE">
        <w:instrText xml:space="preserve"> </w:instrText>
      </w:r>
      <w:r w:rsidR="0096626B">
        <w:rPr>
          <w:lang w:val="en-US"/>
        </w:rPr>
        <w:instrText>an</w:instrText>
      </w:r>
      <w:r w:rsidR="0096626B" w:rsidRPr="00F155BE">
        <w:instrText xml:space="preserve"> </w:instrText>
      </w:r>
      <w:r w:rsidR="0096626B">
        <w:rPr>
          <w:lang w:val="en-US"/>
        </w:rPr>
        <w:instrText>increased</w:instrText>
      </w:r>
      <w:r w:rsidR="0096626B" w:rsidRPr="00F155BE">
        <w:instrText xml:space="preserve"> </w:instrText>
      </w:r>
      <w:r w:rsidR="0096626B">
        <w:rPr>
          <w:lang w:val="en-US"/>
        </w:rPr>
        <w:instrText>risk</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left</w:instrText>
      </w:r>
      <w:r w:rsidR="0096626B" w:rsidRPr="00F155BE">
        <w:instrText xml:space="preserve"> </w:instrText>
      </w:r>
      <w:r w:rsidR="0096626B">
        <w:rPr>
          <w:lang w:val="en-US"/>
        </w:rPr>
        <w:instrText>ventricular</w:instrText>
      </w:r>
      <w:r w:rsidR="0096626B" w:rsidRPr="00F155BE">
        <w:instrText xml:space="preserve"> </w:instrText>
      </w:r>
      <w:r w:rsidR="0096626B">
        <w:rPr>
          <w:lang w:val="en-US"/>
        </w:rPr>
        <w:instrText>systolic</w:instrText>
      </w:r>
      <w:r w:rsidR="0096626B" w:rsidRPr="00F155BE">
        <w:instrText xml:space="preserve"> </w:instrText>
      </w:r>
      <w:r w:rsidR="0096626B">
        <w:rPr>
          <w:lang w:val="en-US"/>
        </w:rPr>
        <w:instrText>dysfunction</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outline</w:instrText>
      </w:r>
      <w:r w:rsidR="0096626B" w:rsidRPr="00F155BE">
        <w:instrText xml:space="preserve"> </w:instrText>
      </w:r>
      <w:r w:rsidR="0096626B">
        <w:rPr>
          <w:lang w:val="en-US"/>
        </w:rPr>
        <w:instrText>recommendations</w:instrText>
      </w:r>
      <w:r w:rsidR="0096626B" w:rsidRPr="00F155BE">
        <w:instrText xml:space="preserve"> </w:instrText>
      </w:r>
      <w:r w:rsidR="0096626B">
        <w:rPr>
          <w:lang w:val="en-US"/>
        </w:rPr>
        <w:instrText>regarding</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baseline</w:instrText>
      </w:r>
      <w:r w:rsidR="0096626B" w:rsidRPr="00F155BE">
        <w:instrText xml:space="preserve"> </w:instrText>
      </w:r>
      <w:r w:rsidR="0096626B">
        <w:rPr>
          <w:lang w:val="en-US"/>
        </w:rPr>
        <w:instrText>assessment</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serial</w:instrText>
      </w:r>
      <w:r w:rsidR="0096626B" w:rsidRPr="00F155BE">
        <w:instrText xml:space="preserve"> </w:instrText>
      </w:r>
      <w:r w:rsidR="0096626B">
        <w:rPr>
          <w:lang w:val="en-US"/>
        </w:rPr>
        <w:instrText>follow</w:instrText>
      </w:r>
      <w:r w:rsidR="0096626B" w:rsidRPr="00F155BE">
        <w:instrText>-</w:instrText>
      </w:r>
      <w:r w:rsidR="0096626B">
        <w:rPr>
          <w:lang w:val="en-US"/>
        </w:rPr>
        <w:instrText>up</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patients</w:instrText>
      </w:r>
      <w:r w:rsidR="0096626B" w:rsidRPr="00F155BE">
        <w:instrText xml:space="preserve"> </w:instrText>
      </w:r>
      <w:r w:rsidR="0096626B">
        <w:rPr>
          <w:lang w:val="en-US"/>
        </w:rPr>
        <w:instrText>with</w:instrText>
      </w:r>
      <w:r w:rsidR="0096626B" w:rsidRPr="00F155BE">
        <w:instrText xml:space="preserve"> </w:instrText>
      </w:r>
      <w:r w:rsidR="0096626B">
        <w:rPr>
          <w:lang w:val="en-US"/>
        </w:rPr>
        <w:instrText>a</w:instrText>
      </w:r>
      <w:r w:rsidR="0096626B" w:rsidRPr="00F155BE">
        <w:instrText xml:space="preserve"> </w:instrText>
      </w:r>
      <w:r w:rsidR="0096626B">
        <w:rPr>
          <w:lang w:val="en-US"/>
        </w:rPr>
        <w:instrText>focus</w:instrText>
      </w:r>
      <w:r w:rsidR="0096626B" w:rsidRPr="00F155BE">
        <w:instrText xml:space="preserve"> </w:instrText>
      </w:r>
      <w:r w:rsidR="0096626B">
        <w:rPr>
          <w:lang w:val="en-US"/>
        </w:rPr>
        <w:instrText>on</w:instrText>
      </w:r>
      <w:r w:rsidR="0096626B" w:rsidRPr="00F155BE">
        <w:instrText xml:space="preserve"> </w:instrText>
      </w:r>
      <w:r w:rsidR="0096626B">
        <w:rPr>
          <w:lang w:val="en-US"/>
        </w:rPr>
        <w:instrText>the</w:instrText>
      </w:r>
      <w:r w:rsidR="0096626B" w:rsidRPr="00F155BE">
        <w:instrText xml:space="preserve"> </w:instrText>
      </w:r>
      <w:r w:rsidR="0096626B">
        <w:rPr>
          <w:lang w:val="en-US"/>
        </w:rPr>
        <w:instrText>role</w:instrText>
      </w:r>
      <w:r w:rsidR="0096626B" w:rsidRPr="00F155BE">
        <w:instrText xml:space="preserve"> </w:instrText>
      </w:r>
      <w:r w:rsidR="0096626B">
        <w:rPr>
          <w:lang w:val="en-US"/>
        </w:rPr>
        <w:instrText>of</w:instrText>
      </w:r>
      <w:r w:rsidR="0096626B" w:rsidRPr="00F155BE">
        <w:instrText xml:space="preserve"> </w:instrText>
      </w:r>
      <w:r w:rsidR="0096626B">
        <w:rPr>
          <w:lang w:val="en-US"/>
        </w:rPr>
        <w:instrText>echocardiography</w:instrText>
      </w:r>
      <w:r w:rsidR="0096626B" w:rsidRPr="00F155BE">
        <w:instrText>.","</w:instrText>
      </w:r>
      <w:r w:rsidR="0096626B">
        <w:rPr>
          <w:lang w:val="en-US"/>
        </w:rPr>
        <w:instrText>author</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family</w:instrText>
      </w:r>
      <w:r w:rsidR="0096626B" w:rsidRPr="00F155BE">
        <w:instrText>":"</w:instrText>
      </w:r>
      <w:r w:rsidR="0096626B">
        <w:rPr>
          <w:lang w:val="en-US"/>
        </w:rPr>
        <w:instrText>Larsen</w:instrText>
      </w:r>
      <w:r w:rsidR="0096626B" w:rsidRPr="00F155BE">
        <w:instrText>","</w:instrText>
      </w:r>
      <w:r w:rsidR="0096626B">
        <w:rPr>
          <w:lang w:val="en-US"/>
        </w:rPr>
        <w:instrText>given</w:instrText>
      </w:r>
      <w:r w:rsidR="0096626B" w:rsidRPr="00F155BE">
        <w:instrText>":"</w:instrText>
      </w:r>
      <w:r w:rsidR="0096626B">
        <w:rPr>
          <w:lang w:val="en-US"/>
        </w:rPr>
        <w:instrText>Carolyn</w:instrText>
      </w:r>
      <w:r w:rsidR="0096626B" w:rsidRPr="00F155BE">
        <w:instrText xml:space="preserve"> </w:instrText>
      </w:r>
      <w:r w:rsidR="0096626B">
        <w:rPr>
          <w:lang w:val="en-US"/>
        </w:rPr>
        <w:instrText>M</w:instrText>
      </w:r>
      <w:r w:rsidR="0096626B" w:rsidRPr="00F155BE">
        <w:instrText>.","</w:instrText>
      </w:r>
      <w:r w:rsidR="0096626B">
        <w:rPr>
          <w:lang w:val="en-US"/>
        </w:rPr>
        <w:instrText>non</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parse</w:instrText>
      </w:r>
      <w:r w:rsidR="0096626B" w:rsidRPr="00F155BE">
        <w:instrText>-</w:instrText>
      </w:r>
      <w:r w:rsidR="0096626B">
        <w:rPr>
          <w:lang w:val="en-US"/>
        </w:rPr>
        <w:instrText>names</w:instrText>
      </w:r>
      <w:r w:rsidR="0096626B" w:rsidRPr="00F155BE">
        <w:instrText>":</w:instrText>
      </w:r>
      <w:r w:rsidR="0096626B">
        <w:rPr>
          <w:lang w:val="en-US"/>
        </w:rPr>
        <w:instrText>false</w:instrText>
      </w:r>
      <w:r w:rsidR="0096626B" w:rsidRPr="00F155BE">
        <w:instrText>,"</w:instrText>
      </w:r>
      <w:r w:rsidR="0096626B">
        <w:rPr>
          <w:lang w:val="en-US"/>
        </w:rPr>
        <w:instrText>suffix</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family</w:instrText>
      </w:r>
      <w:r w:rsidR="0096626B" w:rsidRPr="00F155BE">
        <w:instrText>":"</w:instrText>
      </w:r>
      <w:r w:rsidR="0096626B">
        <w:rPr>
          <w:lang w:val="en-US"/>
        </w:rPr>
        <w:instrText>Mulvagh</w:instrText>
      </w:r>
      <w:r w:rsidR="0096626B" w:rsidRPr="00F155BE">
        <w:instrText>","</w:instrText>
      </w:r>
      <w:r w:rsidR="0096626B">
        <w:rPr>
          <w:lang w:val="en-US"/>
        </w:rPr>
        <w:instrText>given</w:instrText>
      </w:r>
      <w:r w:rsidR="0096626B" w:rsidRPr="00F155BE">
        <w:instrText>":"</w:instrText>
      </w:r>
      <w:r w:rsidR="0096626B">
        <w:rPr>
          <w:lang w:val="en-US"/>
        </w:rPr>
        <w:instrText>Sharon</w:instrText>
      </w:r>
      <w:r w:rsidR="0096626B" w:rsidRPr="00F155BE">
        <w:instrText xml:space="preserve"> </w:instrText>
      </w:r>
      <w:r w:rsidR="0096626B">
        <w:rPr>
          <w:lang w:val="en-US"/>
        </w:rPr>
        <w:instrText>L</w:instrText>
      </w:r>
      <w:r w:rsidR="0096626B" w:rsidRPr="00F155BE">
        <w:instrText>.","</w:instrText>
      </w:r>
      <w:r w:rsidR="0096626B">
        <w:rPr>
          <w:lang w:val="en-US"/>
        </w:rPr>
        <w:instrText>non</w:instrText>
      </w:r>
      <w:r w:rsidR="0096626B" w:rsidRPr="00F155BE">
        <w:instrText>-</w:instrText>
      </w:r>
      <w:r w:rsidR="0096626B">
        <w:rPr>
          <w:lang w:val="en-US"/>
        </w:rPr>
        <w:instrText>dropping</w:instrText>
      </w:r>
      <w:r w:rsidR="0096626B" w:rsidRPr="00F155BE">
        <w:instrText>-</w:instrText>
      </w:r>
      <w:r w:rsidR="0096626B">
        <w:rPr>
          <w:lang w:val="en-US"/>
        </w:rPr>
        <w:instrText>particle</w:instrText>
      </w:r>
      <w:r w:rsidR="0096626B" w:rsidRPr="00F155BE">
        <w:instrText>":"","</w:instrText>
      </w:r>
      <w:r w:rsidR="0096626B">
        <w:rPr>
          <w:lang w:val="en-US"/>
        </w:rPr>
        <w:instrText>parse</w:instrText>
      </w:r>
      <w:r w:rsidR="0096626B" w:rsidRPr="00F155BE">
        <w:instrText>-</w:instrText>
      </w:r>
      <w:r w:rsidR="0096626B">
        <w:rPr>
          <w:lang w:val="en-US"/>
        </w:rPr>
        <w:instrText>names</w:instrText>
      </w:r>
      <w:r w:rsidR="0096626B" w:rsidRPr="00F155BE">
        <w:instrText>":</w:instrText>
      </w:r>
      <w:r w:rsidR="0096626B">
        <w:rPr>
          <w:lang w:val="en-US"/>
        </w:rPr>
        <w:instrText>false</w:instrText>
      </w:r>
      <w:r w:rsidR="0096626B" w:rsidRPr="00F155BE">
        <w:instrText>,"</w:instrText>
      </w:r>
      <w:r w:rsidR="0096626B">
        <w:rPr>
          <w:lang w:val="en-US"/>
        </w:rPr>
        <w:instrText>suffix</w:instrText>
      </w:r>
      <w:r w:rsidR="0096626B" w:rsidRPr="00F155BE">
        <w:instrText>":""}],"</w:instrText>
      </w:r>
      <w:r w:rsidR="0096626B">
        <w:rPr>
          <w:lang w:val="en-US"/>
        </w:rPr>
        <w:instrText>container</w:instrText>
      </w:r>
      <w:r w:rsidR="0096626B" w:rsidRPr="00F155BE">
        <w:instrText>-</w:instrText>
      </w:r>
      <w:r w:rsidR="0096626B">
        <w:rPr>
          <w:lang w:val="en-US"/>
        </w:rPr>
        <w:instrText>title</w:instrText>
      </w:r>
      <w:r w:rsidR="0096626B" w:rsidRPr="00F155BE">
        <w:instrText>":"</w:instrText>
      </w:r>
      <w:r w:rsidR="0096626B">
        <w:rPr>
          <w:lang w:val="en-US"/>
        </w:rPr>
        <w:instrText>Echo</w:instrText>
      </w:r>
      <w:r w:rsidR="0096626B" w:rsidRPr="00F155BE">
        <w:instrText xml:space="preserve"> </w:instrText>
      </w:r>
      <w:r w:rsidR="0096626B">
        <w:rPr>
          <w:lang w:val="en-US"/>
        </w:rPr>
        <w:instrText>Research</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Practice</w:instrText>
      </w:r>
      <w:r w:rsidR="0096626B" w:rsidRPr="00F155BE">
        <w:instrText>","</w:instrText>
      </w:r>
      <w:r w:rsidR="0096626B">
        <w:rPr>
          <w:lang w:val="en-US"/>
        </w:rPr>
        <w:instrText>id</w:instrText>
      </w:r>
      <w:r w:rsidR="0096626B" w:rsidRPr="00F155BE">
        <w:instrText>":"</w:instrText>
      </w:r>
      <w:r w:rsidR="0096626B">
        <w:rPr>
          <w:lang w:val="en-US"/>
        </w:rPr>
        <w:instrText>ITEM</w:instrText>
      </w:r>
      <w:r w:rsidR="0096626B" w:rsidRPr="00F155BE">
        <w:instrText>-1","</w:instrText>
      </w:r>
      <w:r w:rsidR="0096626B">
        <w:rPr>
          <w:lang w:val="en-US"/>
        </w:rPr>
        <w:instrText>issue</w:instrText>
      </w:r>
      <w:r w:rsidR="0096626B" w:rsidRPr="00F155BE">
        <w:instrText>":"1","</w:instrText>
      </w:r>
      <w:r w:rsidR="0096626B">
        <w:rPr>
          <w:lang w:val="en-US"/>
        </w:rPr>
        <w:instrText>issued</w:instrText>
      </w:r>
      <w:r w:rsidR="0096626B" w:rsidRPr="00F155BE">
        <w:instrText>":{"</w:instrText>
      </w:r>
      <w:r w:rsidR="0096626B">
        <w:rPr>
          <w:lang w:val="en-US"/>
        </w:rPr>
        <w:instrText>date</w:instrText>
      </w:r>
      <w:r w:rsidR="0096626B" w:rsidRPr="00F155BE">
        <w:instrText>-</w:instrText>
      </w:r>
      <w:r w:rsidR="0096626B">
        <w:rPr>
          <w:lang w:val="en-US"/>
        </w:rPr>
        <w:instrText>parts</w:instrText>
      </w:r>
      <w:r w:rsidR="0096626B" w:rsidRPr="00F155BE">
        <w:instrText>":[["2017","3","1"]]},"</w:instrText>
      </w:r>
      <w:r w:rsidR="0096626B">
        <w:rPr>
          <w:lang w:val="en-US"/>
        </w:rPr>
        <w:instrText>page</w:instrText>
      </w:r>
      <w:r w:rsidR="0096626B" w:rsidRPr="00F155BE">
        <w:instrText>":"</w:instrText>
      </w:r>
      <w:r w:rsidR="0096626B">
        <w:rPr>
          <w:lang w:val="en-US"/>
        </w:rPr>
        <w:instrText>R</w:instrText>
      </w:r>
      <w:r w:rsidR="0096626B" w:rsidRPr="00F155BE">
        <w:instrText>33-</w:instrText>
      </w:r>
      <w:r w:rsidR="0096626B">
        <w:rPr>
          <w:lang w:val="en-US"/>
        </w:rPr>
        <w:instrText>R</w:instrText>
      </w:r>
      <w:r w:rsidR="0096626B" w:rsidRPr="00F155BE">
        <w:instrText>41","</w:instrText>
      </w:r>
      <w:r w:rsidR="0096626B">
        <w:rPr>
          <w:lang w:val="en-US"/>
        </w:rPr>
        <w:instrText>publisher</w:instrText>
      </w:r>
      <w:r w:rsidR="0096626B" w:rsidRPr="00F155BE">
        <w:instrText>":"</w:instrText>
      </w:r>
      <w:r w:rsidR="0096626B">
        <w:rPr>
          <w:lang w:val="en-US"/>
        </w:rPr>
        <w:instrText>BioScientifica</w:instrText>
      </w:r>
      <w:r w:rsidR="0096626B" w:rsidRPr="00F155BE">
        <w:instrText xml:space="preserve"> </w:instrText>
      </w:r>
      <w:r w:rsidR="0096626B">
        <w:rPr>
          <w:lang w:val="en-US"/>
        </w:rPr>
        <w:instrText>Ltd</w:instrText>
      </w:r>
      <w:r w:rsidR="0096626B" w:rsidRPr="00F155BE">
        <w:instrText>.","</w:instrText>
      </w:r>
      <w:r w:rsidR="0096626B">
        <w:rPr>
          <w:lang w:val="en-US"/>
        </w:rPr>
        <w:instrText>title</w:instrText>
      </w:r>
      <w:r w:rsidR="0096626B" w:rsidRPr="00F155BE">
        <w:instrText>":"</w:instrText>
      </w:r>
      <w:r w:rsidR="0096626B">
        <w:rPr>
          <w:lang w:val="en-US"/>
        </w:rPr>
        <w:instrText>Cardio</w:instrText>
      </w:r>
      <w:r w:rsidR="0096626B" w:rsidRPr="00F155BE">
        <w:instrText>-</w:instrText>
      </w:r>
      <w:r w:rsidR="0096626B">
        <w:rPr>
          <w:lang w:val="en-US"/>
        </w:rPr>
        <w:instrText>oncology</w:instrText>
      </w:r>
      <w:r w:rsidR="0096626B" w:rsidRPr="00F155BE">
        <w:instrText xml:space="preserve">: </w:instrText>
      </w:r>
      <w:r w:rsidR="0096626B">
        <w:rPr>
          <w:lang w:val="en-US"/>
        </w:rPr>
        <w:instrText>What</w:instrText>
      </w:r>
      <w:r w:rsidR="0096626B" w:rsidRPr="00F155BE">
        <w:instrText xml:space="preserve"> </w:instrText>
      </w:r>
      <w:r w:rsidR="0096626B">
        <w:rPr>
          <w:lang w:val="en-US"/>
        </w:rPr>
        <w:instrText>you</w:instrText>
      </w:r>
      <w:r w:rsidR="0096626B" w:rsidRPr="00F155BE">
        <w:instrText xml:space="preserve"> </w:instrText>
      </w:r>
      <w:r w:rsidR="0096626B">
        <w:rPr>
          <w:lang w:val="en-US"/>
        </w:rPr>
        <w:instrText>need</w:instrText>
      </w:r>
      <w:r w:rsidR="0096626B" w:rsidRPr="00F155BE">
        <w:instrText xml:space="preserve"> </w:instrText>
      </w:r>
      <w:r w:rsidR="0096626B">
        <w:rPr>
          <w:lang w:val="en-US"/>
        </w:rPr>
        <w:instrText>to</w:instrText>
      </w:r>
      <w:r w:rsidR="0096626B" w:rsidRPr="00F155BE">
        <w:instrText xml:space="preserve"> </w:instrText>
      </w:r>
      <w:r w:rsidR="0096626B">
        <w:rPr>
          <w:lang w:val="en-US"/>
        </w:rPr>
        <w:instrText>know</w:instrText>
      </w:r>
      <w:r w:rsidR="0096626B" w:rsidRPr="00F155BE">
        <w:instrText xml:space="preserve"> </w:instrText>
      </w:r>
      <w:r w:rsidR="0096626B">
        <w:rPr>
          <w:lang w:val="en-US"/>
        </w:rPr>
        <w:instrText>now</w:instrText>
      </w:r>
      <w:r w:rsidR="0096626B" w:rsidRPr="00F155BE">
        <w:instrText xml:space="preserve"> </w:instrText>
      </w:r>
      <w:r w:rsidR="0096626B">
        <w:rPr>
          <w:lang w:val="en-US"/>
        </w:rPr>
        <w:instrText>for</w:instrText>
      </w:r>
      <w:r w:rsidR="0096626B" w:rsidRPr="00F155BE">
        <w:instrText xml:space="preserve"> </w:instrText>
      </w:r>
      <w:r w:rsidR="0096626B">
        <w:rPr>
          <w:lang w:val="en-US"/>
        </w:rPr>
        <w:instrText>clinical</w:instrText>
      </w:r>
      <w:r w:rsidR="0096626B" w:rsidRPr="00F155BE">
        <w:instrText xml:space="preserve"> </w:instrText>
      </w:r>
      <w:r w:rsidR="0096626B">
        <w:rPr>
          <w:lang w:val="en-US"/>
        </w:rPr>
        <w:instrText>practice</w:instrText>
      </w:r>
      <w:r w:rsidR="0096626B" w:rsidRPr="00F155BE">
        <w:instrText xml:space="preserve"> </w:instrText>
      </w:r>
      <w:r w:rsidR="0096626B">
        <w:rPr>
          <w:lang w:val="en-US"/>
        </w:rPr>
        <w:instrText>and</w:instrText>
      </w:r>
      <w:r w:rsidR="0096626B" w:rsidRPr="00F155BE">
        <w:instrText xml:space="preserve"> </w:instrText>
      </w:r>
      <w:r w:rsidR="0096626B">
        <w:rPr>
          <w:lang w:val="en-US"/>
        </w:rPr>
        <w:instrText>echocardiography</w:instrText>
      </w:r>
      <w:r w:rsidR="0096626B" w:rsidRPr="00F155BE">
        <w:instrText>","</w:instrText>
      </w:r>
      <w:r w:rsidR="0096626B">
        <w:rPr>
          <w:lang w:val="en-US"/>
        </w:rPr>
        <w:instrText>type</w:instrText>
      </w:r>
      <w:r w:rsidR="0096626B" w:rsidRPr="00F155BE">
        <w:instrText>":"</w:instrText>
      </w:r>
      <w:r w:rsidR="0096626B">
        <w:rPr>
          <w:lang w:val="en-US"/>
        </w:rPr>
        <w:instrText>article</w:instrText>
      </w:r>
      <w:r w:rsidR="0096626B" w:rsidRPr="00F155BE">
        <w:instrText>","</w:instrText>
      </w:r>
      <w:r w:rsidR="0096626B">
        <w:rPr>
          <w:lang w:val="en-US"/>
        </w:rPr>
        <w:instrText>volume</w:instrText>
      </w:r>
      <w:r w:rsidR="0096626B" w:rsidRPr="00F155BE">
        <w:instrText>":"4"},"</w:instrText>
      </w:r>
      <w:r w:rsidR="0096626B">
        <w:rPr>
          <w:lang w:val="en-US"/>
        </w:rPr>
        <w:instrText>uris</w:instrText>
      </w:r>
      <w:r w:rsidR="0096626B" w:rsidRPr="00F155BE">
        <w:instrText>":["</w:instrText>
      </w:r>
      <w:r w:rsidR="0096626B">
        <w:rPr>
          <w:lang w:val="en-US"/>
        </w:rPr>
        <w:instrText>http</w:instrText>
      </w:r>
      <w:r w:rsidR="0096626B" w:rsidRPr="00F155BE">
        <w:instrText>://</w:instrText>
      </w:r>
      <w:r w:rsidR="0096626B">
        <w:rPr>
          <w:lang w:val="en-US"/>
        </w:rPr>
        <w:instrText>www</w:instrText>
      </w:r>
      <w:r w:rsidR="0096626B" w:rsidRPr="00F155BE">
        <w:instrText>.</w:instrText>
      </w:r>
      <w:r w:rsidR="0096626B">
        <w:rPr>
          <w:lang w:val="en-US"/>
        </w:rPr>
        <w:instrText>mendeley</w:instrText>
      </w:r>
      <w:r w:rsidR="0096626B" w:rsidRPr="00F155BE">
        <w:instrText>.</w:instrText>
      </w:r>
      <w:r w:rsidR="0096626B">
        <w:rPr>
          <w:lang w:val="en-US"/>
        </w:rPr>
        <w:instrText>com</w:instrText>
      </w:r>
      <w:r w:rsidR="0096626B" w:rsidRPr="00F155BE">
        <w:instrText>/</w:instrText>
      </w:r>
      <w:r w:rsidR="0096626B">
        <w:rPr>
          <w:lang w:val="en-US"/>
        </w:rPr>
        <w:instrText>documents</w:instrText>
      </w:r>
      <w:r w:rsidR="0096626B" w:rsidRPr="00F155BE">
        <w:instrText>/?</w:instrText>
      </w:r>
      <w:r w:rsidR="0096626B">
        <w:rPr>
          <w:lang w:val="en-US"/>
        </w:rPr>
        <w:instrText>uuid</w:instrText>
      </w:r>
      <w:r w:rsidR="0096626B" w:rsidRPr="00F155BE">
        <w:instrText>=8</w:instrText>
      </w:r>
      <w:r w:rsidR="0096626B">
        <w:rPr>
          <w:lang w:val="en-US"/>
        </w:rPr>
        <w:instrText>c</w:instrText>
      </w:r>
      <w:r w:rsidR="0096626B" w:rsidRPr="00F155BE">
        <w:instrText>6</w:instrText>
      </w:r>
      <w:r w:rsidR="0096626B">
        <w:rPr>
          <w:lang w:val="en-US"/>
        </w:rPr>
        <w:instrText>f</w:instrText>
      </w:r>
      <w:r w:rsidR="0096626B" w:rsidRPr="00F155BE">
        <w:instrText>1</w:instrText>
      </w:r>
      <w:r w:rsidR="0096626B">
        <w:rPr>
          <w:lang w:val="en-US"/>
        </w:rPr>
        <w:instrText>c</w:instrText>
      </w:r>
      <w:r w:rsidR="0096626B" w:rsidRPr="00F155BE">
        <w:instrText>03-</w:instrText>
      </w:r>
      <w:r w:rsidR="0096626B">
        <w:rPr>
          <w:lang w:val="en-US"/>
        </w:rPr>
        <w:instrText>ad</w:instrText>
      </w:r>
      <w:r w:rsidR="0096626B" w:rsidRPr="00F155BE">
        <w:instrText>49-3</w:instrText>
      </w:r>
      <w:r w:rsidR="0096626B">
        <w:rPr>
          <w:lang w:val="en-US"/>
        </w:rPr>
        <w:instrText>f</w:instrText>
      </w:r>
      <w:r w:rsidR="0096626B" w:rsidRPr="00F155BE">
        <w:instrText>5</w:instrText>
      </w:r>
      <w:r w:rsidR="0096626B">
        <w:rPr>
          <w:lang w:val="en-US"/>
        </w:rPr>
        <w:instrText>e</w:instrText>
      </w:r>
      <w:r w:rsidR="0096626B" w:rsidRPr="00F155BE">
        <w:instrText>-8</w:instrText>
      </w:r>
      <w:r w:rsidR="0096626B">
        <w:rPr>
          <w:lang w:val="en-US"/>
        </w:rPr>
        <w:instrText>b</w:instrText>
      </w:r>
      <w:r w:rsidR="0096626B" w:rsidRPr="00F155BE">
        <w:instrText>63-59</w:instrText>
      </w:r>
      <w:r w:rsidR="0096626B">
        <w:rPr>
          <w:lang w:val="en-US"/>
        </w:rPr>
        <w:instrText>b</w:instrText>
      </w:r>
      <w:r w:rsidR="0096626B" w:rsidRPr="00F155BE">
        <w:instrText>182</w:instrText>
      </w:r>
      <w:r w:rsidR="0096626B">
        <w:rPr>
          <w:lang w:val="en-US"/>
        </w:rPr>
        <w:instrText>a</w:instrText>
      </w:r>
      <w:r w:rsidR="0096626B" w:rsidRPr="00F155BE">
        <w:instrText>86311"]}],"</w:instrText>
      </w:r>
      <w:r w:rsidR="0096626B">
        <w:rPr>
          <w:lang w:val="en-US"/>
        </w:rPr>
        <w:instrText>mendeley</w:instrText>
      </w:r>
      <w:r w:rsidR="0096626B" w:rsidRPr="00F155BE">
        <w:instrText>":{"</w:instrText>
      </w:r>
      <w:r w:rsidR="0096626B">
        <w:rPr>
          <w:lang w:val="en-US"/>
        </w:rPr>
        <w:instrText>formattedCitation</w:instrText>
      </w:r>
      <w:r w:rsidR="0096626B" w:rsidRPr="00F155BE">
        <w:instrText>":"[117]","</w:instrText>
      </w:r>
      <w:r w:rsidR="0096626B">
        <w:rPr>
          <w:lang w:val="en-US"/>
        </w:rPr>
        <w:instrText>plainTextFormattedCitation</w:instrText>
      </w:r>
      <w:r w:rsidR="0096626B" w:rsidRPr="00F155BE">
        <w:instrText>":"[117]","</w:instrText>
      </w:r>
      <w:r w:rsidR="0096626B">
        <w:rPr>
          <w:lang w:val="en-US"/>
        </w:rPr>
        <w:instrText>previouslyFormattedCitation</w:instrText>
      </w:r>
      <w:r w:rsidR="0096626B" w:rsidRPr="00F155BE">
        <w:instrText>":"[117]"},"</w:instrText>
      </w:r>
      <w:r w:rsidR="0096626B">
        <w:rPr>
          <w:lang w:val="en-US"/>
        </w:rPr>
        <w:instrText>properties</w:instrText>
      </w:r>
      <w:r w:rsidR="0096626B" w:rsidRPr="00F155BE">
        <w:instrText>":{"</w:instrText>
      </w:r>
      <w:r w:rsidR="0096626B">
        <w:rPr>
          <w:lang w:val="en-US"/>
        </w:rPr>
        <w:instrText>noteIndex</w:instrText>
      </w:r>
      <w:r w:rsidR="0096626B" w:rsidRPr="00F155BE">
        <w:instrText>":0},"</w:instrText>
      </w:r>
      <w:r w:rsidR="0096626B">
        <w:rPr>
          <w:lang w:val="en-US"/>
        </w:rPr>
        <w:instrText>schema</w:instrText>
      </w:r>
      <w:r w:rsidR="0096626B" w:rsidRPr="00F155BE">
        <w:instrText>":"</w:instrText>
      </w:r>
      <w:r w:rsidR="0096626B">
        <w:rPr>
          <w:lang w:val="en-US"/>
        </w:rPr>
        <w:instrText>https</w:instrText>
      </w:r>
      <w:r w:rsidR="0096626B" w:rsidRPr="00F155BE">
        <w:instrText>://</w:instrText>
      </w:r>
      <w:r w:rsidR="0096626B">
        <w:rPr>
          <w:lang w:val="en-US"/>
        </w:rPr>
        <w:instrText>github</w:instrText>
      </w:r>
      <w:r w:rsidR="0096626B" w:rsidRPr="00F155BE">
        <w:instrText>.</w:instrText>
      </w:r>
      <w:r w:rsidR="0096626B">
        <w:rPr>
          <w:lang w:val="en-US"/>
        </w:rPr>
        <w:instrText>com</w:instrText>
      </w:r>
      <w:r w:rsidR="0096626B" w:rsidRPr="00F155BE">
        <w:instrText>/</w:instrText>
      </w:r>
      <w:r w:rsidR="0096626B">
        <w:rPr>
          <w:lang w:val="en-US"/>
        </w:rPr>
        <w:instrText>citation</w:instrText>
      </w:r>
      <w:r w:rsidR="0096626B" w:rsidRPr="00F155BE">
        <w:instrText>-</w:instrText>
      </w:r>
      <w:r w:rsidR="0096626B">
        <w:rPr>
          <w:lang w:val="en-US"/>
        </w:rPr>
        <w:instrText>style</w:instrText>
      </w:r>
      <w:r w:rsidR="0096626B" w:rsidRPr="00F155BE">
        <w:instrText>-</w:instrText>
      </w:r>
      <w:r w:rsidR="0096626B">
        <w:rPr>
          <w:lang w:val="en-US"/>
        </w:rPr>
        <w:instrText>language</w:instrText>
      </w:r>
      <w:r w:rsidR="0096626B" w:rsidRPr="00F155BE">
        <w:instrText>/</w:instrText>
      </w:r>
      <w:r w:rsidR="0096626B">
        <w:rPr>
          <w:lang w:val="en-US"/>
        </w:rPr>
        <w:instrText>schema</w:instrText>
      </w:r>
      <w:r w:rsidR="0096626B" w:rsidRPr="00F155BE">
        <w:instrText>/</w:instrText>
      </w:r>
      <w:r w:rsidR="0096626B">
        <w:rPr>
          <w:lang w:val="en-US"/>
        </w:rPr>
        <w:instrText>raw</w:instrText>
      </w:r>
      <w:r w:rsidR="0096626B" w:rsidRPr="00F155BE">
        <w:instrText>/</w:instrText>
      </w:r>
      <w:r w:rsidR="0096626B">
        <w:rPr>
          <w:lang w:val="en-US"/>
        </w:rPr>
        <w:instrText>master</w:instrText>
      </w:r>
      <w:r w:rsidR="0096626B" w:rsidRPr="00F155BE">
        <w:instrText>/</w:instrText>
      </w:r>
      <w:r w:rsidR="0096626B">
        <w:rPr>
          <w:lang w:val="en-US"/>
        </w:rPr>
        <w:instrText>csl</w:instrText>
      </w:r>
      <w:r w:rsidR="0096626B" w:rsidRPr="00F155BE">
        <w:instrText>-</w:instrText>
      </w:r>
      <w:r w:rsidR="0096626B">
        <w:rPr>
          <w:lang w:val="en-US"/>
        </w:rPr>
        <w:instrText>citation</w:instrText>
      </w:r>
      <w:r w:rsidR="0096626B" w:rsidRPr="00F155BE">
        <w:instrText>.</w:instrText>
      </w:r>
      <w:r w:rsidR="0096626B">
        <w:rPr>
          <w:lang w:val="en-US"/>
        </w:rPr>
        <w:instrText>json</w:instrText>
      </w:r>
      <w:r w:rsidR="0096626B" w:rsidRPr="00F155BE">
        <w:instrText>"}</w:instrText>
      </w:r>
      <w:r>
        <w:rPr>
          <w:lang w:val="en-US"/>
        </w:rPr>
        <w:fldChar w:fldCharType="separate"/>
      </w:r>
      <w:r w:rsidR="00CD181F">
        <w:rPr>
          <w:noProof/>
        </w:rPr>
        <w:t>[118</w:t>
      </w:r>
      <w:r w:rsidR="00F97865" w:rsidRPr="00F97865">
        <w:rPr>
          <w:noProof/>
        </w:rPr>
        <w:t>]</w:t>
      </w:r>
      <w:r>
        <w:rPr>
          <w:lang w:val="en-US"/>
        </w:rPr>
        <w:fldChar w:fldCharType="end"/>
      </w:r>
      <w:r w:rsidRPr="004F07FC">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246233" w:rsidRPr="00DC46B0" w14:paraId="1D74FBCE" w14:textId="77777777" w:rsidTr="00E00201">
        <w:trPr>
          <w:trHeight w:val="584"/>
        </w:trPr>
        <w:tc>
          <w:tcPr>
            <w:tcW w:w="1951" w:type="dxa"/>
            <w:shd w:val="clear" w:color="auto" w:fill="auto"/>
            <w:hideMark/>
          </w:tcPr>
          <w:p w14:paraId="1ED25E76" w14:textId="77777777" w:rsidR="00246233" w:rsidRPr="00DC46B0" w:rsidRDefault="00246233" w:rsidP="00E00201">
            <w:pPr>
              <w:rPr>
                <w:b/>
                <w:bCs/>
              </w:rPr>
            </w:pPr>
            <w:r w:rsidRPr="00DC46B0">
              <w:rPr>
                <w:b/>
                <w:bCs/>
              </w:rPr>
              <w:t>Риск</w:t>
            </w:r>
          </w:p>
        </w:tc>
        <w:tc>
          <w:tcPr>
            <w:tcW w:w="7513" w:type="dxa"/>
            <w:shd w:val="clear" w:color="auto" w:fill="auto"/>
            <w:hideMark/>
          </w:tcPr>
          <w:p w14:paraId="077E905D" w14:textId="77777777" w:rsidR="00246233" w:rsidRPr="00DC46B0" w:rsidRDefault="00246233" w:rsidP="00E00201">
            <w:pPr>
              <w:rPr>
                <w:b/>
                <w:bCs/>
              </w:rPr>
            </w:pPr>
            <w:r w:rsidRPr="00DC46B0">
              <w:rPr>
                <w:b/>
                <w:bCs/>
              </w:rPr>
              <w:t xml:space="preserve">                                     Рекомендации</w:t>
            </w:r>
          </w:p>
        </w:tc>
      </w:tr>
      <w:tr w:rsidR="00246233" w:rsidRPr="00DC46B0" w14:paraId="63B70B06" w14:textId="77777777" w:rsidTr="00E00201">
        <w:trPr>
          <w:trHeight w:val="584"/>
        </w:trPr>
        <w:tc>
          <w:tcPr>
            <w:tcW w:w="1951" w:type="dxa"/>
            <w:shd w:val="clear" w:color="auto" w:fill="auto"/>
            <w:hideMark/>
          </w:tcPr>
          <w:p w14:paraId="2BECD445" w14:textId="77777777" w:rsidR="00246233" w:rsidRPr="00DC46B0" w:rsidRDefault="00246233" w:rsidP="00E00201">
            <w:pPr>
              <w:rPr>
                <w:bCs/>
              </w:rPr>
            </w:pPr>
            <w:r w:rsidRPr="00DC46B0">
              <w:rPr>
                <w:bCs/>
              </w:rPr>
              <w:t xml:space="preserve">Очень высокий риск </w:t>
            </w:r>
          </w:p>
        </w:tc>
        <w:tc>
          <w:tcPr>
            <w:tcW w:w="7513" w:type="dxa"/>
            <w:shd w:val="clear" w:color="auto" w:fill="auto"/>
            <w:hideMark/>
          </w:tcPr>
          <w:p w14:paraId="37982B04" w14:textId="77777777" w:rsidR="00246233" w:rsidRPr="00DC46B0" w:rsidRDefault="00246233" w:rsidP="00E00201">
            <w:pPr>
              <w:rPr>
                <w:bCs/>
              </w:rPr>
            </w:pPr>
            <w:r w:rsidRPr="00DC46B0">
              <w:rPr>
                <w:bCs/>
              </w:rPr>
              <w:t>За 1 неделю до ХТ начать иАПФ/АРА, карведилол, статины в низких дозах</w:t>
            </w:r>
            <w:r w:rsidRPr="00DC46B0">
              <w:rPr>
                <w:b/>
                <w:bCs/>
              </w:rPr>
              <w:t>.</w:t>
            </w:r>
            <w:r w:rsidRPr="00DC46B0">
              <w:rPr>
                <w:bCs/>
              </w:rPr>
              <w:t xml:space="preserve">  Далее, на фоне ХТ при стабильном состоянии  титровать по переносимости. </w:t>
            </w:r>
          </w:p>
        </w:tc>
      </w:tr>
      <w:tr w:rsidR="00246233" w:rsidRPr="00DC46B0" w14:paraId="26F1CB66" w14:textId="77777777" w:rsidTr="00E00201">
        <w:trPr>
          <w:trHeight w:val="357"/>
        </w:trPr>
        <w:tc>
          <w:tcPr>
            <w:tcW w:w="1951" w:type="dxa"/>
            <w:shd w:val="clear" w:color="auto" w:fill="auto"/>
            <w:hideMark/>
          </w:tcPr>
          <w:p w14:paraId="002EC577" w14:textId="77777777" w:rsidR="00246233" w:rsidRPr="00DC46B0" w:rsidRDefault="00246233" w:rsidP="00E00201">
            <w:pPr>
              <w:rPr>
                <w:bCs/>
              </w:rPr>
            </w:pPr>
            <w:r w:rsidRPr="00DC46B0">
              <w:rPr>
                <w:bCs/>
              </w:rPr>
              <w:t xml:space="preserve">Высокий риск </w:t>
            </w:r>
          </w:p>
        </w:tc>
        <w:tc>
          <w:tcPr>
            <w:tcW w:w="7513" w:type="dxa"/>
            <w:shd w:val="clear" w:color="auto" w:fill="auto"/>
            <w:hideMark/>
          </w:tcPr>
          <w:p w14:paraId="1D5A295E" w14:textId="77777777" w:rsidR="00246233" w:rsidRPr="00DC46B0" w:rsidRDefault="00246233" w:rsidP="00E00201">
            <w:pPr>
              <w:rPr>
                <w:bCs/>
              </w:rPr>
            </w:pPr>
            <w:r w:rsidRPr="00DC46B0">
              <w:rPr>
                <w:bCs/>
              </w:rPr>
              <w:t xml:space="preserve">Начать иАПФ/АРА, карведилол и/или статины.  </w:t>
            </w:r>
          </w:p>
        </w:tc>
      </w:tr>
      <w:tr w:rsidR="00246233" w:rsidRPr="00DC46B0" w14:paraId="7E7A5D97" w14:textId="77777777" w:rsidTr="00E00201">
        <w:trPr>
          <w:trHeight w:val="584"/>
        </w:trPr>
        <w:tc>
          <w:tcPr>
            <w:tcW w:w="1951" w:type="dxa"/>
            <w:shd w:val="clear" w:color="auto" w:fill="auto"/>
            <w:hideMark/>
          </w:tcPr>
          <w:p w14:paraId="2514DE86" w14:textId="77777777" w:rsidR="00246233" w:rsidRPr="00DC46B0" w:rsidRDefault="00246233" w:rsidP="00E00201">
            <w:pPr>
              <w:rPr>
                <w:bCs/>
              </w:rPr>
            </w:pPr>
            <w:r w:rsidRPr="00DC46B0">
              <w:rPr>
                <w:bCs/>
              </w:rPr>
              <w:t xml:space="preserve">Промежуточный риск </w:t>
            </w:r>
          </w:p>
        </w:tc>
        <w:tc>
          <w:tcPr>
            <w:tcW w:w="7513" w:type="dxa"/>
            <w:shd w:val="clear" w:color="auto" w:fill="auto"/>
            <w:hideMark/>
          </w:tcPr>
          <w:p w14:paraId="2CA985AF" w14:textId="77777777" w:rsidR="00246233" w:rsidRPr="00DC46B0" w:rsidRDefault="00246233" w:rsidP="00E00201">
            <w:pPr>
              <w:rPr>
                <w:bCs/>
              </w:rPr>
            </w:pPr>
            <w:r w:rsidRPr="00DC46B0">
              <w:rPr>
                <w:bCs/>
              </w:rPr>
              <w:t>Обсудить</w:t>
            </w:r>
            <w:r w:rsidRPr="00DC46B0">
              <w:rPr>
                <w:b/>
                <w:bCs/>
                <w:i/>
              </w:rPr>
              <w:t xml:space="preserve"> </w:t>
            </w:r>
            <w:r w:rsidRPr="00DC46B0">
              <w:rPr>
                <w:bCs/>
              </w:rPr>
              <w:t xml:space="preserve">необходимость медикаментозной профилактики. </w:t>
            </w:r>
          </w:p>
        </w:tc>
      </w:tr>
      <w:tr w:rsidR="00246233" w:rsidRPr="00DC46B0" w14:paraId="7C445F16" w14:textId="77777777" w:rsidTr="00E00201">
        <w:trPr>
          <w:trHeight w:val="356"/>
        </w:trPr>
        <w:tc>
          <w:tcPr>
            <w:tcW w:w="1951" w:type="dxa"/>
            <w:shd w:val="clear" w:color="auto" w:fill="auto"/>
            <w:hideMark/>
          </w:tcPr>
          <w:p w14:paraId="376573F3" w14:textId="77777777" w:rsidR="00246233" w:rsidRPr="00DC46B0" w:rsidRDefault="00246233" w:rsidP="00E00201">
            <w:pPr>
              <w:rPr>
                <w:bCs/>
              </w:rPr>
            </w:pPr>
            <w:r w:rsidRPr="00DC46B0">
              <w:rPr>
                <w:bCs/>
              </w:rPr>
              <w:t xml:space="preserve">Низкий риск </w:t>
            </w:r>
          </w:p>
        </w:tc>
        <w:tc>
          <w:tcPr>
            <w:tcW w:w="7513" w:type="dxa"/>
            <w:shd w:val="clear" w:color="auto" w:fill="auto"/>
            <w:hideMark/>
          </w:tcPr>
          <w:p w14:paraId="4A1E0220" w14:textId="77777777" w:rsidR="00246233" w:rsidRPr="00DC46B0" w:rsidRDefault="00246233" w:rsidP="00E00201">
            <w:pPr>
              <w:rPr>
                <w:bCs/>
              </w:rPr>
            </w:pPr>
            <w:r w:rsidRPr="00DC46B0">
              <w:rPr>
                <w:bCs/>
              </w:rPr>
              <w:t xml:space="preserve">Только мониторинг состояния. </w:t>
            </w:r>
          </w:p>
        </w:tc>
      </w:tr>
      <w:tr w:rsidR="00246233" w:rsidRPr="00DC46B0" w14:paraId="60B25FC8" w14:textId="77777777" w:rsidTr="00E00201">
        <w:trPr>
          <w:trHeight w:val="417"/>
        </w:trPr>
        <w:tc>
          <w:tcPr>
            <w:tcW w:w="1951" w:type="dxa"/>
            <w:shd w:val="clear" w:color="auto" w:fill="auto"/>
            <w:hideMark/>
          </w:tcPr>
          <w:p w14:paraId="6600CA8C" w14:textId="77777777" w:rsidR="00246233" w:rsidRPr="00DC46B0" w:rsidRDefault="00246233" w:rsidP="00E00201">
            <w:pPr>
              <w:rPr>
                <w:bCs/>
              </w:rPr>
            </w:pPr>
            <w:r w:rsidRPr="00DC46B0">
              <w:rPr>
                <w:bCs/>
              </w:rPr>
              <w:t xml:space="preserve">Очень низкий риск </w:t>
            </w:r>
          </w:p>
        </w:tc>
        <w:tc>
          <w:tcPr>
            <w:tcW w:w="7513" w:type="dxa"/>
            <w:shd w:val="clear" w:color="auto" w:fill="auto"/>
            <w:hideMark/>
          </w:tcPr>
          <w:p w14:paraId="47674AEE" w14:textId="77777777" w:rsidR="00246233" w:rsidRPr="00DC46B0" w:rsidRDefault="00246233" w:rsidP="00E00201">
            <w:pPr>
              <w:rPr>
                <w:bCs/>
              </w:rPr>
            </w:pPr>
            <w:r w:rsidRPr="00DC46B0">
              <w:rPr>
                <w:bCs/>
              </w:rPr>
              <w:t xml:space="preserve">Только мониторинг состояния. </w:t>
            </w:r>
          </w:p>
        </w:tc>
      </w:tr>
    </w:tbl>
    <w:p w14:paraId="361154E6" w14:textId="77777777" w:rsidR="00246233" w:rsidRPr="00DC46B0" w:rsidRDefault="00246233" w:rsidP="00246233"/>
    <w:p w14:paraId="51F2BBD8" w14:textId="77777777" w:rsidR="00246233" w:rsidRDefault="00246233" w:rsidP="00246233">
      <w:pPr>
        <w:ind w:firstLine="709"/>
      </w:pPr>
      <w:r w:rsidRPr="00DC46B0">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681D2176" w14:textId="77777777" w:rsidR="00246233" w:rsidRPr="00DC46B0" w:rsidRDefault="00246233" w:rsidP="00246233">
      <w:pPr>
        <w:ind w:firstLine="709"/>
      </w:pPr>
    </w:p>
    <w:p w14:paraId="40999D75" w14:textId="4226AE81" w:rsidR="00246233" w:rsidRPr="004F07FC" w:rsidRDefault="00246233" w:rsidP="00246233">
      <w:r w:rsidRPr="004F07FC">
        <w:rPr>
          <w:bCs/>
        </w:rPr>
        <w:t xml:space="preserve">Таблица 4. Мониторинг  пациентов в  зависимости  от  риска  кардиотоксичности </w:t>
      </w:r>
      <w:r>
        <w:rPr>
          <w:bCs/>
        </w:rPr>
        <w:fldChar w:fldCharType="begin" w:fldLock="1"/>
      </w:r>
      <w:r w:rsidR="0096626B">
        <w:rPr>
          <w:bC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17]","plainTextFormattedCitation":"[117]","previouslyFormattedCitation":"[117]"},"properties":{"noteIndex":0},"schema":"https://github.com/citation-style-language/schema/raw/master/csl-citation.json"}</w:instrText>
      </w:r>
      <w:r>
        <w:rPr>
          <w:bCs/>
        </w:rPr>
        <w:fldChar w:fldCharType="separate"/>
      </w:r>
      <w:r w:rsidR="008139E4">
        <w:rPr>
          <w:bCs/>
          <w:noProof/>
        </w:rPr>
        <w:t>[118</w:t>
      </w:r>
      <w:r w:rsidR="00F97865" w:rsidRPr="00F97865">
        <w:rPr>
          <w:bCs/>
          <w:noProof/>
        </w:rPr>
        <w:t>]</w:t>
      </w:r>
      <w:r>
        <w:rPr>
          <w:bCs/>
        </w:rPr>
        <w:fldChar w:fldCharType="end"/>
      </w:r>
      <w:r w:rsidRPr="004F07FC">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4"/>
      </w:tblGrid>
      <w:tr w:rsidR="00246233" w:rsidRPr="00DC46B0" w14:paraId="60C0FA70" w14:textId="77777777" w:rsidTr="00E00201">
        <w:tc>
          <w:tcPr>
            <w:tcW w:w="1951" w:type="dxa"/>
            <w:shd w:val="clear" w:color="auto" w:fill="auto"/>
          </w:tcPr>
          <w:p w14:paraId="603A796E" w14:textId="77777777" w:rsidR="00246233" w:rsidRPr="00DC46B0" w:rsidRDefault="00246233" w:rsidP="00E00201">
            <w:pPr>
              <w:rPr>
                <w:b/>
                <w:bCs/>
              </w:rPr>
            </w:pPr>
            <w:r w:rsidRPr="00DC46B0">
              <w:rPr>
                <w:b/>
                <w:bCs/>
              </w:rPr>
              <w:t xml:space="preserve">      Оценка</w:t>
            </w:r>
          </w:p>
          <w:p w14:paraId="3E514854" w14:textId="77777777" w:rsidR="00246233" w:rsidRPr="00DC46B0" w:rsidRDefault="00246233" w:rsidP="00E00201">
            <w:pPr>
              <w:rPr>
                <w:b/>
              </w:rPr>
            </w:pPr>
            <w:r w:rsidRPr="00DC46B0">
              <w:rPr>
                <w:b/>
                <w:bCs/>
              </w:rPr>
              <w:t xml:space="preserve">       риска</w:t>
            </w:r>
          </w:p>
        </w:tc>
        <w:tc>
          <w:tcPr>
            <w:tcW w:w="7620" w:type="dxa"/>
            <w:shd w:val="clear" w:color="auto" w:fill="auto"/>
          </w:tcPr>
          <w:p w14:paraId="4F509069" w14:textId="77777777" w:rsidR="00246233" w:rsidRPr="00DC46B0" w:rsidRDefault="00246233" w:rsidP="00E00201">
            <w:pPr>
              <w:jc w:val="center"/>
              <w:rPr>
                <w:b/>
              </w:rPr>
            </w:pPr>
            <w:r w:rsidRPr="00DC46B0">
              <w:rPr>
                <w:b/>
                <w:bCs/>
              </w:rPr>
              <w:t>Обследование</w:t>
            </w:r>
          </w:p>
        </w:tc>
      </w:tr>
      <w:tr w:rsidR="00246233" w:rsidRPr="00DC46B0" w14:paraId="50B420E0" w14:textId="77777777" w:rsidTr="00E00201">
        <w:tc>
          <w:tcPr>
            <w:tcW w:w="1951" w:type="dxa"/>
            <w:shd w:val="clear" w:color="auto" w:fill="auto"/>
          </w:tcPr>
          <w:p w14:paraId="665482E9" w14:textId="77777777" w:rsidR="00246233" w:rsidRPr="00DC46B0" w:rsidRDefault="00246233" w:rsidP="00E00201">
            <w:r w:rsidRPr="00DC46B0">
              <w:rPr>
                <w:bCs/>
              </w:rPr>
              <w:t>Очень высокий риск</w:t>
            </w:r>
          </w:p>
        </w:tc>
        <w:tc>
          <w:tcPr>
            <w:tcW w:w="7620" w:type="dxa"/>
            <w:shd w:val="clear" w:color="auto" w:fill="auto"/>
          </w:tcPr>
          <w:p w14:paraId="532F17E2" w14:textId="77777777" w:rsidR="00246233" w:rsidRPr="00DC46B0" w:rsidRDefault="00246233" w:rsidP="00E00201">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lang w:val="en-US"/>
              </w:rPr>
              <w:t>cTn</w:t>
            </w:r>
            <w:r w:rsidRPr="00DC46B0">
              <w:rPr>
                <w:bCs/>
              </w:rPr>
              <w:t>, ЭхоКГ во время химиотерапии.</w:t>
            </w:r>
          </w:p>
        </w:tc>
      </w:tr>
      <w:tr w:rsidR="00246233" w:rsidRPr="00DC46B0" w14:paraId="66932805" w14:textId="77777777" w:rsidTr="00E00201">
        <w:tc>
          <w:tcPr>
            <w:tcW w:w="1951" w:type="dxa"/>
            <w:shd w:val="clear" w:color="auto" w:fill="auto"/>
          </w:tcPr>
          <w:p w14:paraId="295E212B" w14:textId="77777777" w:rsidR="00246233" w:rsidRPr="00DC46B0" w:rsidRDefault="00246233" w:rsidP="00E00201">
            <w:r w:rsidRPr="00DC46B0">
              <w:rPr>
                <w:bCs/>
              </w:rPr>
              <w:lastRenderedPageBreak/>
              <w:t>Высокий риск</w:t>
            </w:r>
          </w:p>
        </w:tc>
        <w:tc>
          <w:tcPr>
            <w:tcW w:w="7620" w:type="dxa"/>
            <w:shd w:val="clear" w:color="auto" w:fill="auto"/>
          </w:tcPr>
          <w:p w14:paraId="1B2B48C3" w14:textId="77777777" w:rsidR="00246233" w:rsidRPr="00DC46B0" w:rsidRDefault="00246233" w:rsidP="00E00201">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осле каждого третьего курса, в конце лечения, через 3, 6 и 12 месяцев после лечения. Желательно: ЭКГ, </w:t>
            </w:r>
            <w:r w:rsidRPr="00DC46B0">
              <w:rPr>
                <w:bCs/>
                <w:lang w:val="en-US"/>
              </w:rPr>
              <w:t>cTn</w:t>
            </w:r>
            <w:r w:rsidRPr="00DC46B0">
              <w:rPr>
                <w:bCs/>
              </w:rPr>
              <w:t>, ЭхоКГ во время химиотерапии.</w:t>
            </w:r>
          </w:p>
        </w:tc>
      </w:tr>
      <w:tr w:rsidR="00246233" w:rsidRPr="00DC46B0" w14:paraId="2D154E83" w14:textId="77777777" w:rsidTr="00E00201">
        <w:tc>
          <w:tcPr>
            <w:tcW w:w="1951" w:type="dxa"/>
            <w:shd w:val="clear" w:color="auto" w:fill="auto"/>
          </w:tcPr>
          <w:p w14:paraId="36733716" w14:textId="77777777" w:rsidR="00246233" w:rsidRPr="00DC46B0" w:rsidRDefault="00246233" w:rsidP="00E00201">
            <w:r w:rsidRPr="00DC46B0">
              <w:rPr>
                <w:bCs/>
              </w:rPr>
              <w:t>Промежуточный риск</w:t>
            </w:r>
          </w:p>
        </w:tc>
        <w:tc>
          <w:tcPr>
            <w:tcW w:w="7620" w:type="dxa"/>
            <w:shd w:val="clear" w:color="auto" w:fill="auto"/>
          </w:tcPr>
          <w:p w14:paraId="7D1516B6" w14:textId="77777777" w:rsidR="00246233" w:rsidRPr="00DC46B0" w:rsidRDefault="00246233" w:rsidP="00E00201">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в середине и в конце лечения, через 3 и 6 месяцев после лечения. Желательно: ЭКГ, </w:t>
            </w:r>
            <w:r w:rsidRPr="00DC46B0">
              <w:rPr>
                <w:bCs/>
                <w:lang w:val="en-US"/>
              </w:rPr>
              <w:t>cTn</w:t>
            </w:r>
            <w:r w:rsidRPr="00DC46B0">
              <w:rPr>
                <w:bCs/>
              </w:rPr>
              <w:t>, ЭхоКГ во время химиотерапии.</w:t>
            </w:r>
          </w:p>
        </w:tc>
      </w:tr>
      <w:tr w:rsidR="00246233" w:rsidRPr="00DC46B0" w14:paraId="2B5EA6AC" w14:textId="77777777" w:rsidTr="00E00201">
        <w:tc>
          <w:tcPr>
            <w:tcW w:w="1951" w:type="dxa"/>
            <w:shd w:val="clear" w:color="auto" w:fill="auto"/>
          </w:tcPr>
          <w:p w14:paraId="2571BDF3" w14:textId="77777777" w:rsidR="00246233" w:rsidRPr="00DC46B0" w:rsidRDefault="00246233" w:rsidP="00E00201">
            <w:r w:rsidRPr="00DC46B0">
              <w:rPr>
                <w:bCs/>
              </w:rPr>
              <w:t>Низкий риск</w:t>
            </w:r>
          </w:p>
        </w:tc>
        <w:tc>
          <w:tcPr>
            <w:tcW w:w="7620" w:type="dxa"/>
            <w:shd w:val="clear" w:color="auto" w:fill="auto"/>
          </w:tcPr>
          <w:p w14:paraId="1790DC43" w14:textId="77777777" w:rsidR="00246233" w:rsidRPr="00DC46B0" w:rsidRDefault="00246233" w:rsidP="00E00201">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r w:rsidR="00246233" w:rsidRPr="00DC46B0" w14:paraId="5C6FAC2A" w14:textId="77777777" w:rsidTr="00E00201">
        <w:tc>
          <w:tcPr>
            <w:tcW w:w="1951" w:type="dxa"/>
            <w:shd w:val="clear" w:color="auto" w:fill="auto"/>
          </w:tcPr>
          <w:p w14:paraId="692CCE07" w14:textId="77777777" w:rsidR="00246233" w:rsidRPr="00DC46B0" w:rsidRDefault="00246233" w:rsidP="00E00201">
            <w:r w:rsidRPr="00DC46B0">
              <w:rPr>
                <w:bCs/>
              </w:rPr>
              <w:t>Очень низкий риск</w:t>
            </w:r>
          </w:p>
        </w:tc>
        <w:tc>
          <w:tcPr>
            <w:tcW w:w="7620" w:type="dxa"/>
            <w:shd w:val="clear" w:color="auto" w:fill="auto"/>
          </w:tcPr>
          <w:p w14:paraId="76E8CF90" w14:textId="77777777" w:rsidR="00246233" w:rsidRPr="00DC46B0" w:rsidRDefault="00246233" w:rsidP="00E00201">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bl>
    <w:p w14:paraId="432CB3FB" w14:textId="77777777" w:rsidR="00246233" w:rsidRPr="00DC46B0" w:rsidRDefault="00246233" w:rsidP="00246233"/>
    <w:p w14:paraId="25016D2A" w14:textId="77777777" w:rsidR="00246233" w:rsidRPr="00DC46B0" w:rsidRDefault="00246233" w:rsidP="00246233">
      <w:pPr>
        <w:ind w:firstLine="709"/>
      </w:pPr>
      <w:r w:rsidRPr="00DC46B0">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42C5BAF3" w14:textId="77777777" w:rsidR="00246233" w:rsidRPr="00DC46B0" w:rsidRDefault="00246233" w:rsidP="00246233">
      <w:pPr>
        <w:ind w:firstLine="709"/>
      </w:pPr>
      <w:r w:rsidRPr="00DC46B0">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6A1DC30" w14:textId="77777777" w:rsidR="00246233" w:rsidRPr="00DC46B0" w:rsidRDefault="00246233" w:rsidP="00246233">
      <w:pPr>
        <w:ind w:firstLine="709"/>
      </w:pPr>
      <w:r w:rsidRPr="00DC46B0">
        <w:t xml:space="preserve">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w:t>
      </w:r>
      <w:r w:rsidRPr="00DC46B0">
        <w:lastRenderedPageBreak/>
        <w:t>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t xml:space="preserve"> </w:t>
      </w:r>
      <w:r w:rsidRPr="00DC46B0">
        <w:t xml:space="preserve">ч., вследствие синдрома лизиса опухоли), старческий возраст. </w:t>
      </w:r>
    </w:p>
    <w:p w14:paraId="7A88E417" w14:textId="77777777" w:rsidR="00246233" w:rsidRPr="00DC46B0" w:rsidRDefault="00246233" w:rsidP="00246233">
      <w:pPr>
        <w:ind w:firstLine="709"/>
      </w:pPr>
      <w:r w:rsidRPr="00DC46B0">
        <w:t>Кардиологическими нежелательными явлениями 1</w:t>
      </w:r>
      <w:r w:rsidRPr="00EB1E6B">
        <w:t>-</w:t>
      </w:r>
      <w:r w:rsidRPr="00DC46B0">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vertAlign w:val="subscript"/>
        </w:rPr>
        <w:t>2</w:t>
      </w:r>
      <w:r w:rsidRPr="00DC46B0">
        <w:t>DS</w:t>
      </w:r>
      <w:r w:rsidRPr="00DC46B0">
        <w:rPr>
          <w:vertAlign w:val="subscript"/>
        </w:rPr>
        <w:t>2</w:t>
      </w:r>
      <w:r w:rsidRPr="00DC46B0">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70A35192" w14:textId="77777777" w:rsidR="00246233" w:rsidRDefault="00246233" w:rsidP="00246233">
      <w:pPr>
        <w:rPr>
          <w:b/>
        </w:rPr>
      </w:pPr>
    </w:p>
    <w:p w14:paraId="53EFD106" w14:textId="4DA96398" w:rsidR="00611C8E" w:rsidRDefault="00611C8E" w:rsidP="00246233">
      <w:pPr>
        <w:rPr>
          <w:i/>
          <w:u w:val="single"/>
        </w:rPr>
      </w:pPr>
      <w:r w:rsidRPr="00611C8E">
        <w:rPr>
          <w:i/>
          <w:u w:val="single"/>
        </w:rPr>
        <w:t>Профилактика</w:t>
      </w:r>
      <w:r>
        <w:rPr>
          <w:i/>
          <w:u w:val="single"/>
        </w:rPr>
        <w:t xml:space="preserve"> и </w:t>
      </w:r>
      <w:r w:rsidRPr="004F07FC">
        <w:rPr>
          <w:i/>
          <w:u w:val="single"/>
        </w:rPr>
        <w:t xml:space="preserve">лечение </w:t>
      </w:r>
      <w:r>
        <w:rPr>
          <w:i/>
          <w:u w:val="single"/>
        </w:rPr>
        <w:t>ка</w:t>
      </w:r>
      <w:r w:rsidR="00246233" w:rsidRPr="004F07FC">
        <w:rPr>
          <w:i/>
          <w:u w:val="single"/>
        </w:rPr>
        <w:t>рдиологическ</w:t>
      </w:r>
      <w:r>
        <w:rPr>
          <w:i/>
          <w:u w:val="single"/>
        </w:rPr>
        <w:t>их осложнений при лейкозе.</w:t>
      </w:r>
    </w:p>
    <w:p w14:paraId="447D3AC3" w14:textId="020D325E" w:rsidR="00246233" w:rsidRPr="004F07FC" w:rsidRDefault="00246233" w:rsidP="00246233">
      <w:pPr>
        <w:rPr>
          <w:i/>
          <w:u w:val="single"/>
        </w:rPr>
      </w:pPr>
    </w:p>
    <w:p w14:paraId="134413E6" w14:textId="346971A4" w:rsidR="00246233" w:rsidRPr="00DC46B0" w:rsidRDefault="00246233" w:rsidP="00246233">
      <w:pPr>
        <w:ind w:firstLine="709"/>
      </w:pPr>
      <w:r w:rsidRPr="00DC46B0">
        <w:t>Лекарственные препараты для лечения сердечно-сосудистых заболеваний у пациентов</w:t>
      </w:r>
      <w:r w:rsidR="00611C8E">
        <w:t xml:space="preserve"> с лейкозом</w:t>
      </w:r>
      <w:r w:rsidRPr="00DC46B0">
        <w:t xml:space="preserve">, комбинации и дозовые режимы подбираются индивидуально в зависимости от показаний, с учетом диагностированного </w:t>
      </w:r>
      <w:r w:rsidR="00611C8E" w:rsidRPr="00611C8E">
        <w:t>л</w:t>
      </w:r>
      <w:r w:rsidR="00611C8E">
        <w:t xml:space="preserve">ейкоза </w:t>
      </w:r>
      <w:r w:rsidRPr="00611C8E">
        <w:t>и планируемого гематологического лечения.</w:t>
      </w:r>
      <w:r w:rsidRPr="00DC46B0">
        <w:t xml:space="preserve"> </w:t>
      </w:r>
    </w:p>
    <w:p w14:paraId="35BC15DA" w14:textId="77777777" w:rsidR="00246233" w:rsidRPr="00DC46B0" w:rsidRDefault="00246233" w:rsidP="00246233">
      <w:pPr>
        <w:ind w:firstLine="709"/>
      </w:pPr>
      <w:r w:rsidRPr="00DC46B0">
        <w:t xml:space="preserve">Спектр основных применяемых сердечно-сосудистых препаратов:  </w:t>
      </w:r>
    </w:p>
    <w:p w14:paraId="0B9F27FC" w14:textId="77777777" w:rsidR="00246233" w:rsidRPr="004F07FC" w:rsidRDefault="00246233" w:rsidP="00FF3801">
      <w:pPr>
        <w:pStyle w:val="aff"/>
        <w:numPr>
          <w:ilvl w:val="0"/>
          <w:numId w:val="80"/>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73CDB593" w14:textId="77777777" w:rsidR="00246233" w:rsidRPr="004F07FC" w:rsidRDefault="00246233" w:rsidP="00FF3801">
      <w:pPr>
        <w:pStyle w:val="aff"/>
        <w:numPr>
          <w:ilvl w:val="0"/>
          <w:numId w:val="80"/>
        </w:numPr>
        <w:rPr>
          <w:szCs w:val="24"/>
        </w:rPr>
      </w:pPr>
      <w:r w:rsidRPr="004F07FC">
        <w:rPr>
          <w:szCs w:val="24"/>
        </w:rPr>
        <w:t>Антагонисты рецепторов ангиотензина II – Лозартан, Валсартан, Кандесартан, Телмисартан и др.</w:t>
      </w:r>
    </w:p>
    <w:p w14:paraId="35BBD019" w14:textId="77777777" w:rsidR="00246233" w:rsidRPr="004F07FC" w:rsidRDefault="00246233" w:rsidP="00FF3801">
      <w:pPr>
        <w:pStyle w:val="aff"/>
        <w:numPr>
          <w:ilvl w:val="0"/>
          <w:numId w:val="80"/>
        </w:numPr>
        <w:rPr>
          <w:szCs w:val="24"/>
        </w:rPr>
      </w:pPr>
      <w:r w:rsidRPr="004F07FC">
        <w:rPr>
          <w:szCs w:val="24"/>
        </w:rPr>
        <w:t xml:space="preserve">Ингибиторы ангиотензиновых рецепторов и неприлизина – комбинированное </w:t>
      </w:r>
      <w:r w:rsidRPr="004F07FC">
        <w:rPr>
          <w:rStyle w:val="1fb"/>
          <w:szCs w:val="24"/>
        </w:rPr>
        <w:t xml:space="preserve">гипотензивное средство </w:t>
      </w:r>
      <w:r w:rsidRPr="004F07FC">
        <w:rPr>
          <w:szCs w:val="24"/>
        </w:rPr>
        <w:t>Валсартан /сакубитрил, и др.</w:t>
      </w:r>
    </w:p>
    <w:p w14:paraId="012B2720" w14:textId="77777777" w:rsidR="00246233" w:rsidRPr="004F07FC" w:rsidRDefault="00246233" w:rsidP="00FF3801">
      <w:pPr>
        <w:pStyle w:val="aff"/>
        <w:numPr>
          <w:ilvl w:val="0"/>
          <w:numId w:val="80"/>
        </w:numPr>
        <w:rPr>
          <w:szCs w:val="24"/>
        </w:rPr>
      </w:pPr>
      <w:r w:rsidRPr="004F07FC">
        <w:rPr>
          <w:szCs w:val="24"/>
        </w:rPr>
        <w:t>Бета-адреноблокаторы – Бисопролол, Метопролол, Карведилол, Небиволол и др.</w:t>
      </w:r>
    </w:p>
    <w:p w14:paraId="6F88BA82" w14:textId="77777777" w:rsidR="00246233" w:rsidRPr="004F07FC" w:rsidRDefault="00246233" w:rsidP="00FF3801">
      <w:pPr>
        <w:pStyle w:val="aff"/>
        <w:numPr>
          <w:ilvl w:val="0"/>
          <w:numId w:val="80"/>
        </w:numPr>
        <w:rPr>
          <w:szCs w:val="24"/>
        </w:rPr>
      </w:pPr>
      <w:r w:rsidRPr="004F07FC">
        <w:rPr>
          <w:szCs w:val="24"/>
        </w:rPr>
        <w:t>Антагонисты кальция (дигидропиридины) – Амлодипин, Лерканидипин, Фелодипин и др.</w:t>
      </w:r>
    </w:p>
    <w:p w14:paraId="6B67FCCB" w14:textId="77777777" w:rsidR="00246233" w:rsidRPr="004F07FC" w:rsidRDefault="00246233" w:rsidP="00FF3801">
      <w:pPr>
        <w:pStyle w:val="aff"/>
        <w:numPr>
          <w:ilvl w:val="0"/>
          <w:numId w:val="80"/>
        </w:numPr>
        <w:rPr>
          <w:szCs w:val="24"/>
        </w:rPr>
      </w:pPr>
      <w:r w:rsidRPr="004F07FC">
        <w:rPr>
          <w:szCs w:val="24"/>
        </w:rPr>
        <w:t>Агонисты имидазолиновых рецепторов – Моксонидин, Рилменидин и др.</w:t>
      </w:r>
    </w:p>
    <w:p w14:paraId="0F59EEF6" w14:textId="77777777" w:rsidR="00246233" w:rsidRPr="004F07FC" w:rsidRDefault="00246233" w:rsidP="00FF3801">
      <w:pPr>
        <w:pStyle w:val="aff"/>
        <w:numPr>
          <w:ilvl w:val="0"/>
          <w:numId w:val="80"/>
        </w:numPr>
        <w:rPr>
          <w:szCs w:val="24"/>
        </w:rPr>
      </w:pPr>
      <w:r w:rsidRPr="004F07FC">
        <w:rPr>
          <w:szCs w:val="24"/>
        </w:rPr>
        <w:lastRenderedPageBreak/>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0831068C" w14:textId="77777777" w:rsidR="00246233" w:rsidRPr="004F07FC" w:rsidRDefault="00246233" w:rsidP="00FF3801">
      <w:pPr>
        <w:pStyle w:val="aff"/>
        <w:numPr>
          <w:ilvl w:val="0"/>
          <w:numId w:val="80"/>
        </w:numPr>
        <w:rPr>
          <w:szCs w:val="24"/>
        </w:rPr>
      </w:pPr>
      <w:r w:rsidRPr="004F07FC">
        <w:rPr>
          <w:szCs w:val="24"/>
        </w:rPr>
        <w:t>Антиагреганты – Аспирин, Клопидогрел и др.</w:t>
      </w:r>
    </w:p>
    <w:p w14:paraId="5BD4DEA8" w14:textId="77777777" w:rsidR="00246233" w:rsidRPr="004F07FC" w:rsidRDefault="00246233" w:rsidP="00FF3801">
      <w:pPr>
        <w:pStyle w:val="aff"/>
        <w:numPr>
          <w:ilvl w:val="0"/>
          <w:numId w:val="80"/>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106EBCE8" w14:textId="77777777" w:rsidR="00246233" w:rsidRPr="004F07FC" w:rsidRDefault="00246233" w:rsidP="00FF3801">
      <w:pPr>
        <w:pStyle w:val="aff"/>
        <w:numPr>
          <w:ilvl w:val="0"/>
          <w:numId w:val="80"/>
        </w:numPr>
        <w:rPr>
          <w:szCs w:val="24"/>
        </w:rPr>
      </w:pPr>
      <w:r w:rsidRPr="004F07FC">
        <w:rPr>
          <w:szCs w:val="24"/>
        </w:rPr>
        <w:t>Статины – Розувастатин, Симвастатин, Аторвастатин и др.</w:t>
      </w:r>
    </w:p>
    <w:p w14:paraId="0351DD03" w14:textId="77777777" w:rsidR="00246233" w:rsidRPr="004F07FC" w:rsidRDefault="00246233" w:rsidP="00FF3801">
      <w:pPr>
        <w:pStyle w:val="aff"/>
        <w:numPr>
          <w:ilvl w:val="0"/>
          <w:numId w:val="80"/>
        </w:numPr>
        <w:rPr>
          <w:szCs w:val="24"/>
        </w:rPr>
      </w:pPr>
      <w:r w:rsidRPr="004F07FC">
        <w:rPr>
          <w:szCs w:val="24"/>
        </w:rPr>
        <w:t>Антиаритмические средства – Соталол, Амиодарон, Этацизин, Новокаинамид, и др.</w:t>
      </w:r>
    </w:p>
    <w:p w14:paraId="76986F90" w14:textId="77777777" w:rsidR="00246233" w:rsidRPr="004F07FC" w:rsidRDefault="00246233" w:rsidP="00FF3801">
      <w:pPr>
        <w:pStyle w:val="aff"/>
        <w:numPr>
          <w:ilvl w:val="0"/>
          <w:numId w:val="80"/>
        </w:numPr>
        <w:rPr>
          <w:szCs w:val="24"/>
        </w:rPr>
      </w:pPr>
      <w:r w:rsidRPr="004F07FC">
        <w:rPr>
          <w:szCs w:val="24"/>
        </w:rPr>
        <w:t>Нитровазодилататоры – Изосорбида динитрат, Изосорбида-5-мононитрат, Глицерила тринитрат, и др.</w:t>
      </w:r>
    </w:p>
    <w:p w14:paraId="50FCDF59" w14:textId="2232016C" w:rsidR="00246233" w:rsidRPr="004F07FC" w:rsidRDefault="00246233" w:rsidP="00FF3801">
      <w:pPr>
        <w:pStyle w:val="aff"/>
        <w:numPr>
          <w:ilvl w:val="0"/>
          <w:numId w:val="80"/>
        </w:numPr>
        <w:rPr>
          <w:szCs w:val="24"/>
        </w:rPr>
      </w:pPr>
      <w:r w:rsidRPr="004F07FC">
        <w:rPr>
          <w:szCs w:val="24"/>
        </w:rPr>
        <w:t>Сердечные гликозиды –</w:t>
      </w:r>
      <w:r w:rsidR="00F97865" w:rsidRPr="00F97865">
        <w:rPr>
          <w:szCs w:val="24"/>
        </w:rPr>
        <w:t xml:space="preserve"> </w:t>
      </w:r>
      <w:r w:rsidRPr="004F07FC">
        <w:rPr>
          <w:szCs w:val="24"/>
        </w:rPr>
        <w:t>Дигоксин  и др.</w:t>
      </w:r>
    </w:p>
    <w:p w14:paraId="101149CD" w14:textId="77777777" w:rsidR="00246233" w:rsidRPr="00DC46B0" w:rsidRDefault="00246233" w:rsidP="00246233"/>
    <w:p w14:paraId="0249099B" w14:textId="1F12921A" w:rsidR="00246233" w:rsidRDefault="00246233" w:rsidP="00246233">
      <w:pPr>
        <w:ind w:firstLine="709"/>
      </w:pPr>
      <w:r w:rsidRPr="00DC46B0">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267BC2B1" w14:textId="77777777" w:rsidR="00F97865" w:rsidRPr="00DC46B0" w:rsidRDefault="00F97865" w:rsidP="00246233">
      <w:pPr>
        <w:ind w:firstLine="709"/>
      </w:pPr>
    </w:p>
    <w:p w14:paraId="000A796B" w14:textId="5ED899B0" w:rsidR="00BC5514" w:rsidRPr="00446567" w:rsidRDefault="00F97865" w:rsidP="00BC5514">
      <w:pPr>
        <w:pStyle w:val="2"/>
        <w:rPr>
          <w:strike/>
          <w:lang w:val="ru-RU"/>
        </w:rPr>
      </w:pPr>
      <w:bookmarkStart w:id="103" w:name="_Toc64624791"/>
      <w:r>
        <w:rPr>
          <w:lang w:val="ru-RU"/>
        </w:rPr>
        <w:t>7.</w:t>
      </w:r>
      <w:r w:rsidRPr="00BC5514">
        <w:rPr>
          <w:lang w:val="ru-RU"/>
        </w:rPr>
        <w:t>6</w:t>
      </w:r>
      <w:r w:rsidR="00BC5514" w:rsidRPr="00BC5514">
        <w:rPr>
          <w:lang w:val="ru-RU"/>
        </w:rPr>
        <w:t xml:space="preserve"> </w:t>
      </w:r>
      <w:r w:rsidR="00BC5514" w:rsidRPr="00FB583E">
        <w:t xml:space="preserve">Диагностика </w:t>
      </w:r>
      <w:r w:rsidR="00BC5514" w:rsidRPr="00446567">
        <w:t>и лечение</w:t>
      </w:r>
      <w:r w:rsidR="00BC5514" w:rsidRPr="00FB583E">
        <w:t xml:space="preserve"> неврологических проявлений</w:t>
      </w:r>
      <w:r w:rsidR="00446567">
        <w:rPr>
          <w:lang w:val="ru-RU"/>
        </w:rPr>
        <w:t xml:space="preserve"> </w:t>
      </w:r>
      <w:r w:rsidR="00B32E86">
        <w:rPr>
          <w:lang w:val="ru-RU"/>
        </w:rPr>
        <w:t xml:space="preserve">при </w:t>
      </w:r>
      <w:r w:rsidR="00611C8E">
        <w:rPr>
          <w:lang w:val="ru-RU"/>
        </w:rPr>
        <w:t>лейкозе</w:t>
      </w:r>
      <w:bookmarkEnd w:id="103"/>
    </w:p>
    <w:p w14:paraId="2CE0AF1A" w14:textId="77777777" w:rsidR="00BC5514" w:rsidRPr="00FB583E" w:rsidRDefault="00BC5514" w:rsidP="00BC5514">
      <w:pPr>
        <w:rPr>
          <w:b/>
          <w:u w:val="single"/>
        </w:rPr>
      </w:pPr>
    </w:p>
    <w:p w14:paraId="42AA38E3" w14:textId="0145BFDA" w:rsidR="00BC5514" w:rsidRDefault="00BC5514" w:rsidP="00BC5514">
      <w:pPr>
        <w:ind w:firstLine="709"/>
      </w:pPr>
      <w:r w:rsidRPr="00FB583E">
        <w:t xml:space="preserve">Неврологические проявления </w:t>
      </w:r>
      <w:r w:rsidR="00446567" w:rsidRPr="00611C8E">
        <w:t xml:space="preserve">вовлечения центральной нервной системы (ЦНС) и периферической нервной системы </w:t>
      </w:r>
      <w:r w:rsidRPr="00611C8E">
        <w:t xml:space="preserve">могут быть как проявлением специфического поражения нервной системы (опухолевое поражение ЦНС), так и проявлением осложнений </w:t>
      </w:r>
      <w:r w:rsidR="00446567" w:rsidRPr="00611C8E">
        <w:t xml:space="preserve">лейкоза </w:t>
      </w:r>
      <w:r w:rsidRPr="00611C8E">
        <w:t xml:space="preserve">и </w:t>
      </w:r>
      <w:r w:rsidRPr="00FB583E">
        <w:t xml:space="preserve">его лечения (геморрагические, тромботические, токсические поражения нервной системы). Для диагностики и лечения неврологических проявлений и осложнений </w:t>
      </w:r>
      <w:r w:rsidR="00611C8E">
        <w:t>при лейкозе</w:t>
      </w:r>
      <w:r w:rsidRPr="00FB583E">
        <w:t xml:space="preserve">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175525AC" w14:textId="77777777" w:rsidR="00BC5514" w:rsidRPr="00FB583E" w:rsidRDefault="00BC5514" w:rsidP="00BC5514">
      <w:pPr>
        <w:ind w:firstLine="709"/>
      </w:pPr>
    </w:p>
    <w:p w14:paraId="3892FCB8" w14:textId="6DD7C399" w:rsidR="00BC5514" w:rsidRPr="00FB583E" w:rsidRDefault="00BC5514" w:rsidP="00BC5514">
      <w:pPr>
        <w:rPr>
          <w:i/>
          <w:u w:val="single"/>
        </w:rPr>
      </w:pPr>
      <w:r w:rsidRPr="00FB583E">
        <w:rPr>
          <w:i/>
          <w:u w:val="single"/>
        </w:rPr>
        <w:t>Специфическое поражение ЦНС</w:t>
      </w:r>
      <w:r w:rsidR="00611C8E">
        <w:rPr>
          <w:i/>
          <w:u w:val="single"/>
        </w:rPr>
        <w:t xml:space="preserve"> при лейкозе.</w:t>
      </w:r>
    </w:p>
    <w:p w14:paraId="79F5F263" w14:textId="6A912ED9" w:rsidR="00BC5514" w:rsidRPr="00FB583E" w:rsidRDefault="00BC5514" w:rsidP="00BC5514">
      <w:pPr>
        <w:ind w:firstLine="708"/>
      </w:pPr>
      <w:r w:rsidRPr="00FB583E">
        <w:t>Специфическое опухолевое поражение ЦНС с вовлечением головного мозга, спинного мозга и оболочек может быть проявлением</w:t>
      </w:r>
      <w:r w:rsidR="00446567">
        <w:rPr>
          <w:color w:val="FF0000"/>
        </w:rPr>
        <w:t xml:space="preserve"> </w:t>
      </w:r>
      <w:r w:rsidR="00446567" w:rsidRPr="00611C8E">
        <w:t>лейкоза</w:t>
      </w:r>
      <w:r w:rsidR="00611C8E">
        <w:t xml:space="preserve">. </w:t>
      </w:r>
      <w:r w:rsidRPr="00FB583E">
        <w:t xml:space="preserve">Чаще всего опухолевое поражение ЦНС локализуется в лобной доле – 50%, реже отмечается в мозолистом теле и </w:t>
      </w:r>
      <w:r w:rsidRPr="00FB583E">
        <w:lastRenderedPageBreak/>
        <w:t>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6B60AE1B" w14:textId="31EA2B2C" w:rsidR="00BC5514" w:rsidRPr="00FB583E" w:rsidRDefault="00BC5514" w:rsidP="00BC5514">
      <w:pPr>
        <w:ind w:firstLine="708"/>
        <w:rPr>
          <w:b/>
        </w:rPr>
      </w:pPr>
      <w:r w:rsidRPr="00FB583E">
        <w:rPr>
          <w:b/>
        </w:rPr>
        <w:t xml:space="preserve">Диагностика поражения ЦНС при </w:t>
      </w:r>
      <w:r w:rsidR="00611C8E">
        <w:rPr>
          <w:b/>
        </w:rPr>
        <w:t>лейкозе.</w:t>
      </w:r>
    </w:p>
    <w:p w14:paraId="7704429B" w14:textId="2058AE6C" w:rsidR="00BC5514" w:rsidRPr="00FB583E" w:rsidRDefault="00BC5514" w:rsidP="00BC5514">
      <w:pPr>
        <w:ind w:firstLine="708"/>
      </w:pPr>
      <w:r w:rsidRPr="00FB583E">
        <w:t>Клиническая картина</w:t>
      </w:r>
      <w:r w:rsidRPr="00FB583E">
        <w:rPr>
          <w:b/>
        </w:rPr>
        <w:t xml:space="preserve"> </w:t>
      </w:r>
      <w:r w:rsidRPr="00FB583E">
        <w:t>зависит от локализации и объема поражения, степени выраженности гипертензионно-гидроцефального синдрома. В 70% опухолевое поражение при</w:t>
      </w:r>
      <w:r w:rsidR="00611C8E">
        <w:rPr>
          <w:color w:val="FF0000"/>
        </w:rPr>
        <w:t xml:space="preserve"> </w:t>
      </w:r>
      <w:r w:rsidR="00611C8E" w:rsidRPr="00611C8E">
        <w:t>лейкозе</w:t>
      </w:r>
      <w:r w:rsidR="00611C8E">
        <w:rPr>
          <w:color w:val="FF0000"/>
        </w:rPr>
        <w:t xml:space="preserve"> </w:t>
      </w:r>
      <w:r w:rsidRPr="00FB583E">
        <w:t xml:space="preserve">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797C3DCD" w14:textId="77777777" w:rsidR="00BC5514" w:rsidRPr="00FB583E" w:rsidRDefault="00BC5514" w:rsidP="00BC5514">
      <w:pPr>
        <w:ind w:firstLine="708"/>
      </w:pPr>
      <w:r w:rsidRPr="00FB583E">
        <w:t>Для первичной диагностики неврологического поражения ЦНС оценивается:</w:t>
      </w:r>
    </w:p>
    <w:p w14:paraId="2E5BC74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11F9A91F"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31D9BD1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0936EE8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1B685641"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0CC1C678" w14:textId="77777777" w:rsidR="00BC5514" w:rsidRPr="00FB583E" w:rsidRDefault="00BC5514" w:rsidP="00BC5514">
      <w:pPr>
        <w:ind w:left="12" w:firstLine="708"/>
        <w:rPr>
          <w:b/>
        </w:rPr>
      </w:pPr>
      <w:r w:rsidRPr="00FB583E">
        <w:rPr>
          <w:b/>
        </w:rPr>
        <w:t>Лабораторная диагностика:</w:t>
      </w:r>
      <w:r w:rsidRPr="00FB583E">
        <w:rPr>
          <w:b/>
        </w:rPr>
        <w:tab/>
        <w:t xml:space="preserve"> </w:t>
      </w:r>
    </w:p>
    <w:p w14:paraId="00E7AEAF"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53250ED2" w14:textId="77777777" w:rsidR="00BC5514" w:rsidRPr="00FB583E" w:rsidRDefault="00BC5514" w:rsidP="00FF3801">
      <w:pPr>
        <w:pStyle w:val="aff"/>
        <w:numPr>
          <w:ilvl w:val="0"/>
          <w:numId w:val="81"/>
        </w:numPr>
        <w:rPr>
          <w:rFonts w:cs="Times New Roman"/>
          <w:szCs w:val="24"/>
        </w:rPr>
      </w:pPr>
      <w:r w:rsidRPr="00FB583E">
        <w:rPr>
          <w:rFonts w:cs="Times New Roman"/>
          <w:szCs w:val="24"/>
        </w:rPr>
        <w:t>Общий анализ мочи</w:t>
      </w:r>
    </w:p>
    <w:p w14:paraId="4FB65E50"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24D0811"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003B485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7D524AF3"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маркеров тромбофилии (по показаниям)</w:t>
      </w:r>
    </w:p>
    <w:p w14:paraId="59125253"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2EED20BB"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5A0D72F5"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510016B7"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В-клеточной клональности в крови (по  показаниям)</w:t>
      </w:r>
    </w:p>
    <w:p w14:paraId="0B745209"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клиренса креатинина по формуле Кокрофта- Голта</w:t>
      </w:r>
    </w:p>
    <w:p w14:paraId="087BD7CC"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12126D40"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67F5F64E"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61F7082B" w14:textId="77777777" w:rsidR="00BC5514" w:rsidRPr="00FB583E" w:rsidRDefault="00BC5514" w:rsidP="00BC5514">
      <w:pPr>
        <w:ind w:firstLine="708"/>
        <w:rPr>
          <w:b/>
        </w:rPr>
      </w:pPr>
      <w:r w:rsidRPr="00FB583E">
        <w:rPr>
          <w:b/>
        </w:rPr>
        <w:t>Инструментальная диагностика:</w:t>
      </w:r>
    </w:p>
    <w:p w14:paraId="5D0140C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141FB086"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МРТ – ангиография (по показаниям)</w:t>
      </w:r>
    </w:p>
    <w:p w14:paraId="1EC3B310"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брюшной полости, грудной клетки, малого таза</w:t>
      </w:r>
    </w:p>
    <w:p w14:paraId="54B930FF"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И брюшной полости (по показаниям)</w:t>
      </w:r>
    </w:p>
    <w:p w14:paraId="5F998BB7" w14:textId="77777777" w:rsidR="00BC5514" w:rsidRPr="00FB583E" w:rsidRDefault="00BC5514" w:rsidP="00FF3801">
      <w:pPr>
        <w:pStyle w:val="aff"/>
        <w:numPr>
          <w:ilvl w:val="0"/>
          <w:numId w:val="8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091C69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137C8A44" w14:textId="77777777" w:rsidR="00BC5514" w:rsidRPr="00FB583E" w:rsidRDefault="00BC5514" w:rsidP="00FF3801">
      <w:pPr>
        <w:pStyle w:val="aff"/>
        <w:numPr>
          <w:ilvl w:val="1"/>
          <w:numId w:val="81"/>
        </w:numPr>
        <w:rPr>
          <w:rFonts w:cs="Times New Roman"/>
          <w:szCs w:val="24"/>
        </w:rPr>
      </w:pPr>
      <w:r w:rsidRPr="00FB583E">
        <w:rPr>
          <w:rFonts w:cs="Times New Roman"/>
          <w:szCs w:val="24"/>
        </w:rPr>
        <w:t>ЗВП – зрительные вызванные потенциалы,</w:t>
      </w:r>
    </w:p>
    <w:p w14:paraId="2BD10C66" w14:textId="77777777" w:rsidR="00BC5514" w:rsidRPr="00FB583E" w:rsidRDefault="00BC5514" w:rsidP="00FF3801">
      <w:pPr>
        <w:pStyle w:val="aff"/>
        <w:numPr>
          <w:ilvl w:val="1"/>
          <w:numId w:val="81"/>
        </w:numPr>
        <w:rPr>
          <w:rFonts w:cs="Times New Roman"/>
          <w:szCs w:val="24"/>
        </w:rPr>
      </w:pPr>
      <w:r w:rsidRPr="00FB583E">
        <w:rPr>
          <w:rFonts w:cs="Times New Roman"/>
          <w:szCs w:val="24"/>
        </w:rPr>
        <w:lastRenderedPageBreak/>
        <w:t>КВП – когнитивные вызванные потенциалы,</w:t>
      </w:r>
    </w:p>
    <w:p w14:paraId="0DD579A7" w14:textId="77777777" w:rsidR="00BC5514" w:rsidRPr="00FB583E" w:rsidRDefault="00BC5514" w:rsidP="00FF3801">
      <w:pPr>
        <w:pStyle w:val="aff"/>
        <w:numPr>
          <w:ilvl w:val="1"/>
          <w:numId w:val="81"/>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51A8B1EA" w14:textId="77777777" w:rsidR="00BC5514" w:rsidRPr="00FB583E" w:rsidRDefault="00BC5514" w:rsidP="00FF3801">
      <w:pPr>
        <w:pStyle w:val="aff"/>
        <w:numPr>
          <w:ilvl w:val="1"/>
          <w:numId w:val="81"/>
        </w:numPr>
        <w:rPr>
          <w:rFonts w:cs="Times New Roman"/>
          <w:szCs w:val="24"/>
        </w:rPr>
      </w:pPr>
      <w:r w:rsidRPr="00FB583E">
        <w:rPr>
          <w:rFonts w:cs="Times New Roman"/>
          <w:szCs w:val="24"/>
        </w:rPr>
        <w:t>ССВП – соматосенсорные вызванные потенциалы</w:t>
      </w:r>
    </w:p>
    <w:p w14:paraId="4FBE4B54" w14:textId="77777777" w:rsidR="00BC5514" w:rsidRPr="00FB583E" w:rsidRDefault="00BC5514" w:rsidP="00FF3801">
      <w:pPr>
        <w:pStyle w:val="aff"/>
        <w:numPr>
          <w:ilvl w:val="0"/>
          <w:numId w:val="81"/>
        </w:numPr>
        <w:rPr>
          <w:rFonts w:cs="Times New Roman"/>
          <w:szCs w:val="24"/>
        </w:rPr>
      </w:pPr>
      <w:r w:rsidRPr="00FB583E">
        <w:rPr>
          <w:rFonts w:cs="Times New Roman"/>
          <w:szCs w:val="24"/>
        </w:rPr>
        <w:t>Транскраниальная магнитная стимуляция (ТКМС) (по показаниям)</w:t>
      </w:r>
    </w:p>
    <w:p w14:paraId="525CAFE1" w14:textId="77777777" w:rsidR="00BC5514" w:rsidRPr="00FB583E" w:rsidRDefault="00BC5514" w:rsidP="00FF3801">
      <w:pPr>
        <w:pStyle w:val="aff"/>
        <w:numPr>
          <w:ilvl w:val="0"/>
          <w:numId w:val="81"/>
        </w:numPr>
        <w:rPr>
          <w:rFonts w:cs="Times New Roman"/>
          <w:szCs w:val="24"/>
        </w:rPr>
      </w:pPr>
      <w:r w:rsidRPr="00FB583E">
        <w:rPr>
          <w:rFonts w:cs="Times New Roman"/>
          <w:szCs w:val="24"/>
        </w:rPr>
        <w:t>ПЭТ-КТ (по показаниям)</w:t>
      </w:r>
    </w:p>
    <w:p w14:paraId="48D426D3" w14:textId="77777777" w:rsidR="00BC5514" w:rsidRPr="00FB583E" w:rsidRDefault="00BC5514" w:rsidP="00FF3801">
      <w:pPr>
        <w:pStyle w:val="aff"/>
        <w:numPr>
          <w:ilvl w:val="0"/>
          <w:numId w:val="81"/>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0DE24F90" w14:textId="77777777" w:rsidR="00BC5514" w:rsidRPr="00FB583E" w:rsidRDefault="00BC5514" w:rsidP="00FF3801">
      <w:pPr>
        <w:pStyle w:val="aff"/>
        <w:numPr>
          <w:ilvl w:val="0"/>
          <w:numId w:val="81"/>
        </w:numPr>
        <w:rPr>
          <w:rFonts w:cs="Times New Roman"/>
          <w:szCs w:val="24"/>
        </w:rPr>
      </w:pPr>
      <w:r w:rsidRPr="00FB583E">
        <w:rPr>
          <w:rFonts w:cs="Times New Roman"/>
          <w:szCs w:val="24"/>
        </w:rPr>
        <w:t>ФГДС, ФКС (биопсия по показаниям)</w:t>
      </w:r>
    </w:p>
    <w:p w14:paraId="3E12F1CC"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77D2F892"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7396F498" w14:textId="77777777" w:rsidR="00BC5514" w:rsidRPr="00FB583E" w:rsidRDefault="00BC5514" w:rsidP="00BC5514">
      <w:pPr>
        <w:ind w:firstLine="708"/>
        <w:rPr>
          <w:b/>
        </w:rPr>
      </w:pPr>
      <w:r w:rsidRPr="00FB583E">
        <w:rPr>
          <w:b/>
        </w:rPr>
        <w:t>Консультация специалистов:</w:t>
      </w:r>
    </w:p>
    <w:p w14:paraId="0132594B"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03983F48"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02C06702"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2A3C5907"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 показаниям привлекаются другие специалисты:</w:t>
      </w:r>
    </w:p>
    <w:p w14:paraId="68303CEF" w14:textId="77777777" w:rsidR="00BC5514" w:rsidRPr="00FB583E" w:rsidRDefault="00BC5514" w:rsidP="00FF3801">
      <w:pPr>
        <w:pStyle w:val="aff"/>
        <w:numPr>
          <w:ilvl w:val="0"/>
          <w:numId w:val="81"/>
        </w:numPr>
        <w:rPr>
          <w:rFonts w:cs="Times New Roman"/>
          <w:szCs w:val="24"/>
        </w:rPr>
      </w:pPr>
      <w:r w:rsidRPr="00FB583E">
        <w:rPr>
          <w:rFonts w:cs="Times New Roman"/>
          <w:szCs w:val="24"/>
        </w:rPr>
        <w:t>радиолог</w:t>
      </w:r>
    </w:p>
    <w:p w14:paraId="1D9E7E9C"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w:t>
      </w:r>
    </w:p>
    <w:p w14:paraId="646BDBB8"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олог</w:t>
      </w:r>
    </w:p>
    <w:p w14:paraId="18D912C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w:t>
      </w:r>
    </w:p>
    <w:p w14:paraId="5AB1926A" w14:textId="1C9490EB" w:rsidR="00BC5514" w:rsidRPr="00FB583E" w:rsidRDefault="00BC5514" w:rsidP="00BC5514">
      <w:pPr>
        <w:ind w:firstLine="708"/>
        <w:rPr>
          <w:b/>
        </w:rPr>
      </w:pPr>
      <w:r w:rsidRPr="00FB583E">
        <w:rPr>
          <w:b/>
        </w:rPr>
        <w:t>Лекарственная терапия неврологических осложнений специфического поражения ЦНС.</w:t>
      </w:r>
    </w:p>
    <w:p w14:paraId="694AC299" w14:textId="38C84A04" w:rsidR="00BC5514" w:rsidRPr="00FB583E" w:rsidRDefault="00BC5514" w:rsidP="00BC5514">
      <w:pPr>
        <w:ind w:firstLine="708"/>
      </w:pPr>
      <w:r w:rsidRPr="00FB583E">
        <w:t xml:space="preserve">Основным методом лечения </w:t>
      </w:r>
      <w:r w:rsidR="00611C8E">
        <w:t xml:space="preserve">специфического опухолевого </w:t>
      </w:r>
      <w:r w:rsidRPr="00FB583E">
        <w:t xml:space="preserve">вовлечения ЦНС </w:t>
      </w:r>
      <w:r w:rsidR="00446567" w:rsidRPr="00611C8E">
        <w:t xml:space="preserve">при острых лейкозах </w:t>
      </w:r>
      <w:r w:rsidRPr="00FB583E">
        <w:t>является химиотерапия. Дополнительно могут применяться хирургические и радиологические (лучевая терапия) методы лечения.</w:t>
      </w:r>
    </w:p>
    <w:p w14:paraId="74185C78" w14:textId="33213AD8" w:rsidR="00BC5514" w:rsidRPr="00FB583E" w:rsidRDefault="00BC5514" w:rsidP="00BC5514">
      <w:pPr>
        <w:ind w:firstLine="708"/>
      </w:pPr>
      <w:r w:rsidRPr="00FB583E">
        <w:t>Очаговое специфическое поражение головного мозга</w:t>
      </w:r>
      <w:r w:rsidR="00446567">
        <w:rPr>
          <w:color w:val="FF0000"/>
        </w:rPr>
        <w:t xml:space="preserve"> </w:t>
      </w:r>
      <w:r w:rsidR="00446567" w:rsidRPr="00611C8E">
        <w:t>при острых лейкозах</w:t>
      </w:r>
      <w:r w:rsidRPr="00611C8E">
        <w:t xml:space="preserve"> </w:t>
      </w:r>
      <w:r w:rsidRPr="00FB583E">
        <w:t>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65A04F3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520BF946"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Противорвотная терапия – ондансетрон в/в</w:t>
      </w:r>
    </w:p>
    <w:p w14:paraId="3066DBC8"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750A49F7"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26C47F6B" w14:textId="77777777" w:rsidR="00BC5514" w:rsidRPr="00FB583E" w:rsidRDefault="00BC5514" w:rsidP="00FF3801">
      <w:pPr>
        <w:pStyle w:val="aff"/>
        <w:numPr>
          <w:ilvl w:val="0"/>
          <w:numId w:val="81"/>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5B58FAEB" w14:textId="77777777" w:rsidR="00BC5514" w:rsidRPr="00FB583E" w:rsidRDefault="00BC5514" w:rsidP="00FF3801">
      <w:pPr>
        <w:pStyle w:val="aff"/>
        <w:numPr>
          <w:ilvl w:val="0"/>
          <w:numId w:val="81"/>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7F9EFB69"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111FD68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0D756B09" w14:textId="77777777" w:rsidR="00BC5514" w:rsidRPr="00FB583E" w:rsidRDefault="00BC5514" w:rsidP="00BC5514">
      <w:pPr>
        <w:ind w:firstLine="360"/>
      </w:pPr>
    </w:p>
    <w:p w14:paraId="6C97ED04" w14:textId="53FE29D2" w:rsidR="00BC5514" w:rsidRPr="00176B0E" w:rsidRDefault="00BC5514" w:rsidP="00BC5514">
      <w:pPr>
        <w:pStyle w:val="afd"/>
        <w:spacing w:beforeAutospacing="0" w:afterAutospacing="0" w:line="360" w:lineRule="auto"/>
        <w:rPr>
          <w:i/>
          <w:u w:val="single"/>
        </w:rPr>
      </w:pPr>
      <w:r w:rsidRPr="00176B0E">
        <w:rPr>
          <w:i/>
          <w:u w:val="single"/>
        </w:rPr>
        <w:t xml:space="preserve">Острые нарушения мозгового кровообращения </w:t>
      </w:r>
      <w:r w:rsidR="00176B0E">
        <w:rPr>
          <w:i/>
          <w:u w:val="single"/>
        </w:rPr>
        <w:t xml:space="preserve">(ОНМК) </w:t>
      </w:r>
      <w:r w:rsidRPr="00176B0E">
        <w:rPr>
          <w:i/>
          <w:u w:val="single"/>
        </w:rPr>
        <w:t xml:space="preserve">по ишемическому типу при </w:t>
      </w:r>
      <w:r w:rsidR="00176B0E">
        <w:rPr>
          <w:i/>
          <w:u w:val="single"/>
        </w:rPr>
        <w:t>лейкозе.</w:t>
      </w:r>
    </w:p>
    <w:p w14:paraId="7DF22B1E" w14:textId="77777777" w:rsidR="00176B0E" w:rsidRDefault="00176B0E" w:rsidP="00176B0E">
      <w:pPr>
        <w:ind w:firstLine="708"/>
      </w:pPr>
      <w:r>
        <w:t>Диагностика и лечение ОНМК, возникшего у пацента с лейкозом в период проведения химиотерапевтического лечения, проводится одновременно с противоопухолевым лечением лейкоза.</w:t>
      </w:r>
    </w:p>
    <w:p w14:paraId="1B6CADDD" w14:textId="2841C368" w:rsidR="00BC5514" w:rsidRPr="00176B0E" w:rsidRDefault="00BC5514" w:rsidP="00BC5514">
      <w:pPr>
        <w:pStyle w:val="afd"/>
        <w:spacing w:beforeAutospacing="0" w:afterAutospacing="0" w:line="360" w:lineRule="auto"/>
        <w:ind w:firstLine="709"/>
        <w:rPr>
          <w:color w:val="000000"/>
        </w:rPr>
      </w:pPr>
      <w:r w:rsidRPr="00176B0E">
        <w:rPr>
          <w:color w:val="000000"/>
        </w:rPr>
        <w:t>П</w:t>
      </w:r>
      <w:r w:rsidR="00176B0E">
        <w:rPr>
          <w:color w:val="000000"/>
        </w:rPr>
        <w:t>ри лейкозе п</w:t>
      </w:r>
      <w:r w:rsidRPr="00176B0E">
        <w:rPr>
          <w:color w:val="000000"/>
        </w:rPr>
        <w:t xml:space="preserve">римерно в 10% случаев отмечается нарушение мозгового кровообращения (ОНМК) по ишемическому типу. Причинами тромбозов мозговых сосудов у пациентов с </w:t>
      </w:r>
      <w:r w:rsidR="00176B0E">
        <w:rPr>
          <w:color w:val="000000"/>
        </w:rPr>
        <w:t xml:space="preserve">лейкозом </w:t>
      </w:r>
      <w:r w:rsidRPr="00176B0E">
        <w:rPr>
          <w:color w:val="000000"/>
        </w:rPr>
        <w:t>могут быть:</w:t>
      </w:r>
    </w:p>
    <w:p w14:paraId="3356B10E" w14:textId="77777777" w:rsidR="00BC5514" w:rsidRPr="00176B0E" w:rsidRDefault="00BC5514" w:rsidP="00FF3801">
      <w:pPr>
        <w:pStyle w:val="aff"/>
        <w:numPr>
          <w:ilvl w:val="0"/>
          <w:numId w:val="81"/>
        </w:numPr>
        <w:rPr>
          <w:rFonts w:cs="Times New Roman"/>
          <w:szCs w:val="24"/>
        </w:rPr>
      </w:pPr>
      <w:r w:rsidRPr="00176B0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1FD341A7" w14:textId="77777777" w:rsidR="00BC5514" w:rsidRPr="00176B0E" w:rsidRDefault="00BC5514" w:rsidP="00FF3801">
      <w:pPr>
        <w:pStyle w:val="aff"/>
        <w:numPr>
          <w:ilvl w:val="0"/>
          <w:numId w:val="81"/>
        </w:numPr>
        <w:rPr>
          <w:rFonts w:cs="Times New Roman"/>
          <w:szCs w:val="24"/>
        </w:rPr>
      </w:pPr>
      <w:r w:rsidRPr="00176B0E">
        <w:rPr>
          <w:rFonts w:cs="Times New Roman"/>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068A55CD" w14:textId="77777777" w:rsidR="00BC5514" w:rsidRPr="00176B0E" w:rsidRDefault="00BC5514" w:rsidP="00FF3801">
      <w:pPr>
        <w:pStyle w:val="aff"/>
        <w:numPr>
          <w:ilvl w:val="0"/>
          <w:numId w:val="81"/>
        </w:numPr>
        <w:rPr>
          <w:rFonts w:cs="Times New Roman"/>
          <w:szCs w:val="24"/>
        </w:rPr>
      </w:pPr>
      <w:r w:rsidRPr="00176B0E">
        <w:rPr>
          <w:rFonts w:cs="Times New Roman"/>
          <w:szCs w:val="24"/>
        </w:rPr>
        <w:t>реологические (в том числе за счет гиперлейкоцитоза, эритроцитоза гипертромбоцитоза)</w:t>
      </w:r>
    </w:p>
    <w:p w14:paraId="040A3A72" w14:textId="77777777" w:rsidR="00BC5514" w:rsidRPr="00176B0E" w:rsidRDefault="00BC5514" w:rsidP="00FF3801">
      <w:pPr>
        <w:pStyle w:val="aff"/>
        <w:numPr>
          <w:ilvl w:val="0"/>
          <w:numId w:val="81"/>
        </w:numPr>
        <w:rPr>
          <w:rFonts w:cs="Times New Roman"/>
          <w:szCs w:val="24"/>
        </w:rPr>
      </w:pPr>
      <w:r w:rsidRPr="00176B0E">
        <w:rPr>
          <w:rFonts w:cs="Times New Roman"/>
          <w:szCs w:val="24"/>
        </w:rPr>
        <w:t>полихимиотерапия</w:t>
      </w:r>
    </w:p>
    <w:p w14:paraId="1770D7E5" w14:textId="77777777" w:rsidR="00BC5514" w:rsidRPr="00176B0E" w:rsidRDefault="00BC5514" w:rsidP="00FF3801">
      <w:pPr>
        <w:pStyle w:val="aff"/>
        <w:numPr>
          <w:ilvl w:val="0"/>
          <w:numId w:val="81"/>
        </w:numPr>
        <w:rPr>
          <w:rFonts w:cs="Times New Roman"/>
          <w:szCs w:val="24"/>
        </w:rPr>
      </w:pPr>
      <w:r w:rsidRPr="00176B0E">
        <w:rPr>
          <w:rFonts w:cs="Times New Roman"/>
          <w:szCs w:val="24"/>
        </w:rPr>
        <w:t xml:space="preserve">лучевая терапия </w:t>
      </w:r>
    </w:p>
    <w:p w14:paraId="5F1733AC" w14:textId="77777777" w:rsidR="00BC5514" w:rsidRPr="00176B0E" w:rsidRDefault="00BC5514" w:rsidP="00FF3801">
      <w:pPr>
        <w:pStyle w:val="aff"/>
        <w:numPr>
          <w:ilvl w:val="0"/>
          <w:numId w:val="81"/>
        </w:numPr>
        <w:rPr>
          <w:rFonts w:cs="Times New Roman"/>
          <w:szCs w:val="24"/>
        </w:rPr>
      </w:pPr>
      <w:r w:rsidRPr="00176B0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0C6319F2" w14:textId="77777777" w:rsidR="00BC5514" w:rsidRPr="00176B0E" w:rsidRDefault="00BC5514" w:rsidP="00BC5514">
      <w:pPr>
        <w:pStyle w:val="afd"/>
        <w:spacing w:beforeAutospacing="0" w:afterAutospacing="0" w:line="360" w:lineRule="auto"/>
        <w:ind w:firstLine="709"/>
        <w:rPr>
          <w:b/>
          <w:color w:val="000000"/>
        </w:rPr>
      </w:pPr>
      <w:r w:rsidRPr="00176B0E">
        <w:rPr>
          <w:b/>
          <w:color w:val="000000"/>
        </w:rPr>
        <w:t>Клинические проявления ОНМК по ишемическому типу:</w:t>
      </w:r>
    </w:p>
    <w:p w14:paraId="50E71814" w14:textId="77777777" w:rsidR="00BC5514" w:rsidRPr="00176B0E" w:rsidRDefault="00BC5514" w:rsidP="00BC5514">
      <w:pPr>
        <w:pStyle w:val="afd"/>
        <w:spacing w:beforeAutospacing="0" w:afterAutospacing="0" w:line="360" w:lineRule="auto"/>
        <w:ind w:firstLine="709"/>
        <w:rPr>
          <w:color w:val="000000"/>
        </w:rPr>
      </w:pPr>
      <w:r w:rsidRPr="00176B0E">
        <w:rPr>
          <w:color w:val="000000"/>
        </w:rPr>
        <w:lastRenderedPageBreak/>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4C9395D3" w14:textId="1CD5BA64" w:rsidR="00BC5514" w:rsidRPr="00176B0E" w:rsidRDefault="00176B0E" w:rsidP="00BC5514">
      <w:pPr>
        <w:pStyle w:val="afd"/>
        <w:spacing w:beforeAutospacing="0" w:afterAutospacing="0" w:line="360" w:lineRule="auto"/>
        <w:ind w:firstLine="709"/>
        <w:rPr>
          <w:color w:val="000000"/>
        </w:rPr>
      </w:pPr>
      <w:r>
        <w:rPr>
          <w:color w:val="000000"/>
        </w:rPr>
        <w:t>У пациентов с лейкозами также встре</w:t>
      </w:r>
      <w:r w:rsidR="00BC5514" w:rsidRPr="00176B0E">
        <w:rPr>
          <w:color w:val="000000"/>
        </w:rPr>
        <w:t xml:space="preserve">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54E7A255" w14:textId="77777777" w:rsidR="00BC5514" w:rsidRPr="00176B0E" w:rsidRDefault="00BC5514" w:rsidP="00BC5514">
      <w:pPr>
        <w:ind w:firstLine="709"/>
      </w:pPr>
      <w:r w:rsidRPr="00176B0E">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7EB8FD44" w14:textId="11653A24" w:rsidR="003E50FD" w:rsidRDefault="00BC5514" w:rsidP="00BC5514">
      <w:pPr>
        <w:pStyle w:val="afd"/>
        <w:spacing w:beforeAutospacing="0" w:afterAutospacing="0" w:line="360" w:lineRule="auto"/>
        <w:ind w:firstLine="708"/>
        <w:rPr>
          <w:color w:val="000000"/>
        </w:rPr>
      </w:pPr>
      <w:r w:rsidRPr="00176B0E">
        <w:rPr>
          <w:b/>
        </w:rPr>
        <w:t>Лабораторная диагностика</w:t>
      </w:r>
      <w:r w:rsidRPr="00176B0E">
        <w:t>: см</w:t>
      </w:r>
      <w:r w:rsidRPr="00176B0E">
        <w:rPr>
          <w:color w:val="000000"/>
        </w:rPr>
        <w:t xml:space="preserve">. </w:t>
      </w:r>
      <w:r w:rsidR="003E50FD">
        <w:rPr>
          <w:color w:val="000000"/>
        </w:rPr>
        <w:t xml:space="preserve">раздел 7.4 </w:t>
      </w:r>
      <w:r w:rsidRPr="00176B0E">
        <w:rPr>
          <w:color w:val="000000"/>
        </w:rPr>
        <w:t>«Профилактика, диагностика и лечение тромботических осложнений</w:t>
      </w:r>
      <w:r w:rsidR="003E50FD">
        <w:rPr>
          <w:color w:val="000000"/>
        </w:rPr>
        <w:t xml:space="preserve"> при лейкозе».</w:t>
      </w:r>
    </w:p>
    <w:p w14:paraId="554B792F" w14:textId="14B38D29" w:rsidR="00BC5514" w:rsidRPr="00176B0E" w:rsidRDefault="00BC5514" w:rsidP="00BC5514">
      <w:pPr>
        <w:pStyle w:val="afd"/>
        <w:spacing w:beforeAutospacing="0" w:afterAutospacing="0" w:line="360" w:lineRule="auto"/>
        <w:ind w:firstLine="708"/>
        <w:rPr>
          <w:color w:val="000000"/>
        </w:rPr>
      </w:pPr>
    </w:p>
    <w:p w14:paraId="4B74E5E7" w14:textId="77777777" w:rsidR="00BC5514" w:rsidRPr="00176B0E" w:rsidRDefault="00BC5514" w:rsidP="00BC5514">
      <w:pPr>
        <w:ind w:firstLine="708"/>
        <w:rPr>
          <w:b/>
        </w:rPr>
      </w:pPr>
      <w:r w:rsidRPr="00176B0E">
        <w:rPr>
          <w:b/>
        </w:rPr>
        <w:t>Инструментальная диагностика:</w:t>
      </w:r>
    </w:p>
    <w:p w14:paraId="5EA4A2FC" w14:textId="77777777" w:rsidR="00BC5514" w:rsidRPr="00176B0E" w:rsidRDefault="00BC5514" w:rsidP="00FF3801">
      <w:pPr>
        <w:pStyle w:val="aff"/>
        <w:numPr>
          <w:ilvl w:val="0"/>
          <w:numId w:val="81"/>
        </w:numPr>
        <w:rPr>
          <w:rFonts w:cs="Times New Roman"/>
          <w:szCs w:val="24"/>
        </w:rPr>
      </w:pPr>
      <w:r w:rsidRPr="00176B0E">
        <w:rPr>
          <w:rFonts w:cs="Times New Roman"/>
          <w:szCs w:val="24"/>
        </w:rPr>
        <w:t>КТ/МРТ -  головного/спинного мозга с контрастным усилением</w:t>
      </w:r>
    </w:p>
    <w:p w14:paraId="6D0D961B" w14:textId="77777777" w:rsidR="00BC5514" w:rsidRPr="00176B0E" w:rsidRDefault="00BC5514" w:rsidP="00FF3801">
      <w:pPr>
        <w:pStyle w:val="aff"/>
        <w:numPr>
          <w:ilvl w:val="0"/>
          <w:numId w:val="81"/>
        </w:numPr>
        <w:rPr>
          <w:rFonts w:cs="Times New Roman"/>
          <w:szCs w:val="24"/>
        </w:rPr>
      </w:pPr>
      <w:r w:rsidRPr="00176B0E">
        <w:rPr>
          <w:rFonts w:cs="Times New Roman"/>
          <w:szCs w:val="24"/>
        </w:rPr>
        <w:t>КТ/МРТ-ангиография (с проведением тромболизиса по показаниям)</w:t>
      </w:r>
    </w:p>
    <w:p w14:paraId="3D446D9D" w14:textId="77777777" w:rsidR="00BC5514" w:rsidRPr="00176B0E" w:rsidRDefault="00BC5514" w:rsidP="00FF3801">
      <w:pPr>
        <w:pStyle w:val="aff"/>
        <w:numPr>
          <w:ilvl w:val="0"/>
          <w:numId w:val="81"/>
        </w:numPr>
        <w:rPr>
          <w:rFonts w:cs="Times New Roman"/>
          <w:szCs w:val="24"/>
        </w:rPr>
      </w:pPr>
      <w:r w:rsidRPr="00176B0E">
        <w:rPr>
          <w:rFonts w:cs="Times New Roman"/>
          <w:szCs w:val="24"/>
        </w:rPr>
        <w:t>ЭКГ</w:t>
      </w:r>
    </w:p>
    <w:p w14:paraId="052DF7C8" w14:textId="77777777" w:rsidR="00BC5514" w:rsidRPr="00176B0E" w:rsidRDefault="00BC5514" w:rsidP="00FF3801">
      <w:pPr>
        <w:pStyle w:val="aff"/>
        <w:numPr>
          <w:ilvl w:val="0"/>
          <w:numId w:val="81"/>
        </w:numPr>
        <w:rPr>
          <w:rFonts w:cs="Times New Roman"/>
          <w:szCs w:val="24"/>
        </w:rPr>
      </w:pPr>
      <w:r w:rsidRPr="00176B0E">
        <w:rPr>
          <w:rFonts w:cs="Times New Roman"/>
          <w:szCs w:val="24"/>
        </w:rPr>
        <w:t>Эхо-КГ</w:t>
      </w:r>
    </w:p>
    <w:p w14:paraId="4F875BAB" w14:textId="77777777" w:rsidR="00BC5514" w:rsidRPr="00176B0E" w:rsidRDefault="00BC5514" w:rsidP="00FF3801">
      <w:pPr>
        <w:pStyle w:val="aff"/>
        <w:numPr>
          <w:ilvl w:val="0"/>
          <w:numId w:val="81"/>
        </w:numPr>
        <w:rPr>
          <w:rFonts w:cs="Times New Roman"/>
          <w:szCs w:val="24"/>
        </w:rPr>
      </w:pPr>
      <w:r w:rsidRPr="00176B0E">
        <w:rPr>
          <w:rFonts w:cs="Times New Roman"/>
          <w:szCs w:val="24"/>
        </w:rPr>
        <w:t xml:space="preserve"> УЗДГ брахиоцефальных артерий и вен </w:t>
      </w:r>
    </w:p>
    <w:p w14:paraId="16D488D0" w14:textId="77777777" w:rsidR="00BC5514" w:rsidRPr="00176B0E" w:rsidRDefault="00BC5514" w:rsidP="00FF3801">
      <w:pPr>
        <w:pStyle w:val="aff"/>
        <w:numPr>
          <w:ilvl w:val="0"/>
          <w:numId w:val="81"/>
        </w:numPr>
        <w:rPr>
          <w:rFonts w:cs="Times New Roman"/>
          <w:szCs w:val="24"/>
        </w:rPr>
      </w:pPr>
      <w:r w:rsidRPr="00176B0E">
        <w:rPr>
          <w:rFonts w:cs="Times New Roman"/>
          <w:szCs w:val="24"/>
        </w:rPr>
        <w:t>КТ грудной клетки</w:t>
      </w:r>
    </w:p>
    <w:p w14:paraId="7291574B" w14:textId="77777777" w:rsidR="00BC5514" w:rsidRPr="00176B0E" w:rsidRDefault="00BC5514" w:rsidP="00FF3801">
      <w:pPr>
        <w:pStyle w:val="aff"/>
        <w:numPr>
          <w:ilvl w:val="0"/>
          <w:numId w:val="81"/>
        </w:numPr>
        <w:rPr>
          <w:rFonts w:cs="Times New Roman"/>
          <w:szCs w:val="24"/>
        </w:rPr>
      </w:pPr>
      <w:r w:rsidRPr="00176B0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4CCEE03E" w14:textId="77777777" w:rsidR="00BC5514" w:rsidRPr="00176B0E" w:rsidRDefault="00BC5514" w:rsidP="00FF3801">
      <w:pPr>
        <w:pStyle w:val="aff"/>
        <w:numPr>
          <w:ilvl w:val="0"/>
          <w:numId w:val="81"/>
        </w:numPr>
        <w:rPr>
          <w:rFonts w:cs="Times New Roman"/>
          <w:szCs w:val="24"/>
        </w:rPr>
      </w:pPr>
      <w:r w:rsidRPr="00176B0E">
        <w:rPr>
          <w:rFonts w:cs="Times New Roman"/>
          <w:szCs w:val="24"/>
        </w:rPr>
        <w:t>ВП различной модальности: ЗВП, КВП, КАСВП, ССВП (по показаниям)</w:t>
      </w:r>
    </w:p>
    <w:p w14:paraId="377D7813" w14:textId="77777777" w:rsidR="00BC5514" w:rsidRPr="00176B0E" w:rsidRDefault="00BC5514" w:rsidP="00FF3801">
      <w:pPr>
        <w:pStyle w:val="aff"/>
        <w:numPr>
          <w:ilvl w:val="0"/>
          <w:numId w:val="81"/>
        </w:numPr>
        <w:rPr>
          <w:rFonts w:cs="Times New Roman"/>
          <w:szCs w:val="24"/>
        </w:rPr>
      </w:pPr>
      <w:r w:rsidRPr="00176B0E">
        <w:rPr>
          <w:rFonts w:cs="Times New Roman"/>
          <w:szCs w:val="24"/>
        </w:rPr>
        <w:t>ТКМС (по показаниям)</w:t>
      </w:r>
    </w:p>
    <w:p w14:paraId="63744AAA" w14:textId="77777777" w:rsidR="00BC5514" w:rsidRPr="00176B0E" w:rsidRDefault="00BC5514" w:rsidP="00BC5514">
      <w:pPr>
        <w:ind w:firstLine="708"/>
        <w:rPr>
          <w:b/>
        </w:rPr>
      </w:pPr>
      <w:r w:rsidRPr="00176B0E">
        <w:rPr>
          <w:b/>
          <w:color w:val="000000"/>
        </w:rPr>
        <w:t>Консультации с</w:t>
      </w:r>
      <w:r w:rsidRPr="00176B0E">
        <w:rPr>
          <w:b/>
        </w:rPr>
        <w:t>пециалистов:</w:t>
      </w:r>
    </w:p>
    <w:p w14:paraId="7F614CD2" w14:textId="77777777" w:rsidR="00BC5514" w:rsidRPr="00176B0E" w:rsidRDefault="00BC5514" w:rsidP="00FF3801">
      <w:pPr>
        <w:pStyle w:val="aff"/>
        <w:numPr>
          <w:ilvl w:val="0"/>
          <w:numId w:val="81"/>
        </w:numPr>
        <w:rPr>
          <w:rFonts w:cs="Times New Roman"/>
          <w:szCs w:val="24"/>
        </w:rPr>
      </w:pPr>
      <w:r w:rsidRPr="00176B0E">
        <w:rPr>
          <w:rFonts w:cs="Times New Roman"/>
          <w:szCs w:val="24"/>
        </w:rPr>
        <w:t>невролог</w:t>
      </w:r>
    </w:p>
    <w:p w14:paraId="52CD1829" w14:textId="77777777" w:rsidR="00BC5514" w:rsidRPr="00176B0E" w:rsidRDefault="00BC5514" w:rsidP="00FF3801">
      <w:pPr>
        <w:pStyle w:val="aff"/>
        <w:numPr>
          <w:ilvl w:val="0"/>
          <w:numId w:val="81"/>
        </w:numPr>
        <w:rPr>
          <w:rFonts w:cs="Times New Roman"/>
          <w:szCs w:val="24"/>
        </w:rPr>
      </w:pPr>
      <w:r w:rsidRPr="00176B0E">
        <w:rPr>
          <w:rFonts w:cs="Times New Roman"/>
          <w:szCs w:val="24"/>
        </w:rPr>
        <w:t>ангиохирург</w:t>
      </w:r>
    </w:p>
    <w:p w14:paraId="2124D11C" w14:textId="77777777" w:rsidR="00BC5514" w:rsidRPr="00176B0E" w:rsidRDefault="00BC5514" w:rsidP="00FF3801">
      <w:pPr>
        <w:pStyle w:val="aff"/>
        <w:numPr>
          <w:ilvl w:val="0"/>
          <w:numId w:val="81"/>
        </w:numPr>
        <w:rPr>
          <w:rFonts w:cs="Times New Roman"/>
          <w:szCs w:val="24"/>
        </w:rPr>
      </w:pPr>
      <w:r w:rsidRPr="00176B0E">
        <w:rPr>
          <w:rFonts w:cs="Times New Roman"/>
          <w:szCs w:val="24"/>
        </w:rPr>
        <w:t>офтальмолог</w:t>
      </w:r>
    </w:p>
    <w:p w14:paraId="1C76EE73" w14:textId="77777777" w:rsidR="00BC5514" w:rsidRPr="00176B0E" w:rsidRDefault="00BC5514" w:rsidP="00FF3801">
      <w:pPr>
        <w:pStyle w:val="aff"/>
        <w:numPr>
          <w:ilvl w:val="0"/>
          <w:numId w:val="81"/>
        </w:numPr>
        <w:rPr>
          <w:rFonts w:cs="Times New Roman"/>
          <w:szCs w:val="24"/>
        </w:rPr>
      </w:pPr>
      <w:r w:rsidRPr="00176B0E">
        <w:rPr>
          <w:rFonts w:cs="Times New Roman"/>
          <w:szCs w:val="24"/>
        </w:rPr>
        <w:t>кардиолог по показаниям</w:t>
      </w:r>
    </w:p>
    <w:p w14:paraId="19A66C00" w14:textId="77777777" w:rsidR="00BC5514" w:rsidRPr="00176B0E" w:rsidRDefault="00BC5514" w:rsidP="00FF3801">
      <w:pPr>
        <w:pStyle w:val="aff"/>
        <w:numPr>
          <w:ilvl w:val="0"/>
          <w:numId w:val="81"/>
        </w:numPr>
        <w:rPr>
          <w:rFonts w:cs="Times New Roman"/>
          <w:szCs w:val="24"/>
        </w:rPr>
      </w:pPr>
      <w:r w:rsidRPr="00176B0E">
        <w:rPr>
          <w:rFonts w:cs="Times New Roman"/>
          <w:szCs w:val="24"/>
        </w:rPr>
        <w:t>психиатр по показаниям</w:t>
      </w:r>
    </w:p>
    <w:p w14:paraId="2089F4A6" w14:textId="77777777" w:rsidR="00BC5514" w:rsidRPr="00176B0E" w:rsidRDefault="00BC5514" w:rsidP="00FF3801">
      <w:pPr>
        <w:pStyle w:val="aff"/>
        <w:numPr>
          <w:ilvl w:val="0"/>
          <w:numId w:val="81"/>
        </w:numPr>
        <w:rPr>
          <w:rFonts w:cs="Times New Roman"/>
          <w:szCs w:val="24"/>
        </w:rPr>
      </w:pPr>
      <w:r w:rsidRPr="00176B0E">
        <w:rPr>
          <w:rFonts w:cs="Times New Roman"/>
          <w:szCs w:val="24"/>
        </w:rPr>
        <w:t>психолог по показаниям</w:t>
      </w:r>
    </w:p>
    <w:p w14:paraId="677B4411" w14:textId="77777777" w:rsidR="00BC5514" w:rsidRPr="00176B0E" w:rsidRDefault="00BC5514" w:rsidP="00FF3801">
      <w:pPr>
        <w:pStyle w:val="aff"/>
        <w:numPr>
          <w:ilvl w:val="0"/>
          <w:numId w:val="81"/>
        </w:numPr>
        <w:rPr>
          <w:rFonts w:cs="Times New Roman"/>
          <w:szCs w:val="24"/>
        </w:rPr>
      </w:pPr>
      <w:r w:rsidRPr="00176B0E">
        <w:rPr>
          <w:rFonts w:cs="Times New Roman"/>
          <w:szCs w:val="24"/>
        </w:rPr>
        <w:t>кинезиотерапевт</w:t>
      </w:r>
    </w:p>
    <w:p w14:paraId="7EEF301D" w14:textId="77777777" w:rsidR="00BC5514" w:rsidRPr="00176B0E" w:rsidRDefault="00BC5514" w:rsidP="00BC5514">
      <w:pPr>
        <w:ind w:firstLine="708"/>
        <w:rPr>
          <w:b/>
        </w:rPr>
      </w:pPr>
      <w:r w:rsidRPr="00176B0E">
        <w:rPr>
          <w:b/>
        </w:rPr>
        <w:lastRenderedPageBreak/>
        <w:t xml:space="preserve">Основные группы лекарственных препаратов, применяемых в лечении ОНМК </w:t>
      </w:r>
      <w:r w:rsidRPr="00176B0E">
        <w:rPr>
          <w:b/>
          <w:color w:val="000000"/>
        </w:rPr>
        <w:t>по ишемическому типу</w:t>
      </w:r>
      <w:r w:rsidRPr="00176B0E">
        <w:rPr>
          <w:b/>
        </w:rPr>
        <w:t>:</w:t>
      </w:r>
    </w:p>
    <w:p w14:paraId="3915D6F9" w14:textId="77777777" w:rsidR="00BC5514" w:rsidRPr="00176B0E" w:rsidRDefault="00BC5514" w:rsidP="00FF3801">
      <w:pPr>
        <w:pStyle w:val="aff"/>
        <w:numPr>
          <w:ilvl w:val="0"/>
          <w:numId w:val="81"/>
        </w:numPr>
        <w:rPr>
          <w:rFonts w:cs="Times New Roman"/>
          <w:szCs w:val="24"/>
        </w:rPr>
      </w:pPr>
      <w:r w:rsidRPr="00176B0E">
        <w:rPr>
          <w:rFonts w:cs="Times New Roman"/>
          <w:szCs w:val="24"/>
        </w:rPr>
        <w:t xml:space="preserve">Противоотечные препараты – маннитол в/в, лазикс в/в, ацетазоламид (диакарб) в таб. </w:t>
      </w:r>
    </w:p>
    <w:p w14:paraId="15E4F3D7" w14:textId="77777777" w:rsidR="00BC5514" w:rsidRPr="00176B0E" w:rsidRDefault="00BC5514" w:rsidP="00FF3801">
      <w:pPr>
        <w:pStyle w:val="aff"/>
        <w:numPr>
          <w:ilvl w:val="0"/>
          <w:numId w:val="81"/>
        </w:numPr>
        <w:rPr>
          <w:rFonts w:cs="Times New Roman"/>
          <w:szCs w:val="24"/>
        </w:rPr>
      </w:pPr>
      <w:r w:rsidRPr="00176B0E">
        <w:rPr>
          <w:rFonts w:cs="Times New Roman"/>
          <w:szCs w:val="24"/>
        </w:rPr>
        <w:t>Противорвотная терапия – ондансетрон в/в</w:t>
      </w:r>
    </w:p>
    <w:p w14:paraId="0B6B295E" w14:textId="77777777" w:rsidR="00BC5514" w:rsidRPr="00176B0E" w:rsidRDefault="00BC5514" w:rsidP="00FF3801">
      <w:pPr>
        <w:pStyle w:val="aff"/>
        <w:numPr>
          <w:ilvl w:val="0"/>
          <w:numId w:val="81"/>
        </w:numPr>
        <w:rPr>
          <w:rFonts w:cs="Times New Roman"/>
          <w:szCs w:val="24"/>
        </w:rPr>
      </w:pPr>
      <w:r w:rsidRPr="00176B0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291EBFB6" w14:textId="77777777" w:rsidR="00BC5514" w:rsidRPr="00176B0E" w:rsidRDefault="00BC5514" w:rsidP="00FF3801">
      <w:pPr>
        <w:pStyle w:val="aff"/>
        <w:numPr>
          <w:ilvl w:val="0"/>
          <w:numId w:val="81"/>
        </w:numPr>
        <w:rPr>
          <w:rFonts w:cs="Times New Roman"/>
          <w:szCs w:val="24"/>
        </w:rPr>
      </w:pPr>
      <w:r w:rsidRPr="00176B0E">
        <w:rPr>
          <w:rFonts w:cs="Times New Roman"/>
          <w:szCs w:val="24"/>
        </w:rPr>
        <w:t>Нейропротекторная терапия аминофенилмаслянная кислота – фенибут таб</w:t>
      </w:r>
    </w:p>
    <w:p w14:paraId="1BAD6450" w14:textId="77777777" w:rsidR="00BC5514" w:rsidRPr="00176B0E" w:rsidRDefault="00BC5514" w:rsidP="00FF3801">
      <w:pPr>
        <w:pStyle w:val="aff"/>
        <w:numPr>
          <w:ilvl w:val="0"/>
          <w:numId w:val="81"/>
        </w:numPr>
        <w:rPr>
          <w:rFonts w:cs="Times New Roman"/>
          <w:szCs w:val="24"/>
        </w:rPr>
      </w:pPr>
      <w:r w:rsidRPr="00176B0E">
        <w:rPr>
          <w:rFonts w:cs="Times New Roman"/>
          <w:szCs w:val="24"/>
        </w:rPr>
        <w:t>Дофаминэргические препараты: ПК-мерц в/в, таб; наком таб; мирапекс таб; акинетон таб.</w:t>
      </w:r>
    </w:p>
    <w:p w14:paraId="65EE1791" w14:textId="77777777" w:rsidR="00BC5514" w:rsidRPr="00176B0E" w:rsidRDefault="00BC5514" w:rsidP="00FF3801">
      <w:pPr>
        <w:pStyle w:val="aff"/>
        <w:numPr>
          <w:ilvl w:val="0"/>
          <w:numId w:val="81"/>
        </w:numPr>
        <w:rPr>
          <w:rFonts w:cs="Times New Roman"/>
          <w:szCs w:val="24"/>
        </w:rPr>
      </w:pPr>
      <w:r w:rsidRPr="00176B0E">
        <w:rPr>
          <w:rFonts w:cs="Times New Roman"/>
          <w:szCs w:val="24"/>
        </w:rPr>
        <w:t>Витаминотерапия – церневит в/в, витамины группы В таб.</w:t>
      </w:r>
    </w:p>
    <w:p w14:paraId="7A0B12F4" w14:textId="77777777" w:rsidR="00BC5514" w:rsidRPr="00176B0E" w:rsidRDefault="00BC5514" w:rsidP="00FF3801">
      <w:pPr>
        <w:pStyle w:val="aff"/>
        <w:numPr>
          <w:ilvl w:val="0"/>
          <w:numId w:val="81"/>
        </w:numPr>
        <w:rPr>
          <w:rFonts w:cs="Times New Roman"/>
          <w:szCs w:val="24"/>
        </w:rPr>
      </w:pPr>
      <w:r w:rsidRPr="00176B0E">
        <w:rPr>
          <w:rFonts w:cs="Times New Roman"/>
          <w:szCs w:val="24"/>
        </w:rPr>
        <w:t xml:space="preserve">Антиоксиданты – альфа-липоевая кислота в/в, капс. </w:t>
      </w:r>
    </w:p>
    <w:p w14:paraId="15E30F75" w14:textId="77777777" w:rsidR="00BC5514" w:rsidRPr="00176B0E" w:rsidRDefault="00BC5514" w:rsidP="00FF3801">
      <w:pPr>
        <w:pStyle w:val="aff"/>
        <w:numPr>
          <w:ilvl w:val="0"/>
          <w:numId w:val="81"/>
        </w:numPr>
        <w:rPr>
          <w:rFonts w:cs="Times New Roman"/>
          <w:szCs w:val="24"/>
        </w:rPr>
      </w:pPr>
      <w:r w:rsidRPr="00176B0E">
        <w:rPr>
          <w:rFonts w:cs="Times New Roman"/>
          <w:szCs w:val="24"/>
        </w:rPr>
        <w:t>Антидепрессанты – по назначению психиатра</w:t>
      </w:r>
    </w:p>
    <w:p w14:paraId="42D4B5E0" w14:textId="6AB0594B" w:rsidR="00BC5514" w:rsidRPr="00176B0E" w:rsidRDefault="00BC5514" w:rsidP="00BC5514">
      <w:pPr>
        <w:ind w:firstLine="709"/>
        <w:rPr>
          <w:color w:val="000000"/>
        </w:rPr>
      </w:pPr>
      <w:r w:rsidRPr="00176B0E">
        <w:rPr>
          <w:b/>
          <w:color w:val="000000"/>
        </w:rPr>
        <w:t xml:space="preserve">Общие принципы профилактики ОНМК по ишемическому типу </w:t>
      </w:r>
      <w:r w:rsidR="00176B0E">
        <w:rPr>
          <w:b/>
          <w:color w:val="000000"/>
        </w:rPr>
        <w:t>при лейкозе</w:t>
      </w:r>
      <w:r w:rsidRPr="00176B0E">
        <w:rPr>
          <w:b/>
          <w:color w:val="000000"/>
        </w:rPr>
        <w:t xml:space="preserve"> - </w:t>
      </w:r>
      <w:r w:rsidRPr="00176B0E">
        <w:t>см</w:t>
      </w:r>
      <w:r w:rsidR="00176B0E">
        <w:rPr>
          <w:color w:val="000000"/>
        </w:rPr>
        <w:t xml:space="preserve">. </w:t>
      </w:r>
      <w:r w:rsidR="003E50FD">
        <w:rPr>
          <w:color w:val="000000"/>
        </w:rPr>
        <w:t xml:space="preserve">раздел 7.4 </w:t>
      </w:r>
      <w:r w:rsidRPr="00176B0E">
        <w:rPr>
          <w:color w:val="000000"/>
        </w:rPr>
        <w:t>«Профилактика, диагностика и лечение тромботических осложнений</w:t>
      </w:r>
      <w:r w:rsidR="00176B0E">
        <w:rPr>
          <w:color w:val="000000"/>
        </w:rPr>
        <w:t xml:space="preserve"> при лейкозе</w:t>
      </w:r>
      <w:r w:rsidRPr="00176B0E">
        <w:rPr>
          <w:color w:val="000000"/>
        </w:rPr>
        <w:t>».</w:t>
      </w:r>
    </w:p>
    <w:p w14:paraId="755218F4" w14:textId="77777777" w:rsidR="00BC5514" w:rsidRPr="00446567" w:rsidRDefault="00BC5514" w:rsidP="00BC5514">
      <w:pPr>
        <w:ind w:left="360" w:firstLine="348"/>
        <w:rPr>
          <w:strike/>
        </w:rPr>
      </w:pPr>
    </w:p>
    <w:p w14:paraId="69944CE3" w14:textId="5B63DBA6" w:rsidR="00BC5514" w:rsidRPr="00FB583E" w:rsidRDefault="00BC5514" w:rsidP="00BC5514">
      <w:pPr>
        <w:rPr>
          <w:i/>
          <w:u w:val="single"/>
        </w:rPr>
      </w:pPr>
      <w:r w:rsidRPr="00FB583E">
        <w:rPr>
          <w:i/>
          <w:u w:val="single"/>
        </w:rPr>
        <w:t xml:space="preserve">Острое нарушение мозгового кровообращения </w:t>
      </w:r>
      <w:r w:rsidR="00176B0E">
        <w:rPr>
          <w:i/>
          <w:u w:val="single"/>
        </w:rPr>
        <w:t xml:space="preserve">(ОНМК) </w:t>
      </w:r>
      <w:r w:rsidRPr="00FB583E">
        <w:rPr>
          <w:i/>
          <w:u w:val="single"/>
        </w:rPr>
        <w:t xml:space="preserve">по геморрагическому типу при </w:t>
      </w:r>
      <w:r w:rsidR="0074721C" w:rsidRPr="00751C99">
        <w:rPr>
          <w:i/>
          <w:u w:val="single"/>
        </w:rPr>
        <w:t>лейкозе</w:t>
      </w:r>
      <w:r w:rsidRPr="00751C99">
        <w:rPr>
          <w:i/>
          <w:u w:val="single"/>
        </w:rPr>
        <w:t>.</w:t>
      </w:r>
      <w:r w:rsidRPr="00FB583E">
        <w:rPr>
          <w:i/>
          <w:u w:val="single"/>
        </w:rPr>
        <w:t xml:space="preserve"> </w:t>
      </w:r>
    </w:p>
    <w:p w14:paraId="64FD0F87" w14:textId="77777777" w:rsidR="00176B0E" w:rsidRDefault="00176B0E" w:rsidP="00176B0E">
      <w:pPr>
        <w:ind w:firstLine="708"/>
      </w:pPr>
      <w:r>
        <w:t>Диагностика и лечение ОНМК, возникшего у пацента с лейкозом в период проведения химиотерапевтического лечения, проводится одновременно с противоопухолевым лечением лейкоза.</w:t>
      </w:r>
    </w:p>
    <w:p w14:paraId="10FFEC39" w14:textId="33B940F0" w:rsidR="00751C99" w:rsidRDefault="00BC5514" w:rsidP="00751C99">
      <w:pPr>
        <w:ind w:firstLine="708"/>
      </w:pPr>
      <w:r w:rsidRPr="00FB583E">
        <w:rPr>
          <w:color w:val="000000"/>
        </w:rPr>
        <w:t xml:space="preserve">ОНМК по геморрагическому типу </w:t>
      </w:r>
      <w:r w:rsidR="0074721C" w:rsidRPr="00751C99">
        <w:t>чаще</w:t>
      </w:r>
      <w:r w:rsidR="0074721C">
        <w:rPr>
          <w:color w:val="000000"/>
        </w:rPr>
        <w:t xml:space="preserve"> </w:t>
      </w:r>
      <w:r w:rsidRPr="00FB583E">
        <w:rPr>
          <w:color w:val="000000"/>
        </w:rPr>
        <w:t xml:space="preserve">могут возникнуть у пациентов </w:t>
      </w:r>
      <w:r w:rsidR="00751C99">
        <w:rPr>
          <w:color w:val="000000"/>
        </w:rPr>
        <w:t>с т</w:t>
      </w:r>
      <w:r w:rsidRPr="00FB583E">
        <w:rPr>
          <w:color w:val="000000"/>
        </w:rPr>
        <w:t>ромбоцитопенией</w:t>
      </w:r>
      <w:r w:rsidR="0074721C">
        <w:rPr>
          <w:color w:val="000000"/>
        </w:rPr>
        <w:t xml:space="preserve">, </w:t>
      </w:r>
      <w:r w:rsidR="0074721C" w:rsidRPr="00751C99">
        <w:t>развившейся</w:t>
      </w:r>
      <w:r w:rsidRPr="00FB583E">
        <w:rPr>
          <w:color w:val="000000"/>
        </w:rPr>
        <w:t xml:space="preserve"> в процессе химиотерапии лейкоз</w:t>
      </w:r>
      <w:r w:rsidR="0074721C">
        <w:rPr>
          <w:color w:val="000000"/>
        </w:rPr>
        <w:t>а</w:t>
      </w:r>
      <w:r w:rsidRPr="00FB583E">
        <w:rPr>
          <w:color w:val="000000"/>
        </w:rPr>
        <w:t>, а также при наличии коагулопатии</w:t>
      </w:r>
      <w:r w:rsidR="00751C99">
        <w:rPr>
          <w:color w:val="000000"/>
        </w:rPr>
        <w:t xml:space="preserve"> исходной или развившейся на фоне химиотерапии лейкоза</w:t>
      </w:r>
      <w:r w:rsidRPr="00FB583E">
        <w:rPr>
          <w:color w:val="000000"/>
        </w:rPr>
        <w:t xml:space="preserve">.   </w:t>
      </w:r>
    </w:p>
    <w:p w14:paraId="090E6C70" w14:textId="77777777" w:rsidR="00BC5514" w:rsidRPr="00FB583E" w:rsidRDefault="00BC5514" w:rsidP="00BC5514">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0962BCAA" w14:textId="77777777" w:rsidR="00BC5514" w:rsidRPr="00FB583E" w:rsidRDefault="00BC5514" w:rsidP="00BC5514">
      <w:pPr>
        <w:ind w:firstLine="708"/>
        <w:rPr>
          <w:color w:val="000000"/>
        </w:rPr>
      </w:pPr>
      <w:r w:rsidRPr="00FB583E">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2BEC6D2C" w14:textId="77777777" w:rsidR="00BC5514" w:rsidRPr="00FB583E" w:rsidRDefault="00BC5514" w:rsidP="00BC5514">
      <w:pPr>
        <w:ind w:firstLine="708"/>
        <w:rPr>
          <w:b/>
        </w:rPr>
      </w:pPr>
      <w:r w:rsidRPr="00FB583E">
        <w:rPr>
          <w:b/>
        </w:rPr>
        <w:lastRenderedPageBreak/>
        <w:t>Инструментальная диагностика:</w:t>
      </w:r>
    </w:p>
    <w:p w14:paraId="2824F94B"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или МРТ головного мозга (с в/в  контрастированием по показаниям)</w:t>
      </w:r>
    </w:p>
    <w:p w14:paraId="2D7C709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КТ-ангиография для исключения мальформации и аневризмы </w:t>
      </w:r>
    </w:p>
    <w:p w14:paraId="19F80921"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5B82FA46"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4AC82D9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УЗДГ брахиоцефальных артерий и вен </w:t>
      </w:r>
    </w:p>
    <w:p w14:paraId="7C8AC63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грудной клетки</w:t>
      </w:r>
    </w:p>
    <w:p w14:paraId="72E3E2B5" w14:textId="77777777" w:rsidR="00BC5514" w:rsidRPr="00FB583E" w:rsidRDefault="00BC5514" w:rsidP="00FF3801">
      <w:pPr>
        <w:pStyle w:val="aff"/>
        <w:numPr>
          <w:ilvl w:val="0"/>
          <w:numId w:val="8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2B7D1DC9" w14:textId="77777777" w:rsidR="00BC5514" w:rsidRPr="00FB583E" w:rsidRDefault="00BC5514" w:rsidP="00FF3801">
      <w:pPr>
        <w:pStyle w:val="aff"/>
        <w:numPr>
          <w:ilvl w:val="0"/>
          <w:numId w:val="81"/>
        </w:numPr>
        <w:rPr>
          <w:rFonts w:cs="Times New Roman"/>
          <w:szCs w:val="24"/>
        </w:rPr>
      </w:pPr>
      <w:r w:rsidRPr="00FB583E">
        <w:rPr>
          <w:rFonts w:cs="Times New Roman"/>
          <w:szCs w:val="24"/>
        </w:rPr>
        <w:t>ВП различной модальности: ЗВП, КВП, КАСВП, ССВП (по показаниям)</w:t>
      </w:r>
    </w:p>
    <w:p w14:paraId="79EC6E60"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7E534837" w14:textId="77777777" w:rsidR="00BC5514" w:rsidRPr="00FB583E" w:rsidRDefault="00BC5514" w:rsidP="00BC5514">
      <w:pPr>
        <w:ind w:firstLine="708"/>
        <w:rPr>
          <w:b/>
        </w:rPr>
      </w:pPr>
      <w:r w:rsidRPr="00FB583E">
        <w:rPr>
          <w:b/>
        </w:rPr>
        <w:t>Консультации специалистов:</w:t>
      </w:r>
    </w:p>
    <w:p w14:paraId="5C06632F"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w:t>
      </w:r>
    </w:p>
    <w:p w14:paraId="7C17EFFE"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w:t>
      </w:r>
    </w:p>
    <w:p w14:paraId="3D5ECF05"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гиохирург</w:t>
      </w:r>
    </w:p>
    <w:p w14:paraId="7938D472"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w:t>
      </w:r>
    </w:p>
    <w:p w14:paraId="143B0D42" w14:textId="77777777" w:rsidR="00BC5514" w:rsidRPr="00FB583E" w:rsidRDefault="00BC5514" w:rsidP="00FF3801">
      <w:pPr>
        <w:pStyle w:val="aff"/>
        <w:numPr>
          <w:ilvl w:val="0"/>
          <w:numId w:val="81"/>
        </w:numPr>
        <w:rPr>
          <w:rFonts w:cs="Times New Roman"/>
          <w:szCs w:val="24"/>
        </w:rPr>
      </w:pPr>
      <w:r w:rsidRPr="00FB583E">
        <w:rPr>
          <w:rFonts w:cs="Times New Roman"/>
          <w:szCs w:val="24"/>
        </w:rPr>
        <w:t>кардиолог по показаниям</w:t>
      </w:r>
    </w:p>
    <w:p w14:paraId="3878498F"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 по показаниям</w:t>
      </w:r>
    </w:p>
    <w:p w14:paraId="79AACFB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 психолог по показаниям</w:t>
      </w:r>
    </w:p>
    <w:p w14:paraId="28EF4E03"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 по показаниям</w:t>
      </w:r>
    </w:p>
    <w:p w14:paraId="7F909B48" w14:textId="77777777" w:rsidR="00BC5514" w:rsidRPr="00FB583E" w:rsidRDefault="00BC5514" w:rsidP="00BC5514">
      <w:pPr>
        <w:ind w:firstLine="708"/>
        <w:rPr>
          <w:b/>
        </w:rPr>
      </w:pPr>
      <w:r w:rsidRPr="00FB583E">
        <w:rPr>
          <w:b/>
        </w:rPr>
        <w:t xml:space="preserve">Лечение ОНМК по геморрагическому типу </w:t>
      </w:r>
    </w:p>
    <w:p w14:paraId="69A22352" w14:textId="25E0F5CC" w:rsidR="00BC5514" w:rsidRPr="00751C99" w:rsidRDefault="00BC5514" w:rsidP="00FF3801">
      <w:pPr>
        <w:pStyle w:val="aff"/>
        <w:numPr>
          <w:ilvl w:val="0"/>
          <w:numId w:val="81"/>
        </w:numPr>
        <w:rPr>
          <w:rFonts w:cs="Times New Roman"/>
          <w:szCs w:val="24"/>
        </w:rPr>
      </w:pPr>
      <w:r w:rsidRPr="00751C99">
        <w:rPr>
          <w:rFonts w:cs="Times New Roman"/>
          <w:szCs w:val="24"/>
        </w:rPr>
        <w:t xml:space="preserve">Оперативное лечение по показаниям </w:t>
      </w:r>
    </w:p>
    <w:p w14:paraId="0C31FEE6" w14:textId="77777777" w:rsidR="00BC5514" w:rsidRPr="00FB583E" w:rsidRDefault="00BC5514" w:rsidP="00FF3801">
      <w:pPr>
        <w:pStyle w:val="aff"/>
        <w:numPr>
          <w:ilvl w:val="0"/>
          <w:numId w:val="81"/>
        </w:numPr>
        <w:rPr>
          <w:rFonts w:cs="Times New Roman"/>
          <w:szCs w:val="24"/>
        </w:rPr>
      </w:pPr>
      <w:r w:rsidRPr="00FB583E">
        <w:rPr>
          <w:rFonts w:cs="Times New Roman"/>
          <w:szCs w:val="24"/>
        </w:rPr>
        <w:t>Наблюдение в условиях реанимационного отделения по показаниям</w:t>
      </w:r>
    </w:p>
    <w:p w14:paraId="750C6590"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ая терапия – маннитол в/в, фуросемид в/в </w:t>
      </w:r>
    </w:p>
    <w:p w14:paraId="77A1455D" w14:textId="77777777" w:rsidR="00BC5514" w:rsidRPr="00FB583E" w:rsidRDefault="00BC5514" w:rsidP="00FF3801">
      <w:pPr>
        <w:pStyle w:val="aff"/>
        <w:numPr>
          <w:ilvl w:val="0"/>
          <w:numId w:val="81"/>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00EEEAF6"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68B8A1AD"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депрессанты – по назначению психиатра по показаниям</w:t>
      </w:r>
    </w:p>
    <w:p w14:paraId="4CB83267" w14:textId="6120C1F4" w:rsidR="0037454A" w:rsidRDefault="0037454A" w:rsidP="0037454A">
      <w:pPr>
        <w:ind w:firstLine="708"/>
        <w:rPr>
          <w:color w:val="000000"/>
        </w:rPr>
      </w:pPr>
      <w:r w:rsidRPr="0037454A">
        <w:rPr>
          <w:b/>
          <w:color w:val="000000"/>
        </w:rPr>
        <w:lastRenderedPageBreak/>
        <w:t xml:space="preserve">Общие принципы профилактики </w:t>
      </w:r>
      <w:r>
        <w:rPr>
          <w:b/>
          <w:color w:val="000000"/>
        </w:rPr>
        <w:t xml:space="preserve">и лечения </w:t>
      </w:r>
      <w:r w:rsidRPr="0037454A">
        <w:rPr>
          <w:b/>
          <w:color w:val="000000"/>
        </w:rPr>
        <w:t xml:space="preserve">ОНМК по </w:t>
      </w:r>
      <w:r>
        <w:rPr>
          <w:b/>
          <w:color w:val="000000"/>
        </w:rPr>
        <w:t>геморрагическом</w:t>
      </w:r>
      <w:r w:rsidRPr="0037454A">
        <w:rPr>
          <w:b/>
          <w:color w:val="000000"/>
        </w:rPr>
        <w:t xml:space="preserve">у типу при лейкозе </w:t>
      </w:r>
      <w:r>
        <w:rPr>
          <w:b/>
          <w:color w:val="000000"/>
        </w:rPr>
        <w:t>–</w:t>
      </w:r>
      <w:r w:rsidRPr="0037454A">
        <w:rPr>
          <w:b/>
          <w:color w:val="000000"/>
        </w:rPr>
        <w:t xml:space="preserve"> </w:t>
      </w:r>
      <w:r w:rsidRPr="0037454A">
        <w:rPr>
          <w:color w:val="000000"/>
        </w:rPr>
        <w:t>также</w:t>
      </w:r>
      <w:r>
        <w:rPr>
          <w:b/>
          <w:color w:val="000000"/>
        </w:rPr>
        <w:t xml:space="preserve"> </w:t>
      </w:r>
      <w:r w:rsidRPr="00176B0E">
        <w:t>см</w:t>
      </w:r>
      <w:r w:rsidRPr="0037454A">
        <w:rPr>
          <w:color w:val="000000"/>
        </w:rPr>
        <w:t>. раздел 7.1</w:t>
      </w:r>
      <w:r>
        <w:rPr>
          <w:color w:val="000000"/>
        </w:rPr>
        <w:t xml:space="preserve"> «</w:t>
      </w:r>
      <w:r w:rsidRPr="00C731E3">
        <w:t>Профилактика, диагностика и лечение геморрагических осложнений</w:t>
      </w:r>
      <w:r>
        <w:t xml:space="preserve"> у пациентов с лейкозом».</w:t>
      </w:r>
    </w:p>
    <w:p w14:paraId="0E1F608A" w14:textId="77777777" w:rsidR="00BC5514" w:rsidRPr="00FB583E" w:rsidRDefault="00BC5514" w:rsidP="00BC5514">
      <w:pPr>
        <w:pStyle w:val="aff"/>
        <w:rPr>
          <w:rFonts w:cs="Times New Roman"/>
          <w:b/>
          <w:szCs w:val="24"/>
        </w:rPr>
      </w:pPr>
    </w:p>
    <w:p w14:paraId="64C74248" w14:textId="47A05AE6" w:rsidR="00BC5514" w:rsidRPr="0074721C" w:rsidRDefault="00BC5514" w:rsidP="00BC5514">
      <w:pPr>
        <w:rPr>
          <w:i/>
          <w:color w:val="FF0000"/>
          <w:u w:val="single"/>
        </w:rPr>
      </w:pPr>
      <w:r w:rsidRPr="00751C99">
        <w:rPr>
          <w:i/>
          <w:u w:val="single"/>
        </w:rPr>
        <w:t xml:space="preserve">Полиневропатии при </w:t>
      </w:r>
      <w:r w:rsidR="00751C99">
        <w:rPr>
          <w:i/>
          <w:u w:val="single"/>
        </w:rPr>
        <w:t>лейкозе</w:t>
      </w:r>
    </w:p>
    <w:p w14:paraId="4B46AE2E" w14:textId="38D46421" w:rsidR="00BC5514" w:rsidRPr="00FB583E" w:rsidRDefault="00BC5514" w:rsidP="00BC5514">
      <w:pPr>
        <w:pStyle w:val="Default"/>
        <w:spacing w:line="360" w:lineRule="auto"/>
        <w:ind w:firstLine="709"/>
        <w:jc w:val="both"/>
      </w:pPr>
      <w:r w:rsidRPr="00FB583E">
        <w:t xml:space="preserve">Полиневропатии выявляются в 50-70% случаев </w:t>
      </w:r>
      <w:r w:rsidR="00751C99">
        <w:t xml:space="preserve">у </w:t>
      </w:r>
      <w:r w:rsidRPr="00FB583E">
        <w:t xml:space="preserve">пациентов </w:t>
      </w:r>
      <w:r w:rsidR="00751C99">
        <w:t xml:space="preserve">с лейкозами </w:t>
      </w:r>
      <w:r w:rsidRPr="00FB583E">
        <w:t xml:space="preserve">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7A96357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олиневропатии при нейролейкемии </w:t>
      </w:r>
    </w:p>
    <w:p w14:paraId="6F8E3573" w14:textId="77777777" w:rsidR="00BC5514" w:rsidRPr="00FB583E" w:rsidRDefault="00BC5514" w:rsidP="00FF3801">
      <w:pPr>
        <w:pStyle w:val="aff"/>
        <w:numPr>
          <w:ilvl w:val="0"/>
          <w:numId w:val="81"/>
        </w:numPr>
        <w:rPr>
          <w:rFonts w:cs="Times New Roman"/>
          <w:szCs w:val="24"/>
        </w:rPr>
      </w:pPr>
      <w:r w:rsidRPr="00FB583E">
        <w:rPr>
          <w:rFonts w:cs="Times New Roman"/>
          <w:szCs w:val="24"/>
        </w:rPr>
        <w:t>паранеопластические полиневропатии</w:t>
      </w:r>
    </w:p>
    <w:p w14:paraId="3DA57C8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 метаболические полиневропатии</w:t>
      </w:r>
    </w:p>
    <w:p w14:paraId="6D22387F"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линевропатии, связанные с дефицитом витаминов группы В</w:t>
      </w:r>
    </w:p>
    <w:p w14:paraId="54DE4FDB" w14:textId="77777777" w:rsidR="00BC5514" w:rsidRPr="00FB583E" w:rsidRDefault="00BC5514" w:rsidP="00FF3801">
      <w:pPr>
        <w:pStyle w:val="aff"/>
        <w:numPr>
          <w:ilvl w:val="0"/>
          <w:numId w:val="81"/>
        </w:numPr>
        <w:rPr>
          <w:rFonts w:cs="Times New Roman"/>
          <w:szCs w:val="24"/>
        </w:rPr>
      </w:pPr>
      <w:r w:rsidRPr="00FB583E">
        <w:rPr>
          <w:rFonts w:cs="Times New Roman"/>
          <w:szCs w:val="24"/>
        </w:rPr>
        <w:t>токсические полиневропатии</w:t>
      </w:r>
    </w:p>
    <w:p w14:paraId="6FAA57CD" w14:textId="77777777" w:rsidR="00BC5514" w:rsidRPr="00FB583E" w:rsidRDefault="00BC5514" w:rsidP="00FF3801">
      <w:pPr>
        <w:pStyle w:val="aff"/>
        <w:numPr>
          <w:ilvl w:val="0"/>
          <w:numId w:val="81"/>
        </w:numPr>
        <w:rPr>
          <w:rFonts w:cs="Times New Roman"/>
          <w:szCs w:val="24"/>
        </w:rPr>
      </w:pPr>
      <w:r w:rsidRPr="00FB583E">
        <w:rPr>
          <w:rFonts w:cs="Times New Roman"/>
          <w:szCs w:val="24"/>
        </w:rPr>
        <w:t>лекарственные полиневропатии</w:t>
      </w:r>
    </w:p>
    <w:p w14:paraId="74F74C1B"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олиневропатии критических состояний </w:t>
      </w:r>
    </w:p>
    <w:p w14:paraId="121CF191" w14:textId="77777777" w:rsidR="00BC5514" w:rsidRPr="00FB583E" w:rsidRDefault="00BC5514" w:rsidP="00FF3801">
      <w:pPr>
        <w:pStyle w:val="aff"/>
        <w:numPr>
          <w:ilvl w:val="0"/>
          <w:numId w:val="81"/>
        </w:numPr>
        <w:rPr>
          <w:rFonts w:cs="Times New Roman"/>
          <w:szCs w:val="24"/>
        </w:rPr>
      </w:pPr>
      <w:r w:rsidRPr="00FB583E">
        <w:rPr>
          <w:rFonts w:cs="Times New Roman"/>
          <w:szCs w:val="24"/>
        </w:rPr>
        <w:t>инфекционно-токсические полиневропатии</w:t>
      </w:r>
    </w:p>
    <w:p w14:paraId="7B6C1526" w14:textId="77777777" w:rsidR="00BC5514" w:rsidRPr="00FB583E" w:rsidRDefault="00BC5514" w:rsidP="00BC5514">
      <w:pPr>
        <w:ind w:firstLine="708"/>
      </w:pPr>
      <w:r w:rsidRPr="00FB583E">
        <w:rPr>
          <w:b/>
        </w:rPr>
        <w:t>Клиническая картина полиневропатии</w:t>
      </w:r>
      <w:r w:rsidRPr="00FB583E">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rPr>
        <w:t>Поражение моторных волокон приводит к развитию вялых парезов с последующим развитием мышечной атрофии.</w:t>
      </w:r>
      <w:r w:rsidRPr="00FB583E">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7C744BF6" w14:textId="77777777" w:rsidR="00BC5514" w:rsidRPr="00FB583E" w:rsidRDefault="00BC5514" w:rsidP="00BC5514">
      <w:pPr>
        <w:ind w:firstLine="708"/>
      </w:pPr>
      <w:r w:rsidRPr="00FB583E">
        <w:rPr>
          <w:b/>
        </w:rPr>
        <w:t>Первичная диагностика</w:t>
      </w:r>
      <w:r w:rsidRPr="00FB583E">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149311A2" w14:textId="77777777" w:rsidR="00BC5514" w:rsidRPr="00FB583E" w:rsidRDefault="00BC5514" w:rsidP="00BC5514">
      <w:pPr>
        <w:pStyle w:val="aff"/>
        <w:ind w:left="0" w:firstLine="709"/>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691831AA"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60364157"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Общий анализ мочи</w:t>
      </w:r>
    </w:p>
    <w:p w14:paraId="1C7586BE"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63BEDC38"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2C134F33"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7BD21EDB"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46F6B4C4"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01818AC4"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белок, цитоз, цитология и т.д.)</w:t>
      </w:r>
    </w:p>
    <w:p w14:paraId="61B52039"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7CA20C30" w14:textId="77777777" w:rsidR="00BC5514" w:rsidRPr="00FB583E" w:rsidRDefault="00BC5514" w:rsidP="00FF3801">
      <w:pPr>
        <w:pStyle w:val="aff"/>
        <w:numPr>
          <w:ilvl w:val="0"/>
          <w:numId w:val="81"/>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6FBA7ECD"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ликвора на антитела к ганглиозидам GV1, GV2 по показаниям</w:t>
      </w:r>
    </w:p>
    <w:p w14:paraId="609F77EE" w14:textId="77777777" w:rsidR="00BC5514" w:rsidRPr="00FB583E" w:rsidRDefault="00BC5514" w:rsidP="00FF3801">
      <w:pPr>
        <w:pStyle w:val="aff"/>
        <w:numPr>
          <w:ilvl w:val="0"/>
          <w:numId w:val="81"/>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60C8D03B"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12E9616C"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1E4B14A0"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4162EDEE" w14:textId="77777777" w:rsidR="00BC5514" w:rsidRPr="00FB583E" w:rsidRDefault="00BC5514" w:rsidP="00BC5514">
      <w:pPr>
        <w:ind w:firstLine="708"/>
        <w:rPr>
          <w:b/>
        </w:rPr>
      </w:pPr>
      <w:r w:rsidRPr="00FB583E">
        <w:rPr>
          <w:b/>
        </w:rPr>
        <w:t>Манипуляции:</w:t>
      </w:r>
    </w:p>
    <w:p w14:paraId="0B4E98F5" w14:textId="77777777" w:rsidR="00BC5514" w:rsidRPr="00FB583E" w:rsidRDefault="00BC5514" w:rsidP="00FF3801">
      <w:pPr>
        <w:pStyle w:val="aff"/>
        <w:numPr>
          <w:ilvl w:val="0"/>
          <w:numId w:val="81"/>
        </w:numPr>
        <w:rPr>
          <w:rFonts w:cs="Times New Roman"/>
          <w:szCs w:val="24"/>
        </w:rPr>
      </w:pPr>
      <w:r w:rsidRPr="00FB583E">
        <w:rPr>
          <w:rFonts w:cs="Times New Roman"/>
          <w:szCs w:val="24"/>
        </w:rPr>
        <w:t>Люмбальная пункция (ЛП)</w:t>
      </w:r>
    </w:p>
    <w:p w14:paraId="614EAC25" w14:textId="77777777" w:rsidR="00BC5514" w:rsidRPr="00FB583E" w:rsidRDefault="00BC5514" w:rsidP="00FF3801">
      <w:pPr>
        <w:pStyle w:val="aff"/>
        <w:numPr>
          <w:ilvl w:val="0"/>
          <w:numId w:val="81"/>
        </w:numPr>
        <w:rPr>
          <w:rFonts w:cs="Times New Roman"/>
          <w:szCs w:val="24"/>
        </w:rPr>
      </w:pPr>
      <w:r w:rsidRPr="00FB583E">
        <w:rPr>
          <w:rFonts w:cs="Times New Roman"/>
          <w:szCs w:val="24"/>
        </w:rPr>
        <w:t>Стереотаксическия биопсия (СТБ)</w:t>
      </w:r>
    </w:p>
    <w:p w14:paraId="222EE9AD" w14:textId="77777777" w:rsidR="00BC5514" w:rsidRPr="00FB583E" w:rsidRDefault="00BC5514" w:rsidP="00FF3801">
      <w:pPr>
        <w:pStyle w:val="aff"/>
        <w:numPr>
          <w:ilvl w:val="0"/>
          <w:numId w:val="81"/>
        </w:numPr>
        <w:rPr>
          <w:rFonts w:cs="Times New Roman"/>
          <w:szCs w:val="24"/>
        </w:rPr>
      </w:pPr>
      <w:r w:rsidRPr="00FB583E">
        <w:rPr>
          <w:rFonts w:cs="Times New Roman"/>
          <w:szCs w:val="24"/>
        </w:rPr>
        <w:t>Трепанобиопсия (ТБ)</w:t>
      </w:r>
    </w:p>
    <w:p w14:paraId="7CC74A57" w14:textId="77777777" w:rsidR="00BC5514" w:rsidRPr="00FB583E" w:rsidRDefault="00BC5514" w:rsidP="00BC5514">
      <w:pPr>
        <w:pStyle w:val="aff"/>
        <w:shd w:val="clear" w:color="auto" w:fill="FFFFFF"/>
        <w:rPr>
          <w:rFonts w:cs="Times New Roman"/>
          <w:b/>
          <w:szCs w:val="24"/>
        </w:rPr>
      </w:pPr>
      <w:r w:rsidRPr="00FB583E">
        <w:rPr>
          <w:rFonts w:cs="Times New Roman"/>
          <w:b/>
          <w:szCs w:val="24"/>
        </w:rPr>
        <w:t>Инструментальные исследования:</w:t>
      </w:r>
    </w:p>
    <w:p w14:paraId="047BEA2A"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20D2F8CB" w14:textId="77777777" w:rsidR="00BC5514" w:rsidRPr="00FB583E" w:rsidRDefault="00BC5514" w:rsidP="00FF3801">
      <w:pPr>
        <w:pStyle w:val="aff"/>
        <w:numPr>
          <w:ilvl w:val="0"/>
          <w:numId w:val="81"/>
        </w:numPr>
        <w:rPr>
          <w:rFonts w:cs="Times New Roman"/>
          <w:szCs w:val="24"/>
        </w:rPr>
      </w:pPr>
      <w:r w:rsidRPr="00FB583E">
        <w:rPr>
          <w:rFonts w:cs="Times New Roman"/>
          <w:szCs w:val="24"/>
        </w:rPr>
        <w:t>Холтеровское мониторирование  (по показаниям)</w:t>
      </w:r>
    </w:p>
    <w:p w14:paraId="589F4BAD" w14:textId="77777777" w:rsidR="00BC5514" w:rsidRPr="00FB583E" w:rsidRDefault="00BC5514" w:rsidP="00FF3801">
      <w:pPr>
        <w:pStyle w:val="aff"/>
        <w:numPr>
          <w:ilvl w:val="0"/>
          <w:numId w:val="81"/>
        </w:numPr>
        <w:rPr>
          <w:rFonts w:cs="Times New Roman"/>
          <w:szCs w:val="24"/>
        </w:rPr>
      </w:pPr>
      <w:r w:rsidRPr="00FB583E">
        <w:rPr>
          <w:rFonts w:cs="Times New Roman"/>
          <w:szCs w:val="24"/>
        </w:rPr>
        <w:t>Функция внешнего дыхания</w:t>
      </w:r>
    </w:p>
    <w:p w14:paraId="72271412" w14:textId="77777777" w:rsidR="00BC5514" w:rsidRPr="00FB583E" w:rsidRDefault="00BC5514" w:rsidP="00FF3801">
      <w:pPr>
        <w:pStyle w:val="aff"/>
        <w:numPr>
          <w:ilvl w:val="0"/>
          <w:numId w:val="81"/>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6039E9C7"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Игольчатая электромиография (по показаниям)</w:t>
      </w:r>
    </w:p>
    <w:p w14:paraId="28CA5F38" w14:textId="77777777" w:rsidR="00BC5514" w:rsidRPr="00FB583E" w:rsidRDefault="00BC5514" w:rsidP="00FF3801">
      <w:pPr>
        <w:pStyle w:val="aff"/>
        <w:numPr>
          <w:ilvl w:val="0"/>
          <w:numId w:val="81"/>
        </w:numPr>
        <w:rPr>
          <w:rFonts w:cs="Times New Roman"/>
          <w:szCs w:val="24"/>
        </w:rPr>
      </w:pPr>
      <w:r w:rsidRPr="00FB583E">
        <w:rPr>
          <w:rFonts w:cs="Times New Roman"/>
          <w:szCs w:val="24"/>
        </w:rPr>
        <w:t>ВП различной модальности ЗВП, КВП, КАСВП, ССВП (по показаниям)</w:t>
      </w:r>
    </w:p>
    <w:p w14:paraId="76B3BEB5"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И нервов (по показаниям)</w:t>
      </w:r>
    </w:p>
    <w:p w14:paraId="68A81E03" w14:textId="77777777" w:rsidR="00BC5514" w:rsidRPr="00FB583E" w:rsidRDefault="00BC5514" w:rsidP="00BC5514">
      <w:pPr>
        <w:ind w:firstLine="708"/>
        <w:rPr>
          <w:b/>
        </w:rPr>
      </w:pPr>
      <w:r w:rsidRPr="00FB583E">
        <w:rPr>
          <w:b/>
        </w:rPr>
        <w:t>Консультации специалистов:</w:t>
      </w:r>
    </w:p>
    <w:p w14:paraId="14944776"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 </w:t>
      </w:r>
    </w:p>
    <w:p w14:paraId="178642B3" w14:textId="77777777" w:rsidR="00BC5514" w:rsidRPr="00FB583E" w:rsidRDefault="00BC5514" w:rsidP="00FF3801">
      <w:pPr>
        <w:pStyle w:val="aff"/>
        <w:numPr>
          <w:ilvl w:val="0"/>
          <w:numId w:val="81"/>
        </w:numPr>
        <w:rPr>
          <w:rFonts w:cs="Times New Roman"/>
          <w:szCs w:val="24"/>
        </w:rPr>
      </w:pPr>
      <w:r w:rsidRPr="00FB583E">
        <w:rPr>
          <w:rFonts w:cs="Times New Roman"/>
          <w:szCs w:val="24"/>
        </w:rPr>
        <w:t>ортопед</w:t>
      </w:r>
    </w:p>
    <w:p w14:paraId="14B995C9"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оценка функции зрительных нервов)</w:t>
      </w:r>
    </w:p>
    <w:p w14:paraId="2EB401CF" w14:textId="77777777" w:rsidR="00BC5514" w:rsidRPr="00FB583E" w:rsidRDefault="00BC5514" w:rsidP="00FF3801">
      <w:pPr>
        <w:pStyle w:val="aff"/>
        <w:numPr>
          <w:ilvl w:val="0"/>
          <w:numId w:val="81"/>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4AB6281B" w14:textId="77777777" w:rsidR="00BC5514" w:rsidRPr="00FB583E" w:rsidRDefault="00BC5514" w:rsidP="00FF3801">
      <w:pPr>
        <w:pStyle w:val="aff"/>
        <w:numPr>
          <w:ilvl w:val="0"/>
          <w:numId w:val="81"/>
        </w:numPr>
        <w:rPr>
          <w:rFonts w:cs="Times New Roman"/>
          <w:szCs w:val="24"/>
        </w:rPr>
      </w:pPr>
      <w:r w:rsidRPr="00FB583E">
        <w:rPr>
          <w:rFonts w:cs="Times New Roman"/>
          <w:szCs w:val="24"/>
        </w:rPr>
        <w:t>кинезиотерапевт по показаниям</w:t>
      </w:r>
    </w:p>
    <w:p w14:paraId="492D7FB5" w14:textId="77777777" w:rsidR="00BC5514" w:rsidRPr="00FB583E" w:rsidRDefault="00BC5514" w:rsidP="00BC5514">
      <w:pPr>
        <w:ind w:firstLine="708"/>
        <w:rPr>
          <w:b/>
        </w:rPr>
      </w:pPr>
      <w:r w:rsidRPr="00FB583E">
        <w:rPr>
          <w:b/>
        </w:rPr>
        <w:t xml:space="preserve">Лечение: </w:t>
      </w:r>
    </w:p>
    <w:p w14:paraId="71890BCE" w14:textId="77777777" w:rsidR="00BC5514" w:rsidRPr="00FB583E" w:rsidRDefault="00BC5514" w:rsidP="00FF3801">
      <w:pPr>
        <w:pStyle w:val="aff"/>
        <w:numPr>
          <w:ilvl w:val="0"/>
          <w:numId w:val="81"/>
        </w:numPr>
        <w:rPr>
          <w:rFonts w:cs="Times New Roman"/>
          <w:szCs w:val="24"/>
        </w:rPr>
      </w:pPr>
      <w:r w:rsidRPr="00FB583E">
        <w:rPr>
          <w:rFonts w:cs="Times New Roman"/>
          <w:szCs w:val="24"/>
        </w:rPr>
        <w:t>Плазмаферез (по показаниям)</w:t>
      </w:r>
    </w:p>
    <w:p w14:paraId="3196E1DC" w14:textId="3608F228" w:rsidR="00BC5514" w:rsidRPr="00751ECD" w:rsidRDefault="00BC5514" w:rsidP="00751ECD">
      <w:pPr>
        <w:pStyle w:val="aff"/>
        <w:numPr>
          <w:ilvl w:val="0"/>
          <w:numId w:val="81"/>
        </w:numPr>
        <w:rPr>
          <w:rFonts w:cs="Times New Roman"/>
          <w:szCs w:val="24"/>
        </w:rPr>
      </w:pPr>
      <w:r w:rsidRPr="00751ECD">
        <w:rPr>
          <w:rFonts w:cs="Times New Roman"/>
          <w:szCs w:val="24"/>
        </w:rPr>
        <w:t xml:space="preserve">Лечение невропатической боли – антидепрессанты, антиконсульсанты, опиодные анальгетики (см. </w:t>
      </w:r>
      <w:r w:rsidR="00751ECD" w:rsidRPr="00751ECD">
        <w:rPr>
          <w:rFonts w:cs="Times New Roman"/>
          <w:szCs w:val="24"/>
        </w:rPr>
        <w:t xml:space="preserve">раздел 7.12 </w:t>
      </w:r>
      <w:r w:rsidRPr="00751ECD">
        <w:rPr>
          <w:rFonts w:cs="Times New Roman"/>
          <w:szCs w:val="24"/>
        </w:rPr>
        <w:t>«Диагностика и лечение болевого синдрома в гематологии")</w:t>
      </w:r>
    </w:p>
    <w:p w14:paraId="046390DD" w14:textId="77777777" w:rsidR="00BC5514" w:rsidRPr="00FB583E" w:rsidRDefault="00BC5514" w:rsidP="00FF3801">
      <w:pPr>
        <w:pStyle w:val="aff"/>
        <w:numPr>
          <w:ilvl w:val="0"/>
          <w:numId w:val="81"/>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7AB91CE3" w14:textId="77777777" w:rsidR="00BC5514" w:rsidRPr="00FB583E" w:rsidRDefault="00BC5514" w:rsidP="00FF3801">
      <w:pPr>
        <w:pStyle w:val="aff"/>
        <w:numPr>
          <w:ilvl w:val="0"/>
          <w:numId w:val="81"/>
        </w:numPr>
        <w:rPr>
          <w:rFonts w:cs="Times New Roman"/>
          <w:szCs w:val="24"/>
        </w:rPr>
      </w:pPr>
      <w:r w:rsidRPr="00FB583E">
        <w:rPr>
          <w:rFonts w:cs="Times New Roman"/>
          <w:szCs w:val="24"/>
        </w:rPr>
        <w:t>Низкоинтенсивная лазеротерапия (по показаниям)</w:t>
      </w:r>
    </w:p>
    <w:p w14:paraId="2A962FEB" w14:textId="77777777" w:rsidR="00BC5514" w:rsidRPr="00FB583E" w:rsidRDefault="00BC5514" w:rsidP="00FF3801">
      <w:pPr>
        <w:pStyle w:val="aff"/>
        <w:numPr>
          <w:ilvl w:val="0"/>
          <w:numId w:val="81"/>
        </w:numPr>
        <w:rPr>
          <w:rFonts w:cs="Times New Roman"/>
          <w:szCs w:val="24"/>
        </w:rPr>
      </w:pPr>
      <w:r w:rsidRPr="00FB583E">
        <w:rPr>
          <w:rFonts w:cs="Times New Roman"/>
          <w:szCs w:val="24"/>
        </w:rPr>
        <w:t>Чрезкожная элктростимуляция (по показаниям)</w:t>
      </w:r>
    </w:p>
    <w:p w14:paraId="5EB92329"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7F86BF19" w14:textId="77777777" w:rsidR="00BC5514" w:rsidRPr="00FB583E" w:rsidRDefault="00BC5514" w:rsidP="00FF3801">
      <w:pPr>
        <w:pStyle w:val="aff"/>
        <w:numPr>
          <w:ilvl w:val="0"/>
          <w:numId w:val="81"/>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6F5E0ECD"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йропротекторы –  холина альфосцерат–глиатилин, цитиколин  цераксон </w:t>
      </w:r>
    </w:p>
    <w:p w14:paraId="066ABDE5" w14:textId="77777777" w:rsidR="00BC5514" w:rsidRPr="00FB583E" w:rsidRDefault="00BC5514" w:rsidP="00BC5514">
      <w:pPr>
        <w:pStyle w:val="aff"/>
        <w:rPr>
          <w:rFonts w:cs="Times New Roman"/>
          <w:b/>
          <w:i/>
          <w:color w:val="FF0000"/>
          <w:szCs w:val="24"/>
        </w:rPr>
      </w:pPr>
    </w:p>
    <w:p w14:paraId="4803B190" w14:textId="1A9D6245" w:rsidR="00BC5514" w:rsidRPr="0074721C" w:rsidRDefault="00BC5514" w:rsidP="00BC5514">
      <w:pPr>
        <w:rPr>
          <w:i/>
          <w:color w:val="FF0000"/>
          <w:u w:val="single"/>
        </w:rPr>
      </w:pPr>
      <w:r w:rsidRPr="00FB583E">
        <w:rPr>
          <w:i/>
          <w:u w:val="single"/>
        </w:rPr>
        <w:t xml:space="preserve">Нейроинфекции при </w:t>
      </w:r>
      <w:r w:rsidR="0074721C" w:rsidRPr="00802A45">
        <w:rPr>
          <w:i/>
          <w:u w:val="single"/>
        </w:rPr>
        <w:t>лейкозе</w:t>
      </w:r>
    </w:p>
    <w:p w14:paraId="50BFC411" w14:textId="06515BAC" w:rsidR="00BC5514" w:rsidRPr="00FB583E" w:rsidRDefault="00BC5514" w:rsidP="00802A45">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w:t>
      </w:r>
      <w:r w:rsidR="00802A45">
        <w:t xml:space="preserve">пациентов </w:t>
      </w:r>
      <w:r w:rsidRPr="00FB583E">
        <w:t xml:space="preserve">на фоне иммуносупрессии, нейтропении, сепсиса, пневмонии и других инфекционных осложнениях при </w:t>
      </w:r>
      <w:r w:rsidR="00802A45">
        <w:t xml:space="preserve">проведении </w:t>
      </w:r>
      <w:r w:rsidRPr="00FB583E">
        <w:t xml:space="preserve">цитостатической </w:t>
      </w:r>
      <w:r w:rsidR="00802A45">
        <w:t>химио</w:t>
      </w:r>
      <w:r w:rsidRPr="00FB583E">
        <w:t xml:space="preserve">терапии. В структуре нейроинфекционных поражений менингиты составляют 40%, энцефалиты – 40%, грибковое поражение ЦНС (инвазивный аспергиллез, инвазивный кандидоз) –15%, токсоплазмоз –5%. </w:t>
      </w:r>
    </w:p>
    <w:p w14:paraId="67D1A973" w14:textId="77777777" w:rsidR="00BC5514" w:rsidRPr="00FB583E" w:rsidRDefault="00BC5514" w:rsidP="00BC5514">
      <w:pPr>
        <w:pStyle w:val="Default"/>
        <w:spacing w:line="360" w:lineRule="auto"/>
        <w:ind w:firstLine="709"/>
        <w:jc w:val="both"/>
        <w:rPr>
          <w:b/>
        </w:rPr>
      </w:pPr>
      <w:r w:rsidRPr="00FB583E">
        <w:rPr>
          <w:b/>
        </w:rPr>
        <w:t>Клиническая картина:</w:t>
      </w:r>
    </w:p>
    <w:p w14:paraId="715E827B" w14:textId="5067CF42" w:rsidR="00BC5514" w:rsidRPr="00FB583E" w:rsidRDefault="00BC5514" w:rsidP="00BC5514">
      <w:pPr>
        <w:pStyle w:val="Default"/>
        <w:spacing w:line="360" w:lineRule="auto"/>
        <w:ind w:firstLine="709"/>
        <w:jc w:val="both"/>
      </w:pPr>
      <w:r w:rsidRPr="00FB583E">
        <w:t xml:space="preserve">Менингеальная симптоматика доминирует при бактериальных, серозных менингитах и инвазивном кандидозе ЦНС, в то время как общемозговая симптоматика – </w:t>
      </w:r>
      <w:r w:rsidRPr="00FB583E">
        <w:lastRenderedPageBreak/>
        <w:t>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51C0A37E" w14:textId="77777777" w:rsidR="00BC5514" w:rsidRPr="00FB583E" w:rsidRDefault="00BC5514" w:rsidP="00BC5514">
      <w:pPr>
        <w:ind w:firstLine="709"/>
        <w:rPr>
          <w:b/>
        </w:rPr>
      </w:pPr>
      <w:r w:rsidRPr="00FB583E">
        <w:rPr>
          <w:b/>
        </w:rPr>
        <w:t>Для первичной диагностики оценивается:</w:t>
      </w:r>
    </w:p>
    <w:p w14:paraId="664CE78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2F5AD5D9"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4ACABB5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5E8142A8"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по шкале SOFA;</w:t>
      </w:r>
    </w:p>
    <w:p w14:paraId="1FE70944"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7D5B2E32"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2E0832B8" w14:textId="77777777" w:rsidR="00BC5514" w:rsidRPr="00FB583E" w:rsidRDefault="00BC5514" w:rsidP="00BC5514">
      <w:pPr>
        <w:ind w:left="12" w:firstLine="708"/>
        <w:rPr>
          <w:b/>
        </w:rPr>
      </w:pPr>
      <w:r w:rsidRPr="00FB583E">
        <w:rPr>
          <w:b/>
        </w:rPr>
        <w:t>Лабораторная диагностика:</w:t>
      </w:r>
      <w:r w:rsidRPr="00FB583E">
        <w:rPr>
          <w:b/>
        </w:rPr>
        <w:tab/>
        <w:t xml:space="preserve"> </w:t>
      </w:r>
    </w:p>
    <w:p w14:paraId="0B8E8EBE" w14:textId="77777777" w:rsidR="00BC5514" w:rsidRPr="00FB583E" w:rsidRDefault="00BC5514" w:rsidP="00FF3801">
      <w:pPr>
        <w:pStyle w:val="aff"/>
        <w:numPr>
          <w:ilvl w:val="0"/>
          <w:numId w:val="8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7706D6F4" w14:textId="77777777" w:rsidR="00BC5514" w:rsidRPr="00FB583E" w:rsidRDefault="00BC5514" w:rsidP="00FF3801">
      <w:pPr>
        <w:pStyle w:val="aff"/>
        <w:numPr>
          <w:ilvl w:val="0"/>
          <w:numId w:val="81"/>
        </w:numPr>
        <w:rPr>
          <w:rFonts w:cs="Times New Roman"/>
          <w:szCs w:val="24"/>
        </w:rPr>
      </w:pPr>
      <w:r w:rsidRPr="00FB583E">
        <w:rPr>
          <w:rFonts w:cs="Times New Roman"/>
          <w:szCs w:val="24"/>
        </w:rPr>
        <w:t>Общий анализ мочи</w:t>
      </w:r>
    </w:p>
    <w:p w14:paraId="5C7136DD" w14:textId="77777777" w:rsidR="00BC5514" w:rsidRPr="00FB583E" w:rsidRDefault="00BC5514" w:rsidP="00FF3801">
      <w:pPr>
        <w:pStyle w:val="aff"/>
        <w:numPr>
          <w:ilvl w:val="0"/>
          <w:numId w:val="8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E52AF99"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кислотно-щелочного равновесия (по показаниям)</w:t>
      </w:r>
    </w:p>
    <w:p w14:paraId="45276F5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14E6AEFA"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См. рекомендации бактериологической лаборатории). </w:t>
      </w:r>
    </w:p>
    <w:p w14:paraId="70D36EE8" w14:textId="77777777" w:rsidR="00BC5514" w:rsidRPr="00FB583E" w:rsidRDefault="00BC5514" w:rsidP="00FF3801">
      <w:pPr>
        <w:pStyle w:val="aff"/>
        <w:numPr>
          <w:ilvl w:val="0"/>
          <w:numId w:val="81"/>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7A529C0F" w14:textId="77777777" w:rsidR="00BC5514" w:rsidRPr="00FB583E" w:rsidRDefault="00BC5514" w:rsidP="00FF3801">
      <w:pPr>
        <w:pStyle w:val="aff"/>
        <w:numPr>
          <w:ilvl w:val="0"/>
          <w:numId w:val="81"/>
        </w:numPr>
        <w:rPr>
          <w:rFonts w:cs="Times New Roman"/>
          <w:szCs w:val="24"/>
        </w:rPr>
      </w:pPr>
      <w:r w:rsidRPr="00FB583E">
        <w:rPr>
          <w:rFonts w:cs="Times New Roman"/>
          <w:szCs w:val="24"/>
        </w:rPr>
        <w:t>Определение группы крови и резус - фактора</w:t>
      </w:r>
    </w:p>
    <w:p w14:paraId="4E39ED4D" w14:textId="77777777" w:rsidR="00BC5514" w:rsidRPr="00FB583E" w:rsidRDefault="00BC5514" w:rsidP="00FF3801">
      <w:pPr>
        <w:pStyle w:val="aff"/>
        <w:numPr>
          <w:ilvl w:val="0"/>
          <w:numId w:val="81"/>
        </w:numPr>
        <w:rPr>
          <w:rFonts w:cs="Times New Roman"/>
          <w:szCs w:val="24"/>
        </w:rPr>
      </w:pPr>
      <w:r w:rsidRPr="00FB583E">
        <w:rPr>
          <w:rFonts w:cs="Times New Roman"/>
          <w:szCs w:val="24"/>
        </w:rPr>
        <w:t>Исследование крови на вирусы гепатитов B и C, ВИЧ, сифилис</w:t>
      </w:r>
    </w:p>
    <w:p w14:paraId="1F517492" w14:textId="77777777" w:rsidR="00BC5514" w:rsidRPr="00FB583E" w:rsidRDefault="00BC5514" w:rsidP="00FF3801">
      <w:pPr>
        <w:pStyle w:val="aff"/>
        <w:numPr>
          <w:ilvl w:val="0"/>
          <w:numId w:val="81"/>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12F1D777" w14:textId="77777777" w:rsidR="00BC5514" w:rsidRPr="00FB583E" w:rsidRDefault="00BC5514" w:rsidP="00BC5514">
      <w:pPr>
        <w:ind w:firstLine="708"/>
        <w:rPr>
          <w:b/>
        </w:rPr>
      </w:pPr>
      <w:r w:rsidRPr="00FB583E">
        <w:rPr>
          <w:b/>
        </w:rPr>
        <w:lastRenderedPageBreak/>
        <w:t>Инструментальная диагностика:</w:t>
      </w:r>
    </w:p>
    <w:p w14:paraId="62E39C36"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50ECB55C" w14:textId="77777777" w:rsidR="00BC5514" w:rsidRPr="00FB583E" w:rsidRDefault="00BC5514" w:rsidP="00FF3801">
      <w:pPr>
        <w:pStyle w:val="aff"/>
        <w:numPr>
          <w:ilvl w:val="0"/>
          <w:numId w:val="81"/>
        </w:numPr>
        <w:rPr>
          <w:rFonts w:cs="Times New Roman"/>
          <w:szCs w:val="24"/>
        </w:rPr>
      </w:pPr>
      <w:r w:rsidRPr="00FB583E">
        <w:rPr>
          <w:rFonts w:cs="Times New Roman"/>
          <w:szCs w:val="24"/>
        </w:rPr>
        <w:t>КТ брюшной полости, грудной клетки, малого таза</w:t>
      </w:r>
    </w:p>
    <w:p w14:paraId="23F659EC" w14:textId="77777777" w:rsidR="00BC5514" w:rsidRPr="00FB583E" w:rsidRDefault="00BC5514" w:rsidP="00FF3801">
      <w:pPr>
        <w:pStyle w:val="aff"/>
        <w:numPr>
          <w:ilvl w:val="0"/>
          <w:numId w:val="8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3CE481DC"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2556A792"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08674CEE" w14:textId="77777777" w:rsidR="00BC5514" w:rsidRPr="00FB583E" w:rsidRDefault="00BC5514" w:rsidP="00FF3801">
      <w:pPr>
        <w:pStyle w:val="aff"/>
        <w:numPr>
          <w:ilvl w:val="0"/>
          <w:numId w:val="81"/>
        </w:numPr>
        <w:rPr>
          <w:rFonts w:cs="Times New Roman"/>
          <w:szCs w:val="24"/>
        </w:rPr>
      </w:pPr>
      <w:r w:rsidRPr="00FB583E">
        <w:rPr>
          <w:rFonts w:cs="Times New Roman"/>
          <w:szCs w:val="24"/>
        </w:rPr>
        <w:t>ПЭТ-КТ (по показаниям)</w:t>
      </w:r>
    </w:p>
    <w:p w14:paraId="7DFF0579"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ДГ брахиоцефальных артерий и вен (по показаниям)</w:t>
      </w:r>
    </w:p>
    <w:p w14:paraId="3B81E9F2" w14:textId="77777777" w:rsidR="00BC5514" w:rsidRPr="00FB583E" w:rsidRDefault="00BC5514" w:rsidP="00FF3801">
      <w:pPr>
        <w:pStyle w:val="aff"/>
        <w:numPr>
          <w:ilvl w:val="0"/>
          <w:numId w:val="81"/>
        </w:numPr>
        <w:rPr>
          <w:rFonts w:cs="Times New Roman"/>
          <w:szCs w:val="24"/>
        </w:rPr>
      </w:pPr>
      <w:r w:rsidRPr="00FB583E">
        <w:rPr>
          <w:rFonts w:cs="Times New Roman"/>
          <w:szCs w:val="24"/>
        </w:rPr>
        <w:t>ФГДС  (биопсия по показаниям)</w:t>
      </w:r>
    </w:p>
    <w:p w14:paraId="01F8AD7A" w14:textId="77777777" w:rsidR="00BC5514" w:rsidRPr="00FB583E" w:rsidRDefault="00BC5514" w:rsidP="00FF3801">
      <w:pPr>
        <w:pStyle w:val="aff"/>
        <w:numPr>
          <w:ilvl w:val="0"/>
          <w:numId w:val="81"/>
        </w:numPr>
        <w:rPr>
          <w:rFonts w:cs="Times New Roman"/>
          <w:szCs w:val="24"/>
        </w:rPr>
      </w:pPr>
      <w:r w:rsidRPr="00FB583E">
        <w:rPr>
          <w:rFonts w:cs="Times New Roman"/>
          <w:szCs w:val="24"/>
        </w:rPr>
        <w:t>ЭКГ</w:t>
      </w:r>
    </w:p>
    <w:p w14:paraId="3C23DC84" w14:textId="77777777" w:rsidR="00BC5514" w:rsidRPr="00FB583E" w:rsidRDefault="00BC5514" w:rsidP="00FF3801">
      <w:pPr>
        <w:pStyle w:val="aff"/>
        <w:numPr>
          <w:ilvl w:val="0"/>
          <w:numId w:val="81"/>
        </w:numPr>
        <w:rPr>
          <w:rFonts w:cs="Times New Roman"/>
          <w:szCs w:val="24"/>
        </w:rPr>
      </w:pPr>
      <w:r w:rsidRPr="00FB583E">
        <w:rPr>
          <w:rFonts w:cs="Times New Roman"/>
          <w:szCs w:val="24"/>
        </w:rPr>
        <w:t>Эхо-КГ</w:t>
      </w:r>
    </w:p>
    <w:p w14:paraId="46CF7A77" w14:textId="77777777" w:rsidR="00BC5514" w:rsidRPr="00FB583E" w:rsidRDefault="00BC5514" w:rsidP="00BC5514">
      <w:pPr>
        <w:ind w:firstLine="708"/>
        <w:rPr>
          <w:b/>
        </w:rPr>
      </w:pPr>
      <w:r w:rsidRPr="00FB583E">
        <w:rPr>
          <w:b/>
        </w:rPr>
        <w:t>Консультация специалистов:</w:t>
      </w:r>
    </w:p>
    <w:p w14:paraId="2099EECA"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4C6A80C4"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2CDAC0B0"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w:t>
      </w:r>
    </w:p>
    <w:p w14:paraId="5F1EDF7A" w14:textId="77777777" w:rsidR="00BC5514" w:rsidRPr="00FB583E" w:rsidRDefault="00BC5514" w:rsidP="00FF3801">
      <w:pPr>
        <w:pStyle w:val="aff"/>
        <w:numPr>
          <w:ilvl w:val="0"/>
          <w:numId w:val="81"/>
        </w:numPr>
        <w:rPr>
          <w:rFonts w:cs="Times New Roman"/>
          <w:szCs w:val="24"/>
        </w:rPr>
      </w:pPr>
      <w:r w:rsidRPr="00FB583E">
        <w:rPr>
          <w:rFonts w:cs="Times New Roman"/>
          <w:szCs w:val="24"/>
        </w:rPr>
        <w:t>По показаниям привлекаются другие специалисты:</w:t>
      </w:r>
    </w:p>
    <w:p w14:paraId="3E70265C" w14:textId="77777777" w:rsidR="00BC5514" w:rsidRPr="00FB583E" w:rsidRDefault="00BC5514" w:rsidP="00FF3801">
      <w:pPr>
        <w:pStyle w:val="aff"/>
        <w:numPr>
          <w:ilvl w:val="1"/>
          <w:numId w:val="81"/>
        </w:numPr>
        <w:rPr>
          <w:rFonts w:cs="Times New Roman"/>
          <w:szCs w:val="24"/>
        </w:rPr>
      </w:pPr>
      <w:r w:rsidRPr="00FB583E">
        <w:rPr>
          <w:rFonts w:cs="Times New Roman"/>
          <w:szCs w:val="24"/>
        </w:rPr>
        <w:t>рентгенолог</w:t>
      </w:r>
    </w:p>
    <w:p w14:paraId="6F7C657F" w14:textId="77777777" w:rsidR="00BC5514" w:rsidRPr="00FB583E" w:rsidRDefault="00BC5514" w:rsidP="00FF3801">
      <w:pPr>
        <w:pStyle w:val="aff"/>
        <w:numPr>
          <w:ilvl w:val="1"/>
          <w:numId w:val="81"/>
        </w:numPr>
        <w:rPr>
          <w:rFonts w:cs="Times New Roman"/>
          <w:szCs w:val="24"/>
        </w:rPr>
      </w:pPr>
      <w:r w:rsidRPr="00FB583E">
        <w:rPr>
          <w:rFonts w:cs="Times New Roman"/>
          <w:szCs w:val="24"/>
        </w:rPr>
        <w:t>психиатр</w:t>
      </w:r>
    </w:p>
    <w:p w14:paraId="124E9D52" w14:textId="77777777" w:rsidR="00BC5514" w:rsidRPr="00FB583E" w:rsidRDefault="00BC5514" w:rsidP="00FF3801">
      <w:pPr>
        <w:pStyle w:val="aff"/>
        <w:numPr>
          <w:ilvl w:val="1"/>
          <w:numId w:val="81"/>
        </w:numPr>
        <w:rPr>
          <w:rFonts w:cs="Times New Roman"/>
          <w:szCs w:val="24"/>
        </w:rPr>
      </w:pPr>
      <w:r w:rsidRPr="00FB583E">
        <w:rPr>
          <w:rFonts w:cs="Times New Roman"/>
          <w:szCs w:val="24"/>
        </w:rPr>
        <w:t>психолог</w:t>
      </w:r>
    </w:p>
    <w:p w14:paraId="6CF600B8" w14:textId="77777777" w:rsidR="00BC5514" w:rsidRPr="00FB583E" w:rsidRDefault="00BC5514" w:rsidP="00FF3801">
      <w:pPr>
        <w:pStyle w:val="aff"/>
        <w:numPr>
          <w:ilvl w:val="1"/>
          <w:numId w:val="81"/>
        </w:numPr>
        <w:rPr>
          <w:rFonts w:cs="Times New Roman"/>
          <w:szCs w:val="24"/>
        </w:rPr>
      </w:pPr>
      <w:r w:rsidRPr="00FB583E">
        <w:rPr>
          <w:rFonts w:cs="Times New Roman"/>
          <w:szCs w:val="24"/>
        </w:rPr>
        <w:t>кинезиотерапевт</w:t>
      </w:r>
    </w:p>
    <w:p w14:paraId="348679F2" w14:textId="77777777" w:rsidR="00BC5514" w:rsidRPr="00FB583E" w:rsidRDefault="00BC5514" w:rsidP="00BC5514">
      <w:pPr>
        <w:ind w:firstLine="708"/>
        <w:rPr>
          <w:b/>
        </w:rPr>
      </w:pPr>
      <w:r w:rsidRPr="00FB583E">
        <w:rPr>
          <w:b/>
        </w:rPr>
        <w:t xml:space="preserve">Лекарственная терапия </w:t>
      </w:r>
    </w:p>
    <w:p w14:paraId="2601105B"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11DD4BED" w14:textId="77777777" w:rsidR="00BC5514" w:rsidRPr="00FB583E" w:rsidRDefault="00BC5514" w:rsidP="00FF3801">
      <w:pPr>
        <w:pStyle w:val="aff"/>
        <w:numPr>
          <w:ilvl w:val="0"/>
          <w:numId w:val="81"/>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71B686E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02625AE3"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Противорвотная терапия – ондансетрон в/в</w:t>
      </w:r>
    </w:p>
    <w:p w14:paraId="12455976"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протекторная терапия – аминофенилмаслянная кислота таб.</w:t>
      </w:r>
    </w:p>
    <w:p w14:paraId="0985B0AE" w14:textId="77777777" w:rsidR="00BC5514" w:rsidRPr="00FB583E" w:rsidRDefault="00BC5514" w:rsidP="00FF3801">
      <w:pPr>
        <w:pStyle w:val="aff"/>
        <w:numPr>
          <w:ilvl w:val="0"/>
          <w:numId w:val="81"/>
        </w:numPr>
        <w:rPr>
          <w:rFonts w:cs="Times New Roman"/>
          <w:szCs w:val="24"/>
        </w:rPr>
      </w:pPr>
      <w:r w:rsidRPr="00FB583E">
        <w:rPr>
          <w:rFonts w:cs="Times New Roman"/>
          <w:szCs w:val="24"/>
        </w:rPr>
        <w:t>Антидепрессанты –  по назначению психиатра</w:t>
      </w:r>
    </w:p>
    <w:p w14:paraId="68D7BF2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итаминотерапия </w:t>
      </w:r>
    </w:p>
    <w:p w14:paraId="37CD20FF" w14:textId="77777777" w:rsidR="00BC5514" w:rsidRPr="00FB583E" w:rsidRDefault="00BC5514" w:rsidP="00BC5514"/>
    <w:p w14:paraId="5377AAB5" w14:textId="00769C15" w:rsidR="00BC5514" w:rsidRPr="00FB583E" w:rsidRDefault="00BC5514" w:rsidP="00BC5514">
      <w:pPr>
        <w:rPr>
          <w:i/>
          <w:u w:val="single"/>
        </w:rPr>
      </w:pPr>
      <w:r w:rsidRPr="00FB583E">
        <w:rPr>
          <w:i/>
          <w:u w:val="single"/>
        </w:rPr>
        <w:t>Когнитивные нарушения у пациентов</w:t>
      </w:r>
      <w:r w:rsidR="0074721C">
        <w:rPr>
          <w:i/>
          <w:u w:val="single"/>
        </w:rPr>
        <w:t xml:space="preserve"> </w:t>
      </w:r>
      <w:r w:rsidR="0074721C" w:rsidRPr="00802A45">
        <w:rPr>
          <w:i/>
          <w:u w:val="single"/>
        </w:rPr>
        <w:t>с лейкозом</w:t>
      </w:r>
      <w:r w:rsidRPr="00FB583E">
        <w:rPr>
          <w:i/>
          <w:u w:val="single"/>
        </w:rPr>
        <w:t>.</w:t>
      </w:r>
    </w:p>
    <w:p w14:paraId="30DCB3F4" w14:textId="614E79A4" w:rsidR="00BC5514" w:rsidRPr="00FB583E" w:rsidRDefault="0074721C" w:rsidP="00BC5514">
      <w:pPr>
        <w:ind w:firstLine="708"/>
      </w:pPr>
      <w:r w:rsidRPr="00802A45">
        <w:t>Лейкоз</w:t>
      </w:r>
      <w:r w:rsidR="00BC5514" w:rsidRPr="00802A45">
        <w:t xml:space="preserve"> и </w:t>
      </w:r>
      <w:r w:rsidRPr="00802A45">
        <w:t xml:space="preserve">проводимая </w:t>
      </w:r>
      <w:r w:rsidR="00BC5514" w:rsidRPr="00FB583E">
        <w:t>терапия</w:t>
      </w:r>
      <w:r w:rsidR="00BC5514" w:rsidRPr="00FB583E">
        <w:rPr>
          <w:rFonts w:eastAsia="+mj-ea"/>
          <w:bCs/>
          <w:color w:val="000000"/>
          <w:kern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00BC5514" w:rsidRPr="00FB583E">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1DF05516" w14:textId="77777777" w:rsidR="00BC5514" w:rsidRPr="00FB583E" w:rsidRDefault="00BC5514" w:rsidP="00BC5514">
      <w:pPr>
        <w:ind w:firstLine="708"/>
        <w:rPr>
          <w:color w:val="333333"/>
          <w:shd w:val="clear" w:color="auto" w:fill="FFFFFF"/>
        </w:rPr>
      </w:pPr>
      <w:r w:rsidRPr="00FB583E">
        <w:rPr>
          <w:b/>
        </w:rPr>
        <w:t>Клинические проявления:</w:t>
      </w:r>
      <w:r>
        <w:rPr>
          <w:b/>
        </w:rPr>
        <w:t xml:space="preserve"> </w:t>
      </w:r>
      <w:r w:rsidRPr="00FB583E">
        <w:t>в</w:t>
      </w:r>
      <w:r w:rsidRPr="00FB583E">
        <w:rPr>
          <w:color w:val="333333"/>
          <w:shd w:val="clear" w:color="auto" w:fill="FFFFFF"/>
        </w:rPr>
        <w:t xml:space="preserve"> соответствии с критериями </w:t>
      </w:r>
      <w:r w:rsidRPr="00FB583E">
        <w:rPr>
          <w:color w:val="333333"/>
        </w:rPr>
        <w:t>Clinical Dementia Rating,</w:t>
      </w:r>
      <w:r w:rsidRPr="00FB583E">
        <w:rPr>
          <w:color w:val="333333"/>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27FCDE5F" w14:textId="77777777" w:rsidR="00BC5514" w:rsidRPr="00FB583E" w:rsidRDefault="00BC5514" w:rsidP="00BC5514">
      <w:pPr>
        <w:ind w:firstLine="708"/>
        <w:rPr>
          <w:b/>
        </w:rPr>
      </w:pPr>
      <w:r w:rsidRPr="00FB583E">
        <w:rPr>
          <w:b/>
        </w:rPr>
        <w:t>Для первичной диагностики оценивается:</w:t>
      </w:r>
    </w:p>
    <w:p w14:paraId="2AEBB0E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жалобы; </w:t>
      </w:r>
    </w:p>
    <w:p w14:paraId="2EEDCE28"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анамнез; </w:t>
      </w:r>
    </w:p>
    <w:p w14:paraId="740A9843"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функционального статуса по шкале Карновского; </w:t>
      </w:r>
    </w:p>
    <w:p w14:paraId="55804A55"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35B092CB" w14:textId="77777777" w:rsidR="00BC5514" w:rsidRPr="00FB583E" w:rsidRDefault="00BC5514" w:rsidP="00FF3801">
      <w:pPr>
        <w:pStyle w:val="aff"/>
        <w:numPr>
          <w:ilvl w:val="0"/>
          <w:numId w:val="81"/>
        </w:numPr>
        <w:rPr>
          <w:rFonts w:cs="Times New Roman"/>
          <w:szCs w:val="24"/>
        </w:rPr>
      </w:pPr>
      <w:r w:rsidRPr="00FB583E">
        <w:rPr>
          <w:rFonts w:cs="Times New Roman"/>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51FC4F82"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оценка психического состояния; </w:t>
      </w:r>
    </w:p>
    <w:p w14:paraId="57831F4B"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йрофизиологические исследования - ЭЭГ, КВП;</w:t>
      </w:r>
    </w:p>
    <w:p w14:paraId="5C545DC1" w14:textId="77777777" w:rsidR="00BC5514" w:rsidRPr="00FB583E" w:rsidRDefault="00BC5514" w:rsidP="00FF3801">
      <w:pPr>
        <w:pStyle w:val="aff"/>
        <w:numPr>
          <w:ilvl w:val="0"/>
          <w:numId w:val="81"/>
        </w:numPr>
        <w:rPr>
          <w:rFonts w:cs="Times New Roman"/>
          <w:szCs w:val="24"/>
        </w:rPr>
      </w:pPr>
      <w:r w:rsidRPr="00FB583E">
        <w:rPr>
          <w:rFonts w:cs="Times New Roman"/>
          <w:szCs w:val="24"/>
        </w:rPr>
        <w:lastRenderedPageBreak/>
        <w:t>нейровизуализационные исследования -  МРТ / КТ головного мозга.</w:t>
      </w:r>
    </w:p>
    <w:p w14:paraId="2B9DA954" w14:textId="77777777" w:rsidR="00BC5514" w:rsidRPr="00FB583E" w:rsidRDefault="00BC5514" w:rsidP="00BC5514">
      <w:pPr>
        <w:ind w:left="12" w:firstLine="708"/>
        <w:rPr>
          <w:b/>
        </w:rPr>
      </w:pPr>
      <w:r w:rsidRPr="00FB583E">
        <w:rPr>
          <w:b/>
        </w:rPr>
        <w:t>Лабораторная диагностика:</w:t>
      </w:r>
      <w:r>
        <w:rPr>
          <w:b/>
        </w:rPr>
        <w:t xml:space="preserve"> </w:t>
      </w:r>
      <w:r w:rsidRPr="00FB583E">
        <w:t xml:space="preserve">по назначению гематолога. </w:t>
      </w:r>
      <w:r w:rsidRPr="00FB583E">
        <w:rPr>
          <w:b/>
        </w:rPr>
        <w:t xml:space="preserve"> </w:t>
      </w:r>
    </w:p>
    <w:p w14:paraId="5A75CACA" w14:textId="77777777" w:rsidR="00BC5514" w:rsidRPr="00FB583E" w:rsidRDefault="00BC5514" w:rsidP="00BC5514">
      <w:pPr>
        <w:ind w:firstLine="708"/>
        <w:rPr>
          <w:b/>
        </w:rPr>
      </w:pPr>
      <w:r w:rsidRPr="00FB583E">
        <w:rPr>
          <w:b/>
        </w:rPr>
        <w:t>Инструментальная диагностика:</w:t>
      </w:r>
    </w:p>
    <w:p w14:paraId="73F187F6"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13F9EDBE" w14:textId="77777777" w:rsidR="00BC5514" w:rsidRPr="00FB583E" w:rsidRDefault="00BC5514" w:rsidP="00FF3801">
      <w:pPr>
        <w:pStyle w:val="aff"/>
        <w:numPr>
          <w:ilvl w:val="0"/>
          <w:numId w:val="8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762251C9" w14:textId="77777777" w:rsidR="00BC5514" w:rsidRPr="00FB583E" w:rsidRDefault="00BC5514" w:rsidP="00FF3801">
      <w:pPr>
        <w:pStyle w:val="aff"/>
        <w:numPr>
          <w:ilvl w:val="0"/>
          <w:numId w:val="81"/>
        </w:numPr>
        <w:rPr>
          <w:rFonts w:cs="Times New Roman"/>
          <w:szCs w:val="24"/>
        </w:rPr>
      </w:pPr>
      <w:r w:rsidRPr="00FB583E">
        <w:rPr>
          <w:rFonts w:cs="Times New Roman"/>
          <w:szCs w:val="24"/>
        </w:rPr>
        <w:t>КВП</w:t>
      </w:r>
    </w:p>
    <w:p w14:paraId="1DA87BF7" w14:textId="77777777" w:rsidR="00BC5514" w:rsidRPr="00FB583E" w:rsidRDefault="00BC5514" w:rsidP="00FF3801">
      <w:pPr>
        <w:pStyle w:val="aff"/>
        <w:numPr>
          <w:ilvl w:val="0"/>
          <w:numId w:val="81"/>
        </w:numPr>
        <w:rPr>
          <w:rFonts w:cs="Times New Roman"/>
          <w:szCs w:val="24"/>
        </w:rPr>
      </w:pPr>
      <w:r w:rsidRPr="00FB583E">
        <w:rPr>
          <w:rFonts w:cs="Times New Roman"/>
          <w:szCs w:val="24"/>
        </w:rPr>
        <w:t xml:space="preserve">ВП различной модальности (по показаниям): ЗВП, КАСВП, ССВП </w:t>
      </w:r>
    </w:p>
    <w:p w14:paraId="63A87497" w14:textId="77777777" w:rsidR="00BC5514" w:rsidRPr="00FB583E" w:rsidRDefault="00BC5514" w:rsidP="00FF3801">
      <w:pPr>
        <w:pStyle w:val="aff"/>
        <w:numPr>
          <w:ilvl w:val="0"/>
          <w:numId w:val="81"/>
        </w:numPr>
        <w:rPr>
          <w:rFonts w:cs="Times New Roman"/>
          <w:szCs w:val="24"/>
        </w:rPr>
      </w:pPr>
      <w:r w:rsidRPr="00FB583E">
        <w:rPr>
          <w:rFonts w:cs="Times New Roman"/>
          <w:szCs w:val="24"/>
        </w:rPr>
        <w:t>ТКМС (по показаниям)</w:t>
      </w:r>
    </w:p>
    <w:p w14:paraId="508DB818" w14:textId="77777777" w:rsidR="00BC5514" w:rsidRPr="00FB583E" w:rsidRDefault="00BC5514" w:rsidP="00FF3801">
      <w:pPr>
        <w:pStyle w:val="aff"/>
        <w:numPr>
          <w:ilvl w:val="0"/>
          <w:numId w:val="81"/>
        </w:numPr>
        <w:rPr>
          <w:rFonts w:cs="Times New Roman"/>
          <w:szCs w:val="24"/>
        </w:rPr>
      </w:pPr>
      <w:r w:rsidRPr="00FB583E">
        <w:rPr>
          <w:rFonts w:cs="Times New Roman"/>
          <w:szCs w:val="24"/>
        </w:rPr>
        <w:t>УЗДГ брахиоцефальных артерий и вен (по показаниям)</w:t>
      </w:r>
    </w:p>
    <w:p w14:paraId="67DC587E" w14:textId="77777777" w:rsidR="00BC5514" w:rsidRPr="00FB583E" w:rsidRDefault="00BC5514" w:rsidP="00FF3801">
      <w:pPr>
        <w:pStyle w:val="aff"/>
        <w:numPr>
          <w:ilvl w:val="0"/>
          <w:numId w:val="81"/>
        </w:numPr>
        <w:rPr>
          <w:rFonts w:cs="Times New Roman"/>
          <w:szCs w:val="24"/>
        </w:rPr>
      </w:pPr>
      <w:r w:rsidRPr="00FB583E">
        <w:rPr>
          <w:rFonts w:cs="Times New Roman"/>
          <w:szCs w:val="24"/>
        </w:rPr>
        <w:t>Консультация специалистов:</w:t>
      </w:r>
    </w:p>
    <w:p w14:paraId="0B3BC992" w14:textId="77777777" w:rsidR="00BC5514" w:rsidRPr="00FB583E" w:rsidRDefault="00BC5514" w:rsidP="00FF3801">
      <w:pPr>
        <w:pStyle w:val="aff"/>
        <w:numPr>
          <w:ilvl w:val="0"/>
          <w:numId w:val="81"/>
        </w:numPr>
        <w:rPr>
          <w:rFonts w:cs="Times New Roman"/>
          <w:szCs w:val="24"/>
        </w:rPr>
      </w:pPr>
      <w:r w:rsidRPr="00FB583E">
        <w:rPr>
          <w:rFonts w:cs="Times New Roman"/>
          <w:szCs w:val="24"/>
        </w:rPr>
        <w:t>Невролог – для оценки неврологического статуса</w:t>
      </w:r>
    </w:p>
    <w:p w14:paraId="0FB099D1" w14:textId="77777777" w:rsidR="00BC5514" w:rsidRPr="00FB583E" w:rsidRDefault="00BC5514" w:rsidP="00FF3801">
      <w:pPr>
        <w:pStyle w:val="aff"/>
        <w:numPr>
          <w:ilvl w:val="0"/>
          <w:numId w:val="81"/>
        </w:numPr>
        <w:rPr>
          <w:rFonts w:cs="Times New Roman"/>
          <w:szCs w:val="24"/>
        </w:rPr>
      </w:pPr>
      <w:r w:rsidRPr="00FB583E">
        <w:rPr>
          <w:rFonts w:cs="Times New Roman"/>
          <w:szCs w:val="24"/>
        </w:rPr>
        <w:t>Офтальмолог – для оценки состояния глазного дна</w:t>
      </w:r>
    </w:p>
    <w:p w14:paraId="0509AE1D"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иатр</w:t>
      </w:r>
    </w:p>
    <w:p w14:paraId="5F693113" w14:textId="77777777" w:rsidR="00BC5514" w:rsidRPr="00FB583E" w:rsidRDefault="00BC5514" w:rsidP="00FF3801">
      <w:pPr>
        <w:pStyle w:val="aff"/>
        <w:numPr>
          <w:ilvl w:val="0"/>
          <w:numId w:val="81"/>
        </w:numPr>
        <w:rPr>
          <w:rFonts w:cs="Times New Roman"/>
          <w:szCs w:val="24"/>
        </w:rPr>
      </w:pPr>
      <w:r w:rsidRPr="00FB583E">
        <w:rPr>
          <w:rFonts w:cs="Times New Roman"/>
          <w:szCs w:val="24"/>
        </w:rPr>
        <w:t>Психолог</w:t>
      </w:r>
    </w:p>
    <w:p w14:paraId="618C9BFD" w14:textId="77777777" w:rsidR="00BC5514" w:rsidRPr="00FB583E" w:rsidRDefault="00BC5514" w:rsidP="00FF3801">
      <w:pPr>
        <w:pStyle w:val="aff"/>
        <w:numPr>
          <w:ilvl w:val="0"/>
          <w:numId w:val="81"/>
        </w:numPr>
        <w:rPr>
          <w:rFonts w:cs="Times New Roman"/>
          <w:szCs w:val="24"/>
        </w:rPr>
      </w:pPr>
      <w:r w:rsidRPr="00FB583E">
        <w:rPr>
          <w:rFonts w:cs="Times New Roman"/>
          <w:szCs w:val="24"/>
        </w:rPr>
        <w:t>радиолог (по показаниям)</w:t>
      </w:r>
    </w:p>
    <w:p w14:paraId="6A491CF0" w14:textId="77777777" w:rsidR="00BC5514" w:rsidRPr="00FB583E" w:rsidRDefault="00BC5514" w:rsidP="00BC5514">
      <w:pPr>
        <w:ind w:firstLine="708"/>
        <w:rPr>
          <w:b/>
        </w:rPr>
      </w:pPr>
      <w:r w:rsidRPr="00FB583E">
        <w:rPr>
          <w:b/>
        </w:rPr>
        <w:t xml:space="preserve">Лекарственная терапия: </w:t>
      </w:r>
      <w:r w:rsidRPr="00FB583E">
        <w:rPr>
          <w:bCs/>
          <w:color w:val="000000"/>
          <w:lang w:eastAsia="ar-SA"/>
        </w:rPr>
        <w:t xml:space="preserve">нейропротективные препараты </w:t>
      </w:r>
      <w:r w:rsidRPr="00FB583E">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11E80FD6" w14:textId="77777777" w:rsidR="00BC5514" w:rsidRPr="00FB583E" w:rsidRDefault="00BC5514" w:rsidP="00FF3801">
      <w:pPr>
        <w:pStyle w:val="aff"/>
        <w:numPr>
          <w:ilvl w:val="0"/>
          <w:numId w:val="81"/>
        </w:numPr>
        <w:rPr>
          <w:rFonts w:cs="Times New Roman"/>
          <w:szCs w:val="24"/>
        </w:rPr>
      </w:pPr>
      <w:r w:rsidRPr="00FB583E">
        <w:rPr>
          <w:rFonts w:cs="Times New Roman"/>
          <w:szCs w:val="24"/>
        </w:rPr>
        <w:t>Цитиколин в/в -  4 недели.</w:t>
      </w:r>
    </w:p>
    <w:p w14:paraId="0EB446C2" w14:textId="77777777" w:rsidR="00BC5514" w:rsidRPr="00FB583E" w:rsidRDefault="00BC5514" w:rsidP="00FF3801">
      <w:pPr>
        <w:pStyle w:val="aff"/>
        <w:numPr>
          <w:ilvl w:val="0"/>
          <w:numId w:val="81"/>
        </w:numPr>
        <w:rPr>
          <w:rFonts w:cs="Times New Roman"/>
          <w:szCs w:val="24"/>
        </w:rPr>
      </w:pPr>
      <w:r w:rsidRPr="00FB583E">
        <w:rPr>
          <w:rFonts w:cs="Times New Roman"/>
          <w:szCs w:val="24"/>
        </w:rPr>
        <w:t>Холина альфоцерат в/в - 4 недели.</w:t>
      </w:r>
    </w:p>
    <w:p w14:paraId="350B34ED" w14:textId="77777777" w:rsidR="00BC5514" w:rsidRDefault="00BC5514" w:rsidP="00FF3801">
      <w:pPr>
        <w:pStyle w:val="aff"/>
        <w:numPr>
          <w:ilvl w:val="0"/>
          <w:numId w:val="81"/>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09FA47A3" w14:textId="77777777" w:rsidR="00BC5514" w:rsidRDefault="00BC5514" w:rsidP="00FF3801">
      <w:pPr>
        <w:pStyle w:val="aff"/>
        <w:numPr>
          <w:ilvl w:val="0"/>
          <w:numId w:val="81"/>
        </w:numPr>
        <w:rPr>
          <w:rFonts w:cs="Times New Roman"/>
          <w:szCs w:val="24"/>
        </w:rPr>
      </w:pPr>
      <w:r w:rsidRPr="00FB583E">
        <w:rPr>
          <w:rFonts w:cs="Times New Roman"/>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619ADC07" w14:textId="39870054" w:rsidR="00BC5514" w:rsidRPr="009D4FDB" w:rsidRDefault="00BC5514" w:rsidP="00FF3801">
      <w:pPr>
        <w:pStyle w:val="aff"/>
        <w:numPr>
          <w:ilvl w:val="0"/>
          <w:numId w:val="81"/>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0B2458D5" w14:textId="64E5D16E" w:rsidR="009D4FDB" w:rsidRDefault="009D4FDB" w:rsidP="009D4FDB"/>
    <w:p w14:paraId="083B20DF" w14:textId="6CFE3DEA" w:rsidR="00FF3801" w:rsidRPr="00FF3801" w:rsidRDefault="00751ECD" w:rsidP="00FF3801">
      <w:pPr>
        <w:pStyle w:val="2"/>
        <w:rPr>
          <w:lang w:val="ru-RU"/>
        </w:rPr>
      </w:pPr>
      <w:bookmarkStart w:id="104" w:name="_Toc64624793"/>
      <w:bookmarkStart w:id="105" w:name="_Toc57985408"/>
      <w:bookmarkStart w:id="106" w:name="_Toc64295959"/>
      <w:r>
        <w:rPr>
          <w:lang w:val="ru-RU"/>
        </w:rPr>
        <w:t xml:space="preserve">7.7 </w:t>
      </w:r>
      <w:r w:rsidR="00802A45">
        <w:rPr>
          <w:lang w:val="ru-RU"/>
        </w:rPr>
        <w:t>Ди</w:t>
      </w:r>
      <w:r w:rsidR="00FF3801" w:rsidRPr="00761653">
        <w:t xml:space="preserve">агностика и лечение </w:t>
      </w:r>
      <w:r w:rsidR="00FF3801">
        <w:t xml:space="preserve">бактериальных </w:t>
      </w:r>
      <w:r w:rsidR="00FF3801" w:rsidRPr="00761653">
        <w:t>инфекционных осложнений</w:t>
      </w:r>
      <w:bookmarkEnd w:id="104"/>
      <w:bookmarkEnd w:id="105"/>
      <w:bookmarkEnd w:id="106"/>
    </w:p>
    <w:p w14:paraId="2405BE1E" w14:textId="77777777" w:rsidR="00FF3801" w:rsidRDefault="00FF3801" w:rsidP="00FF3801">
      <w:pPr>
        <w:contextualSpacing/>
      </w:pPr>
    </w:p>
    <w:p w14:paraId="5F68D1F8" w14:textId="5256B0C1" w:rsidR="00FF3801" w:rsidRDefault="00FF3801" w:rsidP="00FF3801">
      <w:pPr>
        <w:ind w:firstLine="708"/>
        <w:contextualSpacing/>
      </w:pPr>
      <w:r w:rsidRPr="00761653">
        <w:lastRenderedPageBreak/>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133884">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125,126]","plainTextFormattedCitation":"[125,126]","previouslyFormattedCitation":"[125,126]"},"properties":{"noteIndex":0},"schema":"https://github.com/citation-style-language/schema/raw/master/csl-citation.json"}</w:instrText>
      </w:r>
      <w:r>
        <w:fldChar w:fldCharType="separate"/>
      </w:r>
      <w:r w:rsidR="00985CF6">
        <w:rPr>
          <w:noProof/>
        </w:rPr>
        <w:t>[126</w:t>
      </w:r>
      <w:r w:rsidR="005A04DA" w:rsidRPr="005A04DA">
        <w:rPr>
          <w:noProof/>
        </w:rPr>
        <w:t>,12</w:t>
      </w:r>
      <w:r w:rsidR="00985CF6">
        <w:rPr>
          <w:noProof/>
        </w:rPr>
        <w:t>7</w:t>
      </w:r>
      <w:r w:rsidR="005A04DA" w:rsidRPr="005A04DA">
        <w:rPr>
          <w:noProof/>
        </w:rPr>
        <w:t>]</w:t>
      </w:r>
      <w:r>
        <w:fldChar w:fldCharType="end"/>
      </w:r>
      <w:r w:rsidRPr="00761653">
        <w:t xml:space="preserve">. </w:t>
      </w:r>
      <w:r w:rsidR="00802A45">
        <w:t>Ча</w:t>
      </w:r>
      <w:r w:rsidRPr="00761653">
        <w:t xml:space="preserve">стота инфекционных осложнений 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25ED035B" w14:textId="32222DB7" w:rsidR="00802A45" w:rsidRDefault="00FF3801" w:rsidP="00802A45">
      <w:pPr>
        <w:ind w:firstLine="708"/>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r w:rsidR="00802A45">
        <w:t>Диагностика и лечение инфекционны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237AF198" w14:textId="77777777" w:rsidR="00FF3801" w:rsidRDefault="00FF3801" w:rsidP="00E53F80">
      <w:pPr>
        <w:widowControl w:val="0"/>
        <w:autoSpaceDE w:val="0"/>
        <w:autoSpaceDN w:val="0"/>
        <w:adjustRightInd w:val="0"/>
        <w:ind w:right="49" w:firstLine="708"/>
        <w:contextualSpacing/>
      </w:pPr>
    </w:p>
    <w:p w14:paraId="3E9310C3" w14:textId="77777777" w:rsidR="00FF3801" w:rsidRDefault="00FF3801" w:rsidP="00FF3801">
      <w:pPr>
        <w:widowControl w:val="0"/>
        <w:autoSpaceDE w:val="0"/>
        <w:autoSpaceDN w:val="0"/>
        <w:adjustRightInd w:val="0"/>
        <w:ind w:right="49"/>
        <w:contextualSpacing/>
        <w:rPr>
          <w:b/>
        </w:rPr>
      </w:pPr>
    </w:p>
    <w:p w14:paraId="2AF6D9B0" w14:textId="77777777" w:rsidR="00FF3801" w:rsidRPr="005A451C" w:rsidRDefault="00FF3801" w:rsidP="00FF3801">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5B0A0E67" w14:textId="7604819B" w:rsidR="00FF3801" w:rsidRPr="00761653" w:rsidRDefault="00FF3801" w:rsidP="00802A45">
      <w:pPr>
        <w:widowControl w:val="0"/>
        <w:autoSpaceDE w:val="0"/>
        <w:autoSpaceDN w:val="0"/>
        <w:adjustRightInd w:val="0"/>
        <w:ind w:right="49" w:firstLine="708"/>
        <w:contextualSpacing/>
      </w:pPr>
      <w:r w:rsidRPr="00761653">
        <w:t xml:space="preserve">Этиологическая структура возбудителей у </w:t>
      </w:r>
      <w:r>
        <w:t>пациентов</w:t>
      </w:r>
      <w:r w:rsidR="00802A45">
        <w:t xml:space="preserve"> с </w:t>
      </w:r>
      <w:r w:rsidR="00532930" w:rsidRPr="00802A45">
        <w:t>лейкозами</w:t>
      </w:r>
      <w:r w:rsidR="00532930">
        <w:rPr>
          <w:color w:val="FF0000"/>
        </w:rPr>
        <w:t xml:space="preserve"> </w:t>
      </w:r>
      <w:r>
        <w:t>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133884">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25]","plainTextFormattedCitation":"[125]","previouslyFormattedCitation":"[125]"},"properties":{"noteIndex":0},"schema":"https://github.com/citation-style-language/schema/raw/master/csl-citation.json"}</w:instrText>
      </w:r>
      <w:r>
        <w:fldChar w:fldCharType="separate"/>
      </w:r>
      <w:r w:rsidR="00985CF6">
        <w:rPr>
          <w:noProof/>
        </w:rPr>
        <w:t>[126</w:t>
      </w:r>
      <w:r w:rsidR="005A04DA" w:rsidRPr="005A04DA">
        <w:rPr>
          <w:noProof/>
        </w:rPr>
        <w:t>]</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133884">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fldChar w:fldCharType="separate"/>
      </w:r>
      <w:r w:rsidR="005A04DA" w:rsidRPr="005A04DA">
        <w:rPr>
          <w:noProof/>
        </w:rPr>
        <w:t>[44]</w:t>
      </w:r>
      <w:r>
        <w:fldChar w:fldCharType="end"/>
      </w:r>
      <w:r w:rsidRPr="00761653">
        <w:t xml:space="preserve">. Основными </w:t>
      </w:r>
      <w:r w:rsidRPr="00761653">
        <w:lastRenderedPageBreak/>
        <w:t xml:space="preserve">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2BD75A9D" w14:textId="78F9DECC" w:rsidR="00FF3801" w:rsidRPr="00761653" w:rsidRDefault="00FF3801" w:rsidP="00E53F80">
      <w:pPr>
        <w:widowControl w:val="0"/>
        <w:autoSpaceDE w:val="0"/>
        <w:autoSpaceDN w:val="0"/>
        <w:adjustRightInd w:val="0"/>
        <w:ind w:right="49" w:firstLine="708"/>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133884">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27]","plainTextFormattedCitation":"[127]","previouslyFormattedCitation":"[127]"},"properties":{"noteIndex":0},"schema":"https://github.com/citation-style-language/schema/raw/master/csl-citation.json"}</w:instrText>
      </w:r>
      <w:r>
        <w:fldChar w:fldCharType="separate"/>
      </w:r>
      <w:r w:rsidR="00985CF6">
        <w:rPr>
          <w:noProof/>
        </w:rPr>
        <w:t>[128</w:t>
      </w:r>
      <w:r w:rsidR="005A04DA" w:rsidRPr="005A04DA">
        <w:rPr>
          <w:noProof/>
        </w:rPr>
        <w:t>]</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133884">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rPr>
          <w:i/>
          <w:iCs/>
        </w:rPr>
        <w:fldChar w:fldCharType="separate"/>
      </w:r>
      <w:r w:rsidR="005A04DA" w:rsidRPr="005A04DA">
        <w:rPr>
          <w:iCs/>
          <w:noProof/>
        </w:rPr>
        <w:t>[44]</w:t>
      </w:r>
      <w:r>
        <w:rPr>
          <w:i/>
          <w:iCs/>
        </w:rPr>
        <w:fldChar w:fldCharType="end"/>
      </w:r>
      <w:r w:rsidRPr="00761653">
        <w:t>.</w:t>
      </w:r>
    </w:p>
    <w:p w14:paraId="7FBC00AA" w14:textId="77777777" w:rsidR="00FF3801" w:rsidRDefault="00FF3801" w:rsidP="00FF3801">
      <w:pPr>
        <w:widowControl w:val="0"/>
        <w:autoSpaceDE w:val="0"/>
        <w:autoSpaceDN w:val="0"/>
        <w:adjustRightInd w:val="0"/>
        <w:ind w:right="49"/>
        <w:contextualSpacing/>
        <w:rPr>
          <w:b/>
        </w:rPr>
      </w:pPr>
    </w:p>
    <w:p w14:paraId="6A726C79" w14:textId="77777777" w:rsidR="00FF3801" w:rsidRPr="00CD4DE7" w:rsidRDefault="00FF3801" w:rsidP="00FF3801">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42B83B65" w14:textId="77777777" w:rsidR="00FF3801" w:rsidRDefault="00FF3801" w:rsidP="00E53F80">
      <w:pPr>
        <w:widowControl w:val="0"/>
        <w:autoSpaceDE w:val="0"/>
        <w:autoSpaceDN w:val="0"/>
        <w:adjustRightInd w:val="0"/>
        <w:ind w:right="49" w:firstLine="708"/>
        <w:contextualSpacing/>
      </w:pPr>
      <w:r w:rsidRPr="00761653">
        <w:t xml:space="preserve">Для инфекций периода нейтропении/лейкопении характерными признаками являются </w:t>
      </w:r>
    </w:p>
    <w:p w14:paraId="30CB5893" w14:textId="77777777" w:rsidR="00FF3801" w:rsidRDefault="00FF3801" w:rsidP="00FF3801">
      <w:pPr>
        <w:pStyle w:val="aff"/>
        <w:widowControl w:val="0"/>
        <w:numPr>
          <w:ilvl w:val="0"/>
          <w:numId w:val="85"/>
        </w:numPr>
        <w:autoSpaceDE w:val="0"/>
        <w:autoSpaceDN w:val="0"/>
        <w:adjustRightInd w:val="0"/>
        <w:ind w:right="49"/>
      </w:pPr>
      <w:r w:rsidRPr="00940E71">
        <w:t xml:space="preserve">скудность </w:t>
      </w:r>
      <w:r>
        <w:t xml:space="preserve">клинических проявлений; </w:t>
      </w:r>
    </w:p>
    <w:p w14:paraId="0411D2CD" w14:textId="77777777" w:rsidR="00FF3801" w:rsidRDefault="00FF3801" w:rsidP="00FF3801">
      <w:pPr>
        <w:pStyle w:val="aff"/>
        <w:widowControl w:val="0"/>
        <w:numPr>
          <w:ilvl w:val="0"/>
          <w:numId w:val="85"/>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3AD0BC51" w14:textId="77777777" w:rsidR="00FF3801" w:rsidRPr="00940E71" w:rsidRDefault="00FF3801" w:rsidP="00FF3801">
      <w:pPr>
        <w:pStyle w:val="aff"/>
        <w:widowControl w:val="0"/>
        <w:numPr>
          <w:ilvl w:val="0"/>
          <w:numId w:val="85"/>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74D551F4" w14:textId="77777777" w:rsidR="00FF3801" w:rsidRPr="00761653" w:rsidRDefault="00FF3801" w:rsidP="00E53F80">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36B5F860" w14:textId="77777777" w:rsidR="00FF3801" w:rsidRPr="00761653" w:rsidRDefault="00FF3801" w:rsidP="00E53F80">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7E0642BA" w14:textId="77777777" w:rsidR="00FF3801" w:rsidRDefault="00FF3801" w:rsidP="00FF3801">
      <w:pPr>
        <w:widowControl w:val="0"/>
        <w:autoSpaceDE w:val="0"/>
        <w:autoSpaceDN w:val="0"/>
        <w:adjustRightInd w:val="0"/>
        <w:ind w:right="49"/>
        <w:contextualSpacing/>
        <w:rPr>
          <w:b/>
        </w:rPr>
      </w:pPr>
    </w:p>
    <w:p w14:paraId="513AE131" w14:textId="77777777" w:rsidR="00FF3801" w:rsidRPr="00CD4DE7" w:rsidRDefault="00FF3801" w:rsidP="00FF3801">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5ADDE5F2" w14:textId="77777777" w:rsidR="00FF3801" w:rsidRPr="0076198F" w:rsidRDefault="00FF3801" w:rsidP="00410524">
      <w:pPr>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DCB6A41" w14:textId="77777777" w:rsidR="00FF3801" w:rsidRPr="0076198F" w:rsidRDefault="00FF3801" w:rsidP="00410524">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4FB80452" w14:textId="77777777" w:rsidR="00FF3801" w:rsidRPr="0076198F" w:rsidRDefault="00FF3801" w:rsidP="00410524">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18AAD48"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202687CA"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013401B1"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43318458"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DAF01C7"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1DE4247C" w14:textId="77777777" w:rsidR="00FF3801" w:rsidRPr="0076198F" w:rsidRDefault="00FF3801" w:rsidP="00FF3801">
      <w:pPr>
        <w:pStyle w:val="aff"/>
        <w:numPr>
          <w:ilvl w:val="0"/>
          <w:numId w:val="96"/>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54585FD2" w14:textId="77777777" w:rsidR="00FF3801" w:rsidRDefault="00FF3801" w:rsidP="00AE0606">
      <w:pPr>
        <w:widowControl w:val="0"/>
        <w:autoSpaceDE w:val="0"/>
        <w:autoSpaceDN w:val="0"/>
        <w:adjustRightInd w:val="0"/>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w:t>
      </w:r>
      <w:r w:rsidRPr="00761653">
        <w:lastRenderedPageBreak/>
        <w:t xml:space="preserve">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5D60CCA9" w14:textId="77777777" w:rsidR="00FF3801" w:rsidRPr="00761653" w:rsidRDefault="00FF3801" w:rsidP="00333F7E">
      <w:pPr>
        <w:widowControl w:val="0"/>
        <w:autoSpaceDE w:val="0"/>
        <w:autoSpaceDN w:val="0"/>
        <w:adjustRightInd w:val="0"/>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65985346" w14:textId="77777777" w:rsidR="00FF3801" w:rsidRPr="00761653" w:rsidRDefault="00FF3801" w:rsidP="00333F7E">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FBF8324" w14:textId="77777777" w:rsidR="00FF3801" w:rsidRPr="00761653" w:rsidRDefault="00FF3801" w:rsidP="00333F7E">
      <w:pPr>
        <w:widowControl w:val="0"/>
        <w:tabs>
          <w:tab w:val="left" w:pos="0"/>
        </w:tabs>
        <w:autoSpaceDE w:val="0"/>
        <w:autoSpaceDN w:val="0"/>
        <w:adjustRightInd w:val="0"/>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w:t>
      </w:r>
      <w:r w:rsidRPr="00761653">
        <w:lastRenderedPageBreak/>
        <w:t xml:space="preserve">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1116C656" w14:textId="77777777" w:rsidR="00FF3801" w:rsidRPr="00761653" w:rsidRDefault="00FF3801" w:rsidP="00333F7E">
      <w:pPr>
        <w:widowControl w:val="0"/>
        <w:tabs>
          <w:tab w:val="left" w:pos="0"/>
        </w:tabs>
        <w:autoSpaceDE w:val="0"/>
        <w:autoSpaceDN w:val="0"/>
        <w:adjustRightInd w:val="0"/>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31C384F2" w14:textId="77777777" w:rsidR="00FF3801" w:rsidRPr="00C73751"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4CFF821" w14:textId="77777777" w:rsidR="00FF3801" w:rsidRPr="00761653"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w:t>
      </w:r>
      <w:r w:rsidRPr="00761653">
        <w:lastRenderedPageBreak/>
        <w:t xml:space="preserve">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96ED704" w14:textId="77777777" w:rsidR="00FF3801" w:rsidRPr="00761653" w:rsidRDefault="00FF3801" w:rsidP="00333F7E">
      <w:pPr>
        <w:widowControl w:val="0"/>
        <w:autoSpaceDE w:val="0"/>
        <w:autoSpaceDN w:val="0"/>
        <w:adjustRightInd w:val="0"/>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1C3B83CE" w14:textId="77777777" w:rsidR="00FF3801" w:rsidRPr="00761653" w:rsidRDefault="00FF3801" w:rsidP="00333F7E">
      <w:pPr>
        <w:widowControl w:val="0"/>
        <w:autoSpaceDE w:val="0"/>
        <w:autoSpaceDN w:val="0"/>
        <w:adjustRightInd w:val="0"/>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323C3706" w14:textId="77777777" w:rsidR="00FF3801" w:rsidRDefault="00FF3801" w:rsidP="00333F7E">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4B17BC11" w14:textId="77777777" w:rsidR="00FF3801" w:rsidRPr="00C73751" w:rsidRDefault="00FF3801" w:rsidP="00FF3801">
      <w:pPr>
        <w:pStyle w:val="aff"/>
        <w:widowControl w:val="0"/>
        <w:numPr>
          <w:ilvl w:val="0"/>
          <w:numId w:val="86"/>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6896BEAD" w14:textId="77777777" w:rsidR="00FF3801" w:rsidRDefault="00FF3801" w:rsidP="00FF3801">
      <w:pPr>
        <w:pStyle w:val="aff"/>
        <w:widowControl w:val="0"/>
        <w:numPr>
          <w:ilvl w:val="0"/>
          <w:numId w:val="86"/>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7A1DDF44" w14:textId="77777777" w:rsidR="00FF3801" w:rsidRDefault="00FF3801" w:rsidP="00FF3801">
      <w:pPr>
        <w:pStyle w:val="aff"/>
        <w:widowControl w:val="0"/>
        <w:numPr>
          <w:ilvl w:val="0"/>
          <w:numId w:val="86"/>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670B2D89" w14:textId="77777777" w:rsidR="00FF3801" w:rsidRPr="00CB604C" w:rsidRDefault="00FF3801" w:rsidP="00FF3801">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w:t>
      </w:r>
      <w:r w:rsidRPr="00CB604C">
        <w:lastRenderedPageBreak/>
        <w:t xml:space="preserve">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2DEC819" w14:textId="77777777" w:rsidR="00FF3801" w:rsidRDefault="00FF3801" w:rsidP="00333F7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7AF2D11" w14:textId="77777777" w:rsidR="00FF3801" w:rsidRDefault="00FF3801" w:rsidP="00FF3801">
      <w:pPr>
        <w:pStyle w:val="aff"/>
        <w:widowControl w:val="0"/>
        <w:numPr>
          <w:ilvl w:val="0"/>
          <w:numId w:val="87"/>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0660B1AE" w14:textId="77777777" w:rsidR="00FF3801" w:rsidRPr="00CB604C" w:rsidRDefault="00FF3801" w:rsidP="00FF3801">
      <w:pPr>
        <w:pStyle w:val="aff"/>
        <w:widowControl w:val="0"/>
        <w:numPr>
          <w:ilvl w:val="0"/>
          <w:numId w:val="87"/>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468D2525" w14:textId="77777777" w:rsidR="00FF3801" w:rsidRPr="00761653" w:rsidRDefault="00FF3801" w:rsidP="00333F7E">
      <w:pPr>
        <w:widowControl w:val="0"/>
        <w:autoSpaceDE w:val="0"/>
        <w:autoSpaceDN w:val="0"/>
        <w:adjustRightInd w:val="0"/>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FD6DA7A" w14:textId="77777777" w:rsidR="00FF3801" w:rsidRPr="009F2603" w:rsidRDefault="00FF3801" w:rsidP="00333F7E">
      <w:pPr>
        <w:widowControl w:val="0"/>
        <w:autoSpaceDE w:val="0"/>
        <w:autoSpaceDN w:val="0"/>
        <w:adjustRightInd w:val="0"/>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60885296" w14:textId="77777777" w:rsidR="00FF3801" w:rsidRPr="00284D51" w:rsidRDefault="00FF3801" w:rsidP="00333F7E">
      <w:pPr>
        <w:widowControl w:val="0"/>
        <w:tabs>
          <w:tab w:val="left" w:pos="1134"/>
        </w:tabs>
        <w:autoSpaceDE w:val="0"/>
        <w:autoSpaceDN w:val="0"/>
        <w:adjustRightInd w:val="0"/>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68D51D48" w14:textId="77777777" w:rsidR="00FF3801" w:rsidRPr="00284D51" w:rsidRDefault="00FF3801" w:rsidP="00333F7E">
      <w:pPr>
        <w:widowControl w:val="0"/>
        <w:autoSpaceDE w:val="0"/>
        <w:autoSpaceDN w:val="0"/>
        <w:adjustRightInd w:val="0"/>
        <w:ind w:firstLine="709"/>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52D1365C" w14:textId="77777777" w:rsidR="00FF3801" w:rsidRPr="00833774" w:rsidRDefault="00FF3801" w:rsidP="00FF3801">
      <w:pPr>
        <w:pStyle w:val="aff"/>
        <w:widowControl w:val="0"/>
        <w:numPr>
          <w:ilvl w:val="0"/>
          <w:numId w:val="88"/>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3F1F5425" w14:textId="77777777" w:rsidR="00FF3801" w:rsidRDefault="00FF3801" w:rsidP="00FF3801">
      <w:pPr>
        <w:pStyle w:val="aff"/>
        <w:widowControl w:val="0"/>
        <w:numPr>
          <w:ilvl w:val="0"/>
          <w:numId w:val="88"/>
        </w:numPr>
        <w:tabs>
          <w:tab w:val="left" w:pos="0"/>
        </w:tabs>
        <w:autoSpaceDE w:val="0"/>
        <w:autoSpaceDN w:val="0"/>
        <w:adjustRightInd w:val="0"/>
      </w:pPr>
      <w:r w:rsidRPr="00680401">
        <w:t xml:space="preserve">у пациентов с факторами риска (длительность нейтропении от 10 дней и </w:t>
      </w:r>
      <w:r w:rsidRPr="00680401">
        <w:lastRenderedPageBreak/>
        <w:t>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FEBD86C" w14:textId="77777777" w:rsidR="00FF3801" w:rsidRDefault="00FF3801" w:rsidP="00FF3801">
      <w:pPr>
        <w:pStyle w:val="aff"/>
        <w:widowControl w:val="0"/>
        <w:numPr>
          <w:ilvl w:val="0"/>
          <w:numId w:val="88"/>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05DA7DEE" w14:textId="35F8684A" w:rsidR="00FF3801" w:rsidRPr="00761653" w:rsidRDefault="00FF3801" w:rsidP="00FF3801">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133884">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fldChar w:fldCharType="separate"/>
      </w:r>
      <w:r w:rsidR="001718A8">
        <w:rPr>
          <w:noProof/>
        </w:rPr>
        <w:t>[129</w:t>
      </w:r>
      <w:r w:rsidR="005A04DA" w:rsidRPr="005A04DA">
        <w:rPr>
          <w:noProof/>
        </w:rPr>
        <w:t>]</w:t>
      </w:r>
      <w:r>
        <w:fldChar w:fldCharType="end"/>
      </w:r>
      <w:r w:rsidRPr="00761653">
        <w:t xml:space="preserve">. </w:t>
      </w:r>
    </w:p>
    <w:p w14:paraId="2A1DCD02" w14:textId="77777777" w:rsidR="00FF3801" w:rsidRPr="00284D51" w:rsidRDefault="00FF3801" w:rsidP="00333F7E">
      <w:pPr>
        <w:widowControl w:val="0"/>
        <w:autoSpaceDE w:val="0"/>
        <w:autoSpaceDN w:val="0"/>
        <w:adjustRightInd w:val="0"/>
        <w:ind w:firstLine="709"/>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544E8C62" w14:textId="77777777" w:rsidR="00FF3801" w:rsidRDefault="00FF3801" w:rsidP="00FF3801">
      <w:pPr>
        <w:pStyle w:val="aff"/>
        <w:widowControl w:val="0"/>
        <w:numPr>
          <w:ilvl w:val="0"/>
          <w:numId w:val="89"/>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46C7074" w14:textId="77777777" w:rsidR="00FF3801" w:rsidRDefault="00FF3801" w:rsidP="00FF3801">
      <w:pPr>
        <w:pStyle w:val="aff"/>
        <w:widowControl w:val="0"/>
        <w:numPr>
          <w:ilvl w:val="0"/>
          <w:numId w:val="89"/>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2F22FEB7" w14:textId="77777777" w:rsidR="00FF3801" w:rsidRPr="00315F82" w:rsidRDefault="00FF3801" w:rsidP="00333F7E">
      <w:pPr>
        <w:widowControl w:val="0"/>
        <w:autoSpaceDE w:val="0"/>
        <w:autoSpaceDN w:val="0"/>
        <w:adjustRightInd w:val="0"/>
        <w:ind w:firstLine="709"/>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6C926D86" w14:textId="77777777" w:rsidR="00FF3801" w:rsidRPr="00284D51" w:rsidRDefault="00FF3801" w:rsidP="00333F7E">
      <w:pPr>
        <w:widowControl w:val="0"/>
        <w:autoSpaceDE w:val="0"/>
        <w:autoSpaceDN w:val="0"/>
        <w:adjustRightInd w:val="0"/>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48808C9D" w14:textId="77777777" w:rsidR="00FF3801" w:rsidRPr="00284D51" w:rsidRDefault="00FF3801" w:rsidP="00333F7E">
      <w:pPr>
        <w:widowControl w:val="0"/>
        <w:autoSpaceDE w:val="0"/>
        <w:autoSpaceDN w:val="0"/>
        <w:adjustRightInd w:val="0"/>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069F4246" w14:textId="77777777" w:rsidR="00FF3801" w:rsidRPr="00284D51" w:rsidRDefault="00FF3801" w:rsidP="00333F7E">
      <w:pPr>
        <w:widowControl w:val="0"/>
        <w:autoSpaceDE w:val="0"/>
        <w:autoSpaceDN w:val="0"/>
        <w:adjustRightInd w:val="0"/>
        <w:ind w:firstLine="709"/>
        <w:contextualSpacing/>
      </w:pPr>
      <w:r w:rsidRPr="00284D51">
        <w:t xml:space="preserve">Показаниями к проведению </w:t>
      </w:r>
      <w:r w:rsidRPr="00284D51">
        <w:rPr>
          <w:i/>
          <w:iCs/>
        </w:rPr>
        <w:t>КТ/СКТ органов грудной полости являются:</w:t>
      </w:r>
    </w:p>
    <w:p w14:paraId="26BE25BD" w14:textId="77777777" w:rsidR="00FF3801" w:rsidRDefault="00FF3801" w:rsidP="00FF3801">
      <w:pPr>
        <w:pStyle w:val="aff"/>
        <w:widowControl w:val="0"/>
        <w:numPr>
          <w:ilvl w:val="0"/>
          <w:numId w:val="90"/>
        </w:numPr>
        <w:tabs>
          <w:tab w:val="left" w:pos="0"/>
        </w:tabs>
        <w:autoSpaceDE w:val="0"/>
        <w:autoSpaceDN w:val="0"/>
        <w:adjustRightInd w:val="0"/>
      </w:pPr>
      <w:r w:rsidRPr="00016F8E">
        <w:lastRenderedPageBreak/>
        <w:t xml:space="preserve">пневмония (аускультативные признаки); </w:t>
      </w:r>
    </w:p>
    <w:p w14:paraId="67BA80E0" w14:textId="77777777" w:rsidR="00FF3801" w:rsidRDefault="00FF3801" w:rsidP="00FF3801">
      <w:pPr>
        <w:pStyle w:val="aff"/>
        <w:widowControl w:val="0"/>
        <w:numPr>
          <w:ilvl w:val="0"/>
          <w:numId w:val="90"/>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78EEFA92" w14:textId="77777777" w:rsidR="00FF3801" w:rsidRDefault="00FF3801" w:rsidP="00FF3801">
      <w:pPr>
        <w:pStyle w:val="aff"/>
        <w:widowControl w:val="0"/>
        <w:numPr>
          <w:ilvl w:val="0"/>
          <w:numId w:val="90"/>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030FB425" w14:textId="77777777" w:rsidR="00FF3801" w:rsidRPr="00761653" w:rsidRDefault="00FF3801" w:rsidP="00FF3801">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0C7EA1B9" w14:textId="77777777" w:rsidR="00FF3801" w:rsidRPr="008572A7" w:rsidRDefault="00FF3801" w:rsidP="00333F7E">
      <w:pPr>
        <w:widowControl w:val="0"/>
        <w:autoSpaceDE w:val="0"/>
        <w:autoSpaceDN w:val="0"/>
        <w:adjustRightInd w:val="0"/>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710EE51D" w14:textId="77777777" w:rsidR="00FF3801" w:rsidRDefault="00FF3801" w:rsidP="00FF3801">
      <w:pPr>
        <w:pStyle w:val="aff"/>
        <w:widowControl w:val="0"/>
        <w:numPr>
          <w:ilvl w:val="0"/>
          <w:numId w:val="91"/>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63786F20" w14:textId="77777777" w:rsidR="00FF3801" w:rsidRDefault="00FF3801" w:rsidP="00FF3801">
      <w:pPr>
        <w:pStyle w:val="aff"/>
        <w:widowControl w:val="0"/>
        <w:numPr>
          <w:ilvl w:val="0"/>
          <w:numId w:val="91"/>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1E4C1B62" w14:textId="77777777" w:rsidR="00FF3801" w:rsidRDefault="00FF3801" w:rsidP="00FF3801">
      <w:pPr>
        <w:pStyle w:val="aff"/>
        <w:widowControl w:val="0"/>
        <w:numPr>
          <w:ilvl w:val="0"/>
          <w:numId w:val="91"/>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68C342A2" w14:textId="77777777" w:rsidR="00FF3801" w:rsidRPr="00016F8E" w:rsidRDefault="00FF3801" w:rsidP="00FF3801">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25E03E5C" w14:textId="77777777" w:rsidR="00FF3801" w:rsidRPr="008572A7" w:rsidRDefault="00FF3801" w:rsidP="00333F7E">
      <w:pPr>
        <w:widowControl w:val="0"/>
        <w:autoSpaceDE w:val="0"/>
        <w:autoSpaceDN w:val="0"/>
        <w:adjustRightInd w:val="0"/>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26C50C6A" w14:textId="77777777" w:rsidR="00FF3801" w:rsidRDefault="00FF3801" w:rsidP="00FF3801">
      <w:pPr>
        <w:pStyle w:val="aff"/>
        <w:widowControl w:val="0"/>
        <w:numPr>
          <w:ilvl w:val="0"/>
          <w:numId w:val="92"/>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707A12CD" w14:textId="77777777" w:rsidR="00FF3801" w:rsidRPr="00016F8E" w:rsidRDefault="00FF3801" w:rsidP="00FF3801">
      <w:pPr>
        <w:pStyle w:val="aff"/>
        <w:widowControl w:val="0"/>
        <w:numPr>
          <w:ilvl w:val="0"/>
          <w:numId w:val="92"/>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16302994" w14:textId="77777777" w:rsidR="00FF3801" w:rsidRPr="00284D51" w:rsidRDefault="00FF3801" w:rsidP="00333F7E">
      <w:pPr>
        <w:widowControl w:val="0"/>
        <w:autoSpaceDE w:val="0"/>
        <w:autoSpaceDN w:val="0"/>
        <w:adjustRightInd w:val="0"/>
        <w:ind w:firstLine="709"/>
        <w:contextualSpacing/>
        <w:rPr>
          <w:i/>
          <w:iCs/>
        </w:rPr>
      </w:pPr>
      <w:r w:rsidRPr="00284D51">
        <w:rPr>
          <w:i/>
          <w:iCs/>
        </w:rPr>
        <w:t>Эхокардиография (ЭхоКГ), включая чрезпищеводную ЭхоКГ</w:t>
      </w:r>
    </w:p>
    <w:p w14:paraId="50B7C3D8" w14:textId="77777777" w:rsidR="00FF3801" w:rsidRDefault="00FF3801" w:rsidP="00333F7E">
      <w:pPr>
        <w:widowControl w:val="0"/>
        <w:autoSpaceDE w:val="0"/>
        <w:autoSpaceDN w:val="0"/>
        <w:adjustRightInd w:val="0"/>
        <w:ind w:firstLine="709"/>
        <w:contextualSpacing/>
      </w:pPr>
      <w:r>
        <w:t>Проводится для исключения бактериального эндокардита, особенно в случае:</w:t>
      </w:r>
    </w:p>
    <w:p w14:paraId="34E10E56" w14:textId="77777777" w:rsidR="00FF3801" w:rsidRDefault="00FF3801" w:rsidP="00FF3801">
      <w:pPr>
        <w:pStyle w:val="aff"/>
        <w:widowControl w:val="0"/>
        <w:numPr>
          <w:ilvl w:val="0"/>
          <w:numId w:val="93"/>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38EFBD0E" w14:textId="77777777" w:rsidR="00FF3801" w:rsidRDefault="00FF3801" w:rsidP="00FF3801">
      <w:pPr>
        <w:pStyle w:val="aff"/>
        <w:widowControl w:val="0"/>
        <w:numPr>
          <w:ilvl w:val="0"/>
          <w:numId w:val="93"/>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60348452" w14:textId="77777777" w:rsidR="00FF3801" w:rsidRPr="00016F8E" w:rsidRDefault="00FF3801" w:rsidP="00333F7E">
      <w:pPr>
        <w:widowControl w:val="0"/>
        <w:autoSpaceDE w:val="0"/>
        <w:autoSpaceDN w:val="0"/>
        <w:adjustRightInd w:val="0"/>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59C52D82" w14:textId="77777777" w:rsidR="00FF3801" w:rsidRPr="00761653" w:rsidRDefault="00FF3801" w:rsidP="00333F7E">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7C6FA765" w14:textId="77777777" w:rsidR="00FF3801" w:rsidRDefault="00FF3801" w:rsidP="00FF3801">
      <w:pPr>
        <w:widowControl w:val="0"/>
        <w:autoSpaceDE w:val="0"/>
        <w:autoSpaceDN w:val="0"/>
        <w:adjustRightInd w:val="0"/>
        <w:contextualSpacing/>
      </w:pPr>
    </w:p>
    <w:p w14:paraId="6275BF5B" w14:textId="12E7EF0D" w:rsidR="00FF3801" w:rsidRPr="00761653" w:rsidRDefault="00FF3801" w:rsidP="00FF3801">
      <w:pPr>
        <w:widowControl w:val="0"/>
        <w:autoSpaceDE w:val="0"/>
        <w:autoSpaceDN w:val="0"/>
        <w:adjustRightInd w:val="0"/>
        <w:contextualSpacing/>
      </w:pPr>
      <w:r w:rsidRPr="00761653">
        <w:t xml:space="preserve">Таблица 1. Показания к проведению диагностических исследований у больных с </w:t>
      </w:r>
      <w:r w:rsidR="00532930" w:rsidRPr="00802A45">
        <w:t>лейкозами</w:t>
      </w:r>
      <w:r w:rsidR="00532930">
        <w:rPr>
          <w:color w:val="FF0000"/>
        </w:rPr>
        <w:t xml:space="preserve"> </w:t>
      </w:r>
      <w:r w:rsidRPr="00761653">
        <w:t>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FF3801" w:rsidRPr="00761653" w14:paraId="2985CBA1" w14:textId="77777777" w:rsidTr="00E00201">
        <w:trPr>
          <w:trHeight w:val="93"/>
        </w:trPr>
        <w:tc>
          <w:tcPr>
            <w:tcW w:w="3510" w:type="dxa"/>
            <w:tcMar>
              <w:top w:w="100" w:type="nil"/>
              <w:right w:w="100" w:type="nil"/>
            </w:tcMar>
            <w:vAlign w:val="center"/>
          </w:tcPr>
          <w:p w14:paraId="5A3AF507" w14:textId="77777777" w:rsidR="00FF3801" w:rsidRPr="00761653" w:rsidRDefault="00FF3801" w:rsidP="00E00201">
            <w:pPr>
              <w:widowControl w:val="0"/>
              <w:autoSpaceDE w:val="0"/>
              <w:autoSpaceDN w:val="0"/>
              <w:adjustRightInd w:val="0"/>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22D6E7C2" w14:textId="77777777" w:rsidR="00FF3801" w:rsidRPr="00761653" w:rsidRDefault="00FF3801" w:rsidP="00E00201">
            <w:pPr>
              <w:widowControl w:val="0"/>
              <w:autoSpaceDE w:val="0"/>
              <w:autoSpaceDN w:val="0"/>
              <w:adjustRightInd w:val="0"/>
              <w:spacing w:line="240" w:lineRule="auto"/>
              <w:ind w:left="57" w:right="57"/>
              <w:jc w:val="center"/>
              <w:rPr>
                <w:b/>
                <w:bCs/>
              </w:rPr>
            </w:pPr>
            <w:r w:rsidRPr="00761653">
              <w:rPr>
                <w:b/>
                <w:bCs/>
              </w:rPr>
              <w:t>Исследование</w:t>
            </w:r>
          </w:p>
        </w:tc>
      </w:tr>
      <w:tr w:rsidR="00FF3801" w:rsidRPr="00265B67" w14:paraId="642101A9" w14:textId="77777777" w:rsidTr="00E00201">
        <w:trPr>
          <w:trHeight w:val="702"/>
        </w:trPr>
        <w:tc>
          <w:tcPr>
            <w:tcW w:w="3510" w:type="dxa"/>
            <w:tcMar>
              <w:top w:w="100" w:type="nil"/>
              <w:right w:w="100" w:type="nil"/>
            </w:tcMar>
            <w:vAlign w:val="center"/>
          </w:tcPr>
          <w:p w14:paraId="0CE1A447" w14:textId="77777777" w:rsidR="00FF3801" w:rsidRPr="00761653" w:rsidRDefault="00FF3801" w:rsidP="00E00201">
            <w:pPr>
              <w:widowControl w:val="0"/>
              <w:autoSpaceDE w:val="0"/>
              <w:autoSpaceDN w:val="0"/>
              <w:adjustRightInd w:val="0"/>
              <w:spacing w:line="240" w:lineRule="auto"/>
              <w:ind w:left="57" w:right="57"/>
            </w:pPr>
            <w:r w:rsidRPr="00761653">
              <w:t xml:space="preserve">Температура ≥38°С, </w:t>
            </w:r>
          </w:p>
          <w:p w14:paraId="4767E187" w14:textId="77777777" w:rsidR="00FF3801" w:rsidRPr="00761653" w:rsidRDefault="00FF3801" w:rsidP="00E00201">
            <w:pPr>
              <w:widowControl w:val="0"/>
              <w:autoSpaceDE w:val="0"/>
              <w:autoSpaceDN w:val="0"/>
              <w:adjustRightInd w:val="0"/>
              <w:spacing w:line="240" w:lineRule="auto"/>
              <w:ind w:left="57" w:right="57"/>
            </w:pPr>
            <w:r w:rsidRPr="00761653">
              <w:t>впервые возникшая</w:t>
            </w:r>
          </w:p>
        </w:tc>
        <w:tc>
          <w:tcPr>
            <w:tcW w:w="6096" w:type="dxa"/>
            <w:tcMar>
              <w:top w:w="100" w:type="nil"/>
              <w:right w:w="100" w:type="nil"/>
            </w:tcMar>
            <w:vAlign w:val="center"/>
          </w:tcPr>
          <w:p w14:paraId="7743D88C" w14:textId="77777777" w:rsidR="00FF3801" w:rsidRPr="00761653" w:rsidRDefault="00FF3801" w:rsidP="00E00201">
            <w:pPr>
              <w:widowControl w:val="0"/>
              <w:autoSpaceDE w:val="0"/>
              <w:autoSpaceDN w:val="0"/>
              <w:adjustRightInd w:val="0"/>
              <w:spacing w:line="240" w:lineRule="auto"/>
              <w:ind w:left="57" w:right="57"/>
            </w:pPr>
            <w:r w:rsidRPr="00761653">
              <w:t xml:space="preserve">Взятие крови в 2 флакона для гемокультуры </w:t>
            </w:r>
          </w:p>
          <w:p w14:paraId="00D77145" w14:textId="77777777" w:rsidR="00FF3801" w:rsidRPr="00761653" w:rsidRDefault="00FF3801" w:rsidP="00E00201">
            <w:pPr>
              <w:widowControl w:val="0"/>
              <w:autoSpaceDE w:val="0"/>
              <w:autoSpaceDN w:val="0"/>
              <w:adjustRightInd w:val="0"/>
              <w:spacing w:line="240" w:lineRule="auto"/>
              <w:ind w:left="57" w:right="57"/>
            </w:pPr>
            <w:r w:rsidRPr="00761653">
              <w:t>(вена-катетер или вена-вена)</w:t>
            </w:r>
          </w:p>
        </w:tc>
      </w:tr>
      <w:tr w:rsidR="00FF3801" w:rsidRPr="00265B67" w14:paraId="76A7BFF2" w14:textId="77777777" w:rsidTr="00E00201">
        <w:trPr>
          <w:trHeight w:val="841"/>
        </w:trPr>
        <w:tc>
          <w:tcPr>
            <w:tcW w:w="3510" w:type="dxa"/>
            <w:tcMar>
              <w:top w:w="100" w:type="nil"/>
              <w:right w:w="100" w:type="nil"/>
            </w:tcMar>
            <w:vAlign w:val="center"/>
          </w:tcPr>
          <w:p w14:paraId="6149A6EE" w14:textId="77777777" w:rsidR="00FF3801" w:rsidRPr="00761653" w:rsidRDefault="00FF3801" w:rsidP="00E00201">
            <w:pPr>
              <w:widowControl w:val="0"/>
              <w:autoSpaceDE w:val="0"/>
              <w:autoSpaceDN w:val="0"/>
              <w:adjustRightInd w:val="0"/>
              <w:spacing w:line="240" w:lineRule="auto"/>
              <w:ind w:left="57" w:right="57"/>
            </w:pPr>
            <w:r w:rsidRPr="00761653">
              <w:t>Температура ≥38°С в течение</w:t>
            </w:r>
          </w:p>
          <w:p w14:paraId="6195EB66" w14:textId="77777777" w:rsidR="00FF3801" w:rsidRPr="00761653" w:rsidRDefault="00FF3801" w:rsidP="00E00201">
            <w:pPr>
              <w:widowControl w:val="0"/>
              <w:autoSpaceDE w:val="0"/>
              <w:autoSpaceDN w:val="0"/>
              <w:adjustRightInd w:val="0"/>
              <w:spacing w:line="240" w:lineRule="auto"/>
              <w:ind w:left="57" w:right="57"/>
            </w:pPr>
            <w:r w:rsidRPr="00761653">
              <w:t xml:space="preserve"> ≥ 5 дней и лейкопения </w:t>
            </w:r>
          </w:p>
        </w:tc>
        <w:tc>
          <w:tcPr>
            <w:tcW w:w="6096" w:type="dxa"/>
            <w:tcMar>
              <w:top w:w="100" w:type="nil"/>
              <w:right w:w="100" w:type="nil"/>
            </w:tcMar>
            <w:vAlign w:val="center"/>
          </w:tcPr>
          <w:p w14:paraId="4F749A52" w14:textId="77777777" w:rsidR="00FF3801" w:rsidRPr="00761653" w:rsidRDefault="00FF3801" w:rsidP="00E00201">
            <w:pPr>
              <w:spacing w:line="240" w:lineRule="auto"/>
              <w:ind w:left="57" w:right="57"/>
              <w:contextualSpacing/>
              <w:rPr>
                <w:rFonts w:eastAsia="MS Mincho"/>
              </w:rPr>
            </w:pPr>
            <w:r w:rsidRPr="00761653">
              <w:t>Повторное взятие крови для гемокультуры 1 раз в неделю</w:t>
            </w:r>
          </w:p>
          <w:p w14:paraId="475115B4" w14:textId="77777777" w:rsidR="00FF3801" w:rsidRPr="00761653" w:rsidRDefault="00FF3801" w:rsidP="00E00201">
            <w:pPr>
              <w:spacing w:line="240" w:lineRule="auto"/>
              <w:ind w:left="57" w:right="57"/>
              <w:contextualSpacing/>
            </w:pPr>
            <w:r w:rsidRPr="00761653">
              <w:t>Микробиологическое исследование мочи</w:t>
            </w:r>
          </w:p>
          <w:p w14:paraId="0CBA7309" w14:textId="77777777" w:rsidR="00FF3801" w:rsidRPr="00761653" w:rsidRDefault="00FF3801" w:rsidP="00E00201">
            <w:pPr>
              <w:spacing w:line="240" w:lineRule="auto"/>
              <w:ind w:left="57" w:right="57"/>
              <w:contextualSpacing/>
            </w:pPr>
            <w:r w:rsidRPr="00761653">
              <w:t>Ректальный мазок</w:t>
            </w:r>
          </w:p>
          <w:p w14:paraId="67DBCF2C" w14:textId="77777777" w:rsidR="00FF3801" w:rsidRPr="00761653" w:rsidRDefault="00FF3801" w:rsidP="00E00201">
            <w:pPr>
              <w:spacing w:line="240" w:lineRule="auto"/>
              <w:ind w:left="57" w:right="57"/>
              <w:contextualSpacing/>
            </w:pPr>
            <w:r w:rsidRPr="00761653">
              <w:t>КТВР легких</w:t>
            </w:r>
          </w:p>
        </w:tc>
      </w:tr>
      <w:tr w:rsidR="00FF3801" w:rsidRPr="00975FC1" w14:paraId="4E9F1C7A" w14:textId="77777777" w:rsidTr="00E00201">
        <w:trPr>
          <w:trHeight w:val="1491"/>
        </w:trPr>
        <w:tc>
          <w:tcPr>
            <w:tcW w:w="3510" w:type="dxa"/>
            <w:tcMar>
              <w:top w:w="100" w:type="nil"/>
              <w:right w:w="100" w:type="nil"/>
            </w:tcMar>
            <w:vAlign w:val="center"/>
          </w:tcPr>
          <w:p w14:paraId="1C7B9583" w14:textId="77777777" w:rsidR="00FF3801" w:rsidRPr="00761653" w:rsidRDefault="00FF3801" w:rsidP="00E00201">
            <w:pPr>
              <w:widowControl w:val="0"/>
              <w:autoSpaceDE w:val="0"/>
              <w:autoSpaceDN w:val="0"/>
              <w:adjustRightInd w:val="0"/>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4C2379F6" w14:textId="77777777" w:rsidR="00FF3801" w:rsidRPr="00761653" w:rsidRDefault="00FF3801" w:rsidP="00E00201">
            <w:pPr>
              <w:spacing w:line="240" w:lineRule="auto"/>
              <w:ind w:left="57" w:right="57"/>
              <w:contextualSpacing/>
              <w:rPr>
                <w:rFonts w:eastAsia="MS Mincho"/>
              </w:rPr>
            </w:pPr>
            <w:r w:rsidRPr="00761653">
              <w:t>УЗИ брюшной полости</w:t>
            </w:r>
          </w:p>
          <w:p w14:paraId="080AB520" w14:textId="77777777" w:rsidR="00FF3801" w:rsidRPr="00761653" w:rsidRDefault="00FF3801" w:rsidP="00E00201">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1DD34F8A" w14:textId="77777777" w:rsidR="00FF3801" w:rsidRPr="00761653" w:rsidRDefault="00FF3801" w:rsidP="00E00201">
            <w:pPr>
              <w:spacing w:line="240" w:lineRule="auto"/>
              <w:ind w:left="57" w:right="57"/>
              <w:contextualSpacing/>
            </w:pPr>
            <w:r w:rsidRPr="00761653">
              <w:t>КТВР или МРТ органов брюшной полости при неинформативном УЗИ</w:t>
            </w:r>
          </w:p>
        </w:tc>
      </w:tr>
      <w:tr w:rsidR="00FF3801" w:rsidRPr="00975FC1" w14:paraId="0AF73BCE" w14:textId="77777777" w:rsidTr="00E00201">
        <w:trPr>
          <w:trHeight w:val="1731"/>
        </w:trPr>
        <w:tc>
          <w:tcPr>
            <w:tcW w:w="3510" w:type="dxa"/>
            <w:tcMar>
              <w:top w:w="100" w:type="nil"/>
              <w:right w:w="100" w:type="nil"/>
            </w:tcMar>
            <w:vAlign w:val="center"/>
          </w:tcPr>
          <w:p w14:paraId="491448C4" w14:textId="77777777" w:rsidR="00FF3801" w:rsidRPr="00761653" w:rsidRDefault="00FF3801" w:rsidP="00E00201">
            <w:pPr>
              <w:widowControl w:val="0"/>
              <w:autoSpaceDE w:val="0"/>
              <w:autoSpaceDN w:val="0"/>
              <w:adjustRightInd w:val="0"/>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2A3855E1" w14:textId="77777777" w:rsidR="00FF3801" w:rsidRPr="00761653" w:rsidRDefault="00FF3801" w:rsidP="00E00201">
            <w:pPr>
              <w:widowControl w:val="0"/>
              <w:autoSpaceDE w:val="0"/>
              <w:autoSpaceDN w:val="0"/>
              <w:adjustRightInd w:val="0"/>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4E4367F0" w14:textId="77777777" w:rsidR="00FF3801" w:rsidRPr="00761653" w:rsidRDefault="00FF3801" w:rsidP="00E00201">
            <w:pPr>
              <w:widowControl w:val="0"/>
              <w:autoSpaceDE w:val="0"/>
              <w:autoSpaceDN w:val="0"/>
              <w:adjustRightInd w:val="0"/>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FF3801" w:rsidRPr="00265B67" w14:paraId="77C6EF20" w14:textId="77777777" w:rsidTr="00E00201">
        <w:trPr>
          <w:trHeight w:val="698"/>
        </w:trPr>
        <w:tc>
          <w:tcPr>
            <w:tcW w:w="3510" w:type="dxa"/>
            <w:tcMar>
              <w:top w:w="100" w:type="nil"/>
              <w:right w:w="100" w:type="nil"/>
            </w:tcMar>
            <w:vAlign w:val="center"/>
          </w:tcPr>
          <w:p w14:paraId="49BE0A9A" w14:textId="77777777" w:rsidR="00FF3801" w:rsidRPr="00761653" w:rsidRDefault="00FF3801" w:rsidP="00E00201">
            <w:pPr>
              <w:widowControl w:val="0"/>
              <w:autoSpaceDE w:val="0"/>
              <w:autoSpaceDN w:val="0"/>
              <w:adjustRightInd w:val="0"/>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1AA99BB3" w14:textId="77777777" w:rsidR="00FF3801" w:rsidRPr="00761653" w:rsidRDefault="00FF3801" w:rsidP="00E00201">
            <w:pPr>
              <w:widowControl w:val="0"/>
              <w:autoSpaceDE w:val="0"/>
              <w:autoSpaceDN w:val="0"/>
              <w:adjustRightInd w:val="0"/>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FF3801" w:rsidRPr="00761653" w14:paraId="71225477" w14:textId="77777777" w:rsidTr="00E00201">
        <w:trPr>
          <w:trHeight w:val="556"/>
        </w:trPr>
        <w:tc>
          <w:tcPr>
            <w:tcW w:w="3510" w:type="dxa"/>
            <w:tcMar>
              <w:top w:w="100" w:type="nil"/>
              <w:right w:w="100" w:type="nil"/>
            </w:tcMar>
            <w:vAlign w:val="center"/>
          </w:tcPr>
          <w:p w14:paraId="25D09B4F" w14:textId="77777777" w:rsidR="00FF3801" w:rsidRPr="00761653" w:rsidRDefault="00FF3801" w:rsidP="00E00201">
            <w:pPr>
              <w:widowControl w:val="0"/>
              <w:autoSpaceDE w:val="0"/>
              <w:autoSpaceDN w:val="0"/>
              <w:adjustRightInd w:val="0"/>
              <w:spacing w:line="240" w:lineRule="auto"/>
              <w:ind w:left="57" w:right="57"/>
            </w:pPr>
            <w:r w:rsidRPr="00761653">
              <w:t>Стоматит</w:t>
            </w:r>
          </w:p>
        </w:tc>
        <w:tc>
          <w:tcPr>
            <w:tcW w:w="6096" w:type="dxa"/>
            <w:tcMar>
              <w:top w:w="100" w:type="nil"/>
              <w:right w:w="100" w:type="nil"/>
            </w:tcMar>
            <w:vAlign w:val="center"/>
          </w:tcPr>
          <w:p w14:paraId="4EE2E2C4" w14:textId="77777777" w:rsidR="00FF3801" w:rsidRPr="00761653" w:rsidRDefault="00FF3801" w:rsidP="00E00201">
            <w:pPr>
              <w:widowControl w:val="0"/>
              <w:autoSpaceDE w:val="0"/>
              <w:autoSpaceDN w:val="0"/>
              <w:adjustRightInd w:val="0"/>
              <w:spacing w:line="240" w:lineRule="auto"/>
              <w:ind w:left="57" w:right="57"/>
            </w:pPr>
            <w:r w:rsidRPr="00761653">
              <w:t>Мазок со слизистой ротоглотки</w:t>
            </w:r>
          </w:p>
        </w:tc>
      </w:tr>
      <w:tr w:rsidR="00FF3801" w:rsidRPr="00265B67" w14:paraId="27D9ED95" w14:textId="77777777" w:rsidTr="00E00201">
        <w:trPr>
          <w:trHeight w:val="976"/>
        </w:trPr>
        <w:tc>
          <w:tcPr>
            <w:tcW w:w="3510" w:type="dxa"/>
            <w:tcMar>
              <w:top w:w="100" w:type="nil"/>
              <w:right w:w="100" w:type="nil"/>
            </w:tcMar>
            <w:vAlign w:val="center"/>
          </w:tcPr>
          <w:p w14:paraId="4D0F3C36" w14:textId="77777777" w:rsidR="00FF3801" w:rsidRPr="00761653" w:rsidRDefault="00FF3801" w:rsidP="00E00201">
            <w:pPr>
              <w:widowControl w:val="0"/>
              <w:autoSpaceDE w:val="0"/>
              <w:autoSpaceDN w:val="0"/>
              <w:adjustRightInd w:val="0"/>
              <w:spacing w:line="240" w:lineRule="auto"/>
              <w:ind w:left="57" w:right="57"/>
            </w:pPr>
            <w:r w:rsidRPr="00761653">
              <w:t>Эзофагит</w:t>
            </w:r>
          </w:p>
        </w:tc>
        <w:tc>
          <w:tcPr>
            <w:tcW w:w="6096" w:type="dxa"/>
            <w:tcMar>
              <w:top w:w="100" w:type="nil"/>
              <w:right w:w="100" w:type="nil"/>
            </w:tcMar>
            <w:vAlign w:val="center"/>
          </w:tcPr>
          <w:p w14:paraId="5C85BB82" w14:textId="77777777" w:rsidR="00FF3801" w:rsidRPr="00761653" w:rsidRDefault="00FF3801" w:rsidP="00E00201">
            <w:pPr>
              <w:widowControl w:val="0"/>
              <w:autoSpaceDE w:val="0"/>
              <w:autoSpaceDN w:val="0"/>
              <w:adjustRightInd w:val="0"/>
              <w:spacing w:line="240" w:lineRule="auto"/>
              <w:ind w:left="57" w:right="57"/>
            </w:pPr>
            <w:r w:rsidRPr="00761653">
              <w:t>Эзофагоскопия (тромбоцитов не менее 50x10</w:t>
            </w:r>
            <w:r w:rsidRPr="00761653">
              <w:rPr>
                <w:vertAlign w:val="superscript"/>
              </w:rPr>
              <w:t>9</w:t>
            </w:r>
            <w:r w:rsidRPr="00761653">
              <w:t>/л)</w:t>
            </w:r>
          </w:p>
          <w:p w14:paraId="1177468B" w14:textId="77777777" w:rsidR="00FF3801" w:rsidRPr="00761653" w:rsidRDefault="00FF3801" w:rsidP="00E00201">
            <w:pPr>
              <w:widowControl w:val="0"/>
              <w:autoSpaceDE w:val="0"/>
              <w:autoSpaceDN w:val="0"/>
              <w:adjustRightInd w:val="0"/>
              <w:spacing w:line="240" w:lineRule="auto"/>
              <w:ind w:left="57" w:right="57"/>
            </w:pPr>
            <w:r w:rsidRPr="00761653">
              <w:t>Исследование - соскоб (браш-метод) со слизистой оболочки или биопсия</w:t>
            </w:r>
          </w:p>
        </w:tc>
      </w:tr>
      <w:tr w:rsidR="00FF3801" w:rsidRPr="00265B67" w14:paraId="5C717AD4" w14:textId="77777777" w:rsidTr="00E00201">
        <w:trPr>
          <w:trHeight w:val="704"/>
        </w:trPr>
        <w:tc>
          <w:tcPr>
            <w:tcW w:w="3510" w:type="dxa"/>
            <w:tcMar>
              <w:top w:w="100" w:type="nil"/>
              <w:right w:w="100" w:type="nil"/>
            </w:tcMar>
            <w:vAlign w:val="center"/>
          </w:tcPr>
          <w:p w14:paraId="6E7C319C" w14:textId="77777777" w:rsidR="00FF3801" w:rsidRPr="00761653" w:rsidRDefault="00FF3801" w:rsidP="00E00201">
            <w:pPr>
              <w:widowControl w:val="0"/>
              <w:autoSpaceDE w:val="0"/>
              <w:autoSpaceDN w:val="0"/>
              <w:adjustRightInd w:val="0"/>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2D882EA0" w14:textId="77777777" w:rsidR="00FF3801" w:rsidRPr="00761653" w:rsidRDefault="00FF3801" w:rsidP="00E00201">
            <w:pPr>
              <w:widowControl w:val="0"/>
              <w:autoSpaceDE w:val="0"/>
              <w:autoSpaceDN w:val="0"/>
              <w:adjustRightInd w:val="0"/>
              <w:spacing w:line="240" w:lineRule="auto"/>
              <w:ind w:left="57" w:right="57"/>
            </w:pPr>
            <w:r w:rsidRPr="00761653">
              <w:t>Мазок со слизистой оболочки носа</w:t>
            </w:r>
          </w:p>
        </w:tc>
      </w:tr>
      <w:tr w:rsidR="00FF3801" w:rsidRPr="00265B67" w14:paraId="088B9C78" w14:textId="77777777" w:rsidTr="00E00201">
        <w:trPr>
          <w:trHeight w:val="701"/>
        </w:trPr>
        <w:tc>
          <w:tcPr>
            <w:tcW w:w="3510" w:type="dxa"/>
            <w:tcMar>
              <w:top w:w="100" w:type="nil"/>
              <w:right w:w="100" w:type="nil"/>
            </w:tcMar>
            <w:vAlign w:val="center"/>
          </w:tcPr>
          <w:p w14:paraId="0881F488" w14:textId="77777777" w:rsidR="00FF3801" w:rsidRPr="00761653" w:rsidRDefault="00FF3801" w:rsidP="00E00201">
            <w:pPr>
              <w:widowControl w:val="0"/>
              <w:autoSpaceDE w:val="0"/>
              <w:autoSpaceDN w:val="0"/>
              <w:adjustRightInd w:val="0"/>
              <w:spacing w:line="240" w:lineRule="auto"/>
              <w:ind w:left="57" w:right="57"/>
            </w:pPr>
            <w:r w:rsidRPr="00761653">
              <w:t>Гайморит</w:t>
            </w:r>
          </w:p>
        </w:tc>
        <w:tc>
          <w:tcPr>
            <w:tcW w:w="6096" w:type="dxa"/>
            <w:tcMar>
              <w:top w:w="100" w:type="nil"/>
              <w:right w:w="100" w:type="nil"/>
            </w:tcMar>
            <w:vAlign w:val="center"/>
          </w:tcPr>
          <w:p w14:paraId="7C8EACE4" w14:textId="77777777" w:rsidR="00FF3801" w:rsidRPr="00761653" w:rsidRDefault="00FF3801" w:rsidP="00E00201">
            <w:pPr>
              <w:widowControl w:val="0"/>
              <w:autoSpaceDE w:val="0"/>
              <w:autoSpaceDN w:val="0"/>
              <w:adjustRightInd w:val="0"/>
              <w:spacing w:line="240" w:lineRule="auto"/>
              <w:ind w:left="57" w:right="57"/>
            </w:pPr>
            <w:r w:rsidRPr="00761653">
              <w:t>Исследование содержимого околоносовой пазухи, полученной при пункции</w:t>
            </w:r>
          </w:p>
        </w:tc>
      </w:tr>
      <w:tr w:rsidR="00FF3801" w:rsidRPr="00761653" w14:paraId="4F93A559" w14:textId="77777777" w:rsidTr="00E00201">
        <w:trPr>
          <w:trHeight w:val="825"/>
        </w:trPr>
        <w:tc>
          <w:tcPr>
            <w:tcW w:w="3510" w:type="dxa"/>
            <w:tcMar>
              <w:top w:w="100" w:type="nil"/>
              <w:right w:w="100" w:type="nil"/>
            </w:tcMar>
            <w:vAlign w:val="center"/>
          </w:tcPr>
          <w:p w14:paraId="6EFE61F6" w14:textId="77777777" w:rsidR="00FF3801" w:rsidRPr="00761653" w:rsidRDefault="00FF3801" w:rsidP="00E00201">
            <w:pPr>
              <w:widowControl w:val="0"/>
              <w:autoSpaceDE w:val="0"/>
              <w:autoSpaceDN w:val="0"/>
              <w:adjustRightInd w:val="0"/>
              <w:spacing w:line="240" w:lineRule="auto"/>
              <w:ind w:left="57" w:right="57"/>
            </w:pPr>
            <w:r w:rsidRPr="00761653">
              <w:t>Симптомы инфекции мочевыводящих путей</w:t>
            </w:r>
          </w:p>
          <w:p w14:paraId="30010750" w14:textId="77777777" w:rsidR="00FF3801" w:rsidRPr="00761653" w:rsidRDefault="00FF3801" w:rsidP="00E00201">
            <w:pPr>
              <w:widowControl w:val="0"/>
              <w:autoSpaceDE w:val="0"/>
              <w:autoSpaceDN w:val="0"/>
              <w:adjustRightInd w:val="0"/>
              <w:spacing w:line="240" w:lineRule="auto"/>
              <w:ind w:left="57" w:right="57"/>
            </w:pPr>
            <w:r w:rsidRPr="00761653">
              <w:t>Лейкоцитурия</w:t>
            </w:r>
          </w:p>
        </w:tc>
        <w:tc>
          <w:tcPr>
            <w:tcW w:w="6096" w:type="dxa"/>
            <w:tcMar>
              <w:top w:w="100" w:type="nil"/>
              <w:right w:w="100" w:type="nil"/>
            </w:tcMar>
            <w:vAlign w:val="center"/>
          </w:tcPr>
          <w:p w14:paraId="32826619" w14:textId="77777777" w:rsidR="00FF3801" w:rsidRPr="00761653" w:rsidRDefault="00FF3801" w:rsidP="00E00201">
            <w:pPr>
              <w:widowControl w:val="0"/>
              <w:autoSpaceDE w:val="0"/>
              <w:autoSpaceDN w:val="0"/>
              <w:adjustRightInd w:val="0"/>
              <w:spacing w:line="240" w:lineRule="auto"/>
              <w:ind w:left="57" w:right="57"/>
            </w:pPr>
            <w:r w:rsidRPr="00761653">
              <w:t>Микробиологическое исследование мочи</w:t>
            </w:r>
          </w:p>
        </w:tc>
      </w:tr>
      <w:tr w:rsidR="00FF3801" w:rsidRPr="00265B67" w14:paraId="070CBBF1" w14:textId="77777777" w:rsidTr="00E00201">
        <w:trPr>
          <w:trHeight w:val="1016"/>
        </w:trPr>
        <w:tc>
          <w:tcPr>
            <w:tcW w:w="3510" w:type="dxa"/>
            <w:tcMar>
              <w:top w:w="100" w:type="nil"/>
              <w:right w:w="100" w:type="nil"/>
            </w:tcMar>
            <w:vAlign w:val="center"/>
          </w:tcPr>
          <w:p w14:paraId="6E3B201F" w14:textId="77777777" w:rsidR="00FF3801" w:rsidRPr="00761653" w:rsidRDefault="00FF3801" w:rsidP="00E00201">
            <w:pPr>
              <w:widowControl w:val="0"/>
              <w:autoSpaceDE w:val="0"/>
              <w:autoSpaceDN w:val="0"/>
              <w:adjustRightInd w:val="0"/>
              <w:spacing w:line="240" w:lineRule="auto"/>
              <w:ind w:left="57" w:right="57"/>
            </w:pPr>
            <w:r w:rsidRPr="00761653">
              <w:t>Пневмония</w:t>
            </w:r>
          </w:p>
        </w:tc>
        <w:tc>
          <w:tcPr>
            <w:tcW w:w="6096" w:type="dxa"/>
            <w:tcMar>
              <w:top w:w="100" w:type="nil"/>
              <w:right w:w="100" w:type="nil"/>
            </w:tcMar>
          </w:tcPr>
          <w:p w14:paraId="6D4C2877" w14:textId="77777777" w:rsidR="00FF3801" w:rsidRPr="00761653" w:rsidRDefault="00FF3801" w:rsidP="00E00201">
            <w:pPr>
              <w:widowControl w:val="0"/>
              <w:autoSpaceDE w:val="0"/>
              <w:autoSpaceDN w:val="0"/>
              <w:adjustRightInd w:val="0"/>
              <w:spacing w:line="240" w:lineRule="auto"/>
              <w:ind w:left="57" w:right="57"/>
              <w:contextualSpacing/>
            </w:pPr>
            <w:r w:rsidRPr="00761653">
              <w:t>КТВР легких</w:t>
            </w:r>
          </w:p>
          <w:p w14:paraId="1DB949F4" w14:textId="77777777" w:rsidR="00FF3801" w:rsidRPr="00761653" w:rsidRDefault="00FF3801" w:rsidP="00E00201">
            <w:pPr>
              <w:widowControl w:val="0"/>
              <w:autoSpaceDE w:val="0"/>
              <w:autoSpaceDN w:val="0"/>
              <w:adjustRightInd w:val="0"/>
              <w:spacing w:line="240" w:lineRule="auto"/>
              <w:ind w:left="57" w:right="57"/>
              <w:contextualSpacing/>
            </w:pPr>
            <w:r w:rsidRPr="00761653">
              <w:t>Бронхоальвеолярный лаваж после КТВР легких</w:t>
            </w:r>
          </w:p>
          <w:p w14:paraId="6856DEB2" w14:textId="77777777" w:rsidR="00FF3801" w:rsidRPr="00761653" w:rsidRDefault="00FF3801" w:rsidP="00E00201">
            <w:pPr>
              <w:widowControl w:val="0"/>
              <w:autoSpaceDE w:val="0"/>
              <w:autoSpaceDN w:val="0"/>
              <w:adjustRightInd w:val="0"/>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7AA3053" w14:textId="77777777" w:rsidR="00FF3801" w:rsidRPr="00761653" w:rsidRDefault="00FF3801" w:rsidP="00E00201">
            <w:pPr>
              <w:widowControl w:val="0"/>
              <w:autoSpaceDE w:val="0"/>
              <w:autoSpaceDN w:val="0"/>
              <w:adjustRightInd w:val="0"/>
              <w:spacing w:line="240" w:lineRule="auto"/>
              <w:ind w:left="57" w:right="57"/>
              <w:contextualSpacing/>
            </w:pPr>
            <w:r w:rsidRPr="00761653">
              <w:t xml:space="preserve">Исследование крови на антиген </w:t>
            </w:r>
            <w:r w:rsidRPr="00761653">
              <w:rPr>
                <w:i/>
                <w:iCs/>
              </w:rPr>
              <w:t>Aspergillus</w:t>
            </w:r>
          </w:p>
        </w:tc>
      </w:tr>
      <w:tr w:rsidR="00FF3801" w:rsidRPr="00265B67" w14:paraId="3C43F5F0" w14:textId="77777777" w:rsidTr="00E00201">
        <w:trPr>
          <w:trHeight w:val="360"/>
        </w:trPr>
        <w:tc>
          <w:tcPr>
            <w:tcW w:w="3510" w:type="dxa"/>
            <w:tcMar>
              <w:top w:w="100" w:type="nil"/>
              <w:right w:w="100" w:type="nil"/>
            </w:tcMar>
          </w:tcPr>
          <w:p w14:paraId="0E92D396" w14:textId="77777777" w:rsidR="00FF3801" w:rsidRPr="00761653" w:rsidRDefault="00FF3801" w:rsidP="00E00201">
            <w:pPr>
              <w:widowControl w:val="0"/>
              <w:autoSpaceDE w:val="0"/>
              <w:autoSpaceDN w:val="0"/>
              <w:adjustRightInd w:val="0"/>
              <w:spacing w:line="240" w:lineRule="auto"/>
              <w:ind w:left="57" w:right="57"/>
            </w:pPr>
            <w:r w:rsidRPr="00761653">
              <w:t>Cимптомы менингита</w:t>
            </w:r>
          </w:p>
          <w:p w14:paraId="31CBDC76" w14:textId="77777777" w:rsidR="00FF3801" w:rsidRPr="00761653" w:rsidRDefault="00FF3801" w:rsidP="00E00201">
            <w:pPr>
              <w:widowControl w:val="0"/>
              <w:autoSpaceDE w:val="0"/>
              <w:autoSpaceDN w:val="0"/>
              <w:adjustRightInd w:val="0"/>
              <w:spacing w:line="240" w:lineRule="auto"/>
              <w:ind w:left="57" w:right="57"/>
              <w:rPr>
                <w:rFonts w:eastAsia="MS Mincho"/>
              </w:rPr>
            </w:pPr>
            <w:r w:rsidRPr="00761653">
              <w:lastRenderedPageBreak/>
              <w:t>«Мозговая» симптоматика на фоне лихорадки и нейтропении</w:t>
            </w:r>
          </w:p>
          <w:p w14:paraId="74D572D5" w14:textId="77777777" w:rsidR="00FF3801" w:rsidRPr="00761653" w:rsidRDefault="00FF3801" w:rsidP="00E00201">
            <w:pPr>
              <w:widowControl w:val="0"/>
              <w:autoSpaceDE w:val="0"/>
              <w:autoSpaceDN w:val="0"/>
              <w:adjustRightInd w:val="0"/>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3BA338A9" w14:textId="77777777" w:rsidR="00FF3801" w:rsidRPr="00761653" w:rsidRDefault="00FF3801" w:rsidP="00E00201">
            <w:pPr>
              <w:widowControl w:val="0"/>
              <w:autoSpaceDE w:val="0"/>
              <w:autoSpaceDN w:val="0"/>
              <w:adjustRightInd w:val="0"/>
              <w:spacing w:line="240" w:lineRule="auto"/>
              <w:ind w:left="57" w:right="57"/>
              <w:contextualSpacing/>
              <w:rPr>
                <w:rFonts w:eastAsia="MS Mincho"/>
              </w:rPr>
            </w:pPr>
            <w:r w:rsidRPr="00761653">
              <w:lastRenderedPageBreak/>
              <w:t>Люмбальная пункция</w:t>
            </w:r>
          </w:p>
          <w:p w14:paraId="7FC178CB" w14:textId="77777777" w:rsidR="00FF3801" w:rsidRPr="00761653" w:rsidRDefault="00FF3801" w:rsidP="00E00201">
            <w:pPr>
              <w:widowControl w:val="0"/>
              <w:autoSpaceDE w:val="0"/>
              <w:autoSpaceDN w:val="0"/>
              <w:adjustRightInd w:val="0"/>
              <w:spacing w:line="240" w:lineRule="auto"/>
              <w:ind w:left="57" w:right="57"/>
              <w:contextualSpacing/>
            </w:pPr>
            <w:r w:rsidRPr="00761653">
              <w:lastRenderedPageBreak/>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FF3801" w:rsidRPr="00265B67" w14:paraId="6321916D" w14:textId="77777777" w:rsidTr="00E00201">
        <w:trPr>
          <w:trHeight w:val="93"/>
        </w:trPr>
        <w:tc>
          <w:tcPr>
            <w:tcW w:w="3510" w:type="dxa"/>
            <w:tcMar>
              <w:top w:w="100" w:type="nil"/>
              <w:right w:w="100" w:type="nil"/>
            </w:tcMar>
            <w:vAlign w:val="center"/>
          </w:tcPr>
          <w:p w14:paraId="163ECB23" w14:textId="77777777" w:rsidR="00FF3801" w:rsidRPr="00761653" w:rsidRDefault="00FF3801" w:rsidP="00E00201">
            <w:pPr>
              <w:widowControl w:val="0"/>
              <w:autoSpaceDE w:val="0"/>
              <w:autoSpaceDN w:val="0"/>
              <w:adjustRightInd w:val="0"/>
              <w:spacing w:line="240" w:lineRule="auto"/>
              <w:ind w:left="57" w:right="57"/>
            </w:pPr>
            <w:r w:rsidRPr="00761653">
              <w:lastRenderedPageBreak/>
              <w:t>Диарея</w:t>
            </w:r>
          </w:p>
        </w:tc>
        <w:tc>
          <w:tcPr>
            <w:tcW w:w="6096" w:type="dxa"/>
            <w:tcMar>
              <w:top w:w="100" w:type="nil"/>
              <w:right w:w="100" w:type="nil"/>
            </w:tcMar>
          </w:tcPr>
          <w:p w14:paraId="0203B41E" w14:textId="77777777" w:rsidR="00FF3801" w:rsidRPr="00761653" w:rsidRDefault="00FF3801" w:rsidP="00E00201">
            <w:pPr>
              <w:widowControl w:val="0"/>
              <w:autoSpaceDE w:val="0"/>
              <w:autoSpaceDN w:val="0"/>
              <w:adjustRightInd w:val="0"/>
              <w:spacing w:line="240" w:lineRule="auto"/>
              <w:ind w:left="57" w:right="57"/>
            </w:pPr>
            <w:r w:rsidRPr="00761653">
              <w:t xml:space="preserve">Исследование кала на токсин </w:t>
            </w:r>
            <w:r w:rsidRPr="00761653">
              <w:rPr>
                <w:i/>
                <w:iCs/>
              </w:rPr>
              <w:t>C. difficile</w:t>
            </w:r>
          </w:p>
        </w:tc>
      </w:tr>
      <w:tr w:rsidR="00FF3801" w:rsidRPr="00265B67" w14:paraId="173A2928" w14:textId="77777777" w:rsidTr="00E00201">
        <w:trPr>
          <w:trHeight w:val="187"/>
        </w:trPr>
        <w:tc>
          <w:tcPr>
            <w:tcW w:w="3510" w:type="dxa"/>
            <w:tcMar>
              <w:top w:w="100" w:type="nil"/>
              <w:right w:w="100" w:type="nil"/>
            </w:tcMar>
            <w:vAlign w:val="center"/>
          </w:tcPr>
          <w:p w14:paraId="19D4FB16" w14:textId="77777777" w:rsidR="00FF3801" w:rsidRPr="00761653" w:rsidRDefault="00FF3801" w:rsidP="00E00201">
            <w:pPr>
              <w:widowControl w:val="0"/>
              <w:autoSpaceDE w:val="0"/>
              <w:autoSpaceDN w:val="0"/>
              <w:adjustRightInd w:val="0"/>
              <w:spacing w:line="240" w:lineRule="auto"/>
              <w:ind w:left="57" w:right="57"/>
              <w:contextualSpacing/>
              <w:rPr>
                <w:rFonts w:eastAsia="MS Mincho"/>
              </w:rPr>
            </w:pPr>
            <w:r w:rsidRPr="00761653">
              <w:t>Парапроктит</w:t>
            </w:r>
          </w:p>
          <w:p w14:paraId="1AB14878" w14:textId="77777777" w:rsidR="00FF3801" w:rsidRPr="00761653" w:rsidRDefault="00FF3801" w:rsidP="00E00201">
            <w:pPr>
              <w:widowControl w:val="0"/>
              <w:autoSpaceDE w:val="0"/>
              <w:autoSpaceDN w:val="0"/>
              <w:adjustRightInd w:val="0"/>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1E35F664" w14:textId="77777777" w:rsidR="00FF3801" w:rsidRPr="00761653" w:rsidRDefault="00FF3801" w:rsidP="00E00201">
            <w:pPr>
              <w:widowControl w:val="0"/>
              <w:autoSpaceDE w:val="0"/>
              <w:autoSpaceDN w:val="0"/>
              <w:adjustRightInd w:val="0"/>
              <w:spacing w:line="240" w:lineRule="auto"/>
              <w:ind w:left="57" w:right="57"/>
            </w:pPr>
            <w:r w:rsidRPr="00761653">
              <w:t>Мазок со слизистой оболочки прямой кишки</w:t>
            </w:r>
          </w:p>
        </w:tc>
      </w:tr>
      <w:tr w:rsidR="00FF3801" w:rsidRPr="00265B67" w14:paraId="565A87A3" w14:textId="77777777" w:rsidTr="00E00201">
        <w:trPr>
          <w:trHeight w:val="200"/>
        </w:trPr>
        <w:tc>
          <w:tcPr>
            <w:tcW w:w="3510" w:type="dxa"/>
            <w:tcMar>
              <w:top w:w="100" w:type="nil"/>
              <w:right w:w="100" w:type="nil"/>
            </w:tcMar>
            <w:vAlign w:val="center"/>
          </w:tcPr>
          <w:p w14:paraId="2D499A4E" w14:textId="77777777" w:rsidR="00FF3801" w:rsidRPr="00761653" w:rsidRDefault="00FF3801" w:rsidP="00E00201">
            <w:pPr>
              <w:widowControl w:val="0"/>
              <w:autoSpaceDE w:val="0"/>
              <w:autoSpaceDN w:val="0"/>
              <w:adjustRightInd w:val="0"/>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7BB173B4" w14:textId="77777777" w:rsidR="00FF3801" w:rsidRPr="00761653" w:rsidRDefault="00FF3801" w:rsidP="00E00201">
            <w:pPr>
              <w:widowControl w:val="0"/>
              <w:autoSpaceDE w:val="0"/>
              <w:autoSpaceDN w:val="0"/>
              <w:adjustRightInd w:val="0"/>
              <w:spacing w:line="240" w:lineRule="auto"/>
              <w:ind w:left="57" w:right="57"/>
              <w:contextualSpacing/>
            </w:pPr>
            <w:r w:rsidRPr="00761653">
              <w:t>Биопсия</w:t>
            </w:r>
          </w:p>
          <w:p w14:paraId="61B0CAA2" w14:textId="77777777" w:rsidR="00FF3801" w:rsidRPr="00761653" w:rsidRDefault="00FF3801" w:rsidP="00E00201">
            <w:pPr>
              <w:widowControl w:val="0"/>
              <w:autoSpaceDE w:val="0"/>
              <w:autoSpaceDN w:val="0"/>
              <w:adjustRightInd w:val="0"/>
              <w:spacing w:line="240" w:lineRule="auto"/>
              <w:ind w:left="57" w:right="57"/>
              <w:contextualSpacing/>
            </w:pPr>
            <w:r w:rsidRPr="00761653">
              <w:t>Микробиологическое и гистологическое исследование биоптата</w:t>
            </w:r>
          </w:p>
        </w:tc>
      </w:tr>
    </w:tbl>
    <w:p w14:paraId="6A12496F" w14:textId="77777777" w:rsidR="00FF3801" w:rsidRDefault="00FF3801" w:rsidP="00FF3801">
      <w:pPr>
        <w:widowControl w:val="0"/>
        <w:tabs>
          <w:tab w:val="left" w:pos="1134"/>
        </w:tabs>
        <w:autoSpaceDE w:val="0"/>
        <w:autoSpaceDN w:val="0"/>
        <w:adjustRightInd w:val="0"/>
        <w:ind w:right="-130"/>
        <w:contextualSpacing/>
        <w:rPr>
          <w:b/>
          <w:bCs/>
        </w:rPr>
      </w:pPr>
    </w:p>
    <w:p w14:paraId="5A9823A1"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99BBE71" w14:textId="42260AD8" w:rsidR="00FF3801" w:rsidRPr="0076198F" w:rsidRDefault="00FF3801" w:rsidP="00333F7E">
      <w:pPr>
        <w:ind w:firstLine="709"/>
      </w:pPr>
      <w:r w:rsidRPr="005971E1">
        <w:t>В первые сутки, как правило, единственным симптомом и</w:t>
      </w:r>
      <w:r w:rsidR="00532930">
        <w:t>нф</w:t>
      </w:r>
      <w:r w:rsidRPr="005971E1">
        <w:t>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6E5BE8F" w14:textId="77777777" w:rsidR="00FF3801" w:rsidRDefault="00FF3801" w:rsidP="00333F7E">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36CC2EB2" w14:textId="77777777" w:rsidR="00FF3801" w:rsidRPr="00761653" w:rsidRDefault="00FF3801" w:rsidP="00333F7E">
      <w:pPr>
        <w:widowControl w:val="0"/>
        <w:tabs>
          <w:tab w:val="left" w:pos="1134"/>
        </w:tabs>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w:t>
      </w:r>
      <w:r w:rsidRPr="00761653">
        <w:lastRenderedPageBreak/>
        <w:t xml:space="preserve">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522825B9" w14:textId="77777777" w:rsidR="00FF3801" w:rsidRPr="00761653" w:rsidRDefault="00FF3801" w:rsidP="00333F7E">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693C19D9" w14:textId="77777777" w:rsidR="00FF3801" w:rsidRPr="00761653" w:rsidRDefault="00FF3801" w:rsidP="00333F7E">
      <w:pPr>
        <w:widowControl w:val="0"/>
        <w:tabs>
          <w:tab w:val="left" w:pos="1134"/>
        </w:tabs>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1B88C66" w14:textId="77777777" w:rsidR="00FF3801" w:rsidRDefault="00FF3801" w:rsidP="00FF3801">
      <w:pPr>
        <w:widowControl w:val="0"/>
        <w:autoSpaceDE w:val="0"/>
        <w:autoSpaceDN w:val="0"/>
        <w:adjustRightInd w:val="0"/>
        <w:ind w:right="49"/>
        <w:contextualSpacing/>
        <w:rPr>
          <w:bCs/>
          <w:u w:val="single"/>
        </w:rPr>
      </w:pPr>
    </w:p>
    <w:p w14:paraId="5FEEF47A"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6D25DAD6" w14:textId="77777777" w:rsidR="00FF3801" w:rsidRPr="00761653" w:rsidRDefault="00FF3801" w:rsidP="00333F7E">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604940DF" w14:textId="77777777" w:rsidR="00FF3801" w:rsidRDefault="00FF3801" w:rsidP="00FF3801">
      <w:pPr>
        <w:widowControl w:val="0"/>
        <w:autoSpaceDE w:val="0"/>
        <w:autoSpaceDN w:val="0"/>
        <w:adjustRightInd w:val="0"/>
        <w:ind w:right="49"/>
        <w:contextualSpacing/>
        <w:rPr>
          <w:bCs/>
          <w:u w:val="single"/>
        </w:rPr>
      </w:pPr>
    </w:p>
    <w:p w14:paraId="754A9209"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48D15A1B" w14:textId="77777777" w:rsidR="00FF3801" w:rsidRPr="00761653" w:rsidRDefault="00FF3801" w:rsidP="00333F7E">
      <w:pPr>
        <w:widowControl w:val="0"/>
        <w:autoSpaceDE w:val="0"/>
        <w:autoSpaceDN w:val="0"/>
        <w:adjustRightInd w:val="0"/>
        <w:ind w:right="-211" w:firstLine="709"/>
        <w:contextualSpacing/>
      </w:pPr>
      <w:r w:rsidRPr="00761653">
        <w:rPr>
          <w:bCs/>
        </w:rPr>
        <w:t xml:space="preserve">Показаниями </w:t>
      </w:r>
      <w:r w:rsidRPr="00761653">
        <w:t xml:space="preserve">к превентивному назначению противогрибковых препаратов являются </w:t>
      </w:r>
      <w:r w:rsidRPr="00761653">
        <w:lastRenderedPageBreak/>
        <w:t>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227A9AF2" w14:textId="77777777" w:rsidR="00FF3801" w:rsidRPr="00761653" w:rsidRDefault="00FF3801" w:rsidP="00333F7E">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54970749" w14:textId="77777777" w:rsidR="00FF3801" w:rsidRDefault="00FF3801" w:rsidP="00FF3801">
      <w:pPr>
        <w:widowControl w:val="0"/>
        <w:tabs>
          <w:tab w:val="left" w:pos="1134"/>
        </w:tabs>
        <w:autoSpaceDE w:val="0"/>
        <w:autoSpaceDN w:val="0"/>
        <w:adjustRightInd w:val="0"/>
        <w:ind w:right="49"/>
        <w:contextualSpacing/>
        <w:rPr>
          <w:b/>
        </w:rPr>
      </w:pPr>
    </w:p>
    <w:p w14:paraId="40FF5F66"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1FFBAAC4" w14:textId="77777777" w:rsidR="00FF3801" w:rsidRPr="00761653" w:rsidRDefault="00FF3801" w:rsidP="00FF3801">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14D2EB76" w14:textId="77777777" w:rsidR="00FF3801" w:rsidRPr="00284D51" w:rsidRDefault="00FF3801" w:rsidP="00333F7E">
      <w:pPr>
        <w:widowControl w:val="0"/>
        <w:tabs>
          <w:tab w:val="left" w:pos="1134"/>
        </w:tabs>
        <w:autoSpaceDE w:val="0"/>
        <w:autoSpaceDN w:val="0"/>
        <w:adjustRightInd w:val="0"/>
        <w:ind w:right="49" w:firstLine="709"/>
        <w:contextualSpacing/>
        <w:rPr>
          <w:bCs/>
          <w:i/>
          <w:iCs/>
        </w:rPr>
      </w:pPr>
      <w:r w:rsidRPr="00284D51">
        <w:rPr>
          <w:bCs/>
          <w:i/>
          <w:iCs/>
        </w:rPr>
        <w:t>Энтеробактерии с продукцией БЛРС, Enterobacter spp</w:t>
      </w:r>
    </w:p>
    <w:p w14:paraId="7A9FC191" w14:textId="77777777" w:rsidR="00FF3801" w:rsidRPr="00761653" w:rsidRDefault="00FF3801" w:rsidP="00333F7E">
      <w:pPr>
        <w:widowControl w:val="0"/>
        <w:tabs>
          <w:tab w:val="left" w:pos="1134"/>
        </w:tabs>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5DD1BE40" w14:textId="77777777" w:rsidR="00FF3801" w:rsidRPr="00284D51" w:rsidRDefault="00FF3801" w:rsidP="00333F7E">
      <w:pPr>
        <w:widowControl w:val="0"/>
        <w:tabs>
          <w:tab w:val="left" w:pos="1134"/>
        </w:tabs>
        <w:autoSpaceDE w:val="0"/>
        <w:autoSpaceDN w:val="0"/>
        <w:adjustRightInd w:val="0"/>
        <w:ind w:right="49" w:firstLine="709"/>
        <w:contextualSpacing/>
        <w:rPr>
          <w:bCs/>
          <w:i/>
          <w:iCs/>
        </w:rPr>
      </w:pPr>
      <w:r w:rsidRPr="00284D51">
        <w:rPr>
          <w:bCs/>
          <w:i/>
          <w:iCs/>
        </w:rPr>
        <w:t xml:space="preserve">Энтеробактерии с продукцией карбапенемаз </w:t>
      </w:r>
    </w:p>
    <w:p w14:paraId="527C90B7" w14:textId="77777777" w:rsidR="00FF3801" w:rsidRPr="00761653" w:rsidRDefault="00FF3801" w:rsidP="00333F7E">
      <w:pPr>
        <w:widowControl w:val="0"/>
        <w:tabs>
          <w:tab w:val="left" w:pos="1134"/>
        </w:tabs>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0FC892CD" w14:textId="77777777" w:rsidR="00FF3801" w:rsidRDefault="00FF3801" w:rsidP="00FF3801"/>
    <w:p w14:paraId="1CB47F8B" w14:textId="77777777" w:rsidR="00FF3801" w:rsidRPr="00761653" w:rsidRDefault="00FF3801" w:rsidP="00FF3801">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FF3801" w:rsidRPr="00761653" w14:paraId="234A7B4D" w14:textId="77777777" w:rsidTr="00E00201">
        <w:trPr>
          <w:trHeight w:val="555"/>
        </w:trPr>
        <w:tc>
          <w:tcPr>
            <w:tcW w:w="3227" w:type="dxa"/>
            <w:vAlign w:val="center"/>
          </w:tcPr>
          <w:p w14:paraId="538DAC65" w14:textId="77777777" w:rsidR="00FF3801" w:rsidRPr="00761653" w:rsidRDefault="00FF3801" w:rsidP="00E00201">
            <w:pPr>
              <w:ind w:left="57" w:right="57"/>
              <w:jc w:val="center"/>
              <w:rPr>
                <w:lang w:val="en-US"/>
              </w:rPr>
            </w:pPr>
            <w:r w:rsidRPr="00761653">
              <w:t>Препарат</w:t>
            </w:r>
          </w:p>
        </w:tc>
        <w:tc>
          <w:tcPr>
            <w:tcW w:w="6520" w:type="dxa"/>
            <w:vAlign w:val="center"/>
          </w:tcPr>
          <w:p w14:paraId="7D1B81AB" w14:textId="77777777" w:rsidR="00FF3801" w:rsidRPr="00761653" w:rsidRDefault="00FF3801" w:rsidP="00E00201">
            <w:pPr>
              <w:ind w:left="57" w:right="57"/>
              <w:jc w:val="center"/>
              <w:rPr>
                <w:lang w:val="en-US"/>
              </w:rPr>
            </w:pPr>
            <w:r w:rsidRPr="00761653">
              <w:t>Доза</w:t>
            </w:r>
          </w:p>
        </w:tc>
      </w:tr>
      <w:tr w:rsidR="00FF3801" w:rsidRPr="00265B67" w14:paraId="0EE710E6" w14:textId="77777777" w:rsidTr="00E00201">
        <w:trPr>
          <w:trHeight w:val="421"/>
        </w:trPr>
        <w:tc>
          <w:tcPr>
            <w:tcW w:w="3227" w:type="dxa"/>
          </w:tcPr>
          <w:p w14:paraId="7B690E50" w14:textId="77777777" w:rsidR="00FF3801" w:rsidRPr="00761653" w:rsidRDefault="00FF3801" w:rsidP="00E00201">
            <w:pPr>
              <w:ind w:left="57" w:right="57"/>
            </w:pPr>
            <w:r w:rsidRPr="00761653">
              <w:t>Цефтазидим-авибактам</w:t>
            </w:r>
          </w:p>
        </w:tc>
        <w:tc>
          <w:tcPr>
            <w:tcW w:w="6520" w:type="dxa"/>
          </w:tcPr>
          <w:p w14:paraId="08570EFF" w14:textId="77777777" w:rsidR="00FF3801" w:rsidRPr="00761653" w:rsidRDefault="00FF3801" w:rsidP="00E00201">
            <w:pPr>
              <w:ind w:left="57" w:right="57"/>
            </w:pPr>
            <w:r w:rsidRPr="00761653">
              <w:t>2,5 г каждые 8 часов, длительность инфузии 2 часа</w:t>
            </w:r>
          </w:p>
        </w:tc>
      </w:tr>
      <w:tr w:rsidR="00FF3801" w:rsidRPr="00975FC1" w14:paraId="52D38407" w14:textId="77777777" w:rsidTr="00E00201">
        <w:trPr>
          <w:trHeight w:val="825"/>
        </w:trPr>
        <w:tc>
          <w:tcPr>
            <w:tcW w:w="3227" w:type="dxa"/>
          </w:tcPr>
          <w:p w14:paraId="51800D3D" w14:textId="77777777" w:rsidR="00FF3801" w:rsidRPr="00761653" w:rsidRDefault="00FF3801" w:rsidP="00E00201">
            <w:pPr>
              <w:ind w:left="57" w:right="57"/>
              <w:rPr>
                <w:lang w:val="en-US"/>
              </w:rPr>
            </w:pPr>
            <w:r w:rsidRPr="00761653">
              <w:lastRenderedPageBreak/>
              <w:t>Меропенем</w:t>
            </w:r>
          </w:p>
        </w:tc>
        <w:tc>
          <w:tcPr>
            <w:tcW w:w="6520" w:type="dxa"/>
          </w:tcPr>
          <w:p w14:paraId="3888B427" w14:textId="77777777" w:rsidR="00FF3801" w:rsidRPr="00761653" w:rsidRDefault="00FF3801" w:rsidP="00E00201">
            <w:pPr>
              <w:ind w:left="57" w:right="57"/>
            </w:pPr>
            <w:r w:rsidRPr="00761653">
              <w:t xml:space="preserve">2 г каждые 8 часов </w:t>
            </w:r>
          </w:p>
          <w:p w14:paraId="6F741195" w14:textId="77777777" w:rsidR="00FF3801" w:rsidRPr="00761653" w:rsidRDefault="00FF3801" w:rsidP="00E00201">
            <w:pPr>
              <w:ind w:left="57" w:right="57"/>
            </w:pPr>
            <w:r w:rsidRPr="00761653">
              <w:t>пролонгированная инфузия в течение 3х часов</w:t>
            </w:r>
          </w:p>
        </w:tc>
      </w:tr>
      <w:tr w:rsidR="00FF3801" w:rsidRPr="00761653" w14:paraId="2B69DB74" w14:textId="77777777" w:rsidTr="00E00201">
        <w:trPr>
          <w:trHeight w:val="270"/>
        </w:trPr>
        <w:tc>
          <w:tcPr>
            <w:tcW w:w="3227" w:type="dxa"/>
          </w:tcPr>
          <w:p w14:paraId="177CE6F9" w14:textId="77777777" w:rsidR="00FF3801" w:rsidRPr="00761653" w:rsidRDefault="00FF3801" w:rsidP="00E00201">
            <w:pPr>
              <w:ind w:left="57" w:right="57"/>
              <w:rPr>
                <w:lang w:val="en-US"/>
              </w:rPr>
            </w:pPr>
            <w:r w:rsidRPr="00761653">
              <w:t>Имипенем</w:t>
            </w:r>
          </w:p>
        </w:tc>
        <w:tc>
          <w:tcPr>
            <w:tcW w:w="6520" w:type="dxa"/>
          </w:tcPr>
          <w:p w14:paraId="2DB59D8C" w14:textId="77777777" w:rsidR="00FF3801" w:rsidRPr="00761653" w:rsidRDefault="00FF3801" w:rsidP="00E00201">
            <w:pPr>
              <w:ind w:left="57" w:right="57"/>
            </w:pPr>
            <w:r w:rsidRPr="00761653">
              <w:t>1 г каждые 8 часов</w:t>
            </w:r>
          </w:p>
        </w:tc>
      </w:tr>
      <w:tr w:rsidR="00FF3801" w:rsidRPr="00975FC1" w14:paraId="200A0204" w14:textId="77777777" w:rsidTr="00E00201">
        <w:tc>
          <w:tcPr>
            <w:tcW w:w="3227" w:type="dxa"/>
          </w:tcPr>
          <w:p w14:paraId="1714B195" w14:textId="77777777" w:rsidR="00FF3801" w:rsidRPr="00761653" w:rsidRDefault="00FF3801" w:rsidP="00E00201">
            <w:pPr>
              <w:ind w:left="57" w:right="57"/>
              <w:rPr>
                <w:lang w:val="en-US"/>
              </w:rPr>
            </w:pPr>
            <w:r w:rsidRPr="00761653">
              <w:t>Дорипенем</w:t>
            </w:r>
          </w:p>
        </w:tc>
        <w:tc>
          <w:tcPr>
            <w:tcW w:w="6520" w:type="dxa"/>
          </w:tcPr>
          <w:p w14:paraId="0FED5CB3" w14:textId="77777777" w:rsidR="00FF3801" w:rsidRPr="00761653" w:rsidRDefault="00FF3801" w:rsidP="00E00201">
            <w:pPr>
              <w:ind w:left="57" w:right="57"/>
            </w:pPr>
            <w:r w:rsidRPr="00761653">
              <w:t>1 г каждые 8 часов, продленная инфузия (4 часа)</w:t>
            </w:r>
          </w:p>
        </w:tc>
      </w:tr>
      <w:tr w:rsidR="00FF3801" w:rsidRPr="00265B67" w14:paraId="4DB35679" w14:textId="77777777" w:rsidTr="00E00201">
        <w:tc>
          <w:tcPr>
            <w:tcW w:w="3227" w:type="dxa"/>
          </w:tcPr>
          <w:p w14:paraId="3AFC15C4" w14:textId="77777777" w:rsidR="00FF3801" w:rsidRPr="00761653" w:rsidRDefault="00FF3801" w:rsidP="00E00201">
            <w:pPr>
              <w:ind w:left="57" w:right="57"/>
              <w:rPr>
                <w:lang w:val="en-US"/>
              </w:rPr>
            </w:pPr>
            <w:r w:rsidRPr="00761653">
              <w:t>Эртапенем</w:t>
            </w:r>
          </w:p>
        </w:tc>
        <w:tc>
          <w:tcPr>
            <w:tcW w:w="6520" w:type="dxa"/>
          </w:tcPr>
          <w:p w14:paraId="73DBD086" w14:textId="77777777" w:rsidR="00FF3801" w:rsidRPr="00761653" w:rsidRDefault="00FF3801" w:rsidP="00E00201">
            <w:pPr>
              <w:ind w:left="57" w:right="57"/>
            </w:pPr>
            <w:r w:rsidRPr="00761653">
              <w:t>1 г каждые 24 часа или 1г каждые 12 час</w:t>
            </w:r>
          </w:p>
          <w:p w14:paraId="52DB9A17" w14:textId="77777777" w:rsidR="00FF3801" w:rsidRPr="00761653" w:rsidRDefault="00FF3801" w:rsidP="00E00201">
            <w:pPr>
              <w:ind w:left="57" w:right="57"/>
            </w:pPr>
            <w:r w:rsidRPr="00761653">
              <w:t>Используют в режиме “два карбапенема” при отсутствии других опций</w:t>
            </w:r>
          </w:p>
        </w:tc>
      </w:tr>
      <w:tr w:rsidR="00FF3801" w:rsidRPr="00975FC1" w14:paraId="2083A6F2" w14:textId="77777777" w:rsidTr="00E00201">
        <w:tc>
          <w:tcPr>
            <w:tcW w:w="3227" w:type="dxa"/>
          </w:tcPr>
          <w:p w14:paraId="74092BEE" w14:textId="77777777" w:rsidR="00FF3801" w:rsidRPr="00761653" w:rsidRDefault="00FF3801" w:rsidP="00E00201">
            <w:pPr>
              <w:ind w:left="57" w:right="57"/>
            </w:pPr>
            <w:r w:rsidRPr="00761653">
              <w:t>Колистин</w:t>
            </w:r>
          </w:p>
        </w:tc>
        <w:tc>
          <w:tcPr>
            <w:tcW w:w="6520" w:type="dxa"/>
          </w:tcPr>
          <w:p w14:paraId="1EE750B5" w14:textId="77777777" w:rsidR="00FF3801" w:rsidRPr="00761653" w:rsidRDefault="00FF3801" w:rsidP="00E00201">
            <w:pPr>
              <w:ind w:left="57" w:right="57"/>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2B100459" w14:textId="77777777" w:rsidR="00FF3801" w:rsidRPr="00761653" w:rsidRDefault="00FF3801" w:rsidP="00E00201">
            <w:pPr>
              <w:ind w:left="57" w:right="57"/>
            </w:pPr>
            <w:r w:rsidRPr="00761653">
              <w:t>Ингаляции 1-3 млн МЕ каждые 8 часов</w:t>
            </w:r>
          </w:p>
        </w:tc>
      </w:tr>
      <w:tr w:rsidR="00FF3801" w:rsidRPr="00265B67" w14:paraId="2B4D681D" w14:textId="77777777" w:rsidTr="00E00201">
        <w:tc>
          <w:tcPr>
            <w:tcW w:w="3227" w:type="dxa"/>
          </w:tcPr>
          <w:p w14:paraId="75A858DE" w14:textId="77777777" w:rsidR="00FF3801" w:rsidRPr="00761653" w:rsidRDefault="00FF3801" w:rsidP="00E00201">
            <w:pPr>
              <w:ind w:left="57" w:right="57"/>
            </w:pPr>
            <w:r w:rsidRPr="00761653">
              <w:t>Полимиксин В</w:t>
            </w:r>
          </w:p>
        </w:tc>
        <w:tc>
          <w:tcPr>
            <w:tcW w:w="6520" w:type="dxa"/>
          </w:tcPr>
          <w:p w14:paraId="56663D60" w14:textId="77777777" w:rsidR="00FF3801" w:rsidRPr="00761653" w:rsidRDefault="00FF3801" w:rsidP="00E00201">
            <w:pPr>
              <w:ind w:left="57" w:right="57"/>
            </w:pPr>
            <w:r w:rsidRPr="00761653">
              <w:t xml:space="preserve">Нагрузочная доза 2-2,5 мг/кг, далее 1,25-1,5 мг/кг каждые 12 час </w:t>
            </w:r>
          </w:p>
        </w:tc>
      </w:tr>
      <w:tr w:rsidR="00FF3801" w:rsidRPr="00265B67" w14:paraId="798636A9" w14:textId="77777777" w:rsidTr="00E00201">
        <w:tc>
          <w:tcPr>
            <w:tcW w:w="3227" w:type="dxa"/>
          </w:tcPr>
          <w:p w14:paraId="539FEB03" w14:textId="77777777" w:rsidR="00FF3801" w:rsidRPr="00761653" w:rsidRDefault="00FF3801" w:rsidP="00E00201">
            <w:pPr>
              <w:ind w:left="57" w:right="57"/>
            </w:pPr>
            <w:r w:rsidRPr="00761653">
              <w:t>Тигециклин</w:t>
            </w:r>
          </w:p>
        </w:tc>
        <w:tc>
          <w:tcPr>
            <w:tcW w:w="6520" w:type="dxa"/>
          </w:tcPr>
          <w:p w14:paraId="3907C10F" w14:textId="77777777" w:rsidR="00FF3801" w:rsidRPr="00761653" w:rsidRDefault="00FF3801" w:rsidP="00E00201">
            <w:pPr>
              <w:ind w:left="57" w:right="57"/>
            </w:pPr>
            <w:r w:rsidRPr="00761653">
              <w:t>Первая доза 100 мг, далее каждые 12 часов по 50 мг</w:t>
            </w:r>
          </w:p>
        </w:tc>
      </w:tr>
      <w:tr w:rsidR="00FF3801" w:rsidRPr="00265B67" w14:paraId="446905FF" w14:textId="77777777" w:rsidTr="00E00201">
        <w:tc>
          <w:tcPr>
            <w:tcW w:w="3227" w:type="dxa"/>
          </w:tcPr>
          <w:p w14:paraId="2CEBE5E9" w14:textId="77777777" w:rsidR="00FF3801" w:rsidRPr="00761653" w:rsidRDefault="00FF3801" w:rsidP="00E00201">
            <w:pPr>
              <w:ind w:left="57" w:right="57"/>
              <w:rPr>
                <w:lang w:val="en-US"/>
              </w:rPr>
            </w:pPr>
            <w:r w:rsidRPr="00761653">
              <w:t>Гентамицин</w:t>
            </w:r>
            <w:r w:rsidRPr="00761653">
              <w:rPr>
                <w:lang w:val="en-US"/>
              </w:rPr>
              <w:t xml:space="preserve">, </w:t>
            </w:r>
          </w:p>
          <w:p w14:paraId="70DFE080" w14:textId="77777777" w:rsidR="00FF3801" w:rsidRPr="00761653" w:rsidRDefault="00FF3801" w:rsidP="00E00201">
            <w:pPr>
              <w:ind w:left="57" w:right="57"/>
              <w:rPr>
                <w:lang w:val="en-US"/>
              </w:rPr>
            </w:pPr>
            <w:r w:rsidRPr="00761653">
              <w:t>тобрамицин</w:t>
            </w:r>
          </w:p>
        </w:tc>
        <w:tc>
          <w:tcPr>
            <w:tcW w:w="6520" w:type="dxa"/>
          </w:tcPr>
          <w:p w14:paraId="57B48BEE" w14:textId="77777777" w:rsidR="00FF3801" w:rsidRPr="00761653" w:rsidRDefault="00FF3801" w:rsidP="00E00201">
            <w:pPr>
              <w:ind w:left="57" w:right="57"/>
            </w:pPr>
            <w:r w:rsidRPr="00761653">
              <w:t>5-7 мг/кг/сутки, введение в течение 1 часа</w:t>
            </w:r>
          </w:p>
        </w:tc>
      </w:tr>
      <w:tr w:rsidR="00FF3801" w:rsidRPr="00265B67" w14:paraId="0200BB68" w14:textId="77777777" w:rsidTr="00E00201">
        <w:tc>
          <w:tcPr>
            <w:tcW w:w="3227" w:type="dxa"/>
          </w:tcPr>
          <w:p w14:paraId="0C17EDFE" w14:textId="77777777" w:rsidR="00FF3801" w:rsidRPr="00761653" w:rsidRDefault="00FF3801" w:rsidP="00E00201">
            <w:pPr>
              <w:ind w:left="57" w:right="57"/>
              <w:rPr>
                <w:lang w:val="en-US"/>
              </w:rPr>
            </w:pPr>
            <w:r w:rsidRPr="00761653">
              <w:t>Амикацин</w:t>
            </w:r>
          </w:p>
        </w:tc>
        <w:tc>
          <w:tcPr>
            <w:tcW w:w="6520" w:type="dxa"/>
          </w:tcPr>
          <w:p w14:paraId="0D11E166" w14:textId="77777777" w:rsidR="00FF3801" w:rsidRPr="00761653" w:rsidRDefault="00FF3801" w:rsidP="00E00201">
            <w:pPr>
              <w:ind w:left="57" w:right="57"/>
            </w:pPr>
            <w:r w:rsidRPr="00761653">
              <w:t>15-20 мг/кг/сутки, введение в течение 1 часа</w:t>
            </w:r>
          </w:p>
        </w:tc>
      </w:tr>
      <w:tr w:rsidR="00FF3801" w:rsidRPr="00265B67" w14:paraId="0EAF0768" w14:textId="77777777" w:rsidTr="00E00201">
        <w:tc>
          <w:tcPr>
            <w:tcW w:w="3227" w:type="dxa"/>
          </w:tcPr>
          <w:p w14:paraId="712244D8" w14:textId="77777777" w:rsidR="00FF3801" w:rsidRPr="00761653" w:rsidRDefault="00FF3801" w:rsidP="00E00201">
            <w:pPr>
              <w:ind w:left="57" w:right="57"/>
            </w:pPr>
            <w:r w:rsidRPr="00761653">
              <w:t>Фосфомицин</w:t>
            </w:r>
          </w:p>
        </w:tc>
        <w:tc>
          <w:tcPr>
            <w:tcW w:w="6520" w:type="dxa"/>
          </w:tcPr>
          <w:p w14:paraId="4AB7F7EC" w14:textId="77777777" w:rsidR="00FF3801" w:rsidRPr="00761653" w:rsidRDefault="00FF3801" w:rsidP="00E00201">
            <w:pPr>
              <w:ind w:left="57" w:right="57"/>
            </w:pPr>
            <w:r w:rsidRPr="00761653">
              <w:t>По 4 г каждые 6 час или по 8 г каждые 8 час (суммарно 16-24 г)</w:t>
            </w:r>
          </w:p>
        </w:tc>
      </w:tr>
      <w:tr w:rsidR="00FF3801" w:rsidRPr="00761653" w14:paraId="3522E8EB" w14:textId="77777777" w:rsidTr="00E00201">
        <w:tc>
          <w:tcPr>
            <w:tcW w:w="3227" w:type="dxa"/>
          </w:tcPr>
          <w:p w14:paraId="6BBBDF1F" w14:textId="77777777" w:rsidR="00FF3801" w:rsidRPr="00761653" w:rsidRDefault="00FF3801" w:rsidP="00E00201">
            <w:pPr>
              <w:ind w:left="57" w:right="57"/>
            </w:pPr>
            <w:r w:rsidRPr="00761653">
              <w:t>Азтреонам</w:t>
            </w:r>
          </w:p>
        </w:tc>
        <w:tc>
          <w:tcPr>
            <w:tcW w:w="6520" w:type="dxa"/>
          </w:tcPr>
          <w:p w14:paraId="216B86E6" w14:textId="77777777" w:rsidR="00FF3801" w:rsidRPr="00761653" w:rsidRDefault="00FF3801" w:rsidP="00E00201">
            <w:pPr>
              <w:ind w:left="57" w:right="57"/>
            </w:pPr>
            <w:r w:rsidRPr="00761653">
              <w:t>2 г каждые 8 часов</w:t>
            </w:r>
          </w:p>
        </w:tc>
      </w:tr>
    </w:tbl>
    <w:p w14:paraId="174E3E2A" w14:textId="77777777" w:rsidR="00FF3801" w:rsidRDefault="00FF3801" w:rsidP="00FF3801">
      <w:pPr>
        <w:widowControl w:val="0"/>
        <w:tabs>
          <w:tab w:val="left" w:pos="1134"/>
        </w:tabs>
        <w:autoSpaceDE w:val="0"/>
        <w:autoSpaceDN w:val="0"/>
        <w:adjustRightInd w:val="0"/>
        <w:ind w:right="49"/>
        <w:contextualSpacing/>
        <w:rPr>
          <w:bCs/>
          <w:i/>
          <w:u w:val="single"/>
        </w:rPr>
      </w:pPr>
    </w:p>
    <w:p w14:paraId="2FB38CFA" w14:textId="77777777" w:rsidR="00FF3801" w:rsidRPr="00284D51" w:rsidRDefault="00FF3801" w:rsidP="00333F7E">
      <w:pPr>
        <w:widowControl w:val="0"/>
        <w:autoSpaceDE w:val="0"/>
        <w:autoSpaceDN w:val="0"/>
        <w:adjustRightInd w:val="0"/>
        <w:ind w:right="49" w:firstLine="709"/>
        <w:contextualSpacing/>
        <w:rPr>
          <w:bCs/>
        </w:rPr>
      </w:pPr>
      <w:r w:rsidRPr="00284D51">
        <w:rPr>
          <w:bCs/>
          <w:i/>
        </w:rPr>
        <w:t>Pseudomonas aeruginosa</w:t>
      </w:r>
    </w:p>
    <w:p w14:paraId="163423BF" w14:textId="1FB49AA3" w:rsidR="00FF3801" w:rsidRPr="00761653" w:rsidRDefault="00FF3801" w:rsidP="00333F7E">
      <w:pPr>
        <w:widowControl w:val="0"/>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133884">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fldChar w:fldCharType="separate"/>
      </w:r>
      <w:r w:rsidR="00772B4E">
        <w:rPr>
          <w:noProof/>
        </w:rPr>
        <w:t>[130</w:t>
      </w:r>
      <w:r w:rsidR="005A04DA" w:rsidRPr="005A04DA">
        <w:rPr>
          <w:noProof/>
        </w:rPr>
        <w:t>]</w:t>
      </w:r>
      <w:r>
        <w:fldChar w:fldCharType="end"/>
      </w:r>
      <w:r w:rsidRPr="00761653">
        <w:t>. Препараты для лечения представлены в табл</w:t>
      </w:r>
      <w:r>
        <w:t>ице 3.</w:t>
      </w:r>
      <w:r w:rsidRPr="00761653">
        <w:t xml:space="preserve"> </w:t>
      </w:r>
    </w:p>
    <w:p w14:paraId="694C1074" w14:textId="77777777" w:rsidR="00FF3801" w:rsidRDefault="00FF3801" w:rsidP="00FF3801">
      <w:pPr>
        <w:ind w:hanging="142"/>
      </w:pPr>
    </w:p>
    <w:p w14:paraId="26202994" w14:textId="77777777" w:rsidR="00FF3801" w:rsidRPr="00761653" w:rsidRDefault="00FF3801" w:rsidP="00FF3801">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FF3801" w:rsidRPr="00761653" w14:paraId="58CA4F98" w14:textId="77777777" w:rsidTr="00E00201">
        <w:tc>
          <w:tcPr>
            <w:tcW w:w="3510" w:type="dxa"/>
            <w:vAlign w:val="center"/>
          </w:tcPr>
          <w:p w14:paraId="3AE7DAC6" w14:textId="77777777" w:rsidR="00FF3801" w:rsidRPr="00761653" w:rsidRDefault="00FF3801" w:rsidP="00E00201">
            <w:pPr>
              <w:ind w:left="57" w:right="57"/>
              <w:jc w:val="center"/>
            </w:pPr>
            <w:r w:rsidRPr="00761653">
              <w:t>Препарат</w:t>
            </w:r>
          </w:p>
        </w:tc>
        <w:tc>
          <w:tcPr>
            <w:tcW w:w="6237" w:type="dxa"/>
            <w:vAlign w:val="center"/>
          </w:tcPr>
          <w:p w14:paraId="6BC0A6C2" w14:textId="77777777" w:rsidR="00FF3801" w:rsidRPr="00761653" w:rsidRDefault="00FF3801" w:rsidP="00E00201">
            <w:pPr>
              <w:ind w:left="57" w:right="57"/>
              <w:jc w:val="center"/>
            </w:pPr>
            <w:r w:rsidRPr="00761653">
              <w:t>Доза</w:t>
            </w:r>
          </w:p>
        </w:tc>
      </w:tr>
      <w:tr w:rsidR="00FF3801" w:rsidRPr="00265B67" w14:paraId="03620AAA" w14:textId="77777777" w:rsidTr="00E00201">
        <w:tc>
          <w:tcPr>
            <w:tcW w:w="3510" w:type="dxa"/>
          </w:tcPr>
          <w:p w14:paraId="645C6271" w14:textId="77777777" w:rsidR="00FF3801" w:rsidRPr="00761653" w:rsidRDefault="00FF3801" w:rsidP="00E00201">
            <w:pPr>
              <w:ind w:left="57" w:right="57"/>
            </w:pPr>
            <w:r w:rsidRPr="00761653">
              <w:t>Цефтолозан/тазобактам</w:t>
            </w:r>
          </w:p>
        </w:tc>
        <w:tc>
          <w:tcPr>
            <w:tcW w:w="6237" w:type="dxa"/>
          </w:tcPr>
          <w:p w14:paraId="47397C4A" w14:textId="77777777" w:rsidR="00FF3801" w:rsidRPr="00761653" w:rsidRDefault="00FF3801" w:rsidP="00E00201">
            <w:pPr>
              <w:ind w:left="57" w:right="57"/>
            </w:pPr>
            <w:r w:rsidRPr="00761653">
              <w:t>1,5 или 3 г каждые 8 часов, инфузия в течение 1 часа (при пневмонии по 3 г х 3 раза)</w:t>
            </w:r>
          </w:p>
        </w:tc>
      </w:tr>
      <w:tr w:rsidR="00FF3801" w:rsidRPr="00265B67" w14:paraId="5274F8ED" w14:textId="77777777" w:rsidTr="00E00201">
        <w:tc>
          <w:tcPr>
            <w:tcW w:w="3510" w:type="dxa"/>
          </w:tcPr>
          <w:p w14:paraId="633FBED3" w14:textId="77777777" w:rsidR="00FF3801" w:rsidRPr="00761653" w:rsidRDefault="00FF3801" w:rsidP="00E00201">
            <w:pPr>
              <w:ind w:left="57" w:right="57"/>
            </w:pPr>
            <w:r w:rsidRPr="00761653">
              <w:lastRenderedPageBreak/>
              <w:t>Цефтазидим</w:t>
            </w:r>
          </w:p>
        </w:tc>
        <w:tc>
          <w:tcPr>
            <w:tcW w:w="6237" w:type="dxa"/>
          </w:tcPr>
          <w:p w14:paraId="1F887ECB" w14:textId="77777777" w:rsidR="00FF3801" w:rsidRPr="00761653" w:rsidRDefault="00FF3801" w:rsidP="00E00201">
            <w:pPr>
              <w:ind w:left="57" w:right="57"/>
            </w:pPr>
            <w:r w:rsidRPr="00761653">
              <w:t>Нагрузочная доза 1-2 г, затем 6 г/сут, непрерывная инфузии в течение 24 ч</w:t>
            </w:r>
          </w:p>
        </w:tc>
      </w:tr>
      <w:tr w:rsidR="00FF3801" w:rsidRPr="00975FC1" w14:paraId="42EBA30B" w14:textId="77777777" w:rsidTr="00E00201">
        <w:tc>
          <w:tcPr>
            <w:tcW w:w="3510" w:type="dxa"/>
          </w:tcPr>
          <w:p w14:paraId="6C7E8B5D" w14:textId="77777777" w:rsidR="00FF3801" w:rsidRPr="00761653" w:rsidRDefault="00FF3801" w:rsidP="00E00201">
            <w:pPr>
              <w:ind w:left="57" w:right="57"/>
            </w:pPr>
            <w:r w:rsidRPr="00761653">
              <w:t>Цефепим</w:t>
            </w:r>
          </w:p>
        </w:tc>
        <w:tc>
          <w:tcPr>
            <w:tcW w:w="6237" w:type="dxa"/>
          </w:tcPr>
          <w:p w14:paraId="4DB564DF" w14:textId="77777777" w:rsidR="00FF3801" w:rsidRPr="00761653" w:rsidRDefault="00FF3801" w:rsidP="00E00201">
            <w:pPr>
              <w:ind w:left="57" w:right="57"/>
            </w:pPr>
            <w:r w:rsidRPr="00761653">
              <w:t>Нагрузочная доза 15 мг/кг в течение 30 мин, затем 6 г/сут посредством непрерывной инфузии в течение 24 часов</w:t>
            </w:r>
          </w:p>
        </w:tc>
      </w:tr>
      <w:tr w:rsidR="00FF3801" w:rsidRPr="00975FC1" w14:paraId="286A2370" w14:textId="77777777" w:rsidTr="00E00201">
        <w:tc>
          <w:tcPr>
            <w:tcW w:w="3510" w:type="dxa"/>
          </w:tcPr>
          <w:p w14:paraId="64DAA347" w14:textId="77777777" w:rsidR="00FF3801" w:rsidRPr="00761653" w:rsidRDefault="00FF3801" w:rsidP="00E00201">
            <w:pPr>
              <w:ind w:left="57" w:right="57"/>
            </w:pPr>
            <w:r w:rsidRPr="00761653">
              <w:t>Пиперациллин/тазобактам</w:t>
            </w:r>
          </w:p>
        </w:tc>
        <w:tc>
          <w:tcPr>
            <w:tcW w:w="6237" w:type="dxa"/>
          </w:tcPr>
          <w:p w14:paraId="32B6C32B" w14:textId="77777777" w:rsidR="00FF3801" w:rsidRPr="00761653" w:rsidRDefault="00FF3801" w:rsidP="00E00201">
            <w:pPr>
              <w:ind w:left="57" w:right="57"/>
            </w:pPr>
            <w:r w:rsidRPr="00761653">
              <w:t>Нагрузочная доза 2,25 г затем 16,2 г/сут посредством непрерывной инфузии в течение 24 часов</w:t>
            </w:r>
          </w:p>
        </w:tc>
      </w:tr>
      <w:tr w:rsidR="00FF3801" w:rsidRPr="00975FC1" w14:paraId="254E2A8B" w14:textId="77777777" w:rsidTr="00E00201">
        <w:tc>
          <w:tcPr>
            <w:tcW w:w="3510" w:type="dxa"/>
          </w:tcPr>
          <w:p w14:paraId="0ADE38DD" w14:textId="77777777" w:rsidR="00FF3801" w:rsidRPr="00761653" w:rsidRDefault="00FF3801" w:rsidP="00E00201">
            <w:pPr>
              <w:ind w:left="57" w:right="57"/>
            </w:pPr>
            <w:r w:rsidRPr="00761653">
              <w:t>Цефтазидим/авибактам</w:t>
            </w:r>
          </w:p>
        </w:tc>
        <w:tc>
          <w:tcPr>
            <w:tcW w:w="6237" w:type="dxa"/>
          </w:tcPr>
          <w:p w14:paraId="0A381A1B" w14:textId="77777777" w:rsidR="00FF3801" w:rsidRPr="00761653" w:rsidRDefault="00FF3801" w:rsidP="00E00201">
            <w:pPr>
              <w:ind w:left="57" w:right="57"/>
            </w:pPr>
            <w:r w:rsidRPr="00761653">
              <w:t>2,5 г каждые 8 часов, продленная инфузия в течение 2 часов</w:t>
            </w:r>
          </w:p>
        </w:tc>
      </w:tr>
      <w:tr w:rsidR="00FF3801" w:rsidRPr="00975FC1" w14:paraId="098C07C8" w14:textId="77777777" w:rsidTr="00E00201">
        <w:tc>
          <w:tcPr>
            <w:tcW w:w="3510" w:type="dxa"/>
          </w:tcPr>
          <w:p w14:paraId="42C2DAD5" w14:textId="77777777" w:rsidR="00FF3801" w:rsidRPr="00761653" w:rsidRDefault="00FF3801" w:rsidP="00E00201">
            <w:pPr>
              <w:ind w:left="57" w:right="57"/>
            </w:pPr>
            <w:r w:rsidRPr="00761653">
              <w:t>Азтреонам</w:t>
            </w:r>
          </w:p>
        </w:tc>
        <w:tc>
          <w:tcPr>
            <w:tcW w:w="6237" w:type="dxa"/>
          </w:tcPr>
          <w:p w14:paraId="4851EA08" w14:textId="77777777" w:rsidR="00FF3801" w:rsidRPr="00761653" w:rsidRDefault="00FF3801" w:rsidP="00E00201">
            <w:pPr>
              <w:ind w:left="57" w:right="57"/>
            </w:pPr>
            <w:r w:rsidRPr="00761653">
              <w:t>Нагрузочная доза 1-2 г, затем 6 г/сут посредством непрерывной инфузии в течение 24 часов</w:t>
            </w:r>
          </w:p>
        </w:tc>
      </w:tr>
      <w:tr w:rsidR="00FF3801" w:rsidRPr="00265B67" w14:paraId="5A229A79" w14:textId="77777777" w:rsidTr="00E00201">
        <w:tc>
          <w:tcPr>
            <w:tcW w:w="3510" w:type="dxa"/>
          </w:tcPr>
          <w:p w14:paraId="5C133316" w14:textId="77777777" w:rsidR="00FF3801" w:rsidRPr="00761653" w:rsidRDefault="00FF3801" w:rsidP="00E00201">
            <w:pPr>
              <w:ind w:left="57" w:right="57"/>
            </w:pPr>
            <w:r w:rsidRPr="00761653">
              <w:t>Дорипенем</w:t>
            </w:r>
          </w:p>
        </w:tc>
        <w:tc>
          <w:tcPr>
            <w:tcW w:w="6237" w:type="dxa"/>
          </w:tcPr>
          <w:p w14:paraId="679BAC01" w14:textId="77777777" w:rsidR="00FF3801" w:rsidRPr="00761653" w:rsidRDefault="00FF3801" w:rsidP="00E00201">
            <w:pPr>
              <w:ind w:left="57" w:right="57"/>
            </w:pPr>
            <w:r w:rsidRPr="00761653">
              <w:t>1 г каждые 8 часов, инфузия в течение 4 часов</w:t>
            </w:r>
          </w:p>
        </w:tc>
      </w:tr>
      <w:tr w:rsidR="00FF3801" w:rsidRPr="00265B67" w14:paraId="0D2CDA9D" w14:textId="77777777" w:rsidTr="00E00201">
        <w:tc>
          <w:tcPr>
            <w:tcW w:w="3510" w:type="dxa"/>
          </w:tcPr>
          <w:p w14:paraId="7C8CF450" w14:textId="77777777" w:rsidR="00FF3801" w:rsidRPr="00761653" w:rsidRDefault="00FF3801" w:rsidP="00E00201">
            <w:pPr>
              <w:ind w:left="57" w:right="57"/>
            </w:pPr>
            <w:r w:rsidRPr="00761653">
              <w:t>Меропенем</w:t>
            </w:r>
          </w:p>
        </w:tc>
        <w:tc>
          <w:tcPr>
            <w:tcW w:w="6237" w:type="dxa"/>
          </w:tcPr>
          <w:p w14:paraId="46859188" w14:textId="77777777" w:rsidR="00FF3801" w:rsidRPr="00761653" w:rsidRDefault="00FF3801" w:rsidP="00E00201">
            <w:pPr>
              <w:ind w:left="57" w:right="57"/>
            </w:pPr>
            <w:r w:rsidRPr="00761653">
              <w:t>Нагрузочная доза 1-2 г, затем по 2 г каждые 8 часов, продленная инфузия в течение 3 часов</w:t>
            </w:r>
          </w:p>
        </w:tc>
      </w:tr>
      <w:tr w:rsidR="00FF3801" w:rsidRPr="00975FC1" w14:paraId="352AF7EE" w14:textId="77777777" w:rsidTr="00E00201">
        <w:tc>
          <w:tcPr>
            <w:tcW w:w="3510" w:type="dxa"/>
          </w:tcPr>
          <w:p w14:paraId="0CCB6219" w14:textId="77777777" w:rsidR="00FF3801" w:rsidRPr="00761653" w:rsidRDefault="00FF3801" w:rsidP="00E00201">
            <w:pPr>
              <w:ind w:left="57" w:right="57"/>
            </w:pPr>
            <w:r w:rsidRPr="00761653">
              <w:t>Имипенем</w:t>
            </w:r>
          </w:p>
        </w:tc>
        <w:tc>
          <w:tcPr>
            <w:tcW w:w="6237" w:type="dxa"/>
          </w:tcPr>
          <w:p w14:paraId="717F213C" w14:textId="77777777" w:rsidR="00FF3801" w:rsidRPr="00761653" w:rsidRDefault="00FF3801" w:rsidP="00E00201">
            <w:pPr>
              <w:ind w:left="57" w:right="57"/>
            </w:pPr>
            <w:r w:rsidRPr="00761653">
              <w:t>1 г каждые 6-8 часов, в/в</w:t>
            </w:r>
          </w:p>
        </w:tc>
      </w:tr>
      <w:tr w:rsidR="00FF3801" w:rsidRPr="00975FC1" w14:paraId="2A701E12" w14:textId="77777777" w:rsidTr="00E00201">
        <w:tc>
          <w:tcPr>
            <w:tcW w:w="3510" w:type="dxa"/>
          </w:tcPr>
          <w:p w14:paraId="4C762620" w14:textId="77777777" w:rsidR="00FF3801" w:rsidRPr="00761653" w:rsidRDefault="00FF3801" w:rsidP="00E00201">
            <w:pPr>
              <w:ind w:left="57" w:right="57"/>
            </w:pPr>
            <w:r w:rsidRPr="00761653">
              <w:t>Фосфомицин</w:t>
            </w:r>
          </w:p>
        </w:tc>
        <w:tc>
          <w:tcPr>
            <w:tcW w:w="6237" w:type="dxa"/>
          </w:tcPr>
          <w:p w14:paraId="6BA16A18" w14:textId="77777777" w:rsidR="00FF3801" w:rsidRPr="00761653" w:rsidRDefault="00FF3801" w:rsidP="00E00201">
            <w:pPr>
              <w:ind w:left="57" w:right="57"/>
            </w:pPr>
            <w:r w:rsidRPr="00761653">
              <w:t xml:space="preserve">Нагрузочная доза 2-4 г, затем по 16-24 г посредством непрерывной инфузии в течение 24 часов </w:t>
            </w:r>
          </w:p>
        </w:tc>
      </w:tr>
      <w:tr w:rsidR="00FF3801" w:rsidRPr="00975FC1" w14:paraId="78B5B49D" w14:textId="77777777" w:rsidTr="00E00201">
        <w:tc>
          <w:tcPr>
            <w:tcW w:w="3510" w:type="dxa"/>
          </w:tcPr>
          <w:p w14:paraId="2A3E5C0D" w14:textId="77777777" w:rsidR="00FF3801" w:rsidRPr="00761653" w:rsidRDefault="00FF3801" w:rsidP="00E00201">
            <w:pPr>
              <w:ind w:left="57" w:right="57"/>
            </w:pPr>
            <w:r w:rsidRPr="00761653">
              <w:t>Колистин</w:t>
            </w:r>
          </w:p>
        </w:tc>
        <w:tc>
          <w:tcPr>
            <w:tcW w:w="6237" w:type="dxa"/>
          </w:tcPr>
          <w:p w14:paraId="355E2B73" w14:textId="77777777" w:rsidR="00FF3801" w:rsidRPr="00761653" w:rsidRDefault="00FF3801" w:rsidP="00E00201">
            <w:pPr>
              <w:ind w:left="57" w:right="57"/>
            </w:pPr>
            <w:r w:rsidRPr="00761653">
              <w:t>Нагрузочная доза 6-9 млн МЕ, затем по 4,5 млн МЕ каждые 12 часов</w:t>
            </w:r>
          </w:p>
        </w:tc>
      </w:tr>
      <w:tr w:rsidR="00FF3801" w:rsidRPr="00265B67" w14:paraId="57A80957" w14:textId="77777777" w:rsidTr="00E00201">
        <w:tc>
          <w:tcPr>
            <w:tcW w:w="3510" w:type="dxa"/>
          </w:tcPr>
          <w:p w14:paraId="6DDEE311" w14:textId="77777777" w:rsidR="00FF3801" w:rsidRPr="00761653" w:rsidRDefault="00FF3801" w:rsidP="00E00201">
            <w:pPr>
              <w:ind w:left="57" w:right="57"/>
            </w:pPr>
            <w:r w:rsidRPr="00761653">
              <w:t>Полимиксин В</w:t>
            </w:r>
          </w:p>
        </w:tc>
        <w:tc>
          <w:tcPr>
            <w:tcW w:w="6237" w:type="dxa"/>
          </w:tcPr>
          <w:p w14:paraId="1ABA0315" w14:textId="77777777" w:rsidR="00FF3801" w:rsidRPr="00761653" w:rsidRDefault="00FF3801" w:rsidP="00E00201">
            <w:pPr>
              <w:ind w:left="57" w:right="57"/>
            </w:pPr>
            <w:r w:rsidRPr="00761653">
              <w:t xml:space="preserve">Нагрузочная доза 2-2,5 мг/кг, инфузия в течение 2 часов, далее по </w:t>
            </w:r>
          </w:p>
          <w:p w14:paraId="6D14F280" w14:textId="77777777" w:rsidR="00FF3801" w:rsidRPr="00761653" w:rsidRDefault="00FF3801" w:rsidP="00E00201">
            <w:pPr>
              <w:ind w:left="57" w:right="57"/>
            </w:pPr>
            <w:r w:rsidRPr="00761653">
              <w:t>1,25-1,5 мг/кг каждые 12 часов, инфузия в течение 1 часа</w:t>
            </w:r>
          </w:p>
        </w:tc>
      </w:tr>
      <w:tr w:rsidR="00FF3801" w:rsidRPr="00265B67" w14:paraId="648EF154" w14:textId="77777777" w:rsidTr="00E00201">
        <w:tc>
          <w:tcPr>
            <w:tcW w:w="3510" w:type="dxa"/>
          </w:tcPr>
          <w:p w14:paraId="647B3DB9" w14:textId="77777777" w:rsidR="00FF3801" w:rsidRPr="00761653" w:rsidRDefault="00FF3801" w:rsidP="00E00201">
            <w:pPr>
              <w:ind w:left="57" w:right="57"/>
            </w:pPr>
            <w:r w:rsidRPr="00761653">
              <w:t>Ципрофлоксацин</w:t>
            </w:r>
          </w:p>
        </w:tc>
        <w:tc>
          <w:tcPr>
            <w:tcW w:w="6237" w:type="dxa"/>
          </w:tcPr>
          <w:p w14:paraId="66FBCA5B" w14:textId="77777777" w:rsidR="00FF3801" w:rsidRPr="00761653" w:rsidRDefault="00FF3801" w:rsidP="00E00201">
            <w:pPr>
              <w:ind w:left="57" w:right="57"/>
            </w:pPr>
            <w:r w:rsidRPr="00761653">
              <w:t>400 мг каждые 8 часов, инфузия в течение 30-60 минут</w:t>
            </w:r>
          </w:p>
        </w:tc>
      </w:tr>
      <w:tr w:rsidR="00FF3801" w:rsidRPr="00265B67" w14:paraId="160257FA" w14:textId="77777777" w:rsidTr="00E00201">
        <w:tc>
          <w:tcPr>
            <w:tcW w:w="3510" w:type="dxa"/>
          </w:tcPr>
          <w:p w14:paraId="5ACD0F69" w14:textId="77777777" w:rsidR="00FF3801" w:rsidRPr="00761653" w:rsidRDefault="00FF3801" w:rsidP="00E00201">
            <w:pPr>
              <w:ind w:left="57" w:right="57"/>
            </w:pPr>
            <w:r w:rsidRPr="00761653">
              <w:t>Левофлоксацин</w:t>
            </w:r>
          </w:p>
        </w:tc>
        <w:tc>
          <w:tcPr>
            <w:tcW w:w="6237" w:type="dxa"/>
          </w:tcPr>
          <w:p w14:paraId="07D51E91" w14:textId="77777777" w:rsidR="00FF3801" w:rsidRPr="00761653" w:rsidRDefault="00FF3801" w:rsidP="00E00201">
            <w:pPr>
              <w:ind w:left="57" w:right="57"/>
            </w:pPr>
            <w:r w:rsidRPr="00761653">
              <w:t>500 мг каждые 12 часов, инфузия в течение 50-60 минут</w:t>
            </w:r>
          </w:p>
        </w:tc>
      </w:tr>
      <w:tr w:rsidR="00FF3801" w:rsidRPr="00265B67" w14:paraId="6E5052B3" w14:textId="77777777" w:rsidTr="00E00201">
        <w:tc>
          <w:tcPr>
            <w:tcW w:w="3510" w:type="dxa"/>
          </w:tcPr>
          <w:p w14:paraId="72F5C73E" w14:textId="77777777" w:rsidR="00FF3801" w:rsidRPr="00761653" w:rsidRDefault="00FF3801" w:rsidP="00E00201">
            <w:pPr>
              <w:ind w:left="57" w:right="57"/>
            </w:pPr>
            <w:r w:rsidRPr="00761653">
              <w:t>Тобрамицин</w:t>
            </w:r>
          </w:p>
        </w:tc>
        <w:tc>
          <w:tcPr>
            <w:tcW w:w="6237" w:type="dxa"/>
          </w:tcPr>
          <w:p w14:paraId="59E982EB" w14:textId="77777777" w:rsidR="00FF3801" w:rsidRPr="00761653" w:rsidRDefault="00FF3801" w:rsidP="00E00201">
            <w:pPr>
              <w:ind w:left="57" w:right="57"/>
            </w:pPr>
            <w:r w:rsidRPr="00761653">
              <w:t>8 мг/кг 1 раз/сут, инфузия в течение 60 мин</w:t>
            </w:r>
          </w:p>
        </w:tc>
      </w:tr>
      <w:tr w:rsidR="00FF3801" w:rsidRPr="00265B67" w14:paraId="07D7F7AD" w14:textId="77777777" w:rsidTr="00E00201">
        <w:tc>
          <w:tcPr>
            <w:tcW w:w="3510" w:type="dxa"/>
          </w:tcPr>
          <w:p w14:paraId="1A819B5C" w14:textId="77777777" w:rsidR="00FF3801" w:rsidRPr="00761653" w:rsidRDefault="00FF3801" w:rsidP="00E00201">
            <w:pPr>
              <w:ind w:left="57" w:right="57"/>
            </w:pPr>
            <w:r w:rsidRPr="00761653">
              <w:t>Амикацин</w:t>
            </w:r>
          </w:p>
        </w:tc>
        <w:tc>
          <w:tcPr>
            <w:tcW w:w="6237" w:type="dxa"/>
          </w:tcPr>
          <w:p w14:paraId="7931D57C" w14:textId="77777777" w:rsidR="00FF3801" w:rsidRPr="00761653" w:rsidRDefault="00FF3801" w:rsidP="00E00201">
            <w:pPr>
              <w:ind w:left="57" w:right="57"/>
            </w:pPr>
            <w:r w:rsidRPr="00761653">
              <w:t xml:space="preserve">25 мг/кг 1 раз/сут, инфузия в течение 60 минут </w:t>
            </w:r>
          </w:p>
        </w:tc>
      </w:tr>
    </w:tbl>
    <w:p w14:paraId="0345649E" w14:textId="77777777" w:rsidR="00FF3801" w:rsidRDefault="00FF3801" w:rsidP="00FF3801">
      <w:pPr>
        <w:widowControl w:val="0"/>
        <w:tabs>
          <w:tab w:val="left" w:pos="1134"/>
        </w:tabs>
        <w:autoSpaceDE w:val="0"/>
        <w:autoSpaceDN w:val="0"/>
        <w:adjustRightInd w:val="0"/>
        <w:ind w:right="49"/>
        <w:contextualSpacing/>
        <w:rPr>
          <w:bCs/>
          <w:i/>
          <w:u w:val="single"/>
        </w:rPr>
      </w:pPr>
    </w:p>
    <w:p w14:paraId="1831C0CA"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Acinetobacter baumannii</w:t>
      </w:r>
    </w:p>
    <w:p w14:paraId="47BDD27C" w14:textId="77777777" w:rsidR="00FF3801" w:rsidRPr="00761653" w:rsidRDefault="00FF3801" w:rsidP="00333F7E">
      <w:pPr>
        <w:widowControl w:val="0"/>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5840CC5E" w14:textId="77777777" w:rsidR="00FF3801" w:rsidRPr="00284D51" w:rsidRDefault="00FF3801" w:rsidP="00333F7E">
      <w:pPr>
        <w:widowControl w:val="0"/>
        <w:autoSpaceDE w:val="0"/>
        <w:autoSpaceDN w:val="0"/>
        <w:adjustRightInd w:val="0"/>
        <w:ind w:right="49" w:firstLine="709"/>
        <w:contextualSpacing/>
        <w:rPr>
          <w:bCs/>
        </w:rPr>
      </w:pPr>
      <w:r w:rsidRPr="00284D51">
        <w:rPr>
          <w:bCs/>
          <w:i/>
        </w:rPr>
        <w:t>Stenotrophomonas maltophilia</w:t>
      </w:r>
    </w:p>
    <w:p w14:paraId="48ED0C83" w14:textId="77777777" w:rsidR="00FF3801" w:rsidRPr="00761653" w:rsidRDefault="00FF3801" w:rsidP="00333F7E">
      <w:pPr>
        <w:widowControl w:val="0"/>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4905D9AD" w14:textId="77777777" w:rsidR="00FF3801" w:rsidRDefault="00FF3801" w:rsidP="00FF3801">
      <w:pPr>
        <w:widowControl w:val="0"/>
        <w:tabs>
          <w:tab w:val="left" w:pos="317"/>
          <w:tab w:val="left" w:pos="8715"/>
        </w:tabs>
        <w:autoSpaceDE w:val="0"/>
        <w:autoSpaceDN w:val="0"/>
        <w:adjustRightInd w:val="0"/>
        <w:ind w:right="49"/>
        <w:contextualSpacing/>
        <w:rPr>
          <w:b/>
        </w:rPr>
      </w:pPr>
    </w:p>
    <w:p w14:paraId="007CA4C2" w14:textId="77777777" w:rsidR="00FF3801" w:rsidRPr="00761653" w:rsidRDefault="00FF3801" w:rsidP="00FF3801">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48C950F6" w14:textId="77777777" w:rsidR="00FF3801" w:rsidRPr="00284D51" w:rsidRDefault="00FF3801" w:rsidP="00333F7E">
      <w:pPr>
        <w:widowControl w:val="0"/>
        <w:tabs>
          <w:tab w:val="left" w:pos="8715"/>
        </w:tabs>
        <w:autoSpaceDE w:val="0"/>
        <w:autoSpaceDN w:val="0"/>
        <w:adjustRightInd w:val="0"/>
        <w:ind w:right="49" w:firstLine="709"/>
        <w:contextualSpacing/>
        <w:rPr>
          <w:i/>
          <w:iCs/>
        </w:rPr>
      </w:pPr>
      <w:r w:rsidRPr="00284D51">
        <w:rPr>
          <w:i/>
          <w:iCs/>
        </w:rPr>
        <w:t>Коагулазонегативные стафилококки</w:t>
      </w:r>
    </w:p>
    <w:p w14:paraId="6E33C6D5" w14:textId="0597CDB9" w:rsidR="00FF3801" w:rsidRPr="00761653" w:rsidRDefault="00562E3D" w:rsidP="00333F7E">
      <w:pPr>
        <w:widowControl w:val="0"/>
        <w:tabs>
          <w:tab w:val="left" w:pos="8715"/>
        </w:tabs>
        <w:autoSpaceDE w:val="0"/>
        <w:autoSpaceDN w:val="0"/>
        <w:adjustRightInd w:val="0"/>
        <w:ind w:right="49" w:firstLine="709"/>
        <w:contextualSpacing/>
        <w:rPr>
          <w:bCs/>
        </w:rPr>
      </w:pPr>
      <w:r>
        <w:rPr>
          <w:bCs/>
        </w:rPr>
        <w:t>Яв</w:t>
      </w:r>
      <w:r w:rsidR="00FF3801" w:rsidRPr="00761653">
        <w:rPr>
          <w:bCs/>
        </w:rPr>
        <w:t>л</w:t>
      </w:r>
      <w:r>
        <w:rPr>
          <w:bCs/>
        </w:rPr>
        <w:t>я</w:t>
      </w:r>
      <w:r w:rsidR="00FF3801" w:rsidRPr="00761653">
        <w:rPr>
          <w:bCs/>
        </w:rPr>
        <w:t>ются причиной бактериемий (2</w:t>
      </w:r>
      <w:r w:rsidR="00FF3801">
        <w:rPr>
          <w:bCs/>
        </w:rPr>
        <w:t>-</w:t>
      </w:r>
      <w:r w:rsidR="00FF3801"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535FBA09" w14:textId="77777777" w:rsidR="00FF3801" w:rsidRPr="00284D51" w:rsidRDefault="00FF3801" w:rsidP="00333F7E">
      <w:pPr>
        <w:widowControl w:val="0"/>
        <w:tabs>
          <w:tab w:val="left" w:pos="8715"/>
        </w:tabs>
        <w:autoSpaceDE w:val="0"/>
        <w:autoSpaceDN w:val="0"/>
        <w:adjustRightInd w:val="0"/>
        <w:ind w:right="49" w:firstLine="709"/>
        <w:contextualSpacing/>
      </w:pPr>
      <w:r w:rsidRPr="00284D51">
        <w:rPr>
          <w:i/>
        </w:rPr>
        <w:t>Enterococcus</w:t>
      </w:r>
      <w:r w:rsidRPr="00284D51">
        <w:t xml:space="preserve"> spp. </w:t>
      </w:r>
    </w:p>
    <w:p w14:paraId="1A70D166"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751DFFA2" w14:textId="77777777" w:rsidR="00FF3801" w:rsidRPr="00284D51" w:rsidRDefault="00FF3801" w:rsidP="00333F7E">
      <w:pPr>
        <w:widowControl w:val="0"/>
        <w:tabs>
          <w:tab w:val="left" w:pos="8715"/>
        </w:tabs>
        <w:autoSpaceDE w:val="0"/>
        <w:autoSpaceDN w:val="0"/>
        <w:adjustRightInd w:val="0"/>
        <w:ind w:right="49" w:firstLine="709"/>
        <w:contextualSpacing/>
        <w:rPr>
          <w:i/>
        </w:rPr>
      </w:pPr>
      <w:r w:rsidRPr="00284D51">
        <w:rPr>
          <w:i/>
        </w:rPr>
        <w:t>Staphylococcus aureus</w:t>
      </w:r>
    </w:p>
    <w:p w14:paraId="1AE4D1EE" w14:textId="477948BA" w:rsidR="00FF3801" w:rsidRPr="00761653" w:rsidRDefault="00FF3801" w:rsidP="00333F7E">
      <w:pPr>
        <w:widowControl w:val="0"/>
        <w:tabs>
          <w:tab w:val="left" w:pos="8715"/>
        </w:tabs>
        <w:autoSpaceDE w:val="0"/>
        <w:autoSpaceDN w:val="0"/>
        <w:adjustRightInd w:val="0"/>
        <w:ind w:right="49" w:firstLine="709"/>
        <w:contextualSpacing/>
        <w:rPr>
          <w:bCs/>
        </w:rPr>
      </w:pPr>
      <w:r>
        <w:rPr>
          <w:bCs/>
        </w:rPr>
        <w:t xml:space="preserve">У пациентов </w:t>
      </w:r>
      <w:r w:rsidR="00532930" w:rsidRPr="00802A45">
        <w:rPr>
          <w:bCs/>
        </w:rPr>
        <w:t xml:space="preserve">с лейкозами </w:t>
      </w:r>
      <w:r>
        <w:rPr>
          <w:bCs/>
        </w:rPr>
        <w:t xml:space="preserve">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57565679" w14:textId="77777777" w:rsidR="00FF3801" w:rsidRPr="00761653" w:rsidRDefault="00FF3801" w:rsidP="00333F7E">
      <w:pPr>
        <w:widowControl w:val="0"/>
        <w:tabs>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264056F2" w14:textId="77777777" w:rsidR="00FF3801" w:rsidRDefault="00FF3801" w:rsidP="00FF3801">
      <w:pPr>
        <w:ind w:hanging="142"/>
      </w:pPr>
    </w:p>
    <w:p w14:paraId="0D54467A" w14:textId="77777777" w:rsidR="00FF3801" w:rsidRPr="00761653" w:rsidRDefault="00FF3801" w:rsidP="00FF3801">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FF3801" w:rsidRPr="00761653" w14:paraId="0951D16B" w14:textId="77777777" w:rsidTr="00E00201">
        <w:tc>
          <w:tcPr>
            <w:tcW w:w="2376" w:type="dxa"/>
            <w:vAlign w:val="center"/>
          </w:tcPr>
          <w:p w14:paraId="75207183" w14:textId="77777777" w:rsidR="00FF3801" w:rsidRPr="00761653" w:rsidRDefault="00FF3801" w:rsidP="00E00201">
            <w:pPr>
              <w:spacing w:line="240" w:lineRule="auto"/>
              <w:ind w:left="57" w:right="57"/>
              <w:jc w:val="center"/>
            </w:pPr>
            <w:r w:rsidRPr="00761653">
              <w:t>Микроорганизм</w:t>
            </w:r>
          </w:p>
        </w:tc>
        <w:tc>
          <w:tcPr>
            <w:tcW w:w="2835" w:type="dxa"/>
            <w:vAlign w:val="center"/>
          </w:tcPr>
          <w:p w14:paraId="78AF9B75" w14:textId="77777777" w:rsidR="00FF3801" w:rsidRPr="00761653" w:rsidRDefault="00FF3801" w:rsidP="00E00201">
            <w:pPr>
              <w:spacing w:line="240" w:lineRule="auto"/>
              <w:ind w:left="57" w:right="57"/>
              <w:jc w:val="center"/>
            </w:pPr>
            <w:r w:rsidRPr="00761653">
              <w:t>Препарат</w:t>
            </w:r>
          </w:p>
        </w:tc>
        <w:tc>
          <w:tcPr>
            <w:tcW w:w="4395" w:type="dxa"/>
            <w:vAlign w:val="center"/>
          </w:tcPr>
          <w:p w14:paraId="03EBD4DD" w14:textId="77777777" w:rsidR="00FF3801" w:rsidRPr="00761653" w:rsidRDefault="00FF3801" w:rsidP="00E00201">
            <w:pPr>
              <w:spacing w:line="240" w:lineRule="auto"/>
              <w:ind w:left="57" w:right="57"/>
              <w:jc w:val="center"/>
            </w:pPr>
            <w:r w:rsidRPr="00761653">
              <w:t>Доза</w:t>
            </w:r>
          </w:p>
        </w:tc>
      </w:tr>
      <w:tr w:rsidR="00FF3801" w:rsidRPr="00975FC1" w14:paraId="0A947C80" w14:textId="77777777" w:rsidTr="00E00201">
        <w:tc>
          <w:tcPr>
            <w:tcW w:w="2376" w:type="dxa"/>
            <w:vMerge w:val="restart"/>
          </w:tcPr>
          <w:p w14:paraId="22DBB304" w14:textId="77777777" w:rsidR="00FF3801" w:rsidRPr="00761653" w:rsidRDefault="00FF3801" w:rsidP="00E00201">
            <w:pPr>
              <w:spacing w:line="240" w:lineRule="auto"/>
              <w:ind w:left="57" w:right="57"/>
              <w:rPr>
                <w:highlight w:val="green"/>
              </w:rPr>
            </w:pPr>
            <w:r w:rsidRPr="00761653">
              <w:rPr>
                <w:i/>
              </w:rPr>
              <w:t>S. aureus</w:t>
            </w:r>
            <w:r w:rsidRPr="00761653">
              <w:t>, чувствительные к оксациллину</w:t>
            </w:r>
          </w:p>
        </w:tc>
        <w:tc>
          <w:tcPr>
            <w:tcW w:w="2835" w:type="dxa"/>
          </w:tcPr>
          <w:p w14:paraId="616F5C52" w14:textId="77777777" w:rsidR="00FF3801" w:rsidRPr="00761653" w:rsidRDefault="00FF3801" w:rsidP="00E00201">
            <w:pPr>
              <w:spacing w:line="240" w:lineRule="auto"/>
              <w:ind w:left="57" w:right="57"/>
            </w:pPr>
            <w:r w:rsidRPr="00761653">
              <w:t>Оксациллин</w:t>
            </w:r>
          </w:p>
        </w:tc>
        <w:tc>
          <w:tcPr>
            <w:tcW w:w="4395" w:type="dxa"/>
          </w:tcPr>
          <w:p w14:paraId="083594A7" w14:textId="77777777" w:rsidR="00FF3801" w:rsidRPr="00761653" w:rsidRDefault="00FF3801" w:rsidP="00E00201">
            <w:pPr>
              <w:spacing w:line="240" w:lineRule="auto"/>
              <w:ind w:left="57" w:right="57"/>
            </w:pPr>
            <w:r w:rsidRPr="00761653">
              <w:t>1-2 г каждые 4 часа, в/в</w:t>
            </w:r>
          </w:p>
        </w:tc>
      </w:tr>
      <w:tr w:rsidR="00FF3801" w:rsidRPr="00975FC1" w14:paraId="3FA08BA8" w14:textId="77777777" w:rsidTr="00E00201">
        <w:tc>
          <w:tcPr>
            <w:tcW w:w="2376" w:type="dxa"/>
            <w:vMerge/>
          </w:tcPr>
          <w:p w14:paraId="7D78E5F4" w14:textId="77777777" w:rsidR="00FF3801" w:rsidRPr="00761653" w:rsidRDefault="00FF3801" w:rsidP="00E00201">
            <w:pPr>
              <w:spacing w:line="240" w:lineRule="auto"/>
              <w:ind w:left="57" w:right="57"/>
            </w:pPr>
          </w:p>
        </w:tc>
        <w:tc>
          <w:tcPr>
            <w:tcW w:w="2835" w:type="dxa"/>
          </w:tcPr>
          <w:p w14:paraId="221ACF55" w14:textId="77777777" w:rsidR="00FF3801" w:rsidRPr="00761653" w:rsidRDefault="00FF3801" w:rsidP="00E00201">
            <w:pPr>
              <w:spacing w:line="240" w:lineRule="auto"/>
              <w:ind w:left="57" w:right="57"/>
            </w:pPr>
            <w:r w:rsidRPr="00761653">
              <w:t>Цефазолин</w:t>
            </w:r>
          </w:p>
        </w:tc>
        <w:tc>
          <w:tcPr>
            <w:tcW w:w="4395" w:type="dxa"/>
          </w:tcPr>
          <w:p w14:paraId="7990B5EF" w14:textId="77777777" w:rsidR="00FF3801" w:rsidRPr="00761653" w:rsidRDefault="00FF3801" w:rsidP="00E00201">
            <w:pPr>
              <w:spacing w:line="240" w:lineRule="auto"/>
              <w:ind w:left="57" w:right="57"/>
            </w:pPr>
            <w:r w:rsidRPr="00761653">
              <w:t>1-2 г каждые 8 часов (максимальная доза 12 г/сут), в/в</w:t>
            </w:r>
          </w:p>
        </w:tc>
      </w:tr>
      <w:tr w:rsidR="00FF3801" w:rsidRPr="00265B67" w14:paraId="6CBD7573" w14:textId="77777777" w:rsidTr="00E00201">
        <w:tc>
          <w:tcPr>
            <w:tcW w:w="2376" w:type="dxa"/>
            <w:vMerge/>
          </w:tcPr>
          <w:p w14:paraId="0D1A935C" w14:textId="77777777" w:rsidR="00FF3801" w:rsidRPr="00761653" w:rsidRDefault="00FF3801" w:rsidP="00E00201">
            <w:pPr>
              <w:spacing w:line="240" w:lineRule="auto"/>
              <w:ind w:left="57" w:right="57"/>
            </w:pPr>
          </w:p>
        </w:tc>
        <w:tc>
          <w:tcPr>
            <w:tcW w:w="2835" w:type="dxa"/>
          </w:tcPr>
          <w:p w14:paraId="4F93F667" w14:textId="77777777" w:rsidR="00FF3801" w:rsidRPr="00761653" w:rsidRDefault="00FF3801" w:rsidP="00E00201">
            <w:pPr>
              <w:spacing w:line="240" w:lineRule="auto"/>
              <w:ind w:left="57" w:right="57"/>
            </w:pPr>
            <w:r w:rsidRPr="00761653">
              <w:t>Цефтаролин</w:t>
            </w:r>
          </w:p>
        </w:tc>
        <w:tc>
          <w:tcPr>
            <w:tcW w:w="4395" w:type="dxa"/>
          </w:tcPr>
          <w:p w14:paraId="7A60C048" w14:textId="77777777" w:rsidR="00FF3801" w:rsidRPr="00761653" w:rsidRDefault="00FF3801" w:rsidP="00E00201">
            <w:pPr>
              <w:spacing w:line="240" w:lineRule="auto"/>
              <w:ind w:left="57" w:right="57"/>
            </w:pPr>
            <w:r w:rsidRPr="00761653">
              <w:t>600 мг каждые 12 часов, инфузия в течение 5-60 минут</w:t>
            </w:r>
          </w:p>
        </w:tc>
      </w:tr>
      <w:tr w:rsidR="00FF3801" w:rsidRPr="00265B67" w14:paraId="7838F9E5" w14:textId="77777777" w:rsidTr="00E00201">
        <w:tc>
          <w:tcPr>
            <w:tcW w:w="2376" w:type="dxa"/>
            <w:vMerge/>
          </w:tcPr>
          <w:p w14:paraId="3B4FC12D" w14:textId="77777777" w:rsidR="00FF3801" w:rsidRPr="00761653" w:rsidRDefault="00FF3801" w:rsidP="00E00201">
            <w:pPr>
              <w:spacing w:line="240" w:lineRule="auto"/>
              <w:ind w:left="57" w:right="57"/>
              <w:rPr>
                <w:highlight w:val="yellow"/>
              </w:rPr>
            </w:pPr>
          </w:p>
        </w:tc>
        <w:tc>
          <w:tcPr>
            <w:tcW w:w="2835" w:type="dxa"/>
          </w:tcPr>
          <w:p w14:paraId="7DB2B3AF" w14:textId="77777777" w:rsidR="00FF3801" w:rsidRPr="00761653" w:rsidRDefault="00FF3801" w:rsidP="00E00201">
            <w:pPr>
              <w:spacing w:line="240" w:lineRule="auto"/>
              <w:ind w:left="57" w:right="57"/>
            </w:pPr>
            <w:r w:rsidRPr="00761653">
              <w:t>Ванкомицин</w:t>
            </w:r>
          </w:p>
        </w:tc>
        <w:tc>
          <w:tcPr>
            <w:tcW w:w="4395" w:type="dxa"/>
          </w:tcPr>
          <w:p w14:paraId="4BA446B2" w14:textId="77777777" w:rsidR="00FF3801" w:rsidRPr="00761653" w:rsidRDefault="00FF3801" w:rsidP="00E00201">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FF3801" w:rsidRPr="00265B67" w14:paraId="539D395D" w14:textId="77777777" w:rsidTr="00E00201">
        <w:tc>
          <w:tcPr>
            <w:tcW w:w="2376" w:type="dxa"/>
            <w:vMerge w:val="restart"/>
          </w:tcPr>
          <w:p w14:paraId="3CD7C139" w14:textId="77777777" w:rsidR="00FF3801" w:rsidRPr="00761653" w:rsidRDefault="00FF3801" w:rsidP="00E00201">
            <w:pPr>
              <w:spacing w:line="240" w:lineRule="auto"/>
              <w:ind w:left="57" w:right="57"/>
            </w:pPr>
            <w:r w:rsidRPr="00761653">
              <w:rPr>
                <w:i/>
              </w:rPr>
              <w:t>S. aureus,</w:t>
            </w:r>
            <w:r w:rsidRPr="00761653">
              <w:t xml:space="preserve"> устойчивые к оксациллину</w:t>
            </w:r>
          </w:p>
        </w:tc>
        <w:tc>
          <w:tcPr>
            <w:tcW w:w="2835" w:type="dxa"/>
          </w:tcPr>
          <w:p w14:paraId="3C1C8B70" w14:textId="77777777" w:rsidR="00FF3801" w:rsidRPr="00761653" w:rsidRDefault="00FF3801" w:rsidP="00E00201">
            <w:pPr>
              <w:spacing w:line="240" w:lineRule="auto"/>
              <w:ind w:left="57" w:right="57"/>
            </w:pPr>
            <w:r w:rsidRPr="00761653">
              <w:t>Ванкомицин</w:t>
            </w:r>
          </w:p>
        </w:tc>
        <w:tc>
          <w:tcPr>
            <w:tcW w:w="4395" w:type="dxa"/>
          </w:tcPr>
          <w:p w14:paraId="2E1E1876" w14:textId="77777777" w:rsidR="00FF3801" w:rsidRPr="00761653" w:rsidRDefault="00FF3801" w:rsidP="00E00201">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w:t>
            </w:r>
            <w:r w:rsidRPr="00761653">
              <w:lastRenderedPageBreak/>
              <w:t xml:space="preserve">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FF3801" w:rsidRPr="00975FC1" w14:paraId="084C834F" w14:textId="77777777" w:rsidTr="00E00201">
        <w:tc>
          <w:tcPr>
            <w:tcW w:w="2376" w:type="dxa"/>
            <w:vMerge/>
          </w:tcPr>
          <w:p w14:paraId="51AE7E19" w14:textId="77777777" w:rsidR="00FF3801" w:rsidRPr="00761653" w:rsidRDefault="00FF3801" w:rsidP="00E00201">
            <w:pPr>
              <w:spacing w:line="240" w:lineRule="auto"/>
              <w:ind w:left="57" w:right="57"/>
            </w:pPr>
          </w:p>
        </w:tc>
        <w:tc>
          <w:tcPr>
            <w:tcW w:w="2835" w:type="dxa"/>
          </w:tcPr>
          <w:p w14:paraId="2E2872B4" w14:textId="77777777" w:rsidR="00FF3801" w:rsidRPr="00761653" w:rsidRDefault="00FF3801" w:rsidP="00E00201">
            <w:pPr>
              <w:spacing w:line="240" w:lineRule="auto"/>
              <w:ind w:left="57" w:right="57"/>
            </w:pPr>
            <w:r w:rsidRPr="00761653">
              <w:t>Линезолид</w:t>
            </w:r>
          </w:p>
        </w:tc>
        <w:tc>
          <w:tcPr>
            <w:tcW w:w="4395" w:type="dxa"/>
          </w:tcPr>
          <w:p w14:paraId="60C53343" w14:textId="77777777" w:rsidR="00FF3801" w:rsidRPr="00761653" w:rsidRDefault="00FF3801" w:rsidP="00E00201">
            <w:pPr>
              <w:spacing w:line="240" w:lineRule="auto"/>
              <w:ind w:left="57" w:right="57"/>
            </w:pPr>
            <w:r w:rsidRPr="00761653">
              <w:t>600 мг каждые 12 часов, в/в или внутрь</w:t>
            </w:r>
          </w:p>
        </w:tc>
      </w:tr>
      <w:tr w:rsidR="00FF3801" w:rsidRPr="00975FC1" w14:paraId="48E915F1" w14:textId="77777777" w:rsidTr="00E00201">
        <w:tc>
          <w:tcPr>
            <w:tcW w:w="2376" w:type="dxa"/>
            <w:vMerge/>
          </w:tcPr>
          <w:p w14:paraId="7A562BBD" w14:textId="77777777" w:rsidR="00FF3801" w:rsidRPr="00761653" w:rsidRDefault="00FF3801" w:rsidP="00E00201">
            <w:pPr>
              <w:spacing w:line="240" w:lineRule="auto"/>
              <w:ind w:left="57" w:right="57"/>
            </w:pPr>
          </w:p>
        </w:tc>
        <w:tc>
          <w:tcPr>
            <w:tcW w:w="2835" w:type="dxa"/>
          </w:tcPr>
          <w:p w14:paraId="56D8DAC9" w14:textId="77777777" w:rsidR="00FF3801" w:rsidRPr="00761653" w:rsidRDefault="00FF3801" w:rsidP="00E00201">
            <w:pPr>
              <w:spacing w:line="240" w:lineRule="auto"/>
              <w:ind w:left="57" w:right="57"/>
            </w:pPr>
            <w:r w:rsidRPr="00761653">
              <w:t>Тедизолид</w:t>
            </w:r>
          </w:p>
        </w:tc>
        <w:tc>
          <w:tcPr>
            <w:tcW w:w="4395" w:type="dxa"/>
          </w:tcPr>
          <w:p w14:paraId="584E24DD" w14:textId="77777777" w:rsidR="00FF3801" w:rsidRPr="00761653" w:rsidRDefault="00FF3801" w:rsidP="00E00201">
            <w:pPr>
              <w:spacing w:line="240" w:lineRule="auto"/>
              <w:ind w:left="57" w:right="57"/>
            </w:pPr>
            <w:r w:rsidRPr="00761653">
              <w:t>200 мг каждые 24 часа, внутрь или в/в инфузия в течение 1 часа (не применяют для лечения инфекций кровотока и пневмонии)</w:t>
            </w:r>
          </w:p>
        </w:tc>
      </w:tr>
      <w:tr w:rsidR="00FF3801" w:rsidRPr="00265B67" w14:paraId="62C64A29" w14:textId="77777777" w:rsidTr="00E00201">
        <w:tc>
          <w:tcPr>
            <w:tcW w:w="2376" w:type="dxa"/>
            <w:vMerge/>
          </w:tcPr>
          <w:p w14:paraId="30FB885B" w14:textId="77777777" w:rsidR="00FF3801" w:rsidRPr="00761653" w:rsidRDefault="00FF3801" w:rsidP="00E00201">
            <w:pPr>
              <w:spacing w:line="240" w:lineRule="auto"/>
              <w:ind w:left="57" w:right="57"/>
            </w:pPr>
          </w:p>
        </w:tc>
        <w:tc>
          <w:tcPr>
            <w:tcW w:w="2835" w:type="dxa"/>
          </w:tcPr>
          <w:p w14:paraId="3CAAE1AD" w14:textId="77777777" w:rsidR="00FF3801" w:rsidRPr="00761653" w:rsidRDefault="00FF3801" w:rsidP="00E00201">
            <w:pPr>
              <w:spacing w:line="240" w:lineRule="auto"/>
              <w:ind w:left="57" w:right="57"/>
            </w:pPr>
            <w:r w:rsidRPr="00761653">
              <w:t>Даптомицин</w:t>
            </w:r>
          </w:p>
        </w:tc>
        <w:tc>
          <w:tcPr>
            <w:tcW w:w="4395" w:type="dxa"/>
          </w:tcPr>
          <w:p w14:paraId="02A082CB" w14:textId="77777777" w:rsidR="00FF3801" w:rsidRPr="00761653" w:rsidRDefault="00FF3801" w:rsidP="00E00201">
            <w:pPr>
              <w:spacing w:line="240" w:lineRule="auto"/>
              <w:ind w:left="57" w:right="57"/>
            </w:pPr>
            <w:r w:rsidRPr="00761653">
              <w:t>10-12 мг/кг каждые 24 часа, инфузия в течение 30 минут (препарат не применяют для лечения пневмонии)</w:t>
            </w:r>
          </w:p>
        </w:tc>
      </w:tr>
      <w:tr w:rsidR="00FF3801" w:rsidRPr="00265B67" w14:paraId="37F3D872" w14:textId="77777777" w:rsidTr="00E00201">
        <w:tc>
          <w:tcPr>
            <w:tcW w:w="2376" w:type="dxa"/>
            <w:vMerge/>
          </w:tcPr>
          <w:p w14:paraId="6C17EB60" w14:textId="77777777" w:rsidR="00FF3801" w:rsidRPr="00761653" w:rsidRDefault="00FF3801" w:rsidP="00E00201">
            <w:pPr>
              <w:spacing w:line="240" w:lineRule="auto"/>
              <w:ind w:left="57" w:right="57"/>
            </w:pPr>
          </w:p>
        </w:tc>
        <w:tc>
          <w:tcPr>
            <w:tcW w:w="2835" w:type="dxa"/>
          </w:tcPr>
          <w:p w14:paraId="6CADA29B" w14:textId="77777777" w:rsidR="00FF3801" w:rsidRPr="00761653" w:rsidRDefault="00FF3801" w:rsidP="00E00201">
            <w:pPr>
              <w:spacing w:line="240" w:lineRule="auto"/>
              <w:ind w:left="57" w:right="57"/>
            </w:pPr>
            <w:r w:rsidRPr="00761653">
              <w:t>Телаванцин</w:t>
            </w:r>
          </w:p>
        </w:tc>
        <w:tc>
          <w:tcPr>
            <w:tcW w:w="4395" w:type="dxa"/>
          </w:tcPr>
          <w:p w14:paraId="5C440154" w14:textId="77777777" w:rsidR="00FF3801" w:rsidRPr="00761653" w:rsidRDefault="00FF3801" w:rsidP="00E00201">
            <w:pPr>
              <w:spacing w:line="240" w:lineRule="auto"/>
              <w:ind w:left="57" w:right="57"/>
            </w:pPr>
            <w:r w:rsidRPr="00761653">
              <w:t>10 мг/кг каждые 24 часа, инфузия в течение 1 часа</w:t>
            </w:r>
          </w:p>
        </w:tc>
      </w:tr>
      <w:tr w:rsidR="00FF3801" w:rsidRPr="00265B67" w14:paraId="1BDB159B" w14:textId="77777777" w:rsidTr="00E00201">
        <w:tc>
          <w:tcPr>
            <w:tcW w:w="2376" w:type="dxa"/>
            <w:vMerge/>
          </w:tcPr>
          <w:p w14:paraId="20C35A98" w14:textId="77777777" w:rsidR="00FF3801" w:rsidRPr="00761653" w:rsidRDefault="00FF3801" w:rsidP="00E00201">
            <w:pPr>
              <w:spacing w:line="240" w:lineRule="auto"/>
              <w:ind w:left="57" w:right="57"/>
            </w:pPr>
          </w:p>
        </w:tc>
        <w:tc>
          <w:tcPr>
            <w:tcW w:w="2835" w:type="dxa"/>
          </w:tcPr>
          <w:p w14:paraId="01773025" w14:textId="77777777" w:rsidR="00FF3801" w:rsidRPr="00761653" w:rsidRDefault="00FF3801" w:rsidP="00E00201">
            <w:pPr>
              <w:spacing w:line="240" w:lineRule="auto"/>
              <w:ind w:left="57" w:right="57"/>
            </w:pPr>
            <w:r w:rsidRPr="00761653">
              <w:t>Далбаванцин</w:t>
            </w:r>
          </w:p>
        </w:tc>
        <w:tc>
          <w:tcPr>
            <w:tcW w:w="4395" w:type="dxa"/>
          </w:tcPr>
          <w:p w14:paraId="547EB463" w14:textId="77777777" w:rsidR="00FF3801" w:rsidRPr="00761653" w:rsidRDefault="00FF3801" w:rsidP="00E00201">
            <w:pPr>
              <w:spacing w:line="240" w:lineRule="auto"/>
              <w:ind w:left="57" w:right="57"/>
            </w:pPr>
            <w:r w:rsidRPr="00761653">
              <w:t>1000 мг, инфузия в течение 30 мин, затем через неделю 500мг , инфузия в течение 30 мин</w:t>
            </w:r>
          </w:p>
        </w:tc>
      </w:tr>
      <w:tr w:rsidR="00FF3801" w:rsidRPr="00975FC1" w14:paraId="4B977BC2" w14:textId="77777777" w:rsidTr="00E00201">
        <w:tc>
          <w:tcPr>
            <w:tcW w:w="2376" w:type="dxa"/>
            <w:vMerge/>
          </w:tcPr>
          <w:p w14:paraId="3ED89FDE" w14:textId="77777777" w:rsidR="00FF3801" w:rsidRPr="00761653" w:rsidRDefault="00FF3801" w:rsidP="00E00201">
            <w:pPr>
              <w:spacing w:line="240" w:lineRule="auto"/>
              <w:ind w:left="57" w:right="57"/>
            </w:pPr>
          </w:p>
        </w:tc>
        <w:tc>
          <w:tcPr>
            <w:tcW w:w="2835" w:type="dxa"/>
          </w:tcPr>
          <w:p w14:paraId="1779E935" w14:textId="77777777" w:rsidR="00FF3801" w:rsidRPr="00761653" w:rsidRDefault="00FF3801" w:rsidP="00E00201">
            <w:pPr>
              <w:spacing w:line="240" w:lineRule="auto"/>
              <w:ind w:left="57" w:right="57"/>
            </w:pPr>
            <w:r w:rsidRPr="00761653">
              <w:t>Тигециклин</w:t>
            </w:r>
          </w:p>
        </w:tc>
        <w:tc>
          <w:tcPr>
            <w:tcW w:w="4395" w:type="dxa"/>
          </w:tcPr>
          <w:p w14:paraId="3AF45CC3" w14:textId="77777777" w:rsidR="00FF3801" w:rsidRPr="00761653" w:rsidRDefault="00FF3801" w:rsidP="00E00201">
            <w:pPr>
              <w:spacing w:line="240" w:lineRule="auto"/>
              <w:ind w:left="57" w:right="57"/>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FF3801" w:rsidRPr="00265B67" w14:paraId="4539ED5D" w14:textId="77777777" w:rsidTr="00E00201">
        <w:tc>
          <w:tcPr>
            <w:tcW w:w="2376" w:type="dxa"/>
            <w:vMerge/>
          </w:tcPr>
          <w:p w14:paraId="0D738FEE" w14:textId="77777777" w:rsidR="00FF3801" w:rsidRPr="00761653" w:rsidRDefault="00FF3801" w:rsidP="00E00201">
            <w:pPr>
              <w:spacing w:line="240" w:lineRule="auto"/>
              <w:ind w:left="57" w:right="57"/>
            </w:pPr>
          </w:p>
        </w:tc>
        <w:tc>
          <w:tcPr>
            <w:tcW w:w="2835" w:type="dxa"/>
          </w:tcPr>
          <w:p w14:paraId="256557C2" w14:textId="77777777" w:rsidR="00FF3801" w:rsidRPr="00761653" w:rsidRDefault="00FF3801" w:rsidP="00E00201">
            <w:pPr>
              <w:spacing w:line="240" w:lineRule="auto"/>
              <w:ind w:left="57" w:right="57"/>
            </w:pPr>
            <w:r w:rsidRPr="00761653">
              <w:t>Цефтаролин</w:t>
            </w:r>
          </w:p>
        </w:tc>
        <w:tc>
          <w:tcPr>
            <w:tcW w:w="4395" w:type="dxa"/>
          </w:tcPr>
          <w:p w14:paraId="3BE46D17" w14:textId="77777777" w:rsidR="00FF3801" w:rsidRPr="00761653" w:rsidRDefault="00FF3801" w:rsidP="00E00201">
            <w:pPr>
              <w:spacing w:line="240" w:lineRule="auto"/>
              <w:ind w:left="57" w:right="57"/>
            </w:pPr>
            <w:r w:rsidRPr="00761653">
              <w:t>600 мг каждые 12 часов, инфузия в течение 5-60 минут</w:t>
            </w:r>
          </w:p>
        </w:tc>
      </w:tr>
      <w:tr w:rsidR="00FF3801" w:rsidRPr="00265B67" w14:paraId="318B3DBD" w14:textId="77777777" w:rsidTr="00E00201">
        <w:tc>
          <w:tcPr>
            <w:tcW w:w="2376" w:type="dxa"/>
          </w:tcPr>
          <w:p w14:paraId="5A53D2BD" w14:textId="77777777" w:rsidR="00FF3801" w:rsidRPr="00761653" w:rsidRDefault="00FF3801" w:rsidP="00E00201">
            <w:pPr>
              <w:spacing w:line="240" w:lineRule="auto"/>
              <w:ind w:left="57" w:right="57"/>
            </w:pPr>
            <w:r w:rsidRPr="00761653">
              <w:rPr>
                <w:i/>
              </w:rPr>
              <w:t xml:space="preserve">E. faecium, </w:t>
            </w:r>
            <w:r w:rsidRPr="00761653">
              <w:t>чувствительные к ванкомицину</w:t>
            </w:r>
          </w:p>
        </w:tc>
        <w:tc>
          <w:tcPr>
            <w:tcW w:w="2835" w:type="dxa"/>
          </w:tcPr>
          <w:p w14:paraId="5CC88136" w14:textId="77777777" w:rsidR="00FF3801" w:rsidRPr="00761653" w:rsidRDefault="00FF3801" w:rsidP="00E00201">
            <w:pPr>
              <w:spacing w:line="240" w:lineRule="auto"/>
              <w:ind w:left="57" w:right="57"/>
            </w:pPr>
            <w:r w:rsidRPr="00761653">
              <w:t>Ванкомицин</w:t>
            </w:r>
          </w:p>
        </w:tc>
        <w:tc>
          <w:tcPr>
            <w:tcW w:w="4395" w:type="dxa"/>
          </w:tcPr>
          <w:p w14:paraId="1311EBAE" w14:textId="77777777" w:rsidR="00FF3801" w:rsidRPr="00761653" w:rsidRDefault="00FF3801" w:rsidP="00E00201">
            <w:pPr>
              <w:spacing w:line="240" w:lineRule="auto"/>
              <w:ind w:left="57" w:right="57"/>
            </w:pPr>
            <w:r w:rsidRPr="00761653">
              <w:t>Нагрузочная доза 25-30 мг/кг, затем 15-20 мг/кг каждые 8-12 часов, (разовая доза не должна превышать 2 г), инфузия в течение 1,5-2 часов</w:t>
            </w:r>
          </w:p>
        </w:tc>
      </w:tr>
      <w:tr w:rsidR="00FF3801" w:rsidRPr="00265B67" w14:paraId="6CC5F0D5" w14:textId="77777777" w:rsidTr="00E00201">
        <w:tc>
          <w:tcPr>
            <w:tcW w:w="2376" w:type="dxa"/>
            <w:vMerge w:val="restart"/>
          </w:tcPr>
          <w:p w14:paraId="45CC5919" w14:textId="77777777" w:rsidR="00FF3801" w:rsidRPr="00761653" w:rsidRDefault="00FF3801" w:rsidP="00E00201">
            <w:pPr>
              <w:spacing w:line="240" w:lineRule="auto"/>
              <w:ind w:left="57" w:right="57"/>
            </w:pPr>
            <w:r w:rsidRPr="00761653">
              <w:rPr>
                <w:i/>
              </w:rPr>
              <w:t>E.faecium,</w:t>
            </w:r>
            <w:r w:rsidRPr="00761653">
              <w:t xml:space="preserve"> устойчивые к ванкомицину</w:t>
            </w:r>
          </w:p>
        </w:tc>
        <w:tc>
          <w:tcPr>
            <w:tcW w:w="2835" w:type="dxa"/>
          </w:tcPr>
          <w:p w14:paraId="4B82DAF7" w14:textId="77777777" w:rsidR="00FF3801" w:rsidRPr="00761653" w:rsidRDefault="00FF3801" w:rsidP="00E00201">
            <w:pPr>
              <w:spacing w:line="240" w:lineRule="auto"/>
              <w:ind w:left="57" w:right="57"/>
            </w:pPr>
            <w:r w:rsidRPr="00761653">
              <w:t>Даптомицин</w:t>
            </w:r>
          </w:p>
        </w:tc>
        <w:tc>
          <w:tcPr>
            <w:tcW w:w="4395" w:type="dxa"/>
          </w:tcPr>
          <w:p w14:paraId="7617091F" w14:textId="77777777" w:rsidR="00FF3801" w:rsidRPr="00761653" w:rsidRDefault="00FF3801" w:rsidP="00E00201">
            <w:pPr>
              <w:spacing w:line="240" w:lineRule="auto"/>
              <w:ind w:left="57" w:right="57"/>
            </w:pPr>
            <w:r w:rsidRPr="00761653">
              <w:t>10-12 мг/кг каждые 24 часа, инфузия в течение 30 мин</w:t>
            </w:r>
          </w:p>
        </w:tc>
      </w:tr>
      <w:tr w:rsidR="00FF3801" w:rsidRPr="00975FC1" w14:paraId="634C9291" w14:textId="77777777" w:rsidTr="00E00201">
        <w:tc>
          <w:tcPr>
            <w:tcW w:w="2376" w:type="dxa"/>
            <w:vMerge/>
          </w:tcPr>
          <w:p w14:paraId="00B4FDEA" w14:textId="77777777" w:rsidR="00FF3801" w:rsidRPr="00761653" w:rsidRDefault="00FF3801" w:rsidP="00E00201">
            <w:pPr>
              <w:spacing w:line="240" w:lineRule="auto"/>
              <w:ind w:left="57" w:right="57"/>
            </w:pPr>
          </w:p>
        </w:tc>
        <w:tc>
          <w:tcPr>
            <w:tcW w:w="2835" w:type="dxa"/>
          </w:tcPr>
          <w:p w14:paraId="3A7DA817" w14:textId="77777777" w:rsidR="00FF3801" w:rsidRPr="00761653" w:rsidRDefault="00FF3801" w:rsidP="00E00201">
            <w:pPr>
              <w:spacing w:line="240" w:lineRule="auto"/>
              <w:ind w:left="57" w:right="57"/>
            </w:pPr>
            <w:r w:rsidRPr="00761653">
              <w:t>Линезолид</w:t>
            </w:r>
          </w:p>
        </w:tc>
        <w:tc>
          <w:tcPr>
            <w:tcW w:w="4395" w:type="dxa"/>
          </w:tcPr>
          <w:p w14:paraId="01A64909" w14:textId="77777777" w:rsidR="00FF3801" w:rsidRPr="00761653" w:rsidRDefault="00FF3801" w:rsidP="00E00201">
            <w:pPr>
              <w:spacing w:line="240" w:lineRule="auto"/>
              <w:ind w:left="57" w:right="57"/>
            </w:pPr>
            <w:r w:rsidRPr="00761653">
              <w:t>600 мг каждые 12 часов, в/в или внутрь (следует применять при инфекциях, вызванных штаммами с МПК даптомицина &gt; 4 мкг/мл)</w:t>
            </w:r>
          </w:p>
        </w:tc>
      </w:tr>
      <w:tr w:rsidR="00FF3801" w:rsidRPr="00975FC1" w14:paraId="30D9AEF7" w14:textId="77777777" w:rsidTr="00E00201">
        <w:tc>
          <w:tcPr>
            <w:tcW w:w="2376" w:type="dxa"/>
            <w:vMerge/>
          </w:tcPr>
          <w:p w14:paraId="0B9FBCA4" w14:textId="77777777" w:rsidR="00FF3801" w:rsidRPr="00761653" w:rsidRDefault="00FF3801" w:rsidP="00E00201">
            <w:pPr>
              <w:spacing w:line="240" w:lineRule="auto"/>
              <w:ind w:left="57" w:right="57"/>
            </w:pPr>
          </w:p>
        </w:tc>
        <w:tc>
          <w:tcPr>
            <w:tcW w:w="2835" w:type="dxa"/>
          </w:tcPr>
          <w:p w14:paraId="0A14971B" w14:textId="77777777" w:rsidR="00FF3801" w:rsidRPr="00761653" w:rsidRDefault="00FF3801" w:rsidP="00E00201">
            <w:pPr>
              <w:spacing w:line="240" w:lineRule="auto"/>
              <w:ind w:left="57" w:right="57"/>
            </w:pPr>
            <w:r w:rsidRPr="00761653">
              <w:t>Тедизолид</w:t>
            </w:r>
          </w:p>
        </w:tc>
        <w:tc>
          <w:tcPr>
            <w:tcW w:w="4395" w:type="dxa"/>
          </w:tcPr>
          <w:p w14:paraId="52F58AC6" w14:textId="77777777" w:rsidR="00FF3801" w:rsidRPr="00761653" w:rsidRDefault="00FF3801" w:rsidP="00E00201">
            <w:pPr>
              <w:spacing w:line="240" w:lineRule="auto"/>
              <w:ind w:left="57" w:right="57"/>
            </w:pPr>
            <w:r w:rsidRPr="00761653">
              <w:t>200 мг каждые 24 часа, внутрь или в/в инфузия в течение 1 часа (не применяют в лечении инфекций кровотока и пневмонии)</w:t>
            </w:r>
          </w:p>
        </w:tc>
      </w:tr>
      <w:tr w:rsidR="00FF3801" w:rsidRPr="00265B67" w14:paraId="63F74CF4" w14:textId="77777777" w:rsidTr="00E00201">
        <w:tc>
          <w:tcPr>
            <w:tcW w:w="2376" w:type="dxa"/>
            <w:vMerge/>
          </w:tcPr>
          <w:p w14:paraId="2A19F5D3" w14:textId="77777777" w:rsidR="00FF3801" w:rsidRPr="00761653" w:rsidRDefault="00FF3801" w:rsidP="00E00201">
            <w:pPr>
              <w:spacing w:line="240" w:lineRule="auto"/>
              <w:ind w:left="57" w:right="57"/>
            </w:pPr>
          </w:p>
        </w:tc>
        <w:tc>
          <w:tcPr>
            <w:tcW w:w="2835" w:type="dxa"/>
          </w:tcPr>
          <w:p w14:paraId="40F86D0E" w14:textId="77777777" w:rsidR="00FF3801" w:rsidRPr="00761653" w:rsidRDefault="00FF3801" w:rsidP="00E00201">
            <w:pPr>
              <w:spacing w:line="240" w:lineRule="auto"/>
              <w:ind w:left="57" w:right="57"/>
            </w:pPr>
            <w:r w:rsidRPr="00761653">
              <w:t>Тигециклин</w:t>
            </w:r>
          </w:p>
        </w:tc>
        <w:tc>
          <w:tcPr>
            <w:tcW w:w="4395" w:type="dxa"/>
          </w:tcPr>
          <w:p w14:paraId="157C7DEB" w14:textId="77777777" w:rsidR="00FF3801" w:rsidRPr="00761653" w:rsidRDefault="00FF3801" w:rsidP="00E00201">
            <w:pPr>
              <w:spacing w:line="240" w:lineRule="auto"/>
              <w:ind w:left="57" w:right="57"/>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21500967" w14:textId="77777777" w:rsidR="00FF3801" w:rsidRDefault="00FF3801" w:rsidP="00FF3801">
      <w:pPr>
        <w:widowControl w:val="0"/>
        <w:autoSpaceDE w:val="0"/>
        <w:autoSpaceDN w:val="0"/>
        <w:adjustRightInd w:val="0"/>
        <w:ind w:right="49"/>
        <w:contextualSpacing/>
        <w:rPr>
          <w:b/>
          <w:bCs/>
          <w:iCs/>
        </w:rPr>
      </w:pPr>
    </w:p>
    <w:p w14:paraId="16858951" w14:textId="0B216731" w:rsidR="00FF3801" w:rsidRPr="00761653" w:rsidRDefault="00FF3801" w:rsidP="00333F7E">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00EA39A7">
        <w:rPr>
          <w:b/>
          <w:bCs/>
          <w:iCs/>
        </w:rPr>
        <w:t xml:space="preserve"> с лейкозами</w:t>
      </w:r>
    </w:p>
    <w:p w14:paraId="1BF19430" w14:textId="77777777" w:rsidR="00FF3801" w:rsidRPr="00284D51" w:rsidRDefault="00FF3801" w:rsidP="00333F7E">
      <w:pPr>
        <w:widowControl w:val="0"/>
        <w:autoSpaceDE w:val="0"/>
        <w:autoSpaceDN w:val="0"/>
        <w:adjustRightInd w:val="0"/>
        <w:ind w:right="49" w:firstLine="709"/>
        <w:contextualSpacing/>
        <w:rPr>
          <w:i/>
          <w:iCs/>
        </w:rPr>
      </w:pPr>
      <w:r w:rsidRPr="00284D51">
        <w:rPr>
          <w:i/>
          <w:iCs/>
        </w:rPr>
        <w:t xml:space="preserve">Listeria monocytogenes </w:t>
      </w:r>
    </w:p>
    <w:p w14:paraId="1DCEABEA" w14:textId="7AD90CA2" w:rsidR="00FF3801" w:rsidRPr="00761653" w:rsidRDefault="00FF3801" w:rsidP="00333F7E">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w:t>
      </w:r>
      <w:r w:rsidRPr="00761653">
        <w:lastRenderedPageBreak/>
        <w:t>клеточного звена иммунитета</w:t>
      </w:r>
      <w:r w:rsidRPr="00F674EC">
        <w:t xml:space="preserve"> </w:t>
      </w:r>
      <w:r>
        <w:fldChar w:fldCharType="begin" w:fldLock="1"/>
      </w:r>
      <w:r w:rsidR="00133884">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28]","plainTextFormattedCitation":"[28]","previouslyFormattedCitation":"[28]"},"properties":{"noteIndex":0},"schema":"https://github.com/citation-style-language/schema/raw/master/csl-citation.json"}</w:instrText>
      </w:r>
      <w:r>
        <w:fldChar w:fldCharType="separate"/>
      </w:r>
      <w:r w:rsidR="005A04DA" w:rsidRPr="005A04DA">
        <w:rPr>
          <w:noProof/>
        </w:rPr>
        <w:t>[28]</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1CA5E582"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 xml:space="preserve">Legionella pneumophila </w:t>
      </w:r>
    </w:p>
    <w:p w14:paraId="23627A3B" w14:textId="77777777" w:rsidR="00FF3801" w:rsidRPr="00761653" w:rsidRDefault="00FF3801" w:rsidP="00333F7E">
      <w:pPr>
        <w:ind w:firstLine="709"/>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13F7E049" w14:textId="77777777" w:rsidR="00FF3801" w:rsidRPr="00284D51" w:rsidRDefault="00FF3801" w:rsidP="00333F7E">
      <w:pPr>
        <w:widowControl w:val="0"/>
        <w:autoSpaceDE w:val="0"/>
        <w:autoSpaceDN w:val="0"/>
        <w:adjustRightInd w:val="0"/>
        <w:ind w:right="49" w:firstLine="709"/>
        <w:contextualSpacing/>
        <w:rPr>
          <w:i/>
          <w:iCs/>
        </w:rPr>
      </w:pPr>
      <w:r w:rsidRPr="00284D51">
        <w:rPr>
          <w:i/>
          <w:iCs/>
        </w:rPr>
        <w:t xml:space="preserve">Clostridioides difficile </w:t>
      </w:r>
    </w:p>
    <w:p w14:paraId="27640280" w14:textId="5C95B7F5" w:rsidR="00FF3801" w:rsidRPr="00761653" w:rsidRDefault="00FF3801" w:rsidP="00333F7E">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133884">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30]","plainTextFormattedCitation":"[130]","previouslyFormattedCitation":"[130]"},"properties":{"noteIndex":0},"schema":"https://github.com/citation-style-language/schema/raw/master/csl-citation.json"}</w:instrText>
      </w:r>
      <w:r>
        <w:fldChar w:fldCharType="separate"/>
      </w:r>
      <w:r w:rsidR="005D3150">
        <w:rPr>
          <w:noProof/>
        </w:rPr>
        <w:t>[131</w:t>
      </w:r>
      <w:r w:rsidR="005A04DA" w:rsidRPr="005A04DA">
        <w:rPr>
          <w:noProof/>
        </w:rPr>
        <w:t>]</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w:t>
      </w:r>
      <w:r w:rsidRPr="00761653">
        <w:lastRenderedPageBreak/>
        <w:t>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133884">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fldChar w:fldCharType="separate"/>
      </w:r>
      <w:r w:rsidR="00985CF6">
        <w:rPr>
          <w:noProof/>
        </w:rPr>
        <w:t>[130</w:t>
      </w:r>
      <w:r w:rsidR="005A04DA" w:rsidRPr="005A04DA">
        <w:rPr>
          <w:noProof/>
        </w:rPr>
        <w:t>]</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42C0A1E5" w14:textId="77777777" w:rsidR="00FF3801" w:rsidRDefault="00FF3801" w:rsidP="00FF3801">
      <w:pPr>
        <w:widowControl w:val="0"/>
        <w:tabs>
          <w:tab w:val="left" w:pos="317"/>
          <w:tab w:val="left" w:pos="8715"/>
        </w:tabs>
        <w:autoSpaceDE w:val="0"/>
        <w:autoSpaceDN w:val="0"/>
        <w:adjustRightInd w:val="0"/>
        <w:ind w:right="49"/>
        <w:contextualSpacing/>
        <w:rPr>
          <w:b/>
          <w:iCs/>
        </w:rPr>
      </w:pPr>
    </w:p>
    <w:p w14:paraId="730FAD46"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3B774387" w14:textId="77777777" w:rsidR="00FF3801" w:rsidRPr="00284D51" w:rsidRDefault="00FF3801" w:rsidP="00333F7E">
      <w:pPr>
        <w:widowControl w:val="0"/>
        <w:tabs>
          <w:tab w:val="left" w:pos="0"/>
        </w:tabs>
        <w:autoSpaceDE w:val="0"/>
        <w:autoSpaceDN w:val="0"/>
        <w:adjustRightInd w:val="0"/>
        <w:ind w:right="49" w:firstLine="709"/>
        <w:contextualSpacing/>
        <w:rPr>
          <w:bCs/>
          <w:i/>
          <w:iCs/>
        </w:rPr>
      </w:pPr>
      <w:r w:rsidRPr="00284D51">
        <w:rPr>
          <w:bCs/>
          <w:i/>
          <w:iCs/>
        </w:rPr>
        <w:t>Мукозит. Гингивит</w:t>
      </w:r>
    </w:p>
    <w:p w14:paraId="69665780" w14:textId="77777777" w:rsidR="00FF3801" w:rsidRPr="00761653" w:rsidRDefault="00FF3801" w:rsidP="00333F7E">
      <w:pPr>
        <w:widowControl w:val="0"/>
        <w:tabs>
          <w:tab w:val="left" w:pos="0"/>
        </w:tabs>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1637B1F4" w14:textId="77777777" w:rsidR="00FF3801" w:rsidRPr="00284D51" w:rsidRDefault="00FF3801" w:rsidP="00333F7E">
      <w:pPr>
        <w:widowControl w:val="0"/>
        <w:tabs>
          <w:tab w:val="left" w:pos="0"/>
        </w:tabs>
        <w:autoSpaceDE w:val="0"/>
        <w:autoSpaceDN w:val="0"/>
        <w:adjustRightInd w:val="0"/>
        <w:ind w:right="49" w:firstLine="709"/>
        <w:contextualSpacing/>
        <w:rPr>
          <w:bCs/>
          <w:i/>
          <w:iCs/>
        </w:rPr>
      </w:pPr>
      <w:r w:rsidRPr="00284D51">
        <w:rPr>
          <w:bCs/>
          <w:i/>
          <w:iCs/>
        </w:rPr>
        <w:t>Пневмония</w:t>
      </w:r>
    </w:p>
    <w:p w14:paraId="71B2990E" w14:textId="77777777" w:rsidR="00FF3801" w:rsidRPr="00761653" w:rsidRDefault="00FF3801" w:rsidP="00333F7E">
      <w:pPr>
        <w:widowControl w:val="0"/>
        <w:tabs>
          <w:tab w:val="left" w:pos="0"/>
        </w:tabs>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BA6AFDC" w14:textId="77777777" w:rsidR="00FF3801" w:rsidRPr="00284D51" w:rsidRDefault="00FF3801" w:rsidP="00333F7E">
      <w:pPr>
        <w:widowControl w:val="0"/>
        <w:autoSpaceDE w:val="0"/>
        <w:autoSpaceDN w:val="0"/>
        <w:adjustRightInd w:val="0"/>
        <w:ind w:right="49" w:firstLine="709"/>
        <w:contextualSpacing/>
        <w:rPr>
          <w:bCs/>
          <w:i/>
        </w:rPr>
      </w:pPr>
      <w:r w:rsidRPr="00284D51">
        <w:rPr>
          <w:bCs/>
          <w:i/>
        </w:rPr>
        <w:t>Инфекция перианальной области (парапроктит, обострение геморроя и другие)</w:t>
      </w:r>
    </w:p>
    <w:p w14:paraId="74B57BD6" w14:textId="77777777" w:rsidR="00FF3801" w:rsidRPr="00761653" w:rsidRDefault="00FF3801" w:rsidP="00333F7E">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w:t>
      </w:r>
      <w:r w:rsidRPr="00761653">
        <w:lastRenderedPageBreak/>
        <w:t xml:space="preserve">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715CB6C0" w14:textId="77777777" w:rsidR="00FF3801" w:rsidRDefault="00FF3801" w:rsidP="00FF3801">
      <w:pPr>
        <w:widowControl w:val="0"/>
        <w:autoSpaceDE w:val="0"/>
        <w:autoSpaceDN w:val="0"/>
        <w:adjustRightInd w:val="0"/>
        <w:ind w:right="49"/>
        <w:contextualSpacing/>
        <w:rPr>
          <w:b/>
          <w:bCs/>
        </w:rPr>
      </w:pPr>
    </w:p>
    <w:p w14:paraId="0CDBE741"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6B4353B2" w14:textId="77777777" w:rsidR="00FF3801" w:rsidRPr="00761653" w:rsidRDefault="00FF3801" w:rsidP="00333F7E">
      <w:pPr>
        <w:widowControl w:val="0"/>
        <w:autoSpaceDE w:val="0"/>
        <w:autoSpaceDN w:val="0"/>
        <w:adjustRightInd w:val="0"/>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10EEBE84" w14:textId="77777777" w:rsidR="00FF3801" w:rsidRPr="00761653" w:rsidRDefault="00FF3801" w:rsidP="00333F7E">
      <w:pPr>
        <w:widowControl w:val="0"/>
        <w:autoSpaceDE w:val="0"/>
        <w:autoSpaceDN w:val="0"/>
        <w:adjustRightInd w:val="0"/>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085076C4" w14:textId="77777777" w:rsidR="00140842" w:rsidRDefault="00140842" w:rsidP="00140842">
      <w:pPr>
        <w:ind w:right="49" w:firstLine="708"/>
        <w:contextualSpacing/>
        <w:rPr>
          <w:bCs/>
          <w:i/>
          <w:iCs/>
          <w:u w:val="single"/>
        </w:rPr>
      </w:pPr>
    </w:p>
    <w:p w14:paraId="20865E2F" w14:textId="77777777" w:rsidR="00140842" w:rsidRPr="00284D51" w:rsidRDefault="00140842" w:rsidP="00140842">
      <w:pPr>
        <w:ind w:right="49" w:firstLine="708"/>
        <w:contextualSpacing/>
        <w:rPr>
          <w:bCs/>
          <w:i/>
          <w:iCs/>
          <w:u w:val="single"/>
        </w:rPr>
      </w:pPr>
      <w:r w:rsidRPr="00284D51">
        <w:rPr>
          <w:bCs/>
          <w:i/>
          <w:iCs/>
          <w:u w:val="single"/>
        </w:rPr>
        <w:t>Лечение пациентов в амбулаторных условиях</w:t>
      </w:r>
    </w:p>
    <w:p w14:paraId="5DD7FA5A" w14:textId="77777777" w:rsidR="00140842" w:rsidRDefault="00140842" w:rsidP="00140842">
      <w:pPr>
        <w:ind w:right="49" w:firstLine="708"/>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41AC4143" w14:textId="77777777" w:rsidR="00140842" w:rsidRDefault="00140842" w:rsidP="00140842">
      <w:pPr>
        <w:ind w:right="49" w:firstLine="708"/>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320F8254" w14:textId="77777777" w:rsidR="00FF3801" w:rsidRDefault="00FF3801" w:rsidP="00FF3801">
      <w:pPr>
        <w:widowControl w:val="0"/>
        <w:autoSpaceDE w:val="0"/>
        <w:autoSpaceDN w:val="0"/>
        <w:adjustRightInd w:val="0"/>
        <w:ind w:right="49"/>
        <w:contextualSpacing/>
        <w:rPr>
          <w:b/>
          <w:bCs/>
        </w:rPr>
      </w:pPr>
    </w:p>
    <w:p w14:paraId="6452B2CA" w14:textId="77777777" w:rsidR="00FF3801" w:rsidRPr="00284D51" w:rsidRDefault="00FF3801" w:rsidP="00FF3801">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66FCD59E" w14:textId="26AFF5E6" w:rsidR="00802A45" w:rsidRDefault="00FF3801" w:rsidP="00802A45">
      <w:pPr>
        <w:ind w:firstLine="708"/>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w:t>
      </w:r>
      <w:r w:rsidRPr="009A4DCC">
        <w:lastRenderedPageBreak/>
        <w:t>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r w:rsidR="00802A45">
        <w:t>Диагностика и лечение перианальной инфекции осуществляется непосредственно в период проведения противоопухолевого химиотерапевтического лечения лейкоза.</w:t>
      </w:r>
    </w:p>
    <w:p w14:paraId="53A1EDB6" w14:textId="77777777" w:rsidR="00FF3801" w:rsidRPr="009A4DCC" w:rsidRDefault="00FF3801" w:rsidP="00446411">
      <w:pPr>
        <w:widowControl w:val="0"/>
        <w:autoSpaceDE w:val="0"/>
        <w:autoSpaceDN w:val="0"/>
        <w:adjustRightInd w:val="0"/>
        <w:ind w:right="49" w:firstLine="709"/>
        <w:contextualSpacing/>
      </w:pPr>
    </w:p>
    <w:p w14:paraId="06294267" w14:textId="77777777" w:rsidR="00FF3801" w:rsidRPr="00284D51" w:rsidRDefault="00FF3801" w:rsidP="00FF3801">
      <w:pPr>
        <w:ind w:firstLine="708"/>
        <w:rPr>
          <w:bCs/>
          <w:i/>
          <w:iCs/>
        </w:rPr>
      </w:pPr>
      <w:r w:rsidRPr="00284D51">
        <w:rPr>
          <w:bCs/>
          <w:i/>
          <w:iCs/>
        </w:rPr>
        <w:t>Клиническая картина.</w:t>
      </w:r>
    </w:p>
    <w:p w14:paraId="77E51061" w14:textId="77777777" w:rsidR="00FF3801" w:rsidRPr="009A4DCC" w:rsidRDefault="00FF3801" w:rsidP="00FF3801">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29B24476" w14:textId="77777777" w:rsidR="00FF3801" w:rsidRPr="00284D51" w:rsidRDefault="00FF3801" w:rsidP="00FF3801">
      <w:pPr>
        <w:ind w:firstLine="708"/>
        <w:rPr>
          <w:bCs/>
          <w:i/>
          <w:iCs/>
        </w:rPr>
      </w:pPr>
      <w:r w:rsidRPr="00284D51">
        <w:rPr>
          <w:bCs/>
          <w:i/>
          <w:iCs/>
        </w:rPr>
        <w:t>Диагностика.</w:t>
      </w:r>
    </w:p>
    <w:p w14:paraId="36F93A02" w14:textId="77777777" w:rsidR="00FF3801" w:rsidRPr="009A4DCC" w:rsidRDefault="00FF3801" w:rsidP="00FF3801">
      <w:pPr>
        <w:pStyle w:val="aff"/>
        <w:numPr>
          <w:ilvl w:val="0"/>
          <w:numId w:val="94"/>
        </w:numPr>
      </w:pPr>
      <w:r w:rsidRPr="009A4DCC">
        <w:t>Осмотр колопроктолога (первичный и повторно в динамике)</w:t>
      </w:r>
    </w:p>
    <w:p w14:paraId="12334216" w14:textId="77777777" w:rsidR="00FF3801" w:rsidRPr="009A4DCC" w:rsidRDefault="00FF3801" w:rsidP="00FF3801">
      <w:pPr>
        <w:pStyle w:val="aff"/>
        <w:numPr>
          <w:ilvl w:val="0"/>
          <w:numId w:val="94"/>
        </w:numPr>
      </w:pPr>
      <w:r w:rsidRPr="009A4DCC">
        <w:t>МРТ органов малого таза.</w:t>
      </w:r>
    </w:p>
    <w:p w14:paraId="537AF3EC" w14:textId="77777777" w:rsidR="00FF3801" w:rsidRPr="009A4DCC" w:rsidRDefault="00FF3801" w:rsidP="00FF3801">
      <w:pPr>
        <w:pStyle w:val="aff"/>
        <w:numPr>
          <w:ilvl w:val="0"/>
          <w:numId w:val="94"/>
        </w:numPr>
      </w:pPr>
      <w:r>
        <w:t>КТ/СКТ</w:t>
      </w:r>
      <w:r w:rsidRPr="009A4DCC">
        <w:t xml:space="preserve"> органов малого таза</w:t>
      </w:r>
    </w:p>
    <w:p w14:paraId="2EEC8BD6" w14:textId="77777777" w:rsidR="00FF3801" w:rsidRPr="00AE580F" w:rsidRDefault="00FF3801" w:rsidP="00FF3801">
      <w:pPr>
        <w:pStyle w:val="aff"/>
        <w:numPr>
          <w:ilvl w:val="0"/>
          <w:numId w:val="94"/>
        </w:numPr>
      </w:pPr>
      <w:r>
        <w:t>Бактериологическое исследование</w:t>
      </w:r>
    </w:p>
    <w:p w14:paraId="43BD682F" w14:textId="77777777" w:rsidR="00FF3801" w:rsidRPr="009A4DCC" w:rsidRDefault="00FF3801" w:rsidP="00FF3801">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xml:space="preserve">. Для выявления характера микрофлоры, </w:t>
      </w:r>
      <w:r w:rsidRPr="009A4DCC">
        <w:lastRenderedPageBreak/>
        <w:t>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5452ABF0" w14:textId="77777777" w:rsidR="00FF3801" w:rsidRPr="00284D51" w:rsidRDefault="00FF3801" w:rsidP="00FF3801">
      <w:pPr>
        <w:ind w:firstLine="708"/>
        <w:rPr>
          <w:bCs/>
          <w:i/>
          <w:iCs/>
        </w:rPr>
      </w:pPr>
      <w:r w:rsidRPr="00284D51">
        <w:rPr>
          <w:bCs/>
          <w:i/>
          <w:iCs/>
        </w:rPr>
        <w:t>Лечение</w:t>
      </w:r>
    </w:p>
    <w:p w14:paraId="029B005D" w14:textId="77777777" w:rsidR="00FF3801" w:rsidRPr="00F36465" w:rsidRDefault="00FF3801" w:rsidP="00FF3801">
      <w:pPr>
        <w:pStyle w:val="aff"/>
        <w:numPr>
          <w:ilvl w:val="0"/>
          <w:numId w:val="95"/>
        </w:numPr>
      </w:pPr>
      <w:r w:rsidRPr="00F36465">
        <w:t>Антибактериальная терапия</w:t>
      </w:r>
      <w:r>
        <w:t xml:space="preserve"> (см. выше)</w:t>
      </w:r>
    </w:p>
    <w:p w14:paraId="0F69B206" w14:textId="77777777" w:rsidR="00FF3801" w:rsidRPr="00F22A59" w:rsidRDefault="00FF3801" w:rsidP="00FF3801">
      <w:pPr>
        <w:pStyle w:val="aff"/>
        <w:numPr>
          <w:ilvl w:val="0"/>
          <w:numId w:val="95"/>
        </w:numPr>
      </w:pPr>
      <w:r>
        <w:t>Хирургическое пособие</w:t>
      </w:r>
    </w:p>
    <w:p w14:paraId="64DF5989" w14:textId="77777777" w:rsidR="00FF3801" w:rsidRPr="009A4DCC" w:rsidRDefault="00FF3801" w:rsidP="00FF3801">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677AC6F1" w14:textId="77777777" w:rsidR="00FF3801" w:rsidRPr="009A4DCC" w:rsidRDefault="00FF3801" w:rsidP="00FF3801">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6C2EF426" w14:textId="77777777" w:rsidR="00FF3801" w:rsidRPr="009A4DCC" w:rsidRDefault="00FF3801" w:rsidP="00FF3801">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60594585" w14:textId="1EDA2DD3" w:rsidR="00FF3801" w:rsidRDefault="00FF3801" w:rsidP="00FF3801">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31CBA0A" w14:textId="173DB612" w:rsidR="00446411" w:rsidRDefault="00446411" w:rsidP="00FF3801">
      <w:pPr>
        <w:ind w:firstLine="708"/>
      </w:pPr>
    </w:p>
    <w:p w14:paraId="0A737592" w14:textId="730CEA45" w:rsidR="00275FD0" w:rsidRPr="00275FD0" w:rsidRDefault="00751ECD" w:rsidP="00275FD0">
      <w:pPr>
        <w:pStyle w:val="2"/>
        <w:rPr>
          <w:lang w:val="ru-RU"/>
        </w:rPr>
      </w:pPr>
      <w:bookmarkStart w:id="107" w:name="_Toc64624794"/>
      <w:r>
        <w:rPr>
          <w:lang w:val="ru-RU"/>
        </w:rPr>
        <w:t xml:space="preserve">7.8 </w:t>
      </w:r>
      <w:r w:rsidR="00EA39A7">
        <w:rPr>
          <w:lang w:val="ru-RU"/>
        </w:rPr>
        <w:t>Д</w:t>
      </w:r>
      <w:r w:rsidR="00EA39A7" w:rsidRPr="007531B6">
        <w:t xml:space="preserve">иагностика и лечение </w:t>
      </w:r>
      <w:r w:rsidR="00EA39A7">
        <w:rPr>
          <w:lang w:val="ru-RU"/>
        </w:rPr>
        <w:t>ви</w:t>
      </w:r>
      <w:r w:rsidR="00275FD0" w:rsidRPr="00262806">
        <w:rPr>
          <w:lang w:val="ru-RU"/>
        </w:rPr>
        <w:t>русны</w:t>
      </w:r>
      <w:r w:rsidR="00EA39A7">
        <w:rPr>
          <w:lang w:val="ru-RU"/>
        </w:rPr>
        <w:t xml:space="preserve">х </w:t>
      </w:r>
      <w:r w:rsidR="00275FD0" w:rsidRPr="00262806">
        <w:rPr>
          <w:lang w:val="ru-RU"/>
        </w:rPr>
        <w:t>инфекци</w:t>
      </w:r>
      <w:r w:rsidR="00EA39A7">
        <w:rPr>
          <w:lang w:val="ru-RU"/>
        </w:rPr>
        <w:t>й</w:t>
      </w:r>
      <w:r w:rsidR="00275FD0" w:rsidRPr="00262806">
        <w:rPr>
          <w:lang w:val="ru-RU"/>
        </w:rPr>
        <w:t xml:space="preserve"> у пациентов </w:t>
      </w:r>
      <w:r w:rsidR="00275FD0" w:rsidRPr="00EA39A7">
        <w:rPr>
          <w:lang w:val="ru-RU"/>
        </w:rPr>
        <w:t>с</w:t>
      </w:r>
      <w:r w:rsidR="00532930" w:rsidRPr="00EA39A7">
        <w:rPr>
          <w:lang w:val="ru-RU"/>
        </w:rPr>
        <w:t xml:space="preserve"> лейкозами</w:t>
      </w:r>
      <w:r w:rsidR="00275FD0" w:rsidRPr="00EA39A7">
        <w:rPr>
          <w:lang w:val="ru-RU"/>
        </w:rPr>
        <w:t xml:space="preserve"> </w:t>
      </w:r>
      <w:bookmarkEnd w:id="107"/>
    </w:p>
    <w:p w14:paraId="0A720FAD" w14:textId="77777777" w:rsidR="00275FD0" w:rsidRPr="00E12FBE" w:rsidRDefault="00275FD0" w:rsidP="00275FD0">
      <w:pPr>
        <w:rPr>
          <w:b/>
          <w:sz w:val="28"/>
          <w:szCs w:val="28"/>
        </w:rPr>
      </w:pPr>
    </w:p>
    <w:p w14:paraId="0D2FCBEE" w14:textId="7DAF2A0C" w:rsidR="00EA39A7" w:rsidRDefault="00275FD0" w:rsidP="00EA39A7">
      <w:pPr>
        <w:ind w:firstLine="708"/>
      </w:pPr>
      <w:r w:rsidRPr="0028579C">
        <w:t xml:space="preserve">Герпесвирусные инфекции диагностируют </w:t>
      </w:r>
      <w:r>
        <w:t>чаще</w:t>
      </w:r>
      <w:r w:rsidRPr="0028579C">
        <w:t xml:space="preserve"> всего у </w:t>
      </w:r>
      <w:r>
        <w:t>пациентов с</w:t>
      </w:r>
      <w:r w:rsidR="00532930">
        <w:t xml:space="preserve"> </w:t>
      </w:r>
      <w:r w:rsidR="00532930" w:rsidRPr="00EA39A7">
        <w:t>лейкозами</w:t>
      </w:r>
      <w:r w:rsidRPr="0028579C">
        <w:t xml:space="preserve">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 xml:space="preserve">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w:t>
      </w:r>
      <w:r>
        <w:lastRenderedPageBreak/>
        <w:t>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r w:rsidR="00EA39A7" w:rsidRPr="00EA39A7">
        <w:t xml:space="preserve"> </w:t>
      </w:r>
      <w:r w:rsidR="00EA39A7">
        <w:t>Диагностика и лечение эт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4B51A20B" w14:textId="77777777" w:rsidR="00275FD0" w:rsidRDefault="00275FD0" w:rsidP="00275FD0">
      <w:pPr>
        <w:ind w:firstLine="708"/>
      </w:pPr>
    </w:p>
    <w:p w14:paraId="15C2575E" w14:textId="77777777" w:rsidR="00275FD0" w:rsidRPr="00A14D1D" w:rsidRDefault="00275FD0" w:rsidP="00275FD0">
      <w:pPr>
        <w:rPr>
          <w:bCs/>
          <w:i/>
          <w:iCs/>
          <w:u w:val="single"/>
        </w:rPr>
      </w:pPr>
      <w:r w:rsidRPr="00A14D1D">
        <w:rPr>
          <w:bCs/>
          <w:i/>
          <w:iCs/>
          <w:u w:val="single"/>
        </w:rPr>
        <w:t>Вирусы простого герпеса 1 и 2 типа (Herpes simplex virus, HSV)</w:t>
      </w:r>
    </w:p>
    <w:p w14:paraId="5B9E5CAE" w14:textId="67DAC945" w:rsidR="00275FD0" w:rsidRPr="00867D9A" w:rsidRDefault="00275FD0" w:rsidP="00275FD0">
      <w:pPr>
        <w:ind w:firstLine="708"/>
      </w:pPr>
      <w:r w:rsidRPr="0028579C">
        <w:t xml:space="preserve">До 80% взрослых </w:t>
      </w:r>
      <w:r>
        <w:t xml:space="preserve">пациентов с </w:t>
      </w:r>
      <w:r w:rsidRPr="0028579C">
        <w:t>ОМЛ являются серопозитивными</w:t>
      </w:r>
      <w:r>
        <w:t xml:space="preserve"> по HSV</w:t>
      </w:r>
      <w:r w:rsidRPr="0028579C">
        <w:t xml:space="preserve">. </w:t>
      </w:r>
      <w:r w:rsidR="00532930">
        <w:t>HSV</w:t>
      </w:r>
      <w:r w:rsidR="00532930" w:rsidRPr="006B215F">
        <w:t xml:space="preserve"> вызывают прежде всего </w:t>
      </w:r>
      <w:r w:rsidR="00532930" w:rsidRPr="0028579C">
        <w:t xml:space="preserve">повреждение слизистых оболочек (мукозиты), чаще HSV 1 тип. </w:t>
      </w:r>
      <w:r w:rsidRPr="0028579C">
        <w:t>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w:t>
      </w:r>
      <w:r w:rsidR="00F567F5" w:rsidRPr="00AF2453">
        <w:t>химиотерапи</w:t>
      </w:r>
      <w:r w:rsidR="00F567F5">
        <w:t>и</w:t>
      </w:r>
      <w:r w:rsidR="00F567F5" w:rsidRPr="0028579C">
        <w:t xml:space="preserve"> </w:t>
      </w:r>
      <w:r w:rsidRPr="0028579C">
        <w:t>и у реципиентов ТГСК. Частота мукозитов, вызванных HSV, среди серопозитивных</w:t>
      </w:r>
      <w:r>
        <w:t xml:space="preserve"> пациентов ОМЛ во время </w:t>
      </w:r>
      <w:r w:rsidR="00F567F5" w:rsidRPr="00AF2453">
        <w:t>химиотерапи</w:t>
      </w:r>
      <w:r w:rsidR="00F567F5">
        <w:t>и</w:t>
      </w:r>
      <w:r>
        <w:t xml:space="preserve">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985CF6">
        <w:rPr>
          <w:noProof/>
        </w:rPr>
        <w:t>[132</w:t>
      </w:r>
      <w:r w:rsidR="00133884" w:rsidRPr="00133884">
        <w:rPr>
          <w:noProof/>
        </w:rPr>
        <w:t>]</w:t>
      </w:r>
      <w:r w:rsidRPr="00867D9A">
        <w:fldChar w:fldCharType="end"/>
      </w:r>
      <w:r w:rsidRPr="00867D9A">
        <w:t>.</w:t>
      </w:r>
    </w:p>
    <w:p w14:paraId="65566D81" w14:textId="77777777" w:rsidR="00275FD0" w:rsidRPr="00867D9A" w:rsidRDefault="00275FD0" w:rsidP="00275FD0">
      <w:pPr>
        <w:ind w:firstLine="708"/>
        <w:rPr>
          <w:bCs/>
          <w:i/>
          <w:iCs/>
        </w:rPr>
      </w:pPr>
      <w:r w:rsidRPr="00867D9A">
        <w:rPr>
          <w:bCs/>
          <w:i/>
          <w:iCs/>
        </w:rPr>
        <w:t>Диагностика</w:t>
      </w:r>
    </w:p>
    <w:p w14:paraId="3FB3D617" w14:textId="56CAF086" w:rsidR="00275FD0" w:rsidRPr="006B215F" w:rsidRDefault="00275FD0" w:rsidP="00275FD0">
      <w:pPr>
        <w:ind w:firstLine="708"/>
      </w:pPr>
      <w:r w:rsidRPr="006B215F">
        <w:t>Серологические тесты (выявление антител</w:t>
      </w:r>
      <w:r>
        <w:t xml:space="preserve"> в крови, биологических жидкостях</w:t>
      </w:r>
      <w:r w:rsidRPr="006B215F">
        <w:t xml:space="preserve">) проводят до индукционного курса </w:t>
      </w:r>
      <w:r w:rsidR="00F567F5" w:rsidRPr="00AF2453">
        <w:t>химиотерапи</w:t>
      </w:r>
      <w:r w:rsidR="00F567F5">
        <w:t>и</w:t>
      </w:r>
      <w:r>
        <w:t xml:space="preserve"> и</w:t>
      </w:r>
      <w:r w:rsidRPr="006B215F">
        <w:t xml:space="preserve"> перед ТГСК с целью выявдения серопозитивных пациентов</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718A8">
        <w:rPr>
          <w:noProof/>
        </w:rPr>
        <w:t>[132</w:t>
      </w:r>
      <w:r w:rsidR="00133884" w:rsidRPr="00133884">
        <w:rPr>
          <w:noProof/>
        </w:rPr>
        <w:t>]</w:t>
      </w:r>
      <w:r w:rsidRPr="00867D9A">
        <w:fldChar w:fldCharType="end"/>
      </w:r>
      <w:r w:rsidRPr="006B215F">
        <w:t>.</w:t>
      </w:r>
    </w:p>
    <w:p w14:paraId="7128FD3B" w14:textId="4E2FAABD" w:rsidR="00275FD0" w:rsidRPr="006B215F" w:rsidRDefault="00275FD0" w:rsidP="00275FD0">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718A8">
        <w:rPr>
          <w:noProof/>
        </w:rPr>
        <w:t>[132</w:t>
      </w:r>
      <w:r w:rsidR="00133884" w:rsidRPr="00133884">
        <w:rPr>
          <w:noProof/>
        </w:rPr>
        <w:t>]</w:t>
      </w:r>
      <w:r w:rsidRPr="00867D9A">
        <w:fldChar w:fldCharType="end"/>
      </w:r>
      <w:r w:rsidRPr="006B215F">
        <w:t>.</w:t>
      </w:r>
    </w:p>
    <w:p w14:paraId="4C87A835" w14:textId="77777777" w:rsidR="00275FD0" w:rsidRPr="00CA38D1" w:rsidRDefault="00275FD0" w:rsidP="00275FD0">
      <w:pPr>
        <w:ind w:firstLine="708"/>
        <w:rPr>
          <w:bCs/>
          <w:i/>
          <w:iCs/>
        </w:rPr>
      </w:pPr>
      <w:r w:rsidRPr="00CA38D1">
        <w:rPr>
          <w:bCs/>
          <w:i/>
          <w:iCs/>
        </w:rPr>
        <w:t>Лечение</w:t>
      </w:r>
    </w:p>
    <w:p w14:paraId="0B4CE920" w14:textId="6008A160" w:rsidR="00275FD0" w:rsidRPr="006B215F" w:rsidRDefault="00275FD0" w:rsidP="00275FD0">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w:t>
      </w:r>
      <w:r w:rsidRPr="006B215F">
        <w:lastRenderedPageBreak/>
        <w:t>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985CF6">
        <w:rPr>
          <w:noProof/>
        </w:rPr>
        <w:t>[132</w:t>
      </w:r>
      <w:r w:rsidR="00133884" w:rsidRPr="00133884">
        <w:rPr>
          <w:noProof/>
        </w:rPr>
        <w:t>]</w:t>
      </w:r>
      <w:r w:rsidRPr="00867D9A">
        <w:fldChar w:fldCharType="end"/>
      </w:r>
      <w:r w:rsidRPr="006B215F">
        <w:t>.</w:t>
      </w:r>
    </w:p>
    <w:p w14:paraId="20982B5F" w14:textId="64C92571" w:rsidR="00275FD0" w:rsidRDefault="00275FD0" w:rsidP="00275FD0">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985CF6">
        <w:rPr>
          <w:noProof/>
        </w:rPr>
        <w:t>[132</w:t>
      </w:r>
      <w:r w:rsidR="00133884" w:rsidRPr="00133884">
        <w:rPr>
          <w:noProof/>
        </w:rPr>
        <w:t>]</w:t>
      </w:r>
      <w:r w:rsidRPr="00867D9A">
        <w:fldChar w:fldCharType="end"/>
      </w:r>
      <w:r w:rsidRPr="006B215F">
        <w:t>.</w:t>
      </w:r>
    </w:p>
    <w:p w14:paraId="08C49E94" w14:textId="77777777" w:rsidR="00275FD0" w:rsidRPr="006B215F" w:rsidRDefault="00275FD0" w:rsidP="00275FD0">
      <w:pPr>
        <w:ind w:firstLine="708"/>
      </w:pPr>
    </w:p>
    <w:p w14:paraId="7A0436AE" w14:textId="77777777" w:rsidR="00275FD0" w:rsidRPr="00861C01" w:rsidRDefault="00275FD0" w:rsidP="00275FD0">
      <w:pPr>
        <w:rPr>
          <w:bCs/>
          <w:i/>
          <w:iCs/>
          <w:u w:val="single"/>
        </w:rPr>
      </w:pPr>
      <w:r w:rsidRPr="00861C01">
        <w:rPr>
          <w:bCs/>
          <w:i/>
          <w:iCs/>
          <w:u w:val="single"/>
        </w:rPr>
        <w:t xml:space="preserve">Герпес зостер вирус (Herpes zoster virus, HZV) </w:t>
      </w:r>
    </w:p>
    <w:p w14:paraId="0EB2A3C8" w14:textId="1DB36204" w:rsidR="00275FD0" w:rsidRPr="00532930" w:rsidRDefault="00275FD0" w:rsidP="00275FD0">
      <w:pPr>
        <w:ind w:firstLine="708"/>
        <w:rPr>
          <w:strike/>
        </w:rPr>
      </w:pPr>
      <w:r w:rsidRPr="006B215F">
        <w:t xml:space="preserve">У реципиентов ТГСК инфекция </w:t>
      </w:r>
      <w:r w:rsidRPr="0028579C">
        <w:t xml:space="preserve">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w:t>
      </w:r>
      <w:r w:rsidRPr="006B215F">
        <w:t>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p>
    <w:p w14:paraId="7641D8CA" w14:textId="77777777" w:rsidR="00275FD0" w:rsidRPr="006B215F" w:rsidRDefault="00275FD0" w:rsidP="00275FD0">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5726B2DF" w14:textId="77777777" w:rsidR="00275FD0" w:rsidRPr="006B215F" w:rsidRDefault="00275FD0" w:rsidP="00275FD0">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02A8E7A9" w14:textId="77777777" w:rsidR="00275FD0" w:rsidRDefault="00275FD0" w:rsidP="00275FD0">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24CBFF49" w14:textId="77777777" w:rsidR="00275FD0" w:rsidRDefault="00275FD0" w:rsidP="00275FD0">
      <w:pPr>
        <w:ind w:firstLine="708"/>
      </w:pPr>
    </w:p>
    <w:p w14:paraId="410D5289" w14:textId="77777777" w:rsidR="00275FD0" w:rsidRPr="007F7F8C" w:rsidRDefault="00275FD0" w:rsidP="00275FD0">
      <w:pPr>
        <w:rPr>
          <w:bCs/>
          <w:i/>
          <w:iCs/>
          <w:u w:val="single"/>
        </w:rPr>
      </w:pPr>
      <w:r w:rsidRPr="007F7F8C">
        <w:rPr>
          <w:bCs/>
          <w:i/>
          <w:iCs/>
          <w:u w:val="single"/>
        </w:rPr>
        <w:t>Цитомегаловирус (Cytomegalovirus, CMV)</w:t>
      </w:r>
    </w:p>
    <w:p w14:paraId="37243965" w14:textId="2E31EBAA" w:rsidR="00275FD0" w:rsidRPr="00E42938" w:rsidRDefault="00275FD0" w:rsidP="00275FD0">
      <w:pPr>
        <w:ind w:firstLine="708"/>
      </w:pPr>
      <w:r w:rsidRPr="0028579C">
        <w:t>CMV остается частым осложнением</w:t>
      </w:r>
      <w:r>
        <w:t xml:space="preserve"> </w:t>
      </w:r>
      <w:r w:rsidR="00532930" w:rsidRPr="00EA39A7">
        <w:t xml:space="preserve">при лейкозах, </w:t>
      </w:r>
      <w:r w:rsidR="00EA39A7">
        <w:t xml:space="preserve">особенно </w:t>
      </w:r>
      <w:r w:rsidRPr="0028579C">
        <w:t xml:space="preserve">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w:t>
      </w:r>
      <w:r w:rsidRPr="0028579C">
        <w:lastRenderedPageBreak/>
        <w:t>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985CF6">
        <w:rPr>
          <w:noProof/>
        </w:rPr>
        <w:t>[133</w:t>
      </w:r>
      <w:r w:rsidR="00133884" w:rsidRPr="00133884">
        <w:rPr>
          <w:noProof/>
        </w:rPr>
        <w:t>]</w:t>
      </w:r>
      <w:r w:rsidRPr="00E42938">
        <w:fldChar w:fldCharType="end"/>
      </w:r>
      <w:r w:rsidRPr="00E42938">
        <w:t xml:space="preserve">. </w:t>
      </w:r>
    </w:p>
    <w:p w14:paraId="03BAB98D" w14:textId="77777777" w:rsidR="00275FD0" w:rsidRPr="007F7F8C" w:rsidRDefault="00275FD0" w:rsidP="00275FD0">
      <w:pPr>
        <w:ind w:firstLine="708"/>
        <w:rPr>
          <w:bCs/>
          <w:i/>
          <w:iCs/>
        </w:rPr>
      </w:pPr>
      <w:r w:rsidRPr="007F7F8C">
        <w:rPr>
          <w:bCs/>
          <w:i/>
          <w:iCs/>
        </w:rPr>
        <w:t>Диагностика</w:t>
      </w:r>
    </w:p>
    <w:p w14:paraId="2D6D123E" w14:textId="77777777" w:rsidR="00275FD0" w:rsidRPr="006B215F" w:rsidRDefault="00275FD0" w:rsidP="00275FD0">
      <w:pPr>
        <w:ind w:firstLine="708"/>
      </w:pPr>
      <w:r w:rsidRPr="006B215F">
        <w:t xml:space="preserve">У реципиентов </w:t>
      </w:r>
      <w:r>
        <w:t xml:space="preserve">до </w:t>
      </w:r>
      <w:r w:rsidRPr="006B215F">
        <w:t xml:space="preserve">ТГСК исследуют наличие антител </w:t>
      </w:r>
      <w:r>
        <w:t>CMV.</w:t>
      </w:r>
    </w:p>
    <w:p w14:paraId="4C619AF5" w14:textId="1BBD1D8E" w:rsidR="00275FD0" w:rsidRPr="006B215F" w:rsidRDefault="00275FD0" w:rsidP="00275FD0">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5D3150">
        <w:rPr>
          <w:noProof/>
        </w:rPr>
        <w:t>[133</w:t>
      </w:r>
      <w:r w:rsidR="00133884" w:rsidRPr="00133884">
        <w:rPr>
          <w:noProof/>
        </w:rPr>
        <w:t>]</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578278F4" w14:textId="77777777" w:rsidR="00275FD0" w:rsidRPr="007F7F8C" w:rsidRDefault="00275FD0" w:rsidP="00275FD0">
      <w:pPr>
        <w:ind w:firstLine="708"/>
        <w:rPr>
          <w:bCs/>
          <w:i/>
          <w:iCs/>
        </w:rPr>
      </w:pPr>
      <w:r w:rsidRPr="007F7F8C">
        <w:rPr>
          <w:bCs/>
          <w:i/>
          <w:iCs/>
        </w:rPr>
        <w:t>Лечение</w:t>
      </w:r>
    </w:p>
    <w:p w14:paraId="4366FB36" w14:textId="7BCDEBF3" w:rsidR="00275FD0" w:rsidRPr="006B215F" w:rsidRDefault="00275FD0" w:rsidP="005D3150">
      <w:pPr>
        <w:ind w:firstLine="708"/>
        <w:rPr>
          <w:noProof/>
        </w:rPr>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718A8">
        <w:rPr>
          <w:noProof/>
        </w:rPr>
        <w:t>[133</w:t>
      </w:r>
      <w:r w:rsidR="00133884" w:rsidRPr="00133884">
        <w:rPr>
          <w:noProof/>
        </w:rPr>
        <w:t>]</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5D3150">
        <w:rPr>
          <w:noProof/>
        </w:rPr>
        <w:t>[133</w:t>
      </w:r>
      <w:r w:rsidR="00133884" w:rsidRPr="00133884">
        <w:rPr>
          <w:noProof/>
        </w:rPr>
        <w:t>]</w:t>
      </w:r>
      <w:r w:rsidRPr="00E42938">
        <w:fldChar w:fldCharType="end"/>
      </w:r>
      <w:r w:rsidRPr="006B215F">
        <w:t>.</w:t>
      </w:r>
    </w:p>
    <w:p w14:paraId="60C026E6" w14:textId="77777777" w:rsidR="00275FD0" w:rsidRDefault="00275FD0" w:rsidP="00275FD0">
      <w:pPr>
        <w:rPr>
          <w:bCs/>
          <w:i/>
          <w:iCs/>
          <w:u w:val="single"/>
        </w:rPr>
      </w:pPr>
    </w:p>
    <w:p w14:paraId="46A12F0E" w14:textId="77777777" w:rsidR="00275FD0" w:rsidRPr="00E42938" w:rsidRDefault="00275FD0" w:rsidP="00275FD0">
      <w:pPr>
        <w:rPr>
          <w:bCs/>
          <w:i/>
          <w:iCs/>
          <w:u w:val="single"/>
        </w:rPr>
      </w:pPr>
      <w:r w:rsidRPr="00E42938">
        <w:rPr>
          <w:bCs/>
          <w:i/>
          <w:iCs/>
          <w:u w:val="single"/>
        </w:rPr>
        <w:t>Вирус Эпштейна-Барр (Epstein-Barr virus – EBV)</w:t>
      </w:r>
    </w:p>
    <w:p w14:paraId="3096FC56" w14:textId="348AFB82" w:rsidR="00275FD0" w:rsidRDefault="00275FD0" w:rsidP="00275FD0">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985CF6">
        <w:rPr>
          <w:noProof/>
        </w:rPr>
        <w:t>[132</w:t>
      </w:r>
      <w:r w:rsidR="00133884" w:rsidRPr="00133884">
        <w:rPr>
          <w:noProof/>
        </w:rPr>
        <w:t>]</w:t>
      </w:r>
      <w:r w:rsidRPr="00867D9A">
        <w:fldChar w:fldCharType="end"/>
      </w:r>
      <w:r>
        <w:t>.</w:t>
      </w:r>
    </w:p>
    <w:p w14:paraId="2B5B3753" w14:textId="77777777" w:rsidR="00275FD0" w:rsidRPr="006B215F" w:rsidRDefault="00275FD0" w:rsidP="00275FD0">
      <w:pPr>
        <w:ind w:firstLine="708"/>
      </w:pPr>
      <w:r>
        <w:lastRenderedPageBreak/>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65663AF3" w14:textId="6E25B706" w:rsidR="00275FD0" w:rsidRPr="003605AD" w:rsidRDefault="00275FD0" w:rsidP="00275FD0">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7408E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867D9A">
        <w:fldChar w:fldCharType="separate"/>
      </w:r>
      <w:r w:rsidR="001718A8">
        <w:rPr>
          <w:noProof/>
        </w:rPr>
        <w:t>[132</w:t>
      </w:r>
      <w:r w:rsidR="00133884" w:rsidRPr="00133884">
        <w:rPr>
          <w:noProof/>
        </w:rPr>
        <w:t>]</w:t>
      </w:r>
      <w:r w:rsidRPr="00867D9A">
        <w:fldChar w:fldCharType="end"/>
      </w:r>
      <w:r>
        <w:t>. Антивирусные препараты и иммуноглобулин не рекомендованы для лечения.</w:t>
      </w:r>
    </w:p>
    <w:p w14:paraId="1DF06747" w14:textId="77777777" w:rsidR="00275FD0" w:rsidRDefault="00275FD0" w:rsidP="00275FD0">
      <w:pPr>
        <w:rPr>
          <w:bCs/>
          <w:i/>
          <w:iCs/>
          <w:u w:val="single"/>
        </w:rPr>
      </w:pPr>
    </w:p>
    <w:p w14:paraId="2AB6D0F5" w14:textId="77777777" w:rsidR="00275FD0" w:rsidRPr="00023E68" w:rsidRDefault="00275FD0" w:rsidP="00275FD0">
      <w:pPr>
        <w:rPr>
          <w:bCs/>
          <w:i/>
          <w:iCs/>
          <w:u w:val="single"/>
        </w:rPr>
      </w:pPr>
      <w:r w:rsidRPr="00023E68">
        <w:rPr>
          <w:bCs/>
          <w:i/>
          <w:iCs/>
          <w:u w:val="single"/>
        </w:rPr>
        <w:t>Вирус герпеса человека 6 типа (Human herpes virus 6 – HHV-6)</w:t>
      </w:r>
    </w:p>
    <w:p w14:paraId="427B0964" w14:textId="04B68E95" w:rsidR="00275FD0" w:rsidRPr="006B215F" w:rsidRDefault="00275FD0" w:rsidP="00275FD0">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0D4739">
        <w:rPr>
          <w:noProof/>
        </w:rPr>
        <w:t>[133</w:t>
      </w:r>
      <w:r w:rsidR="00133884" w:rsidRPr="00133884">
        <w:rPr>
          <w:noProof/>
        </w:rPr>
        <w:t>]</w:t>
      </w:r>
      <w:r w:rsidRPr="00E42938">
        <w:fldChar w:fldCharType="end"/>
      </w:r>
      <w:r w:rsidRPr="006B215F">
        <w:t xml:space="preserve">. </w:t>
      </w:r>
    </w:p>
    <w:p w14:paraId="052418A0" w14:textId="77777777" w:rsidR="00275FD0" w:rsidRDefault="00275FD0" w:rsidP="00275FD0">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54D156B0" w14:textId="79F725D3" w:rsidR="00275FD0" w:rsidRDefault="00275FD0" w:rsidP="00275FD0">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7408E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E42938">
        <w:fldChar w:fldCharType="separate"/>
      </w:r>
      <w:r w:rsidR="001718A8">
        <w:rPr>
          <w:noProof/>
        </w:rPr>
        <w:t>[133</w:t>
      </w:r>
      <w:r w:rsidR="00133884" w:rsidRPr="00133884">
        <w:rPr>
          <w:noProof/>
        </w:rPr>
        <w:t>]</w:t>
      </w:r>
      <w:r w:rsidRPr="00E42938">
        <w:fldChar w:fldCharType="end"/>
      </w:r>
      <w:r w:rsidRPr="006B215F">
        <w:t>.</w:t>
      </w:r>
      <w:r>
        <w:t xml:space="preserve"> Профилактика в отношении HHV</w:t>
      </w:r>
      <w:r w:rsidRPr="006B215F">
        <w:t>-6</w:t>
      </w:r>
      <w:r>
        <w:t xml:space="preserve"> не проводится.</w:t>
      </w:r>
    </w:p>
    <w:p w14:paraId="01F23733" w14:textId="443C5B52" w:rsidR="00133884" w:rsidRDefault="00133884" w:rsidP="00275FD0">
      <w:pPr>
        <w:ind w:firstLine="708"/>
      </w:pPr>
    </w:p>
    <w:p w14:paraId="755266AA" w14:textId="2F474850" w:rsidR="007408E9" w:rsidRPr="007408E9" w:rsidRDefault="00751ECD" w:rsidP="007408E9">
      <w:pPr>
        <w:pStyle w:val="2"/>
        <w:rPr>
          <w:lang w:val="ru-RU"/>
        </w:rPr>
      </w:pPr>
      <w:bookmarkStart w:id="108" w:name="_Toc64624795"/>
      <w:bookmarkStart w:id="109" w:name="_Toc57985410"/>
      <w:bookmarkStart w:id="110" w:name="_Toc64478031"/>
      <w:bookmarkStart w:id="111" w:name="_Toc520213128"/>
      <w:r>
        <w:rPr>
          <w:lang w:val="ru-RU"/>
        </w:rPr>
        <w:t xml:space="preserve">7.9 </w:t>
      </w:r>
      <w:r w:rsidR="006E2E13">
        <w:rPr>
          <w:lang w:val="ru-RU"/>
        </w:rPr>
        <w:t>Д</w:t>
      </w:r>
      <w:r w:rsidR="007408E9" w:rsidRPr="007531B6">
        <w:t>иагностика и лечение инфекций</w:t>
      </w:r>
      <w:r w:rsidR="007408E9">
        <w:t xml:space="preserve">, </w:t>
      </w:r>
      <w:r w:rsidR="007408E9" w:rsidRPr="007531B6">
        <w:t>вызванных грибами</w:t>
      </w:r>
      <w:bookmarkEnd w:id="108"/>
      <w:bookmarkEnd w:id="109"/>
      <w:bookmarkEnd w:id="110"/>
    </w:p>
    <w:p w14:paraId="5B56A70C" w14:textId="77777777" w:rsidR="007408E9" w:rsidRDefault="007408E9" w:rsidP="007408E9">
      <w:pPr>
        <w:ind w:firstLine="708"/>
      </w:pPr>
    </w:p>
    <w:p w14:paraId="6DF78F9D" w14:textId="14104697" w:rsidR="000A6674" w:rsidRDefault="007408E9" w:rsidP="007408E9">
      <w:pPr>
        <w:ind w:firstLine="708"/>
      </w:pPr>
      <w:r>
        <w:t xml:space="preserve">Высокотехнологичные методы лечения </w:t>
      </w:r>
      <w:r w:rsidR="006E2E13">
        <w:t xml:space="preserve">лейкозов </w:t>
      </w:r>
      <w:r>
        <w:t xml:space="preserve">и особенности иммунодефицита у пациентов с </w:t>
      </w:r>
      <w:r w:rsidR="002C6806" w:rsidRPr="006E2E13">
        <w:t>лейкозами</w:t>
      </w:r>
      <w:r w:rsidR="002C6806">
        <w:rPr>
          <w:color w:val="FF0000"/>
        </w:rPr>
        <w:t xml:space="preserve"> </w:t>
      </w:r>
      <w:r>
        <w:t xml:space="preserve">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w:t>
      </w:r>
      <w:r w:rsidR="000A6674">
        <w:t xml:space="preserve">Диагностика и лечение этих осложнений, закономерно возникающих у пацентов с лейкозами, осуществляется </w:t>
      </w:r>
      <w:r w:rsidR="00EA39A7">
        <w:t>непосредственно в период проведения противоопухолевого химиотерапевтического лечения лейкоза.</w:t>
      </w:r>
    </w:p>
    <w:p w14:paraId="38BD75BC" w14:textId="77777777" w:rsidR="007408E9" w:rsidRDefault="007408E9" w:rsidP="007408E9">
      <w:pPr>
        <w:widowControl w:val="0"/>
        <w:autoSpaceDE w:val="0"/>
        <w:autoSpaceDN w:val="0"/>
        <w:adjustRightInd w:val="0"/>
        <w:ind w:right="51"/>
        <w:contextualSpacing/>
        <w:rPr>
          <w:b/>
          <w:bCs/>
        </w:rPr>
      </w:pPr>
    </w:p>
    <w:p w14:paraId="575A9020" w14:textId="6260994B" w:rsidR="007408E9" w:rsidRPr="00084B8B" w:rsidRDefault="007408E9" w:rsidP="007408E9">
      <w:pPr>
        <w:widowControl w:val="0"/>
        <w:autoSpaceDE w:val="0"/>
        <w:autoSpaceDN w:val="0"/>
        <w:adjustRightInd w:val="0"/>
        <w:ind w:right="49"/>
        <w:contextualSpacing/>
        <w:rPr>
          <w:bCs/>
          <w:u w:val="single"/>
        </w:rPr>
      </w:pPr>
      <w:r w:rsidRPr="00F87280">
        <w:rPr>
          <w:bCs/>
          <w:u w:val="single"/>
        </w:rPr>
        <w:t>Диагностика и лечение кандидоза</w:t>
      </w:r>
      <w:r w:rsidRPr="000A6674">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27,128,133,134]","plainTextFormattedCitation":"[127,128,133,134]","previouslyFormattedCitation":"[127,128,133,134]"},"properties":{"noteIndex":0},"schema":"https://github.com/citation-style-language/schema/raw/master/csl-citation.json"}</w:instrText>
      </w:r>
      <w:r>
        <w:rPr>
          <w:b/>
        </w:rPr>
        <w:fldChar w:fldCharType="separate"/>
      </w:r>
      <w:r w:rsidR="001718A8">
        <w:rPr>
          <w:noProof/>
        </w:rPr>
        <w:t>[128,129,134,135</w:t>
      </w:r>
      <w:r w:rsidRPr="007408E9">
        <w:rPr>
          <w:noProof/>
        </w:rPr>
        <w:t>]</w:t>
      </w:r>
      <w:r>
        <w:rPr>
          <w:b/>
        </w:rPr>
        <w:fldChar w:fldCharType="end"/>
      </w:r>
    </w:p>
    <w:p w14:paraId="48580BDE" w14:textId="77777777" w:rsidR="007408E9" w:rsidRPr="0014445B" w:rsidRDefault="007408E9" w:rsidP="007408E9">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74CC213B" w14:textId="77777777" w:rsidR="007408E9" w:rsidRPr="00F87280" w:rsidRDefault="007408E9" w:rsidP="007408E9">
      <w:pPr>
        <w:widowControl w:val="0"/>
        <w:autoSpaceDE w:val="0"/>
        <w:autoSpaceDN w:val="0"/>
        <w:adjustRightInd w:val="0"/>
        <w:ind w:right="51" w:firstLine="709"/>
        <w:contextualSpacing/>
        <w:rPr>
          <w:i/>
          <w:iCs/>
        </w:rPr>
      </w:pPr>
      <w:r w:rsidRPr="00F87280">
        <w:rPr>
          <w:i/>
          <w:iCs/>
          <w:u w:val="single"/>
        </w:rPr>
        <w:t>Возбудители</w:t>
      </w:r>
    </w:p>
    <w:p w14:paraId="5623CF9D" w14:textId="77777777" w:rsidR="007408E9" w:rsidRPr="00DA2BC8" w:rsidRDefault="007408E9" w:rsidP="007408E9">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36E0AB8D"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Факторы риска</w:t>
      </w:r>
    </w:p>
    <w:p w14:paraId="6422212E" w14:textId="77777777" w:rsidR="007408E9" w:rsidRPr="00DA2BC8" w:rsidRDefault="007408E9" w:rsidP="007408E9">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0C5FBD34"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Симптомы инфекции</w:t>
      </w:r>
    </w:p>
    <w:p w14:paraId="4FEA1F0C" w14:textId="77777777" w:rsidR="007408E9" w:rsidRPr="00DA2BC8" w:rsidRDefault="007408E9" w:rsidP="007408E9">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63B6012C"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Диагностика</w:t>
      </w:r>
    </w:p>
    <w:p w14:paraId="5857F1D0" w14:textId="77777777" w:rsidR="007408E9" w:rsidRPr="00DA2BC8" w:rsidRDefault="007408E9" w:rsidP="007408E9">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40E4A9EE" w14:textId="77777777" w:rsidR="007408E9" w:rsidRPr="00F87280" w:rsidRDefault="007408E9" w:rsidP="007408E9">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1F57E27C" w14:textId="77777777" w:rsidR="007408E9" w:rsidRPr="00DA2BC8" w:rsidRDefault="007408E9" w:rsidP="007408E9">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09986C6B" w14:textId="77777777" w:rsidR="007408E9" w:rsidRPr="00F87280" w:rsidRDefault="007408E9" w:rsidP="007408E9">
      <w:pPr>
        <w:widowControl w:val="0"/>
        <w:autoSpaceDE w:val="0"/>
        <w:autoSpaceDN w:val="0"/>
        <w:adjustRightInd w:val="0"/>
        <w:ind w:right="51" w:firstLine="709"/>
        <w:contextualSpacing/>
        <w:rPr>
          <w:i/>
          <w:iCs/>
          <w:u w:val="single"/>
        </w:rPr>
      </w:pPr>
      <w:r w:rsidRPr="00F87280">
        <w:rPr>
          <w:i/>
          <w:iCs/>
          <w:u w:val="single"/>
        </w:rPr>
        <w:t xml:space="preserve">Лечение </w:t>
      </w:r>
    </w:p>
    <w:p w14:paraId="3783EF48" w14:textId="77777777" w:rsidR="007408E9" w:rsidRPr="00DA2BC8" w:rsidRDefault="007408E9" w:rsidP="007408E9">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5B7F6FA7"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Кандидоз пищевода</w:t>
      </w:r>
    </w:p>
    <w:p w14:paraId="42EB32FC"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lastRenderedPageBreak/>
        <w:t>Возбудители</w:t>
      </w:r>
    </w:p>
    <w:p w14:paraId="540FB4CE" w14:textId="77777777" w:rsidR="007408E9" w:rsidRPr="00DA2BC8" w:rsidRDefault="007408E9" w:rsidP="007408E9">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799812B5" w14:textId="77777777" w:rsidR="007408E9" w:rsidRPr="00DA2BC8" w:rsidRDefault="007408E9" w:rsidP="007408E9">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5A129BB8"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Симптомы инфекции</w:t>
      </w:r>
    </w:p>
    <w:p w14:paraId="16ECC653" w14:textId="77777777" w:rsidR="007408E9" w:rsidRPr="00DA2BC8" w:rsidRDefault="007408E9" w:rsidP="007408E9">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148127E2"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Диагностика</w:t>
      </w:r>
    </w:p>
    <w:p w14:paraId="39E3D8C0" w14:textId="77777777" w:rsidR="007408E9" w:rsidRPr="00DA2BC8" w:rsidRDefault="007408E9" w:rsidP="007408E9">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74FF1ACF"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Показания к назначению противогрибковых препаратов</w:t>
      </w:r>
    </w:p>
    <w:p w14:paraId="79B467F7" w14:textId="77777777" w:rsidR="007408E9" w:rsidRPr="00DA2BC8" w:rsidRDefault="007408E9" w:rsidP="007408E9">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190556CF"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Лечение</w:t>
      </w:r>
    </w:p>
    <w:p w14:paraId="7CE00236" w14:textId="77777777" w:rsidR="007408E9" w:rsidRPr="00DA2BC8" w:rsidRDefault="007408E9" w:rsidP="007408E9">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38C1C89B"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w:t>
      </w:r>
      <w:r w:rsidRPr="00DA2BC8">
        <w:lastRenderedPageBreak/>
        <w:t xml:space="preserve">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7D39A6DD"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Инвазивный кандидоз</w:t>
      </w:r>
    </w:p>
    <w:p w14:paraId="27C37435"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104DDBEA"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Возбудители</w:t>
      </w:r>
    </w:p>
    <w:p w14:paraId="15FA5E80" w14:textId="77777777" w:rsidR="007408E9" w:rsidRPr="005D3BBD" w:rsidRDefault="007408E9" w:rsidP="007408E9">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41081AB5" w14:textId="77777777" w:rsidR="007408E9" w:rsidRPr="00F87280" w:rsidRDefault="007408E9" w:rsidP="007408E9">
      <w:pPr>
        <w:widowControl w:val="0"/>
        <w:autoSpaceDE w:val="0"/>
        <w:autoSpaceDN w:val="0"/>
        <w:adjustRightInd w:val="0"/>
        <w:ind w:right="50" w:firstLine="709"/>
        <w:contextualSpacing/>
        <w:rPr>
          <w:i/>
          <w:iCs/>
          <w:u w:val="single"/>
        </w:rPr>
      </w:pPr>
      <w:r w:rsidRPr="00F87280">
        <w:rPr>
          <w:i/>
          <w:iCs/>
          <w:u w:val="single"/>
        </w:rPr>
        <w:t>Факторы риска</w:t>
      </w:r>
    </w:p>
    <w:p w14:paraId="6EF57328" w14:textId="77777777" w:rsidR="007408E9" w:rsidRPr="00DA2BC8" w:rsidRDefault="007408E9" w:rsidP="007408E9">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594FCAD4"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Симптомы инфекции</w:t>
      </w:r>
    </w:p>
    <w:p w14:paraId="6525063F" w14:textId="77777777" w:rsidR="007408E9" w:rsidRPr="00DA2BC8" w:rsidRDefault="007408E9" w:rsidP="007408E9">
      <w:pPr>
        <w:widowControl w:val="0"/>
        <w:autoSpaceDE w:val="0"/>
        <w:autoSpaceDN w:val="0"/>
        <w:adjustRightInd w:val="0"/>
        <w:ind w:right="50" w:firstLine="709"/>
        <w:contextualSpacing/>
      </w:pPr>
      <w:r w:rsidRPr="00DA2BC8">
        <w:t xml:space="preserve">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w:t>
      </w:r>
      <w:r w:rsidRPr="00DA2BC8">
        <w:lastRenderedPageBreak/>
        <w:t>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586D99EB" w14:textId="77777777" w:rsidR="007408E9" w:rsidRPr="00F87280" w:rsidRDefault="007408E9" w:rsidP="007408E9">
      <w:pPr>
        <w:widowControl w:val="0"/>
        <w:autoSpaceDE w:val="0"/>
        <w:autoSpaceDN w:val="0"/>
        <w:adjustRightInd w:val="0"/>
        <w:ind w:right="50" w:firstLine="709"/>
        <w:contextualSpacing/>
        <w:rPr>
          <w:i/>
          <w:iCs/>
        </w:rPr>
      </w:pPr>
      <w:r w:rsidRPr="00F87280">
        <w:rPr>
          <w:i/>
          <w:iCs/>
          <w:u w:val="single"/>
        </w:rPr>
        <w:t>Диагностика</w:t>
      </w:r>
    </w:p>
    <w:p w14:paraId="7FB6AFF2" w14:textId="77777777" w:rsidR="007408E9" w:rsidRPr="00DA2BC8" w:rsidRDefault="007408E9" w:rsidP="007408E9">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1E88E67B" w14:textId="77777777" w:rsidR="007408E9" w:rsidRPr="00DA2BC8" w:rsidRDefault="007408E9" w:rsidP="007408E9">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04FEB110" w14:textId="77777777" w:rsidR="007408E9" w:rsidRPr="00DA2BC8" w:rsidRDefault="007408E9" w:rsidP="007408E9">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39DB6504" w14:textId="77777777" w:rsidR="007408E9" w:rsidRPr="00DA2BC8" w:rsidRDefault="007408E9" w:rsidP="007408E9">
      <w:pPr>
        <w:widowControl w:val="0"/>
        <w:autoSpaceDE w:val="0"/>
        <w:autoSpaceDN w:val="0"/>
        <w:adjustRightInd w:val="0"/>
        <w:ind w:right="50" w:firstLine="709"/>
        <w:contextualSpacing/>
      </w:pPr>
      <w:r w:rsidRPr="00DA2BC8">
        <w:lastRenderedPageBreak/>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30BF18C1" w14:textId="77777777" w:rsidR="007408E9" w:rsidRPr="00F87280" w:rsidRDefault="007408E9" w:rsidP="007408E9">
      <w:pPr>
        <w:widowControl w:val="0"/>
        <w:autoSpaceDE w:val="0"/>
        <w:autoSpaceDN w:val="0"/>
        <w:adjustRightInd w:val="0"/>
        <w:ind w:right="50" w:firstLine="709"/>
        <w:contextualSpacing/>
        <w:rPr>
          <w:bCs/>
          <w:i/>
          <w:iCs/>
          <w:u w:val="single"/>
        </w:rPr>
      </w:pPr>
      <w:r w:rsidRPr="00F87280">
        <w:rPr>
          <w:bCs/>
          <w:i/>
          <w:iCs/>
          <w:u w:val="single"/>
        </w:rPr>
        <w:t>Лечение</w:t>
      </w:r>
    </w:p>
    <w:p w14:paraId="2E2576D6" w14:textId="77777777" w:rsidR="007408E9" w:rsidRDefault="007408E9" w:rsidP="007408E9">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6E4CB799" w14:textId="77777777" w:rsidR="007408E9" w:rsidRDefault="007408E9" w:rsidP="0042757A">
      <w:pPr>
        <w:pStyle w:val="aff"/>
        <w:widowControl w:val="0"/>
        <w:numPr>
          <w:ilvl w:val="0"/>
          <w:numId w:val="97"/>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102C49D8" w14:textId="77777777" w:rsidR="007408E9" w:rsidRDefault="007408E9" w:rsidP="0042757A">
      <w:pPr>
        <w:pStyle w:val="aff"/>
        <w:widowControl w:val="0"/>
        <w:numPr>
          <w:ilvl w:val="0"/>
          <w:numId w:val="97"/>
        </w:numPr>
        <w:autoSpaceDE w:val="0"/>
        <w:autoSpaceDN w:val="0"/>
        <w:adjustRightInd w:val="0"/>
        <w:ind w:right="50"/>
        <w:rPr>
          <w:bCs/>
        </w:rPr>
      </w:pPr>
      <w:r w:rsidRPr="007531B6">
        <w:t>удаление сосудистого катетера;</w:t>
      </w:r>
      <w:r w:rsidRPr="007531B6">
        <w:rPr>
          <w:bCs/>
        </w:rPr>
        <w:t xml:space="preserve"> </w:t>
      </w:r>
    </w:p>
    <w:p w14:paraId="0E198E42" w14:textId="77777777" w:rsidR="007408E9" w:rsidRPr="007531B6" w:rsidRDefault="007408E9" w:rsidP="0042757A">
      <w:pPr>
        <w:pStyle w:val="aff"/>
        <w:widowControl w:val="0"/>
        <w:numPr>
          <w:ilvl w:val="0"/>
          <w:numId w:val="97"/>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05732297" w14:textId="77777777" w:rsidR="007408E9" w:rsidRPr="00DA2BC8" w:rsidRDefault="007408E9" w:rsidP="007408E9">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2D02BF91" w14:textId="46154D3F" w:rsidR="007408E9" w:rsidRPr="00DA2BC8" w:rsidRDefault="007408E9" w:rsidP="007408E9">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w:t>
      </w:r>
      <w:r w:rsidRPr="00DA2BC8">
        <w:rPr>
          <w:iCs/>
        </w:rPr>
        <w:lastRenderedPageBreak/>
        <w:t xml:space="preserve">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CF644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35]","plainTextFormattedCitation":"[135]","previouslyFormattedCitation":"[135]"},"properties":{"noteIndex":0},"schema":"https://github.com/citation-style-language/schema/raw/master/csl-citation.json"}</w:instrText>
      </w:r>
      <w:r>
        <w:rPr>
          <w:iCs/>
        </w:rPr>
        <w:fldChar w:fldCharType="separate"/>
      </w:r>
      <w:r w:rsidR="002F35C2">
        <w:rPr>
          <w:iCs/>
          <w:noProof/>
        </w:rPr>
        <w:t>[136</w:t>
      </w:r>
      <w:r w:rsidRPr="007408E9">
        <w:rPr>
          <w:iCs/>
          <w:noProof/>
        </w:rPr>
        <w:t>]</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5D7BE6CE" w14:textId="77777777" w:rsidR="007408E9" w:rsidRPr="00DA2BC8" w:rsidRDefault="007408E9" w:rsidP="007408E9">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75525176"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720C19E5" w14:textId="77777777" w:rsidR="007408E9" w:rsidRPr="00DA2BC8" w:rsidRDefault="007408E9" w:rsidP="007408E9">
      <w:pPr>
        <w:widowControl w:val="0"/>
        <w:autoSpaceDE w:val="0"/>
        <w:autoSpaceDN w:val="0"/>
        <w:adjustRightInd w:val="0"/>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54A541C"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1F89A1FF"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7E1875B8"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Симптомы</w:t>
      </w:r>
    </w:p>
    <w:p w14:paraId="0B691BFE" w14:textId="77777777" w:rsidR="007408E9" w:rsidRPr="00DA2BC8" w:rsidRDefault="007408E9" w:rsidP="007408E9">
      <w:pPr>
        <w:widowControl w:val="0"/>
        <w:autoSpaceDE w:val="0"/>
        <w:autoSpaceDN w:val="0"/>
        <w:adjustRightInd w:val="0"/>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5A639465"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Диагностика</w:t>
      </w:r>
    </w:p>
    <w:p w14:paraId="3940DE94" w14:textId="77777777" w:rsidR="007408E9" w:rsidRPr="00DA2BC8" w:rsidRDefault="007408E9" w:rsidP="007408E9">
      <w:pPr>
        <w:widowControl w:val="0"/>
        <w:autoSpaceDE w:val="0"/>
        <w:autoSpaceDN w:val="0"/>
        <w:adjustRightInd w:val="0"/>
        <w:ind w:right="50" w:firstLine="709"/>
        <w:contextualSpacing/>
      </w:pPr>
      <w:r w:rsidRPr="00DA2BC8">
        <w:t xml:space="preserve">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w:t>
      </w:r>
      <w:r w:rsidRPr="00DA2BC8">
        <w:lastRenderedPageBreak/>
        <w:t>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08A79F39" w14:textId="77777777" w:rsidR="007408E9" w:rsidRPr="00DA2BC8" w:rsidRDefault="007408E9" w:rsidP="007408E9">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2193FDD0"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57CDF91" w14:textId="77777777" w:rsidR="007408E9" w:rsidRPr="00DA2BC8" w:rsidRDefault="007408E9" w:rsidP="007408E9">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629990B2" w14:textId="77777777" w:rsidR="007408E9" w:rsidRPr="0014445B" w:rsidRDefault="007408E9" w:rsidP="007408E9">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3850E065" w14:textId="2EBA0E64" w:rsidR="007408E9" w:rsidRPr="00DA2BC8" w:rsidRDefault="002C6806" w:rsidP="007408E9">
      <w:pPr>
        <w:widowControl w:val="0"/>
        <w:autoSpaceDE w:val="0"/>
        <w:autoSpaceDN w:val="0"/>
        <w:adjustRightInd w:val="0"/>
        <w:ind w:right="50" w:firstLine="709"/>
        <w:contextualSpacing/>
        <w:rPr>
          <w:b/>
          <w:bCs/>
        </w:rPr>
      </w:pPr>
      <w:r w:rsidRPr="006E2E13">
        <w:t>И</w:t>
      </w:r>
      <w:r w:rsidR="007408E9" w:rsidRPr="00DA2BC8">
        <w:t xml:space="preserve">нвазивный кандидоз ЦНС </w:t>
      </w:r>
      <w:r w:rsidR="006E2E13">
        <w:t xml:space="preserve">у пациентов с лейкозами </w:t>
      </w:r>
      <w:r w:rsidR="007408E9" w:rsidRPr="00DA2BC8">
        <w:t xml:space="preserve">возникает при диссеминации кандид из крови или является осложнением нейрохирургических операций </w:t>
      </w:r>
      <w:r w:rsidR="006E2E13">
        <w:t xml:space="preserve">при нейролейкемии </w:t>
      </w:r>
      <w:r w:rsidR="007408E9" w:rsidRPr="00DA2BC8">
        <w:t xml:space="preserve">(шунтирование и др.). Проявления кандидоза ЦНС - менингит (ведущее), </w:t>
      </w:r>
      <w:r w:rsidR="007408E9">
        <w:t xml:space="preserve">также </w:t>
      </w:r>
      <w:r w:rsidR="007408E9" w:rsidRPr="00DA2BC8">
        <w:t>возможны множественные абсцессы в веществе головного мозга, большого размера солитарный абсцесс, эпидуральные абсцессы.</w:t>
      </w:r>
    </w:p>
    <w:p w14:paraId="11BD5378" w14:textId="77777777" w:rsidR="007408E9" w:rsidRPr="00DA2BC8" w:rsidRDefault="007408E9" w:rsidP="007408E9">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2737CEBA" w14:textId="77777777" w:rsidR="007408E9" w:rsidRPr="00CB7689" w:rsidRDefault="007408E9" w:rsidP="007408E9">
      <w:pPr>
        <w:widowControl w:val="0"/>
        <w:autoSpaceDE w:val="0"/>
        <w:autoSpaceDN w:val="0"/>
        <w:adjustRightInd w:val="0"/>
        <w:ind w:right="50" w:firstLine="709"/>
        <w:contextualSpacing/>
        <w:rPr>
          <w:i/>
          <w:iCs/>
        </w:rPr>
      </w:pPr>
      <w:r w:rsidRPr="00CB7689">
        <w:rPr>
          <w:i/>
          <w:iCs/>
          <w:u w:val="single"/>
        </w:rPr>
        <w:t>Диагностика</w:t>
      </w:r>
    </w:p>
    <w:p w14:paraId="23028EE3" w14:textId="77777777" w:rsidR="007408E9" w:rsidRPr="00DA2BC8" w:rsidRDefault="007408E9" w:rsidP="007408E9">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 xml:space="preserve">логические признаки абсцессов </w:t>
      </w:r>
      <w:r w:rsidRPr="00DA2BC8">
        <w:lastRenderedPageBreak/>
        <w:t>кандидозной этиологии отсутствуют.</w:t>
      </w:r>
    </w:p>
    <w:p w14:paraId="343061B9" w14:textId="77777777" w:rsidR="007408E9" w:rsidRPr="00CB7689" w:rsidRDefault="007408E9" w:rsidP="007408E9">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3F21C615" w14:textId="77777777" w:rsidR="007408E9" w:rsidRPr="00DA2BC8" w:rsidRDefault="007408E9" w:rsidP="007408E9">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0DB8DF3C" w14:textId="77777777" w:rsidR="007408E9" w:rsidRPr="00DA2BC8" w:rsidRDefault="007408E9" w:rsidP="007408E9">
      <w:pPr>
        <w:widowControl w:val="0"/>
        <w:tabs>
          <w:tab w:val="left" w:pos="-90"/>
        </w:tabs>
        <w:autoSpaceDE w:val="0"/>
        <w:autoSpaceDN w:val="0"/>
        <w:adjustRightInd w:val="0"/>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858BED7"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4F9E00DE" w14:textId="77777777" w:rsidR="007408E9" w:rsidRPr="00DA2BC8" w:rsidRDefault="007408E9" w:rsidP="007408E9">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7B94186A" w14:textId="77777777" w:rsidR="007408E9" w:rsidRPr="00444F93" w:rsidRDefault="007408E9" w:rsidP="007408E9">
      <w:pPr>
        <w:widowControl w:val="0"/>
        <w:autoSpaceDE w:val="0"/>
        <w:autoSpaceDN w:val="0"/>
        <w:adjustRightInd w:val="0"/>
        <w:ind w:right="50" w:firstLine="709"/>
        <w:contextualSpacing/>
        <w:rPr>
          <w:b/>
          <w:bCs/>
        </w:rPr>
      </w:pPr>
      <w:r w:rsidRPr="00444F93">
        <w:rPr>
          <w:b/>
          <w:bCs/>
        </w:rPr>
        <w:t>Кандидозный эндофтальмит</w:t>
      </w:r>
    </w:p>
    <w:p w14:paraId="7B799D8E" w14:textId="77777777" w:rsidR="007408E9" w:rsidRDefault="007408E9" w:rsidP="007408E9">
      <w:pPr>
        <w:widowControl w:val="0"/>
        <w:autoSpaceDE w:val="0"/>
        <w:autoSpaceDN w:val="0"/>
        <w:adjustRightInd w:val="0"/>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039E44F4"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w:t>
      </w:r>
      <w:r w:rsidRPr="00DA2BC8">
        <w:lastRenderedPageBreak/>
        <w:t xml:space="preserve">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69C7FB90" w14:textId="77777777" w:rsidR="007408E9" w:rsidRPr="00444F93" w:rsidRDefault="007408E9" w:rsidP="007408E9">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380AA29F" w14:textId="1128D741" w:rsidR="007408E9" w:rsidRPr="00DA2BC8" w:rsidRDefault="006E2E13" w:rsidP="007408E9">
      <w:pPr>
        <w:widowControl w:val="0"/>
        <w:tabs>
          <w:tab w:val="left" w:pos="-90"/>
        </w:tabs>
        <w:autoSpaceDE w:val="0"/>
        <w:autoSpaceDN w:val="0"/>
        <w:adjustRightInd w:val="0"/>
        <w:ind w:left="90" w:right="51" w:firstLine="709"/>
        <w:contextualSpacing/>
      </w:pPr>
      <w:r>
        <w:t>Перечисленные</w:t>
      </w:r>
      <w:r w:rsidR="007408E9" w:rsidRPr="00DA2BC8">
        <w:t xml:space="preserve"> осложнения возникают при гематогенной диссеминации </w:t>
      </w:r>
      <w:r w:rsidR="007408E9" w:rsidRPr="00DA2BC8">
        <w:rPr>
          <w:i/>
          <w:iCs/>
        </w:rPr>
        <w:t>Candida</w:t>
      </w:r>
      <w:r w:rsidR="007408E9" w:rsidRPr="00DA2BC8">
        <w:t xml:space="preserve"> spp.</w:t>
      </w:r>
      <w:r w:rsidR="007408E9">
        <w:t>; с</w:t>
      </w:r>
      <w:r w:rsidR="007408E9" w:rsidRPr="00DA2BC8">
        <w:rPr>
          <w:bCs/>
        </w:rPr>
        <w:t>имптомы</w:t>
      </w:r>
      <w:r w:rsidR="007408E9" w:rsidRPr="00DA2BC8">
        <w:t xml:space="preserve"> </w:t>
      </w:r>
      <w:r w:rsidR="007408E9">
        <w:t xml:space="preserve">соответствуют аналогичной локализации инфекции </w:t>
      </w:r>
      <w:r w:rsidR="007408E9" w:rsidRPr="00DA2BC8">
        <w:t>бактериальн</w:t>
      </w:r>
      <w:r w:rsidR="007408E9">
        <w:t>ой</w:t>
      </w:r>
      <w:r w:rsidR="007408E9" w:rsidRPr="00DA2BC8">
        <w:t xml:space="preserve"> </w:t>
      </w:r>
      <w:r w:rsidR="007408E9">
        <w:t>природы</w:t>
      </w:r>
      <w:r w:rsidR="007408E9" w:rsidRPr="00DA2BC8">
        <w:t xml:space="preserve">. </w:t>
      </w:r>
      <w:r w:rsidR="007408E9">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007408E9" w:rsidRPr="00DA2BC8">
        <w:t xml:space="preserve">Диагноз устанавливают на основании обнаружения </w:t>
      </w:r>
      <w:r w:rsidR="007408E9" w:rsidRPr="00DA2BC8">
        <w:rPr>
          <w:i/>
          <w:iCs/>
        </w:rPr>
        <w:t>Candida</w:t>
      </w:r>
      <w:r w:rsidR="007408E9" w:rsidRPr="00DA2BC8">
        <w:t xml:space="preserve"> spp. в материале из пораженных клапанов сердца или присутствия непосредственной связи между выделением </w:t>
      </w:r>
      <w:r w:rsidR="007408E9" w:rsidRPr="00DA2BC8">
        <w:rPr>
          <w:i/>
          <w:iCs/>
        </w:rPr>
        <w:t xml:space="preserve">Candida </w:t>
      </w:r>
      <w:r w:rsidR="007408E9" w:rsidRPr="00DA2BC8">
        <w:t xml:space="preserve">spp. из гемокультуры и появлением симптомов диссеминации инфекционного процесса. </w:t>
      </w:r>
      <w:r w:rsidR="007408E9" w:rsidRPr="00DA2BC8">
        <w:rPr>
          <w:bCs/>
        </w:rPr>
        <w:t xml:space="preserve">Препарат выбора - </w:t>
      </w:r>
      <w:r w:rsidR="007408E9" w:rsidRPr="00DA2BC8">
        <w:t xml:space="preserve">каспофунгин, </w:t>
      </w:r>
      <w:r w:rsidR="007408E9" w:rsidRPr="00DA2BC8">
        <w:rPr>
          <w:bCs/>
        </w:rPr>
        <w:t>альтернативный препарат – липидные формы амфотерицина В.</w:t>
      </w:r>
      <w:r w:rsidR="007408E9" w:rsidRPr="00DA2BC8">
        <w:t xml:space="preserve"> Флуконазол назначают </w:t>
      </w:r>
      <w:r w:rsidR="007408E9" w:rsidRPr="00DA2BC8">
        <w:rPr>
          <w:bCs/>
        </w:rPr>
        <w:t xml:space="preserve">при стабилизации симптомов инфекции и выделении флуконазолчувствительных </w:t>
      </w:r>
      <w:r w:rsidR="007408E9" w:rsidRPr="00DA2BC8">
        <w:rPr>
          <w:bCs/>
          <w:i/>
          <w:iCs/>
        </w:rPr>
        <w:t>Candida</w:t>
      </w:r>
      <w:r w:rsidR="007408E9" w:rsidRPr="00DA2BC8">
        <w:rPr>
          <w:bCs/>
        </w:rPr>
        <w:t xml:space="preserve"> spp.</w:t>
      </w:r>
      <w:r w:rsidR="007408E9" w:rsidRPr="00DA2BC8">
        <w:t xml:space="preserve"> </w:t>
      </w:r>
      <w:r w:rsidR="007408E9" w:rsidRPr="00DA2BC8">
        <w:rPr>
          <w:bCs/>
        </w:rPr>
        <w:t xml:space="preserve">Оперативное лечение включает </w:t>
      </w:r>
      <w:r w:rsidR="007408E9" w:rsidRPr="00DA2BC8">
        <w:t xml:space="preserve">удаление инфицированных клапанов сердца, перикардэктомия при перикардите. </w:t>
      </w:r>
      <w:r w:rsidR="007408E9" w:rsidRPr="00DA2BC8">
        <w:rPr>
          <w:bCs/>
        </w:rPr>
        <w:t>Длительность лечения</w:t>
      </w:r>
      <w:r w:rsidR="007408E9"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0B0D8967" w14:textId="77777777" w:rsidR="007408E9" w:rsidRPr="00444F93" w:rsidRDefault="007408E9" w:rsidP="007408E9">
      <w:pPr>
        <w:widowControl w:val="0"/>
        <w:autoSpaceDE w:val="0"/>
        <w:autoSpaceDN w:val="0"/>
        <w:adjustRightInd w:val="0"/>
        <w:ind w:right="51" w:firstLine="709"/>
        <w:contextualSpacing/>
        <w:rPr>
          <w:b/>
          <w:bCs/>
        </w:rPr>
      </w:pPr>
      <w:r w:rsidRPr="00444F93">
        <w:rPr>
          <w:b/>
          <w:bCs/>
        </w:rPr>
        <w:t>Кандидоз мочевыводящих путей</w:t>
      </w:r>
    </w:p>
    <w:p w14:paraId="215CED84" w14:textId="77777777" w:rsidR="007408E9" w:rsidRPr="00DA2BC8" w:rsidRDefault="007408E9" w:rsidP="007408E9">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w:t>
      </w:r>
      <w:r>
        <w:lastRenderedPageBreak/>
        <w:t xml:space="preserve">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0510A42B" w14:textId="77777777" w:rsidR="007408E9" w:rsidRDefault="007408E9" w:rsidP="007408E9">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6A76B679" w14:textId="77777777" w:rsidR="007408E9" w:rsidRPr="00DA2BC8" w:rsidRDefault="007408E9" w:rsidP="007408E9">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67432A47" w14:textId="77777777" w:rsidR="007408E9" w:rsidRDefault="007408E9" w:rsidP="007408E9">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16B9DC55" w14:textId="77777777" w:rsidR="007408E9" w:rsidRPr="00DA2BC8" w:rsidRDefault="007408E9" w:rsidP="007408E9">
      <w:pPr>
        <w:widowControl w:val="0"/>
        <w:autoSpaceDE w:val="0"/>
        <w:autoSpaceDN w:val="0"/>
        <w:adjustRightInd w:val="0"/>
        <w:ind w:right="51" w:firstLine="709"/>
        <w:contextualSpacing/>
      </w:pPr>
    </w:p>
    <w:p w14:paraId="734669FD" w14:textId="78781E9A" w:rsidR="007408E9" w:rsidRPr="00084B8B" w:rsidRDefault="007408E9" w:rsidP="007408E9">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Pr>
          <w:b/>
        </w:rPr>
        <w:fldChar w:fldCharType="separate"/>
      </w:r>
      <w:r w:rsidR="001718A8">
        <w:rPr>
          <w:noProof/>
        </w:rPr>
        <w:t>[128,129,134</w:t>
      </w:r>
      <w:r w:rsidRPr="007408E9">
        <w:rPr>
          <w:noProof/>
        </w:rPr>
        <w:t>]</w:t>
      </w:r>
      <w:r>
        <w:rPr>
          <w:b/>
        </w:rPr>
        <w:fldChar w:fldCharType="end"/>
      </w:r>
    </w:p>
    <w:p w14:paraId="6F5D0931" w14:textId="5926A99E" w:rsidR="007408E9" w:rsidRPr="00DA2BC8" w:rsidRDefault="007408E9" w:rsidP="007408E9">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w:t>
      </w:r>
      <w:r w:rsidR="002C6806">
        <w:rPr>
          <w:color w:val="FF0000"/>
        </w:rPr>
        <w:t xml:space="preserve"> </w:t>
      </w:r>
      <w:r w:rsidR="002C6806" w:rsidRPr="006E2E13">
        <w:t>на фоне лечения лейкоза</w:t>
      </w:r>
      <w:r>
        <w:t>,</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5F36876C"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Симптомы</w:t>
      </w:r>
    </w:p>
    <w:p w14:paraId="49F6265B" w14:textId="7A1029F6" w:rsidR="007408E9" w:rsidRPr="00DA2BC8" w:rsidRDefault="007408E9" w:rsidP="007408E9">
      <w:pPr>
        <w:widowControl w:val="0"/>
        <w:autoSpaceDE w:val="0"/>
        <w:autoSpaceDN w:val="0"/>
        <w:adjustRightInd w:val="0"/>
        <w:ind w:right="50" w:firstLine="709"/>
        <w:contextualSpacing/>
      </w:pPr>
      <w:r w:rsidRPr="00DA2BC8">
        <w:t xml:space="preserve">Основное проявление – менингоэнцефалит. У </w:t>
      </w:r>
      <w:r>
        <w:t>пациентов</w:t>
      </w:r>
      <w:r w:rsidR="002C6806">
        <w:t xml:space="preserve"> </w:t>
      </w:r>
      <w:r w:rsidR="002C6806" w:rsidRPr="006E2E13">
        <w:t>с лейкозом</w:t>
      </w:r>
      <w:r w:rsidRPr="00DA2BC8">
        <w:t xml:space="preserve">, в отличие от </w:t>
      </w:r>
      <w:r w:rsidRPr="00DA2BC8">
        <w:lastRenderedPageBreak/>
        <w:t xml:space="preserve">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032A4F06"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Диагностика</w:t>
      </w:r>
    </w:p>
    <w:p w14:paraId="0926441E" w14:textId="77777777" w:rsidR="007408E9" w:rsidRPr="00C17F87" w:rsidRDefault="007408E9" w:rsidP="007408E9">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C0FE973" w14:textId="77777777" w:rsidR="007408E9" w:rsidRDefault="007408E9" w:rsidP="007408E9">
      <w:pPr>
        <w:widowControl w:val="0"/>
        <w:autoSpaceDE w:val="0"/>
        <w:autoSpaceDN w:val="0"/>
        <w:adjustRightInd w:val="0"/>
        <w:ind w:right="50" w:firstLine="709"/>
        <w:contextualSpacing/>
      </w:pPr>
      <w:r w:rsidRPr="00DA2BC8">
        <w:t>Диагноз устанавливают на основании</w:t>
      </w:r>
      <w:r>
        <w:t>:</w:t>
      </w:r>
    </w:p>
    <w:p w14:paraId="297BB43D" w14:textId="77777777" w:rsidR="007408E9" w:rsidRDefault="007408E9" w:rsidP="0042757A">
      <w:pPr>
        <w:pStyle w:val="aff"/>
        <w:widowControl w:val="0"/>
        <w:numPr>
          <w:ilvl w:val="0"/>
          <w:numId w:val="98"/>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9BE6018" w14:textId="77777777" w:rsidR="007408E9" w:rsidRDefault="007408E9" w:rsidP="0042757A">
      <w:pPr>
        <w:pStyle w:val="aff"/>
        <w:widowControl w:val="0"/>
        <w:numPr>
          <w:ilvl w:val="0"/>
          <w:numId w:val="98"/>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67791EF8" w14:textId="77777777" w:rsidR="007408E9" w:rsidRPr="00444F93" w:rsidRDefault="007408E9" w:rsidP="007408E9">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2CA5F2AA" w14:textId="77777777" w:rsidR="007408E9" w:rsidRPr="00CB7689" w:rsidRDefault="007408E9" w:rsidP="007408E9">
      <w:pPr>
        <w:widowControl w:val="0"/>
        <w:autoSpaceDE w:val="0"/>
        <w:autoSpaceDN w:val="0"/>
        <w:adjustRightInd w:val="0"/>
        <w:ind w:right="50" w:firstLine="709"/>
        <w:contextualSpacing/>
        <w:rPr>
          <w:i/>
          <w:iCs/>
          <w:u w:val="single"/>
        </w:rPr>
      </w:pPr>
      <w:r w:rsidRPr="00CB7689">
        <w:rPr>
          <w:i/>
          <w:iCs/>
          <w:u w:val="single"/>
        </w:rPr>
        <w:t>Лечение</w:t>
      </w:r>
    </w:p>
    <w:p w14:paraId="755B2864" w14:textId="77777777" w:rsidR="007408E9" w:rsidRPr="00DA2BC8" w:rsidRDefault="007408E9" w:rsidP="007408E9">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w:t>
      </w:r>
      <w:r w:rsidRPr="00DA2BC8">
        <w:lastRenderedPageBreak/>
        <w:t xml:space="preserve">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45296CDA" w14:textId="77777777" w:rsidR="007408E9" w:rsidRDefault="007408E9" w:rsidP="007408E9">
      <w:pPr>
        <w:pStyle w:val="aff"/>
        <w:widowControl w:val="0"/>
        <w:autoSpaceDE w:val="0"/>
        <w:autoSpaceDN w:val="0"/>
        <w:adjustRightInd w:val="0"/>
        <w:ind w:left="1069" w:right="50"/>
        <w:rPr>
          <w:b/>
          <w:bCs/>
        </w:rPr>
      </w:pPr>
    </w:p>
    <w:p w14:paraId="6141D005" w14:textId="1F912970" w:rsidR="007408E9" w:rsidRPr="00084B8B" w:rsidRDefault="007408E9" w:rsidP="007408E9">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Pr>
          <w:b/>
        </w:rPr>
        <w:fldChar w:fldCharType="separate"/>
      </w:r>
      <w:r w:rsidR="001718A8">
        <w:rPr>
          <w:noProof/>
        </w:rPr>
        <w:t>[128,129,134</w:t>
      </w:r>
      <w:r w:rsidRPr="007408E9">
        <w:rPr>
          <w:noProof/>
        </w:rPr>
        <w:t>]</w:t>
      </w:r>
      <w:r>
        <w:rPr>
          <w:b/>
        </w:rPr>
        <w:fldChar w:fldCharType="end"/>
      </w:r>
    </w:p>
    <w:p w14:paraId="34D62E14" w14:textId="77777777" w:rsidR="007408E9" w:rsidRPr="00DA2BC8" w:rsidRDefault="007408E9" w:rsidP="007408E9">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7B27C13" w14:textId="77777777" w:rsidR="007408E9" w:rsidRPr="004756EF" w:rsidRDefault="007408E9" w:rsidP="007408E9">
      <w:pPr>
        <w:widowControl w:val="0"/>
        <w:autoSpaceDE w:val="0"/>
        <w:autoSpaceDN w:val="0"/>
        <w:adjustRightInd w:val="0"/>
        <w:ind w:right="50" w:firstLine="709"/>
        <w:contextualSpacing/>
        <w:rPr>
          <w:i/>
          <w:iCs/>
        </w:rPr>
      </w:pPr>
      <w:r w:rsidRPr="00C553B6">
        <w:rPr>
          <w:i/>
          <w:iCs/>
          <w:u w:val="single"/>
        </w:rPr>
        <w:t>Микозы</w:t>
      </w:r>
      <w:r w:rsidRPr="004756EF">
        <w:rPr>
          <w:i/>
          <w:iCs/>
          <w:u w:val="single"/>
        </w:rPr>
        <w:t xml:space="preserve">, </w:t>
      </w:r>
      <w:r w:rsidRPr="00C553B6">
        <w:rPr>
          <w:i/>
          <w:iCs/>
          <w:u w:val="single"/>
        </w:rPr>
        <w:t>вызванные</w:t>
      </w:r>
      <w:r w:rsidRPr="004756EF">
        <w:rPr>
          <w:i/>
          <w:iCs/>
          <w:u w:val="single"/>
        </w:rPr>
        <w:t xml:space="preserve"> </w:t>
      </w:r>
      <w:r w:rsidRPr="00C553B6">
        <w:rPr>
          <w:i/>
          <w:iCs/>
          <w:u w:val="single"/>
          <w:lang w:val="en-US"/>
        </w:rPr>
        <w:t>Saprochaete</w:t>
      </w:r>
      <w:r w:rsidRPr="004756EF">
        <w:rPr>
          <w:i/>
          <w:iCs/>
          <w:u w:val="single"/>
        </w:rPr>
        <w:t xml:space="preserve"> </w:t>
      </w:r>
      <w:r w:rsidRPr="00C553B6">
        <w:rPr>
          <w:i/>
          <w:iCs/>
          <w:u w:val="single"/>
          <w:lang w:val="en-US"/>
        </w:rPr>
        <w:t>capitat</w:t>
      </w:r>
      <w:r w:rsidRPr="00C553B6">
        <w:rPr>
          <w:i/>
          <w:iCs/>
          <w:lang w:val="en-US"/>
        </w:rPr>
        <w:t>a</w:t>
      </w:r>
      <w:r w:rsidRPr="004756EF">
        <w:rPr>
          <w:i/>
          <w:iCs/>
          <w:u w:val="single"/>
        </w:rPr>
        <w:t xml:space="preserve"> (</w:t>
      </w:r>
      <w:r w:rsidRPr="00C553B6">
        <w:rPr>
          <w:i/>
          <w:iCs/>
          <w:u w:val="single"/>
        </w:rPr>
        <w:t>синонимы</w:t>
      </w:r>
      <w:r w:rsidRPr="004756EF">
        <w:rPr>
          <w:i/>
          <w:iCs/>
          <w:u w:val="single"/>
        </w:rPr>
        <w:t xml:space="preserve"> </w:t>
      </w:r>
      <w:r w:rsidRPr="00C553B6">
        <w:rPr>
          <w:i/>
          <w:iCs/>
          <w:u w:val="single"/>
          <w:lang w:val="en-US"/>
        </w:rPr>
        <w:t>Trichosporon</w:t>
      </w:r>
      <w:r w:rsidRPr="004756EF">
        <w:rPr>
          <w:i/>
          <w:iCs/>
          <w:u w:val="single"/>
        </w:rPr>
        <w:t xml:space="preserve"> </w:t>
      </w:r>
      <w:r w:rsidRPr="00C553B6">
        <w:rPr>
          <w:i/>
          <w:iCs/>
          <w:u w:val="single"/>
          <w:lang w:val="en-US"/>
        </w:rPr>
        <w:t>capitatum</w:t>
      </w:r>
      <w:r w:rsidRPr="004756EF">
        <w:rPr>
          <w:i/>
          <w:iCs/>
          <w:u w:val="single"/>
        </w:rPr>
        <w:t xml:space="preserve">, </w:t>
      </w:r>
      <w:r w:rsidRPr="00C553B6">
        <w:rPr>
          <w:i/>
          <w:iCs/>
          <w:u w:val="single"/>
          <w:lang w:val="en-US"/>
        </w:rPr>
        <w:t>Geotrichum</w:t>
      </w:r>
      <w:r w:rsidRPr="004756EF">
        <w:rPr>
          <w:i/>
          <w:iCs/>
          <w:u w:val="single"/>
        </w:rPr>
        <w:t xml:space="preserve"> </w:t>
      </w:r>
      <w:r w:rsidRPr="00C553B6">
        <w:rPr>
          <w:i/>
          <w:iCs/>
          <w:u w:val="single"/>
          <w:lang w:val="en-US"/>
        </w:rPr>
        <w:t>capitatum</w:t>
      </w:r>
      <w:r w:rsidRPr="004756EF">
        <w:rPr>
          <w:i/>
          <w:iCs/>
          <w:u w:val="single"/>
        </w:rPr>
        <w:t xml:space="preserve">, </w:t>
      </w:r>
      <w:r w:rsidRPr="00C553B6">
        <w:rPr>
          <w:i/>
          <w:iCs/>
          <w:u w:val="single"/>
          <w:lang w:val="en-US"/>
        </w:rPr>
        <w:t>Ascotrichosporon</w:t>
      </w:r>
      <w:r w:rsidRPr="004756EF">
        <w:rPr>
          <w:i/>
          <w:iCs/>
          <w:u w:val="single"/>
        </w:rPr>
        <w:t xml:space="preserve"> </w:t>
      </w:r>
      <w:r w:rsidRPr="00C553B6">
        <w:rPr>
          <w:i/>
          <w:iCs/>
          <w:u w:val="single"/>
          <w:lang w:val="en-US"/>
        </w:rPr>
        <w:t>capitatum</w:t>
      </w:r>
      <w:r w:rsidRPr="004756EF">
        <w:rPr>
          <w:i/>
          <w:iCs/>
          <w:u w:val="single"/>
        </w:rPr>
        <w:t xml:space="preserve">, </w:t>
      </w:r>
      <w:r w:rsidRPr="00C553B6">
        <w:rPr>
          <w:i/>
          <w:iCs/>
          <w:u w:val="single"/>
          <w:lang w:val="en-US"/>
        </w:rPr>
        <w:t>Blastoschizomyces</w:t>
      </w:r>
      <w:r w:rsidRPr="004756EF">
        <w:rPr>
          <w:i/>
          <w:iCs/>
          <w:u w:val="single"/>
        </w:rPr>
        <w:t xml:space="preserve"> </w:t>
      </w:r>
      <w:r w:rsidRPr="00C553B6">
        <w:rPr>
          <w:i/>
          <w:iCs/>
          <w:u w:val="single"/>
          <w:lang w:val="en-US"/>
        </w:rPr>
        <w:t>capitatus</w:t>
      </w:r>
      <w:r w:rsidRPr="004756EF">
        <w:rPr>
          <w:i/>
          <w:iCs/>
          <w:u w:val="single"/>
        </w:rPr>
        <w:t>)</w:t>
      </w:r>
    </w:p>
    <w:p w14:paraId="354EB155" w14:textId="77777777" w:rsidR="007408E9" w:rsidRPr="00DA2BC8" w:rsidRDefault="007408E9" w:rsidP="007408E9">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 xml:space="preserve">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w:t>
      </w:r>
      <w:r w:rsidRPr="00DA2BC8">
        <w:lastRenderedPageBreak/>
        <w:t>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26F5C7D9"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3E008BA0" w14:textId="77777777" w:rsidR="007408E9" w:rsidRPr="00DA2BC8" w:rsidRDefault="007408E9" w:rsidP="007408E9">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35F95104"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38A5E2C4" w14:textId="77777777" w:rsidR="007408E9" w:rsidRPr="00DA2BC8" w:rsidRDefault="007408E9" w:rsidP="007408E9">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w:t>
      </w:r>
      <w:r w:rsidRPr="00DA2BC8">
        <w:lastRenderedPageBreak/>
        <w:t xml:space="preserve">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4EF94AA6"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CB1AD27"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574C8BC1" w14:textId="77777777" w:rsidR="007408E9" w:rsidRPr="00DA2BC8" w:rsidRDefault="007408E9" w:rsidP="007408E9">
      <w:pPr>
        <w:widowControl w:val="0"/>
        <w:autoSpaceDE w:val="0"/>
        <w:autoSpaceDN w:val="0"/>
        <w:adjustRightInd w:val="0"/>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2E9A5C1B" w14:textId="77777777" w:rsidR="007408E9" w:rsidRPr="00DA2BC8" w:rsidRDefault="007408E9" w:rsidP="007408E9">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2CC4E59" w14:textId="77777777" w:rsidR="007408E9" w:rsidRPr="00C553B6" w:rsidRDefault="007408E9" w:rsidP="007408E9">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22E6A4AB" w14:textId="77777777" w:rsidR="007408E9" w:rsidRPr="00DA2BC8" w:rsidRDefault="007408E9" w:rsidP="007408E9">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w:t>
      </w:r>
      <w:r w:rsidRPr="00DA2BC8">
        <w:lastRenderedPageBreak/>
        <w:t xml:space="preserve">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0548032D" w14:textId="77777777" w:rsidR="007408E9" w:rsidRPr="00C553B6" w:rsidRDefault="007408E9" w:rsidP="007408E9">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36AE7AAA" w14:textId="77777777" w:rsidR="007408E9" w:rsidRPr="00453773" w:rsidRDefault="007408E9" w:rsidP="007408E9">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5EA490C4" w14:textId="77777777" w:rsidR="007408E9" w:rsidRDefault="007408E9" w:rsidP="007408E9">
      <w:pPr>
        <w:widowControl w:val="0"/>
        <w:autoSpaceDE w:val="0"/>
        <w:autoSpaceDN w:val="0"/>
        <w:adjustRightInd w:val="0"/>
        <w:ind w:right="50"/>
        <w:contextualSpacing/>
        <w:rPr>
          <w:b/>
          <w:bCs/>
        </w:rPr>
      </w:pPr>
    </w:p>
    <w:p w14:paraId="6A529434" w14:textId="55A56509" w:rsidR="007408E9" w:rsidRPr="00084B8B" w:rsidRDefault="007408E9" w:rsidP="007408E9">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27,128,133,134,136]","plainTextFormattedCitation":"[127,128,133,134,136]","previouslyFormattedCitation":"[127,128,133,134,136]"},"properties":{"noteIndex":0},"schema":"https://github.com/citation-style-language/schema/raw/master/csl-citation.json"}</w:instrText>
      </w:r>
      <w:r>
        <w:rPr>
          <w:b/>
        </w:rPr>
        <w:fldChar w:fldCharType="separate"/>
      </w:r>
      <w:r w:rsidR="001718A8">
        <w:rPr>
          <w:noProof/>
        </w:rPr>
        <w:t>[128,129,134,135,137</w:t>
      </w:r>
      <w:r w:rsidRPr="007408E9">
        <w:rPr>
          <w:noProof/>
        </w:rPr>
        <w:t>]</w:t>
      </w:r>
      <w:r>
        <w:rPr>
          <w:b/>
        </w:rPr>
        <w:fldChar w:fldCharType="end"/>
      </w:r>
    </w:p>
    <w:p w14:paraId="7D0C8965" w14:textId="51C47D85" w:rsidR="007408E9" w:rsidRPr="00DA2BC8" w:rsidRDefault="007408E9" w:rsidP="007408E9">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64FFE738"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Факторы риска</w:t>
      </w:r>
    </w:p>
    <w:p w14:paraId="48562F2D" w14:textId="77777777" w:rsidR="007408E9" w:rsidRPr="00DA2BC8" w:rsidRDefault="007408E9" w:rsidP="007408E9">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 xml:space="preserve">/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w:t>
      </w:r>
      <w:r w:rsidRPr="00DA2BC8">
        <w:lastRenderedPageBreak/>
        <w:t>возрастает в период эпидемии вирусных инфекций.</w:t>
      </w:r>
    </w:p>
    <w:p w14:paraId="2D5CB767" w14:textId="77777777" w:rsidR="007408E9" w:rsidRPr="00453773" w:rsidRDefault="007408E9" w:rsidP="007408E9">
      <w:pPr>
        <w:widowControl w:val="0"/>
        <w:autoSpaceDE w:val="0"/>
        <w:autoSpaceDN w:val="0"/>
        <w:adjustRightInd w:val="0"/>
        <w:ind w:right="50" w:firstLine="709"/>
        <w:contextualSpacing/>
        <w:rPr>
          <w:b/>
          <w:bCs/>
        </w:rPr>
      </w:pPr>
      <w:r w:rsidRPr="00453773">
        <w:rPr>
          <w:b/>
          <w:bCs/>
        </w:rPr>
        <w:t>Инвазивный аспергиллез легких</w:t>
      </w:r>
    </w:p>
    <w:p w14:paraId="58F4AD07" w14:textId="77777777" w:rsidR="007408E9" w:rsidRPr="009B5EC6" w:rsidRDefault="007408E9" w:rsidP="007408E9">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3D9ED1BD" w14:textId="77777777" w:rsidR="007408E9" w:rsidRPr="00DA2BC8" w:rsidRDefault="007408E9" w:rsidP="007408E9">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0E12497"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28458209" w14:textId="77777777" w:rsidR="007408E9" w:rsidRPr="00DA2BC8" w:rsidRDefault="007408E9" w:rsidP="007408E9">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0D9A4A32" w14:textId="77777777" w:rsidR="007408E9" w:rsidRPr="009B5EC6" w:rsidRDefault="007408E9" w:rsidP="007408E9">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731D191B"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3E5922CF" w14:textId="77777777" w:rsidR="007408E9" w:rsidRPr="00DA2BC8" w:rsidRDefault="007408E9" w:rsidP="007408E9">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w:t>
      </w:r>
      <w:r w:rsidRPr="00DA2BC8">
        <w:lastRenderedPageBreak/>
        <w:t xml:space="preserve">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7C993EBB" w14:textId="77777777" w:rsidR="007408E9" w:rsidRPr="00EB3571" w:rsidRDefault="007408E9" w:rsidP="007408E9">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1E087C7A"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469C2791" w14:textId="77777777" w:rsidR="007408E9" w:rsidRPr="00DA2BC8" w:rsidRDefault="007408E9" w:rsidP="007408E9">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6FA6B7F2" w14:textId="77777777" w:rsidR="007408E9" w:rsidRPr="00DA2BC8" w:rsidRDefault="007408E9" w:rsidP="007408E9">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69EBA9AF" w14:textId="77777777" w:rsidR="007408E9" w:rsidRPr="00EB3571" w:rsidRDefault="007408E9" w:rsidP="007408E9">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10D998A3" w14:textId="77777777" w:rsidR="007408E9" w:rsidRPr="00DA2BC8" w:rsidRDefault="007408E9" w:rsidP="007408E9">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06C15493"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w:t>
      </w:r>
      <w:r w:rsidRPr="00DA2BC8">
        <w:lastRenderedPageBreak/>
        <w:t xml:space="preserve">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41D63716" w14:textId="77777777" w:rsidR="007408E9" w:rsidRPr="00DA2BC8" w:rsidRDefault="007408E9" w:rsidP="007408E9">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520C1CDC" w14:textId="77777777" w:rsidR="007408E9" w:rsidRPr="00DA2BC8" w:rsidRDefault="007408E9" w:rsidP="007408E9">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35BC03E8" w14:textId="77777777" w:rsidR="007408E9" w:rsidRPr="00DA2BC8" w:rsidRDefault="007408E9" w:rsidP="007408E9">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08EEA8E9" w14:textId="77777777" w:rsidR="007408E9" w:rsidRPr="008F73A5" w:rsidRDefault="007408E9" w:rsidP="007408E9">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46D2AD03" w14:textId="77777777" w:rsidR="007408E9" w:rsidRPr="00DA2BC8" w:rsidRDefault="007408E9" w:rsidP="007408E9">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B44390A" w14:textId="77777777" w:rsidR="007408E9" w:rsidRDefault="007408E9" w:rsidP="007408E9">
      <w:pPr>
        <w:widowControl w:val="0"/>
        <w:autoSpaceDE w:val="0"/>
        <w:autoSpaceDN w:val="0"/>
        <w:adjustRightInd w:val="0"/>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234CEC28" w14:textId="77777777" w:rsidR="007408E9" w:rsidRPr="00DA2BC8" w:rsidRDefault="007408E9" w:rsidP="007408E9">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590C84DC" w14:textId="77777777" w:rsidR="007408E9" w:rsidRPr="001828E6" w:rsidRDefault="007408E9" w:rsidP="007408E9">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5051CCF4" w14:textId="77777777" w:rsidR="007408E9" w:rsidRPr="00DA2BC8" w:rsidRDefault="007408E9" w:rsidP="007408E9">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D308F18" w14:textId="77777777" w:rsidR="007408E9" w:rsidRPr="00DA2BC8" w:rsidRDefault="007408E9" w:rsidP="007408E9">
      <w:pPr>
        <w:widowControl w:val="0"/>
        <w:autoSpaceDE w:val="0"/>
        <w:autoSpaceDN w:val="0"/>
        <w:adjustRightInd w:val="0"/>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 xml:space="preserve">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w:t>
      </w:r>
      <w:r w:rsidRPr="00DA2BC8">
        <w:lastRenderedPageBreak/>
        <w:t>препарат первой линии (назначение липидного комплекса амфотерицина В 5 мг/кг/сутки или липосомального амфотерицина В 5 мг/кг/сутки).</w:t>
      </w:r>
    </w:p>
    <w:p w14:paraId="7AEE7F7B" w14:textId="77777777" w:rsidR="007408E9" w:rsidRPr="00047807" w:rsidRDefault="007408E9" w:rsidP="007408E9">
      <w:pPr>
        <w:widowControl w:val="0"/>
        <w:autoSpaceDE w:val="0"/>
        <w:autoSpaceDN w:val="0"/>
        <w:adjustRightInd w:val="0"/>
        <w:ind w:right="50" w:firstLine="709"/>
        <w:contextualSpacing/>
        <w:rPr>
          <w:b/>
          <w:bCs/>
        </w:rPr>
      </w:pPr>
      <w:r w:rsidRPr="00047807">
        <w:rPr>
          <w:b/>
          <w:bCs/>
        </w:rPr>
        <w:t>Инвазивный аспергиллез ЦНС</w:t>
      </w:r>
    </w:p>
    <w:p w14:paraId="2A9D83F3" w14:textId="77777777" w:rsidR="007408E9" w:rsidRPr="00DA2BC8" w:rsidRDefault="007408E9" w:rsidP="007408E9">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77DBDB43" w14:textId="77777777" w:rsidR="007408E9" w:rsidRDefault="007408E9" w:rsidP="007408E9">
      <w:pPr>
        <w:widowControl w:val="0"/>
        <w:autoSpaceDE w:val="0"/>
        <w:autoSpaceDN w:val="0"/>
        <w:adjustRightInd w:val="0"/>
        <w:ind w:right="50"/>
        <w:contextualSpacing/>
        <w:rPr>
          <w:b/>
          <w:bCs/>
        </w:rPr>
      </w:pPr>
    </w:p>
    <w:p w14:paraId="48779F50" w14:textId="4BAA581B" w:rsidR="007408E9" w:rsidRPr="00084B8B" w:rsidRDefault="007408E9" w:rsidP="007408E9">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27,128,133,134,137]","plainTextFormattedCitation":"[127,128,133,134,137]","previouslyFormattedCitation":"[127,128,133,134,137]"},"properties":{"noteIndex":0},"schema":"https://github.com/citation-style-language/schema/raw/master/csl-citation.json"}</w:instrText>
      </w:r>
      <w:r>
        <w:rPr>
          <w:b/>
        </w:rPr>
        <w:fldChar w:fldCharType="separate"/>
      </w:r>
      <w:r w:rsidR="001718A8">
        <w:rPr>
          <w:noProof/>
        </w:rPr>
        <w:t>[128,129,134,135,138</w:t>
      </w:r>
      <w:r w:rsidRPr="007408E9">
        <w:rPr>
          <w:noProof/>
        </w:rPr>
        <w:t>]</w:t>
      </w:r>
      <w:r>
        <w:rPr>
          <w:b/>
        </w:rPr>
        <w:fldChar w:fldCharType="end"/>
      </w:r>
    </w:p>
    <w:p w14:paraId="30279136" w14:textId="77777777" w:rsidR="007408E9" w:rsidRPr="00DA2BC8" w:rsidRDefault="007408E9" w:rsidP="007408E9">
      <w:pPr>
        <w:widowControl w:val="0"/>
        <w:autoSpaceDE w:val="0"/>
        <w:autoSpaceDN w:val="0"/>
        <w:adjustRightInd w:val="0"/>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78FA9397" w14:textId="77777777" w:rsidR="007408E9" w:rsidRPr="00DA2BC8" w:rsidRDefault="007408E9" w:rsidP="007408E9">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w:t>
      </w:r>
      <w:r w:rsidRPr="00DA2BC8">
        <w:lastRenderedPageBreak/>
        <w:t xml:space="preserve">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3FFCF2EE" w14:textId="77777777" w:rsidR="007408E9" w:rsidRPr="00047807" w:rsidRDefault="007408E9" w:rsidP="007408E9">
      <w:pPr>
        <w:widowControl w:val="0"/>
        <w:autoSpaceDE w:val="0"/>
        <w:autoSpaceDN w:val="0"/>
        <w:adjustRightInd w:val="0"/>
        <w:ind w:right="50" w:firstLine="709"/>
        <w:contextualSpacing/>
        <w:rPr>
          <w:b/>
          <w:bCs/>
        </w:rPr>
      </w:pPr>
      <w:r w:rsidRPr="00047807">
        <w:rPr>
          <w:b/>
          <w:bCs/>
        </w:rPr>
        <w:t>Мукормикоз легких</w:t>
      </w:r>
    </w:p>
    <w:p w14:paraId="66005DAA"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Симптомы</w:t>
      </w:r>
    </w:p>
    <w:p w14:paraId="37162E5B" w14:textId="77777777" w:rsidR="007408E9" w:rsidRPr="00DA2BC8" w:rsidRDefault="007408E9" w:rsidP="007408E9">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68FD2C9A" w14:textId="77777777" w:rsidR="007408E9" w:rsidRPr="00DA2BC8" w:rsidRDefault="007408E9" w:rsidP="007408E9">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3A4FE17"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7BB492A4" w14:textId="77777777" w:rsidR="007408E9" w:rsidRPr="00DA2BC8" w:rsidRDefault="007408E9" w:rsidP="007408E9">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596A990F" w14:textId="77777777" w:rsidR="007408E9" w:rsidRPr="00686506" w:rsidRDefault="007408E9" w:rsidP="007408E9">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697EBB79" w14:textId="77777777" w:rsidR="007408E9" w:rsidRPr="00DA2BC8" w:rsidRDefault="007408E9" w:rsidP="007408E9">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3DEB07CB"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lastRenderedPageBreak/>
        <w:t>Лечение мукормикоза легких</w:t>
      </w:r>
    </w:p>
    <w:p w14:paraId="7C96D3BB" w14:textId="77777777" w:rsidR="007408E9" w:rsidRPr="00DA2BC8" w:rsidRDefault="007408E9" w:rsidP="007408E9">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414596BC" w14:textId="77777777" w:rsidR="007408E9" w:rsidRPr="00DA2BC8" w:rsidRDefault="007408E9" w:rsidP="007408E9">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25B4700F"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163BA70D" w14:textId="77777777" w:rsidR="007408E9" w:rsidRPr="00DA2BC8" w:rsidRDefault="007408E9" w:rsidP="007408E9">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098448A9" w14:textId="60FA711C" w:rsidR="007408E9" w:rsidRPr="00DA2BC8" w:rsidRDefault="007408E9" w:rsidP="007408E9">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w:t>
      </w:r>
      <w:r w:rsidR="00F567F5" w:rsidRPr="00AF2453">
        <w:t>химиотерапи</w:t>
      </w:r>
      <w:r w:rsidR="00F567F5">
        <w:t>и</w:t>
      </w:r>
      <w:r w:rsidRPr="00DA2BC8">
        <w:t xml:space="preserve"> проводят профилактику позаконазолом по 200 мг 3 раза в сутки в суспензии или изавуконазолом (см. вторичная профилактика). </w:t>
      </w:r>
    </w:p>
    <w:p w14:paraId="32E431F2" w14:textId="77777777" w:rsidR="007408E9" w:rsidRPr="00047807" w:rsidRDefault="007408E9" w:rsidP="007408E9">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775CCD61" w14:textId="77777777" w:rsidR="007408E9" w:rsidRPr="00DA2BC8" w:rsidRDefault="007408E9" w:rsidP="007408E9">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E3FF27B" w14:textId="77777777" w:rsidR="007408E9" w:rsidRPr="00DA2BC8" w:rsidRDefault="007408E9" w:rsidP="007408E9">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w:t>
      </w:r>
      <w:r w:rsidRPr="00DA2BC8">
        <w:lastRenderedPageBreak/>
        <w:t xml:space="preserve">носовых ходов, коже. Часто бывает гематогенненная диссеминация. Клиническая картина соответствует локализации очага поражения. </w:t>
      </w:r>
    </w:p>
    <w:p w14:paraId="3646366B" w14:textId="77777777" w:rsidR="007408E9" w:rsidRPr="00DA2BC8" w:rsidRDefault="007408E9" w:rsidP="007408E9">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3EA289A1" w14:textId="77777777" w:rsidR="007408E9" w:rsidRPr="00DA2BC8" w:rsidRDefault="007408E9" w:rsidP="007408E9">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7C86A865" w14:textId="77777777" w:rsidR="007408E9" w:rsidRPr="00047807" w:rsidRDefault="007408E9" w:rsidP="007408E9">
      <w:pPr>
        <w:widowControl w:val="0"/>
        <w:autoSpaceDE w:val="0"/>
        <w:autoSpaceDN w:val="0"/>
        <w:adjustRightInd w:val="0"/>
        <w:ind w:right="51" w:firstLine="709"/>
        <w:contextualSpacing/>
        <w:rPr>
          <w:b/>
          <w:bCs/>
        </w:rPr>
      </w:pPr>
      <w:r w:rsidRPr="00047807">
        <w:rPr>
          <w:b/>
          <w:bCs/>
        </w:rPr>
        <w:t>Мукормикоз кожи и мягких тканей</w:t>
      </w:r>
    </w:p>
    <w:p w14:paraId="54F732C3" w14:textId="751C17A8" w:rsidR="007408E9" w:rsidRPr="00DA2BC8" w:rsidRDefault="007408E9" w:rsidP="007408E9">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w:t>
      </w:r>
      <w:r w:rsidR="002C6806">
        <w:t xml:space="preserve"> </w:t>
      </w:r>
      <w:r w:rsidR="002C6806" w:rsidRPr="006E2E13">
        <w:t xml:space="preserve">повреждением кожи и мягких тканей, в </w:t>
      </w:r>
      <w:r w:rsidRPr="00DA2BC8">
        <w:t xml:space="preserve">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2A633749" w14:textId="77777777" w:rsidR="007408E9" w:rsidRPr="00DA2BC8" w:rsidRDefault="007408E9" w:rsidP="007408E9">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3B4CBA32" w14:textId="77777777" w:rsidR="007408E9" w:rsidRDefault="007408E9" w:rsidP="007408E9">
      <w:pPr>
        <w:widowControl w:val="0"/>
        <w:autoSpaceDE w:val="0"/>
        <w:autoSpaceDN w:val="0"/>
        <w:adjustRightInd w:val="0"/>
        <w:ind w:right="50"/>
        <w:contextualSpacing/>
        <w:rPr>
          <w:b/>
          <w:bCs/>
        </w:rPr>
      </w:pPr>
    </w:p>
    <w:p w14:paraId="098FDF5E" w14:textId="6616D85F" w:rsidR="007408E9" w:rsidRPr="00144984" w:rsidRDefault="007408E9" w:rsidP="007408E9">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27,128,133,138]","plainTextFormattedCitation":"[127,128,133,138]","previouslyFormattedCitation":"[127,128,133,138]"},"properties":{"noteIndex":0},"schema":"https://github.com/citation-style-language/schema/raw/master/csl-citation.json"}</w:instrText>
      </w:r>
      <w:r>
        <w:rPr>
          <w:b/>
        </w:rPr>
        <w:fldChar w:fldCharType="separate"/>
      </w:r>
      <w:r w:rsidR="001718A8">
        <w:rPr>
          <w:noProof/>
        </w:rPr>
        <w:t>[128,129,134,139</w:t>
      </w:r>
      <w:r w:rsidRPr="007408E9">
        <w:rPr>
          <w:noProof/>
        </w:rPr>
        <w:t>]</w:t>
      </w:r>
      <w:r>
        <w:rPr>
          <w:b/>
        </w:rPr>
        <w:fldChar w:fldCharType="end"/>
      </w:r>
    </w:p>
    <w:p w14:paraId="6F78CC66" w14:textId="18F4743D" w:rsidR="007408E9" w:rsidRPr="00144984" w:rsidRDefault="007408E9" w:rsidP="007408E9">
      <w:pPr>
        <w:widowControl w:val="0"/>
        <w:autoSpaceDE w:val="0"/>
        <w:autoSpaceDN w:val="0"/>
        <w:adjustRightInd w:val="0"/>
        <w:ind w:right="50" w:firstLine="708"/>
        <w:rPr>
          <w:b/>
          <w:bCs/>
        </w:rPr>
      </w:pPr>
      <w:r>
        <w:rPr>
          <w:bCs/>
        </w:rPr>
        <w:t>У</w:t>
      </w:r>
      <w:r w:rsidRPr="00144984">
        <w:rPr>
          <w:bCs/>
        </w:rPr>
        <w:t xml:space="preserve"> </w:t>
      </w:r>
      <w:r>
        <w:rPr>
          <w:bCs/>
        </w:rPr>
        <w:t>пациентов</w:t>
      </w:r>
      <w:r w:rsidRPr="00144984">
        <w:rPr>
          <w:bCs/>
        </w:rPr>
        <w:t xml:space="preserve"> </w:t>
      </w:r>
      <w:r w:rsidR="002C6806" w:rsidRPr="006E2E13">
        <w:rPr>
          <w:bCs/>
        </w:rPr>
        <w:t xml:space="preserve">с лейкозом, </w:t>
      </w:r>
      <w:r w:rsidRPr="006E2E13">
        <w:rPr>
          <w:bCs/>
        </w:rPr>
        <w:t xml:space="preserve">ввиду иммуносупрессии, вызванной как самим заболеванием, так и специфической </w:t>
      </w:r>
      <w:r w:rsidR="002C6806" w:rsidRPr="006E2E13">
        <w:rPr>
          <w:bCs/>
        </w:rPr>
        <w:t xml:space="preserve">противоопухолевой </w:t>
      </w:r>
      <w:r>
        <w:rPr>
          <w:bCs/>
        </w:rPr>
        <w:t>терапией</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08464830" w14:textId="77777777" w:rsidR="007408E9" w:rsidRPr="00144984" w:rsidRDefault="007408E9" w:rsidP="007408E9">
      <w:pPr>
        <w:widowControl w:val="0"/>
        <w:autoSpaceDE w:val="0"/>
        <w:autoSpaceDN w:val="0"/>
        <w:adjustRightInd w:val="0"/>
        <w:ind w:right="50" w:firstLine="709"/>
        <w:contextualSpacing/>
        <w:rPr>
          <w:i/>
          <w:iCs/>
          <w:u w:val="single"/>
        </w:rPr>
      </w:pPr>
      <w:r w:rsidRPr="00686506">
        <w:rPr>
          <w:i/>
          <w:iCs/>
          <w:u w:val="single"/>
        </w:rPr>
        <w:lastRenderedPageBreak/>
        <w:t>Фузариоз</w:t>
      </w:r>
      <w:r w:rsidRPr="00144984">
        <w:rPr>
          <w:i/>
          <w:iCs/>
          <w:u w:val="single"/>
        </w:rPr>
        <w:t xml:space="preserve"> </w:t>
      </w:r>
    </w:p>
    <w:p w14:paraId="0B4C18E8" w14:textId="77777777" w:rsidR="007408E9" w:rsidRPr="00DA2BC8" w:rsidRDefault="007408E9" w:rsidP="007408E9">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016429FE"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7AABA11A" w14:textId="77777777" w:rsidR="007408E9" w:rsidRPr="00686506" w:rsidRDefault="007408E9" w:rsidP="007408E9">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25506C9E" w14:textId="43F53300" w:rsidR="007408E9" w:rsidRPr="00DA2BC8" w:rsidRDefault="007408E9" w:rsidP="007408E9">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w:t>
      </w:r>
      <w:r w:rsidR="006E2E13">
        <w:t xml:space="preserve">с лейкозами </w:t>
      </w:r>
      <w:r w:rsidRPr="00DA2BC8">
        <w:t xml:space="preserve">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w:t>
      </w:r>
      <w:r w:rsidRPr="00DA2BC8">
        <w:lastRenderedPageBreak/>
        <w:t xml:space="preserve">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1963A651" w14:textId="77777777" w:rsidR="007408E9" w:rsidRPr="00686506" w:rsidRDefault="007408E9" w:rsidP="007408E9">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1EF03EC1" w14:textId="77777777" w:rsidR="007408E9" w:rsidRPr="00DA2BC8" w:rsidRDefault="007408E9" w:rsidP="007408E9">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01A436FA" w14:textId="77777777" w:rsidR="007408E9" w:rsidRDefault="007408E9" w:rsidP="007408E9">
      <w:pPr>
        <w:widowControl w:val="0"/>
        <w:autoSpaceDE w:val="0"/>
        <w:autoSpaceDN w:val="0"/>
        <w:adjustRightInd w:val="0"/>
        <w:ind w:right="50"/>
        <w:contextualSpacing/>
        <w:rPr>
          <w:b/>
          <w:bCs/>
        </w:rPr>
      </w:pPr>
    </w:p>
    <w:p w14:paraId="13DDC587" w14:textId="321AA9EA" w:rsidR="007408E9" w:rsidRPr="00084B8B" w:rsidRDefault="006E2E13" w:rsidP="007408E9">
      <w:pPr>
        <w:widowControl w:val="0"/>
        <w:autoSpaceDE w:val="0"/>
        <w:autoSpaceDN w:val="0"/>
        <w:adjustRightInd w:val="0"/>
        <w:ind w:right="50"/>
        <w:contextualSpacing/>
        <w:rPr>
          <w:b/>
        </w:rPr>
      </w:pPr>
      <w:r>
        <w:rPr>
          <w:bCs/>
          <w:u w:val="single"/>
        </w:rPr>
        <w:t>Д</w:t>
      </w:r>
      <w:r w:rsidR="007408E9" w:rsidRPr="00686506">
        <w:rPr>
          <w:bCs/>
          <w:u w:val="single"/>
        </w:rPr>
        <w:t>иагностика и лечение пневмоцистной пневмонии</w:t>
      </w:r>
      <w:r w:rsidR="007408E9" w:rsidRPr="00084B8B">
        <w:rPr>
          <w:bCs/>
          <w:u w:val="single"/>
        </w:rPr>
        <w:t xml:space="preserve"> </w:t>
      </w:r>
      <w:r w:rsidR="007408E9">
        <w:rPr>
          <w:b/>
        </w:rPr>
        <w:fldChar w:fldCharType="begin" w:fldLock="1"/>
      </w:r>
      <w:r w:rsidR="00CF64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27,128,133,139]","plainTextFormattedCitation":"[127,128,133,139]","previouslyFormattedCitation":"[127,128,133,139]"},"properties":{"noteIndex":0},"schema":"https://github.com/citation-style-language/schema/raw/master/csl-citation.json"}</w:instrText>
      </w:r>
      <w:r w:rsidR="007408E9">
        <w:rPr>
          <w:b/>
        </w:rPr>
        <w:fldChar w:fldCharType="separate"/>
      </w:r>
      <w:r w:rsidR="00772B4E">
        <w:rPr>
          <w:noProof/>
        </w:rPr>
        <w:t>[128,129,134,140</w:t>
      </w:r>
      <w:r w:rsidR="007408E9" w:rsidRPr="007408E9">
        <w:rPr>
          <w:noProof/>
        </w:rPr>
        <w:t>]</w:t>
      </w:r>
      <w:r w:rsidR="007408E9">
        <w:rPr>
          <w:b/>
        </w:rPr>
        <w:fldChar w:fldCharType="end"/>
      </w:r>
    </w:p>
    <w:p w14:paraId="3DEF8211" w14:textId="77777777" w:rsidR="007408E9" w:rsidRPr="00DA2BC8" w:rsidRDefault="007408E9" w:rsidP="007408E9">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285DAA18" w14:textId="3FA747D7" w:rsidR="007408E9" w:rsidRPr="00DA2BC8" w:rsidRDefault="007408E9" w:rsidP="007408E9">
      <w:pPr>
        <w:widowControl w:val="0"/>
        <w:autoSpaceDE w:val="0"/>
        <w:autoSpaceDN w:val="0"/>
        <w:adjustRightInd w:val="0"/>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002C6806" w:rsidRPr="006E2E13">
        <w:t xml:space="preserve">с лейкозом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w:t>
      </w:r>
      <w:r w:rsidRPr="00DA2BC8">
        <w:lastRenderedPageBreak/>
        <w:t xml:space="preserve">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2C5329B2" w14:textId="77777777" w:rsidR="007408E9" w:rsidRPr="00686506" w:rsidRDefault="007408E9" w:rsidP="007408E9">
      <w:pPr>
        <w:widowControl w:val="0"/>
        <w:autoSpaceDE w:val="0"/>
        <w:autoSpaceDN w:val="0"/>
        <w:adjustRightInd w:val="0"/>
        <w:ind w:right="50" w:firstLine="709"/>
        <w:contextualSpacing/>
        <w:rPr>
          <w:i/>
          <w:iCs/>
        </w:rPr>
      </w:pPr>
      <w:r w:rsidRPr="00686506">
        <w:rPr>
          <w:i/>
          <w:iCs/>
          <w:u w:val="single"/>
        </w:rPr>
        <w:t>Факторы риска</w:t>
      </w:r>
    </w:p>
    <w:p w14:paraId="0D735660" w14:textId="759B1461" w:rsidR="007408E9" w:rsidRPr="00DA2BC8" w:rsidRDefault="007408E9" w:rsidP="007408E9">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w:t>
      </w:r>
      <w:r w:rsidR="00CB03A2" w:rsidRPr="006E2E13">
        <w:t xml:space="preserve">с лейкозами </w:t>
      </w:r>
      <w:r w:rsidRPr="00DA2BC8">
        <w:t>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1CC56A02" w14:textId="77777777" w:rsidR="007408E9" w:rsidRPr="00686506" w:rsidRDefault="007408E9" w:rsidP="007408E9">
      <w:pPr>
        <w:widowControl w:val="0"/>
        <w:autoSpaceDE w:val="0"/>
        <w:autoSpaceDN w:val="0"/>
        <w:adjustRightInd w:val="0"/>
        <w:ind w:right="50" w:firstLine="709"/>
        <w:contextualSpacing/>
        <w:rPr>
          <w:i/>
          <w:iCs/>
          <w:u w:val="single"/>
        </w:rPr>
      </w:pPr>
      <w:r w:rsidRPr="00686506">
        <w:rPr>
          <w:i/>
          <w:iCs/>
          <w:u w:val="single"/>
        </w:rPr>
        <w:t>Симптомы</w:t>
      </w:r>
    </w:p>
    <w:p w14:paraId="5C808CFE" w14:textId="77777777" w:rsidR="007408E9" w:rsidRPr="00DA2BC8" w:rsidRDefault="007408E9" w:rsidP="007408E9">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4AADC3F0" w14:textId="77777777" w:rsidR="007408E9" w:rsidRPr="00DA2BC8" w:rsidRDefault="007408E9" w:rsidP="007408E9">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0742BBF6" w14:textId="77777777" w:rsidR="007408E9" w:rsidRPr="00DA2BC8" w:rsidRDefault="007408E9" w:rsidP="007408E9">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263183D1" w14:textId="77777777" w:rsidR="007408E9" w:rsidRPr="00DA2BC8" w:rsidRDefault="007408E9" w:rsidP="007408E9">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549AAC49" w14:textId="77777777" w:rsidR="007408E9" w:rsidRPr="00DA2BC8" w:rsidRDefault="007408E9" w:rsidP="007408E9">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w:t>
      </w:r>
      <w:r w:rsidRPr="00DA2BC8">
        <w:lastRenderedPageBreak/>
        <w:t xml:space="preserve">пневмонии более характерно для ВИЧ-инфицированных больных, а не для больных опухолями системы крови. </w:t>
      </w:r>
    </w:p>
    <w:p w14:paraId="4CD051AC" w14:textId="77777777" w:rsidR="007408E9" w:rsidRPr="00686506" w:rsidRDefault="007408E9" w:rsidP="007408E9">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6EDA1590" w14:textId="77777777" w:rsidR="007408E9" w:rsidRPr="00DA2BC8" w:rsidRDefault="007408E9" w:rsidP="007408E9">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F7A2C99" w14:textId="77777777" w:rsidR="007408E9" w:rsidRPr="00DA2BC8" w:rsidRDefault="007408E9" w:rsidP="007408E9">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D0DCA04" w14:textId="77777777" w:rsidR="007408E9" w:rsidRPr="00DA2BC8" w:rsidRDefault="007408E9" w:rsidP="007408E9">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250BCC87" w14:textId="77777777" w:rsidR="007408E9" w:rsidRPr="00DA2BC8" w:rsidRDefault="007408E9" w:rsidP="007408E9">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50B21F0C" w14:textId="5AB7FEEA" w:rsidR="007408E9" w:rsidRDefault="007408E9" w:rsidP="007408E9">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w:t>
      </w:r>
      <w:r w:rsidRPr="00DA2BC8">
        <w:lastRenderedPageBreak/>
        <w:t xml:space="preserve">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13AB5C87" w14:textId="4C86D99A" w:rsidR="00CF644D" w:rsidRPr="00CF644D" w:rsidRDefault="00751ECD" w:rsidP="00CF644D">
      <w:pPr>
        <w:pStyle w:val="2"/>
        <w:rPr>
          <w:lang w:val="ru-RU"/>
        </w:rPr>
      </w:pPr>
      <w:bookmarkStart w:id="112" w:name="_Toc64624796"/>
      <w:r>
        <w:rPr>
          <w:lang w:val="ru-RU"/>
        </w:rPr>
        <w:t xml:space="preserve">7.10 </w:t>
      </w:r>
      <w:r w:rsidR="00CF644D" w:rsidRPr="003722EE">
        <w:rPr>
          <w:bCs/>
          <w:lang w:val="ru-RU"/>
        </w:rPr>
        <w:t xml:space="preserve">Профилактика инфекционных осложнений у пациентов с </w:t>
      </w:r>
      <w:bookmarkEnd w:id="112"/>
      <w:r w:rsidR="00E95892">
        <w:rPr>
          <w:bCs/>
          <w:lang w:val="ru-RU"/>
        </w:rPr>
        <w:t>лейкозом</w:t>
      </w:r>
    </w:p>
    <w:p w14:paraId="300957BF" w14:textId="77777777" w:rsidR="00CF644D" w:rsidRPr="003722EE" w:rsidRDefault="00CF644D" w:rsidP="00CF644D">
      <w:pPr>
        <w:ind w:right="49"/>
        <w:contextualSpacing/>
        <w:rPr>
          <w:b/>
        </w:rPr>
      </w:pPr>
    </w:p>
    <w:p w14:paraId="717816C5" w14:textId="49ADBE6E" w:rsidR="00CF644D" w:rsidRPr="003722EE" w:rsidRDefault="00CF644D" w:rsidP="00CF644D">
      <w:pPr>
        <w:ind w:right="49" w:firstLine="708"/>
        <w:contextualSpacing/>
      </w:pPr>
      <w:r w:rsidRPr="003722EE">
        <w:t>Высокая частота инфекционных осложнений у пациентов</w:t>
      </w:r>
      <w:r w:rsidR="00CB03A2">
        <w:t xml:space="preserve"> с </w:t>
      </w:r>
      <w:r w:rsidR="00CB03A2" w:rsidRPr="007F3F8D">
        <w:t>лейкозом</w:t>
      </w:r>
      <w:r w:rsidRPr="003722EE">
        <w:t xml:space="preserve">,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270E8259" w14:textId="77777777" w:rsidR="00CF644D" w:rsidRDefault="00CF644D" w:rsidP="00CF644D">
      <w:pPr>
        <w:widowControl w:val="0"/>
        <w:autoSpaceDE w:val="0"/>
        <w:autoSpaceDN w:val="0"/>
        <w:adjustRightInd w:val="0"/>
        <w:ind w:right="49"/>
        <w:rPr>
          <w:i/>
          <w:iCs/>
          <w:u w:val="single"/>
        </w:rPr>
      </w:pPr>
    </w:p>
    <w:p w14:paraId="72AB50B1" w14:textId="77777777" w:rsidR="00CF644D" w:rsidRPr="003722EE" w:rsidRDefault="00CF644D" w:rsidP="00CF644D">
      <w:pPr>
        <w:widowControl w:val="0"/>
        <w:autoSpaceDE w:val="0"/>
        <w:autoSpaceDN w:val="0"/>
        <w:adjustRightInd w:val="0"/>
        <w:ind w:right="49"/>
        <w:rPr>
          <w:i/>
          <w:iCs/>
          <w:u w:val="single"/>
        </w:rPr>
      </w:pPr>
      <w:r w:rsidRPr="003722EE">
        <w:rPr>
          <w:i/>
          <w:iCs/>
          <w:u w:val="single"/>
        </w:rPr>
        <w:t>Профилактика инфекций, вызванных бактериями</w:t>
      </w:r>
    </w:p>
    <w:p w14:paraId="314397A1" w14:textId="5DA095AA" w:rsidR="00CF644D" w:rsidRPr="003722EE" w:rsidRDefault="00CF644D" w:rsidP="00CF644D">
      <w:pPr>
        <w:widowControl w:val="0"/>
        <w:autoSpaceDE w:val="0"/>
        <w:autoSpaceDN w:val="0"/>
        <w:adjustRightInd w:val="0"/>
        <w:ind w:right="49" w:firstLine="709"/>
        <w:contextualSpacing/>
        <w:rPr>
          <w:bCs/>
        </w:rPr>
      </w:pPr>
      <w:r w:rsidRPr="003722EE">
        <w:rPr>
          <w:bCs/>
        </w:rPr>
        <w:t xml:space="preserve">Профилактику бактериальных инфекций проводят </w:t>
      </w:r>
      <w:r w:rsidR="00CB03A2" w:rsidRPr="001E140C">
        <w:rPr>
          <w:bCs/>
        </w:rPr>
        <w:t>пациентам с лейкозом -</w:t>
      </w:r>
      <w:r w:rsidRPr="003722EE">
        <w:rPr>
          <w:bCs/>
        </w:rPr>
        <w:t xml:space="preserve">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091CC2C0" w14:textId="38E87A6F" w:rsidR="00CF644D" w:rsidRDefault="00CF644D" w:rsidP="00CF644D">
      <w:pPr>
        <w:widowControl w:val="0"/>
        <w:autoSpaceDE w:val="0"/>
        <w:autoSpaceDN w:val="0"/>
        <w:adjustRightInd w:val="0"/>
        <w:ind w:right="49" w:firstLine="70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w:t>
      </w:r>
      <w:r w:rsidR="007F3F8D">
        <w:t>мов</w:t>
      </w:r>
      <w:r w:rsidRPr="003722EE">
        <w:t xml:space="preserve">.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w:t>
      </w:r>
      <w:r w:rsidRPr="003722EE">
        <w:lastRenderedPageBreak/>
        <w:t>назначают антибиотики с целью деколонизации полирезистентных бактерий со слизистой желудочно-кишечного тракта.</w:t>
      </w:r>
    </w:p>
    <w:p w14:paraId="2F67E943" w14:textId="77777777" w:rsidR="00CF644D" w:rsidRPr="003722EE" w:rsidRDefault="00CF644D" w:rsidP="00CF644D">
      <w:pPr>
        <w:widowControl w:val="0"/>
        <w:autoSpaceDE w:val="0"/>
        <w:autoSpaceDN w:val="0"/>
        <w:adjustRightInd w:val="0"/>
        <w:ind w:right="49" w:firstLine="709"/>
        <w:contextualSpacing/>
        <w:rPr>
          <w:bCs/>
        </w:rPr>
      </w:pPr>
    </w:p>
    <w:p w14:paraId="406C7AF1" w14:textId="0FBB2065" w:rsidR="00CF644D" w:rsidRPr="009466BB" w:rsidRDefault="00CF644D" w:rsidP="00CF644D">
      <w:pPr>
        <w:widowControl w:val="0"/>
        <w:autoSpaceDE w:val="0"/>
        <w:autoSpaceDN w:val="0"/>
        <w:adjustRightInd w:val="0"/>
        <w:ind w:right="49"/>
        <w:rPr>
          <w:iCs/>
          <w:noProof/>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887881">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40]","plainTextFormattedCitation":"[140]","previouslyFormattedCitation":"[140]"},"properties":{"noteIndex":0},"schema":"https://github.com/citation-style-language/schema/raw/master/csl-citation.json"}</w:instrText>
      </w:r>
      <w:r>
        <w:rPr>
          <w:i/>
          <w:iCs/>
          <w:u w:val="single"/>
        </w:rPr>
        <w:fldChar w:fldCharType="separate"/>
      </w:r>
      <w:r w:rsidR="002F35C2">
        <w:rPr>
          <w:iCs/>
          <w:noProof/>
        </w:rPr>
        <w:t>[141</w:t>
      </w:r>
      <w:r w:rsidRPr="006E3DE3">
        <w:rPr>
          <w:iCs/>
          <w:noProof/>
        </w:rPr>
        <w:t>]</w:t>
      </w:r>
      <w:r>
        <w:rPr>
          <w:i/>
          <w:iCs/>
          <w:u w:val="single"/>
        </w:rPr>
        <w:fldChar w:fldCharType="end"/>
      </w:r>
    </w:p>
    <w:p w14:paraId="1CB553F5" w14:textId="77777777" w:rsidR="00CF644D" w:rsidRPr="006E3DE3" w:rsidRDefault="00CF644D" w:rsidP="00CF644D">
      <w:pPr>
        <w:widowControl w:val="0"/>
        <w:autoSpaceDE w:val="0"/>
        <w:autoSpaceDN w:val="0"/>
        <w:adjustRightInd w:val="0"/>
        <w:snapToGrid w:val="0"/>
        <w:ind w:right="51" w:firstLine="708"/>
        <w:contextualSpacing/>
      </w:pPr>
      <w:r w:rsidRPr="003722EE">
        <w:t>Профилактика</w:t>
      </w:r>
      <w:r w:rsidRPr="006E3DE3">
        <w:t xml:space="preserve"> </w:t>
      </w:r>
      <w:r w:rsidRPr="003722EE">
        <w:t>пневмоцистной</w:t>
      </w:r>
      <w:r w:rsidRPr="006E3DE3">
        <w:t xml:space="preserve"> </w:t>
      </w:r>
      <w:r w:rsidRPr="003722EE">
        <w:t>пневмонии</w:t>
      </w:r>
      <w:r w:rsidRPr="006E3DE3">
        <w:t xml:space="preserve"> </w:t>
      </w:r>
      <w:r w:rsidRPr="003722EE">
        <w:t>является</w:t>
      </w:r>
      <w:r w:rsidRPr="006E3DE3">
        <w:t xml:space="preserve"> </w:t>
      </w:r>
      <w:r w:rsidRPr="003722EE">
        <w:t>обязательной</w:t>
      </w:r>
      <w:r w:rsidRPr="006E3DE3">
        <w:t xml:space="preserve"> </w:t>
      </w:r>
      <w:r w:rsidRPr="003722EE">
        <w:t>для</w:t>
      </w:r>
      <w:r w:rsidRPr="006E3DE3">
        <w:t>:</w:t>
      </w:r>
    </w:p>
    <w:p w14:paraId="29BE52FA" w14:textId="1DB5C6E7" w:rsidR="00CF644D" w:rsidRPr="001E140C" w:rsidRDefault="001E140C" w:rsidP="001E140C">
      <w:pPr>
        <w:pStyle w:val="aff"/>
        <w:widowControl w:val="0"/>
        <w:numPr>
          <w:ilvl w:val="0"/>
          <w:numId w:val="99"/>
        </w:numPr>
        <w:autoSpaceDE w:val="0"/>
        <w:autoSpaceDN w:val="0"/>
        <w:adjustRightInd w:val="0"/>
        <w:ind w:right="49"/>
        <w:rPr>
          <w:rFonts w:cs="Times New Roman"/>
          <w:szCs w:val="24"/>
        </w:rPr>
      </w:pPr>
      <w:r>
        <w:rPr>
          <w:rFonts w:cs="Times New Roman"/>
          <w:szCs w:val="24"/>
        </w:rPr>
        <w:t xml:space="preserve">пациентов с ОМЛ – </w:t>
      </w:r>
      <w:r w:rsidR="00CF644D" w:rsidRPr="001E140C">
        <w:rPr>
          <w:rFonts w:cs="Times New Roman"/>
          <w:szCs w:val="24"/>
        </w:rPr>
        <w:t>реципиентов аллогенной ТГСК;</w:t>
      </w:r>
    </w:p>
    <w:p w14:paraId="65F8D41B" w14:textId="77777777" w:rsidR="00CF644D" w:rsidRDefault="00CF644D" w:rsidP="0042757A">
      <w:pPr>
        <w:pStyle w:val="aff"/>
        <w:widowControl w:val="0"/>
        <w:numPr>
          <w:ilvl w:val="0"/>
          <w:numId w:val="99"/>
        </w:numPr>
        <w:autoSpaceDE w:val="0"/>
        <w:autoSpaceDN w:val="0"/>
        <w:adjustRightInd w:val="0"/>
        <w:ind w:right="49"/>
        <w:rPr>
          <w:rFonts w:cs="Times New Roman"/>
          <w:szCs w:val="24"/>
        </w:rPr>
      </w:pPr>
      <w:r w:rsidRPr="006F23E6">
        <w:rPr>
          <w:rFonts w:cs="Times New Roman"/>
          <w:szCs w:val="24"/>
        </w:rPr>
        <w:t>при</w:t>
      </w:r>
      <w:r w:rsidRPr="006E3DE3">
        <w:rPr>
          <w:rFonts w:cs="Times New Roman"/>
          <w:szCs w:val="24"/>
        </w:rPr>
        <w:t xml:space="preserve"> </w:t>
      </w:r>
      <w:r w:rsidRPr="006F23E6">
        <w:rPr>
          <w:rFonts w:cs="Times New Roman"/>
          <w:szCs w:val="24"/>
        </w:rPr>
        <w:t>использовании</w:t>
      </w:r>
      <w:r w:rsidRPr="006E3DE3">
        <w:rPr>
          <w:rFonts w:cs="Times New Roman"/>
          <w:szCs w:val="24"/>
        </w:rPr>
        <w:t xml:space="preserve"> </w:t>
      </w:r>
      <w:r w:rsidRPr="006F23E6">
        <w:rPr>
          <w:rFonts w:cs="Times New Roman"/>
          <w:szCs w:val="24"/>
        </w:rPr>
        <w:t>программ</w:t>
      </w:r>
      <w:r w:rsidRPr="006E3DE3">
        <w:rPr>
          <w:rFonts w:cs="Times New Roman"/>
          <w:szCs w:val="24"/>
        </w:rPr>
        <w:t xml:space="preserve"> </w:t>
      </w:r>
      <w:r w:rsidRPr="006F23E6">
        <w:rPr>
          <w:rFonts w:cs="Times New Roman"/>
          <w:szCs w:val="24"/>
        </w:rPr>
        <w:t>с</w:t>
      </w:r>
      <w:r w:rsidRPr="006E3DE3">
        <w:rPr>
          <w:rFonts w:cs="Times New Roman"/>
          <w:szCs w:val="24"/>
        </w:rPr>
        <w:t xml:space="preserve"> </w:t>
      </w:r>
      <w:r w:rsidRPr="006F23E6">
        <w:rPr>
          <w:rFonts w:cs="Times New Roman"/>
          <w:szCs w:val="24"/>
        </w:rPr>
        <w:t>включением</w:t>
      </w:r>
      <w:r w:rsidRPr="006E3DE3">
        <w:rPr>
          <w:rFonts w:cs="Times New Roman"/>
          <w:szCs w:val="24"/>
        </w:rPr>
        <w:t xml:space="preserve"> </w:t>
      </w:r>
      <w:r w:rsidRPr="006F23E6">
        <w:rPr>
          <w:rFonts w:cs="Times New Roman"/>
          <w:szCs w:val="24"/>
        </w:rPr>
        <w:t>флударабина</w:t>
      </w:r>
      <w:r w:rsidRPr="006E3DE3">
        <w:rPr>
          <w:rFonts w:cs="Times New Roman"/>
          <w:szCs w:val="24"/>
        </w:rPr>
        <w:t xml:space="preserve">, </w:t>
      </w:r>
      <w:r w:rsidRPr="006F23E6">
        <w:rPr>
          <w:rFonts w:cs="Times New Roman"/>
          <w:szCs w:val="24"/>
        </w:rPr>
        <w:t>циклофосфамида</w:t>
      </w:r>
      <w:r w:rsidRPr="006E3DE3">
        <w:rPr>
          <w:rFonts w:cs="Times New Roman"/>
          <w:szCs w:val="24"/>
        </w:rPr>
        <w:t xml:space="preserve">, </w:t>
      </w:r>
      <w:r w:rsidRPr="006F23E6">
        <w:rPr>
          <w:rFonts w:cs="Times New Roman"/>
          <w:szCs w:val="24"/>
        </w:rPr>
        <w:t>ритуксимаба</w:t>
      </w:r>
      <w:r w:rsidRPr="006E3DE3">
        <w:rPr>
          <w:rFonts w:cs="Times New Roman"/>
          <w:szCs w:val="24"/>
        </w:rPr>
        <w:t>;</w:t>
      </w:r>
    </w:p>
    <w:p w14:paraId="4BDDF207" w14:textId="355F3781" w:rsidR="004B7AD8" w:rsidRPr="001E140C" w:rsidRDefault="004B7AD8" w:rsidP="0042757A">
      <w:pPr>
        <w:pStyle w:val="aff"/>
        <w:widowControl w:val="0"/>
        <w:numPr>
          <w:ilvl w:val="0"/>
          <w:numId w:val="99"/>
        </w:numPr>
        <w:autoSpaceDE w:val="0"/>
        <w:autoSpaceDN w:val="0"/>
        <w:adjustRightInd w:val="0"/>
        <w:ind w:right="49"/>
        <w:rPr>
          <w:rFonts w:cs="Times New Roman"/>
          <w:szCs w:val="24"/>
        </w:rPr>
      </w:pPr>
      <w:r w:rsidRPr="001E140C">
        <w:rPr>
          <w:rFonts w:cs="Times New Roman"/>
          <w:szCs w:val="24"/>
        </w:rPr>
        <w:t xml:space="preserve">при поддерживающей </w:t>
      </w:r>
      <w:r w:rsidR="00F567F5" w:rsidRPr="001E140C">
        <w:t>химиотерапии</w:t>
      </w:r>
      <w:r w:rsidR="001E140C" w:rsidRPr="001E140C">
        <w:rPr>
          <w:rFonts w:cs="Times New Roman"/>
          <w:szCs w:val="24"/>
        </w:rPr>
        <w:t xml:space="preserve"> ОМЛ в период</w:t>
      </w:r>
      <w:r w:rsidRPr="001E140C">
        <w:rPr>
          <w:rFonts w:cs="Times New Roman"/>
          <w:szCs w:val="24"/>
        </w:rPr>
        <w:t xml:space="preserve"> цитопени</w:t>
      </w:r>
      <w:r w:rsidR="001E140C" w:rsidRPr="001E140C">
        <w:rPr>
          <w:rFonts w:cs="Times New Roman"/>
          <w:szCs w:val="24"/>
        </w:rPr>
        <w:t>и</w:t>
      </w:r>
    </w:p>
    <w:p w14:paraId="6722E931" w14:textId="5524BD69" w:rsidR="00CF644D" w:rsidRPr="003722EE" w:rsidRDefault="00CF644D" w:rsidP="00CF644D">
      <w:pPr>
        <w:widowControl w:val="0"/>
        <w:autoSpaceDE w:val="0"/>
        <w:autoSpaceDN w:val="0"/>
        <w:adjustRightInd w:val="0"/>
        <w:ind w:right="51" w:firstLine="708"/>
        <w:contextualSpacing/>
      </w:pPr>
      <w:r w:rsidRPr="003722EE">
        <w:t>Препарат</w:t>
      </w:r>
      <w:r w:rsidRPr="00CF644D">
        <w:t xml:space="preserve"> </w:t>
      </w:r>
      <w:r w:rsidRPr="003722EE">
        <w:t>для</w:t>
      </w:r>
      <w:r w:rsidRPr="00CF644D">
        <w:t xml:space="preserve"> </w:t>
      </w:r>
      <w:r w:rsidRPr="003722EE">
        <w:t>профилактики</w:t>
      </w:r>
      <w:r w:rsidRPr="00CF644D">
        <w:t xml:space="preserve"> </w:t>
      </w:r>
      <w:r w:rsidRPr="003722EE">
        <w:t>назначают</w:t>
      </w:r>
      <w:r w:rsidR="004B7AD8">
        <w:t xml:space="preserve"> </w:t>
      </w:r>
      <w:r w:rsidR="001E140C">
        <w:t xml:space="preserve">пациентам с ОМЛ </w:t>
      </w:r>
      <w:r w:rsidR="004B7AD8">
        <w:t>при необходимости на период цитопении;</w:t>
      </w:r>
      <w:r w:rsidRPr="003722EE">
        <w:t xml:space="preserve">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4158FB81" w14:textId="77777777" w:rsidR="00CF644D" w:rsidRPr="003722EE" w:rsidRDefault="00CF644D" w:rsidP="00CF644D">
      <w:pPr>
        <w:widowControl w:val="0"/>
        <w:autoSpaceDE w:val="0"/>
        <w:autoSpaceDN w:val="0"/>
        <w:adjustRightInd w:val="0"/>
        <w:ind w:right="51" w:firstLine="708"/>
        <w:contextualSpacing/>
      </w:pPr>
      <w:r w:rsidRPr="003722EE">
        <w:t xml:space="preserve">Профилактика пневмоцистной пневмонии также рекомендована: </w:t>
      </w:r>
    </w:p>
    <w:p w14:paraId="02BBA9DA" w14:textId="63C662AB"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ри лечении нуклеозидными препаратами (флударабин, кладрибин);</w:t>
      </w:r>
    </w:p>
    <w:p w14:paraId="746FB090"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7BD57022" w14:textId="1DBD9E2C"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при проведении лучевой терапии опухоли центральной нервной системы (ЦНС), или </w:t>
      </w:r>
      <w:r w:rsidR="004B7AD8">
        <w:rPr>
          <w:rFonts w:cs="Times New Roman"/>
          <w:szCs w:val="24"/>
        </w:rPr>
        <w:t>при лечении нейролейкемии</w:t>
      </w:r>
      <w:r w:rsidR="00CB03A2">
        <w:rPr>
          <w:rFonts w:cs="Times New Roman"/>
          <w:color w:val="FF0000"/>
          <w:szCs w:val="24"/>
        </w:rPr>
        <w:t xml:space="preserve"> </w:t>
      </w:r>
      <w:r w:rsidRPr="003722EE">
        <w:rPr>
          <w:rFonts w:cs="Times New Roman"/>
          <w:szCs w:val="24"/>
        </w:rPr>
        <w:t>с использованием кортикостероидов.</w:t>
      </w:r>
    </w:p>
    <w:p w14:paraId="463BC7CE" w14:textId="77777777" w:rsidR="00CF644D" w:rsidRPr="003722EE" w:rsidRDefault="00CF644D" w:rsidP="00CF644D">
      <w:pPr>
        <w:widowControl w:val="0"/>
        <w:autoSpaceDE w:val="0"/>
        <w:autoSpaceDN w:val="0"/>
        <w:adjustRightInd w:val="0"/>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7E6D029F" w14:textId="77777777" w:rsidR="00CF644D" w:rsidRPr="003722EE" w:rsidRDefault="00CF644D" w:rsidP="00CF644D">
      <w:pPr>
        <w:widowControl w:val="0"/>
        <w:autoSpaceDE w:val="0"/>
        <w:autoSpaceDN w:val="0"/>
        <w:adjustRightInd w:val="0"/>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370A9755" w14:textId="77777777" w:rsidR="00CF644D" w:rsidRPr="003722EE" w:rsidRDefault="00CF644D" w:rsidP="00CF644D">
      <w:pPr>
        <w:widowControl w:val="0"/>
        <w:autoSpaceDE w:val="0"/>
        <w:autoSpaceDN w:val="0"/>
        <w:adjustRightInd w:val="0"/>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2C5C5E3D" w14:textId="77777777" w:rsidR="00CF644D" w:rsidRDefault="00CF644D" w:rsidP="00CF644D">
      <w:pPr>
        <w:widowControl w:val="0"/>
        <w:autoSpaceDE w:val="0"/>
        <w:autoSpaceDN w:val="0"/>
        <w:adjustRightInd w:val="0"/>
        <w:ind w:right="49"/>
        <w:rPr>
          <w:i/>
          <w:iCs/>
          <w:u w:val="single"/>
        </w:rPr>
      </w:pPr>
    </w:p>
    <w:p w14:paraId="6E981323" w14:textId="3DE8C138" w:rsidR="00CF644D" w:rsidRPr="001A25D9" w:rsidRDefault="00CF644D" w:rsidP="00CF644D">
      <w:pPr>
        <w:widowControl w:val="0"/>
        <w:autoSpaceDE w:val="0"/>
        <w:autoSpaceDN w:val="0"/>
        <w:adjustRightInd w:val="0"/>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887881">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rPr>
          <w:i/>
          <w:iCs/>
          <w:u w:val="single"/>
        </w:rPr>
        <w:fldChar w:fldCharType="separate"/>
      </w:r>
      <w:r w:rsidR="00871F29">
        <w:rPr>
          <w:iCs/>
          <w:noProof/>
        </w:rPr>
        <w:t>[129</w:t>
      </w:r>
      <w:r w:rsidRPr="00CF644D">
        <w:rPr>
          <w:iCs/>
          <w:noProof/>
        </w:rPr>
        <w:t>]</w:t>
      </w:r>
      <w:r>
        <w:rPr>
          <w:i/>
          <w:iCs/>
          <w:u w:val="single"/>
        </w:rPr>
        <w:fldChar w:fldCharType="end"/>
      </w:r>
    </w:p>
    <w:p w14:paraId="5B2322C5" w14:textId="77777777" w:rsidR="00CF644D" w:rsidRPr="003722EE" w:rsidRDefault="00CF644D" w:rsidP="00CF644D">
      <w:pPr>
        <w:widowControl w:val="0"/>
        <w:autoSpaceDE w:val="0"/>
        <w:autoSpaceDN w:val="0"/>
        <w:adjustRightInd w:val="0"/>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6DF9BF8C" w14:textId="77777777" w:rsidR="00CF644D" w:rsidRPr="003722EE" w:rsidRDefault="00CF644D" w:rsidP="00CF644D">
      <w:pPr>
        <w:widowControl w:val="0"/>
        <w:autoSpaceDE w:val="0"/>
        <w:autoSpaceDN w:val="0"/>
        <w:adjustRightInd w:val="0"/>
        <w:ind w:right="49" w:firstLine="709"/>
        <w:contextualSpacing/>
      </w:pPr>
      <w:r w:rsidRPr="003722EE">
        <w:lastRenderedPageBreak/>
        <w:t xml:space="preserve">Различают первичную и вторичную </w:t>
      </w:r>
      <w:r w:rsidRPr="003722EE">
        <w:rPr>
          <w:bCs/>
        </w:rPr>
        <w:t xml:space="preserve">противогрибковую </w:t>
      </w:r>
      <w:r w:rsidRPr="003722EE">
        <w:t>профилактику.</w:t>
      </w:r>
    </w:p>
    <w:p w14:paraId="213651DA" w14:textId="77777777" w:rsidR="00CF644D" w:rsidRDefault="00CF644D" w:rsidP="00CF644D">
      <w:pPr>
        <w:widowControl w:val="0"/>
        <w:autoSpaceDE w:val="0"/>
        <w:autoSpaceDN w:val="0"/>
        <w:adjustRightInd w:val="0"/>
        <w:ind w:right="51" w:firstLine="708"/>
        <w:contextualSpacing/>
        <w:rPr>
          <w:b/>
          <w:bCs/>
          <w:u w:val="single"/>
        </w:rPr>
      </w:pPr>
    </w:p>
    <w:p w14:paraId="3BEED291" w14:textId="77777777" w:rsidR="00CF644D" w:rsidRPr="00643B16" w:rsidRDefault="00CF644D" w:rsidP="00CF644D">
      <w:pPr>
        <w:widowControl w:val="0"/>
        <w:autoSpaceDE w:val="0"/>
        <w:autoSpaceDN w:val="0"/>
        <w:adjustRightInd w:val="0"/>
        <w:ind w:right="51" w:firstLine="708"/>
        <w:contextualSpacing/>
        <w:rPr>
          <w:b/>
          <w:bCs/>
        </w:rPr>
      </w:pPr>
      <w:r w:rsidRPr="00643B16">
        <w:rPr>
          <w:b/>
          <w:bCs/>
        </w:rPr>
        <w:t xml:space="preserve">Первичная противогрибковая профилактика </w:t>
      </w:r>
    </w:p>
    <w:p w14:paraId="5410CB42" w14:textId="77777777" w:rsidR="00CF644D" w:rsidRPr="003722EE" w:rsidRDefault="00CF644D" w:rsidP="00CF644D">
      <w:pPr>
        <w:widowControl w:val="0"/>
        <w:autoSpaceDE w:val="0"/>
        <w:autoSpaceDN w:val="0"/>
        <w:adjustRightInd w:val="0"/>
        <w:ind w:right="51" w:firstLine="709"/>
        <w:contextualSpacing/>
        <w:rPr>
          <w:bCs/>
        </w:rPr>
      </w:pPr>
      <w:r w:rsidRPr="003722EE">
        <w:rPr>
          <w:bCs/>
        </w:rPr>
        <w:t>Первичная противогрибковая профилактика показана:</w:t>
      </w:r>
    </w:p>
    <w:p w14:paraId="235280D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2F26689E" w14:textId="0AF46913"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пациентам </w:t>
      </w:r>
      <w:r w:rsidR="004B7AD8">
        <w:rPr>
          <w:rFonts w:cs="Times New Roman"/>
          <w:szCs w:val="24"/>
        </w:rPr>
        <w:t>ОМЛ</w:t>
      </w:r>
      <w:r w:rsidRPr="003722EE">
        <w:rPr>
          <w:rFonts w:cs="Times New Roman"/>
          <w:szCs w:val="24"/>
        </w:rPr>
        <w:t xml:space="preserve"> на этапах индукции и консолидации проводят при ожидаемой длительной нейтропении;</w:t>
      </w:r>
    </w:p>
    <w:p w14:paraId="56A8DEA1" w14:textId="77777777" w:rsidR="00CF644D" w:rsidRPr="003722EE" w:rsidRDefault="00CF644D" w:rsidP="00CF644D">
      <w:pPr>
        <w:widowControl w:val="0"/>
        <w:autoSpaceDE w:val="0"/>
        <w:autoSpaceDN w:val="0"/>
        <w:adjustRightInd w:val="0"/>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2771BA67" w14:textId="77777777" w:rsidR="00CF644D" w:rsidRPr="003722EE" w:rsidRDefault="00CF644D" w:rsidP="00CF644D">
      <w:pPr>
        <w:widowControl w:val="0"/>
        <w:autoSpaceDE w:val="0"/>
        <w:autoSpaceDN w:val="0"/>
        <w:adjustRightInd w:val="0"/>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5108DB2E"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5BCD64C7"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71A003C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22BEC3B0"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0B66064A" w14:textId="77777777" w:rsidR="00CF644D" w:rsidRPr="003722EE" w:rsidRDefault="00CF644D" w:rsidP="00CF644D">
      <w:pPr>
        <w:pStyle w:val="aff"/>
        <w:widowControl w:val="0"/>
        <w:autoSpaceDE w:val="0"/>
        <w:autoSpaceDN w:val="0"/>
        <w:adjustRightInd w:val="0"/>
        <w:ind w:right="49"/>
        <w:rPr>
          <w:rFonts w:cs="Times New Roman"/>
          <w:szCs w:val="24"/>
        </w:rPr>
      </w:pPr>
    </w:p>
    <w:p w14:paraId="640C0612" w14:textId="77777777" w:rsidR="00CF644D" w:rsidRPr="003722EE" w:rsidRDefault="00CF644D" w:rsidP="00CF644D">
      <w:pPr>
        <w:pStyle w:val="aff"/>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3C51BB6D"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26902B1A"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03D24A82"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35810A56"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3276460E" w14:textId="77777777" w:rsidR="00CF644D" w:rsidRPr="003722EE" w:rsidRDefault="00CF644D" w:rsidP="00CF644D">
      <w:pPr>
        <w:widowControl w:val="0"/>
        <w:autoSpaceDE w:val="0"/>
        <w:autoSpaceDN w:val="0"/>
        <w:adjustRightInd w:val="0"/>
        <w:ind w:right="51" w:firstLine="709"/>
        <w:contextualSpacing/>
      </w:pPr>
    </w:p>
    <w:p w14:paraId="7E6A657E" w14:textId="77777777" w:rsidR="00CF644D" w:rsidRPr="003722EE" w:rsidRDefault="00CF644D" w:rsidP="00CF644D">
      <w:pPr>
        <w:widowControl w:val="0"/>
        <w:autoSpaceDE w:val="0"/>
        <w:autoSpaceDN w:val="0"/>
        <w:adjustRightInd w:val="0"/>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5983DB5C" w14:textId="5D60C903" w:rsidR="00CF644D" w:rsidRPr="003722EE" w:rsidRDefault="00CF644D" w:rsidP="00CF644D">
      <w:pPr>
        <w:widowControl w:val="0"/>
        <w:autoSpaceDE w:val="0"/>
        <w:autoSpaceDN w:val="0"/>
        <w:adjustRightInd w:val="0"/>
        <w:ind w:right="49" w:firstLine="709"/>
        <w:contextualSpacing/>
      </w:pPr>
      <w:r w:rsidRPr="003722EE">
        <w:rPr>
          <w:bCs/>
          <w:iCs/>
        </w:rPr>
        <w:t xml:space="preserve">Больным </w:t>
      </w:r>
      <w:r w:rsidR="004B7AD8">
        <w:rPr>
          <w:bCs/>
          <w:iCs/>
        </w:rPr>
        <w:t xml:space="preserve">ОМЛ </w:t>
      </w:r>
      <w:r w:rsidRPr="003722EE">
        <w:rPr>
          <w:bCs/>
          <w:iCs/>
        </w:rPr>
        <w:t xml:space="preserve">противогрибковые препараты для профилактики назначают в индукции. Профилактика на этапе консолидации </w:t>
      </w:r>
      <w:r w:rsidR="00F567F5" w:rsidRPr="00AF2453">
        <w:t>химиотерапи</w:t>
      </w:r>
      <w:r w:rsidR="00F567F5">
        <w:t>и</w:t>
      </w:r>
      <w:r w:rsidRPr="003722EE">
        <w:rPr>
          <w:bCs/>
          <w:iCs/>
        </w:rPr>
        <w:t xml:space="preserve"> также может быть проведена при курсах </w:t>
      </w:r>
      <w:r w:rsidR="001E140C" w:rsidRPr="00AF2453">
        <w:t>химиотерапи</w:t>
      </w:r>
      <w:r w:rsidR="001E140C">
        <w:t>и</w:t>
      </w:r>
      <w:r w:rsidRPr="003722EE">
        <w:rPr>
          <w:bCs/>
          <w:iCs/>
        </w:rPr>
        <w:t>, приводящих к длительной нейтропении. П</w:t>
      </w:r>
      <w:r w:rsidRPr="003722EE">
        <w:rPr>
          <w:bCs/>
        </w:rPr>
        <w:t xml:space="preserve">репаратом выбора для профилактики является </w:t>
      </w:r>
      <w:r w:rsidRPr="003722EE">
        <w:t xml:space="preserve">позаконазол в суспензии (по 200 мг 3 раза после еды) </w:t>
      </w:r>
      <w:r w:rsidRPr="003722EE">
        <w:lastRenderedPageBreak/>
        <w:t>или в таблетках (в 1 день по 300 мг х 2 раза, затем по 300 мг 1 раз, прием препарата не зависит от приема пищи).</w:t>
      </w:r>
    </w:p>
    <w:p w14:paraId="70E68695" w14:textId="77777777" w:rsidR="00CF644D" w:rsidRDefault="00CF644D" w:rsidP="00CF644D">
      <w:pPr>
        <w:widowControl w:val="0"/>
        <w:tabs>
          <w:tab w:val="left" w:pos="0"/>
        </w:tabs>
        <w:autoSpaceDE w:val="0"/>
        <w:autoSpaceDN w:val="0"/>
        <w:adjustRightInd w:val="0"/>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56C5FDE9" w14:textId="77777777" w:rsidR="00CF644D" w:rsidRPr="00B77DCF" w:rsidRDefault="00CF644D" w:rsidP="00CF644D">
      <w:pPr>
        <w:widowControl w:val="0"/>
        <w:tabs>
          <w:tab w:val="left" w:pos="0"/>
        </w:tabs>
        <w:autoSpaceDE w:val="0"/>
        <w:autoSpaceDN w:val="0"/>
        <w:adjustRightInd w:val="0"/>
        <w:ind w:right="49" w:firstLine="709"/>
        <w:contextualSpacing/>
        <w:rPr>
          <w:u w:val="single"/>
        </w:rPr>
      </w:pPr>
      <w:r w:rsidRPr="00B77DCF">
        <w:rPr>
          <w:iCs/>
          <w:u w:val="single"/>
        </w:rPr>
        <w:t xml:space="preserve">Критерии отмены профилактики противогрибковыми препаратами: </w:t>
      </w:r>
    </w:p>
    <w:p w14:paraId="04AAB02F"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2335BB11"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5F56334C"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08FAC653"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0DC9BEEB" w14:textId="77777777" w:rsidR="00CF644D" w:rsidRPr="00B77DCF" w:rsidRDefault="00CF644D" w:rsidP="00CF644D">
      <w:pPr>
        <w:widowControl w:val="0"/>
        <w:autoSpaceDE w:val="0"/>
        <w:autoSpaceDN w:val="0"/>
        <w:adjustRightInd w:val="0"/>
        <w:ind w:right="51" w:firstLine="709"/>
        <w:contextualSpacing/>
        <w:rPr>
          <w:b/>
        </w:rPr>
      </w:pPr>
      <w:r w:rsidRPr="00B77DCF">
        <w:rPr>
          <w:b/>
        </w:rPr>
        <w:t>Вторичная противогрибковая профилактика</w:t>
      </w:r>
    </w:p>
    <w:p w14:paraId="0FADFDD0" w14:textId="77777777" w:rsidR="00CF644D" w:rsidRPr="003722EE" w:rsidRDefault="00CF644D" w:rsidP="00CF644D">
      <w:pPr>
        <w:widowControl w:val="0"/>
        <w:autoSpaceDE w:val="0"/>
        <w:autoSpaceDN w:val="0"/>
        <w:adjustRightInd w:val="0"/>
        <w:ind w:right="51" w:firstLine="708"/>
        <w:contextualSpacing/>
        <w:rPr>
          <w:bCs/>
        </w:rPr>
      </w:pPr>
      <w:r w:rsidRPr="003722EE">
        <w:t>Вторичная противогрибковая профилактика п</w:t>
      </w:r>
      <w:r w:rsidRPr="003722EE">
        <w:rPr>
          <w:bCs/>
        </w:rPr>
        <w:t>роводится:</w:t>
      </w:r>
    </w:p>
    <w:p w14:paraId="20EED022"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04B36B57" w14:textId="276A69B5"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 xml:space="preserve">во время очередного курса </w:t>
      </w:r>
      <w:r w:rsidR="001E140C" w:rsidRPr="00AF2453">
        <w:t>химиотерапи</w:t>
      </w:r>
      <w:r w:rsidR="001E140C">
        <w:t>и</w:t>
      </w:r>
      <w:r w:rsidRPr="00643B16">
        <w:rPr>
          <w:rFonts w:cs="Times New Roman"/>
          <w:szCs w:val="24"/>
        </w:rPr>
        <w:t>, если ожидается нейтропения от 7 дней и более</w:t>
      </w:r>
      <w:r>
        <w:rPr>
          <w:rFonts w:cs="Times New Roman"/>
          <w:szCs w:val="24"/>
        </w:rPr>
        <w:t>.</w:t>
      </w:r>
    </w:p>
    <w:p w14:paraId="7229AAEA" w14:textId="77777777" w:rsidR="00CF644D" w:rsidRPr="00B77DCF" w:rsidRDefault="00CF644D" w:rsidP="00CF644D">
      <w:pPr>
        <w:widowControl w:val="0"/>
        <w:autoSpaceDE w:val="0"/>
        <w:autoSpaceDN w:val="0"/>
        <w:adjustRightInd w:val="0"/>
        <w:snapToGrid w:val="0"/>
        <w:ind w:right="51" w:firstLine="709"/>
      </w:pPr>
      <w:r w:rsidRPr="00B77DCF">
        <w:lastRenderedPageBreak/>
        <w:t>Пациентам, имевшим кандидемию без диссеминации в органы, профилактику не проводят.</w:t>
      </w:r>
    </w:p>
    <w:p w14:paraId="438EC9B2" w14:textId="58C691B2" w:rsidR="00CF644D" w:rsidRPr="003722EE" w:rsidRDefault="00CF644D" w:rsidP="00CF644D">
      <w:pPr>
        <w:widowControl w:val="0"/>
        <w:autoSpaceDE w:val="0"/>
        <w:autoSpaceDN w:val="0"/>
        <w:adjustRightInd w:val="0"/>
        <w:ind w:right="49" w:firstLine="709"/>
        <w:contextualSpacing/>
      </w:pPr>
      <w:r w:rsidRPr="003722EE">
        <w:t xml:space="preserve">Вторичная противогрибковая профилактика показана при курсах </w:t>
      </w:r>
      <w:r w:rsidR="00F567F5" w:rsidRPr="00AF2453">
        <w:t>химиотерапи</w:t>
      </w:r>
      <w:r w:rsidR="00F567F5">
        <w:t>и</w:t>
      </w:r>
      <w:r w:rsidRPr="003722EE">
        <w:t>,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57DC80B6" w14:textId="52DFBF4E" w:rsidR="00CF644D" w:rsidRPr="003722EE" w:rsidRDefault="00CF644D" w:rsidP="00CF644D">
      <w:pPr>
        <w:widowControl w:val="0"/>
        <w:autoSpaceDE w:val="0"/>
        <w:autoSpaceDN w:val="0"/>
        <w:adjustRightInd w:val="0"/>
        <w:ind w:right="51" w:firstLine="709"/>
        <w:contextualSpacing/>
      </w:pPr>
      <w:r w:rsidRPr="003722EE">
        <w:t xml:space="preserve">Противогрибковые препараты, используемые для вторичной профилактики </w:t>
      </w:r>
      <w:r w:rsidR="00F567F5">
        <w:t>пациента</w:t>
      </w:r>
      <w:r w:rsidRPr="003722EE">
        <w:t>м, имевшим в анамнезе</w:t>
      </w:r>
      <w:r w:rsidRPr="00026095">
        <w:t xml:space="preserve"> </w:t>
      </w:r>
      <w:r>
        <w:fldChar w:fldCharType="begin" w:fldLock="1"/>
      </w:r>
      <w:r w:rsidR="00887881">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34]","plainTextFormattedCitation":"[134]","previouslyFormattedCitation":"[134]"},"properties":{"noteIndex":0},"schema":"https://github.com/citation-style-language/schema/raw/master/csl-citation.json"}</w:instrText>
      </w:r>
      <w:r>
        <w:fldChar w:fldCharType="separate"/>
      </w:r>
      <w:r w:rsidR="00871701">
        <w:rPr>
          <w:noProof/>
        </w:rPr>
        <w:t>[135</w:t>
      </w:r>
      <w:r w:rsidRPr="00CF644D">
        <w:rPr>
          <w:noProof/>
        </w:rPr>
        <w:t>]</w:t>
      </w:r>
      <w:r>
        <w:fldChar w:fldCharType="end"/>
      </w:r>
      <w:r w:rsidRPr="003722EE">
        <w:t>:</w:t>
      </w:r>
    </w:p>
    <w:p w14:paraId="4142B829"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379FC1E8"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флуконазол, по 400 мг в сутки, внутривенно или внутрь;</w:t>
      </w:r>
    </w:p>
    <w:p w14:paraId="06DE9FED"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каспофунгин, по 50 мг в сутки внутривенно;</w:t>
      </w:r>
    </w:p>
    <w:p w14:paraId="25A9F4E1"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микафунгин, по 100 мг в сутки внутривенно;</w:t>
      </w:r>
    </w:p>
    <w:p w14:paraId="042434E8" w14:textId="77777777" w:rsidR="00CF644D" w:rsidRPr="003722EE" w:rsidRDefault="00CF644D" w:rsidP="0042757A">
      <w:pPr>
        <w:widowControl w:val="0"/>
        <w:numPr>
          <w:ilvl w:val="0"/>
          <w:numId w:val="100"/>
        </w:numPr>
        <w:tabs>
          <w:tab w:val="left" w:pos="317"/>
        </w:tabs>
        <w:autoSpaceDE w:val="0"/>
        <w:autoSpaceDN w:val="0"/>
        <w:adjustRightInd w:val="0"/>
        <w:ind w:right="51"/>
        <w:contextualSpacing/>
      </w:pPr>
      <w:r w:rsidRPr="003722EE">
        <w:t>анидулафунгин, по 100 мг в сутки внутривенно.</w:t>
      </w:r>
    </w:p>
    <w:p w14:paraId="7C0E6199"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4EC3290F"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300B15AB"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344B0635"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3D39E4DD" w14:textId="77777777" w:rsidR="00CF644D" w:rsidRPr="00643B16" w:rsidRDefault="00CF644D" w:rsidP="0042757A">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710DC24E"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Мукормикоз:</w:t>
      </w:r>
    </w:p>
    <w:p w14:paraId="37E42A3D"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47354266" w14:textId="77777777" w:rsidR="00CF644D" w:rsidRPr="003722EE" w:rsidRDefault="00CF644D" w:rsidP="0042757A">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61410D88" w14:textId="77777777" w:rsidR="00CF644D" w:rsidRPr="00643B16" w:rsidRDefault="00CF644D" w:rsidP="0042757A">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17B10961" w14:textId="487E9635" w:rsidR="00CF644D" w:rsidRPr="003722EE" w:rsidRDefault="00CF644D" w:rsidP="00CF644D">
      <w:pPr>
        <w:widowControl w:val="0"/>
        <w:autoSpaceDE w:val="0"/>
        <w:autoSpaceDN w:val="0"/>
        <w:adjustRightInd w:val="0"/>
        <w:ind w:right="51" w:firstLine="708"/>
        <w:contextualSpacing/>
      </w:pPr>
      <w:r w:rsidRPr="003722EE">
        <w:t xml:space="preserve">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w:t>
      </w:r>
      <w:r w:rsidR="00F567F5" w:rsidRPr="00AF2453">
        <w:t>химиотерапи</w:t>
      </w:r>
      <w:r w:rsidR="00F567F5">
        <w:t>и</w:t>
      </w:r>
      <w:r w:rsidRPr="003722EE">
        <w:t>,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7DC18216" w14:textId="77777777" w:rsidR="00CF644D" w:rsidRPr="003722EE" w:rsidRDefault="00CF644D" w:rsidP="00CF644D">
      <w:pPr>
        <w:widowControl w:val="0"/>
        <w:tabs>
          <w:tab w:val="left" w:pos="0"/>
        </w:tabs>
        <w:autoSpaceDE w:val="0"/>
        <w:autoSpaceDN w:val="0"/>
        <w:adjustRightInd w:val="0"/>
        <w:ind w:right="49"/>
        <w:contextualSpacing/>
        <w:rPr>
          <w:bCs/>
          <w:iCs/>
        </w:rPr>
      </w:pPr>
      <w:r w:rsidRPr="003722EE">
        <w:rPr>
          <w:bCs/>
        </w:rPr>
        <w:tab/>
        <w:t xml:space="preserve">Противогрибковые препараты, назначенные для вторичной профилактики, </w:t>
      </w:r>
      <w:r w:rsidRPr="003722EE">
        <w:rPr>
          <w:bCs/>
        </w:rPr>
        <w:lastRenderedPageBreak/>
        <w:t xml:space="preserve">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03A87A82" w14:textId="77777777" w:rsidR="00CF644D" w:rsidRDefault="00CF644D" w:rsidP="00CF644D">
      <w:pPr>
        <w:pStyle w:val="aff"/>
        <w:widowControl w:val="0"/>
        <w:autoSpaceDE w:val="0"/>
        <w:autoSpaceDN w:val="0"/>
        <w:adjustRightInd w:val="0"/>
        <w:ind w:right="51"/>
        <w:rPr>
          <w:rFonts w:cs="Times New Roman"/>
          <w:b/>
          <w:szCs w:val="24"/>
        </w:rPr>
      </w:pPr>
    </w:p>
    <w:p w14:paraId="71709215" w14:textId="34682A90" w:rsidR="00CF644D" w:rsidRPr="0051550E" w:rsidRDefault="00CF644D" w:rsidP="00CF644D">
      <w:pPr>
        <w:pStyle w:val="aff"/>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887881">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1,132]","plainTextFormattedCitation":"[131,132]","previouslyFormattedCitation":"[131,132]"},"properties":{"noteIndex":0},"schema":"https://github.com/citation-style-language/schema/raw/master/csl-citation.json"}</w:instrText>
      </w:r>
      <w:r>
        <w:rPr>
          <w:rFonts w:cs="Times New Roman"/>
          <w:bCs/>
          <w:i/>
          <w:iCs/>
          <w:szCs w:val="24"/>
          <w:u w:val="single"/>
        </w:rPr>
        <w:fldChar w:fldCharType="separate"/>
      </w:r>
      <w:r w:rsidR="005D3150">
        <w:rPr>
          <w:rFonts w:cs="Times New Roman"/>
          <w:bCs/>
          <w:iCs/>
          <w:noProof/>
          <w:szCs w:val="24"/>
        </w:rPr>
        <w:t>[132,133</w:t>
      </w:r>
      <w:r w:rsidRPr="00CF644D">
        <w:rPr>
          <w:rFonts w:cs="Times New Roman"/>
          <w:bCs/>
          <w:iCs/>
          <w:noProof/>
          <w:szCs w:val="24"/>
        </w:rPr>
        <w:t>]</w:t>
      </w:r>
      <w:r>
        <w:rPr>
          <w:rFonts w:cs="Times New Roman"/>
          <w:bCs/>
          <w:i/>
          <w:iCs/>
          <w:szCs w:val="24"/>
          <w:u w:val="single"/>
        </w:rPr>
        <w:fldChar w:fldCharType="end"/>
      </w:r>
    </w:p>
    <w:p w14:paraId="06A12D10" w14:textId="331EAFA2" w:rsidR="00CF644D" w:rsidRPr="003722EE" w:rsidRDefault="00CF644D" w:rsidP="00CF644D">
      <w:pPr>
        <w:ind w:right="51" w:firstLine="708"/>
        <w:contextualSpacing/>
      </w:pPr>
      <w:r w:rsidRPr="003722EE">
        <w:t>Противовирусные препараты для профилактики назначают пациентам, серопозитивным по вирусу простого герпеса (ВПГ) - пациентам с острыми лейкозами</w:t>
      </w:r>
      <w:r w:rsidR="00F567F5">
        <w:t xml:space="preserve">, </w:t>
      </w:r>
      <w:r w:rsidRPr="003722EE">
        <w:t xml:space="preserve"> </w:t>
      </w:r>
      <w:r w:rsidR="00F567F5" w:rsidRPr="003722EE">
        <w:t xml:space="preserve">реципиентам </w:t>
      </w:r>
      <w:r w:rsidR="00F567F5">
        <w:t>аллогенной ТГСК.</w:t>
      </w:r>
    </w:p>
    <w:p w14:paraId="704A74FC" w14:textId="77777777" w:rsidR="00CF644D" w:rsidRPr="003722EE" w:rsidRDefault="00CF644D" w:rsidP="00CF644D">
      <w:pPr>
        <w:ind w:right="49" w:firstLine="709"/>
        <w:contextualSpacing/>
      </w:pPr>
      <w:r w:rsidRPr="003722EE">
        <w:t>Используют следующие препараты для профилактики вирусных инфекций:</w:t>
      </w:r>
    </w:p>
    <w:p w14:paraId="7376CDE5"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2FC5CF31"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52AA4E29" w14:textId="77777777" w:rsidR="00CF644D" w:rsidRPr="003722EE" w:rsidRDefault="00CF644D" w:rsidP="0042757A">
      <w:pPr>
        <w:pStyle w:val="aff"/>
        <w:widowControl w:val="0"/>
        <w:numPr>
          <w:ilvl w:val="0"/>
          <w:numId w:val="99"/>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6A85600C" w14:textId="77777777" w:rsidR="00CF644D" w:rsidRPr="00643B16" w:rsidRDefault="00CF644D" w:rsidP="0042757A">
      <w:pPr>
        <w:pStyle w:val="aff"/>
        <w:widowControl w:val="0"/>
        <w:numPr>
          <w:ilvl w:val="0"/>
          <w:numId w:val="99"/>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19C28E71" w14:textId="52D64466" w:rsidR="00CF644D" w:rsidRPr="003722EE" w:rsidRDefault="00CF644D" w:rsidP="00CF644D">
      <w:pPr>
        <w:ind w:right="49" w:firstLine="709"/>
        <w:contextualSpacing/>
      </w:pPr>
      <w:r w:rsidRPr="003722EE">
        <w:t xml:space="preserve">Противовирусную профилактику применяют в течение 3-5 недель с 1-го дня </w:t>
      </w:r>
      <w:r w:rsidR="00F567F5" w:rsidRPr="00AF2453">
        <w:t>химиотерапи</w:t>
      </w:r>
      <w:r w:rsidR="00F567F5">
        <w:t>и</w:t>
      </w:r>
      <w:r w:rsidRPr="003722EE">
        <w:t xml:space="preserve">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57DF55F9" w14:textId="68AF4084" w:rsidR="00CF644D" w:rsidRDefault="00CF644D" w:rsidP="00CF644D">
      <w:pPr>
        <w:ind w:right="49" w:firstLine="709"/>
        <w:contextualSpacing/>
      </w:pPr>
      <w:r w:rsidRPr="003722EE">
        <w:t xml:space="preserve">Антивирусная профилактика ВПГ не требуется для серонегативных больных острыми лейкозами </w:t>
      </w:r>
      <w:r w:rsidRPr="00357598">
        <w:t>и после ТГСК</w:t>
      </w:r>
      <w:r w:rsidRPr="003722EE">
        <w:t>.</w:t>
      </w:r>
    </w:p>
    <w:p w14:paraId="7A944749" w14:textId="4BC2DFBB" w:rsidR="00887881" w:rsidRPr="00887881" w:rsidRDefault="00CF644D" w:rsidP="00887881">
      <w:pPr>
        <w:pStyle w:val="2"/>
        <w:rPr>
          <w:lang w:val="ru-RU"/>
        </w:rPr>
      </w:pPr>
      <w:bookmarkStart w:id="113" w:name="_Toc64624797"/>
      <w:r>
        <w:rPr>
          <w:lang w:val="ru-RU"/>
        </w:rPr>
        <w:t>7.1</w:t>
      </w:r>
      <w:r w:rsidR="00751ECD">
        <w:rPr>
          <w:lang w:val="ru-RU"/>
        </w:rPr>
        <w:t xml:space="preserve">1 </w:t>
      </w:r>
      <w:r w:rsidR="00887881" w:rsidRPr="00C23943">
        <w:rPr>
          <w:kern w:val="32"/>
        </w:rPr>
        <w:t>Диагностика гемотрансмиссивных инфекций</w:t>
      </w:r>
      <w:bookmarkEnd w:id="113"/>
    </w:p>
    <w:p w14:paraId="257FC47E" w14:textId="77777777" w:rsidR="00887881" w:rsidRPr="00C23943" w:rsidRDefault="00887881" w:rsidP="00887881">
      <w:pPr>
        <w:pStyle w:val="aff"/>
        <w:spacing w:line="240" w:lineRule="auto"/>
        <w:ind w:left="360"/>
        <w:rPr>
          <w:b/>
          <w:kern w:val="32"/>
          <w:szCs w:val="24"/>
        </w:rPr>
      </w:pPr>
    </w:p>
    <w:p w14:paraId="31A1CAC0" w14:textId="08C5F69D" w:rsidR="00887881" w:rsidRDefault="00887881" w:rsidP="00887881">
      <w:pPr>
        <w:ind w:firstLine="708"/>
        <w:rPr>
          <w:rFonts w:eastAsia="Arial Unicode MS"/>
        </w:rPr>
      </w:pPr>
      <w:r>
        <w:t xml:space="preserve">Пациенты </w:t>
      </w:r>
      <w:r w:rsidR="004B1021" w:rsidRPr="00F567F5">
        <w:t xml:space="preserve">с лейкозами </w:t>
      </w:r>
      <w:r w:rsidRPr="008532D2">
        <w:t xml:space="preserve">являются группой высокого риска вероятного инфицирования гемотрансмиссивными вирусными инфекциями, поскольку </w:t>
      </w:r>
      <w:r>
        <w:t>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rsidR="00F567F5">
        <w:t>лейкозы</w:t>
      </w:r>
      <w:r w:rsidRPr="008532D2">
        <w:t xml:space="preserve">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 xml:space="preserve">у пациентов </w:t>
      </w:r>
      <w:r w:rsidR="004B1021" w:rsidRPr="00F567F5">
        <w:rPr>
          <w:rFonts w:eastAsia="Arial Unicode MS"/>
        </w:rPr>
        <w:t xml:space="preserve">с лейкозами </w:t>
      </w:r>
      <w:r w:rsidRPr="008532D2">
        <w:rPr>
          <w:rFonts w:eastAsia="Arial Unicode MS"/>
        </w:rPr>
        <w:t>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26EBEB56" w14:textId="77777777" w:rsidR="00887881" w:rsidRDefault="00887881" w:rsidP="00887881">
      <w:pPr>
        <w:ind w:firstLine="708"/>
      </w:pPr>
    </w:p>
    <w:p w14:paraId="43B015F0" w14:textId="77777777" w:rsidR="00887881" w:rsidRPr="00B71129" w:rsidRDefault="00887881" w:rsidP="00887881">
      <w:pPr>
        <w:pStyle w:val="Normal11"/>
        <w:spacing w:line="360" w:lineRule="auto"/>
        <w:jc w:val="both"/>
        <w:rPr>
          <w:bCs/>
          <w:i/>
          <w:iCs/>
          <w:sz w:val="22"/>
          <w:u w:val="single"/>
        </w:rPr>
      </w:pPr>
      <w:r w:rsidRPr="00B71129">
        <w:rPr>
          <w:bCs/>
          <w:i/>
          <w:iCs/>
          <w:szCs w:val="28"/>
          <w:u w:val="single"/>
        </w:rPr>
        <w:t>Лабораторная диагностика</w:t>
      </w:r>
    </w:p>
    <w:p w14:paraId="55466DE8" w14:textId="77777777" w:rsidR="00887881" w:rsidRDefault="00887881" w:rsidP="00887881">
      <w:pPr>
        <w:ind w:firstLine="708"/>
      </w:pPr>
      <w:r>
        <w:t>С</w:t>
      </w:r>
      <w:r w:rsidRPr="000A150B">
        <w:t>огласно санитарно-эпидемиологическим правилам СП 3.1.3112-13 «П</w:t>
      </w:r>
      <w:r>
        <w:t>рофилактика вирусного гепатита С</w:t>
      </w:r>
      <w:r w:rsidRPr="000A150B">
        <w:t xml:space="preserve">»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w:t>
      </w:r>
      <w:r w:rsidRPr="000A150B">
        <w:lastRenderedPageBreak/>
        <w:t>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09F32F55" w14:textId="77777777" w:rsidR="00887881" w:rsidRDefault="00887881" w:rsidP="00887881">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516B7F62" w14:textId="1F058C29" w:rsidR="00887881" w:rsidRDefault="00887881" w:rsidP="00887881">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BF3043">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41]","plainTextFormattedCitation":"[141]","previouslyFormattedCitation":"[141]"},"properties":{"noteIndex":0},"schema":"https://github.com/citation-style-language/schema/raw/master/csl-citation.json"}</w:instrText>
      </w:r>
      <w:r>
        <w:fldChar w:fldCharType="separate"/>
      </w:r>
      <w:r w:rsidR="002F35C2">
        <w:rPr>
          <w:noProof/>
        </w:rPr>
        <w:t>[142</w:t>
      </w:r>
      <w:r w:rsidRPr="00887881">
        <w:rPr>
          <w:noProof/>
        </w:rPr>
        <w:t>]</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BF3043">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42]","plainTextFormattedCitation":"[142]","previouslyFormattedCitation":"[142]"},"properties":{"noteIndex":0},"schema":"https://github.com/citation-style-language/schema/raw/master/csl-citation.json"}</w:instrText>
      </w:r>
      <w:r>
        <w:fldChar w:fldCharType="separate"/>
      </w:r>
      <w:r w:rsidR="002F35C2">
        <w:rPr>
          <w:noProof/>
        </w:rPr>
        <w:t>[143</w:t>
      </w:r>
      <w:r w:rsidRPr="00887881">
        <w:rPr>
          <w:noProof/>
        </w:rPr>
        <w:t>]</w:t>
      </w:r>
      <w:r>
        <w:fldChar w:fldCharType="end"/>
      </w:r>
      <w:r w:rsidRPr="00E71F5D">
        <w:t>.</w:t>
      </w:r>
      <w:r>
        <w:t xml:space="preserve"> </w:t>
      </w:r>
    </w:p>
    <w:p w14:paraId="2402B296" w14:textId="77777777" w:rsidR="00887881" w:rsidRDefault="00887881" w:rsidP="00887881">
      <w:pPr>
        <w:ind w:left="644"/>
        <w:rPr>
          <w:b/>
          <w:szCs w:val="28"/>
        </w:rPr>
      </w:pPr>
    </w:p>
    <w:p w14:paraId="1689F21F" w14:textId="494CBB79" w:rsidR="00887881" w:rsidRPr="00506902" w:rsidRDefault="00887881" w:rsidP="00887881">
      <w:pPr>
        <w:ind w:left="284"/>
        <w:rPr>
          <w:bCs/>
          <w:i/>
          <w:iCs/>
          <w:szCs w:val="28"/>
          <w:u w:val="single"/>
        </w:rPr>
      </w:pPr>
      <w:r w:rsidRPr="00506902">
        <w:rPr>
          <w:bCs/>
          <w:i/>
          <w:iCs/>
          <w:szCs w:val="28"/>
          <w:u w:val="single"/>
        </w:rPr>
        <w:t>Протокол обследования образцов крови на инфекционные маркеры (ВИЧ, ВГВ, ВГС, возбудителя сифилиса)</w:t>
      </w:r>
    </w:p>
    <w:p w14:paraId="451A49A2" w14:textId="1FC0FDD5" w:rsidR="00887881" w:rsidRDefault="00887881" w:rsidP="0042757A">
      <w:pPr>
        <w:pStyle w:val="Number1"/>
        <w:numPr>
          <w:ilvl w:val="0"/>
          <w:numId w:val="101"/>
        </w:numPr>
        <w:jc w:val="left"/>
      </w:pPr>
      <w:r w:rsidRPr="00350A4F">
        <w:t xml:space="preserve">Обследование всех </w:t>
      </w:r>
      <w:r>
        <w:t xml:space="preserve">первичных </w:t>
      </w:r>
      <w:r w:rsidRPr="00350A4F">
        <w:t>пациентов</w:t>
      </w:r>
      <w:r>
        <w:t xml:space="preserve"> </w:t>
      </w:r>
      <w:r w:rsidR="00F567F5">
        <w:t xml:space="preserve">с лейкозом </w:t>
      </w:r>
      <w:r>
        <w:t xml:space="preserve">на регламентированые исследования: </w:t>
      </w:r>
    </w:p>
    <w:p w14:paraId="1C879270" w14:textId="77777777" w:rsidR="00887881" w:rsidRDefault="00887881" w:rsidP="0042757A">
      <w:pPr>
        <w:pStyle w:val="Number1"/>
        <w:numPr>
          <w:ilvl w:val="0"/>
          <w:numId w:val="104"/>
        </w:numPr>
        <w:jc w:val="left"/>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18098A36" w14:textId="77777777" w:rsidR="00887881" w:rsidRDefault="00887881" w:rsidP="0042757A">
      <w:pPr>
        <w:pStyle w:val="Number1"/>
        <w:numPr>
          <w:ilvl w:val="0"/>
          <w:numId w:val="104"/>
        </w:numPr>
        <w:jc w:val="left"/>
      </w:pPr>
      <w:r>
        <w:t>Определение HBsAg;</w:t>
      </w:r>
    </w:p>
    <w:p w14:paraId="410803F2" w14:textId="77777777" w:rsidR="00887881" w:rsidRDefault="00887881" w:rsidP="0042757A">
      <w:pPr>
        <w:pStyle w:val="Number1"/>
        <w:numPr>
          <w:ilvl w:val="0"/>
          <w:numId w:val="104"/>
        </w:numPr>
        <w:jc w:val="left"/>
      </w:pPr>
      <w:r>
        <w:t>Определение</w:t>
      </w:r>
      <w:r w:rsidRPr="00350A4F">
        <w:t xml:space="preserve"> </w:t>
      </w:r>
      <w:r>
        <w:t>антител к ВГС;</w:t>
      </w:r>
      <w:r w:rsidRPr="00350A4F">
        <w:t xml:space="preserve"> </w:t>
      </w:r>
    </w:p>
    <w:p w14:paraId="6B8C3BF2" w14:textId="77777777" w:rsidR="00887881" w:rsidRDefault="00887881" w:rsidP="0042757A">
      <w:pPr>
        <w:pStyle w:val="Number1"/>
        <w:numPr>
          <w:ilvl w:val="0"/>
          <w:numId w:val="104"/>
        </w:numPr>
        <w:jc w:val="left"/>
      </w:pPr>
      <w:r>
        <w:t>Определение</w:t>
      </w:r>
      <w:r w:rsidRPr="00350A4F">
        <w:t xml:space="preserve"> РНК ВГС</w:t>
      </w:r>
      <w:r>
        <w:t xml:space="preserve"> (ПЦР, качественное);</w:t>
      </w:r>
    </w:p>
    <w:p w14:paraId="7DE4955E" w14:textId="77777777" w:rsidR="00887881" w:rsidRDefault="00887881" w:rsidP="0042757A">
      <w:pPr>
        <w:pStyle w:val="Number1"/>
        <w:numPr>
          <w:ilvl w:val="0"/>
          <w:numId w:val="104"/>
        </w:numPr>
        <w:jc w:val="left"/>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45432B10" w14:textId="49D684EF" w:rsidR="00887881" w:rsidRDefault="00887881" w:rsidP="0042757A">
      <w:pPr>
        <w:pStyle w:val="Number1"/>
        <w:numPr>
          <w:ilvl w:val="0"/>
          <w:numId w:val="101"/>
        </w:numPr>
        <w:jc w:val="left"/>
      </w:pPr>
      <w:r>
        <w:t>Дополнительное о</w:t>
      </w:r>
      <w:r w:rsidRPr="00350A4F">
        <w:t xml:space="preserve">бследование всех </w:t>
      </w:r>
      <w:r>
        <w:t xml:space="preserve">первичных </w:t>
      </w:r>
      <w:r w:rsidRPr="00350A4F">
        <w:t xml:space="preserve">пациентов </w:t>
      </w:r>
      <w:r w:rsidR="00F567F5">
        <w:t xml:space="preserve">с лейкозом </w:t>
      </w:r>
      <w:r>
        <w:t xml:space="preserve">– кандидатов на трансфузии </w:t>
      </w:r>
      <w:r w:rsidRPr="00350A4F">
        <w:t>на наличие</w:t>
      </w:r>
      <w:r>
        <w:t>:</w:t>
      </w:r>
    </w:p>
    <w:p w14:paraId="3CD7DEA7" w14:textId="77777777" w:rsidR="00887881" w:rsidRPr="00757238" w:rsidRDefault="00887881" w:rsidP="0042757A">
      <w:pPr>
        <w:pStyle w:val="Number1"/>
        <w:numPr>
          <w:ilvl w:val="0"/>
          <w:numId w:val="105"/>
        </w:numPr>
        <w:jc w:val="left"/>
      </w:pPr>
      <w:r>
        <w:t xml:space="preserve">Определение </w:t>
      </w:r>
      <w:r w:rsidRPr="00757238">
        <w:t>антител к ядерному ант</w:t>
      </w:r>
      <w:r>
        <w:t>игену (HBcAg) вируса гепатита B;</w:t>
      </w:r>
    </w:p>
    <w:p w14:paraId="40857E57" w14:textId="77777777" w:rsidR="00887881" w:rsidRDefault="00887881" w:rsidP="0042757A">
      <w:pPr>
        <w:pStyle w:val="Number1"/>
        <w:numPr>
          <w:ilvl w:val="0"/>
          <w:numId w:val="105"/>
        </w:numPr>
        <w:jc w:val="left"/>
      </w:pPr>
      <w:r w:rsidRPr="007C6DC7">
        <w:t>Определение антител к поверхностному антигену (anti-HBs) вируса гепатита B</w:t>
      </w:r>
      <w:r>
        <w:t>;</w:t>
      </w:r>
      <w:r w:rsidRPr="00350A4F">
        <w:t xml:space="preserve"> </w:t>
      </w:r>
    </w:p>
    <w:p w14:paraId="5C4CA8FE" w14:textId="77777777" w:rsidR="00887881" w:rsidRDefault="00887881" w:rsidP="0042757A">
      <w:pPr>
        <w:pStyle w:val="Number1"/>
        <w:numPr>
          <w:ilvl w:val="0"/>
          <w:numId w:val="105"/>
        </w:numPr>
        <w:jc w:val="left"/>
      </w:pPr>
      <w:r w:rsidRPr="007C6DC7">
        <w:t xml:space="preserve">Определение ДНК </w:t>
      </w:r>
      <w:r>
        <w:t>ВГ</w:t>
      </w:r>
      <w:r w:rsidRPr="007C6DC7">
        <w:t>B методом ПЦР, качественное исследование</w:t>
      </w:r>
      <w:r>
        <w:t>.</w:t>
      </w:r>
      <w:r w:rsidRPr="00350A4F">
        <w:t xml:space="preserve"> </w:t>
      </w:r>
    </w:p>
    <w:p w14:paraId="03FC0CDE" w14:textId="77777777" w:rsidR="00887881" w:rsidRDefault="00887881" w:rsidP="0042757A">
      <w:pPr>
        <w:pStyle w:val="Number1"/>
        <w:numPr>
          <w:ilvl w:val="0"/>
          <w:numId w:val="101"/>
        </w:numPr>
        <w:jc w:val="left"/>
      </w:pPr>
      <w:r>
        <w:t>Дополнительное о</w:t>
      </w:r>
      <w:r w:rsidRPr="00350A4F">
        <w:t>бследование</w:t>
      </w:r>
      <w:r>
        <w:t xml:space="preserve"> по показаниям:</w:t>
      </w:r>
    </w:p>
    <w:p w14:paraId="77864609" w14:textId="77777777" w:rsidR="00887881" w:rsidRPr="00350A4F" w:rsidRDefault="00887881" w:rsidP="0042757A">
      <w:pPr>
        <w:pStyle w:val="Number1"/>
        <w:numPr>
          <w:ilvl w:val="0"/>
          <w:numId w:val="103"/>
        </w:numPr>
        <w:jc w:val="left"/>
      </w:pPr>
      <w:r w:rsidRPr="00350A4F">
        <w:t>В случае обнаружения HBsAg — дополнительное исследование HВеAg.</w:t>
      </w:r>
    </w:p>
    <w:p w14:paraId="7539B99B" w14:textId="77777777" w:rsidR="00887881" w:rsidRPr="00350A4F" w:rsidRDefault="00887881" w:rsidP="0042757A">
      <w:pPr>
        <w:pStyle w:val="Number1"/>
        <w:numPr>
          <w:ilvl w:val="0"/>
          <w:numId w:val="103"/>
        </w:numPr>
        <w:jc w:val="left"/>
      </w:pPr>
      <w:r w:rsidRPr="00350A4F">
        <w:lastRenderedPageBreak/>
        <w:t>В случае обнаружения анти-HBс — дополнительное исследование анти-НВс IgM.</w:t>
      </w:r>
    </w:p>
    <w:p w14:paraId="429276B4" w14:textId="77777777" w:rsidR="00887881" w:rsidRPr="00350A4F" w:rsidRDefault="00887881" w:rsidP="0042757A">
      <w:pPr>
        <w:pStyle w:val="Number1"/>
        <w:numPr>
          <w:ilvl w:val="0"/>
          <w:numId w:val="103"/>
        </w:numPr>
        <w:jc w:val="left"/>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07E0B9ED" w14:textId="77777777" w:rsidR="00887881" w:rsidRPr="00350A4F" w:rsidRDefault="00887881" w:rsidP="0042757A">
      <w:pPr>
        <w:pStyle w:val="Number1"/>
        <w:numPr>
          <w:ilvl w:val="0"/>
          <w:numId w:val="103"/>
        </w:numPr>
        <w:jc w:val="left"/>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5349671A" w14:textId="77777777" w:rsidR="00887881" w:rsidRPr="00350A4F" w:rsidRDefault="00887881" w:rsidP="0042757A">
      <w:pPr>
        <w:pStyle w:val="Number1"/>
        <w:numPr>
          <w:ilvl w:val="0"/>
          <w:numId w:val="101"/>
        </w:numPr>
        <w:jc w:val="left"/>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42053E84" w14:textId="45B69346" w:rsidR="00887881" w:rsidRDefault="00887881" w:rsidP="0042757A">
      <w:pPr>
        <w:numPr>
          <w:ilvl w:val="0"/>
          <w:numId w:val="101"/>
        </w:numPr>
        <w:autoSpaceDE w:val="0"/>
        <w:autoSpaceDN w:val="0"/>
        <w:adjustRightInd w:val="0"/>
        <w:jc w:val="left"/>
      </w:pPr>
      <w:r w:rsidRPr="00350A4F">
        <w:t xml:space="preserve">Остальные контингенты пациентов </w:t>
      </w:r>
      <w:r w:rsidR="00F567F5">
        <w:t xml:space="preserve">с лейкозом </w:t>
      </w:r>
      <w:r w:rsidRPr="00350A4F">
        <w:t>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5E3C2146" w14:textId="77777777" w:rsidR="00887881" w:rsidRPr="00350A4F" w:rsidRDefault="00887881" w:rsidP="00887881">
      <w:pPr>
        <w:ind w:left="720"/>
      </w:pPr>
    </w:p>
    <w:p w14:paraId="43D553AB" w14:textId="77777777" w:rsidR="00887881" w:rsidRPr="00D20B00" w:rsidRDefault="00887881" w:rsidP="00887881">
      <w:pPr>
        <w:pStyle w:val="Normal11"/>
        <w:spacing w:line="360" w:lineRule="auto"/>
        <w:rPr>
          <w:bCs/>
          <w:i/>
          <w:iCs/>
          <w:u w:val="single"/>
        </w:rPr>
      </w:pPr>
      <w:r w:rsidRPr="00D20B00">
        <w:rPr>
          <w:bCs/>
          <w:i/>
          <w:iCs/>
          <w:u w:val="single"/>
        </w:rPr>
        <w:t>Инструментальная диагностика</w:t>
      </w:r>
    </w:p>
    <w:p w14:paraId="69F7ADC5" w14:textId="65BFEDB4" w:rsidR="00887881" w:rsidRDefault="00887881" w:rsidP="00F24627">
      <w:pPr>
        <w:pStyle w:val="Normal11"/>
        <w:tabs>
          <w:tab w:val="clear" w:pos="394"/>
        </w:tabs>
        <w:spacing w:line="360" w:lineRule="auto"/>
        <w:ind w:firstLine="699"/>
        <w:jc w:val="both"/>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5DD258EC"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 xml:space="preserve">УЗИ печени. </w:t>
      </w:r>
    </w:p>
    <w:p w14:paraId="69AA4753"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Эластометрия печени</w:t>
      </w:r>
    </w:p>
    <w:p w14:paraId="447F2314" w14:textId="77777777" w:rsidR="00887881" w:rsidRDefault="00887881" w:rsidP="0042757A">
      <w:pPr>
        <w:pStyle w:val="Normal11"/>
        <w:numPr>
          <w:ilvl w:val="0"/>
          <w:numId w:val="106"/>
        </w:numPr>
        <w:overflowPunct w:val="0"/>
        <w:autoSpaceDE w:val="0"/>
        <w:autoSpaceDN w:val="0"/>
        <w:adjustRightInd w:val="0"/>
        <w:spacing w:line="360" w:lineRule="auto"/>
        <w:jc w:val="both"/>
        <w:textAlignment w:val="baseline"/>
      </w:pPr>
      <w:r>
        <w:t>Б</w:t>
      </w:r>
      <w:r w:rsidRPr="006A482D">
        <w:t>иопси</w:t>
      </w:r>
      <w:r>
        <w:t>я</w:t>
      </w:r>
      <w:r w:rsidRPr="006A482D">
        <w:t xml:space="preserve"> печени</w:t>
      </w:r>
      <w:r>
        <w:t>.</w:t>
      </w:r>
      <w:r w:rsidRPr="006A482D">
        <w:t xml:space="preserve"> </w:t>
      </w:r>
    </w:p>
    <w:p w14:paraId="5C718DA1" w14:textId="77777777" w:rsidR="00887881" w:rsidRDefault="00887881" w:rsidP="00887881">
      <w:pPr>
        <w:pStyle w:val="Normal11"/>
        <w:spacing w:line="360" w:lineRule="auto"/>
        <w:ind w:left="1068" w:firstLine="0"/>
        <w:jc w:val="both"/>
      </w:pPr>
    </w:p>
    <w:p w14:paraId="0B5351C0" w14:textId="404E7404" w:rsidR="00887881" w:rsidRPr="00D20B00" w:rsidRDefault="004B1021" w:rsidP="00887881">
      <w:pPr>
        <w:pStyle w:val="Normal11"/>
        <w:spacing w:line="360" w:lineRule="auto"/>
        <w:rPr>
          <w:bCs/>
          <w:i/>
          <w:iCs/>
          <w:u w:val="single"/>
        </w:rPr>
      </w:pPr>
      <w:r>
        <w:rPr>
          <w:bCs/>
          <w:i/>
          <w:iCs/>
          <w:u w:val="single"/>
        </w:rPr>
        <w:t>П</w:t>
      </w:r>
      <w:r w:rsidRPr="00D20B00">
        <w:rPr>
          <w:bCs/>
          <w:i/>
          <w:iCs/>
          <w:u w:val="single"/>
        </w:rPr>
        <w:t xml:space="preserve">рофилактика </w:t>
      </w:r>
      <w:r w:rsidR="00887881" w:rsidRPr="00D20B00">
        <w:rPr>
          <w:bCs/>
          <w:i/>
          <w:iCs/>
          <w:u w:val="single"/>
        </w:rPr>
        <w:t xml:space="preserve">и </w:t>
      </w:r>
      <w:r>
        <w:rPr>
          <w:bCs/>
          <w:i/>
          <w:iCs/>
          <w:u w:val="single"/>
        </w:rPr>
        <w:t>л</w:t>
      </w:r>
      <w:r w:rsidRPr="00D20B00">
        <w:rPr>
          <w:bCs/>
          <w:i/>
          <w:iCs/>
          <w:u w:val="single"/>
        </w:rPr>
        <w:t xml:space="preserve">ечение </w:t>
      </w:r>
      <w:r w:rsidR="00887881" w:rsidRPr="00D20B00">
        <w:rPr>
          <w:bCs/>
          <w:i/>
          <w:iCs/>
          <w:u w:val="single"/>
        </w:rPr>
        <w:t xml:space="preserve">вирусных гепатитов В и С </w:t>
      </w:r>
    </w:p>
    <w:p w14:paraId="1673FAAF" w14:textId="1CC59DBD" w:rsidR="00887881" w:rsidRPr="00E71F5D" w:rsidRDefault="00887881" w:rsidP="00F24627">
      <w:pPr>
        <w:pStyle w:val="Normal11"/>
        <w:tabs>
          <w:tab w:val="clear" w:pos="394"/>
        </w:tabs>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BF3043">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43,144]","plainTextFormattedCitation":"[143,144]","previouslyFormattedCitation":"[143,144]"},"properties":{"noteIndex":0},"schema":"https://github.com/citation-style-language/schema/raw/master/csl-citation.json"}</w:instrText>
      </w:r>
      <w:r>
        <w:fldChar w:fldCharType="separate"/>
      </w:r>
      <w:r w:rsidR="009466BB">
        <w:rPr>
          <w:noProof/>
        </w:rPr>
        <w:t>[144,145</w:t>
      </w:r>
      <w:r w:rsidRPr="00887881">
        <w:rPr>
          <w:noProof/>
        </w:rPr>
        <w:t>]</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BF3043">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45–148]","plainTextFormattedCitation":"[145–148]","previouslyFormattedCitation":"[145–148]"},"properties":{"noteIndex":0},"schema":"https://github.com/citation-style-language/schema/raw/master/csl-citation.json"}</w:instrText>
      </w:r>
      <w:r>
        <w:fldChar w:fldCharType="separate"/>
      </w:r>
      <w:r w:rsidR="00C23F1D">
        <w:rPr>
          <w:noProof/>
        </w:rPr>
        <w:t>[146–149</w:t>
      </w:r>
      <w:r w:rsidRPr="00887881">
        <w:rPr>
          <w:noProof/>
        </w:rPr>
        <w:t>]</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BF3043">
        <w:rPr>
          <w:lang w:val="en-US"/>
        </w:rPr>
        <w:instrText>ADDIN</w:instrText>
      </w:r>
      <w:r w:rsidR="00BF3043" w:rsidRPr="006E3DE3">
        <w:instrText xml:space="preserve"> </w:instrText>
      </w:r>
      <w:r w:rsidR="00BF3043">
        <w:rPr>
          <w:lang w:val="en-US"/>
        </w:rPr>
        <w:instrText>CSL</w:instrText>
      </w:r>
      <w:r w:rsidR="00BF3043" w:rsidRPr="006E3DE3">
        <w:instrText>_</w:instrText>
      </w:r>
      <w:r w:rsidR="00BF3043">
        <w:rPr>
          <w:lang w:val="en-US"/>
        </w:rPr>
        <w:instrText>CITATION</w:instrText>
      </w:r>
      <w:r w:rsidR="00BF3043" w:rsidRPr="006E3DE3">
        <w:instrText xml:space="preserve"> {"</w:instrText>
      </w:r>
      <w:r w:rsidR="00BF3043">
        <w:rPr>
          <w:lang w:val="en-US"/>
        </w:rPr>
        <w:instrText>citationItems</w:instrText>
      </w:r>
      <w:r w:rsidR="00BF3043" w:rsidRPr="006E3DE3">
        <w:instrText>":[{"</w:instrText>
      </w:r>
      <w:r w:rsidR="00BF3043">
        <w:rPr>
          <w:lang w:val="en-US"/>
        </w:rPr>
        <w:instrText>id</w:instrText>
      </w:r>
      <w:r w:rsidR="00BF3043" w:rsidRPr="006E3DE3">
        <w:instrText>":"</w:instrText>
      </w:r>
      <w:r w:rsidR="00BF3043">
        <w:rPr>
          <w:lang w:val="en-US"/>
        </w:rPr>
        <w:instrText>ITEM</w:instrText>
      </w:r>
      <w:r w:rsidR="00BF3043" w:rsidRPr="006E3DE3">
        <w:instrText>-1","</w:instrText>
      </w:r>
      <w:r w:rsidR="00BF3043">
        <w:rPr>
          <w:lang w:val="en-US"/>
        </w:rPr>
        <w:instrText>itemData</w:instrText>
      </w:r>
      <w:r w:rsidR="00BF3043" w:rsidRPr="006E3DE3">
        <w:instrText>":{"</w:instrText>
      </w:r>
      <w:r w:rsidR="00BF3043">
        <w:rPr>
          <w:lang w:val="en-US"/>
        </w:rPr>
        <w:instrText>DOI</w:instrText>
      </w:r>
      <w:r w:rsidR="00BF3043" w:rsidRPr="006E3DE3">
        <w:instrText>":"10.1002/(</w:instrText>
      </w:r>
      <w:r w:rsidR="00BF3043">
        <w:rPr>
          <w:lang w:val="en-US"/>
        </w:rPr>
        <w:instrText>SICI</w:instrText>
      </w:r>
      <w:r w:rsidR="00BF3043" w:rsidRPr="006E3DE3">
        <w:instrText>)1096-9071(200003)60:3&lt;256::</w:instrText>
      </w:r>
      <w:r w:rsidR="00BF3043">
        <w:rPr>
          <w:lang w:val="en-US"/>
        </w:rPr>
        <w:instrText>AID</w:instrText>
      </w:r>
      <w:r w:rsidR="00BF3043" w:rsidRPr="006E3DE3">
        <w:instrText>-</w:instrText>
      </w:r>
      <w:r w:rsidR="00BF3043">
        <w:rPr>
          <w:lang w:val="en-US"/>
        </w:rPr>
        <w:instrText>JMV</w:instrText>
      </w:r>
      <w:r w:rsidR="00BF3043" w:rsidRPr="006E3DE3">
        <w:instrText>2&gt;3.0.</w:instrText>
      </w:r>
      <w:r w:rsidR="00BF3043">
        <w:rPr>
          <w:lang w:val="en-US"/>
        </w:rPr>
        <w:instrText>CO</w:instrText>
      </w:r>
      <w:r w:rsidR="00BF3043" w:rsidRPr="006E3DE3">
        <w:instrText>;2-</w:instrText>
      </w:r>
      <w:r w:rsidR="00BF3043">
        <w:rPr>
          <w:lang w:val="en-US"/>
        </w:rPr>
        <w:instrText>H</w:instrText>
      </w:r>
      <w:r w:rsidR="00BF3043" w:rsidRPr="006E3DE3">
        <w:instrText>","</w:instrText>
      </w:r>
      <w:r w:rsidR="00BF3043">
        <w:rPr>
          <w:lang w:val="en-US"/>
        </w:rPr>
        <w:instrText>ISSN</w:instrText>
      </w:r>
      <w:r w:rsidR="00BF3043" w:rsidRPr="006E3DE3">
        <w:instrText>":"0146-6615","</w:instrText>
      </w:r>
      <w:r w:rsidR="00BF3043">
        <w:rPr>
          <w:lang w:val="en-US"/>
        </w:rPr>
        <w:instrText>abstract</w:instrText>
      </w:r>
      <w:r w:rsidR="00BF3043" w:rsidRPr="006E3DE3">
        <w:instrText>":"</w:instrText>
      </w:r>
      <w:r w:rsidR="00BF3043">
        <w:rPr>
          <w:lang w:val="en-US"/>
        </w:rPr>
        <w:instrText>Current</w:instrText>
      </w:r>
      <w:r w:rsidR="00BF3043" w:rsidRPr="006E3DE3">
        <w:instrText xml:space="preserve"> </w:instrText>
      </w:r>
      <w:r w:rsidR="00BF3043">
        <w:rPr>
          <w:lang w:val="en-US"/>
        </w:rPr>
        <w:instrText>commercial</w:instrText>
      </w:r>
      <w:r w:rsidR="00BF3043" w:rsidRPr="006E3DE3">
        <w:instrText xml:space="preserve"> </w:instrText>
      </w:r>
      <w:r w:rsidR="00BF3043">
        <w:rPr>
          <w:lang w:val="en-US"/>
        </w:rPr>
        <w:instrText>hepatitis</w:instrText>
      </w:r>
      <w:r w:rsidR="00BF3043" w:rsidRPr="006E3DE3">
        <w:instrText xml:space="preserve"> </w:instrText>
      </w:r>
      <w:r w:rsidR="00BF3043">
        <w:rPr>
          <w:lang w:val="en-US"/>
        </w:rPr>
        <w:instrText>B</w:instrText>
      </w:r>
      <w:r w:rsidR="00BF3043" w:rsidRPr="006E3DE3">
        <w:instrText xml:space="preserve"> </w:instrText>
      </w:r>
      <w:r w:rsidR="00BF3043">
        <w:rPr>
          <w:lang w:val="en-US"/>
        </w:rPr>
        <w:instrText>virus</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s</w:instrText>
      </w:r>
      <w:r w:rsidR="00BF3043" w:rsidRPr="006E3DE3">
        <w:instrText xml:space="preserve"> </w:instrText>
      </w:r>
      <w:r w:rsidR="00BF3043">
        <w:rPr>
          <w:lang w:val="en-US"/>
        </w:rPr>
        <w:instrText>are</w:instrText>
      </w:r>
      <w:r w:rsidR="00BF3043" w:rsidRPr="006E3DE3">
        <w:instrText xml:space="preserve"> </w:instrText>
      </w:r>
      <w:r w:rsidR="00BF3043">
        <w:rPr>
          <w:lang w:val="en-US"/>
        </w:rPr>
        <w:instrText>designed</w:instrText>
      </w:r>
      <w:r w:rsidR="00BF3043" w:rsidRPr="006E3DE3">
        <w:instrText xml:space="preserve"> </w:instrText>
      </w:r>
      <w:r w:rsidR="00BF3043">
        <w:rPr>
          <w:lang w:val="en-US"/>
        </w:rPr>
        <w:instrText>so</w:instrText>
      </w:r>
      <w:r w:rsidR="00BF3043" w:rsidRPr="006E3DE3">
        <w:instrText xml:space="preserve"> </w:instrText>
      </w:r>
      <w:r w:rsidR="00BF3043">
        <w:rPr>
          <w:lang w:val="en-US"/>
        </w:rPr>
        <w:instrText>that</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s</w:instrText>
      </w:r>
      <w:r w:rsidR="00BF3043" w:rsidRPr="006E3DE3">
        <w:instrText xml:space="preserve"> </w:instrText>
      </w:r>
      <w:r w:rsidR="00BF3043">
        <w:rPr>
          <w:lang w:val="en-US"/>
        </w:rPr>
        <w:instrText>detectable</w:instrText>
      </w:r>
      <w:r w:rsidR="00BF3043" w:rsidRPr="006E3DE3">
        <w:instrText xml:space="preserve"> </w:instrText>
      </w:r>
      <w:r w:rsidR="00BF3043">
        <w:rPr>
          <w:lang w:val="en-US"/>
        </w:rPr>
        <w:instrText>only</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absenc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excess</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Recently</w:instrText>
      </w:r>
      <w:r w:rsidR="00BF3043" w:rsidRPr="006E3DE3">
        <w:instrText xml:space="preserve">, </w:instrText>
      </w:r>
      <w:r w:rsidR="00BF3043">
        <w:rPr>
          <w:lang w:val="en-US"/>
        </w:rPr>
        <w:instrText>with</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us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direct</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assays</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detected</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individuals</w:instrText>
      </w:r>
      <w:r w:rsidR="00BF3043" w:rsidRPr="006E3DE3">
        <w:instrText xml:space="preserve"> </w:instrText>
      </w:r>
      <w:r w:rsidR="00BF3043">
        <w:rPr>
          <w:lang w:val="en-US"/>
        </w:rPr>
        <w:instrText>who</w:instrText>
      </w:r>
      <w:r w:rsidR="00BF3043" w:rsidRPr="006E3DE3">
        <w:instrText xml:space="preserve"> </w:instrText>
      </w:r>
      <w:r w:rsidR="00BF3043">
        <w:rPr>
          <w:lang w:val="en-US"/>
        </w:rPr>
        <w:instrText>had</w:instrText>
      </w:r>
      <w:r w:rsidR="00BF3043" w:rsidRPr="006E3DE3">
        <w:instrText xml:space="preserve"> </w:instrText>
      </w:r>
      <w:r w:rsidR="00BF3043">
        <w:rPr>
          <w:lang w:val="en-US"/>
        </w:rPr>
        <w:instrText>been</w:instrText>
      </w:r>
      <w:r w:rsidR="00BF3043" w:rsidRPr="006E3DE3">
        <w:instrText xml:space="preserve"> </w:instrText>
      </w:r>
      <w:r w:rsidR="00BF3043">
        <w:rPr>
          <w:lang w:val="en-US"/>
        </w:rPr>
        <w:instrText>seropositive</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several</w:instrText>
      </w:r>
      <w:r w:rsidR="00BF3043" w:rsidRPr="006E3DE3">
        <w:instrText xml:space="preserve"> </w:instrText>
      </w:r>
      <w:r w:rsidR="00BF3043">
        <w:rPr>
          <w:lang w:val="en-US"/>
        </w:rPr>
        <w:instrText>years</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Maruyama</w:instrText>
      </w:r>
      <w:r w:rsidR="00BF3043" w:rsidRPr="006E3DE3">
        <w:instrText xml:space="preserve"> </w:instrText>
      </w:r>
      <w:r w:rsidR="00BF3043">
        <w:rPr>
          <w:lang w:val="en-US"/>
        </w:rPr>
        <w:instrText>et</w:instrText>
      </w:r>
      <w:r w:rsidR="00BF3043" w:rsidRPr="006E3DE3">
        <w:instrText xml:space="preserve"> </w:instrText>
      </w:r>
      <w:r w:rsidR="00BF3043">
        <w:rPr>
          <w:lang w:val="en-US"/>
        </w:rPr>
        <w:instrText>al</w:instrText>
      </w:r>
      <w:r w:rsidR="00BF3043" w:rsidRPr="006E3DE3">
        <w:instrText xml:space="preserve">. (1993) </w:instrText>
      </w:r>
      <w:r w:rsidR="00BF3043">
        <w:rPr>
          <w:lang w:val="en-US"/>
        </w:rPr>
        <w:instrText>J</w:instrText>
      </w:r>
      <w:r w:rsidR="00BF3043" w:rsidRPr="006E3DE3">
        <w:instrText xml:space="preserve">. </w:instrText>
      </w:r>
      <w:r w:rsidR="00BF3043">
        <w:rPr>
          <w:lang w:val="en-US"/>
        </w:rPr>
        <w:instrText>Clin</w:instrText>
      </w:r>
      <w:r w:rsidR="00BF3043" w:rsidRPr="006E3DE3">
        <w:instrText xml:space="preserve">. </w:instrText>
      </w:r>
      <w:r w:rsidR="00BF3043">
        <w:rPr>
          <w:lang w:val="en-US"/>
        </w:rPr>
        <w:instrText>Invest</w:instrText>
      </w:r>
      <w:r w:rsidR="00BF3043" w:rsidRPr="006E3DE3">
        <w:instrText xml:space="preserve">. 91:2586-2595]. </w:instrText>
      </w:r>
      <w:r w:rsidR="00BF3043">
        <w:rPr>
          <w:lang w:val="en-US"/>
        </w:rPr>
        <w:instrText>Although</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eroconversion</w:instrText>
      </w:r>
      <w:r w:rsidR="00BF3043" w:rsidRPr="006E3DE3">
        <w:instrText xml:space="preserve"> </w:instrText>
      </w:r>
      <w:r w:rsidR="00BF3043">
        <w:rPr>
          <w:lang w:val="en-US"/>
        </w:rPr>
        <w:instrText>does</w:instrText>
      </w:r>
      <w:r w:rsidR="00BF3043" w:rsidRPr="006E3DE3">
        <w:instrText xml:space="preserve"> </w:instrText>
      </w:r>
      <w:r w:rsidR="00BF3043">
        <w:rPr>
          <w:lang w:val="en-US"/>
        </w:rPr>
        <w:instrText>not</w:instrText>
      </w:r>
      <w:r w:rsidR="00BF3043" w:rsidRPr="006E3DE3">
        <w:instrText xml:space="preserve"> </w:instrText>
      </w:r>
      <w:r w:rsidR="00BF3043">
        <w:rPr>
          <w:lang w:val="en-US"/>
        </w:rPr>
        <w:instrText>necessarily</w:instrText>
      </w:r>
      <w:r w:rsidR="00BF3043" w:rsidRPr="006E3DE3">
        <w:instrText xml:space="preserve"> </w:instrText>
      </w:r>
      <w:r w:rsidR="00BF3043">
        <w:rPr>
          <w:lang w:val="en-US"/>
        </w:rPr>
        <w:instrText>indicate</w:instrText>
      </w:r>
      <w:r w:rsidR="00BF3043" w:rsidRPr="006E3DE3">
        <w:instrText xml:space="preserve"> </w:instrText>
      </w:r>
      <w:r w:rsidR="00BF3043">
        <w:rPr>
          <w:lang w:val="en-US"/>
        </w:rPr>
        <w:instrText>subsequent</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clearance</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ability</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detect</w:instrText>
      </w:r>
      <w:r w:rsidR="00BF3043" w:rsidRPr="006E3DE3">
        <w:instrText xml:space="preserve"> </w:instrText>
      </w:r>
      <w:r w:rsidR="00BF3043">
        <w:rPr>
          <w:lang w:val="en-US"/>
        </w:rPr>
        <w:instrText>earlier</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eroconversion</w:instrText>
      </w:r>
      <w:r w:rsidR="00BF3043" w:rsidRPr="006E3DE3">
        <w:instrText xml:space="preserve"> </w:instrText>
      </w:r>
      <w:r w:rsidR="00BF3043">
        <w:rPr>
          <w:lang w:val="en-US"/>
        </w:rPr>
        <w:instrText>could</w:instrText>
      </w:r>
      <w:r w:rsidR="00BF3043" w:rsidRPr="006E3DE3">
        <w:instrText xml:space="preserve"> </w:instrText>
      </w:r>
      <w:r w:rsidR="00BF3043">
        <w:rPr>
          <w:lang w:val="en-US"/>
        </w:rPr>
        <w:instrText>have</w:instrText>
      </w:r>
      <w:r w:rsidR="00BF3043" w:rsidRPr="006E3DE3">
        <w:instrText xml:space="preserve"> </w:instrText>
      </w:r>
      <w:r w:rsidR="00BF3043">
        <w:rPr>
          <w:lang w:val="en-US"/>
        </w:rPr>
        <w:instrText>clinical</w:instrText>
      </w:r>
      <w:r w:rsidR="00BF3043" w:rsidRPr="006E3DE3">
        <w:instrText xml:space="preserve"> </w:instrText>
      </w:r>
      <w:r w:rsidR="00BF3043">
        <w:rPr>
          <w:lang w:val="en-US"/>
        </w:rPr>
        <w:instrText>significance</w:instrText>
      </w:r>
      <w:r w:rsidR="00BF3043" w:rsidRPr="006E3DE3">
        <w:instrText xml:space="preserve"> </w:instrText>
      </w:r>
      <w:r w:rsidR="00BF3043">
        <w:rPr>
          <w:lang w:val="en-US"/>
        </w:rPr>
        <w:instrText>for</w:instrText>
      </w:r>
      <w:r w:rsidR="00BF3043" w:rsidRPr="006E3DE3">
        <w:instrText xml:space="preserve"> </w:instrText>
      </w:r>
      <w:r w:rsidR="00BF3043">
        <w:rPr>
          <w:lang w:val="en-US"/>
        </w:rPr>
        <w:instrText>monitoring</w:instrText>
      </w:r>
      <w:r w:rsidR="00BF3043" w:rsidRPr="006E3DE3">
        <w:instrText xml:space="preserve"> </w:instrText>
      </w:r>
      <w:r w:rsidR="00BF3043">
        <w:rPr>
          <w:lang w:val="en-US"/>
        </w:rPr>
        <w:instrText>patients</w:instrText>
      </w:r>
      <w:r w:rsidR="00BF3043" w:rsidRPr="006E3DE3">
        <w:instrText xml:space="preserve"> </w:instrText>
      </w:r>
      <w:r w:rsidR="00BF3043">
        <w:rPr>
          <w:lang w:val="en-US"/>
        </w:rPr>
        <w:instrText>undergoing</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immunotherapy</w:instrText>
      </w:r>
      <w:r w:rsidR="00BF3043" w:rsidRPr="006E3DE3">
        <w:instrText xml:space="preserve"> (</w:instrText>
      </w:r>
      <w:r w:rsidR="00BF3043">
        <w:rPr>
          <w:lang w:val="en-US"/>
        </w:rPr>
        <w:instrText>e</w:instrText>
      </w:r>
      <w:r w:rsidR="00BF3043" w:rsidRPr="006E3DE3">
        <w:instrText>.</w:instrText>
      </w:r>
      <w:r w:rsidR="00BF3043">
        <w:rPr>
          <w:lang w:val="en-US"/>
        </w:rPr>
        <w:instrText>g</w:instrText>
      </w:r>
      <w:r w:rsidR="00BF3043" w:rsidRPr="006E3DE3">
        <w:instrText xml:space="preserve">., </w:instrText>
      </w:r>
      <w:r w:rsidR="00BF3043">
        <w:rPr>
          <w:lang w:val="en-US"/>
        </w:rPr>
        <w:instrText>α</w:instrText>
      </w:r>
      <w:r w:rsidR="00BF3043" w:rsidRPr="006E3DE3">
        <w:instrText xml:space="preserve"> </w:instrText>
      </w:r>
      <w:r w:rsidR="00BF3043">
        <w:rPr>
          <w:lang w:val="en-US"/>
        </w:rPr>
        <w:instrText>interferon</w:instrText>
      </w:r>
      <w:r w:rsidR="00BF3043" w:rsidRPr="006E3DE3">
        <w:instrText xml:space="preserve"> </w:instrText>
      </w:r>
      <w:r w:rsidR="00BF3043">
        <w:rPr>
          <w:lang w:val="en-US"/>
        </w:rPr>
        <w:instrText>therapy</w:instrText>
      </w:r>
      <w:r w:rsidR="00BF3043" w:rsidRPr="006E3DE3">
        <w:instrText xml:space="preserve">). </w:instrText>
      </w:r>
      <w:r w:rsidR="00BF3043">
        <w:rPr>
          <w:lang w:val="en-US"/>
        </w:rPr>
        <w:instrText>Because</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cAg</w:instrText>
      </w:r>
      <w:r w:rsidR="00BF3043" w:rsidRPr="006E3DE3">
        <w:instrText xml:space="preserve"> </w:instrText>
      </w:r>
      <w:r w:rsidR="00BF3043">
        <w:rPr>
          <w:lang w:val="en-US"/>
        </w:rPr>
        <w:instrText>share</w:instrText>
      </w:r>
      <w:r w:rsidR="00BF3043" w:rsidRPr="006E3DE3">
        <w:instrText xml:space="preserve"> 149 </w:instrText>
      </w:r>
      <w:r w:rsidR="00BF3043">
        <w:rPr>
          <w:lang w:val="en-US"/>
        </w:rPr>
        <w:instrText>amino</w:instrText>
      </w:r>
      <w:r w:rsidR="00BF3043" w:rsidRPr="006E3DE3">
        <w:instrText xml:space="preserve"> </w:instrText>
      </w:r>
      <w:r w:rsidR="00BF3043">
        <w:rPr>
          <w:lang w:val="en-US"/>
        </w:rPr>
        <w:instrText>acids</w:instrText>
      </w:r>
      <w:r w:rsidR="00BF3043" w:rsidRPr="006E3DE3">
        <w:instrText xml:space="preserve">, </w:instrText>
      </w:r>
      <w:r w:rsidR="00BF3043">
        <w:rPr>
          <w:lang w:val="en-US"/>
        </w:rPr>
        <w:instrText>an</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assay</w:instrText>
      </w:r>
      <w:r w:rsidR="00BF3043" w:rsidRPr="006E3DE3">
        <w:instrText xml:space="preserve"> </w:instrText>
      </w:r>
      <w:r w:rsidR="00BF3043">
        <w:rPr>
          <w:lang w:val="en-US"/>
        </w:rPr>
        <w:instrText>must</w:instrText>
      </w:r>
      <w:r w:rsidR="00BF3043" w:rsidRPr="006E3DE3">
        <w:instrText xml:space="preserve"> </w:instrText>
      </w:r>
      <w:r w:rsidR="00BF3043">
        <w:rPr>
          <w:lang w:val="en-US"/>
        </w:rPr>
        <w:instrText>distinguish</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from</w:instrText>
      </w:r>
      <w:r w:rsidR="00BF3043" w:rsidRPr="006E3DE3">
        <w:instrText xml:space="preserve"> </w:instrText>
      </w:r>
      <w:r w:rsidR="00BF3043">
        <w:rPr>
          <w:lang w:val="en-US"/>
        </w:rPr>
        <w:instrText>anti</w:instrText>
      </w:r>
      <w:r w:rsidR="00BF3043" w:rsidRPr="006E3DE3">
        <w:instrText>-</w:instrText>
      </w:r>
      <w:r w:rsidR="00BF3043">
        <w:rPr>
          <w:lang w:val="en-US"/>
        </w:rPr>
        <w:instrText>HBc</w:instrText>
      </w:r>
      <w:r w:rsidR="00BF3043" w:rsidRPr="006E3DE3">
        <w:instrText xml:space="preserve"> </w:instrText>
      </w:r>
      <w:r w:rsidR="00BF3043">
        <w:rPr>
          <w:lang w:val="en-US"/>
        </w:rPr>
        <w:instrText>antibodies</w:instrText>
      </w:r>
      <w:r w:rsidR="00BF3043" w:rsidRPr="006E3DE3">
        <w:instrText xml:space="preserve">. </w:instrText>
      </w:r>
      <w:r w:rsidR="00BF3043">
        <w:rPr>
          <w:lang w:val="en-US"/>
        </w:rPr>
        <w:instrText>Although</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HBV</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HBcAg</w:instrText>
      </w:r>
      <w:r w:rsidR="00BF3043" w:rsidRPr="006E3DE3">
        <w:instrText xml:space="preserve"> </w:instrText>
      </w:r>
      <w:r w:rsidR="00BF3043">
        <w:rPr>
          <w:lang w:val="en-US"/>
        </w:rPr>
        <w:instrText>display</w:instrText>
      </w:r>
      <w:r w:rsidR="00BF3043" w:rsidRPr="006E3DE3">
        <w:instrText xml:space="preserve"> </w:instrText>
      </w:r>
      <w:r w:rsidR="00BF3043">
        <w:rPr>
          <w:lang w:val="en-US"/>
        </w:rPr>
        <w:instrText>distinct</w:instrText>
      </w:r>
      <w:r w:rsidR="00BF3043" w:rsidRPr="006E3DE3">
        <w:instrText xml:space="preserve"> </w:instrText>
      </w:r>
      <w:r w:rsidR="00BF3043">
        <w:rPr>
          <w:lang w:val="en-US"/>
        </w:rPr>
        <w:instrText>immunogenic</w:instrText>
      </w:r>
      <w:r w:rsidR="00BF3043" w:rsidRPr="006E3DE3">
        <w:instrText xml:space="preserve"> </w:instrText>
      </w:r>
      <w:r w:rsidR="00BF3043">
        <w:rPr>
          <w:lang w:val="en-US"/>
        </w:rPr>
        <w:instrText>determinants</w:instrText>
      </w:r>
      <w:r w:rsidR="00BF3043" w:rsidRPr="006E3DE3">
        <w:instrText xml:space="preserve">, </w:instrText>
      </w:r>
      <w:r w:rsidR="00BF3043">
        <w:rPr>
          <w:lang w:val="en-US"/>
        </w:rPr>
        <w:instrText>much</w:instrText>
      </w:r>
      <w:r w:rsidR="00BF3043" w:rsidRPr="006E3DE3">
        <w:instrText xml:space="preserve"> </w:instrText>
      </w:r>
      <w:r w:rsidR="00BF3043">
        <w:rPr>
          <w:lang w:val="en-US"/>
        </w:rPr>
        <w:instrText>remains</w:instrText>
      </w:r>
      <w:r w:rsidR="00BF3043" w:rsidRPr="006E3DE3">
        <w:instrText xml:space="preserve"> </w:instrText>
      </w:r>
      <w:r w:rsidR="00BF3043">
        <w:rPr>
          <w:lang w:val="en-US"/>
        </w:rPr>
        <w:instrText>unknown</w:instrText>
      </w:r>
      <w:r w:rsidR="00BF3043" w:rsidRPr="006E3DE3">
        <w:instrText xml:space="preserve"> </w:instrText>
      </w:r>
      <w:r w:rsidR="00BF3043">
        <w:rPr>
          <w:lang w:val="en-US"/>
        </w:rPr>
        <w:instrText>regarding</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complete</w:instrText>
      </w:r>
      <w:r w:rsidR="00BF3043" w:rsidRPr="006E3DE3">
        <w:instrText xml:space="preserve"> </w:instrText>
      </w:r>
      <w:r w:rsidR="00BF3043">
        <w:rPr>
          <w:lang w:val="en-US"/>
        </w:rPr>
        <w:instrText>epitope</w:instrText>
      </w:r>
      <w:r w:rsidR="00BF3043" w:rsidRPr="006E3DE3">
        <w:instrText xml:space="preserve"> </w:instrText>
      </w:r>
      <w:r w:rsidR="00BF3043">
        <w:rPr>
          <w:lang w:val="en-US"/>
        </w:rPr>
        <w:instrText>spectrum</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each</w:instrText>
      </w:r>
      <w:r w:rsidR="00BF3043" w:rsidRPr="006E3DE3">
        <w:instrText xml:space="preserve"> </w:instrText>
      </w:r>
      <w:r w:rsidR="00BF3043">
        <w:rPr>
          <w:lang w:val="en-US"/>
        </w:rPr>
        <w:instrText>antige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goal</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this</w:instrText>
      </w:r>
      <w:r w:rsidR="00BF3043" w:rsidRPr="006E3DE3">
        <w:instrText xml:space="preserve"> </w:instrText>
      </w:r>
      <w:r w:rsidR="00BF3043">
        <w:rPr>
          <w:lang w:val="en-US"/>
        </w:rPr>
        <w:instrText>study</w:instrText>
      </w:r>
      <w:r w:rsidR="00BF3043" w:rsidRPr="006E3DE3">
        <w:instrText xml:space="preserve"> </w:instrText>
      </w:r>
      <w:r w:rsidR="00BF3043">
        <w:rPr>
          <w:lang w:val="en-US"/>
        </w:rPr>
        <w:instrText>was</w:instrText>
      </w:r>
      <w:r w:rsidR="00BF3043" w:rsidRPr="006E3DE3">
        <w:instrText xml:space="preserve"> 3-</w:instrText>
      </w:r>
      <w:r w:rsidR="00BF3043">
        <w:rPr>
          <w:lang w:val="en-US"/>
        </w:rPr>
        <w:instrText>fold</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first</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identify</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linear</w:instrText>
      </w:r>
      <w:r w:rsidR="00BF3043" w:rsidRPr="006E3DE3">
        <w:instrText xml:space="preserve"> </w:instrText>
      </w:r>
      <w:r w:rsidR="00BF3043">
        <w:rPr>
          <w:lang w:val="en-US"/>
        </w:rPr>
        <w:instrText>epitopes</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second</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design</w:instrText>
      </w:r>
      <w:r w:rsidR="00BF3043" w:rsidRPr="006E3DE3">
        <w:instrText xml:space="preserve"> </w:instrText>
      </w:r>
      <w:r w:rsidR="00BF3043">
        <w:rPr>
          <w:lang w:val="en-US"/>
        </w:rPr>
        <w:instrText>an</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w:instrText>
      </w:r>
      <w:r w:rsidR="00BF3043" w:rsidRPr="006E3DE3">
        <w:instrText xml:space="preserve"> </w:instrText>
      </w:r>
      <w:r w:rsidR="00BF3043">
        <w:rPr>
          <w:lang w:val="en-US"/>
        </w:rPr>
        <w:instrText>capabl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detecting</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antibody</w:instrText>
      </w:r>
      <w:r w:rsidR="00BF3043" w:rsidRPr="006E3DE3">
        <w:instrText xml:space="preserve"> </w:instrText>
      </w:r>
      <w:r w:rsidR="00BF3043">
        <w:rPr>
          <w:lang w:val="en-US"/>
        </w:rPr>
        <w:instrText>in</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presence</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excess</w:instrText>
      </w:r>
      <w:r w:rsidR="00BF3043" w:rsidRPr="006E3DE3">
        <w:instrText xml:space="preserve"> </w:instrText>
      </w:r>
      <w:r w:rsidR="00BF3043">
        <w:rPr>
          <w:lang w:val="en-US"/>
        </w:rPr>
        <w:instrText>HBeAg</w:instrText>
      </w:r>
      <w:r w:rsidR="00BF3043" w:rsidRPr="006E3DE3">
        <w:instrText xml:space="preserve">. </w:instrText>
      </w:r>
      <w:r w:rsidR="00BF3043">
        <w:rPr>
          <w:lang w:val="en-US"/>
        </w:rPr>
        <w:instrText>The</w:instrText>
      </w:r>
      <w:r w:rsidR="00BF3043" w:rsidRPr="006E3DE3">
        <w:instrText xml:space="preserve"> </w:instrText>
      </w:r>
      <w:r w:rsidR="00BF3043">
        <w:rPr>
          <w:lang w:val="en-US"/>
        </w:rPr>
        <w:instrText>third</w:instrText>
      </w:r>
      <w:r w:rsidR="00BF3043" w:rsidRPr="006E3DE3">
        <w:instrText xml:space="preserve"> </w:instrText>
      </w:r>
      <w:r w:rsidR="00BF3043">
        <w:rPr>
          <w:lang w:val="en-US"/>
        </w:rPr>
        <w:instrText>objective</w:instrText>
      </w:r>
      <w:r w:rsidR="00BF3043" w:rsidRPr="006E3DE3">
        <w:instrText xml:space="preserve"> </w:instrText>
      </w:r>
      <w:r w:rsidR="00BF3043">
        <w:rPr>
          <w:lang w:val="en-US"/>
        </w:rPr>
        <w:instrText>was</w:instrText>
      </w:r>
      <w:r w:rsidR="00BF3043" w:rsidRPr="006E3DE3">
        <w:instrText xml:space="preserve"> </w:instrText>
      </w:r>
      <w:r w:rsidR="00BF3043">
        <w:rPr>
          <w:lang w:val="en-US"/>
        </w:rPr>
        <w:instrText>to</w:instrText>
      </w:r>
      <w:r w:rsidR="00BF3043" w:rsidRPr="006E3DE3">
        <w:instrText xml:space="preserve"> </w:instrText>
      </w:r>
      <w:r w:rsidR="00BF3043">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Coit</w:instrText>
      </w:r>
      <w:r w:rsidR="00BF3043" w:rsidRPr="006E3DE3">
        <w:instrText>","</w:instrText>
      </w:r>
      <w:r w:rsidR="00BF3043">
        <w:rPr>
          <w:lang w:val="en-US"/>
        </w:rPr>
        <w:instrText>given</w:instrText>
      </w:r>
      <w:r w:rsidR="00BF3043" w:rsidRPr="006E3DE3">
        <w:instrText>":"</w:instrText>
      </w:r>
      <w:r w:rsidR="00BF3043">
        <w:rPr>
          <w:lang w:val="en-US"/>
        </w:rPr>
        <w:instrText>Doris</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Nguyen</w:instrText>
      </w:r>
      <w:r w:rsidR="00BF3043" w:rsidRPr="006E3DE3">
        <w:instrText>","</w:instrText>
      </w:r>
      <w:r w:rsidR="00BF3043">
        <w:rPr>
          <w:lang w:val="en-US"/>
        </w:rPr>
        <w:instrText>given</w:instrText>
      </w:r>
      <w:r w:rsidR="00BF3043" w:rsidRPr="006E3DE3">
        <w:instrText>":"</w:instrText>
      </w:r>
      <w:r w:rsidR="00BF3043">
        <w:rPr>
          <w:lang w:val="en-US"/>
        </w:rPr>
        <w:instrText>Steve</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George</w:instrText>
      </w:r>
      <w:r w:rsidR="00BF3043" w:rsidRPr="006E3DE3">
        <w:instrText>-</w:instrText>
      </w:r>
      <w:r w:rsidR="00BF3043">
        <w:rPr>
          <w:lang w:val="en-US"/>
        </w:rPr>
        <w:instrText>Nascimento</w:instrText>
      </w:r>
      <w:r w:rsidR="00BF3043" w:rsidRPr="006E3DE3">
        <w:instrText>","</w:instrText>
      </w:r>
      <w:r w:rsidR="00BF3043">
        <w:rPr>
          <w:lang w:val="en-US"/>
        </w:rPr>
        <w:instrText>given</w:instrText>
      </w:r>
      <w:r w:rsidR="00BF3043" w:rsidRPr="006E3DE3">
        <w:instrText>":"</w:instrText>
      </w:r>
      <w:r w:rsidR="00BF3043">
        <w:rPr>
          <w:lang w:val="en-US"/>
        </w:rPr>
        <w:instrText>Carlos</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Gyenes</w:instrText>
      </w:r>
      <w:r w:rsidR="00BF3043" w:rsidRPr="006E3DE3">
        <w:instrText>","</w:instrText>
      </w:r>
      <w:r w:rsidR="00BF3043">
        <w:rPr>
          <w:lang w:val="en-US"/>
        </w:rPr>
        <w:instrText>given</w:instrText>
      </w:r>
      <w:r w:rsidR="00BF3043" w:rsidRPr="006E3DE3">
        <w:instrText>":"</w:instrText>
      </w:r>
      <w:r w:rsidR="00BF3043">
        <w:rPr>
          <w:lang w:val="en-US"/>
        </w:rPr>
        <w:instrText>Alexander</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Valenzuela</w:instrText>
      </w:r>
      <w:r w:rsidR="00BF3043" w:rsidRPr="006E3DE3">
        <w:instrText>","</w:instrText>
      </w:r>
      <w:r w:rsidR="00BF3043">
        <w:rPr>
          <w:lang w:val="en-US"/>
        </w:rPr>
        <w:instrText>given</w:instrText>
      </w:r>
      <w:r w:rsidR="00BF3043" w:rsidRPr="006E3DE3">
        <w:instrText>":"</w:instrText>
      </w:r>
      <w:r w:rsidR="00BF3043">
        <w:rPr>
          <w:lang w:val="en-US"/>
        </w:rPr>
        <w:instrText>Pablo</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Kuo</w:instrText>
      </w:r>
      <w:r w:rsidR="00BF3043" w:rsidRPr="006E3DE3">
        <w:instrText>","</w:instrText>
      </w:r>
      <w:r w:rsidR="00BF3043">
        <w:rPr>
          <w:lang w:val="en-US"/>
        </w:rPr>
        <w:instrText>given</w:instrText>
      </w:r>
      <w:r w:rsidR="00BF3043" w:rsidRPr="006E3DE3">
        <w:instrText>":"</w:instrText>
      </w:r>
      <w:r w:rsidR="00BF3043">
        <w:rPr>
          <w:lang w:val="en-US"/>
        </w:rPr>
        <w:instrText>George</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family</w:instrText>
      </w:r>
      <w:r w:rsidR="00BF3043" w:rsidRPr="006E3DE3">
        <w:instrText>":"</w:instrText>
      </w:r>
      <w:r w:rsidR="00BF3043">
        <w:rPr>
          <w:lang w:val="en-US"/>
        </w:rPr>
        <w:instrText>Chien</w:instrText>
      </w:r>
      <w:r w:rsidR="00BF3043" w:rsidRPr="006E3DE3">
        <w:instrText>","</w:instrText>
      </w:r>
      <w:r w:rsidR="00BF3043">
        <w:rPr>
          <w:lang w:val="en-US"/>
        </w:rPr>
        <w:instrText>given</w:instrText>
      </w:r>
      <w:r w:rsidR="00BF3043" w:rsidRPr="006E3DE3">
        <w:instrText>":"</w:instrText>
      </w:r>
      <w:r w:rsidR="00BF3043">
        <w:rPr>
          <w:lang w:val="en-US"/>
        </w:rPr>
        <w:instrText>David</w:instrText>
      </w:r>
      <w:r w:rsidR="00BF3043" w:rsidRPr="006E3DE3">
        <w:instrText xml:space="preserve"> </w:instrText>
      </w:r>
      <w:r w:rsidR="00BF3043">
        <w:rPr>
          <w:lang w:val="en-US"/>
        </w:rPr>
        <w:instrText>Y</w:instrText>
      </w:r>
      <w:r w:rsidR="00BF3043" w:rsidRPr="006E3DE3">
        <w:instrText>.","</w:instrText>
      </w:r>
      <w:r w:rsidR="00BF3043">
        <w:rPr>
          <w:lang w:val="en-US"/>
        </w:rPr>
        <w:instrText>non</w:instrText>
      </w:r>
      <w:r w:rsidR="00BF3043" w:rsidRPr="006E3DE3">
        <w:instrText>-</w:instrText>
      </w:r>
      <w:r w:rsidR="00BF3043">
        <w:rPr>
          <w:lang w:val="en-US"/>
        </w:rPr>
        <w:instrText>dropping</w:instrText>
      </w:r>
      <w:r w:rsidR="00BF3043" w:rsidRPr="006E3DE3">
        <w:instrText>-</w:instrText>
      </w:r>
      <w:r w:rsidR="00BF3043">
        <w:rPr>
          <w:lang w:val="en-US"/>
        </w:rPr>
        <w:instrText>particle</w:instrText>
      </w:r>
      <w:r w:rsidR="00BF3043" w:rsidRPr="006E3DE3">
        <w:instrText>":"","</w:instrText>
      </w:r>
      <w:r w:rsidR="00BF3043">
        <w:rPr>
          <w:lang w:val="en-US"/>
        </w:rPr>
        <w:instrText>parse</w:instrText>
      </w:r>
      <w:r w:rsidR="00BF3043" w:rsidRPr="006E3DE3">
        <w:instrText>-</w:instrText>
      </w:r>
      <w:r w:rsidR="00BF3043">
        <w:rPr>
          <w:lang w:val="en-US"/>
        </w:rPr>
        <w:instrText>names</w:instrText>
      </w:r>
      <w:r w:rsidR="00BF3043" w:rsidRPr="006E3DE3">
        <w:instrText>":</w:instrText>
      </w:r>
      <w:r w:rsidR="00BF3043">
        <w:rPr>
          <w:lang w:val="en-US"/>
        </w:rPr>
        <w:instrText>false</w:instrText>
      </w:r>
      <w:r w:rsidR="00BF3043" w:rsidRPr="006E3DE3">
        <w:instrText>,"</w:instrText>
      </w:r>
      <w:r w:rsidR="00BF3043">
        <w:rPr>
          <w:lang w:val="en-US"/>
        </w:rPr>
        <w:instrText>suffix</w:instrText>
      </w:r>
      <w:r w:rsidR="00BF3043" w:rsidRPr="006E3DE3">
        <w:instrText>":""}],"</w:instrText>
      </w:r>
      <w:r w:rsidR="00BF3043">
        <w:rPr>
          <w:lang w:val="en-US"/>
        </w:rPr>
        <w:instrText>container</w:instrText>
      </w:r>
      <w:r w:rsidR="00BF3043" w:rsidRPr="006E3DE3">
        <w:instrText>-</w:instrText>
      </w:r>
      <w:r w:rsidR="00BF3043">
        <w:rPr>
          <w:lang w:val="en-US"/>
        </w:rPr>
        <w:instrText>title</w:instrText>
      </w:r>
      <w:r w:rsidR="00BF3043" w:rsidRPr="006E3DE3">
        <w:instrText>":"</w:instrText>
      </w:r>
      <w:r w:rsidR="00BF3043">
        <w:rPr>
          <w:lang w:val="en-US"/>
        </w:rPr>
        <w:instrText>Journal</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Medical</w:instrText>
      </w:r>
      <w:r w:rsidR="00BF3043" w:rsidRPr="006E3DE3">
        <w:instrText xml:space="preserve"> </w:instrText>
      </w:r>
      <w:r w:rsidR="00BF3043">
        <w:rPr>
          <w:lang w:val="en-US"/>
        </w:rPr>
        <w:instrText>Virology</w:instrText>
      </w:r>
      <w:r w:rsidR="00BF3043" w:rsidRPr="006E3DE3">
        <w:instrText>","</w:instrText>
      </w:r>
      <w:r w:rsidR="00BF3043">
        <w:rPr>
          <w:lang w:val="en-US"/>
        </w:rPr>
        <w:instrText>id</w:instrText>
      </w:r>
      <w:r w:rsidR="00BF3043" w:rsidRPr="006E3DE3">
        <w:instrText>":"</w:instrText>
      </w:r>
      <w:r w:rsidR="00BF3043">
        <w:rPr>
          <w:lang w:val="en-US"/>
        </w:rPr>
        <w:instrText>ITEM</w:instrText>
      </w:r>
      <w:r w:rsidR="00BF3043" w:rsidRPr="006E3DE3">
        <w:instrText>-1","</w:instrText>
      </w:r>
      <w:r w:rsidR="00BF3043">
        <w:rPr>
          <w:lang w:val="en-US"/>
        </w:rPr>
        <w:instrText>issue</w:instrText>
      </w:r>
      <w:r w:rsidR="00BF3043" w:rsidRPr="006E3DE3">
        <w:instrText>":"3","</w:instrText>
      </w:r>
      <w:r w:rsidR="00BF3043">
        <w:rPr>
          <w:lang w:val="en-US"/>
        </w:rPr>
        <w:instrText>issued</w:instrText>
      </w:r>
      <w:r w:rsidR="00BF3043" w:rsidRPr="006E3DE3">
        <w:instrText>":{"</w:instrText>
      </w:r>
      <w:r w:rsidR="00BF3043">
        <w:rPr>
          <w:lang w:val="en-US"/>
        </w:rPr>
        <w:instrText>date</w:instrText>
      </w:r>
      <w:r w:rsidR="00BF3043" w:rsidRPr="006E3DE3">
        <w:instrText>-</w:instrText>
      </w:r>
      <w:r w:rsidR="00BF3043">
        <w:rPr>
          <w:lang w:val="en-US"/>
        </w:rPr>
        <w:instrText>parts</w:instrText>
      </w:r>
      <w:r w:rsidR="00BF3043" w:rsidRPr="006E3DE3">
        <w:instrText>":[["2000","3","1"]]},"</w:instrText>
      </w:r>
      <w:r w:rsidR="00BF3043">
        <w:rPr>
          <w:lang w:val="en-US"/>
        </w:rPr>
        <w:instrText>page</w:instrText>
      </w:r>
      <w:r w:rsidR="00BF3043" w:rsidRPr="006E3DE3">
        <w:instrText>":"256-263","</w:instrText>
      </w:r>
      <w:r w:rsidR="00BF3043">
        <w:rPr>
          <w:lang w:val="en-US"/>
        </w:rPr>
        <w:instrText>publisher</w:instrText>
      </w:r>
      <w:r w:rsidR="00BF3043" w:rsidRPr="006E3DE3">
        <w:instrText>":"</w:instrText>
      </w:r>
      <w:r w:rsidR="00BF3043">
        <w:rPr>
          <w:lang w:val="en-US"/>
        </w:rPr>
        <w:instrText>John</w:instrText>
      </w:r>
      <w:r w:rsidR="00BF3043" w:rsidRPr="006E3DE3">
        <w:instrText xml:space="preserve"> </w:instrText>
      </w:r>
      <w:r w:rsidR="00BF3043">
        <w:rPr>
          <w:lang w:val="en-US"/>
        </w:rPr>
        <w:instrText>Wiley</w:instrText>
      </w:r>
      <w:r w:rsidR="00BF3043" w:rsidRPr="006E3DE3">
        <w:instrText xml:space="preserve"> &amp; </w:instrText>
      </w:r>
      <w:r w:rsidR="00BF3043">
        <w:rPr>
          <w:lang w:val="en-US"/>
        </w:rPr>
        <w:instrText>Sons</w:instrText>
      </w:r>
      <w:r w:rsidR="00BF3043" w:rsidRPr="006E3DE3">
        <w:instrText xml:space="preserve">, </w:instrText>
      </w:r>
      <w:r w:rsidR="00BF3043">
        <w:rPr>
          <w:lang w:val="en-US"/>
        </w:rPr>
        <w:instrText>Ltd</w:instrText>
      </w:r>
      <w:r w:rsidR="00BF3043" w:rsidRPr="006E3DE3">
        <w:instrText>","</w:instrText>
      </w:r>
      <w:r w:rsidR="00BF3043">
        <w:rPr>
          <w:lang w:val="en-US"/>
        </w:rPr>
        <w:instrText>title</w:instrText>
      </w:r>
      <w:r w:rsidR="00BF3043" w:rsidRPr="006E3DE3">
        <w:instrText>":"</w:instrText>
      </w:r>
      <w:r w:rsidR="00BF3043">
        <w:rPr>
          <w:lang w:val="en-US"/>
        </w:rPr>
        <w:instrText>Hepatitis</w:instrText>
      </w:r>
      <w:r w:rsidR="00BF3043" w:rsidRPr="006E3DE3">
        <w:instrText xml:space="preserve"> </w:instrText>
      </w:r>
      <w:r w:rsidR="00BF3043">
        <w:rPr>
          <w:lang w:val="en-US"/>
        </w:rPr>
        <w:instrText>B</w:instrText>
      </w:r>
      <w:r w:rsidR="00BF3043" w:rsidRPr="006E3DE3">
        <w:instrText xml:space="preserve"> </w:instrText>
      </w:r>
      <w:r w:rsidR="00BF3043">
        <w:rPr>
          <w:lang w:val="en-US"/>
        </w:rPr>
        <w:instrText>virus</w:instrText>
      </w:r>
      <w:r w:rsidR="00BF3043" w:rsidRPr="006E3DE3">
        <w:instrText xml:space="preserve"> </w:instrText>
      </w:r>
      <w:r w:rsidR="00BF3043">
        <w:rPr>
          <w:lang w:val="en-US"/>
        </w:rPr>
        <w:instrText>e</w:instrText>
      </w:r>
      <w:r w:rsidR="00BF3043" w:rsidRPr="006E3DE3">
        <w:instrText xml:space="preserve"> </w:instrText>
      </w:r>
      <w:r w:rsidR="00BF3043">
        <w:rPr>
          <w:lang w:val="en-US"/>
        </w:rPr>
        <w:instrText>antigen</w:instrText>
      </w:r>
      <w:r w:rsidR="00BF3043" w:rsidRPr="006E3DE3">
        <w:instrText xml:space="preserve"> </w:instrText>
      </w:r>
      <w:r w:rsidR="00BF3043">
        <w:rPr>
          <w:lang w:val="en-US"/>
        </w:rPr>
        <w:instrText>specific</w:instrText>
      </w:r>
      <w:r w:rsidR="00BF3043" w:rsidRPr="006E3DE3">
        <w:instrText xml:space="preserve"> </w:instrText>
      </w:r>
      <w:r w:rsidR="00BF3043">
        <w:rPr>
          <w:lang w:val="en-US"/>
        </w:rPr>
        <w:instrText>epitopes</w:instrText>
      </w:r>
      <w:r w:rsidR="00BF3043" w:rsidRPr="006E3DE3">
        <w:instrText xml:space="preserve"> </w:instrText>
      </w:r>
      <w:r w:rsidR="00BF3043">
        <w:rPr>
          <w:lang w:val="en-US"/>
        </w:rPr>
        <w:instrText>and</w:instrText>
      </w:r>
      <w:r w:rsidR="00BF3043" w:rsidRPr="006E3DE3">
        <w:instrText xml:space="preserve"> </w:instrText>
      </w:r>
      <w:r w:rsidR="00BF3043">
        <w:rPr>
          <w:lang w:val="en-US"/>
        </w:rPr>
        <w:instrText>limitations</w:instrText>
      </w:r>
      <w:r w:rsidR="00BF3043" w:rsidRPr="006E3DE3">
        <w:instrText xml:space="preserve"> </w:instrText>
      </w:r>
      <w:r w:rsidR="00BF3043">
        <w:rPr>
          <w:lang w:val="en-US"/>
        </w:rPr>
        <w:instrText>of</w:instrText>
      </w:r>
      <w:r w:rsidR="00BF3043" w:rsidRPr="006E3DE3">
        <w:instrText xml:space="preserve"> </w:instrText>
      </w:r>
      <w:r w:rsidR="00BF3043">
        <w:rPr>
          <w:lang w:val="en-US"/>
        </w:rPr>
        <w:instrText>commercial</w:instrText>
      </w:r>
      <w:r w:rsidR="00BF3043" w:rsidRPr="006E3DE3">
        <w:instrText xml:space="preserve"> </w:instrText>
      </w:r>
      <w:r w:rsidR="00BF3043">
        <w:rPr>
          <w:lang w:val="en-US"/>
        </w:rPr>
        <w:instrText>anti</w:instrText>
      </w:r>
      <w:r w:rsidR="00BF3043" w:rsidRPr="006E3DE3">
        <w:instrText>-</w:instrText>
      </w:r>
      <w:r w:rsidR="00BF3043">
        <w:rPr>
          <w:lang w:val="en-US"/>
        </w:rPr>
        <w:instrText>HBe</w:instrText>
      </w:r>
      <w:r w:rsidR="00BF3043" w:rsidRPr="006E3DE3">
        <w:instrText xml:space="preserve"> </w:instrText>
      </w:r>
      <w:r w:rsidR="00BF3043">
        <w:rPr>
          <w:lang w:val="en-US"/>
        </w:rPr>
        <w:instrText>immunoassays</w:instrText>
      </w:r>
      <w:r w:rsidR="00BF3043" w:rsidRPr="006E3DE3">
        <w:instrText>","</w:instrText>
      </w:r>
      <w:r w:rsidR="00BF3043">
        <w:rPr>
          <w:lang w:val="en-US"/>
        </w:rPr>
        <w:instrText>type</w:instrText>
      </w:r>
      <w:r w:rsidR="00BF3043" w:rsidRPr="006E3DE3">
        <w:instrText>":"</w:instrText>
      </w:r>
      <w:r w:rsidR="00BF3043">
        <w:rPr>
          <w:lang w:val="en-US"/>
        </w:rPr>
        <w:instrText>article</w:instrText>
      </w:r>
      <w:r w:rsidR="00BF3043" w:rsidRPr="006E3DE3">
        <w:instrText>-</w:instrText>
      </w:r>
      <w:r w:rsidR="00BF3043">
        <w:rPr>
          <w:lang w:val="en-US"/>
        </w:rPr>
        <w:instrText>journal</w:instrText>
      </w:r>
      <w:r w:rsidR="00BF3043" w:rsidRPr="006E3DE3">
        <w:instrText>","</w:instrText>
      </w:r>
      <w:r w:rsidR="00BF3043">
        <w:rPr>
          <w:lang w:val="en-US"/>
        </w:rPr>
        <w:instrText>volume</w:instrText>
      </w:r>
      <w:r w:rsidR="00BF3043" w:rsidRPr="006E3DE3">
        <w:instrText>":"60"},"</w:instrText>
      </w:r>
      <w:r w:rsidR="00BF3043">
        <w:rPr>
          <w:lang w:val="en-US"/>
        </w:rPr>
        <w:instrText>uris</w:instrText>
      </w:r>
      <w:r w:rsidR="00BF3043" w:rsidRPr="006E3DE3">
        <w:instrText>":["</w:instrText>
      </w:r>
      <w:r w:rsidR="00BF3043">
        <w:rPr>
          <w:lang w:val="en-US"/>
        </w:rPr>
        <w:instrText>http</w:instrText>
      </w:r>
      <w:r w:rsidR="00BF3043" w:rsidRPr="006E3DE3">
        <w:instrText>://</w:instrText>
      </w:r>
      <w:r w:rsidR="00BF3043">
        <w:rPr>
          <w:lang w:val="en-US"/>
        </w:rPr>
        <w:instrText>www</w:instrText>
      </w:r>
      <w:r w:rsidR="00BF3043" w:rsidRPr="006E3DE3">
        <w:instrText>.</w:instrText>
      </w:r>
      <w:r w:rsidR="00BF3043">
        <w:rPr>
          <w:lang w:val="en-US"/>
        </w:rPr>
        <w:instrText>mendeley</w:instrText>
      </w:r>
      <w:r w:rsidR="00BF3043" w:rsidRPr="006E3DE3">
        <w:instrText>.</w:instrText>
      </w:r>
      <w:r w:rsidR="00BF3043">
        <w:rPr>
          <w:lang w:val="en-US"/>
        </w:rPr>
        <w:instrText>com</w:instrText>
      </w:r>
      <w:r w:rsidR="00BF3043" w:rsidRPr="006E3DE3">
        <w:instrText>/</w:instrText>
      </w:r>
      <w:r w:rsidR="00BF3043">
        <w:rPr>
          <w:lang w:val="en-US"/>
        </w:rPr>
        <w:instrText>documents</w:instrText>
      </w:r>
      <w:r w:rsidR="00BF3043" w:rsidRPr="006E3DE3">
        <w:instrText>/?</w:instrText>
      </w:r>
      <w:r w:rsidR="00BF3043">
        <w:rPr>
          <w:lang w:val="en-US"/>
        </w:rPr>
        <w:instrText>uuid</w:instrText>
      </w:r>
      <w:r w:rsidR="00BF3043" w:rsidRPr="006E3DE3">
        <w:instrText>=157697</w:instrText>
      </w:r>
      <w:r w:rsidR="00BF3043">
        <w:rPr>
          <w:lang w:val="en-US"/>
        </w:rPr>
        <w:instrText>dc</w:instrText>
      </w:r>
      <w:r w:rsidR="00BF3043" w:rsidRPr="006E3DE3">
        <w:instrText>-810</w:instrText>
      </w:r>
      <w:r w:rsidR="00BF3043">
        <w:rPr>
          <w:lang w:val="en-US"/>
        </w:rPr>
        <w:instrText>b</w:instrText>
      </w:r>
      <w:r w:rsidR="00BF3043" w:rsidRPr="006E3DE3">
        <w:instrText>-3491-8616-538</w:instrText>
      </w:r>
      <w:r w:rsidR="00BF3043">
        <w:rPr>
          <w:lang w:val="en-US"/>
        </w:rPr>
        <w:instrText>c</w:instrText>
      </w:r>
      <w:r w:rsidR="00BF3043" w:rsidRPr="006E3DE3">
        <w:instrText>082</w:instrText>
      </w:r>
      <w:r w:rsidR="00BF3043">
        <w:rPr>
          <w:lang w:val="en-US"/>
        </w:rPr>
        <w:instrText>b</w:instrText>
      </w:r>
      <w:r w:rsidR="00BF3043" w:rsidRPr="006E3DE3">
        <w:instrText>1</w:instrText>
      </w:r>
      <w:r w:rsidR="00BF3043">
        <w:rPr>
          <w:lang w:val="en-US"/>
        </w:rPr>
        <w:instrText>b</w:instrText>
      </w:r>
      <w:r w:rsidR="00BF3043" w:rsidRPr="006E3DE3">
        <w:instrText>1</w:instrText>
      </w:r>
      <w:r w:rsidR="00BF3043">
        <w:rPr>
          <w:lang w:val="en-US"/>
        </w:rPr>
        <w:instrText>a</w:instrText>
      </w:r>
      <w:r w:rsidR="00BF3043" w:rsidRPr="006E3DE3">
        <w:instrText>"]}],"</w:instrText>
      </w:r>
      <w:r w:rsidR="00BF3043">
        <w:rPr>
          <w:lang w:val="en-US"/>
        </w:rPr>
        <w:instrText>mendeley</w:instrText>
      </w:r>
      <w:r w:rsidR="00BF3043" w:rsidRPr="006E3DE3">
        <w:instrText>":{"</w:instrText>
      </w:r>
      <w:r w:rsidR="00BF3043">
        <w:rPr>
          <w:lang w:val="en-US"/>
        </w:rPr>
        <w:instrText>formattedCitation</w:instrText>
      </w:r>
      <w:r w:rsidR="00BF3043" w:rsidRPr="006E3DE3">
        <w:instrText>":"[149]","</w:instrText>
      </w:r>
      <w:r w:rsidR="00BF3043">
        <w:rPr>
          <w:lang w:val="en-US"/>
        </w:rPr>
        <w:instrText>plainTextFormattedCitation</w:instrText>
      </w:r>
      <w:r w:rsidR="00BF3043" w:rsidRPr="006E3DE3">
        <w:instrText>":"[149]","</w:instrText>
      </w:r>
      <w:r w:rsidR="00BF3043">
        <w:rPr>
          <w:lang w:val="en-US"/>
        </w:rPr>
        <w:instrText>previouslyFormattedCitation</w:instrText>
      </w:r>
      <w:r w:rsidR="00BF3043" w:rsidRPr="006E3DE3">
        <w:instrText>":"[149]"},"</w:instrText>
      </w:r>
      <w:r w:rsidR="00BF3043">
        <w:rPr>
          <w:lang w:val="en-US"/>
        </w:rPr>
        <w:instrText>properties</w:instrText>
      </w:r>
      <w:r w:rsidR="00BF3043" w:rsidRPr="006E3DE3">
        <w:instrText>":{"</w:instrText>
      </w:r>
      <w:r w:rsidR="00BF3043">
        <w:rPr>
          <w:lang w:val="en-US"/>
        </w:rPr>
        <w:instrText>noteIndex</w:instrText>
      </w:r>
      <w:r w:rsidR="00BF3043" w:rsidRPr="006E3DE3">
        <w:instrText>":0},"</w:instrText>
      </w:r>
      <w:r w:rsidR="00BF3043">
        <w:rPr>
          <w:lang w:val="en-US"/>
        </w:rPr>
        <w:instrText>schema</w:instrText>
      </w:r>
      <w:r w:rsidR="00BF3043" w:rsidRPr="006E3DE3">
        <w:instrText>":"</w:instrText>
      </w:r>
      <w:r w:rsidR="00BF3043">
        <w:rPr>
          <w:lang w:val="en-US"/>
        </w:rPr>
        <w:instrText>https</w:instrText>
      </w:r>
      <w:r w:rsidR="00BF3043" w:rsidRPr="006E3DE3">
        <w:instrText>://</w:instrText>
      </w:r>
      <w:r w:rsidR="00BF3043">
        <w:rPr>
          <w:lang w:val="en-US"/>
        </w:rPr>
        <w:instrText>github</w:instrText>
      </w:r>
      <w:r w:rsidR="00BF3043" w:rsidRPr="006E3DE3">
        <w:instrText>.</w:instrText>
      </w:r>
      <w:r w:rsidR="00BF3043">
        <w:rPr>
          <w:lang w:val="en-US"/>
        </w:rPr>
        <w:instrText>com</w:instrText>
      </w:r>
      <w:r w:rsidR="00BF3043" w:rsidRPr="006E3DE3">
        <w:instrText>/</w:instrText>
      </w:r>
      <w:r w:rsidR="00BF3043">
        <w:rPr>
          <w:lang w:val="en-US"/>
        </w:rPr>
        <w:instrText>citation</w:instrText>
      </w:r>
      <w:r w:rsidR="00BF3043" w:rsidRPr="006E3DE3">
        <w:instrText>-</w:instrText>
      </w:r>
      <w:r w:rsidR="00BF3043">
        <w:rPr>
          <w:lang w:val="en-US"/>
        </w:rPr>
        <w:instrText>style</w:instrText>
      </w:r>
      <w:r w:rsidR="00BF3043" w:rsidRPr="006E3DE3">
        <w:instrText>-</w:instrText>
      </w:r>
      <w:r w:rsidR="00BF3043">
        <w:rPr>
          <w:lang w:val="en-US"/>
        </w:rPr>
        <w:instrText>language</w:instrText>
      </w:r>
      <w:r w:rsidR="00BF3043" w:rsidRPr="006E3DE3">
        <w:instrText>/</w:instrText>
      </w:r>
      <w:r w:rsidR="00BF3043">
        <w:rPr>
          <w:lang w:val="en-US"/>
        </w:rPr>
        <w:instrText>schema</w:instrText>
      </w:r>
      <w:r w:rsidR="00BF3043" w:rsidRPr="006E3DE3">
        <w:instrText>/</w:instrText>
      </w:r>
      <w:r w:rsidR="00BF3043">
        <w:rPr>
          <w:lang w:val="en-US"/>
        </w:rPr>
        <w:instrText>raw</w:instrText>
      </w:r>
      <w:r w:rsidR="00BF3043" w:rsidRPr="006E3DE3">
        <w:instrText>/</w:instrText>
      </w:r>
      <w:r w:rsidR="00BF3043">
        <w:rPr>
          <w:lang w:val="en-US"/>
        </w:rPr>
        <w:instrText>master</w:instrText>
      </w:r>
      <w:r w:rsidR="00BF3043" w:rsidRPr="006E3DE3">
        <w:instrText>/</w:instrText>
      </w:r>
      <w:r w:rsidR="00BF3043">
        <w:rPr>
          <w:lang w:val="en-US"/>
        </w:rPr>
        <w:instrText>csl</w:instrText>
      </w:r>
      <w:r w:rsidR="00BF3043" w:rsidRPr="006E3DE3">
        <w:instrText>-</w:instrText>
      </w:r>
      <w:r w:rsidR="00BF3043">
        <w:rPr>
          <w:lang w:val="en-US"/>
        </w:rPr>
        <w:instrText>citation</w:instrText>
      </w:r>
      <w:r w:rsidR="00BF3043" w:rsidRPr="006E3DE3">
        <w:instrText>.</w:instrText>
      </w:r>
      <w:r w:rsidR="00BF3043">
        <w:rPr>
          <w:lang w:val="en-US"/>
        </w:rPr>
        <w:instrText>json</w:instrText>
      </w:r>
      <w:r w:rsidR="00BF3043" w:rsidRPr="006E3DE3">
        <w:instrText>"}</w:instrText>
      </w:r>
      <w:r>
        <w:rPr>
          <w:lang w:val="en-US"/>
        </w:rPr>
        <w:fldChar w:fldCharType="separate"/>
      </w:r>
      <w:r w:rsidRPr="00887881">
        <w:rPr>
          <w:noProof/>
        </w:rPr>
        <w:t>[</w:t>
      </w:r>
      <w:r w:rsidR="00C23F1D">
        <w:rPr>
          <w:noProof/>
        </w:rPr>
        <w:t>150</w:t>
      </w:r>
      <w:r w:rsidRPr="00887881">
        <w:rPr>
          <w:noProof/>
        </w:rPr>
        <w:t>]</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w:t>
      </w:r>
      <w:r w:rsidR="004B1021">
        <w:rPr>
          <w:color w:val="FF0000"/>
        </w:rPr>
        <w:t xml:space="preserve"> </w:t>
      </w:r>
      <w:r w:rsidR="004B1021" w:rsidRPr="00F567F5">
        <w:rPr>
          <w:color w:val="auto"/>
        </w:rPr>
        <w:t>с лейкозом</w:t>
      </w:r>
      <w:r w:rsidRPr="00E71F5D">
        <w:t xml:space="preserve">, которым планируется пересадка костного мозга от анти-НВс-позитивных доноров: в </w:t>
      </w:r>
      <w:r w:rsidRPr="00E71F5D">
        <w:lastRenderedPageBreak/>
        <w:t>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7A64CD6F" w14:textId="779C7BF7" w:rsidR="00887881" w:rsidRPr="00A2796B" w:rsidRDefault="00887881" w:rsidP="00116DC7">
      <w:pPr>
        <w:ind w:firstLine="699"/>
        <w:rPr>
          <w:noProof/>
        </w:rPr>
      </w:pPr>
      <w:r w:rsidRPr="00E71F5D">
        <w:t xml:space="preserve">Профилактика реактивации ВГС и терапия </w:t>
      </w:r>
      <w:r>
        <w:t>В</w:t>
      </w:r>
      <w:r w:rsidRPr="00E71F5D">
        <w:t xml:space="preserve">ГС у </w:t>
      </w:r>
      <w:r w:rsidR="004B1021" w:rsidRPr="00F567F5">
        <w:t xml:space="preserve">пациентов с лейкозом </w:t>
      </w:r>
      <w:r w:rsidRPr="00E71F5D">
        <w:t>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BF3043">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50]","plainTextFormattedCitation":"[150]","previouslyFormattedCitation":"[150]"},"properties":{"noteIndex":0},"schema":"https://github.com/citation-style-language/schema/raw/master/csl-citation.json"}</w:instrText>
      </w:r>
      <w:r>
        <w:fldChar w:fldCharType="separate"/>
      </w:r>
      <w:r w:rsidR="00116DC7">
        <w:rPr>
          <w:noProof/>
        </w:rPr>
        <w:t>[151</w:t>
      </w:r>
      <w:r w:rsidRPr="00887881">
        <w:rPr>
          <w:noProof/>
        </w:rPr>
        <w:t>]</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BF3043">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51]","plainTextFormattedCitation":"[151]","previouslyFormattedCitation":"[151]"},"properties":{"noteIndex":0},"schema":"https://github.com/citation-style-language/schema/raw/master/csl-citation.json"}</w:instrText>
      </w:r>
      <w:r>
        <w:fldChar w:fldCharType="separate"/>
      </w:r>
      <w:r w:rsidR="00116DC7">
        <w:rPr>
          <w:noProof/>
        </w:rPr>
        <w:t>[152</w:t>
      </w:r>
      <w:r w:rsidRPr="00887881">
        <w:rPr>
          <w:noProof/>
        </w:rPr>
        <w:t>]</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082A0E91" w14:textId="77777777" w:rsidR="00887881" w:rsidRPr="00A2796B" w:rsidRDefault="00887881" w:rsidP="0042757A">
      <w:pPr>
        <w:numPr>
          <w:ilvl w:val="0"/>
          <w:numId w:val="102"/>
        </w:numPr>
        <w:autoSpaceDE w:val="0"/>
        <w:autoSpaceDN w:val="0"/>
        <w:adjustRightInd w:val="0"/>
      </w:pPr>
      <w:r w:rsidRPr="00A2796B">
        <w:t xml:space="preserve">софосбувир/велпатасвир, 12 недель, </w:t>
      </w:r>
    </w:p>
    <w:p w14:paraId="507D923D" w14:textId="77777777" w:rsidR="00887881" w:rsidRPr="00A2796B" w:rsidRDefault="00887881" w:rsidP="0042757A">
      <w:pPr>
        <w:numPr>
          <w:ilvl w:val="0"/>
          <w:numId w:val="102"/>
        </w:numPr>
        <w:autoSpaceDE w:val="0"/>
        <w:autoSpaceDN w:val="0"/>
        <w:adjustRightInd w:val="0"/>
      </w:pPr>
      <w:r w:rsidRPr="00A2796B">
        <w:rPr>
          <w:lang w:val="en-US"/>
        </w:rPr>
        <w:t>c</w:t>
      </w:r>
      <w:r w:rsidRPr="00A2796B">
        <w:t xml:space="preserve">офосбувир/даклатасвир, 12 недель, </w:t>
      </w:r>
    </w:p>
    <w:p w14:paraId="7C600586" w14:textId="77777777" w:rsidR="00887881" w:rsidRPr="00A2796B" w:rsidRDefault="00887881" w:rsidP="0042757A">
      <w:pPr>
        <w:numPr>
          <w:ilvl w:val="0"/>
          <w:numId w:val="102"/>
        </w:numPr>
        <w:autoSpaceDE w:val="0"/>
        <w:autoSpaceDN w:val="0"/>
        <w:adjustRightInd w:val="0"/>
      </w:pPr>
      <w:r w:rsidRPr="00A2796B">
        <w:t xml:space="preserve">глекапревир/пибрентасвир, 8 – 16 недель. </w:t>
      </w:r>
    </w:p>
    <w:p w14:paraId="0AC0DDF1" w14:textId="77777777" w:rsidR="00887881" w:rsidRDefault="00887881" w:rsidP="00887881">
      <w:pPr>
        <w:rPr>
          <w:b/>
          <w:szCs w:val="28"/>
        </w:rPr>
      </w:pPr>
    </w:p>
    <w:p w14:paraId="240F2E8F" w14:textId="77777777" w:rsidR="00887881" w:rsidRPr="00D20B00" w:rsidRDefault="00887881" w:rsidP="00887881">
      <w:pPr>
        <w:rPr>
          <w:bCs/>
          <w:i/>
          <w:iCs/>
          <w:sz w:val="22"/>
          <w:u w:val="single"/>
        </w:rPr>
      </w:pPr>
      <w:r w:rsidRPr="00D20B00">
        <w:rPr>
          <w:bCs/>
          <w:i/>
          <w:iCs/>
          <w:szCs w:val="28"/>
          <w:u w:val="single"/>
        </w:rPr>
        <w:t>Алгоритм действий врача</w:t>
      </w:r>
    </w:p>
    <w:p w14:paraId="7579ECC7" w14:textId="77777777" w:rsidR="00887881" w:rsidRDefault="00887881" w:rsidP="00F24627">
      <w:pPr>
        <w:ind w:firstLine="709"/>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617D7D69" w14:textId="63C0AB2F" w:rsidR="00887881" w:rsidRDefault="00887881" w:rsidP="00F24627">
      <w:pPr>
        <w:ind w:firstLine="709"/>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71742853" w14:textId="77777777" w:rsidR="0042757A" w:rsidRPr="00E71F5D" w:rsidRDefault="0042757A" w:rsidP="00887881">
      <w:pPr>
        <w:rPr>
          <w:noProof/>
        </w:rPr>
      </w:pPr>
    </w:p>
    <w:p w14:paraId="07BA700D" w14:textId="686D121A" w:rsidR="0055394F" w:rsidRPr="002C135E" w:rsidRDefault="00751ECD" w:rsidP="0055394F">
      <w:pPr>
        <w:pStyle w:val="2"/>
        <w:rPr>
          <w:lang w:val="ru-RU"/>
        </w:rPr>
      </w:pPr>
      <w:bookmarkStart w:id="114" w:name="_Toc64624798"/>
      <w:r>
        <w:rPr>
          <w:lang w:val="ru-RU"/>
        </w:rPr>
        <w:t xml:space="preserve">7.12 </w:t>
      </w:r>
      <w:r w:rsidR="0042757A" w:rsidRPr="0055394F">
        <w:rPr>
          <w:lang w:val="ru-RU"/>
        </w:rPr>
        <w:t xml:space="preserve"> </w:t>
      </w:r>
      <w:r w:rsidR="0055394F" w:rsidRPr="0055394F">
        <w:rPr>
          <w:rFonts w:eastAsia="Times New Roman"/>
          <w:color w:val="000000"/>
          <w:shd w:val="clear" w:color="auto" w:fill="FFFFFF"/>
        </w:rPr>
        <w:t xml:space="preserve">Диагностика </w:t>
      </w:r>
      <w:r w:rsidR="0055394F" w:rsidRPr="002C135E">
        <w:rPr>
          <w:rFonts w:eastAsia="Times New Roman"/>
          <w:color w:val="000000"/>
          <w:shd w:val="clear" w:color="auto" w:fill="FFFFFF"/>
        </w:rPr>
        <w:t>и лечение</w:t>
      </w:r>
      <w:r w:rsidR="0055394F" w:rsidRPr="0055394F">
        <w:rPr>
          <w:rFonts w:eastAsia="Times New Roman"/>
          <w:color w:val="000000"/>
          <w:shd w:val="clear" w:color="auto" w:fill="FFFFFF"/>
        </w:rPr>
        <w:t xml:space="preserve"> болевого синдрома</w:t>
      </w:r>
      <w:bookmarkEnd w:id="114"/>
      <w:r w:rsidR="002C135E">
        <w:rPr>
          <w:rFonts w:eastAsia="Times New Roman"/>
          <w:color w:val="000000"/>
          <w:shd w:val="clear" w:color="auto" w:fill="FFFFFF"/>
          <w:lang w:val="ru-RU"/>
        </w:rPr>
        <w:t xml:space="preserve"> у пациентов с ОМЛ</w:t>
      </w:r>
    </w:p>
    <w:p w14:paraId="60A70503" w14:textId="77777777" w:rsidR="0055394F" w:rsidRPr="00AF2453" w:rsidRDefault="0055394F" w:rsidP="0055394F">
      <w:pPr>
        <w:ind w:firstLine="709"/>
        <w:jc w:val="center"/>
      </w:pPr>
    </w:p>
    <w:p w14:paraId="02781C22" w14:textId="518D6218" w:rsidR="0055394F" w:rsidRPr="00AF2453" w:rsidRDefault="0055394F" w:rsidP="0055394F">
      <w:pPr>
        <w:pStyle w:val="aff"/>
        <w:widowControl w:val="0"/>
        <w:autoSpaceDE w:val="0"/>
        <w:autoSpaceDN w:val="0"/>
        <w:adjustRightInd w:val="0"/>
        <w:ind w:left="0" w:firstLine="709"/>
      </w:pPr>
      <w:r w:rsidRPr="00AF2453">
        <w:t xml:space="preserve">Международная организация по изучению боли </w:t>
      </w:r>
      <w:r w:rsidRPr="00AF2453">
        <w:rPr>
          <w:lang w:val="en-US"/>
        </w:rPr>
        <w:t>IASP</w:t>
      </w:r>
      <w:r w:rsidRPr="00AF2453">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w:t>
      </w:r>
      <w:r w:rsidRPr="00F0021F">
        <w:t xml:space="preserve"> </w:t>
      </w:r>
      <w:r>
        <w:lastRenderedPageBreak/>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B2D23">
        <w:rPr>
          <w:noProof/>
        </w:rPr>
        <w:t>[100,153–155</w:t>
      </w:r>
      <w:r w:rsidR="00BF3043" w:rsidRPr="00BF3043">
        <w:rPr>
          <w:noProof/>
        </w:rPr>
        <w:t>]</w:t>
      </w:r>
      <w:r>
        <w:fldChar w:fldCharType="end"/>
      </w:r>
      <w:r w:rsidRPr="00AF2453">
        <w:t xml:space="preserve">. Боль зачастую вызывает серьезные страдания, оказывает значительное влияние на качество жизни пациента и его семьи. </w:t>
      </w:r>
      <w:r w:rsidRPr="00AF2453">
        <w:rPr>
          <w:rFonts w:eastAsia="Times New Roman"/>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AF2453">
        <w:t>. Для эффективной терапии боли необходимо определение ее причины, интенсивности, вида.</w:t>
      </w:r>
    </w:p>
    <w:p w14:paraId="54DC083C" w14:textId="77777777" w:rsidR="0055394F" w:rsidRPr="00AF2453" w:rsidRDefault="0055394F" w:rsidP="0055394F">
      <w:pPr>
        <w:pStyle w:val="aff"/>
        <w:ind w:left="0" w:firstLine="709"/>
        <w:rPr>
          <w:b/>
        </w:rPr>
      </w:pPr>
    </w:p>
    <w:p w14:paraId="1834D55F" w14:textId="1B553352" w:rsidR="0055394F" w:rsidRPr="00AF2453" w:rsidRDefault="0055394F" w:rsidP="0055394F">
      <w:pPr>
        <w:widowControl w:val="0"/>
        <w:autoSpaceDE w:val="0"/>
        <w:autoSpaceDN w:val="0"/>
        <w:adjustRightInd w:val="0"/>
        <w:ind w:firstLine="709"/>
      </w:pPr>
      <w:r w:rsidRPr="00AF2453">
        <w:rPr>
          <w:b/>
        </w:rPr>
        <w:t>Основные причины болевого синдрома у пациентов</w:t>
      </w:r>
      <w:r w:rsidRPr="003756EB">
        <w:rPr>
          <w:b/>
        </w:rPr>
        <w:t xml:space="preserve"> </w:t>
      </w:r>
      <w:r w:rsidR="002C135E">
        <w:rPr>
          <w:b/>
        </w:rPr>
        <w:t xml:space="preserve">с лейкозом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B2D23">
        <w:rPr>
          <w:noProof/>
        </w:rPr>
        <w:t>[100,153–155</w:t>
      </w:r>
      <w:r w:rsidR="00BF3043" w:rsidRPr="00BF3043">
        <w:rPr>
          <w:noProof/>
        </w:rPr>
        <w:t>]</w:t>
      </w:r>
      <w:r>
        <w:fldChar w:fldCharType="end"/>
      </w:r>
      <w:r w:rsidRPr="00AF2453">
        <w:t>:</w:t>
      </w:r>
    </w:p>
    <w:p w14:paraId="3DEA5363" w14:textId="13C6250C" w:rsidR="0055394F" w:rsidRPr="00AF2453" w:rsidRDefault="0055394F" w:rsidP="0055394F">
      <w:pPr>
        <w:pStyle w:val="aff"/>
        <w:widowControl w:val="0"/>
        <w:numPr>
          <w:ilvl w:val="0"/>
          <w:numId w:val="108"/>
        </w:numPr>
        <w:autoSpaceDE w:val="0"/>
        <w:autoSpaceDN w:val="0"/>
        <w:adjustRightInd w:val="0"/>
      </w:pPr>
      <w:r w:rsidRPr="00AF2453">
        <w:t xml:space="preserve">Боль вследствие проявлений / осложнений </w:t>
      </w:r>
      <w:r w:rsidR="002C135E">
        <w:t>лейкоза</w:t>
      </w:r>
      <w:r w:rsidRPr="00AF2453">
        <w:t xml:space="preserve"> (сдавление опухолью, деструкция кости, отек, воспаление, некроз, изъязвление, инфекция, тромбоз, асептический некроз и т.п.).</w:t>
      </w:r>
    </w:p>
    <w:p w14:paraId="618DC771" w14:textId="0498EC1A" w:rsidR="0055394F" w:rsidRDefault="0055394F" w:rsidP="0055394F">
      <w:pPr>
        <w:pStyle w:val="aff"/>
        <w:widowControl w:val="0"/>
        <w:numPr>
          <w:ilvl w:val="0"/>
          <w:numId w:val="108"/>
        </w:numPr>
        <w:autoSpaceDE w:val="0"/>
        <w:autoSpaceDN w:val="0"/>
        <w:adjustRightInd w:val="0"/>
      </w:pPr>
      <w:r w:rsidRPr="00AF2453">
        <w:t xml:space="preserve">Боль вследствие осложнений лечения </w:t>
      </w:r>
      <w:r w:rsidR="002C135E">
        <w:t>лейкоза</w:t>
      </w:r>
      <w:r w:rsidRPr="00AF2453">
        <w:t xml:space="preserve">:  </w:t>
      </w:r>
    </w:p>
    <w:p w14:paraId="17292906" w14:textId="77777777" w:rsidR="0055394F" w:rsidRDefault="0055394F" w:rsidP="0055394F">
      <w:pPr>
        <w:pStyle w:val="aff"/>
        <w:widowControl w:val="0"/>
        <w:numPr>
          <w:ilvl w:val="1"/>
          <w:numId w:val="108"/>
        </w:numPr>
        <w:autoSpaceDE w:val="0"/>
        <w:autoSpaceDN w:val="0"/>
        <w:adjustRightInd w:val="0"/>
      </w:pPr>
      <w:r w:rsidRPr="00AF2453">
        <w:t>хирургическое лечение (послеоперационная рана, фантомная боль, спайки, рубцы, отёки);</w:t>
      </w:r>
    </w:p>
    <w:p w14:paraId="21177F08" w14:textId="77777777" w:rsidR="0055394F" w:rsidRDefault="0055394F" w:rsidP="0055394F">
      <w:pPr>
        <w:pStyle w:val="aff"/>
        <w:widowControl w:val="0"/>
        <w:numPr>
          <w:ilvl w:val="1"/>
          <w:numId w:val="108"/>
        </w:numPr>
        <w:autoSpaceDE w:val="0"/>
        <w:autoSpaceDN w:val="0"/>
        <w:adjustRightInd w:val="0"/>
      </w:pPr>
      <w:r w:rsidRPr="00AF2453">
        <w:t>химиотерапия  (мукозит, полинейропатия, миалгия, асептический некроз, артралгия и др.);</w:t>
      </w:r>
    </w:p>
    <w:p w14:paraId="1881183C" w14:textId="77777777" w:rsidR="0055394F" w:rsidRDefault="0055394F" w:rsidP="0055394F">
      <w:pPr>
        <w:pStyle w:val="aff"/>
        <w:widowControl w:val="0"/>
        <w:numPr>
          <w:ilvl w:val="1"/>
          <w:numId w:val="108"/>
        </w:numPr>
        <w:autoSpaceDE w:val="0"/>
        <w:autoSpaceDN w:val="0"/>
        <w:adjustRightInd w:val="0"/>
      </w:pPr>
      <w:r w:rsidRPr="00AF2453">
        <w:t>введение гранулоцитарного колониестимулирующего фактора (Г-КСФ)</w:t>
      </w:r>
    </w:p>
    <w:p w14:paraId="2B8B85E6" w14:textId="77777777" w:rsidR="0055394F" w:rsidRPr="00AF2453" w:rsidRDefault="0055394F" w:rsidP="0055394F">
      <w:pPr>
        <w:pStyle w:val="aff"/>
        <w:widowControl w:val="0"/>
        <w:numPr>
          <w:ilvl w:val="1"/>
          <w:numId w:val="108"/>
        </w:numPr>
        <w:autoSpaceDE w:val="0"/>
        <w:autoSpaceDN w:val="0"/>
        <w:adjustRightInd w:val="0"/>
      </w:pPr>
      <w:r w:rsidRPr="00AF2453">
        <w:t>лучевая терапия (лучевые/радиационные: дерматит, мукозит, некроз, фиброз, неврит, плексит, миелопатия и др.).</w:t>
      </w:r>
    </w:p>
    <w:p w14:paraId="229C82B3" w14:textId="77777777" w:rsidR="0055394F" w:rsidRPr="00AF2453" w:rsidRDefault="0055394F" w:rsidP="0055394F">
      <w:pPr>
        <w:pStyle w:val="aff"/>
        <w:widowControl w:val="0"/>
        <w:numPr>
          <w:ilvl w:val="0"/>
          <w:numId w:val="108"/>
        </w:numPr>
        <w:autoSpaceDE w:val="0"/>
        <w:autoSpaceDN w:val="0"/>
        <w:adjustRightInd w:val="0"/>
      </w:pPr>
      <w:r w:rsidRPr="00AF2453">
        <w:t>Боль как проявление паранеопластического синдрома (артро-, нейро, миопатии).</w:t>
      </w:r>
    </w:p>
    <w:p w14:paraId="694EE511" w14:textId="77777777" w:rsidR="0055394F" w:rsidRPr="00AF2453" w:rsidRDefault="0055394F" w:rsidP="0055394F">
      <w:pPr>
        <w:pStyle w:val="aff"/>
        <w:widowControl w:val="0"/>
        <w:numPr>
          <w:ilvl w:val="0"/>
          <w:numId w:val="108"/>
        </w:numPr>
        <w:autoSpaceDE w:val="0"/>
        <w:autoSpaceDN w:val="0"/>
        <w:adjustRightInd w:val="0"/>
      </w:pPr>
      <w:r w:rsidRPr="00AF2453">
        <w:t>Боль вследствие иммобилизации пациента (пролежни, контрактуры, трофические язвы, запор).</w:t>
      </w:r>
    </w:p>
    <w:p w14:paraId="12B6A76D" w14:textId="77777777" w:rsidR="0055394F" w:rsidRDefault="0055394F" w:rsidP="0055394F">
      <w:pPr>
        <w:ind w:left="709"/>
        <w:rPr>
          <w:b/>
        </w:rPr>
      </w:pPr>
    </w:p>
    <w:p w14:paraId="0441C9CE" w14:textId="4A3B7F7F" w:rsidR="0055394F" w:rsidRPr="00C13E67" w:rsidRDefault="0055394F" w:rsidP="0055394F">
      <w:pPr>
        <w:ind w:left="709"/>
        <w:rPr>
          <w:b/>
        </w:rPr>
      </w:pPr>
      <w:r w:rsidRPr="001F1E91">
        <w:rPr>
          <w:b/>
        </w:rPr>
        <w:t>Диагностика боли</w:t>
      </w:r>
      <w:r w:rsidRPr="00E62D8C">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231737">
        <w:rPr>
          <w:noProof/>
        </w:rPr>
        <w:t>[100,153–155</w:t>
      </w:r>
      <w:r w:rsidR="00BF3043" w:rsidRPr="00BF3043">
        <w:rPr>
          <w:noProof/>
        </w:rPr>
        <w:t>]</w:t>
      </w:r>
      <w:r>
        <w:fldChar w:fldCharType="end"/>
      </w:r>
      <w:r w:rsidRPr="00C13E67">
        <w:rPr>
          <w:b/>
        </w:rPr>
        <w:t>.</w:t>
      </w:r>
    </w:p>
    <w:p w14:paraId="6AE7A911" w14:textId="77777777" w:rsidR="0055394F" w:rsidRPr="00AF2453" w:rsidRDefault="0055394F" w:rsidP="0055394F">
      <w:pPr>
        <w:ind w:firstLine="709"/>
      </w:pPr>
      <w:r w:rsidRPr="00AF2453">
        <w:t xml:space="preserve">Объективизация и диагностика боли - сложная методологическая проблема, так как боль представляет собой субъективный феномен. </w:t>
      </w:r>
    </w:p>
    <w:p w14:paraId="544DEB15" w14:textId="77777777" w:rsidR="0055394F" w:rsidRDefault="0055394F" w:rsidP="0055394F">
      <w:pPr>
        <w:ind w:firstLine="709"/>
        <w:rPr>
          <w:bCs/>
          <w:u w:val="single"/>
        </w:rPr>
      </w:pPr>
    </w:p>
    <w:p w14:paraId="4C4072D9" w14:textId="77777777" w:rsidR="0055394F" w:rsidRPr="001F1E91" w:rsidRDefault="0055394F" w:rsidP="0055394F">
      <w:pPr>
        <w:ind w:firstLine="709"/>
        <w:rPr>
          <w:bCs/>
          <w:u w:val="single"/>
        </w:rPr>
      </w:pPr>
      <w:r w:rsidRPr="001F1E91">
        <w:rPr>
          <w:bCs/>
          <w:u w:val="single"/>
        </w:rPr>
        <w:t xml:space="preserve">Этапы обследования пациента: </w:t>
      </w:r>
    </w:p>
    <w:p w14:paraId="5F82D016" w14:textId="77777777" w:rsidR="0055394F" w:rsidRPr="00AF2453" w:rsidRDefault="0055394F" w:rsidP="0055394F">
      <w:pPr>
        <w:pStyle w:val="aff"/>
        <w:ind w:left="0" w:firstLine="709"/>
      </w:pPr>
      <w:r w:rsidRPr="00AF2453">
        <w:t>1) опрос;</w:t>
      </w:r>
    </w:p>
    <w:p w14:paraId="3875D35B" w14:textId="77777777" w:rsidR="0055394F" w:rsidRPr="00AF2453" w:rsidRDefault="0055394F" w:rsidP="0055394F">
      <w:pPr>
        <w:pStyle w:val="aff"/>
        <w:ind w:left="0" w:firstLine="709"/>
      </w:pPr>
      <w:r w:rsidRPr="00AF2453">
        <w:t xml:space="preserve">2) осмотр; </w:t>
      </w:r>
    </w:p>
    <w:p w14:paraId="1B3A0B19" w14:textId="77777777" w:rsidR="0055394F" w:rsidRPr="00AF2453" w:rsidRDefault="0055394F" w:rsidP="0055394F">
      <w:pPr>
        <w:pStyle w:val="aff"/>
        <w:ind w:left="0" w:firstLine="709"/>
      </w:pPr>
      <w:r w:rsidRPr="00AF2453">
        <w:t xml:space="preserve">3) оценка боли с помощью инструментальных методов. </w:t>
      </w:r>
    </w:p>
    <w:p w14:paraId="1CC88B09" w14:textId="77777777" w:rsidR="0055394F" w:rsidRPr="00AF2453" w:rsidRDefault="0055394F" w:rsidP="0055394F">
      <w:pPr>
        <w:pStyle w:val="aff"/>
        <w:ind w:left="0" w:firstLine="709"/>
        <w:rPr>
          <w:highlight w:val="yellow"/>
        </w:rPr>
      </w:pPr>
    </w:p>
    <w:p w14:paraId="548AA0A6" w14:textId="77777777" w:rsidR="0055394F" w:rsidRPr="00AF2453" w:rsidRDefault="0055394F" w:rsidP="0055394F">
      <w:pPr>
        <w:pStyle w:val="aff"/>
        <w:ind w:left="0" w:firstLine="709"/>
      </w:pPr>
      <w:r w:rsidRPr="00AF2453">
        <w:rPr>
          <w:b/>
        </w:rPr>
        <w:t>Опрос</w:t>
      </w:r>
      <w:r w:rsidRPr="00AF2453">
        <w:t xml:space="preserve">.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w:t>
      </w:r>
      <w:r w:rsidRPr="00AF2453">
        <w:lastRenderedPageBreak/>
        <w:t xml:space="preserve">влияние на сон и аппетит, оценить психологический статус, уровень физической активности, использованные ранее методы лечения и их эффективность,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посвященные  характеристикам боли и влиянию боли на другие сферы жизни (опросники PainDetect, DN4, LANSS, </w:t>
      </w:r>
      <w:r w:rsidRPr="00AF2453">
        <w:rPr>
          <w:lang w:val="en-US"/>
        </w:rPr>
        <w:t>SF</w:t>
      </w:r>
      <w:r w:rsidRPr="00AF2453">
        <w:t xml:space="preserve">36, опросник Мак Гилла, Ван Корфа, </w:t>
      </w:r>
      <w:r w:rsidRPr="00AF2453">
        <w:rPr>
          <w:lang w:val="en-US"/>
        </w:rPr>
        <w:t>WOMAC</w:t>
      </w:r>
      <w:r w:rsidRPr="00AF2453">
        <w:t xml:space="preserve">, Освестри, шкала тревоги и депрессии, опросник по оценке качества сна, шкала катастрофизации боли и другие). </w:t>
      </w:r>
    </w:p>
    <w:p w14:paraId="6541EBFA" w14:textId="77777777" w:rsidR="0055394F" w:rsidRPr="00AF2453" w:rsidRDefault="0055394F" w:rsidP="0055394F">
      <w:pPr>
        <w:pStyle w:val="aff"/>
        <w:ind w:left="0" w:firstLine="709"/>
      </w:pPr>
      <w:r w:rsidRPr="00AF2453">
        <w:rPr>
          <w:b/>
        </w:rPr>
        <w:t xml:space="preserve">Осмотр </w:t>
      </w:r>
      <w:r w:rsidRPr="00AF2453">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2D06B056" w14:textId="77777777" w:rsidR="0055394F" w:rsidRPr="00AF2453" w:rsidRDefault="0055394F" w:rsidP="0055394F">
      <w:pPr>
        <w:pStyle w:val="aff"/>
        <w:ind w:left="0" w:firstLine="709"/>
        <w:rPr>
          <w:strike/>
        </w:rPr>
      </w:pPr>
      <w:r w:rsidRPr="00AF2453">
        <w:t xml:space="preserve">При осмотре проводится оценка физической активности пациента по шкале </w:t>
      </w:r>
      <w:r w:rsidRPr="00AF2453">
        <w:rPr>
          <w:lang w:val="en-US"/>
        </w:rPr>
        <w:t>ECOG</w:t>
      </w:r>
      <w:r w:rsidRPr="00AF2453">
        <w:t xml:space="preserve"> и качества ночного сна (хороший 6-8 ч; удовлетворительный 4-6ч; плохой &lt; 4 ч);  уточняется характер и причины боли.</w:t>
      </w:r>
    </w:p>
    <w:p w14:paraId="74A796E6" w14:textId="77777777" w:rsidR="0055394F" w:rsidRDefault="0055394F" w:rsidP="0055394F">
      <w:pPr>
        <w:pStyle w:val="aff"/>
        <w:ind w:left="0" w:firstLine="709"/>
        <w:rPr>
          <w:rFonts w:eastAsia="Times New Roman"/>
          <w:color w:val="000000" w:themeColor="text1"/>
        </w:rPr>
      </w:pPr>
      <w:r w:rsidRPr="00AF2453">
        <w:rPr>
          <w:rFonts w:eastAsia="Times New Roman"/>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5C54F694" w14:textId="76135898" w:rsidR="0055394F" w:rsidRPr="001F1E91" w:rsidRDefault="0055394F" w:rsidP="00231737">
      <w:pPr>
        <w:pStyle w:val="aff"/>
        <w:widowControl w:val="0"/>
        <w:numPr>
          <w:ilvl w:val="0"/>
          <w:numId w:val="108"/>
        </w:numPr>
        <w:autoSpaceDE w:val="0"/>
        <w:autoSpaceDN w:val="0"/>
        <w:adjustRightInd w:val="0"/>
      </w:pPr>
      <w:r w:rsidRPr="001F1E91">
        <w:t>лабораторные методы</w:t>
      </w:r>
      <w:r>
        <w:rPr>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231737">
        <w:rPr>
          <w:noProof/>
        </w:rPr>
        <w:t>[100,153–155</w:t>
      </w:r>
      <w:r w:rsidR="00BF3043" w:rsidRPr="00BF3043">
        <w:rPr>
          <w:noProof/>
        </w:rPr>
        <w:t>]</w:t>
      </w:r>
      <w:r>
        <w:fldChar w:fldCharType="end"/>
      </w:r>
      <w:r w:rsidRPr="001F1E91">
        <w:t xml:space="preserve">: </w:t>
      </w:r>
    </w:p>
    <w:p w14:paraId="428483E0" w14:textId="77777777" w:rsidR="0055394F" w:rsidRPr="00AF2453" w:rsidRDefault="0055394F" w:rsidP="0055394F">
      <w:pPr>
        <w:pStyle w:val="aff"/>
        <w:widowControl w:val="0"/>
        <w:numPr>
          <w:ilvl w:val="1"/>
          <w:numId w:val="108"/>
        </w:numPr>
        <w:autoSpaceDE w:val="0"/>
        <w:autoSpaceDN w:val="0"/>
        <w:adjustRightInd w:val="0"/>
      </w:pPr>
      <w:r w:rsidRPr="00AF2453">
        <w:t>клинический анализ крови развернутый</w:t>
      </w:r>
    </w:p>
    <w:p w14:paraId="70C408BB" w14:textId="77777777" w:rsidR="0055394F" w:rsidRPr="00AF2453" w:rsidRDefault="0055394F" w:rsidP="0055394F">
      <w:pPr>
        <w:pStyle w:val="aff"/>
        <w:widowControl w:val="0"/>
        <w:numPr>
          <w:ilvl w:val="1"/>
          <w:numId w:val="108"/>
        </w:numPr>
        <w:autoSpaceDE w:val="0"/>
        <w:autoSpaceDN w:val="0"/>
        <w:adjustRightInd w:val="0"/>
      </w:pPr>
      <w:r w:rsidRPr="00AF2453">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2B8FDE67" w14:textId="77777777" w:rsidR="0055394F" w:rsidRPr="00AF2453" w:rsidRDefault="0055394F" w:rsidP="0055394F">
      <w:pPr>
        <w:pStyle w:val="aff"/>
        <w:widowControl w:val="0"/>
        <w:numPr>
          <w:ilvl w:val="1"/>
          <w:numId w:val="108"/>
        </w:numPr>
        <w:autoSpaceDE w:val="0"/>
        <w:autoSpaceDN w:val="0"/>
        <w:adjustRightInd w:val="0"/>
      </w:pPr>
      <w:r w:rsidRPr="00AF2453">
        <w:t>коагулограмма</w:t>
      </w:r>
      <w:r w:rsidRPr="001F1E91">
        <w:t xml:space="preserve"> - </w:t>
      </w:r>
      <w:r w:rsidRPr="00AF2453">
        <w:t xml:space="preserve">АЧТВ, ПВ, ТВ, фибриноген, антитромбин </w:t>
      </w:r>
      <w:r w:rsidRPr="001F1E91">
        <w:t>III</w:t>
      </w:r>
      <w:r w:rsidRPr="00AF2453">
        <w:t xml:space="preserve">, протеин С (по показаниям), протеин </w:t>
      </w:r>
      <w:r w:rsidRPr="001F1E91">
        <w:t>S</w:t>
      </w:r>
      <w:r w:rsidRPr="00AF2453">
        <w:t xml:space="preserve"> (по показаниям), агрегация тромбоцитов (</w:t>
      </w:r>
      <w:r w:rsidRPr="001F1E91">
        <w:t>по показаниям</w:t>
      </w:r>
      <w:r w:rsidRPr="00AF2453">
        <w:t>), волчаночный антикоагулянт (по показаниям);</w:t>
      </w:r>
    </w:p>
    <w:p w14:paraId="4953E19F" w14:textId="77777777" w:rsidR="0055394F" w:rsidRPr="00AF2453" w:rsidRDefault="0055394F" w:rsidP="0055394F">
      <w:pPr>
        <w:pStyle w:val="aff"/>
        <w:widowControl w:val="0"/>
        <w:numPr>
          <w:ilvl w:val="1"/>
          <w:numId w:val="108"/>
        </w:numPr>
        <w:autoSpaceDE w:val="0"/>
        <w:autoSpaceDN w:val="0"/>
        <w:adjustRightInd w:val="0"/>
      </w:pPr>
      <w:r w:rsidRPr="00AF2453">
        <w:t>бактериологические методы исследования – см. глава «Инфекционные осложения»)</w:t>
      </w:r>
    </w:p>
    <w:p w14:paraId="32036030" w14:textId="6A9B733A" w:rsidR="0055394F" w:rsidRPr="001F1E91" w:rsidRDefault="0055394F" w:rsidP="0055394F">
      <w:pPr>
        <w:pStyle w:val="aff"/>
        <w:widowControl w:val="0"/>
        <w:numPr>
          <w:ilvl w:val="0"/>
          <w:numId w:val="108"/>
        </w:numPr>
        <w:autoSpaceDE w:val="0"/>
        <w:autoSpaceDN w:val="0"/>
        <w:adjustRightInd w:val="0"/>
      </w:pPr>
      <w:r w:rsidRPr="001F1E91">
        <w:t>инструментальные методы</w:t>
      </w:r>
      <w:r w:rsidRPr="00E62D8C">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231737">
        <w:rPr>
          <w:noProof/>
        </w:rPr>
        <w:t>[100,153–155</w:t>
      </w:r>
      <w:r w:rsidR="00BF3043" w:rsidRPr="00BF3043">
        <w:rPr>
          <w:noProof/>
        </w:rPr>
        <w:t>]</w:t>
      </w:r>
      <w:r>
        <w:fldChar w:fldCharType="end"/>
      </w:r>
      <w:r w:rsidRPr="003756EB">
        <w:t>:</w:t>
      </w:r>
    </w:p>
    <w:p w14:paraId="468DD998" w14:textId="77777777" w:rsidR="0055394F" w:rsidRPr="00AF2453" w:rsidRDefault="0055394F" w:rsidP="0055394F">
      <w:pPr>
        <w:pStyle w:val="aff"/>
        <w:widowControl w:val="0"/>
        <w:numPr>
          <w:ilvl w:val="1"/>
          <w:numId w:val="108"/>
        </w:numPr>
        <w:autoSpaceDE w:val="0"/>
        <w:autoSpaceDN w:val="0"/>
        <w:adjustRightInd w:val="0"/>
      </w:pPr>
      <w:r w:rsidRPr="00AF2453">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4AE172FC" w14:textId="77777777" w:rsidR="0055394F" w:rsidRPr="00AF2453" w:rsidRDefault="0055394F" w:rsidP="0055394F">
      <w:pPr>
        <w:pStyle w:val="aff"/>
        <w:widowControl w:val="0"/>
        <w:numPr>
          <w:ilvl w:val="1"/>
          <w:numId w:val="108"/>
        </w:numPr>
        <w:autoSpaceDE w:val="0"/>
        <w:autoSpaceDN w:val="0"/>
        <w:adjustRightInd w:val="0"/>
      </w:pPr>
      <w:r w:rsidRPr="00AF2453">
        <w:t>рентгенография грудной клетки, костей, позвоночника, других вовлеченных в болевой процесс областей, доступных для рентгенографии.</w:t>
      </w:r>
    </w:p>
    <w:p w14:paraId="4605146C" w14:textId="77777777" w:rsidR="0055394F" w:rsidRPr="00AF2453" w:rsidRDefault="0055394F" w:rsidP="0055394F">
      <w:pPr>
        <w:pStyle w:val="aff"/>
        <w:widowControl w:val="0"/>
        <w:numPr>
          <w:ilvl w:val="1"/>
          <w:numId w:val="108"/>
        </w:numPr>
        <w:autoSpaceDE w:val="0"/>
        <w:autoSpaceDN w:val="0"/>
        <w:adjustRightInd w:val="0"/>
      </w:pPr>
      <w:r w:rsidRPr="00AF2453">
        <w:lastRenderedPageBreak/>
        <w:t>КТ головного мозга, грудной полости, брюшной полости, малого таза, позвоночника, костей,  других вовлеченных в болевой процесс областей.</w:t>
      </w:r>
    </w:p>
    <w:p w14:paraId="4BED5C22" w14:textId="77777777" w:rsidR="0055394F" w:rsidRPr="00AF2453" w:rsidRDefault="0055394F" w:rsidP="0055394F">
      <w:pPr>
        <w:pStyle w:val="aff"/>
        <w:widowControl w:val="0"/>
        <w:numPr>
          <w:ilvl w:val="1"/>
          <w:numId w:val="108"/>
        </w:numPr>
        <w:autoSpaceDE w:val="0"/>
        <w:autoSpaceDN w:val="0"/>
        <w:adjustRightInd w:val="0"/>
      </w:pPr>
      <w:r w:rsidRPr="00AF2453">
        <w:t>МРТ головного мозга, грудной полости, брюшной полости, малого таза, позвоночника, костей,  других вовлеченных в болевой процесс областей.</w:t>
      </w:r>
    </w:p>
    <w:p w14:paraId="6BF46994" w14:textId="77777777" w:rsidR="0055394F" w:rsidRPr="00AF2453" w:rsidRDefault="0055394F" w:rsidP="0055394F">
      <w:pPr>
        <w:pStyle w:val="aff"/>
        <w:widowControl w:val="0"/>
        <w:numPr>
          <w:ilvl w:val="1"/>
          <w:numId w:val="108"/>
        </w:numPr>
        <w:autoSpaceDE w:val="0"/>
        <w:autoSpaceDN w:val="0"/>
        <w:adjustRightInd w:val="0"/>
      </w:pPr>
      <w:r w:rsidRPr="00AF2453">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1A833BD1" w14:textId="52EE591D" w:rsidR="0055394F" w:rsidRPr="00AF2453" w:rsidRDefault="0055394F" w:rsidP="0055394F">
      <w:pPr>
        <w:pStyle w:val="aff"/>
        <w:ind w:left="0" w:firstLine="709"/>
      </w:pPr>
      <w:r w:rsidRPr="00AF2453">
        <w:t>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w:t>
      </w:r>
      <w:r w:rsidRPr="003756EB">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231737">
        <w:rPr>
          <w:noProof/>
        </w:rPr>
        <w:t>[100,153–155</w:t>
      </w:r>
      <w:r w:rsidR="00BF3043" w:rsidRPr="00BF3043">
        <w:rPr>
          <w:noProof/>
        </w:rPr>
        <w:t>]</w:t>
      </w:r>
      <w:r>
        <w:fldChar w:fldCharType="end"/>
      </w:r>
      <w:r w:rsidRPr="00AF2453">
        <w:t>:</w:t>
      </w:r>
    </w:p>
    <w:p w14:paraId="379A8DE1" w14:textId="77777777" w:rsidR="0055394F" w:rsidRPr="00AF2453" w:rsidRDefault="0055394F" w:rsidP="0055394F">
      <w:pPr>
        <w:pStyle w:val="aff"/>
        <w:widowControl w:val="0"/>
        <w:numPr>
          <w:ilvl w:val="0"/>
          <w:numId w:val="108"/>
        </w:numPr>
        <w:autoSpaceDE w:val="0"/>
        <w:autoSpaceDN w:val="0"/>
        <w:adjustRightInd w:val="0"/>
      </w:pPr>
      <w:r w:rsidRPr="00AF2453">
        <w:t xml:space="preserve">алгометрия, </w:t>
      </w:r>
    </w:p>
    <w:p w14:paraId="3F41B91F" w14:textId="77777777" w:rsidR="0055394F" w:rsidRPr="00AF2453" w:rsidRDefault="0055394F" w:rsidP="0055394F">
      <w:pPr>
        <w:pStyle w:val="aff"/>
        <w:widowControl w:val="0"/>
        <w:numPr>
          <w:ilvl w:val="0"/>
          <w:numId w:val="108"/>
        </w:numPr>
        <w:autoSpaceDE w:val="0"/>
        <w:autoSpaceDN w:val="0"/>
        <w:adjustRightInd w:val="0"/>
      </w:pPr>
      <w:r w:rsidRPr="00AF2453">
        <w:t xml:space="preserve">методы диагностики сенсорных расстройств (например, с помощью камертона, алгометра), </w:t>
      </w:r>
    </w:p>
    <w:p w14:paraId="57679F92" w14:textId="77777777" w:rsidR="0055394F" w:rsidRPr="00AF2453" w:rsidRDefault="0055394F" w:rsidP="0055394F">
      <w:pPr>
        <w:pStyle w:val="aff"/>
        <w:widowControl w:val="0"/>
        <w:numPr>
          <w:ilvl w:val="0"/>
          <w:numId w:val="108"/>
        </w:numPr>
        <w:autoSpaceDE w:val="0"/>
        <w:autoSpaceDN w:val="0"/>
        <w:adjustRightInd w:val="0"/>
      </w:pPr>
      <w:r w:rsidRPr="00AF2453">
        <w:t>антиноцецептивный индекс (</w:t>
      </w:r>
      <w:r w:rsidRPr="00C13E67">
        <w:t>ANI</w:t>
      </w:r>
      <w:r w:rsidRPr="00AF2453">
        <w:t xml:space="preserve">), </w:t>
      </w:r>
    </w:p>
    <w:p w14:paraId="3D617E8E" w14:textId="77777777" w:rsidR="0055394F" w:rsidRPr="00AF2453" w:rsidRDefault="0055394F" w:rsidP="0055394F">
      <w:pPr>
        <w:pStyle w:val="aff"/>
        <w:widowControl w:val="0"/>
        <w:numPr>
          <w:ilvl w:val="0"/>
          <w:numId w:val="108"/>
        </w:numPr>
        <w:autoSpaceDE w:val="0"/>
        <w:autoSpaceDN w:val="0"/>
        <w:adjustRightInd w:val="0"/>
      </w:pPr>
      <w:r w:rsidRPr="00C13E67">
        <w:t xml:space="preserve">электромиография, </w:t>
      </w:r>
    </w:p>
    <w:p w14:paraId="6040D13F" w14:textId="77777777" w:rsidR="0055394F" w:rsidRPr="00AF2453" w:rsidRDefault="0055394F" w:rsidP="0055394F">
      <w:pPr>
        <w:pStyle w:val="aff"/>
        <w:widowControl w:val="0"/>
        <w:numPr>
          <w:ilvl w:val="0"/>
          <w:numId w:val="108"/>
        </w:numPr>
        <w:autoSpaceDE w:val="0"/>
        <w:autoSpaceDN w:val="0"/>
        <w:adjustRightInd w:val="0"/>
      </w:pPr>
      <w:r w:rsidRPr="00C13E67">
        <w:t xml:space="preserve">электроэнцефалография, </w:t>
      </w:r>
    </w:p>
    <w:p w14:paraId="31A8388D" w14:textId="77777777" w:rsidR="0055394F" w:rsidRPr="00AF2453" w:rsidRDefault="0055394F" w:rsidP="0055394F">
      <w:pPr>
        <w:pStyle w:val="aff"/>
        <w:widowControl w:val="0"/>
        <w:numPr>
          <w:ilvl w:val="0"/>
          <w:numId w:val="108"/>
        </w:numPr>
        <w:autoSpaceDE w:val="0"/>
        <w:autoSpaceDN w:val="0"/>
        <w:adjustRightInd w:val="0"/>
      </w:pPr>
      <w:r w:rsidRPr="00C13E67">
        <w:t xml:space="preserve">функциональная магнитно-резонансная томография (фМРТ), </w:t>
      </w:r>
    </w:p>
    <w:p w14:paraId="1D8E4AD2" w14:textId="77777777" w:rsidR="0055394F" w:rsidRPr="00AF2453" w:rsidRDefault="0055394F" w:rsidP="0055394F">
      <w:pPr>
        <w:pStyle w:val="aff"/>
        <w:widowControl w:val="0"/>
        <w:numPr>
          <w:ilvl w:val="0"/>
          <w:numId w:val="108"/>
        </w:numPr>
        <w:autoSpaceDE w:val="0"/>
        <w:autoSpaceDN w:val="0"/>
        <w:adjustRightInd w:val="0"/>
      </w:pPr>
      <w:r w:rsidRPr="00C13E67">
        <w:t xml:space="preserve">позитронно-эмиссионной томография, </w:t>
      </w:r>
    </w:p>
    <w:p w14:paraId="76D92CB5" w14:textId="77777777" w:rsidR="0055394F" w:rsidRPr="00AF2453" w:rsidRDefault="0055394F" w:rsidP="0055394F">
      <w:pPr>
        <w:pStyle w:val="aff"/>
        <w:widowControl w:val="0"/>
        <w:numPr>
          <w:ilvl w:val="0"/>
          <w:numId w:val="108"/>
        </w:numPr>
        <w:autoSpaceDE w:val="0"/>
        <w:autoSpaceDN w:val="0"/>
        <w:adjustRightInd w:val="0"/>
      </w:pPr>
      <w:r w:rsidRPr="00C13E67">
        <w:t xml:space="preserve">определение плазменного уровня стресс-факторов (кортизола, соматотропного гормона, глюкозы, бета-эндорфина) </w:t>
      </w:r>
    </w:p>
    <w:p w14:paraId="04951478" w14:textId="77777777" w:rsidR="0055394F" w:rsidRPr="00AF2453" w:rsidRDefault="0055394F" w:rsidP="0055394F">
      <w:pPr>
        <w:pStyle w:val="aff"/>
        <w:widowControl w:val="0"/>
        <w:numPr>
          <w:ilvl w:val="0"/>
          <w:numId w:val="108"/>
        </w:numPr>
        <w:autoSpaceDE w:val="0"/>
        <w:autoSpaceDN w:val="0"/>
        <w:adjustRightInd w:val="0"/>
      </w:pPr>
      <w:r w:rsidRPr="00C13E67">
        <w:t xml:space="preserve">другие исследования по показаниям. </w:t>
      </w:r>
    </w:p>
    <w:p w14:paraId="663EE4AE" w14:textId="3A1B89E3" w:rsidR="0055394F" w:rsidRPr="00AF2453" w:rsidRDefault="0055394F" w:rsidP="0055394F">
      <w:pPr>
        <w:pStyle w:val="aff"/>
        <w:ind w:left="0" w:firstLine="709"/>
      </w:pPr>
      <w:r w:rsidRPr="00AF2453">
        <w:t xml:space="preserve">Совокупность названных выше этапов обследования позволяет дифференцировать различные виды боли </w:t>
      </w:r>
      <w:r w:rsidR="002C135E">
        <w:t>у</w:t>
      </w:r>
      <w:r w:rsidRPr="00AF2453">
        <w:t xml:space="preserve"> пациент</w:t>
      </w:r>
      <w:r w:rsidR="002C135E">
        <w:t>а с лейкозом</w:t>
      </w:r>
      <w:r w:rsidRPr="00AF2453">
        <w:t>: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15D7E40B" w14:textId="77777777" w:rsidR="0055394F" w:rsidRDefault="0055394F" w:rsidP="0055394F">
      <w:pPr>
        <w:pStyle w:val="aff"/>
        <w:ind w:left="0" w:firstLine="709"/>
        <w:rPr>
          <w:b/>
        </w:rPr>
      </w:pPr>
    </w:p>
    <w:p w14:paraId="16544501" w14:textId="7DC6F742" w:rsidR="0055394F" w:rsidRPr="00AF2453" w:rsidRDefault="0055394F" w:rsidP="0055394F">
      <w:pPr>
        <w:pStyle w:val="aff"/>
        <w:ind w:left="0" w:firstLine="709"/>
      </w:pPr>
      <w:r w:rsidRPr="00AF2453">
        <w:rPr>
          <w:b/>
        </w:rPr>
        <w:t>Оценка интенсивности боли</w:t>
      </w:r>
      <w:r w:rsidRPr="00AF2453">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w:t>
      </w:r>
      <w:r w:rsidRPr="00AF2453">
        <w:lastRenderedPageBreak/>
        <w:t>состояния пациента, проведения динамической оценки течения болевого синдрома, оценки эффективности терапии боли и определения прогноза</w:t>
      </w:r>
      <w:r w:rsidRPr="003756EB">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231737">
        <w:rPr>
          <w:noProof/>
        </w:rPr>
        <w:t>[100,153–155</w:t>
      </w:r>
      <w:r w:rsidR="00BF3043" w:rsidRPr="00BF3043">
        <w:rPr>
          <w:noProof/>
        </w:rPr>
        <w:t>]</w:t>
      </w:r>
      <w:r>
        <w:fldChar w:fldCharType="end"/>
      </w:r>
      <w:r w:rsidRPr="00AF2453">
        <w:t xml:space="preserve">. </w:t>
      </w:r>
    </w:p>
    <w:p w14:paraId="39E7E405" w14:textId="77777777" w:rsidR="0055394F" w:rsidRPr="00AF2453" w:rsidRDefault="0055394F" w:rsidP="0055394F">
      <w:pPr>
        <w:pStyle w:val="aff"/>
        <w:ind w:left="0" w:firstLine="709"/>
      </w:pPr>
    </w:p>
    <w:p w14:paraId="1023778D" w14:textId="4FD7D560" w:rsidR="0055394F" w:rsidRPr="00AF2453" w:rsidRDefault="002C135E" w:rsidP="0055394F">
      <w:pPr>
        <w:ind w:left="709"/>
        <w:rPr>
          <w:b/>
        </w:rPr>
      </w:pPr>
      <w:r>
        <w:rPr>
          <w:b/>
        </w:rPr>
        <w:t>Купирование</w:t>
      </w:r>
      <w:r w:rsidR="0055394F" w:rsidRPr="002C135E">
        <w:rPr>
          <w:b/>
        </w:rPr>
        <w:t xml:space="preserve"> боли</w:t>
      </w:r>
    </w:p>
    <w:p w14:paraId="3BAE06A2" w14:textId="73E2B92F" w:rsidR="0055394F" w:rsidRPr="00C13E67" w:rsidRDefault="0055394F" w:rsidP="0055394F">
      <w:pPr>
        <w:ind w:firstLine="709"/>
        <w:rPr>
          <w:bCs/>
          <w:u w:val="single"/>
        </w:rPr>
      </w:pPr>
      <w:r w:rsidRPr="00C13E67">
        <w:rPr>
          <w:bCs/>
          <w:u w:val="single"/>
        </w:rPr>
        <w:t>Основные принципы лечения боли у пациентов</w:t>
      </w:r>
      <w:r w:rsidR="002C135E">
        <w:rPr>
          <w:bCs/>
          <w:u w:val="single"/>
        </w:rPr>
        <w:t xml:space="preserve"> с лейкозами</w:t>
      </w:r>
      <w:r w:rsidRPr="003756EB">
        <w:rPr>
          <w:bCs/>
          <w:u w:val="single"/>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r w:rsidRPr="00C13E67">
        <w:rPr>
          <w:bCs/>
          <w:u w:val="single"/>
        </w:rPr>
        <w:t xml:space="preserve">: </w:t>
      </w:r>
    </w:p>
    <w:p w14:paraId="1E41475A" w14:textId="77777777" w:rsidR="0055394F" w:rsidRPr="00AF2453" w:rsidRDefault="0055394F" w:rsidP="0055394F">
      <w:pPr>
        <w:pStyle w:val="aff"/>
        <w:widowControl w:val="0"/>
        <w:numPr>
          <w:ilvl w:val="0"/>
          <w:numId w:val="108"/>
        </w:numPr>
        <w:autoSpaceDE w:val="0"/>
        <w:autoSpaceDN w:val="0"/>
        <w:adjustRightInd w:val="0"/>
      </w:pPr>
      <w:r w:rsidRPr="00AF2453">
        <w:t>применение трехступенчатой схемы обезболивания по рекомендации ВОЗ (</w:t>
      </w:r>
      <w:r w:rsidRPr="00FB48DF">
        <w:t>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495AFAA5" w14:textId="77777777" w:rsidR="0055394F" w:rsidRPr="00AF2453" w:rsidRDefault="0055394F" w:rsidP="0055394F">
      <w:pPr>
        <w:pStyle w:val="aff"/>
        <w:widowControl w:val="0"/>
        <w:numPr>
          <w:ilvl w:val="0"/>
          <w:numId w:val="108"/>
        </w:numPr>
        <w:autoSpaceDE w:val="0"/>
        <w:autoSpaceDN w:val="0"/>
        <w:adjustRightInd w:val="0"/>
      </w:pPr>
      <w:r w:rsidRPr="00AF2453">
        <w:t>разработка индивидуальных схем обезболивания, с учетом ограничений и 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424E7990" w14:textId="77777777" w:rsidR="0055394F" w:rsidRPr="00FB48DF" w:rsidRDefault="0055394F" w:rsidP="0055394F">
      <w:pPr>
        <w:pStyle w:val="aff"/>
        <w:widowControl w:val="0"/>
        <w:numPr>
          <w:ilvl w:val="0"/>
          <w:numId w:val="108"/>
        </w:numPr>
        <w:autoSpaceDE w:val="0"/>
        <w:autoSpaceDN w:val="0"/>
        <w:adjustRightInd w:val="0"/>
      </w:pPr>
      <w:r w:rsidRPr="00AF2453">
        <w:t>применение мультимодальной анальгезии</w:t>
      </w:r>
      <w:r w:rsidRPr="00FB48DF">
        <w:t xml:space="preserve"> (одновременное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579A592F" w14:textId="77777777" w:rsidR="0055394F" w:rsidRPr="00AF2453" w:rsidRDefault="0055394F" w:rsidP="0055394F">
      <w:pPr>
        <w:pStyle w:val="aff"/>
        <w:widowControl w:val="0"/>
        <w:numPr>
          <w:ilvl w:val="0"/>
          <w:numId w:val="108"/>
        </w:numPr>
        <w:autoSpaceDE w:val="0"/>
        <w:autoSpaceDN w:val="0"/>
        <w:adjustRightInd w:val="0"/>
      </w:pPr>
      <w:r w:rsidRPr="00AF2453">
        <w:t xml:space="preserve">использование превентивной анальгезии – начало базовой терапии до возникновения боли; </w:t>
      </w:r>
    </w:p>
    <w:p w14:paraId="575C520A" w14:textId="77777777" w:rsidR="0055394F" w:rsidRPr="00AF2453" w:rsidRDefault="0055394F" w:rsidP="0055394F">
      <w:pPr>
        <w:pStyle w:val="aff"/>
        <w:widowControl w:val="0"/>
        <w:numPr>
          <w:ilvl w:val="0"/>
          <w:numId w:val="108"/>
        </w:numPr>
        <w:autoSpaceDE w:val="0"/>
        <w:autoSpaceDN w:val="0"/>
        <w:adjustRightInd w:val="0"/>
      </w:pPr>
      <w:r w:rsidRPr="00AF2453">
        <w:t>построение схем обезболивания с учетом предпочтительных способов введения в гематологии;</w:t>
      </w:r>
    </w:p>
    <w:p w14:paraId="0BC42E0A" w14:textId="77777777" w:rsidR="0055394F" w:rsidRPr="00AF2453" w:rsidRDefault="0055394F" w:rsidP="0055394F">
      <w:pPr>
        <w:pStyle w:val="aff"/>
        <w:widowControl w:val="0"/>
        <w:numPr>
          <w:ilvl w:val="0"/>
          <w:numId w:val="108"/>
        </w:numPr>
        <w:autoSpaceDE w:val="0"/>
        <w:autoSpaceDN w:val="0"/>
        <w:adjustRightInd w:val="0"/>
      </w:pPr>
      <w:r w:rsidRPr="00AF2453">
        <w:t xml:space="preserve">контроль эффективности и переносимости анальгезирующей терапии, своевременная коррекция. </w:t>
      </w:r>
    </w:p>
    <w:p w14:paraId="0026F866" w14:textId="77777777" w:rsidR="0055394F" w:rsidRDefault="0055394F" w:rsidP="0055394F">
      <w:pPr>
        <w:widowControl w:val="0"/>
        <w:autoSpaceDE w:val="0"/>
        <w:autoSpaceDN w:val="0"/>
        <w:adjustRightInd w:val="0"/>
        <w:ind w:firstLine="709"/>
        <w:rPr>
          <w:b/>
        </w:rPr>
      </w:pPr>
    </w:p>
    <w:p w14:paraId="72140E75" w14:textId="5C06A072" w:rsidR="0055394F" w:rsidRPr="00C13E67" w:rsidRDefault="0055394F" w:rsidP="0055394F">
      <w:pPr>
        <w:ind w:firstLine="709"/>
        <w:rPr>
          <w:bCs/>
          <w:u w:val="single"/>
        </w:rPr>
      </w:pPr>
      <w:r w:rsidRPr="00C13E67">
        <w:rPr>
          <w:bCs/>
          <w:u w:val="single"/>
        </w:rPr>
        <w:t>Основные группы препаратов, применяемых для купирования боли у пациентов</w:t>
      </w:r>
      <w:r w:rsidR="002C135E">
        <w:rPr>
          <w:bCs/>
          <w:u w:val="single"/>
        </w:rPr>
        <w:t xml:space="preserve"> с лейкозами</w:t>
      </w:r>
      <w:r w:rsidRPr="003756EB">
        <w:rPr>
          <w:bCs/>
          <w:u w:val="single"/>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r w:rsidRPr="00C13E67">
        <w:rPr>
          <w:bCs/>
          <w:u w:val="single"/>
        </w:rPr>
        <w:t>:</w:t>
      </w:r>
      <w:r w:rsidRPr="003756EB">
        <w:rPr>
          <w:bCs/>
          <w:u w:val="single"/>
        </w:rPr>
        <w:t xml:space="preserve"> </w:t>
      </w:r>
      <w:r w:rsidRPr="00C13E67">
        <w:rPr>
          <w:bCs/>
          <w:u w:val="single"/>
        </w:rPr>
        <w:t xml:space="preserve"> </w:t>
      </w:r>
    </w:p>
    <w:p w14:paraId="067BA18F" w14:textId="77777777" w:rsidR="0055394F" w:rsidRPr="00AF2453" w:rsidRDefault="0055394F" w:rsidP="0055394F">
      <w:pPr>
        <w:pStyle w:val="aff"/>
        <w:widowControl w:val="0"/>
        <w:numPr>
          <w:ilvl w:val="0"/>
          <w:numId w:val="108"/>
        </w:numPr>
        <w:autoSpaceDE w:val="0"/>
        <w:autoSpaceDN w:val="0"/>
        <w:adjustRightInd w:val="0"/>
      </w:pPr>
      <w:r w:rsidRPr="00AF2453">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4FF1A0F9" w14:textId="77777777" w:rsidR="0055394F" w:rsidRPr="00AF2453" w:rsidRDefault="0055394F" w:rsidP="0055394F">
      <w:pPr>
        <w:pStyle w:val="aff"/>
        <w:widowControl w:val="0"/>
        <w:numPr>
          <w:ilvl w:val="0"/>
          <w:numId w:val="108"/>
        </w:numPr>
        <w:autoSpaceDE w:val="0"/>
        <w:autoSpaceDN w:val="0"/>
        <w:adjustRightInd w:val="0"/>
      </w:pPr>
      <w:r w:rsidRPr="00AF2453">
        <w:t>Неселективные НПВП (ингибиторы ЦОГ-1, ЦОГ-2) – диклофенак, кетопрофен, декскетопрофен, ибупрофен, кеторолак, лорноксикам</w:t>
      </w:r>
    </w:p>
    <w:p w14:paraId="03B948E0" w14:textId="77777777" w:rsidR="0055394F" w:rsidRPr="00AF2453" w:rsidRDefault="0055394F" w:rsidP="0055394F">
      <w:pPr>
        <w:pStyle w:val="aff"/>
        <w:widowControl w:val="0"/>
        <w:numPr>
          <w:ilvl w:val="0"/>
          <w:numId w:val="108"/>
        </w:numPr>
        <w:autoSpaceDE w:val="0"/>
        <w:autoSpaceDN w:val="0"/>
        <w:adjustRightInd w:val="0"/>
      </w:pPr>
      <w:r w:rsidRPr="00AF2453">
        <w:t>Селективные НПВП (ингибиторы ЦОГ-2) – нимесулид,  мелоксикам</w:t>
      </w:r>
    </w:p>
    <w:p w14:paraId="762D79BC" w14:textId="77777777" w:rsidR="0055394F" w:rsidRPr="00AF2453" w:rsidRDefault="0055394F" w:rsidP="0055394F">
      <w:pPr>
        <w:pStyle w:val="aff"/>
        <w:widowControl w:val="0"/>
        <w:numPr>
          <w:ilvl w:val="0"/>
          <w:numId w:val="108"/>
        </w:numPr>
        <w:autoSpaceDE w:val="0"/>
        <w:autoSpaceDN w:val="0"/>
        <w:adjustRightInd w:val="0"/>
      </w:pPr>
      <w:r w:rsidRPr="00FB48DF">
        <w:t xml:space="preserve">Высокоселективные НПВП (ингибиторы ЦОГ-2) – </w:t>
      </w:r>
      <w:r w:rsidRPr="00AF2453">
        <w:t xml:space="preserve">целекоксиб, эторикоксиб, </w:t>
      </w:r>
      <w:r w:rsidRPr="00AF2453">
        <w:lastRenderedPageBreak/>
        <w:t>парекоксиб</w:t>
      </w:r>
    </w:p>
    <w:p w14:paraId="49A4229F" w14:textId="77777777" w:rsidR="0055394F" w:rsidRPr="00AF2453" w:rsidRDefault="0055394F" w:rsidP="0055394F">
      <w:pPr>
        <w:pStyle w:val="aff"/>
        <w:widowControl w:val="0"/>
        <w:numPr>
          <w:ilvl w:val="0"/>
          <w:numId w:val="108"/>
        </w:numPr>
        <w:autoSpaceDE w:val="0"/>
        <w:autoSpaceDN w:val="0"/>
        <w:adjustRightInd w:val="0"/>
      </w:pPr>
      <w:r w:rsidRPr="00AF2453">
        <w:t>Анилиды – парацетамол</w:t>
      </w:r>
    </w:p>
    <w:p w14:paraId="38D11B62" w14:textId="77777777" w:rsidR="0055394F" w:rsidRPr="00AF2453" w:rsidRDefault="0055394F" w:rsidP="0055394F">
      <w:pPr>
        <w:pStyle w:val="aff"/>
        <w:widowControl w:val="0"/>
        <w:numPr>
          <w:ilvl w:val="0"/>
          <w:numId w:val="108"/>
        </w:numPr>
        <w:autoSpaceDE w:val="0"/>
        <w:autoSpaceDN w:val="0"/>
        <w:adjustRightInd w:val="0"/>
      </w:pPr>
      <w:r w:rsidRPr="00AF2453">
        <w:t>Другие неопиоидные анальгетики –  нефопам</w:t>
      </w:r>
    </w:p>
    <w:p w14:paraId="49144E7A" w14:textId="77777777" w:rsidR="0055394F" w:rsidRPr="00AF2453" w:rsidRDefault="0055394F" w:rsidP="0055394F">
      <w:pPr>
        <w:pStyle w:val="aff"/>
        <w:widowControl w:val="0"/>
        <w:numPr>
          <w:ilvl w:val="0"/>
          <w:numId w:val="108"/>
        </w:numPr>
        <w:autoSpaceDE w:val="0"/>
        <w:autoSpaceDN w:val="0"/>
        <w:adjustRightInd w:val="0"/>
      </w:pPr>
      <w:r w:rsidRPr="00AF2453">
        <w:t>Антиконвульсанты – габапентин, прегабалин</w:t>
      </w:r>
    </w:p>
    <w:p w14:paraId="2B1369ED" w14:textId="77777777" w:rsidR="0055394F" w:rsidRPr="00AF2453" w:rsidRDefault="0055394F" w:rsidP="0055394F">
      <w:pPr>
        <w:pStyle w:val="aff"/>
        <w:widowControl w:val="0"/>
        <w:numPr>
          <w:ilvl w:val="0"/>
          <w:numId w:val="108"/>
        </w:numPr>
        <w:autoSpaceDE w:val="0"/>
        <w:autoSpaceDN w:val="0"/>
        <w:adjustRightInd w:val="0"/>
      </w:pPr>
      <w:r w:rsidRPr="00AF2453">
        <w:t>Внутривенные анестетики – кетамин</w:t>
      </w:r>
    </w:p>
    <w:p w14:paraId="22D36724" w14:textId="77777777" w:rsidR="0055394F" w:rsidRPr="00AF2453" w:rsidRDefault="0055394F" w:rsidP="0055394F">
      <w:pPr>
        <w:pStyle w:val="aff"/>
        <w:widowControl w:val="0"/>
        <w:numPr>
          <w:ilvl w:val="0"/>
          <w:numId w:val="108"/>
        </w:numPr>
        <w:autoSpaceDE w:val="0"/>
        <w:autoSpaceDN w:val="0"/>
        <w:adjustRightInd w:val="0"/>
      </w:pPr>
      <w:r w:rsidRPr="00AF2453">
        <w:t>Спазмолитики –  дротаверин, папаверина гидрохлорид, платифиллин и др.</w:t>
      </w:r>
    </w:p>
    <w:p w14:paraId="232892D7" w14:textId="77777777" w:rsidR="0055394F" w:rsidRPr="00AF2453" w:rsidRDefault="0055394F" w:rsidP="0055394F">
      <w:pPr>
        <w:pStyle w:val="aff"/>
        <w:widowControl w:val="0"/>
        <w:numPr>
          <w:ilvl w:val="0"/>
          <w:numId w:val="108"/>
        </w:numPr>
        <w:autoSpaceDE w:val="0"/>
        <w:autoSpaceDN w:val="0"/>
        <w:adjustRightInd w:val="0"/>
      </w:pPr>
      <w:r w:rsidRPr="00AF2453">
        <w:t>Миорелаксанты центрального действия –  тизанидина гидрохлорид</w:t>
      </w:r>
    </w:p>
    <w:p w14:paraId="669615E0" w14:textId="77777777" w:rsidR="0055394F" w:rsidRPr="00AF2453" w:rsidRDefault="0055394F" w:rsidP="0055394F">
      <w:pPr>
        <w:pStyle w:val="aff"/>
        <w:widowControl w:val="0"/>
        <w:numPr>
          <w:ilvl w:val="0"/>
          <w:numId w:val="108"/>
        </w:numPr>
        <w:autoSpaceDE w:val="0"/>
        <w:autoSpaceDN w:val="0"/>
        <w:adjustRightInd w:val="0"/>
      </w:pPr>
      <w:r w:rsidRPr="00FB48DF">
        <w:t>Мазь / крем для наружного применения – эбермин, декспантенол, диоксометилтетрагидропиримидин (для лечения лучевого дерматита)</w:t>
      </w:r>
    </w:p>
    <w:p w14:paraId="26D20F10" w14:textId="77777777" w:rsidR="0055394F" w:rsidRPr="00AF2453" w:rsidRDefault="0055394F" w:rsidP="0055394F">
      <w:pPr>
        <w:pStyle w:val="aff"/>
        <w:widowControl w:val="0"/>
        <w:numPr>
          <w:ilvl w:val="0"/>
          <w:numId w:val="108"/>
        </w:numPr>
        <w:autoSpaceDE w:val="0"/>
        <w:autoSpaceDN w:val="0"/>
        <w:adjustRightInd w:val="0"/>
      </w:pPr>
      <w:r w:rsidRPr="00FB48DF">
        <w:t>Растворы для полоскания полости рта (при мукозитах) – раствор солевой гипернасыщенный  (капосол) и другие ополаскиватели для полости рта (висцид)</w:t>
      </w:r>
    </w:p>
    <w:p w14:paraId="6398A6BC" w14:textId="77777777" w:rsidR="0055394F" w:rsidRPr="00AF2453" w:rsidRDefault="0055394F" w:rsidP="0055394F">
      <w:pPr>
        <w:pStyle w:val="aff"/>
        <w:widowControl w:val="0"/>
        <w:numPr>
          <w:ilvl w:val="0"/>
          <w:numId w:val="108"/>
        </w:numPr>
        <w:autoSpaceDE w:val="0"/>
        <w:autoSpaceDN w:val="0"/>
        <w:adjustRightInd w:val="0"/>
      </w:pPr>
      <w:r w:rsidRPr="00FB48DF">
        <w:t>Увлажняющие стоматологические гели (при стоматитах)</w:t>
      </w:r>
    </w:p>
    <w:p w14:paraId="724176E6" w14:textId="77777777" w:rsidR="0055394F" w:rsidRDefault="0055394F" w:rsidP="0055394F">
      <w:pPr>
        <w:widowControl w:val="0"/>
        <w:autoSpaceDE w:val="0"/>
        <w:autoSpaceDN w:val="0"/>
        <w:adjustRightInd w:val="0"/>
        <w:ind w:firstLine="709"/>
        <w:rPr>
          <w:b/>
        </w:rPr>
      </w:pPr>
    </w:p>
    <w:p w14:paraId="5D4B517D" w14:textId="3F4CC5AD" w:rsidR="0055394F" w:rsidRPr="00FB48DF" w:rsidRDefault="0055394F" w:rsidP="0055394F">
      <w:pPr>
        <w:ind w:firstLine="709"/>
        <w:rPr>
          <w:bCs/>
          <w:u w:val="single"/>
        </w:rPr>
      </w:pPr>
      <w:r w:rsidRPr="00693F36">
        <w:rPr>
          <w:bCs/>
          <w:u w:val="single"/>
        </w:rPr>
        <w:t xml:space="preserve">Обезболивание пациентов </w:t>
      </w:r>
      <w:r w:rsidR="00693F36" w:rsidRPr="00693F36">
        <w:rPr>
          <w:bCs/>
          <w:u w:val="single"/>
        </w:rPr>
        <w:t>ОМЛ при</w:t>
      </w:r>
      <w:r w:rsidRPr="00693F36">
        <w:rPr>
          <w:bCs/>
          <w:u w:val="single"/>
        </w:rPr>
        <w:t xml:space="preserve"> тромбоцитопени</w:t>
      </w:r>
      <w:r w:rsidR="00693F36" w:rsidRPr="00693F36">
        <w:rPr>
          <w:bCs/>
          <w:u w:val="single"/>
        </w:rPr>
        <w:t>и</w:t>
      </w:r>
      <w:r w:rsidRPr="00693F36">
        <w:rPr>
          <w:bCs/>
          <w:u w:val="single"/>
        </w:rPr>
        <w:t>.</w:t>
      </w:r>
    </w:p>
    <w:p w14:paraId="6EE24B53" w14:textId="1439598C" w:rsidR="0055394F" w:rsidRPr="00AF2453" w:rsidRDefault="0055394F" w:rsidP="0055394F">
      <w:pPr>
        <w:widowControl w:val="0"/>
        <w:autoSpaceDE w:val="0"/>
        <w:autoSpaceDN w:val="0"/>
        <w:adjustRightInd w:val="0"/>
        <w:ind w:firstLine="709"/>
      </w:pPr>
      <w:r w:rsidRPr="00AF2453">
        <w:t xml:space="preserve">Наиболее часто компонентами анестезии у пациентов </w:t>
      </w:r>
      <w:r w:rsidR="00693F36">
        <w:t xml:space="preserve">с лейкозами </w:t>
      </w:r>
      <w:r w:rsidRPr="00AF2453">
        <w:t xml:space="preserve">являются: диприван, фентанил (вводная анестезия); тракриум, листенон (миорелаксация); севоран, фентанил (поддержание анестезии дробно). </w:t>
      </w:r>
    </w:p>
    <w:p w14:paraId="7A70AE3A" w14:textId="77777777" w:rsidR="0055394F" w:rsidRPr="00AF2453" w:rsidRDefault="0055394F" w:rsidP="0055394F">
      <w:pPr>
        <w:widowControl w:val="0"/>
        <w:autoSpaceDE w:val="0"/>
        <w:autoSpaceDN w:val="0"/>
        <w:adjustRightInd w:val="0"/>
        <w:ind w:firstLine="709"/>
      </w:pPr>
      <w:r w:rsidRPr="00AF2453">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4FD8E9AB" w14:textId="77777777" w:rsidR="0055394F" w:rsidRPr="00AF2453" w:rsidRDefault="0055394F" w:rsidP="0055394F">
      <w:pPr>
        <w:widowControl w:val="0"/>
        <w:autoSpaceDE w:val="0"/>
        <w:autoSpaceDN w:val="0"/>
        <w:adjustRightInd w:val="0"/>
        <w:ind w:firstLine="709"/>
      </w:pPr>
      <w:r w:rsidRPr="00AF2453">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4F89360A" w14:textId="77777777" w:rsidR="0055394F" w:rsidRPr="00AF2453" w:rsidRDefault="0055394F" w:rsidP="0055394F">
      <w:pPr>
        <w:widowControl w:val="0"/>
        <w:autoSpaceDE w:val="0"/>
        <w:autoSpaceDN w:val="0"/>
        <w:adjustRightInd w:val="0"/>
        <w:ind w:firstLine="709"/>
      </w:pPr>
      <w:r w:rsidRPr="00AF2453">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189AE059" w14:textId="77777777" w:rsidR="0055394F" w:rsidRDefault="0055394F" w:rsidP="0055394F">
      <w:pPr>
        <w:ind w:firstLine="709"/>
        <w:rPr>
          <w:b/>
          <w:u w:val="single"/>
        </w:rPr>
      </w:pPr>
    </w:p>
    <w:p w14:paraId="0C241DD8" w14:textId="77777777" w:rsidR="0055394F" w:rsidRPr="003C2911" w:rsidRDefault="0055394F" w:rsidP="0055394F">
      <w:pPr>
        <w:ind w:firstLine="709"/>
        <w:rPr>
          <w:bCs/>
          <w:u w:val="single"/>
        </w:rPr>
      </w:pPr>
      <w:r w:rsidRPr="003C2911">
        <w:rPr>
          <w:bCs/>
          <w:u w:val="single"/>
        </w:rPr>
        <w:lastRenderedPageBreak/>
        <w:t>Болевой синдром при введении Г-КСФ</w:t>
      </w:r>
    </w:p>
    <w:p w14:paraId="6099ADE6" w14:textId="77777777" w:rsidR="0055394F" w:rsidRPr="00AF2453" w:rsidRDefault="0055394F" w:rsidP="0055394F">
      <w:pPr>
        <w:ind w:firstLine="709"/>
      </w:pPr>
      <w:r w:rsidRPr="00AF2453">
        <w:t xml:space="preserve">При применении Г-КСФ 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r w:rsidRPr="00693F36">
        <w:t>(</w:t>
      </w:r>
      <w:hyperlink r:id="rId8" w:history="1">
        <w:r w:rsidRPr="00693F36">
          <w:rPr>
            <w:rStyle w:val="affd"/>
            <w:color w:val="auto"/>
            <w:u w:val="none"/>
          </w:rPr>
          <w:t>тримеперидин</w:t>
        </w:r>
      </w:hyperlink>
      <w:r w:rsidRPr="00AF2453">
        <w:t xml:space="preserve"> 10 мг в/в, трамадол 100 мг в/в, фентанил 25 мкг/час трансдермально).</w:t>
      </w:r>
    </w:p>
    <w:p w14:paraId="02B146DF" w14:textId="77777777" w:rsidR="0055394F" w:rsidRPr="00AF2453" w:rsidRDefault="0055394F" w:rsidP="0055394F">
      <w:pPr>
        <w:ind w:firstLine="709"/>
        <w:rPr>
          <w:b/>
          <w:bCs/>
        </w:rPr>
      </w:pPr>
    </w:p>
    <w:p w14:paraId="65F88538" w14:textId="430D6609" w:rsidR="0055394F" w:rsidRPr="003C2911" w:rsidRDefault="0055394F" w:rsidP="0055394F">
      <w:pPr>
        <w:ind w:left="709"/>
        <w:rPr>
          <w:b/>
        </w:rPr>
      </w:pPr>
      <w:r w:rsidRPr="003C2911">
        <w:rPr>
          <w:b/>
        </w:rPr>
        <w:t>Нейропатическая боль (НБ)</w:t>
      </w:r>
      <w:r>
        <w:rPr>
          <w:b/>
        </w:rPr>
        <w:t xml:space="preserve"> </w:t>
      </w:r>
      <w:r>
        <w:rPr>
          <w:b/>
        </w:rPr>
        <w:fldChar w:fldCharType="begin" w:fldLock="1"/>
      </w:r>
      <w:r w:rsidR="00122C3C">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155]","plainTextFormattedCitation":"[155]","previouslyFormattedCitation":"[155]"},"properties":{"noteIndex":0},"schema":"https://github.com/citation-style-language/schema/raw/master/csl-citation.json"}</w:instrText>
      </w:r>
      <w:r>
        <w:rPr>
          <w:b/>
        </w:rPr>
        <w:fldChar w:fldCharType="separate"/>
      </w:r>
      <w:r w:rsidR="00BF3043" w:rsidRPr="00BF3043">
        <w:rPr>
          <w:noProof/>
        </w:rPr>
        <w:t>[155]</w:t>
      </w:r>
      <w:r>
        <w:rPr>
          <w:b/>
        </w:rPr>
        <w:fldChar w:fldCharType="end"/>
      </w:r>
    </w:p>
    <w:p w14:paraId="0A1B95A2" w14:textId="5708E821" w:rsidR="0055394F" w:rsidRPr="00AF2453" w:rsidRDefault="0055394F" w:rsidP="0055394F">
      <w:pPr>
        <w:widowControl w:val="0"/>
        <w:autoSpaceDE w:val="0"/>
        <w:autoSpaceDN w:val="0"/>
        <w:adjustRightInd w:val="0"/>
        <w:ind w:firstLine="709"/>
        <w:rPr>
          <w:b/>
        </w:rPr>
      </w:pPr>
      <w:r w:rsidRPr="00AF2453">
        <w:t xml:space="preserve">У пациентов </w:t>
      </w:r>
      <w:r w:rsidR="004B1021" w:rsidRPr="00693F36">
        <w:t xml:space="preserve">с лейкозом </w:t>
      </w:r>
      <w:r w:rsidRPr="00AF2453">
        <w:t xml:space="preserve">встречаются мононейропатия, полинейропатия, постгерпетическая невралгия, опухолевые компрессии спинного мозга, остеодеструкции, </w:t>
      </w:r>
      <w:r w:rsidR="004B1021">
        <w:t>прорастание/сдавление</w:t>
      </w:r>
      <w:r w:rsidRPr="00AF2453">
        <w:t xml:space="preserve"> </w:t>
      </w:r>
      <w:r w:rsidR="004B1021" w:rsidRPr="00693F36">
        <w:t>лейкемидами</w:t>
      </w:r>
      <w:r w:rsidR="004B1021">
        <w:rPr>
          <w:color w:val="FF0000"/>
        </w:rPr>
        <w:t xml:space="preserve"> </w:t>
      </w:r>
      <w:r w:rsidRPr="00AF2453">
        <w:t>нервных стволов и мозговых структур. Тяжелые токсические полинейропатии могут являться осложнением специфической химиотерапии, например, бортезомибом, талидомидом, винкристином. Боль смешанного генеза — глубокая соматическая ноцицептивная и нейропатическая зачастую выявляются при гемофилической артропатии.</w:t>
      </w:r>
    </w:p>
    <w:p w14:paraId="5F481BA0" w14:textId="7646CC5C" w:rsidR="0055394F" w:rsidRPr="00AF2453" w:rsidRDefault="0055394F" w:rsidP="0055394F">
      <w:pPr>
        <w:widowControl w:val="0"/>
        <w:autoSpaceDE w:val="0"/>
        <w:autoSpaceDN w:val="0"/>
        <w:adjustRightInd w:val="0"/>
        <w:ind w:firstLine="709"/>
      </w:pPr>
      <w:r w:rsidRPr="00AF2453">
        <w:t xml:space="preserve">При выявлении у пациента </w:t>
      </w:r>
      <w:r w:rsidR="004B1021">
        <w:t xml:space="preserve"> </w:t>
      </w:r>
      <w:r w:rsidR="004B1021" w:rsidRPr="00693F36">
        <w:t xml:space="preserve">с лейкозом </w:t>
      </w:r>
      <w:r w:rsidRPr="00AF2453">
        <w:t xml:space="preserve">НБ возможно рассматривать назначение следующих препаратов: </w:t>
      </w:r>
    </w:p>
    <w:p w14:paraId="6C58B6AB" w14:textId="77777777" w:rsidR="0055394F" w:rsidRPr="00AF2453" w:rsidRDefault="0055394F" w:rsidP="0055394F">
      <w:pPr>
        <w:pStyle w:val="aff"/>
        <w:widowControl w:val="0"/>
        <w:numPr>
          <w:ilvl w:val="0"/>
          <w:numId w:val="107"/>
        </w:numPr>
        <w:autoSpaceDE w:val="0"/>
        <w:autoSpaceDN w:val="0"/>
        <w:adjustRightInd w:val="0"/>
        <w:ind w:left="0" w:firstLine="709"/>
        <w:jc w:val="left"/>
      </w:pPr>
      <w:r w:rsidRPr="00AF2453">
        <w:rPr>
          <w:rFonts w:eastAsia="Times New Roman"/>
        </w:rPr>
        <w:t xml:space="preserve">первая линия терапии </w:t>
      </w:r>
    </w:p>
    <w:p w14:paraId="2264AD64" w14:textId="77777777" w:rsidR="0055394F" w:rsidRPr="00AF2453" w:rsidRDefault="0055394F" w:rsidP="0055394F">
      <w:pPr>
        <w:pStyle w:val="aff"/>
        <w:widowControl w:val="0"/>
        <w:autoSpaceDE w:val="0"/>
        <w:autoSpaceDN w:val="0"/>
        <w:adjustRightInd w:val="0"/>
        <w:ind w:left="0" w:firstLine="709"/>
        <w:rPr>
          <w:rFonts w:eastAsia="Times New Roman"/>
        </w:rPr>
      </w:pPr>
      <w:r w:rsidRPr="00AF2453">
        <w:rPr>
          <w:rFonts w:eastAsia="Times New Roman"/>
        </w:rPr>
        <w:t>- антидепрессанты (как трициклические антидепрессанты, так и ингибиторы обратного захвата серотонина и нор</w:t>
      </w:r>
      <w:r w:rsidRPr="00AF2453">
        <w:rPr>
          <w:rFonts w:eastAsia="Times New Roman"/>
        </w:rPr>
        <w:softHyphen/>
        <w:t>адреналина;</w:t>
      </w:r>
    </w:p>
    <w:p w14:paraId="0B5CA521" w14:textId="77777777" w:rsidR="0055394F" w:rsidRPr="00AF2453" w:rsidRDefault="0055394F" w:rsidP="0055394F">
      <w:pPr>
        <w:pStyle w:val="aff"/>
        <w:widowControl w:val="0"/>
        <w:autoSpaceDE w:val="0"/>
        <w:autoSpaceDN w:val="0"/>
        <w:adjustRightInd w:val="0"/>
        <w:ind w:left="0" w:firstLine="709"/>
      </w:pPr>
      <w:r w:rsidRPr="00AF2453">
        <w:rPr>
          <w:rFonts w:eastAsia="Times New Roman"/>
        </w:rPr>
        <w:t xml:space="preserve">- антиконвульсанты (габапентин, прегабалин, карбамазепин); </w:t>
      </w:r>
    </w:p>
    <w:p w14:paraId="7C37A79F" w14:textId="77777777" w:rsidR="0055394F" w:rsidRPr="00AF2453" w:rsidRDefault="0055394F" w:rsidP="0055394F">
      <w:pPr>
        <w:pStyle w:val="aff"/>
        <w:widowControl w:val="0"/>
        <w:numPr>
          <w:ilvl w:val="0"/>
          <w:numId w:val="107"/>
        </w:numPr>
        <w:autoSpaceDE w:val="0"/>
        <w:autoSpaceDN w:val="0"/>
        <w:adjustRightInd w:val="0"/>
        <w:ind w:left="0" w:firstLine="709"/>
        <w:jc w:val="left"/>
      </w:pPr>
      <w:r w:rsidRPr="00AF2453">
        <w:rPr>
          <w:rFonts w:eastAsia="Times New Roman"/>
        </w:rPr>
        <w:t xml:space="preserve">вторая и третья линии терапии </w:t>
      </w:r>
    </w:p>
    <w:p w14:paraId="7E266749" w14:textId="77777777" w:rsidR="0055394F" w:rsidRPr="00AF2453" w:rsidRDefault="0055394F" w:rsidP="0055394F">
      <w:pPr>
        <w:pStyle w:val="aff"/>
        <w:widowControl w:val="0"/>
        <w:autoSpaceDE w:val="0"/>
        <w:autoSpaceDN w:val="0"/>
        <w:adjustRightInd w:val="0"/>
        <w:ind w:left="0" w:firstLine="709"/>
        <w:rPr>
          <w:rFonts w:eastAsia="Times New Roman"/>
        </w:rPr>
      </w:pPr>
      <w:r w:rsidRPr="00AF2453">
        <w:rPr>
          <w:rFonts w:eastAsia="Times New Roman"/>
        </w:rPr>
        <w:t>- опиоидные анальгетики (трамадол, тапентадол, оксикодон, морфин);</w:t>
      </w:r>
    </w:p>
    <w:p w14:paraId="22554459" w14:textId="77777777" w:rsidR="0055394F" w:rsidRPr="00AF2453" w:rsidRDefault="0055394F" w:rsidP="0055394F">
      <w:pPr>
        <w:pStyle w:val="aff"/>
        <w:widowControl w:val="0"/>
        <w:autoSpaceDE w:val="0"/>
        <w:autoSpaceDN w:val="0"/>
        <w:adjustRightInd w:val="0"/>
        <w:ind w:left="0" w:firstLine="709"/>
      </w:pPr>
      <w:r w:rsidRPr="00AF2453">
        <w:rPr>
          <w:rFonts w:eastAsia="Times New Roman"/>
        </w:rPr>
        <w:t xml:space="preserve">- препараты для местного </w:t>
      </w:r>
      <w:r w:rsidRPr="00AF2453">
        <w:rPr>
          <w:rFonts w:eastAsia="Times New Roman"/>
          <w:color w:val="000000" w:themeColor="text1"/>
        </w:rPr>
        <w:t xml:space="preserve">применения (пластыри) </w:t>
      </w:r>
      <w:r w:rsidRPr="00AF2453">
        <w:rPr>
          <w:rFonts w:eastAsia="Times New Roman"/>
        </w:rPr>
        <w:t xml:space="preserve">с 5% лидокаином или 8% капсаицином. </w:t>
      </w:r>
    </w:p>
    <w:p w14:paraId="3C2BC24E" w14:textId="77777777" w:rsidR="0055394F" w:rsidRDefault="0055394F" w:rsidP="0055394F">
      <w:pPr>
        <w:widowControl w:val="0"/>
        <w:autoSpaceDE w:val="0"/>
        <w:autoSpaceDN w:val="0"/>
        <w:adjustRightInd w:val="0"/>
        <w:ind w:firstLine="709"/>
        <w:rPr>
          <w:b/>
        </w:rPr>
      </w:pPr>
    </w:p>
    <w:p w14:paraId="75C9F81C" w14:textId="1CBDE507" w:rsidR="0055394F" w:rsidRPr="00AF2453" w:rsidRDefault="0055394F" w:rsidP="0055394F">
      <w:pPr>
        <w:ind w:left="709"/>
        <w:rPr>
          <w:b/>
        </w:rPr>
      </w:pPr>
      <w:r w:rsidRPr="00AF2453">
        <w:rPr>
          <w:b/>
        </w:rPr>
        <w:t>Особенности терапии наркотическими аналгетиками</w:t>
      </w:r>
      <w:r>
        <w:rPr>
          <w:b/>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r w:rsidRPr="00AF2453">
        <w:rPr>
          <w:b/>
        </w:rPr>
        <w:t xml:space="preserve">. </w:t>
      </w:r>
    </w:p>
    <w:p w14:paraId="604038D7" w14:textId="77777777" w:rsidR="0055394F" w:rsidRPr="00AF2453" w:rsidRDefault="0055394F" w:rsidP="0055394F">
      <w:pPr>
        <w:widowControl w:val="0"/>
        <w:autoSpaceDE w:val="0"/>
        <w:autoSpaceDN w:val="0"/>
        <w:adjustRightInd w:val="0"/>
        <w:ind w:firstLine="709"/>
      </w:pPr>
      <w:r w:rsidRPr="00AF2453">
        <w:t xml:space="preserve">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w:t>
      </w:r>
      <w:r w:rsidRPr="00AF2453">
        <w:lastRenderedPageBreak/>
        <w:t>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1AD174E3" w14:textId="77777777" w:rsidR="0055394F" w:rsidRDefault="0055394F" w:rsidP="0055394F">
      <w:pPr>
        <w:ind w:firstLine="709"/>
        <w:rPr>
          <w:bCs/>
          <w:u w:val="single"/>
        </w:rPr>
      </w:pPr>
    </w:p>
    <w:p w14:paraId="707DE7B4" w14:textId="2214392B" w:rsidR="0055394F" w:rsidRPr="00EF3DE9" w:rsidRDefault="0055394F" w:rsidP="00EF3DE9">
      <w:pPr>
        <w:ind w:left="709"/>
        <w:rPr>
          <w:noProof/>
        </w:rPr>
      </w:pPr>
      <w:r w:rsidRPr="00C15153">
        <w:rPr>
          <w:b/>
        </w:rPr>
        <w:t>Пути введения анальгетиков</w:t>
      </w:r>
      <w:r>
        <w:rPr>
          <w:b/>
          <w:lang w:val="en-US"/>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r w:rsidRPr="00C15153">
        <w:rPr>
          <w:b/>
        </w:rPr>
        <w:t xml:space="preserve">. </w:t>
      </w:r>
    </w:p>
    <w:p w14:paraId="292EC9EC" w14:textId="77777777" w:rsidR="0055394F" w:rsidRPr="00AF2453" w:rsidRDefault="0055394F" w:rsidP="0055394F">
      <w:pPr>
        <w:widowControl w:val="0"/>
        <w:autoSpaceDE w:val="0"/>
        <w:autoSpaceDN w:val="0"/>
        <w:adjustRightInd w:val="0"/>
        <w:ind w:firstLine="709"/>
      </w:pPr>
      <w:r w:rsidRPr="00AF2453">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03051B02" w14:textId="77777777" w:rsidR="0055394F" w:rsidRPr="00AF2453" w:rsidRDefault="0055394F" w:rsidP="0055394F">
      <w:pPr>
        <w:ind w:firstLine="709"/>
      </w:pPr>
      <w:r w:rsidRPr="00AF2453">
        <w:t xml:space="preserve">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а месте аппликации и удерживают  30 секунд.  Следует убедиться, что пластырь плотно прилегает к коже, особенно по краям. ТТС </w:t>
      </w:r>
      <w:r w:rsidRPr="00AF2453">
        <w:lastRenderedPageBreak/>
        <w:t>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75E9DF02" w14:textId="77777777" w:rsidR="0055394F" w:rsidRPr="00AF2453" w:rsidRDefault="0055394F" w:rsidP="0055394F">
      <w:pPr>
        <w:ind w:firstLine="709"/>
      </w:pPr>
      <w:r w:rsidRPr="00AF2453">
        <w:t> </w:t>
      </w:r>
    </w:p>
    <w:p w14:paraId="281D5447" w14:textId="6380CD57" w:rsidR="0055394F" w:rsidRPr="004466EE" w:rsidRDefault="0055394F" w:rsidP="0055394F">
      <w:pPr>
        <w:ind w:left="709"/>
        <w:rPr>
          <w:b/>
        </w:rPr>
      </w:pPr>
      <w:r w:rsidRPr="00AF2453">
        <w:rPr>
          <w:b/>
        </w:rPr>
        <w:t xml:space="preserve">Нефармакологические методы лечения боли </w:t>
      </w:r>
      <w:r w:rsidR="00693F36">
        <w:rPr>
          <w:b/>
        </w:rPr>
        <w:t>у</w:t>
      </w:r>
      <w:r w:rsidRPr="00AF2453">
        <w:rPr>
          <w:b/>
        </w:rPr>
        <w:t xml:space="preserve"> пациентов</w:t>
      </w:r>
      <w:r w:rsidRPr="004466EE">
        <w:rPr>
          <w:b/>
        </w:rPr>
        <w:t xml:space="preserve"> </w:t>
      </w:r>
      <w:r w:rsidR="00113F63" w:rsidRPr="00693F36">
        <w:rPr>
          <w:b/>
        </w:rPr>
        <w:t xml:space="preserve">с лейкозом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p>
    <w:p w14:paraId="0836FEA3" w14:textId="5F526057" w:rsidR="0055394F" w:rsidRPr="00AF2453" w:rsidRDefault="0055394F" w:rsidP="0055394F">
      <w:pPr>
        <w:widowControl w:val="0"/>
        <w:autoSpaceDE w:val="0"/>
        <w:autoSpaceDN w:val="0"/>
        <w:adjustRightInd w:val="0"/>
        <w:ind w:firstLine="709"/>
        <w:rPr>
          <w:color w:val="000000" w:themeColor="text1"/>
        </w:rPr>
      </w:pPr>
      <w:r w:rsidRPr="00AF2453">
        <w:rPr>
          <w:color w:val="000000" w:themeColor="text1"/>
        </w:rPr>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w:t>
      </w:r>
      <w:r w:rsidR="00113F63" w:rsidRPr="00693F36">
        <w:t>лейкозом</w:t>
      </w:r>
      <w:r w:rsidR="00113F63">
        <w:rPr>
          <w:color w:val="FF0000"/>
        </w:rPr>
        <w:t xml:space="preserve"> </w:t>
      </w:r>
      <w:r w:rsidRPr="00AF2453">
        <w:rPr>
          <w:color w:val="000000" w:themeColor="text1"/>
        </w:rPr>
        <w:t xml:space="preserve">в период химиотерапии и после нее. </w:t>
      </w:r>
      <w:r w:rsidRPr="00AF2453">
        <w:t>Преимуществами ЛФК являются снижение восприятия боли, улучшение сна,  увеличение мышечной силы и повышение активности, уменьшение количества травм.</w:t>
      </w:r>
      <w:r w:rsidRPr="00AF2453">
        <w:rPr>
          <w:color w:val="000000" w:themeColor="text1"/>
        </w:rPr>
        <w:t xml:space="preserve"> Необходимо составление индивидуальных программ ЛФК в зависимости от состояния пациента.</w:t>
      </w:r>
    </w:p>
    <w:p w14:paraId="40D37AB2" w14:textId="77777777" w:rsidR="0055394F" w:rsidRPr="00AF2453" w:rsidRDefault="0055394F" w:rsidP="0055394F">
      <w:pPr>
        <w:widowControl w:val="0"/>
        <w:autoSpaceDE w:val="0"/>
        <w:autoSpaceDN w:val="0"/>
        <w:adjustRightInd w:val="0"/>
        <w:ind w:firstLine="709"/>
        <w:rPr>
          <w:color w:val="000000" w:themeColor="text1"/>
        </w:rPr>
      </w:pPr>
      <w:r w:rsidRPr="00AF2453">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0C16E372" w14:textId="77777777" w:rsidR="0055394F" w:rsidRPr="00AF2453" w:rsidRDefault="0055394F" w:rsidP="0055394F">
      <w:pPr>
        <w:widowControl w:val="0"/>
        <w:autoSpaceDE w:val="0"/>
        <w:autoSpaceDN w:val="0"/>
        <w:adjustRightInd w:val="0"/>
        <w:ind w:firstLine="709"/>
      </w:pPr>
      <w:r w:rsidRPr="00AF2453">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65204BA7" w14:textId="77777777" w:rsidR="0055394F" w:rsidRDefault="0055394F" w:rsidP="0055394F">
      <w:pPr>
        <w:widowControl w:val="0"/>
        <w:autoSpaceDE w:val="0"/>
        <w:autoSpaceDN w:val="0"/>
        <w:adjustRightInd w:val="0"/>
        <w:ind w:firstLine="709"/>
        <w:rPr>
          <w:b/>
        </w:rPr>
      </w:pPr>
    </w:p>
    <w:p w14:paraId="23032B33" w14:textId="3B59EB8C" w:rsidR="0055394F" w:rsidRPr="004466EE" w:rsidRDefault="0055394F" w:rsidP="0055394F">
      <w:pPr>
        <w:ind w:left="709"/>
        <w:rPr>
          <w:b/>
        </w:rPr>
      </w:pPr>
      <w:r w:rsidRPr="00AF2453">
        <w:rPr>
          <w:b/>
        </w:rPr>
        <w:t>Оценка эффективности и переносимости анальгезирующей терапии</w:t>
      </w:r>
      <w:r w:rsidRPr="004466EE">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p>
    <w:p w14:paraId="4B9CFBB9" w14:textId="77777777" w:rsidR="0055394F" w:rsidRPr="00AF2453" w:rsidRDefault="0055394F" w:rsidP="0055394F">
      <w:pPr>
        <w:pStyle w:val="aff"/>
        <w:widowControl w:val="0"/>
        <w:autoSpaceDE w:val="0"/>
        <w:autoSpaceDN w:val="0"/>
        <w:adjustRightInd w:val="0"/>
        <w:ind w:left="0" w:firstLine="709"/>
        <w:rPr>
          <w:b/>
        </w:rPr>
      </w:pPr>
      <w:r w:rsidRPr="00AF2453">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6071CAE3" w14:textId="77777777" w:rsidR="0055394F" w:rsidRDefault="0055394F" w:rsidP="0055394F">
      <w:pPr>
        <w:widowControl w:val="0"/>
        <w:autoSpaceDE w:val="0"/>
        <w:autoSpaceDN w:val="0"/>
        <w:adjustRightInd w:val="0"/>
        <w:ind w:firstLine="709"/>
        <w:rPr>
          <w:b/>
        </w:rPr>
      </w:pPr>
    </w:p>
    <w:p w14:paraId="088148C6" w14:textId="3AD2D95C" w:rsidR="0055394F" w:rsidRPr="00AF2453" w:rsidRDefault="0055394F" w:rsidP="0055394F">
      <w:pPr>
        <w:ind w:left="709"/>
        <w:rPr>
          <w:b/>
        </w:rPr>
      </w:pPr>
      <w:r w:rsidRPr="00AF2453">
        <w:rPr>
          <w:b/>
        </w:rPr>
        <w:t>Методы профилактики боли</w:t>
      </w:r>
      <w:r w:rsidRPr="00BF3043">
        <w:rPr>
          <w:b/>
        </w:rPr>
        <w:t xml:space="preserve">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r w:rsidRPr="00AF2453">
        <w:rPr>
          <w:b/>
        </w:rPr>
        <w:t xml:space="preserve">. </w:t>
      </w:r>
    </w:p>
    <w:p w14:paraId="62D19364" w14:textId="77777777" w:rsidR="0055394F" w:rsidRPr="00AF2453" w:rsidRDefault="0055394F" w:rsidP="0055394F">
      <w:pPr>
        <w:widowControl w:val="0"/>
        <w:autoSpaceDE w:val="0"/>
        <w:autoSpaceDN w:val="0"/>
        <w:adjustRightInd w:val="0"/>
        <w:ind w:firstLine="709"/>
      </w:pPr>
      <w:r w:rsidRPr="00AF2453">
        <w:t>Необходимо своевременно и адекватно проводить обезболивание, таким образом, предотвращая переход острой боли в хроническую.</w:t>
      </w:r>
      <w:r w:rsidRPr="00AF2453">
        <w:rPr>
          <w:rFonts w:eastAsia="Calibri"/>
        </w:rPr>
        <w:t xml:space="preserve"> Анальгетики следует назначать </w:t>
      </w:r>
      <w:r w:rsidRPr="00AF2453">
        <w:rPr>
          <w:rFonts w:eastAsia="Calibri"/>
        </w:rPr>
        <w:lastRenderedPageBreak/>
        <w:t>регулярно по схеме («по часам»), не дожидаясь усиления боли.</w:t>
      </w:r>
    </w:p>
    <w:p w14:paraId="1D105DC3" w14:textId="77777777" w:rsidR="0055394F" w:rsidRDefault="0055394F" w:rsidP="0055394F">
      <w:pPr>
        <w:widowControl w:val="0"/>
        <w:autoSpaceDE w:val="0"/>
        <w:autoSpaceDN w:val="0"/>
        <w:adjustRightInd w:val="0"/>
        <w:ind w:firstLine="709"/>
        <w:rPr>
          <w:b/>
          <w:bCs/>
        </w:rPr>
      </w:pPr>
    </w:p>
    <w:p w14:paraId="17E9D40A" w14:textId="6F0A0163" w:rsidR="0055394F" w:rsidRPr="004466EE" w:rsidRDefault="0055394F" w:rsidP="0055394F">
      <w:pPr>
        <w:ind w:left="709"/>
        <w:rPr>
          <w:b/>
        </w:rPr>
      </w:pPr>
      <w:r w:rsidRPr="00C15153">
        <w:rPr>
          <w:b/>
        </w:rPr>
        <w:t xml:space="preserve">Обезболивание в конце жизни </w:t>
      </w:r>
      <w:r>
        <w:fldChar w:fldCharType="begin" w:fldLock="1"/>
      </w:r>
      <w:r w:rsidR="00122C3C">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sidR="00EF3DE9">
        <w:rPr>
          <w:noProof/>
        </w:rPr>
        <w:t>[100,153–155</w:t>
      </w:r>
      <w:r w:rsidR="00BF3043" w:rsidRPr="00BF3043">
        <w:rPr>
          <w:noProof/>
        </w:rPr>
        <w:t>]</w:t>
      </w:r>
      <w:r>
        <w:fldChar w:fldCharType="end"/>
      </w:r>
    </w:p>
    <w:p w14:paraId="675CB7B7" w14:textId="6C9757AD" w:rsidR="00CF644D" w:rsidRPr="003722EE" w:rsidRDefault="0055394F" w:rsidP="00113F63">
      <w:pPr>
        <w:widowControl w:val="0"/>
        <w:autoSpaceDE w:val="0"/>
        <w:autoSpaceDN w:val="0"/>
        <w:adjustRightInd w:val="0"/>
        <w:ind w:firstLine="709"/>
      </w:pPr>
      <w:r w:rsidRPr="00AF2453">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p w14:paraId="2DF211E4" w14:textId="77777777" w:rsidR="00CF644D" w:rsidRPr="0051550E" w:rsidRDefault="00CF644D" w:rsidP="00CF644D">
      <w:pPr>
        <w:widowControl w:val="0"/>
        <w:autoSpaceDE w:val="0"/>
        <w:autoSpaceDN w:val="0"/>
        <w:adjustRightInd w:val="0"/>
        <w:ind w:right="49"/>
        <w:contextualSpacing/>
      </w:pPr>
    </w:p>
    <w:p w14:paraId="2EA4E86D" w14:textId="77777777" w:rsidR="008A4528" w:rsidRPr="007408E9" w:rsidRDefault="008A4528" w:rsidP="008A4528">
      <w:pPr>
        <w:pStyle w:val="2"/>
        <w:rPr>
          <w:lang w:val="ru-RU"/>
        </w:rPr>
      </w:pPr>
    </w:p>
    <w:p w14:paraId="0FBECC5D" w14:textId="77777777" w:rsidR="008A4528" w:rsidRDefault="008A4528" w:rsidP="007408E9">
      <w:pPr>
        <w:widowControl w:val="0"/>
        <w:autoSpaceDE w:val="0"/>
        <w:autoSpaceDN w:val="0"/>
        <w:adjustRightInd w:val="0"/>
        <w:ind w:right="50" w:firstLine="709"/>
        <w:contextualSpacing/>
      </w:pPr>
    </w:p>
    <w:bookmarkEnd w:id="111"/>
    <w:p w14:paraId="5C5DFE8D" w14:textId="77777777" w:rsidR="007408E9" w:rsidRDefault="007408E9" w:rsidP="007408E9">
      <w:pPr>
        <w:widowControl w:val="0"/>
        <w:autoSpaceDE w:val="0"/>
        <w:autoSpaceDN w:val="0"/>
        <w:adjustRightInd w:val="0"/>
        <w:ind w:right="50" w:firstLine="709"/>
        <w:contextualSpacing/>
      </w:pPr>
    </w:p>
    <w:p w14:paraId="5A8830AE" w14:textId="77777777" w:rsidR="00133884" w:rsidRPr="00C1743E" w:rsidRDefault="00133884" w:rsidP="00275FD0">
      <w:pPr>
        <w:ind w:firstLine="708"/>
      </w:pPr>
    </w:p>
    <w:p w14:paraId="03E1FB0E" w14:textId="77777777" w:rsidR="006268E0" w:rsidRPr="00FF3801" w:rsidRDefault="006268E0" w:rsidP="00446411">
      <w:pPr>
        <w:pStyle w:val="2"/>
        <w:rPr>
          <w:lang w:val="ru-RU"/>
        </w:rPr>
      </w:pPr>
    </w:p>
    <w:p w14:paraId="357EA0F0" w14:textId="77777777" w:rsidR="00446411" w:rsidRPr="00284D51" w:rsidRDefault="00446411" w:rsidP="00FF3801">
      <w:pPr>
        <w:ind w:firstLine="708"/>
      </w:pPr>
    </w:p>
    <w:p w14:paraId="196718E5" w14:textId="77777777" w:rsidR="00792F8C" w:rsidRPr="00DB1630" w:rsidRDefault="00792F8C" w:rsidP="00792F8C">
      <w:pPr>
        <w:pStyle w:val="2"/>
        <w:rPr>
          <w:lang w:val="ru-RU"/>
        </w:rPr>
      </w:pPr>
    </w:p>
    <w:p w14:paraId="233C20E1" w14:textId="77777777" w:rsidR="00792F8C" w:rsidRPr="00BC5514" w:rsidRDefault="00792F8C" w:rsidP="009D4FDB">
      <w:pPr>
        <w:pStyle w:val="2"/>
        <w:rPr>
          <w:lang w:val="ru-RU"/>
        </w:rPr>
      </w:pPr>
    </w:p>
    <w:p w14:paraId="5FA06843" w14:textId="77777777" w:rsidR="009D4FDB" w:rsidRPr="009D4FDB" w:rsidRDefault="009D4FDB" w:rsidP="009D4FDB"/>
    <w:p w14:paraId="0CF7F201" w14:textId="77777777" w:rsidR="00BC5514" w:rsidRPr="00FB583E" w:rsidRDefault="00BC5514" w:rsidP="00BC5514">
      <w:pPr>
        <w:pStyle w:val="aff"/>
        <w:autoSpaceDE w:val="0"/>
        <w:autoSpaceDN w:val="0"/>
        <w:adjustRightInd w:val="0"/>
        <w:rPr>
          <w:rFonts w:cs="Times New Roman"/>
          <w:szCs w:val="24"/>
        </w:rPr>
      </w:pPr>
    </w:p>
    <w:p w14:paraId="3D4D3E45" w14:textId="6AC3ABE3" w:rsidR="0073570A" w:rsidRPr="00ED0774" w:rsidRDefault="00D80AC9" w:rsidP="003D448A">
      <w:pPr>
        <w:pStyle w:val="11"/>
      </w:pPr>
      <w:bookmarkStart w:id="115" w:name="_Toc64624799"/>
      <w:bookmarkEnd w:id="93"/>
      <w:bookmarkEnd w:id="94"/>
      <w:bookmarkEnd w:id="95"/>
      <w:r w:rsidRPr="00ED0774">
        <w:lastRenderedPageBreak/>
        <w:t>Критерии</w:t>
      </w:r>
      <w:r w:rsidR="00926681" w:rsidRPr="00ED0774">
        <w:t xml:space="preserve"> </w:t>
      </w:r>
      <w:r w:rsidRPr="00ED0774">
        <w:t>оценки</w:t>
      </w:r>
      <w:r w:rsidR="00926681" w:rsidRPr="00ED0774">
        <w:t xml:space="preserve"> </w:t>
      </w:r>
      <w:r w:rsidRPr="00ED0774">
        <w:t>качества</w:t>
      </w:r>
      <w:r w:rsidR="00926681" w:rsidRPr="00ED0774">
        <w:t xml:space="preserve"> </w:t>
      </w:r>
      <w:r w:rsidRPr="00ED0774">
        <w:t>медицинской</w:t>
      </w:r>
      <w:r w:rsidR="00926681" w:rsidRPr="00ED0774">
        <w:t xml:space="preserve"> </w:t>
      </w:r>
      <w:r w:rsidRPr="00ED0774">
        <w:t>помощи</w:t>
      </w:r>
      <w:bookmarkEnd w:id="96"/>
      <w:bookmarkEnd w:id="115"/>
    </w:p>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ED0774" w14:paraId="3830223E"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575AAD63" w14:textId="77777777" w:rsidR="004D4C0A" w:rsidRPr="00ED0774" w:rsidRDefault="004D4C0A" w:rsidP="004D4C0A">
            <w:pPr>
              <w:pStyle w:val="afd"/>
              <w:spacing w:beforeAutospacing="0" w:afterAutospacing="0" w:line="240" w:lineRule="auto"/>
              <w:jc w:val="center"/>
            </w:pPr>
            <w:r w:rsidRPr="00ED0774">
              <w:t>№</w:t>
            </w:r>
          </w:p>
        </w:tc>
        <w:tc>
          <w:tcPr>
            <w:tcW w:w="6368" w:type="dxa"/>
            <w:tcBorders>
              <w:top w:val="single" w:sz="6" w:space="0" w:color="000000"/>
              <w:left w:val="single" w:sz="6" w:space="0" w:color="000000"/>
              <w:bottom w:val="single" w:sz="6" w:space="0" w:color="000000"/>
              <w:right w:val="single" w:sz="6" w:space="0" w:color="000000"/>
            </w:tcBorders>
            <w:vAlign w:val="center"/>
          </w:tcPr>
          <w:p w14:paraId="4CBAA461" w14:textId="77777777" w:rsidR="004D4C0A" w:rsidRPr="00ED0774" w:rsidRDefault="004D4C0A" w:rsidP="004D4C0A">
            <w:pPr>
              <w:pStyle w:val="afd"/>
              <w:spacing w:beforeAutospacing="0" w:afterAutospacing="0" w:line="240" w:lineRule="auto"/>
              <w:jc w:val="center"/>
            </w:pPr>
            <w:r w:rsidRPr="00ED0774">
              <w:rPr>
                <w:rStyle w:val="affb"/>
              </w:rPr>
              <w:t>Критерии качества</w:t>
            </w:r>
          </w:p>
        </w:tc>
        <w:tc>
          <w:tcPr>
            <w:tcW w:w="2103" w:type="dxa"/>
            <w:tcBorders>
              <w:top w:val="single" w:sz="6" w:space="0" w:color="000000"/>
              <w:left w:val="single" w:sz="6" w:space="0" w:color="000000"/>
              <w:bottom w:val="single" w:sz="6" w:space="0" w:color="000000"/>
              <w:right w:val="single" w:sz="6" w:space="0" w:color="000000"/>
            </w:tcBorders>
            <w:vAlign w:val="center"/>
          </w:tcPr>
          <w:p w14:paraId="5D7FBA56" w14:textId="77777777" w:rsidR="004D4C0A" w:rsidRPr="00ED0774" w:rsidRDefault="004D4C0A" w:rsidP="004D4C0A">
            <w:pPr>
              <w:keepNext/>
              <w:autoSpaceDE w:val="0"/>
              <w:autoSpaceDN w:val="0"/>
              <w:adjustRightInd w:val="0"/>
              <w:jc w:val="center"/>
              <w:rPr>
                <w:rFonts w:eastAsia="Calibri"/>
                <w:b/>
              </w:rPr>
            </w:pPr>
            <w:r w:rsidRPr="00ED0774">
              <w:rPr>
                <w:rFonts w:eastAsia="Calibri"/>
                <w:b/>
              </w:rPr>
              <w:t>Оценка</w:t>
            </w:r>
          </w:p>
          <w:p w14:paraId="2F40E8EB" w14:textId="081C5202" w:rsidR="004D4C0A" w:rsidRPr="00ED0774" w:rsidRDefault="004D4C0A" w:rsidP="004D4C0A">
            <w:pPr>
              <w:pStyle w:val="afd"/>
              <w:spacing w:beforeAutospacing="0" w:afterAutospacing="0" w:line="240" w:lineRule="auto"/>
              <w:jc w:val="center"/>
              <w:rPr>
                <w:b/>
              </w:rPr>
            </w:pPr>
            <w:r w:rsidRPr="00ED0774">
              <w:rPr>
                <w:rFonts w:eastAsia="Calibri"/>
                <w:b/>
              </w:rPr>
              <w:t>выполнения</w:t>
            </w:r>
          </w:p>
        </w:tc>
      </w:tr>
      <w:tr w:rsidR="004D4C0A" w:rsidRPr="00ED0774" w14:paraId="19F0F395"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299E78AB" w14:textId="77777777" w:rsidR="004D4C0A" w:rsidRPr="00ED0774" w:rsidRDefault="004D4C0A" w:rsidP="004D4C0A">
            <w:pPr>
              <w:pStyle w:val="afd"/>
              <w:spacing w:beforeAutospacing="0" w:afterAutospacing="0" w:line="240" w:lineRule="auto"/>
              <w:jc w:val="center"/>
            </w:pPr>
            <w:r w:rsidRPr="00ED0774">
              <w:t>1</w:t>
            </w:r>
          </w:p>
        </w:tc>
        <w:tc>
          <w:tcPr>
            <w:tcW w:w="6368" w:type="dxa"/>
            <w:tcBorders>
              <w:top w:val="single" w:sz="6" w:space="0" w:color="000000"/>
              <w:left w:val="single" w:sz="6" w:space="0" w:color="000000"/>
              <w:bottom w:val="single" w:sz="6" w:space="0" w:color="000000"/>
              <w:right w:val="single" w:sz="6" w:space="0" w:color="000000"/>
            </w:tcBorders>
            <w:vAlign w:val="center"/>
          </w:tcPr>
          <w:p w14:paraId="3F881149" w14:textId="77777777" w:rsidR="004D4C0A" w:rsidRPr="00ED0774" w:rsidRDefault="004D4C0A" w:rsidP="004D4C0A">
            <w:pPr>
              <w:pStyle w:val="afd"/>
              <w:spacing w:beforeAutospacing="0" w:afterAutospacing="0" w:line="240" w:lineRule="auto"/>
              <w:rPr>
                <w:rStyle w:val="affb"/>
                <w:b w:val="0"/>
                <w:bCs w:val="0"/>
              </w:rPr>
            </w:pPr>
            <w:r w:rsidRPr="00ED0774">
              <w:rPr>
                <w:rStyle w:val="affb"/>
                <w:b w:val="0"/>
                <w:bCs w:val="0"/>
              </w:rPr>
              <w:t xml:space="preserve">У пациента с подозрением на ОМЛ или при первичном приеме пациента с ОМЛ выполнены сбор жалоб, анамнеза и оценка объективного статуса </w:t>
            </w:r>
          </w:p>
        </w:tc>
        <w:tc>
          <w:tcPr>
            <w:tcW w:w="2103" w:type="dxa"/>
            <w:tcBorders>
              <w:top w:val="single" w:sz="6" w:space="0" w:color="000000"/>
              <w:left w:val="single" w:sz="6" w:space="0" w:color="000000"/>
              <w:bottom w:val="single" w:sz="6" w:space="0" w:color="000000"/>
              <w:right w:val="single" w:sz="6" w:space="0" w:color="000000"/>
            </w:tcBorders>
            <w:vAlign w:val="center"/>
          </w:tcPr>
          <w:p w14:paraId="620BFD34" w14:textId="10F473AB" w:rsidR="004D4C0A" w:rsidRPr="00ED0774" w:rsidRDefault="004D4C0A" w:rsidP="004D4C0A">
            <w:pPr>
              <w:pStyle w:val="afd"/>
              <w:spacing w:beforeAutospacing="0" w:afterAutospacing="0" w:line="240" w:lineRule="auto"/>
              <w:jc w:val="center"/>
              <w:rPr>
                <w:rStyle w:val="affb"/>
                <w:b w:val="0"/>
                <w:bCs w:val="0"/>
              </w:rPr>
            </w:pPr>
            <w:r w:rsidRPr="00ED0774">
              <w:rPr>
                <w:rFonts w:eastAsia="Calibri"/>
              </w:rPr>
              <w:t>Да/Нет</w:t>
            </w:r>
          </w:p>
        </w:tc>
      </w:tr>
      <w:tr w:rsidR="004D4C0A" w:rsidRPr="00ED0774" w14:paraId="506CD819" w14:textId="77777777" w:rsidTr="004D4C0A">
        <w:trPr>
          <w:divId w:val="1981840133"/>
          <w:trHeight w:val="705"/>
        </w:trPr>
        <w:tc>
          <w:tcPr>
            <w:tcW w:w="720" w:type="dxa"/>
            <w:tcBorders>
              <w:top w:val="single" w:sz="6" w:space="0" w:color="000000"/>
              <w:left w:val="single" w:sz="6" w:space="0" w:color="000000"/>
              <w:bottom w:val="single" w:sz="6" w:space="0" w:color="000000"/>
              <w:right w:val="single" w:sz="6" w:space="0" w:color="000000"/>
            </w:tcBorders>
            <w:vAlign w:val="center"/>
          </w:tcPr>
          <w:p w14:paraId="4BBD6037" w14:textId="77777777" w:rsidR="004D4C0A" w:rsidRPr="00ED0774" w:rsidRDefault="004D4C0A" w:rsidP="004D4C0A">
            <w:pPr>
              <w:pStyle w:val="afd"/>
              <w:spacing w:beforeAutospacing="0" w:afterAutospacing="0" w:line="240" w:lineRule="auto"/>
              <w:jc w:val="center"/>
            </w:pPr>
            <w:r w:rsidRPr="00ED0774">
              <w:t>2</w:t>
            </w:r>
          </w:p>
        </w:tc>
        <w:tc>
          <w:tcPr>
            <w:tcW w:w="6368" w:type="dxa"/>
            <w:tcBorders>
              <w:top w:val="single" w:sz="6" w:space="0" w:color="000000"/>
              <w:left w:val="single" w:sz="6" w:space="0" w:color="000000"/>
              <w:bottom w:val="single" w:sz="6" w:space="0" w:color="000000"/>
              <w:right w:val="single" w:sz="6" w:space="0" w:color="000000"/>
            </w:tcBorders>
            <w:vAlign w:val="center"/>
          </w:tcPr>
          <w:p w14:paraId="3B20EF17" w14:textId="16564AC0"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или при первичном приеме пациента с ОМЛ</w:t>
            </w:r>
            <w:r w:rsidRPr="00ED0774">
              <w:t xml:space="preserve"> выполнен общий клинический анализкрови развернутый с подсчетом лейкоцитарной формулы и числа тромбоцитов</w:t>
            </w:r>
          </w:p>
        </w:tc>
        <w:tc>
          <w:tcPr>
            <w:tcW w:w="2103" w:type="dxa"/>
            <w:tcBorders>
              <w:top w:val="single" w:sz="6" w:space="0" w:color="000000"/>
              <w:left w:val="single" w:sz="6" w:space="0" w:color="000000"/>
              <w:bottom w:val="single" w:sz="6" w:space="0" w:color="000000"/>
              <w:right w:val="single" w:sz="6" w:space="0" w:color="000000"/>
            </w:tcBorders>
            <w:vAlign w:val="center"/>
          </w:tcPr>
          <w:p w14:paraId="79812410" w14:textId="1599E86D" w:rsidR="004D4C0A" w:rsidRPr="00D044B7" w:rsidRDefault="004D4C0A" w:rsidP="004D4C0A">
            <w:pPr>
              <w:pStyle w:val="afd"/>
              <w:spacing w:beforeAutospacing="0" w:afterAutospacing="0" w:line="240" w:lineRule="auto"/>
              <w:jc w:val="center"/>
            </w:pPr>
            <w:r w:rsidRPr="00ED0774">
              <w:rPr>
                <w:rFonts w:eastAsia="Calibri"/>
              </w:rPr>
              <w:t>Да/Нет</w:t>
            </w:r>
          </w:p>
        </w:tc>
      </w:tr>
    </w:tbl>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ED0774" w14:paraId="0ACFBF4F" w14:textId="77777777" w:rsidTr="004D4C0A">
        <w:trPr>
          <w:trHeight w:val="555"/>
        </w:trPr>
        <w:tc>
          <w:tcPr>
            <w:tcW w:w="720" w:type="dxa"/>
            <w:tcBorders>
              <w:top w:val="single" w:sz="6" w:space="0" w:color="000000"/>
              <w:left w:val="single" w:sz="6" w:space="0" w:color="000000"/>
              <w:bottom w:val="single" w:sz="6" w:space="0" w:color="000000"/>
              <w:right w:val="single" w:sz="6" w:space="0" w:color="000000"/>
            </w:tcBorders>
            <w:vAlign w:val="center"/>
          </w:tcPr>
          <w:p w14:paraId="7AAB24A0" w14:textId="77777777" w:rsidR="004D4C0A" w:rsidRPr="00ED0774" w:rsidRDefault="004D4C0A" w:rsidP="004D4C0A">
            <w:pPr>
              <w:pStyle w:val="afd"/>
              <w:spacing w:beforeAutospacing="0" w:afterAutospacing="0" w:line="240" w:lineRule="auto"/>
              <w:jc w:val="center"/>
            </w:pPr>
            <w:r w:rsidRPr="00ED0774">
              <w:t>3</w:t>
            </w:r>
          </w:p>
        </w:tc>
        <w:tc>
          <w:tcPr>
            <w:tcW w:w="6368" w:type="dxa"/>
            <w:tcBorders>
              <w:top w:val="single" w:sz="6" w:space="0" w:color="000000"/>
              <w:left w:val="single" w:sz="6" w:space="0" w:color="000000"/>
              <w:bottom w:val="single" w:sz="6" w:space="0" w:color="000000"/>
              <w:right w:val="single" w:sz="6" w:space="0" w:color="000000"/>
            </w:tcBorders>
            <w:vAlign w:val="center"/>
          </w:tcPr>
          <w:p w14:paraId="12A8FD66" w14:textId="5758C05E" w:rsidR="004D4C0A" w:rsidRPr="00ED0774" w:rsidRDefault="004D4C0A" w:rsidP="004D4C0A">
            <w:pPr>
              <w:pStyle w:val="afd"/>
              <w:spacing w:beforeAutospacing="0" w:afterAutospacing="0" w:line="240" w:lineRule="auto"/>
            </w:pPr>
            <w:r w:rsidRPr="00ED0774">
              <w:rPr>
                <w:rStyle w:val="affb"/>
                <w:b w:val="0"/>
                <w:bCs w:val="0"/>
              </w:rPr>
              <w:t xml:space="preserve">У пациента с подозрением на ОМЛ </w:t>
            </w:r>
            <w:r w:rsidRPr="00ED0774">
              <w:rPr>
                <w:rStyle w:val="affb"/>
                <w:b w:val="0"/>
              </w:rPr>
              <w:t>получен цитологический препарат костного мозга путем пункции и выполнено</w:t>
            </w:r>
            <w:r w:rsidRPr="00ED0774">
              <w:t xml:space="preserve"> </w:t>
            </w:r>
            <w:r w:rsidRPr="00ED0774">
              <w:rPr>
                <w:rStyle w:val="affb"/>
                <w:b w:val="0"/>
                <w:bCs w:val="0"/>
              </w:rPr>
              <w:t xml:space="preserve">цитологическое исследование мазка костного мозга (миелограмма), или, при невозможности получения аспирата, получени гистологический препарат костного мозга и выполнено цитологическое и иммуноцитохимическое исследование отпечатков трепанобиопт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780DDB7D" w14:textId="2665CD64"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3EB475D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5EEAFC16" w14:textId="77777777" w:rsidR="004D4C0A" w:rsidRPr="00ED0774" w:rsidRDefault="004D4C0A" w:rsidP="004D4C0A">
            <w:pPr>
              <w:pStyle w:val="afd"/>
              <w:spacing w:beforeAutospacing="0" w:afterAutospacing="0" w:line="240" w:lineRule="auto"/>
              <w:jc w:val="center"/>
            </w:pPr>
            <w:r w:rsidRPr="00ED0774">
              <w:t>4</w:t>
            </w:r>
          </w:p>
        </w:tc>
        <w:tc>
          <w:tcPr>
            <w:tcW w:w="6368" w:type="dxa"/>
            <w:tcBorders>
              <w:top w:val="single" w:sz="6" w:space="0" w:color="000000"/>
              <w:left w:val="single" w:sz="6" w:space="0" w:color="000000"/>
              <w:bottom w:val="single" w:sz="6" w:space="0" w:color="000000"/>
              <w:right w:val="single" w:sz="6" w:space="0" w:color="000000"/>
            </w:tcBorders>
            <w:vAlign w:val="center"/>
          </w:tcPr>
          <w:p w14:paraId="77D5AF48" w14:textId="77777777"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в</w:t>
            </w:r>
            <w:r w:rsidRPr="00ED0774">
              <w:t>ыполнено цитогенетическое исследование (кариотип) аспирата костного мозга</w:t>
            </w:r>
          </w:p>
        </w:tc>
        <w:tc>
          <w:tcPr>
            <w:tcW w:w="2103" w:type="dxa"/>
            <w:tcBorders>
              <w:top w:val="single" w:sz="6" w:space="0" w:color="000000"/>
              <w:left w:val="single" w:sz="6" w:space="0" w:color="000000"/>
              <w:bottom w:val="single" w:sz="6" w:space="0" w:color="000000"/>
              <w:right w:val="single" w:sz="6" w:space="0" w:color="000000"/>
            </w:tcBorders>
          </w:tcPr>
          <w:p w14:paraId="5BB24E72" w14:textId="538F0095"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7B31CE40"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2C1A960C" w14:textId="77777777" w:rsidR="004D4C0A" w:rsidRPr="00ED0774" w:rsidRDefault="004D4C0A" w:rsidP="004D4C0A">
            <w:pPr>
              <w:pStyle w:val="afd"/>
              <w:spacing w:beforeAutospacing="0" w:afterAutospacing="0" w:line="240" w:lineRule="auto"/>
              <w:jc w:val="center"/>
            </w:pPr>
            <w:r w:rsidRPr="00ED0774">
              <w:t>5</w:t>
            </w:r>
          </w:p>
        </w:tc>
        <w:tc>
          <w:tcPr>
            <w:tcW w:w="6368" w:type="dxa"/>
            <w:tcBorders>
              <w:top w:val="single" w:sz="6" w:space="0" w:color="000000"/>
              <w:left w:val="single" w:sz="6" w:space="0" w:color="000000"/>
              <w:bottom w:val="single" w:sz="6" w:space="0" w:color="000000"/>
              <w:right w:val="single" w:sz="6" w:space="0" w:color="000000"/>
            </w:tcBorders>
            <w:vAlign w:val="center"/>
          </w:tcPr>
          <w:p w14:paraId="12FB2061" w14:textId="2C2F74A0"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или при первичном приеме пациента с ОМЛ</w:t>
            </w:r>
            <w:r w:rsidRPr="00ED0774">
              <w:t xml:space="preserve"> выполнен анализ крови биохимический общетерапевтический</w:t>
            </w:r>
            <w:r w:rsidRPr="00ED0774" w:rsidDel="00220045">
              <w:t xml:space="preserve"> </w:t>
            </w:r>
            <w:r w:rsidRPr="00ED0774">
              <w:t>(креатинин, общий белок, общий билирубин, лактатдегидрогеназа)</w:t>
            </w:r>
          </w:p>
        </w:tc>
        <w:tc>
          <w:tcPr>
            <w:tcW w:w="2103" w:type="dxa"/>
            <w:tcBorders>
              <w:top w:val="single" w:sz="6" w:space="0" w:color="000000"/>
              <w:left w:val="single" w:sz="6" w:space="0" w:color="000000"/>
              <w:bottom w:val="single" w:sz="6" w:space="0" w:color="000000"/>
              <w:right w:val="single" w:sz="6" w:space="0" w:color="000000"/>
            </w:tcBorders>
          </w:tcPr>
          <w:p w14:paraId="4715F0CB" w14:textId="5E97ED22"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2CC6888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40C27984" w14:textId="77777777" w:rsidR="004D4C0A" w:rsidRPr="00ED0774" w:rsidRDefault="004D4C0A" w:rsidP="004D4C0A">
            <w:pPr>
              <w:pStyle w:val="afd"/>
              <w:spacing w:beforeAutospacing="0" w:afterAutospacing="0" w:line="240" w:lineRule="auto"/>
              <w:jc w:val="center"/>
            </w:pPr>
            <w:r w:rsidRPr="00ED0774">
              <w:t>6.</w:t>
            </w:r>
          </w:p>
        </w:tc>
        <w:tc>
          <w:tcPr>
            <w:tcW w:w="6368" w:type="dxa"/>
            <w:tcBorders>
              <w:top w:val="single" w:sz="6" w:space="0" w:color="000000"/>
              <w:left w:val="single" w:sz="6" w:space="0" w:color="000000"/>
              <w:bottom w:val="single" w:sz="6" w:space="0" w:color="000000"/>
              <w:right w:val="single" w:sz="6" w:space="0" w:color="000000"/>
            </w:tcBorders>
            <w:vAlign w:val="center"/>
          </w:tcPr>
          <w:p w14:paraId="7FBC97FD" w14:textId="46EB9402" w:rsidR="004D4C0A" w:rsidRPr="00ED0774" w:rsidRDefault="004D4C0A" w:rsidP="004D4C0A">
            <w:pPr>
              <w:pStyle w:val="afd"/>
              <w:spacing w:beforeAutospacing="0" w:afterAutospacing="0" w:line="240" w:lineRule="auto"/>
            </w:pPr>
            <w:r w:rsidRPr="00ED0774">
              <w:rPr>
                <w:rStyle w:val="affb"/>
                <w:b w:val="0"/>
                <w:bCs w:val="0"/>
              </w:rPr>
              <w:t>У пациента с подозрением на ОМЛ в</w:t>
            </w:r>
            <w:r w:rsidRPr="00ED0774">
              <w:t xml:space="preserve">ыполнено </w:t>
            </w:r>
            <w:r w:rsidRPr="00ED0774">
              <w:rPr>
                <w:rStyle w:val="affb"/>
                <w:b w:val="0"/>
                <w:bCs w:val="0"/>
              </w:rPr>
              <w:t>спинномозговую пункцию с</w:t>
            </w:r>
            <w:r w:rsidRPr="00ED0774">
              <w:t xml:space="preserve"> </w:t>
            </w:r>
            <w:r w:rsidRPr="00ED0774">
              <w:rPr>
                <w:rStyle w:val="affb"/>
                <w:b w:val="0"/>
                <w:bCs w:val="0"/>
              </w:rPr>
              <w:t>серологическим</w:t>
            </w:r>
            <w:r w:rsidRPr="00ED0774">
              <w:rPr>
                <w:rStyle w:val="affb"/>
                <w:b w:val="0"/>
              </w:rPr>
              <w:t xml:space="preserve"> </w:t>
            </w:r>
            <w:r w:rsidRPr="00ED0774">
              <w:t>исследованием ликвора</w:t>
            </w:r>
          </w:p>
        </w:tc>
        <w:tc>
          <w:tcPr>
            <w:tcW w:w="2103" w:type="dxa"/>
            <w:tcBorders>
              <w:top w:val="single" w:sz="6" w:space="0" w:color="000000"/>
              <w:left w:val="single" w:sz="6" w:space="0" w:color="000000"/>
              <w:bottom w:val="single" w:sz="6" w:space="0" w:color="000000"/>
              <w:right w:val="single" w:sz="6" w:space="0" w:color="000000"/>
            </w:tcBorders>
          </w:tcPr>
          <w:p w14:paraId="011FB95A" w14:textId="60845D68"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568C769F" w14:textId="77777777" w:rsidTr="004D4C0A">
        <w:trPr>
          <w:trHeight w:val="465"/>
        </w:trPr>
        <w:tc>
          <w:tcPr>
            <w:tcW w:w="720" w:type="dxa"/>
            <w:tcBorders>
              <w:top w:val="single" w:sz="6" w:space="0" w:color="000000"/>
              <w:left w:val="single" w:sz="6" w:space="0" w:color="000000"/>
              <w:bottom w:val="single" w:sz="6" w:space="0" w:color="000000"/>
              <w:right w:val="single" w:sz="6" w:space="0" w:color="000000"/>
            </w:tcBorders>
            <w:vAlign w:val="center"/>
          </w:tcPr>
          <w:p w14:paraId="57716C94" w14:textId="77777777" w:rsidR="004D4C0A" w:rsidRPr="00ED0774" w:rsidRDefault="004D4C0A" w:rsidP="004D4C0A">
            <w:pPr>
              <w:pStyle w:val="afd"/>
              <w:spacing w:beforeAutospacing="0" w:afterAutospacing="0" w:line="240" w:lineRule="auto"/>
              <w:jc w:val="center"/>
            </w:pPr>
            <w:r w:rsidRPr="00ED0774">
              <w:t>7</w:t>
            </w:r>
          </w:p>
        </w:tc>
        <w:tc>
          <w:tcPr>
            <w:tcW w:w="6368" w:type="dxa"/>
            <w:tcBorders>
              <w:top w:val="single" w:sz="6" w:space="0" w:color="000000"/>
              <w:left w:val="single" w:sz="6" w:space="0" w:color="000000"/>
              <w:bottom w:val="single" w:sz="6" w:space="0" w:color="000000"/>
              <w:right w:val="single" w:sz="6" w:space="0" w:color="000000"/>
            </w:tcBorders>
            <w:vAlign w:val="center"/>
          </w:tcPr>
          <w:p w14:paraId="355F3E10" w14:textId="3323DF0E" w:rsidR="004D4C0A" w:rsidRPr="00ED0774" w:rsidRDefault="004D4C0A" w:rsidP="004D4C0A">
            <w:pPr>
              <w:pStyle w:val="afd"/>
              <w:spacing w:beforeAutospacing="0" w:afterAutospacing="0" w:line="240" w:lineRule="auto"/>
            </w:pPr>
            <w:r w:rsidRPr="00ED0774">
              <w:rPr>
                <w:rStyle w:val="affb"/>
                <w:b w:val="0"/>
                <w:bCs w:val="0"/>
              </w:rPr>
              <w:t>У пациента с ОМЛ до начала специфической терапии в</w:t>
            </w:r>
            <w:r w:rsidRPr="00ED0774">
              <w:t>ыполнена рентгенография органов грудной клетки и/или КТ органов грудной клетки и/или головного мозга</w:t>
            </w:r>
          </w:p>
        </w:tc>
        <w:tc>
          <w:tcPr>
            <w:tcW w:w="2103" w:type="dxa"/>
            <w:tcBorders>
              <w:top w:val="single" w:sz="6" w:space="0" w:color="000000"/>
              <w:left w:val="single" w:sz="6" w:space="0" w:color="000000"/>
              <w:bottom w:val="single" w:sz="6" w:space="0" w:color="000000"/>
              <w:right w:val="single" w:sz="6" w:space="0" w:color="000000"/>
            </w:tcBorders>
          </w:tcPr>
          <w:p w14:paraId="21DCAC8D" w14:textId="11C80F15"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1B07A3DE" w14:textId="77777777" w:rsidTr="004D4C0A">
        <w:trPr>
          <w:trHeight w:val="630"/>
        </w:trPr>
        <w:tc>
          <w:tcPr>
            <w:tcW w:w="720" w:type="dxa"/>
            <w:tcBorders>
              <w:top w:val="single" w:sz="6" w:space="0" w:color="000000"/>
              <w:left w:val="single" w:sz="6" w:space="0" w:color="000000"/>
              <w:bottom w:val="single" w:sz="6" w:space="0" w:color="000000"/>
              <w:right w:val="single" w:sz="6" w:space="0" w:color="000000"/>
            </w:tcBorders>
            <w:vAlign w:val="center"/>
          </w:tcPr>
          <w:p w14:paraId="65AF9BEF" w14:textId="77777777" w:rsidR="004D4C0A" w:rsidRPr="00ED0774" w:rsidRDefault="004D4C0A" w:rsidP="004D4C0A">
            <w:pPr>
              <w:pStyle w:val="afd"/>
              <w:spacing w:beforeAutospacing="0" w:afterAutospacing="0" w:line="240" w:lineRule="auto"/>
              <w:jc w:val="center"/>
            </w:pPr>
            <w:r w:rsidRPr="00ED0774">
              <w:t>8</w:t>
            </w:r>
          </w:p>
        </w:tc>
        <w:tc>
          <w:tcPr>
            <w:tcW w:w="6368" w:type="dxa"/>
            <w:tcBorders>
              <w:top w:val="single" w:sz="6" w:space="0" w:color="000000"/>
              <w:left w:val="single" w:sz="6" w:space="0" w:color="000000"/>
              <w:bottom w:val="single" w:sz="6" w:space="0" w:color="000000"/>
              <w:right w:val="single" w:sz="6" w:space="0" w:color="000000"/>
            </w:tcBorders>
            <w:vAlign w:val="center"/>
          </w:tcPr>
          <w:p w14:paraId="1CFE086D" w14:textId="77777777" w:rsidR="004D4C0A" w:rsidRPr="00ED0774" w:rsidRDefault="004D4C0A" w:rsidP="004D4C0A">
            <w:pPr>
              <w:pStyle w:val="afd"/>
              <w:spacing w:beforeAutospacing="0" w:afterAutospacing="0" w:line="240" w:lineRule="auto"/>
            </w:pPr>
            <w:r w:rsidRPr="00ED0774">
              <w:t>У пациента с впервые диагностированным ОМЛ после завершения всех диагностических мероприятий проведена индукционная терапия</w:t>
            </w:r>
          </w:p>
        </w:tc>
        <w:tc>
          <w:tcPr>
            <w:tcW w:w="2103" w:type="dxa"/>
            <w:tcBorders>
              <w:top w:val="single" w:sz="6" w:space="0" w:color="000000"/>
              <w:left w:val="single" w:sz="6" w:space="0" w:color="000000"/>
              <w:bottom w:val="single" w:sz="6" w:space="0" w:color="000000"/>
              <w:right w:val="single" w:sz="6" w:space="0" w:color="000000"/>
            </w:tcBorders>
          </w:tcPr>
          <w:p w14:paraId="589606F4" w14:textId="248E5537"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16030E83"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F26442F" w14:textId="77777777" w:rsidR="004D4C0A" w:rsidRPr="00ED0774" w:rsidRDefault="004D4C0A" w:rsidP="004D4C0A">
            <w:pPr>
              <w:pStyle w:val="afd"/>
              <w:spacing w:beforeAutospacing="0" w:afterAutospacing="0" w:line="240" w:lineRule="auto"/>
              <w:jc w:val="center"/>
            </w:pPr>
            <w:r w:rsidRPr="00ED0774">
              <w:t>9</w:t>
            </w:r>
          </w:p>
        </w:tc>
        <w:tc>
          <w:tcPr>
            <w:tcW w:w="6368" w:type="dxa"/>
            <w:tcBorders>
              <w:top w:val="single" w:sz="6" w:space="0" w:color="000000"/>
              <w:left w:val="single" w:sz="6" w:space="0" w:color="000000"/>
              <w:bottom w:val="single" w:sz="6" w:space="0" w:color="000000"/>
              <w:right w:val="single" w:sz="6" w:space="0" w:color="000000"/>
            </w:tcBorders>
            <w:vAlign w:val="center"/>
          </w:tcPr>
          <w:p w14:paraId="4A126BF5" w14:textId="77777777" w:rsidR="004D4C0A" w:rsidRPr="00ED0774" w:rsidRDefault="004D4C0A" w:rsidP="004D4C0A">
            <w:pPr>
              <w:pStyle w:val="afd"/>
              <w:spacing w:beforeAutospacing="0" w:afterAutospacing="0" w:line="240" w:lineRule="auto"/>
            </w:pPr>
            <w:r w:rsidRPr="00ED0774">
              <w:t>У пациента с верифицированным ОМЛ, достигшего ПР после индукционного этапа терапии, выполнена программа консолидации ремиссии</w:t>
            </w:r>
          </w:p>
        </w:tc>
        <w:tc>
          <w:tcPr>
            <w:tcW w:w="2103" w:type="dxa"/>
            <w:tcBorders>
              <w:top w:val="single" w:sz="6" w:space="0" w:color="000000"/>
              <w:left w:val="single" w:sz="6" w:space="0" w:color="000000"/>
              <w:bottom w:val="single" w:sz="6" w:space="0" w:color="000000"/>
              <w:right w:val="single" w:sz="6" w:space="0" w:color="000000"/>
            </w:tcBorders>
          </w:tcPr>
          <w:p w14:paraId="3FC46847" w14:textId="438E26D2"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1A61C8E5"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E508658" w14:textId="77777777" w:rsidR="004D4C0A" w:rsidRPr="00ED0774" w:rsidRDefault="004D4C0A" w:rsidP="004D4C0A">
            <w:pPr>
              <w:pStyle w:val="afd"/>
              <w:spacing w:beforeAutospacing="0" w:afterAutospacing="0" w:line="240" w:lineRule="auto"/>
              <w:jc w:val="center"/>
            </w:pPr>
            <w:r w:rsidRPr="00ED0774">
              <w:t>10</w:t>
            </w:r>
          </w:p>
        </w:tc>
        <w:tc>
          <w:tcPr>
            <w:tcW w:w="6368" w:type="dxa"/>
            <w:tcBorders>
              <w:top w:val="single" w:sz="6" w:space="0" w:color="000000"/>
              <w:left w:val="single" w:sz="6" w:space="0" w:color="000000"/>
              <w:bottom w:val="single" w:sz="6" w:space="0" w:color="000000"/>
              <w:right w:val="single" w:sz="6" w:space="0" w:color="000000"/>
            </w:tcBorders>
            <w:vAlign w:val="center"/>
          </w:tcPr>
          <w:p w14:paraId="423E8DC6" w14:textId="5336DF58" w:rsidR="004D4C0A" w:rsidRPr="00ED0774" w:rsidRDefault="004D4C0A" w:rsidP="004D4C0A">
            <w:pPr>
              <w:pStyle w:val="afd"/>
              <w:spacing w:beforeAutospacing="0" w:afterAutospacing="0" w:line="240" w:lineRule="auto"/>
            </w:pPr>
            <w:r w:rsidRPr="00ED0774">
              <w:t>У пациента с верифицированным ОМЛ, достигшего ПР после индукционного этапа терапии, проведена консультация в трансплантационном центре в течение 3 месяцев от момента достижения ПР для решения вопроса о возможности и целесообразности выполнения алло-ТКМ/алло-ТГСК</w:t>
            </w:r>
          </w:p>
        </w:tc>
        <w:tc>
          <w:tcPr>
            <w:tcW w:w="2103" w:type="dxa"/>
            <w:tcBorders>
              <w:top w:val="single" w:sz="6" w:space="0" w:color="000000"/>
              <w:left w:val="single" w:sz="6" w:space="0" w:color="000000"/>
              <w:bottom w:val="single" w:sz="6" w:space="0" w:color="000000"/>
              <w:right w:val="single" w:sz="6" w:space="0" w:color="000000"/>
            </w:tcBorders>
          </w:tcPr>
          <w:p w14:paraId="74D1BA6C" w14:textId="62B9DDE9" w:rsidR="004D4C0A" w:rsidRPr="00ED0774" w:rsidRDefault="004D4C0A" w:rsidP="004D4C0A">
            <w:pPr>
              <w:pStyle w:val="afd"/>
              <w:spacing w:beforeAutospacing="0" w:afterAutospacing="0" w:line="240" w:lineRule="auto"/>
              <w:jc w:val="center"/>
            </w:pPr>
            <w:r w:rsidRPr="00ED0774">
              <w:rPr>
                <w:rFonts w:eastAsia="Calibri"/>
              </w:rPr>
              <w:t>Да/Нет</w:t>
            </w:r>
          </w:p>
        </w:tc>
      </w:tr>
      <w:tr w:rsidR="004D4C0A" w:rsidRPr="00ED0774" w14:paraId="6AEBB006" w14:textId="77777777" w:rsidTr="004D4C0A">
        <w:trPr>
          <w:trHeight w:val="810"/>
        </w:trPr>
        <w:tc>
          <w:tcPr>
            <w:tcW w:w="720" w:type="dxa"/>
            <w:tcBorders>
              <w:top w:val="single" w:sz="6" w:space="0" w:color="000000"/>
              <w:left w:val="single" w:sz="6" w:space="0" w:color="000000"/>
              <w:bottom w:val="single" w:sz="6" w:space="0" w:color="000000"/>
              <w:right w:val="single" w:sz="6" w:space="0" w:color="000000"/>
            </w:tcBorders>
            <w:vAlign w:val="center"/>
          </w:tcPr>
          <w:p w14:paraId="075AE60C" w14:textId="65A88BC1" w:rsidR="004D4C0A" w:rsidRPr="00ED0774" w:rsidRDefault="004D4C0A" w:rsidP="004D4C0A">
            <w:pPr>
              <w:pStyle w:val="afd"/>
              <w:spacing w:beforeAutospacing="0" w:afterAutospacing="0" w:line="240" w:lineRule="auto"/>
              <w:jc w:val="center"/>
            </w:pPr>
            <w:r w:rsidRPr="00ED0774">
              <w:t>11</w:t>
            </w:r>
          </w:p>
        </w:tc>
        <w:tc>
          <w:tcPr>
            <w:tcW w:w="6368" w:type="dxa"/>
            <w:tcBorders>
              <w:top w:val="single" w:sz="6" w:space="0" w:color="000000"/>
              <w:left w:val="single" w:sz="6" w:space="0" w:color="000000"/>
              <w:bottom w:val="single" w:sz="6" w:space="0" w:color="000000"/>
              <w:right w:val="single" w:sz="6" w:space="0" w:color="000000"/>
            </w:tcBorders>
            <w:vAlign w:val="center"/>
          </w:tcPr>
          <w:p w14:paraId="45381F4B" w14:textId="77777777" w:rsidR="004D4C0A" w:rsidRPr="00ED0774" w:rsidRDefault="004D4C0A" w:rsidP="004D4C0A">
            <w:pPr>
              <w:pStyle w:val="afd"/>
              <w:spacing w:beforeAutospacing="0" w:afterAutospacing="0" w:line="240" w:lineRule="auto"/>
            </w:pPr>
            <w:r w:rsidRPr="00ED0774">
              <w:t xml:space="preserve">У пациента, получающего терапию по поводу верифицированного ОМЛ, после окончания консолидации ремисс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15155E49" w14:textId="363B0B16"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201EC05E" w14:textId="77777777" w:rsidTr="004D4C0A">
        <w:trPr>
          <w:trHeight w:val="885"/>
        </w:trPr>
        <w:tc>
          <w:tcPr>
            <w:tcW w:w="720" w:type="dxa"/>
            <w:tcBorders>
              <w:top w:val="single" w:sz="6" w:space="0" w:color="000000"/>
              <w:left w:val="single" w:sz="6" w:space="0" w:color="000000"/>
              <w:bottom w:val="single" w:sz="6" w:space="0" w:color="000000"/>
              <w:right w:val="single" w:sz="6" w:space="0" w:color="000000"/>
            </w:tcBorders>
            <w:vAlign w:val="center"/>
          </w:tcPr>
          <w:p w14:paraId="6ECCB975" w14:textId="0E065EBB" w:rsidR="004D4C0A" w:rsidRPr="00ED0774" w:rsidRDefault="004D4C0A" w:rsidP="004D4C0A">
            <w:pPr>
              <w:pStyle w:val="afd"/>
              <w:spacing w:beforeAutospacing="0" w:afterAutospacing="0" w:line="240" w:lineRule="auto"/>
              <w:jc w:val="center"/>
            </w:pPr>
            <w:r w:rsidRPr="00ED0774">
              <w:lastRenderedPageBreak/>
              <w:t>12</w:t>
            </w:r>
          </w:p>
        </w:tc>
        <w:tc>
          <w:tcPr>
            <w:tcW w:w="6368" w:type="dxa"/>
            <w:tcBorders>
              <w:top w:val="single" w:sz="6" w:space="0" w:color="000000"/>
              <w:left w:val="single" w:sz="6" w:space="0" w:color="000000"/>
              <w:bottom w:val="single" w:sz="6" w:space="0" w:color="000000"/>
              <w:right w:val="single" w:sz="6" w:space="0" w:color="000000"/>
            </w:tcBorders>
            <w:vAlign w:val="center"/>
          </w:tcPr>
          <w:p w14:paraId="3EF3B145" w14:textId="77777777" w:rsidR="004D4C0A" w:rsidRPr="00ED0774" w:rsidRDefault="004D4C0A" w:rsidP="004D4C0A">
            <w:pPr>
              <w:pStyle w:val="afd"/>
              <w:spacing w:beforeAutospacing="0" w:afterAutospacing="0" w:line="240" w:lineRule="auto"/>
            </w:pPr>
            <w:r w:rsidRPr="00ED0774">
              <w:t xml:space="preserve">У пациента, получающего терапию по поводу верифицированного ОМЛ, после завершения всей программы терап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25E46FF8" w14:textId="31CCE18D"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0B2575BE" w14:textId="77777777" w:rsidTr="004D4C0A">
        <w:trPr>
          <w:trHeight w:val="930"/>
        </w:trPr>
        <w:tc>
          <w:tcPr>
            <w:tcW w:w="720" w:type="dxa"/>
            <w:tcBorders>
              <w:top w:val="single" w:sz="6" w:space="0" w:color="000000"/>
              <w:left w:val="single" w:sz="6" w:space="0" w:color="000000"/>
              <w:bottom w:val="single" w:sz="6" w:space="0" w:color="000000"/>
              <w:right w:val="single" w:sz="6" w:space="0" w:color="000000"/>
            </w:tcBorders>
            <w:vAlign w:val="center"/>
          </w:tcPr>
          <w:p w14:paraId="56C6AB6A" w14:textId="256CE9D4" w:rsidR="004D4C0A" w:rsidRPr="00ED0774" w:rsidRDefault="004D4C0A" w:rsidP="004D4C0A">
            <w:pPr>
              <w:pStyle w:val="afd"/>
              <w:spacing w:beforeAutospacing="0" w:afterAutospacing="0" w:line="240" w:lineRule="auto"/>
              <w:jc w:val="center"/>
            </w:pPr>
            <w:r w:rsidRPr="00ED0774">
              <w:t>13</w:t>
            </w:r>
          </w:p>
        </w:tc>
        <w:tc>
          <w:tcPr>
            <w:tcW w:w="6368" w:type="dxa"/>
            <w:tcBorders>
              <w:top w:val="single" w:sz="6" w:space="0" w:color="000000"/>
              <w:left w:val="single" w:sz="6" w:space="0" w:color="000000"/>
              <w:bottom w:val="single" w:sz="6" w:space="0" w:color="000000"/>
              <w:right w:val="single" w:sz="6" w:space="0" w:color="000000"/>
            </w:tcBorders>
            <w:vAlign w:val="center"/>
          </w:tcPr>
          <w:p w14:paraId="1EAAF679" w14:textId="77777777" w:rsidR="004D4C0A" w:rsidRPr="00ED0774" w:rsidRDefault="004D4C0A" w:rsidP="004D4C0A">
            <w:pPr>
              <w:pStyle w:val="afd"/>
              <w:spacing w:beforeAutospacing="0" w:afterAutospacing="0" w:line="240" w:lineRule="auto"/>
            </w:pPr>
            <w:r w:rsidRPr="00ED0774">
              <w:t>У пациента с констатированным резистентным течением ОМЛ выполнена смена терапии на программу лечения резистентных форм ОМЛ</w:t>
            </w:r>
          </w:p>
        </w:tc>
        <w:tc>
          <w:tcPr>
            <w:tcW w:w="2103" w:type="dxa"/>
            <w:tcBorders>
              <w:top w:val="single" w:sz="6" w:space="0" w:color="000000"/>
              <w:left w:val="single" w:sz="6" w:space="0" w:color="000000"/>
              <w:bottom w:val="single" w:sz="6" w:space="0" w:color="000000"/>
              <w:right w:val="single" w:sz="6" w:space="0" w:color="000000"/>
            </w:tcBorders>
          </w:tcPr>
          <w:p w14:paraId="1FBE4831" w14:textId="3872DFB9" w:rsidR="004D4C0A" w:rsidRPr="00ED0774" w:rsidRDefault="004D4C0A" w:rsidP="004D4C0A">
            <w:pPr>
              <w:pStyle w:val="afd"/>
              <w:spacing w:beforeAutospacing="0" w:afterAutospacing="0" w:line="240" w:lineRule="auto"/>
              <w:jc w:val="center"/>
              <w:rPr>
                <w:lang w:val="en-US"/>
              </w:rPr>
            </w:pPr>
            <w:r w:rsidRPr="00ED0774">
              <w:rPr>
                <w:rFonts w:eastAsia="Calibri"/>
              </w:rPr>
              <w:t>Да/Нет</w:t>
            </w:r>
          </w:p>
        </w:tc>
      </w:tr>
      <w:tr w:rsidR="004D4C0A" w:rsidRPr="00ED0774" w14:paraId="5CDFC236" w14:textId="77777777" w:rsidTr="004D4C0A">
        <w:trPr>
          <w:trHeight w:val="780"/>
        </w:trPr>
        <w:tc>
          <w:tcPr>
            <w:tcW w:w="720" w:type="dxa"/>
            <w:tcBorders>
              <w:top w:val="single" w:sz="6" w:space="0" w:color="000000"/>
              <w:left w:val="single" w:sz="6" w:space="0" w:color="000000"/>
              <w:bottom w:val="single" w:sz="6" w:space="0" w:color="000000"/>
              <w:right w:val="single" w:sz="6" w:space="0" w:color="000000"/>
            </w:tcBorders>
            <w:vAlign w:val="center"/>
          </w:tcPr>
          <w:p w14:paraId="3722BCEF" w14:textId="5F5FF222" w:rsidR="004D4C0A" w:rsidRPr="00ED0774" w:rsidRDefault="004D4C0A" w:rsidP="004D4C0A">
            <w:pPr>
              <w:pStyle w:val="afd"/>
              <w:spacing w:beforeAutospacing="0" w:afterAutospacing="0" w:line="240" w:lineRule="auto"/>
              <w:jc w:val="center"/>
              <w:rPr>
                <w:lang w:val="en-US"/>
              </w:rPr>
            </w:pPr>
            <w:r w:rsidRPr="00ED0774">
              <w:t>14</w:t>
            </w:r>
          </w:p>
        </w:tc>
        <w:tc>
          <w:tcPr>
            <w:tcW w:w="6368" w:type="dxa"/>
            <w:tcBorders>
              <w:top w:val="single" w:sz="6" w:space="0" w:color="000000"/>
              <w:left w:val="single" w:sz="6" w:space="0" w:color="000000"/>
              <w:bottom w:val="single" w:sz="6" w:space="0" w:color="000000"/>
              <w:right w:val="single" w:sz="6" w:space="0" w:color="000000"/>
            </w:tcBorders>
            <w:vAlign w:val="center"/>
          </w:tcPr>
          <w:p w14:paraId="4AB6FE88" w14:textId="77777777" w:rsidR="004D4C0A" w:rsidRPr="00ED0774" w:rsidRDefault="004D4C0A" w:rsidP="004D4C0A">
            <w:pPr>
              <w:pStyle w:val="afd"/>
              <w:spacing w:beforeAutospacing="0" w:afterAutospacing="0" w:line="240" w:lineRule="auto"/>
            </w:pPr>
            <w:r w:rsidRPr="00ED0774">
              <w:t>У пациента с констатированным рецидивом проведена терапия по программе лечения рецидива ОМЛ или назначена паллиативная терапия</w:t>
            </w:r>
          </w:p>
        </w:tc>
        <w:tc>
          <w:tcPr>
            <w:tcW w:w="2103" w:type="dxa"/>
            <w:tcBorders>
              <w:top w:val="single" w:sz="6" w:space="0" w:color="000000"/>
              <w:left w:val="single" w:sz="6" w:space="0" w:color="000000"/>
              <w:bottom w:val="single" w:sz="6" w:space="0" w:color="000000"/>
              <w:right w:val="single" w:sz="6" w:space="0" w:color="000000"/>
            </w:tcBorders>
          </w:tcPr>
          <w:p w14:paraId="694F7BD9" w14:textId="00C57849" w:rsidR="004D4C0A" w:rsidRPr="00ED0774" w:rsidRDefault="004D4C0A" w:rsidP="004D4C0A">
            <w:pPr>
              <w:pStyle w:val="afd"/>
              <w:spacing w:beforeAutospacing="0" w:afterAutospacing="0" w:line="240" w:lineRule="auto"/>
              <w:jc w:val="center"/>
            </w:pPr>
            <w:r w:rsidRPr="00ED0774">
              <w:rPr>
                <w:rFonts w:eastAsia="Calibri"/>
              </w:rPr>
              <w:t>Да/Нет</w:t>
            </w:r>
          </w:p>
        </w:tc>
      </w:tr>
    </w:tbl>
    <w:p w14:paraId="0F2A6B3C" w14:textId="77777777" w:rsidR="0073570A" w:rsidRPr="00ED0774" w:rsidRDefault="00D80AC9" w:rsidP="002B1181">
      <w:pPr>
        <w:pStyle w:val="11"/>
        <w:rPr>
          <w:szCs w:val="28"/>
        </w:rPr>
      </w:pPr>
      <w:bookmarkStart w:id="116" w:name="_Toc26787576"/>
      <w:bookmarkStart w:id="117" w:name="_Toc24472014"/>
      <w:bookmarkStart w:id="118" w:name="_Toc64624800"/>
      <w:r w:rsidRPr="00ED0774">
        <w:rPr>
          <w:szCs w:val="28"/>
        </w:rPr>
        <w:lastRenderedPageBreak/>
        <w:t>Список</w:t>
      </w:r>
      <w:r w:rsidR="00926681" w:rsidRPr="00ED0774">
        <w:rPr>
          <w:szCs w:val="28"/>
        </w:rPr>
        <w:t xml:space="preserve"> </w:t>
      </w:r>
      <w:r w:rsidRPr="00ED0774">
        <w:rPr>
          <w:szCs w:val="28"/>
        </w:rPr>
        <w:t>литературы</w:t>
      </w:r>
      <w:bookmarkEnd w:id="116"/>
      <w:bookmarkEnd w:id="117"/>
      <w:bookmarkEnd w:id="118"/>
    </w:p>
    <w:p w14:paraId="035B61DD" w14:textId="43583FCD" w:rsidR="006E3DE3" w:rsidRPr="006E3DE3" w:rsidRDefault="00907AA0" w:rsidP="006E3DE3">
      <w:pPr>
        <w:widowControl w:val="0"/>
        <w:autoSpaceDE w:val="0"/>
        <w:autoSpaceDN w:val="0"/>
        <w:adjustRightInd w:val="0"/>
        <w:ind w:left="640" w:hanging="640"/>
        <w:rPr>
          <w:noProof/>
        </w:rPr>
      </w:pPr>
      <w:r w:rsidRPr="00ED0774">
        <w:fldChar w:fldCharType="begin" w:fldLock="1"/>
      </w:r>
      <w:r w:rsidRPr="00ED0774">
        <w:instrText xml:space="preserve">ADDIN Mendeley Bibliography CSL_BIBLIOGRAPHY </w:instrText>
      </w:r>
      <w:r w:rsidRPr="00ED0774">
        <w:fldChar w:fldCharType="separate"/>
      </w:r>
      <w:r w:rsidR="006E3DE3" w:rsidRPr="006E3DE3">
        <w:rPr>
          <w:noProof/>
        </w:rPr>
        <w:t>1.</w:t>
      </w:r>
      <w:r w:rsidR="006E3DE3" w:rsidRPr="006E3DE3">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63C5FFC6" w14:textId="77777777" w:rsidR="006E3DE3" w:rsidRPr="006E3DE3" w:rsidRDefault="006E3DE3" w:rsidP="006E3DE3">
      <w:pPr>
        <w:widowControl w:val="0"/>
        <w:autoSpaceDE w:val="0"/>
        <w:autoSpaceDN w:val="0"/>
        <w:adjustRightInd w:val="0"/>
        <w:ind w:left="640" w:hanging="640"/>
        <w:rPr>
          <w:noProof/>
        </w:rPr>
      </w:pPr>
      <w:r w:rsidRPr="006E3DE3">
        <w:rPr>
          <w:noProof/>
        </w:rPr>
        <w:t>2.</w:t>
      </w:r>
      <w:r w:rsidRPr="006E3DE3">
        <w:rPr>
          <w:noProof/>
        </w:rPr>
        <w:tab/>
        <w:t>Паровичникова Е.Н. et al. Клинический протокол ОМЛ-01.10 по лечению острых миелоидных лейкозов взрослых // Программное лечение заболеваний крови, под ред. Савченко В.Г. М.: Практика, 2012. P. 153–207.</w:t>
      </w:r>
    </w:p>
    <w:p w14:paraId="3DF23A61" w14:textId="77777777" w:rsidR="006E3DE3" w:rsidRPr="00E00201" w:rsidRDefault="006E3DE3" w:rsidP="006E3DE3">
      <w:pPr>
        <w:widowControl w:val="0"/>
        <w:autoSpaceDE w:val="0"/>
        <w:autoSpaceDN w:val="0"/>
        <w:adjustRightInd w:val="0"/>
        <w:ind w:left="640" w:hanging="640"/>
        <w:rPr>
          <w:noProof/>
          <w:lang w:val="en-US"/>
        </w:rPr>
      </w:pPr>
      <w:r w:rsidRPr="006E3DE3">
        <w:rPr>
          <w:noProof/>
        </w:rPr>
        <w:t>3.</w:t>
      </w:r>
      <w:r w:rsidRPr="006E3DE3">
        <w:rPr>
          <w:noProof/>
        </w:rPr>
        <w:tab/>
        <w:t xml:space="preserve">Shallis R.M. et al. </w:t>
      </w:r>
      <w:r w:rsidRPr="00E00201">
        <w:rPr>
          <w:noProof/>
          <w:lang w:val="en-US"/>
        </w:rPr>
        <w:t>Epidemiology of acute myeloid leukemia: Recent progress and enduring challenges. // Blood Rev. 2019. Vol. 36. P. 70–87.</w:t>
      </w:r>
    </w:p>
    <w:p w14:paraId="10B660D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w:t>
      </w:r>
      <w:r w:rsidRPr="00E00201">
        <w:rPr>
          <w:noProof/>
          <w:lang w:val="en-US"/>
        </w:rPr>
        <w:tab/>
        <w:t>Swerdlow S.H. et al. The 2016 revision of the World Health Organization classification of lymphoid neoplasms // Blood. 2016.</w:t>
      </w:r>
    </w:p>
    <w:p w14:paraId="3FAE34DB"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w:t>
      </w:r>
      <w:r w:rsidRPr="00E00201">
        <w:rPr>
          <w:noProof/>
          <w:lang w:val="en-US"/>
        </w:rPr>
        <w:tab/>
        <w:t>Arber D.A. et al. The 2016 revision to the World Health Organization classification of myeloid neoplasms and acute leukemia // Blood. American Society of Hematology, 2016. Vol. 127, № 20. P. 2391–2405.</w:t>
      </w:r>
    </w:p>
    <w:p w14:paraId="192E8F1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w:t>
      </w:r>
      <w:r w:rsidRPr="00E00201">
        <w:rPr>
          <w:noProof/>
          <w:lang w:val="en-US"/>
        </w:rPr>
        <w:tab/>
        <w:t>Grimwade D., Hills R.K. Independent prognostic factors for AML outcome. // Hematology / the Education Program of the American Society of Hematology. American Society of Hematology. Education Program. 2009. P. 385–395.</w:t>
      </w:r>
    </w:p>
    <w:p w14:paraId="2A348E3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w:t>
      </w:r>
      <w:r w:rsidRPr="00E00201">
        <w:rPr>
          <w:noProof/>
          <w:lang w:val="en-US"/>
        </w:rPr>
        <w:tab/>
        <w:t>Döhner H. et al. Diagnosis and management of AML in adults: 2017 ELN recommendations from an international expert panel // Blood. 2017. Vol. 129, № 4. P. 424–447.</w:t>
      </w:r>
    </w:p>
    <w:p w14:paraId="3D41CA6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8.</w:t>
      </w:r>
      <w:r w:rsidRPr="00E00201">
        <w:rPr>
          <w:noProof/>
          <w:lang w:val="en-US"/>
        </w:rPr>
        <w:tab/>
        <w:t>Acute Myeloid Leukemia. National Comprehensive Cancer Network (NCCN) Guidelines. 2-2020. [Electronic resource]. URL: https://www.nccn.org/professionals/physician_gls/pdf/aml.pdf.</w:t>
      </w:r>
    </w:p>
    <w:p w14:paraId="1FFE77C9"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Pr="00E00201">
        <w:rPr>
          <w:noProof/>
          <w:lang w:val="en-US"/>
        </w:rPr>
        <w:tab/>
        <w:t>Kulsoom B. et al. Clinical presentation of acute myeloid leukaemia - A decade-long institutional follow-up. // J. Pak. Med. Assoc. 2017. Vol. 67, № 12. P. 1837–1842.</w:t>
      </w:r>
    </w:p>
    <w:p w14:paraId="00460D8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0.</w:t>
      </w:r>
      <w:r w:rsidRPr="00E00201">
        <w:rPr>
          <w:noProof/>
          <w:lang w:val="en-US"/>
        </w:rPr>
        <w:tab/>
        <w:t>Godley L.A. Inherited predisposition to acute myeloid leukemia. // Semin. Hematol. 2014. Vol. 51, № 4. P. 306–321.</w:t>
      </w:r>
    </w:p>
    <w:p w14:paraId="1A8092D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Pr="00E00201">
        <w:rPr>
          <w:noProof/>
          <w:lang w:val="en-US"/>
        </w:rPr>
        <w:tab/>
        <w:t>Oken M.M. et al. Toxicity and response criteria of the Eastern Cooperative Oncology Group // Am. J. Clin. Oncol. 1982. Vol. 5, № 6. P. 649–655.</w:t>
      </w:r>
    </w:p>
    <w:p w14:paraId="518CE897"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2.</w:t>
      </w:r>
      <w:r w:rsidRPr="00E00201">
        <w:rPr>
          <w:noProof/>
          <w:lang w:val="en-US"/>
        </w:rPr>
        <w:tab/>
        <w:t>Roila F. et al. Intra and interobserver variability in cancer patients’ performance status assessed according to Karnofsky and ECOG scales // Ann. Oncol. Oxford University Press (OUP), 1991. Vol. 2, № 6. P. 437–439.</w:t>
      </w:r>
    </w:p>
    <w:p w14:paraId="25C3C573"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Pr="00E00201">
        <w:rPr>
          <w:noProof/>
          <w:lang w:val="en-US"/>
        </w:rPr>
        <w:tab/>
        <w:t>Wass M. et al. Value of different comorbidity indices for predicting outcome in patients with acute myeloid leukemia // PLoS One. 2016. Vol. 11, № 10. P. e0164587.</w:t>
      </w:r>
    </w:p>
    <w:p w14:paraId="627A9B9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Pr="00E00201">
        <w:rPr>
          <w:noProof/>
          <w:lang w:val="en-US"/>
        </w:rPr>
        <w:tab/>
        <w:t>Mohammadi M. et al. The impact of comorbid disease history on all-cause and cancer-</w:t>
      </w:r>
      <w:r w:rsidRPr="00E00201">
        <w:rPr>
          <w:noProof/>
          <w:lang w:val="en-US"/>
        </w:rPr>
        <w:lastRenderedPageBreak/>
        <w:t>specific mortality in myeloid leukemia and myeloma - a Swedish population-based study. // BMC Cancer. 2015. Vol. 15. P. 850.</w:t>
      </w:r>
    </w:p>
    <w:p w14:paraId="14B0401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Pr="00E00201">
        <w:rPr>
          <w:noProof/>
          <w:lang w:val="en-US"/>
        </w:rPr>
        <w:tab/>
        <w:t>Agis H. et al. A comparative study on demographic, hematological, and cytogenetic findings and prognosis in acute myeloid leukemia with and without leukemia cutis. // Ann. Hematol. 2002. Vol. 81, № 2. P. 90–95.</w:t>
      </w:r>
    </w:p>
    <w:p w14:paraId="4897370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Pr="00E00201">
        <w:rPr>
          <w:noProof/>
          <w:lang w:val="en-US"/>
        </w:rPr>
        <w:tab/>
        <w:t>Avni B. et al. Clinical implications of acute myeloid leukemia presenting as myeloid sarcoma. // Hematol. Oncol. 2012. Vol. 30, № 1. P. 34–40.</w:t>
      </w:r>
    </w:p>
    <w:p w14:paraId="6C25DEE1"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Pr="00E00201">
        <w:rPr>
          <w:noProof/>
          <w:lang w:val="en-US"/>
        </w:rPr>
        <w:tab/>
        <w:t>Döhner H. et al. Diagnosis and management of acute myeloid leukemia in adults: Recommendations from an international expert panel, on behalf of the European LeukemiaNet // Blood. Blood, 2010. Vol. 115, № 3. P. 453–474.</w:t>
      </w:r>
    </w:p>
    <w:p w14:paraId="03E43C74"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Pr="00E00201">
        <w:rPr>
          <w:noProof/>
          <w:lang w:val="en-US"/>
        </w:rPr>
        <w:tab/>
        <w:t>Ku G.H. et al. Venous thromboembolism in patients with acute leukemia: Incidence, risk factors, and effect on survival // Blood. 2009. Vol. 113, № 17. P. 3911–3917.</w:t>
      </w:r>
    </w:p>
    <w:p w14:paraId="65EFD207"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19.</w:t>
      </w:r>
      <w:r w:rsidRPr="00E00201">
        <w:rPr>
          <w:noProof/>
          <w:lang w:val="en-US"/>
        </w:rPr>
        <w:tab/>
        <w:t>Lahoti A. et al. Predictors and outcome of acute kidney injury in patients with acute myelogenous leukemia or high-risk myelodysplastic syndrome // Cancer. 2010. Vol. 116, № 17. P. 4063–4068.</w:t>
      </w:r>
    </w:p>
    <w:p w14:paraId="3C5956F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Pr="00E00201">
        <w:rPr>
          <w:noProof/>
          <w:lang w:val="en-US"/>
        </w:rPr>
        <w:tab/>
        <w:t>Fang R.C., Aboulafia D.M. HIV infection and myelodysplastic syndrome/acute myeloid leukemia // HIV-Associated Hematological Malignancies. 2016. P. 133–144.</w:t>
      </w:r>
    </w:p>
    <w:p w14:paraId="4A6A4EA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1.</w:t>
      </w:r>
      <w:r w:rsidRPr="00E00201">
        <w:rPr>
          <w:noProof/>
          <w:lang w:val="en-US"/>
        </w:rPr>
        <w:tab/>
        <w:t>Freeman A.J. et al. Estimating progression to cirrhosis in chronic hepatitis C virus infection. // Hepatology. 2001. Vol. 34, № 4 Pt 1. P. 809–816.</w:t>
      </w:r>
    </w:p>
    <w:p w14:paraId="6B58E982"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Pr="00E00201">
        <w:rPr>
          <w:noProof/>
          <w:lang w:val="en-US"/>
        </w:rPr>
        <w:tab/>
        <w:t>Ribas A. et al. How important is hepatitis C virus (HCV)-infection in persons with acute leukemia? // Leuk. Res. 1997. Vol. 21, № 8. P. 785–788.</w:t>
      </w:r>
    </w:p>
    <w:p w14:paraId="4D0315F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Pr="00E00201">
        <w:rPr>
          <w:noProof/>
          <w:lang w:val="en-US"/>
        </w:rPr>
        <w:tab/>
        <w:t>Rossi D. et al. Occult hepatitis B virus infection of peripheral blood mononuclear cells among treatment-naïve patients with chronic lymphocytic leukemia // Leuk. Lymphoma. 2009. Vol. 50, № 4. P. 604–611.</w:t>
      </w:r>
    </w:p>
    <w:p w14:paraId="0A6D7FD1"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Pr="00E00201">
        <w:rPr>
          <w:noProof/>
          <w:lang w:val="en-US"/>
        </w:rPr>
        <w:tab/>
        <w:t>Lam M.T. et al. Herpes simplex infection in acute myelogenous leukemia and other hematologic malignancies: a prospective study. // Cancer. 1981. Vol. 48, № 10. P. 2168–2171.</w:t>
      </w:r>
    </w:p>
    <w:p w14:paraId="25CD306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5.</w:t>
      </w:r>
      <w:r w:rsidRPr="00E00201">
        <w:rPr>
          <w:noProof/>
          <w:lang w:val="en-US"/>
        </w:rPr>
        <w:tab/>
        <w:t>Bernson E. et al. Cytomegalovirus serostatus affects autoreactive NK cells and outcomes of IL2-based immunotherapy in acute myeloid leukemia // Cancer Immunol. Res. American Association for Cancer Research Inc., 2018. Vol. 6, № 9. P. 1110–1119.</w:t>
      </w:r>
    </w:p>
    <w:p w14:paraId="4BC75B4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6.</w:t>
      </w:r>
      <w:r w:rsidRPr="00E00201">
        <w:rPr>
          <w:noProof/>
          <w:lang w:val="en-US"/>
        </w:rPr>
        <w:tab/>
        <w:t>Guan H. et al. Correlations between Epstein-Barr virus and acute leukemia // J. Med. Virol. John Wiley and Sons Inc., 2017. Vol. 89, № 8. P. 1453–1460.</w:t>
      </w:r>
    </w:p>
    <w:p w14:paraId="3A04930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7.</w:t>
      </w:r>
      <w:r w:rsidRPr="00E00201">
        <w:rPr>
          <w:noProof/>
          <w:lang w:val="en-US"/>
        </w:rPr>
        <w:tab/>
        <w:t xml:space="preserve">Elmaagacli A.H., Koldehoff M. Cytomegalovirus replication reduces the relapse incidence in patients with acute myeloid leukemia // Blood. American Society of Hematology, 2016. </w:t>
      </w:r>
      <w:r w:rsidRPr="00E00201">
        <w:rPr>
          <w:noProof/>
          <w:lang w:val="en-US"/>
        </w:rPr>
        <w:lastRenderedPageBreak/>
        <w:t>Vol. 128, № 3. P. 456–459.</w:t>
      </w:r>
    </w:p>
    <w:p w14:paraId="5C8A034E"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8.</w:t>
      </w:r>
      <w:r w:rsidRPr="00E00201">
        <w:rPr>
          <w:noProof/>
          <w:lang w:val="en-US"/>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35ADC045"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29.</w:t>
      </w:r>
      <w:r w:rsidRPr="00E00201">
        <w:rPr>
          <w:noProof/>
          <w:lang w:val="en-US"/>
        </w:rPr>
        <w:tab/>
        <w:t>Averbuch D. et al. European guidelines for empirical antibacterial therapy for febrile neutropenic patients in the era of growing resistance: Summary of the 2011 4th European Conference on Infections in Leukemia // Haematologica. Ferrata Storti Foundation, 2013. Vol. 98, № 12. P. 1826–1835.</w:t>
      </w:r>
    </w:p>
    <w:p w14:paraId="65B5F759"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0.</w:t>
      </w:r>
      <w:r w:rsidRPr="00E00201">
        <w:rPr>
          <w:noProof/>
          <w:lang w:val="en-US"/>
        </w:rPr>
        <w:tab/>
        <w:t>Leahy M.F., Mukhtar S.A. From blood transfusion to patient blood management: a new paradigm for patient care and cost assessment of blood transfusion practice. // Intern. Med. J. 2012. Vol. 42, № 3. P. 332–338.</w:t>
      </w:r>
    </w:p>
    <w:p w14:paraId="10DEFAD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1.</w:t>
      </w:r>
      <w:r w:rsidRPr="00E00201">
        <w:rPr>
          <w:noProof/>
          <w:lang w:val="en-US"/>
        </w:rPr>
        <w:tab/>
        <w:t>Olsen R.J. et al. Acute leukemia immunohistochemistry: a systematic diagnostic approach. // Arch. Pathol. Lab. Med. 2008. Vol. 132, № 3. P. 462–475.</w:t>
      </w:r>
    </w:p>
    <w:p w14:paraId="55498DA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2.</w:t>
      </w:r>
      <w:r w:rsidRPr="00E00201">
        <w:rPr>
          <w:noProof/>
          <w:lang w:val="en-US"/>
        </w:rPr>
        <w:tab/>
        <w:t>Bene M.C. et al. Proposals for the immunological classification of acute leukemias. European Group for the Immunological Characterization of Leukemias (EGIL). // Leukemia. 1995. Vol. 9, № 10. P. 1783–1786.</w:t>
      </w:r>
    </w:p>
    <w:p w14:paraId="01CB2193" w14:textId="77777777" w:rsidR="006E3DE3" w:rsidRPr="006E3DE3" w:rsidRDefault="006E3DE3" w:rsidP="006E3DE3">
      <w:pPr>
        <w:widowControl w:val="0"/>
        <w:autoSpaceDE w:val="0"/>
        <w:autoSpaceDN w:val="0"/>
        <w:adjustRightInd w:val="0"/>
        <w:ind w:left="640" w:hanging="640"/>
        <w:rPr>
          <w:noProof/>
        </w:rPr>
      </w:pPr>
      <w:r w:rsidRPr="00E00201">
        <w:rPr>
          <w:noProof/>
          <w:lang w:val="en-US"/>
        </w:rPr>
        <w:t>33.</w:t>
      </w:r>
      <w:r w:rsidRPr="00E00201">
        <w:rPr>
          <w:noProof/>
          <w:lang w:val="en-US"/>
        </w:rPr>
        <w:tab/>
        <w:t xml:space="preserve">Ravandi F., Walter R.B., Freeman S.D. Evaluating measurable residual disease in acute myeloid leukemia. // Blood Adv. 2018. </w:t>
      </w:r>
      <w:r w:rsidRPr="006E3DE3">
        <w:rPr>
          <w:noProof/>
        </w:rPr>
        <w:t>Vol. 2, № 11. P. 1356–1366.</w:t>
      </w:r>
    </w:p>
    <w:p w14:paraId="68D3ADD6" w14:textId="77777777" w:rsidR="006E3DE3" w:rsidRPr="006E3DE3" w:rsidRDefault="006E3DE3" w:rsidP="006E3DE3">
      <w:pPr>
        <w:widowControl w:val="0"/>
        <w:autoSpaceDE w:val="0"/>
        <w:autoSpaceDN w:val="0"/>
        <w:adjustRightInd w:val="0"/>
        <w:ind w:left="640" w:hanging="640"/>
        <w:rPr>
          <w:noProof/>
        </w:rPr>
      </w:pPr>
      <w:r w:rsidRPr="006E3DE3">
        <w:rPr>
          <w:noProof/>
        </w:rPr>
        <w:t>34.</w:t>
      </w:r>
      <w:r w:rsidRPr="006E3DE3">
        <w:rPr>
          <w:noProof/>
        </w:rPr>
        <w:tab/>
        <w:t>Лобанова Т.И., Гальцева И.В., Паровичникова Е.Н. 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 // Онкогематология. 2018. Vol. 13, № 1. P. 83–102.</w:t>
      </w:r>
    </w:p>
    <w:p w14:paraId="1BC0D5BF" w14:textId="77777777" w:rsidR="006E3DE3" w:rsidRPr="00E00201" w:rsidRDefault="006E3DE3" w:rsidP="006E3DE3">
      <w:pPr>
        <w:widowControl w:val="0"/>
        <w:autoSpaceDE w:val="0"/>
        <w:autoSpaceDN w:val="0"/>
        <w:adjustRightInd w:val="0"/>
        <w:ind w:left="640" w:hanging="640"/>
        <w:rPr>
          <w:noProof/>
          <w:lang w:val="en-US"/>
        </w:rPr>
      </w:pPr>
      <w:r w:rsidRPr="006E3DE3">
        <w:rPr>
          <w:noProof/>
        </w:rPr>
        <w:t>35.</w:t>
      </w:r>
      <w:r w:rsidRPr="006E3DE3">
        <w:rPr>
          <w:noProof/>
        </w:rPr>
        <w:tab/>
        <w:t xml:space="preserve">Лобанова Т.И. “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 </w:t>
      </w:r>
      <w:r w:rsidRPr="00E00201">
        <w:rPr>
          <w:noProof/>
          <w:lang w:val="en-US"/>
        </w:rPr>
        <w:t>2018. 166 p.</w:t>
      </w:r>
    </w:p>
    <w:p w14:paraId="4FD4B33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6.</w:t>
      </w:r>
      <w:r w:rsidRPr="00E00201">
        <w:rPr>
          <w:noProof/>
          <w:lang w:val="en-US"/>
        </w:rPr>
        <w:tab/>
        <w:t>Del Principe M.I. et al. Involvement of central nervous system in adult patients with acute myeloid leukemia: Incidence and impact on outcome // Seminars in Hematology. W.B. Saunders, 2018. Vol. 55, № 4. P. 209–214.</w:t>
      </w:r>
    </w:p>
    <w:p w14:paraId="2DEB181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7.</w:t>
      </w:r>
      <w:r w:rsidRPr="00E00201">
        <w:rPr>
          <w:noProof/>
          <w:lang w:val="en-US"/>
        </w:rPr>
        <w:tab/>
        <w:t>Herrmann J. et al. Evaluation and management of patients with heart disease and cancer: Cardio-oncology // Mayo Clin. Proc. 2014. Vol. 89, № 9. P. 1287–1306.</w:t>
      </w:r>
    </w:p>
    <w:p w14:paraId="2F093561"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8.</w:t>
      </w:r>
      <w:r w:rsidRPr="00E00201">
        <w:rPr>
          <w:noProof/>
          <w:lang w:val="en-US"/>
        </w:rPr>
        <w:tab/>
        <w:t>Roberts A.S. et al. Extramedullary haematopoiesis: radiological imaging features // Clinical Radiology. 2016. Vol. 71, № 9. P. 807–814.</w:t>
      </w:r>
    </w:p>
    <w:p w14:paraId="0F51951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39.</w:t>
      </w:r>
      <w:r w:rsidRPr="00E00201">
        <w:rPr>
          <w:noProof/>
          <w:lang w:val="en-US"/>
        </w:rPr>
        <w:tab/>
        <w:t xml:space="preserve">Fritz J. et al. Radiologic spectrum of extramedullary relapse of myelogenous leukemia in </w:t>
      </w:r>
      <w:r w:rsidRPr="00E00201">
        <w:rPr>
          <w:noProof/>
          <w:lang w:val="en-US"/>
        </w:rPr>
        <w:lastRenderedPageBreak/>
        <w:t>adults. // AJR. Am. J. Roentgenol. 2007. Vol. 189, № 1. P. 209–218.</w:t>
      </w:r>
    </w:p>
    <w:p w14:paraId="47D17ECD"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0.</w:t>
      </w:r>
      <w:r w:rsidRPr="00E00201">
        <w:rPr>
          <w:noProof/>
          <w:lang w:val="en-US"/>
        </w:rPr>
        <w:tab/>
        <w:t>Arrigan M. et al. Imaging findings in recurrent extramedullary leukaemias // Cancer Imaging. 2013. Vol. 13, № 1. P. 26–35.</w:t>
      </w:r>
    </w:p>
    <w:p w14:paraId="4AFA6A72"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1.</w:t>
      </w:r>
      <w:r w:rsidRPr="00E00201">
        <w:rPr>
          <w:noProof/>
          <w:lang w:val="en-US"/>
        </w:rPr>
        <w:tab/>
        <w:t>Seegars M.B., Powell B.L., Howard D.S. Acute Myeloid Leukemia in Pregnancy // Blood. 2017. Vol. 130, № Suppl 1. P. 5035.</w:t>
      </w:r>
    </w:p>
    <w:p w14:paraId="03D26771"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2.</w:t>
      </w:r>
      <w:r w:rsidRPr="00E00201">
        <w:rPr>
          <w:noProof/>
          <w:lang w:val="en-US"/>
        </w:rPr>
        <w:tab/>
        <w:t>Woitek R. et al. Radiological staging in pregnant patients with cancer // ESMO Open. 2016. Vol. 1, № 1. P. e000017.</w:t>
      </w:r>
    </w:p>
    <w:p w14:paraId="39D70D3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3.</w:t>
      </w:r>
      <w:r w:rsidRPr="00E00201">
        <w:rPr>
          <w:noProof/>
          <w:lang w:val="en-US"/>
        </w:rPr>
        <w:tab/>
        <w:t>Bodey G.P., Kontoyiannis D., Keating M.J. Infections in Patients With Chronic Lymphocytic Leukemia // Chronic Lymphocytic Leukemia. Totowa, NJ: Humana Press, 2004. P. 343–359.</w:t>
      </w:r>
    </w:p>
    <w:p w14:paraId="0A23463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4.</w:t>
      </w:r>
      <w:r w:rsidRPr="00E00201">
        <w:rPr>
          <w:noProof/>
          <w:lang w:val="en-US"/>
        </w:rPr>
        <w:tab/>
      </w:r>
      <w:r w:rsidRPr="006E3DE3">
        <w:rPr>
          <w:noProof/>
        </w:rPr>
        <w:t>Клясова</w:t>
      </w:r>
      <w:r w:rsidRPr="00E00201">
        <w:rPr>
          <w:noProof/>
          <w:lang w:val="en-US"/>
        </w:rPr>
        <w:t xml:space="preserve"> </w:t>
      </w:r>
      <w:r w:rsidRPr="006E3DE3">
        <w:rPr>
          <w:noProof/>
        </w:rPr>
        <w:t>Г</w:t>
      </w:r>
      <w:r w:rsidRPr="00E00201">
        <w:rPr>
          <w:noProof/>
          <w:lang w:val="en-US"/>
        </w:rPr>
        <w:t>.</w:t>
      </w:r>
      <w:r w:rsidRPr="006E3DE3">
        <w:rPr>
          <w:noProof/>
        </w:rPr>
        <w:t>А</w:t>
      </w:r>
      <w:r w:rsidRPr="00E00201">
        <w:rPr>
          <w:noProof/>
          <w:lang w:val="en-US"/>
        </w:rPr>
        <w:t xml:space="preserve">. et al. </w:t>
      </w:r>
      <w:r w:rsidRPr="006E3DE3">
        <w:rPr>
          <w:noProof/>
        </w:rPr>
        <w:t xml:space="preserve">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w:t>
      </w:r>
      <w:r w:rsidRPr="00E00201">
        <w:rPr>
          <w:noProof/>
          <w:lang w:val="en-US"/>
        </w:rPr>
        <w:t>2007. Vol. 52, № 1. P. 11–18.</w:t>
      </w:r>
    </w:p>
    <w:p w14:paraId="064A2F5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5.</w:t>
      </w:r>
      <w:r w:rsidRPr="00E00201">
        <w:rPr>
          <w:noProof/>
          <w:lang w:val="en-US"/>
        </w:rPr>
        <w:tab/>
        <w:t>Cornelissen J.J. et al. The European LeukemiaNet AML Working Party consensus statement on allogeneic HSCT for patients with AML in remission: An integrated-risk adapted approach // Nature Reviews Clinical Oncology. 2012. Vol. 9, № 10. P. 579–590.</w:t>
      </w:r>
    </w:p>
    <w:p w14:paraId="6705B66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6.</w:t>
      </w:r>
      <w:r w:rsidRPr="00E00201">
        <w:rPr>
          <w:noProof/>
          <w:lang w:val="en-US"/>
        </w:rPr>
        <w:tab/>
        <w:t>Bertoli S. et al. Time from diagnosis to intensive chemotherapy initiation does not adversely impact the outcome of patients with acute myeloid leukemia. // Blood. 2013. Vol. 121, № 14. P. 2618–2626.</w:t>
      </w:r>
    </w:p>
    <w:p w14:paraId="61344D6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7.</w:t>
      </w:r>
      <w:r w:rsidRPr="00E00201">
        <w:rPr>
          <w:noProof/>
          <w:lang w:val="en-US"/>
        </w:rPr>
        <w:tab/>
        <w:t>Sekeres M.A. et al. Time from diagnosis to treatment initiation predicts survival in younger, but not older, acute myeloid leukemia patients // Blood. 2009. Vol. 113, № 1. P. 28–36.</w:t>
      </w:r>
    </w:p>
    <w:p w14:paraId="2E8B935C"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8.</w:t>
      </w:r>
      <w:r w:rsidRPr="00E00201">
        <w:rPr>
          <w:noProof/>
          <w:lang w:val="en-US"/>
        </w:rPr>
        <w:tab/>
        <w:t>Petti M.C. et al. High-dose hydroxyurea in the treatment of poor-risk myeloid leukemias // Ann. Hematol. 2003. Vol. 82, № 8. P. 476–480.</w:t>
      </w:r>
    </w:p>
    <w:p w14:paraId="3BA109D0"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49.</w:t>
      </w:r>
      <w:r w:rsidRPr="00E00201">
        <w:rPr>
          <w:noProof/>
          <w:lang w:val="en-US"/>
        </w:rPr>
        <w:tab/>
        <w:t>Kimby E., Nygren P., Glimelius B. A Systematic Overview of Chemotherapy Effects in Acute Myeloid Leukaemia // Acta Oncol. (Madr). 2001. Vol. 40, № 3. P. 231–252.</w:t>
      </w:r>
    </w:p>
    <w:p w14:paraId="2C023EC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0.</w:t>
      </w:r>
      <w:r w:rsidRPr="00E00201">
        <w:rPr>
          <w:noProof/>
          <w:lang w:val="en-US"/>
        </w:rPr>
        <w:tab/>
        <w:t>Wang J. et al. Meta-Analysis of Randomised Clinical Trials Comparing Idarubicin + Cytarabine with Daunorubicin + Cytarabine as the Induction Chemotherapy in Patients with Newly Diagnosed Acute Myeloid Leukaemia // PLoS One. 2013. Vol. 8, № 4. P. e60699.</w:t>
      </w:r>
    </w:p>
    <w:p w14:paraId="6D2F9722"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1.</w:t>
      </w:r>
      <w:r w:rsidRPr="00E00201">
        <w:rPr>
          <w:noProof/>
          <w:lang w:val="en-US"/>
        </w:rPr>
        <w:tab/>
        <w:t>Burnett A.K. et al. A randomized comparison of daunorubicin 90 mg/m2 vs 60 mg/m2in AML induction: Results from the UK NCRI AML17 trial in 1206 patients // Blood. 2015. Vol. 125, № 25. P. 3878–3885.</w:t>
      </w:r>
    </w:p>
    <w:p w14:paraId="55C5E5B1"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2.</w:t>
      </w:r>
      <w:r w:rsidRPr="00E00201">
        <w:rPr>
          <w:noProof/>
          <w:lang w:val="en-US"/>
        </w:rPr>
        <w:tab/>
        <w:t>Wu D. et al. Efficacy and safety of different doses of cytarabine in consolidation therapy for adult acute myeloid leukemia patients: A network meta-analysis // Sci. Rep. 2017. Vol. 7, № 1. P. 9509.</w:t>
      </w:r>
    </w:p>
    <w:p w14:paraId="2409985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lastRenderedPageBreak/>
        <w:t>53.</w:t>
      </w:r>
      <w:r w:rsidRPr="00E00201">
        <w:rPr>
          <w:noProof/>
          <w:lang w:val="en-US"/>
        </w:rPr>
        <w:tab/>
        <w:t>Bashir Y. et al. Role of low dose cytarabine in elderly patients with acute myeloid leukemia: An experience // South Asian J. Cancer. Medknow, 2015. Vol. 4, № 1. P. 4.</w:t>
      </w:r>
    </w:p>
    <w:p w14:paraId="1F25D75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4.</w:t>
      </w:r>
      <w:r w:rsidRPr="00E00201">
        <w:rPr>
          <w:noProof/>
          <w:lang w:val="en-US"/>
        </w:rPr>
        <w:tab/>
        <w:t>Ye X.-N. et al. Epigenetic priming with decitabine followed by low-dose idarubicin/cytarabine has an increased anti-leukemic effect compared to traditional chemotherapy in high-risk myeloid neoplasms. // Leuk. Lymphoma. 2016. Vol. 57, № 6. P. 1311–1318.</w:t>
      </w:r>
    </w:p>
    <w:p w14:paraId="09C2CBA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5.</w:t>
      </w:r>
      <w:r w:rsidRPr="00E00201">
        <w:rPr>
          <w:noProof/>
          <w:lang w:val="en-US"/>
        </w:rPr>
        <w:tab/>
        <w:t>Wei A.H. et al. Venetoclax Combined With Low-Dose Cytarabine for Previously Untreated Patients With Acute Myeloid Leukemia: Results From a Phase Ib/II Study. // J. Clin. Oncol. 2019. Vol. 37, № 15. P. 1277–1284.</w:t>
      </w:r>
    </w:p>
    <w:p w14:paraId="110B44C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6.</w:t>
      </w:r>
      <w:r w:rsidRPr="00E00201">
        <w:rPr>
          <w:noProof/>
          <w:lang w:val="en-US"/>
        </w:rPr>
        <w:tab/>
        <w:t>DiNardo C.D. et al. Venetoclax combined with decitabine or azacitidine in treatment-naive, elderly patients with acute myeloid leukemia. // Blood. 2019. Vol. 133, № 1. P. 7–17.</w:t>
      </w:r>
    </w:p>
    <w:p w14:paraId="785A0C82"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7.</w:t>
      </w:r>
      <w:r w:rsidRPr="00E00201">
        <w:rPr>
          <w:noProof/>
          <w:lang w:val="en-US"/>
        </w:rPr>
        <w:tab/>
        <w:t>Stone R.M. et al. Midostaurin plus Chemotherapy for Acute Myeloid Leukemia with a FLT3 Mutation // N. Engl. J. Med. 2017. Vol. 377, № 5. P. 454–464.</w:t>
      </w:r>
    </w:p>
    <w:p w14:paraId="319EDA5A"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8.</w:t>
      </w:r>
      <w:r w:rsidRPr="00E00201">
        <w:rPr>
          <w:noProof/>
          <w:lang w:val="en-US"/>
        </w:rPr>
        <w:tab/>
        <w:t>Röllig C. et al. Addition of sorafenib versus placebo to standard therapy in patients aged 60 years or younger with newly diagnosed acute myeloid leukaemia (SORAML): A multicentre, phase 2, randomised controlled trial // Lancet Oncol. 2015. Vol. 16, № 16. P. 1691–1699.</w:t>
      </w:r>
    </w:p>
    <w:p w14:paraId="362B83BD"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59.</w:t>
      </w:r>
      <w:r w:rsidRPr="00E00201">
        <w:rPr>
          <w:noProof/>
          <w:lang w:val="en-US"/>
        </w:rPr>
        <w:tab/>
        <w:t>Buchner T. et al. Long-term results in patients with acute myeloid leukemia (AML): The influence of high-dose AraC, G-CSF priming, autologous transplantation, prolonged maintenance, age, history, cytogenetics, and mutation status. Data of the AMLCG 1999 trial // Blood. 2009. Vol. 114, № 22. P. Abstract 485.</w:t>
      </w:r>
    </w:p>
    <w:p w14:paraId="3E69C9B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0.</w:t>
      </w:r>
      <w:r w:rsidRPr="00E00201">
        <w:rPr>
          <w:noProof/>
          <w:lang w:val="en-US"/>
        </w:rPr>
        <w:tab/>
      </w:r>
      <w:r w:rsidRPr="006E3DE3">
        <w:rPr>
          <w:noProof/>
        </w:rPr>
        <w:t>Соколов</w:t>
      </w:r>
      <w:r w:rsidRPr="00E00201">
        <w:rPr>
          <w:noProof/>
          <w:lang w:val="en-US"/>
        </w:rPr>
        <w:t xml:space="preserve"> </w:t>
      </w:r>
      <w:r w:rsidRPr="006E3DE3">
        <w:rPr>
          <w:noProof/>
        </w:rPr>
        <w:t>А</w:t>
      </w:r>
      <w:r w:rsidRPr="00E00201">
        <w:rPr>
          <w:noProof/>
          <w:lang w:val="en-US"/>
        </w:rPr>
        <w:t>.</w:t>
      </w:r>
      <w:r w:rsidRPr="006E3DE3">
        <w:rPr>
          <w:noProof/>
        </w:rPr>
        <w:t>Н</w:t>
      </w:r>
      <w:r w:rsidRPr="00E00201">
        <w:rPr>
          <w:noProof/>
          <w:lang w:val="en-US"/>
        </w:rPr>
        <w:t xml:space="preserve">. et al. </w:t>
      </w:r>
      <w:r w:rsidRPr="006E3DE3">
        <w:rPr>
          <w:noProof/>
        </w:rPr>
        <w:t xml:space="preserve">Долгосрочные результаты лечения острых миелоидных лейкозов у взрослых в многоцентровом клиническом исследовании ОМЛ 06.06 // Клиническая онкогематология. </w:t>
      </w:r>
      <w:r w:rsidRPr="00E00201">
        <w:rPr>
          <w:noProof/>
          <w:lang w:val="en-US"/>
        </w:rPr>
        <w:t>2012. Vol. 5, № 1. P. 30–38.</w:t>
      </w:r>
    </w:p>
    <w:p w14:paraId="7B6C6C6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1.</w:t>
      </w:r>
      <w:r w:rsidRPr="00E00201">
        <w:rPr>
          <w:noProof/>
          <w:lang w:val="en-US"/>
        </w:rPr>
        <w:tab/>
        <w:t>Cornelissen J.J., Blaise D. Hematopoietic stem cell transplantation for patients with AML in first complete remission // Blood. 2016. Vol. 127, № 1. P. 62–70.</w:t>
      </w:r>
    </w:p>
    <w:p w14:paraId="0988E14D"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2.</w:t>
      </w:r>
      <w:r w:rsidRPr="00E00201">
        <w:rPr>
          <w:noProof/>
          <w:lang w:val="en-US"/>
        </w:rPr>
        <w:tab/>
        <w:t>Li Z. et al. Autologous Stem Cell Transplantation Is a Viable Postremission Therapy for Intermediate-Risk Acute Myeloid Leukemia in First Complete Remission in the Absence of a Matched Identical Sibling: A Meta-Analysis. // Acta Haematol. 2019. Vol. 141, № 3. P. 164–175.</w:t>
      </w:r>
    </w:p>
    <w:p w14:paraId="63380DEE"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3.</w:t>
      </w:r>
      <w:r w:rsidRPr="00E00201">
        <w:rPr>
          <w:noProof/>
          <w:lang w:val="en-US"/>
        </w:rPr>
        <w:tab/>
        <w:t>Koreth J. et al. Allogeneic stem cell transplantation for acute myeloid leukemia in first complete remission: Systematic review and meta-analysis of prospective clinical trials // JAMA - J. Am. Med. Assoc. 2009. Vol. 301, № 22. P. 2349–2361.</w:t>
      </w:r>
    </w:p>
    <w:p w14:paraId="787B3DD2"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4.</w:t>
      </w:r>
      <w:r w:rsidRPr="00E00201">
        <w:rPr>
          <w:noProof/>
          <w:lang w:val="en-US"/>
        </w:rPr>
        <w:tab/>
        <w:t xml:space="preserve">Godley L.A., Larson R.A. Therapy-Related Myeloid Leukemia // Semin. Oncol. 2008. Vol. </w:t>
      </w:r>
      <w:r w:rsidRPr="00E00201">
        <w:rPr>
          <w:noProof/>
          <w:lang w:val="en-US"/>
        </w:rPr>
        <w:lastRenderedPageBreak/>
        <w:t>35, № 4. P. 418–429.</w:t>
      </w:r>
    </w:p>
    <w:p w14:paraId="2AFFA3BE"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5.</w:t>
      </w:r>
      <w:r w:rsidRPr="00E00201">
        <w:rPr>
          <w:noProof/>
          <w:lang w:val="en-US"/>
        </w:rPr>
        <w:tab/>
        <w:t>Fenaux P. et al. Efficacy of azacitidine compared with that of conventional care regimens in the treatment of higher-risk myelodysplastic syndromes: a randomised, open-label, phase III study // Lancet Oncol. 2009. Vol. 10, № 3. P. 223–232.</w:t>
      </w:r>
    </w:p>
    <w:p w14:paraId="2C396CA4"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6.</w:t>
      </w:r>
      <w:r w:rsidRPr="00E00201">
        <w:rPr>
          <w:noProof/>
          <w:lang w:val="en-US"/>
        </w:rPr>
        <w:tab/>
        <w:t>Craddock C. et al. Clinical activity of azacitidine in patients who relapse after allogeneic stem cell transplantation for acute myeloid leukemia // Haematologica. 2016. Vol. 101, № 7. P. 879–883.</w:t>
      </w:r>
    </w:p>
    <w:p w14:paraId="3209A765"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7.</w:t>
      </w:r>
      <w:r w:rsidRPr="00E00201">
        <w:rPr>
          <w:noProof/>
          <w:lang w:val="en-US"/>
        </w:rPr>
        <w:tab/>
        <w:t>Aldoss I. et al. Efficacy of the combination of venetoclax and hypomethylating agents in relapsed/refractory acute myeloid leukemia // Haematologica. Ferrata Storti Foundation, 2018. Vol. 103, № 9. P. e404–e407.</w:t>
      </w:r>
    </w:p>
    <w:p w14:paraId="3767A309"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8.</w:t>
      </w:r>
      <w:r w:rsidRPr="00E00201">
        <w:rPr>
          <w:noProof/>
          <w:lang w:val="en-US"/>
        </w:rPr>
        <w:tab/>
        <w:t>Rowe J.M. et al. A phase 3 study of three induction regimens and of priming with GM-CSF in older adults with acute myeloid leukemia: a trial by the Eastern Cooperative Oncology Group. // Blood. 2004. Vol. 103, № 2. P. 479–485.</w:t>
      </w:r>
    </w:p>
    <w:p w14:paraId="1DE665D7"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69.</w:t>
      </w:r>
      <w:r w:rsidRPr="00E00201">
        <w:rPr>
          <w:noProof/>
          <w:lang w:val="en-US"/>
        </w:rPr>
        <w:tab/>
        <w:t>Pophali P., Litzow M. What Is the Best Daunorubicin Dose and Schedule for Acute Myeloid Leukemia Induction? // Current Treatment Options in Oncology. 2017. Vol. 18, № 1. P. 3.</w:t>
      </w:r>
    </w:p>
    <w:p w14:paraId="2ADDAD3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0.</w:t>
      </w:r>
      <w:r w:rsidRPr="00E00201">
        <w:rPr>
          <w:noProof/>
          <w:lang w:val="en-US"/>
        </w:rPr>
        <w:tab/>
        <w:t>Medeiros B.C. et al. Randomized study of continuous high-dose Lenalidomide, sequential Azacitidine and Lenalidomide, or azacitidine in persons 65 years and over with newly-diagnosed acute myeloid leukemia // Haematologica. Ferrata Storti Foundation, 2018. Vol. 103, № 1. P. 101–106.</w:t>
      </w:r>
    </w:p>
    <w:p w14:paraId="154AF51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1.</w:t>
      </w:r>
      <w:r w:rsidRPr="00E00201">
        <w:rPr>
          <w:noProof/>
          <w:lang w:val="en-US"/>
        </w:rPr>
        <w:tab/>
        <w:t>Burnett A.K. et al. A comparison of low-dose cytarabine and hydroxyurea with or without all-trans retinoic acid for acute myeloid leukemia and high-risk myelodysplastic syndrome in patients not considered fit for intensive treatment. // Cancer. 2007. Vol. 109, № 6. P. 1114–1124.</w:t>
      </w:r>
    </w:p>
    <w:p w14:paraId="77A95296"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2.</w:t>
      </w:r>
      <w:r w:rsidRPr="00E00201">
        <w:rPr>
          <w:noProof/>
          <w:lang w:val="en-US"/>
        </w:rPr>
        <w:tab/>
        <w:t>Cortes J.E. et al. Randomized comparison of low dose cytarabine with or without glasdegib in patients with newly diagnosed acute myeloid leukemia or high-risk myelodysplastic syndrome // Leukemia. Nature Publishing Group, 2019. Vol. 33, № 2. P. 379–389.</w:t>
      </w:r>
    </w:p>
    <w:p w14:paraId="35D23F87"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3.</w:t>
      </w:r>
      <w:r w:rsidRPr="00E00201">
        <w:rPr>
          <w:noProof/>
          <w:lang w:val="en-US"/>
        </w:rPr>
        <w:tab/>
        <w:t>Bell J.A. et al. Effectiveness and Safety of Therapeutic Regimens for Elderly Patients With Acute Myeloid Leukemia: A Systematic Literature Review // Clin. Lymphoma, Myeloma Leuk. 2018. Vol. 18, № 7. P. e303–e314.</w:t>
      </w:r>
    </w:p>
    <w:p w14:paraId="5DDBDB68"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4.</w:t>
      </w:r>
      <w:r w:rsidRPr="00E00201">
        <w:rPr>
          <w:noProof/>
          <w:lang w:val="en-US"/>
        </w:rPr>
        <w:tab/>
        <w:t>He P.-F.F. et al. Efficacy and safety of decitabine in treatment of elderly patients with acute myeloid leukemia: A systematic review and meta-analysis // Oncotarget. Impact Journals LLC, 2017. Vol. 8, № 25. P. 41498–41507.</w:t>
      </w:r>
    </w:p>
    <w:p w14:paraId="567D1BEB"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5.</w:t>
      </w:r>
      <w:r w:rsidRPr="00E00201">
        <w:rPr>
          <w:noProof/>
          <w:lang w:val="en-US"/>
        </w:rPr>
        <w:tab/>
        <w:t xml:space="preserve">Giles F. et al. Validation of the European Prognostic Index for younger adult patients with acute myeloid leukaemia in first relapse // Br. J. Haematol. Blackwell Publishing Ltd, 2006. </w:t>
      </w:r>
      <w:r w:rsidRPr="00E00201">
        <w:rPr>
          <w:noProof/>
          <w:lang w:val="en-US"/>
        </w:rPr>
        <w:lastRenderedPageBreak/>
        <w:t>Vol. 134, № 1. P. 58–60.</w:t>
      </w:r>
    </w:p>
    <w:p w14:paraId="18A4D8D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6.</w:t>
      </w:r>
      <w:r w:rsidRPr="00E00201">
        <w:rPr>
          <w:noProof/>
          <w:lang w:val="en-US"/>
        </w:rPr>
        <w:tab/>
        <w:t>Thol F. et al. How I treat refractory and early relapsed acute myeloid leukemia // Blood. 2015. Vol. 126, № 3. P. 319–327.</w:t>
      </w:r>
    </w:p>
    <w:p w14:paraId="072095F7"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7.</w:t>
      </w:r>
      <w:r w:rsidRPr="00E00201">
        <w:rPr>
          <w:noProof/>
          <w:lang w:val="en-US"/>
        </w:rPr>
        <w:tab/>
        <w:t>Craddock C. et al. Factors predicting outcome after unrelated donor stem cell transplantation in primary refractory acute myeloid leukaemia // Leukemia. 2011. Vol. 25, № 5. P. 808–813.</w:t>
      </w:r>
    </w:p>
    <w:p w14:paraId="0825EBFE"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8.</w:t>
      </w:r>
      <w:r w:rsidRPr="00E00201">
        <w:rPr>
          <w:noProof/>
          <w:lang w:val="en-US"/>
        </w:rPr>
        <w:tab/>
        <w:t>Fopp M. et al. Post-remission therapy of adult acute myeloid leukaemia: one cycle of high-dose versus standard-dose cytarabine. Leukaemia Project Group of the Swiss Group for Clinical Cancer Research (SAKK). // Ann. Oncol.  Off. J. Eur. Soc. Med. Oncol. 1997. Vol. 8, № 3. P. 251–257.</w:t>
      </w:r>
    </w:p>
    <w:p w14:paraId="31DB18C9"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79.</w:t>
      </w:r>
      <w:r w:rsidRPr="00E00201">
        <w:rPr>
          <w:noProof/>
          <w:lang w:val="en-US"/>
        </w:rPr>
        <w:tab/>
        <w:t>Hsu H.C. et al. Post-remission intensive consolidation with high-dose cytarabine-based chemotherapy and granulocyte colony-stimulatory factor in adults with acute myelogenous leukemia: a preliminary report. // Zhonghua Yi Xue Za Zhi (Taipei). 1995. Vol. 56, № 5. P. 305–311.</w:t>
      </w:r>
    </w:p>
    <w:p w14:paraId="3D52A29F"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80.</w:t>
      </w:r>
      <w:r w:rsidRPr="00E00201">
        <w:rPr>
          <w:noProof/>
          <w:lang w:val="en-US"/>
        </w:rPr>
        <w:tab/>
        <w:t>Frazer J. et al. Characteristics predicting outcomes of allogeneic Stem-Cell transplantation in relapsed acute myelogenous leukemia // Curr. Oncol. 2017. Vol. 24, № 2. P. e123–e130.</w:t>
      </w:r>
    </w:p>
    <w:p w14:paraId="2635922B" w14:textId="77777777" w:rsidR="006E3DE3" w:rsidRPr="00E00201" w:rsidRDefault="006E3DE3" w:rsidP="006E3DE3">
      <w:pPr>
        <w:widowControl w:val="0"/>
        <w:autoSpaceDE w:val="0"/>
        <w:autoSpaceDN w:val="0"/>
        <w:adjustRightInd w:val="0"/>
        <w:ind w:left="640" w:hanging="640"/>
        <w:rPr>
          <w:noProof/>
          <w:lang w:val="en-US"/>
        </w:rPr>
      </w:pPr>
      <w:r w:rsidRPr="00E00201">
        <w:rPr>
          <w:noProof/>
          <w:lang w:val="en-US"/>
        </w:rPr>
        <w:t>81.</w:t>
      </w:r>
      <w:r w:rsidRPr="00E00201">
        <w:rPr>
          <w:noProof/>
          <w:lang w:val="en-US"/>
        </w:rPr>
        <w:tab/>
        <w:t>Cruijsen M. et al. Clinical Results of Hypomethylating Agents in AML Treatment // J. Clin. Med. 2014. Vol. 4, № 1. P. 1–17.</w:t>
      </w:r>
    </w:p>
    <w:p w14:paraId="63B1084B" w14:textId="08F1FAF0" w:rsidR="00247C71" w:rsidRDefault="006E3DE3" w:rsidP="007C2038">
      <w:pPr>
        <w:widowControl w:val="0"/>
        <w:autoSpaceDE w:val="0"/>
        <w:autoSpaceDN w:val="0"/>
        <w:adjustRightInd w:val="0"/>
        <w:ind w:left="640" w:hanging="640"/>
        <w:rPr>
          <w:noProof/>
          <w:lang w:val="en-US"/>
        </w:rPr>
      </w:pPr>
      <w:r w:rsidRPr="00E00201">
        <w:rPr>
          <w:noProof/>
          <w:lang w:val="en-US"/>
        </w:rPr>
        <w:t>82.</w:t>
      </w:r>
      <w:r w:rsidRPr="007C2038">
        <w:rPr>
          <w:noProof/>
          <w:lang w:val="en-US"/>
        </w:rPr>
        <w:tab/>
      </w:r>
      <w:hyperlink r:id="rId9" w:history="1">
        <w:r w:rsidR="007C2038" w:rsidRPr="007C2038">
          <w:rPr>
            <w:rStyle w:val="affd"/>
            <w:color w:val="auto"/>
            <w:lang w:val="en-US"/>
          </w:rPr>
          <w:t>Perl</w:t>
        </w:r>
      </w:hyperlink>
      <w:r w:rsidR="007C2038" w:rsidRPr="007C2038">
        <w:rPr>
          <w:rStyle w:val="authors-list-item"/>
          <w:shd w:val="clear" w:color="auto" w:fill="FFFFFF"/>
          <w:lang w:val="en-US"/>
        </w:rPr>
        <w:t xml:space="preserve"> A.E. et al.</w:t>
      </w:r>
      <w:r w:rsidR="007C2038" w:rsidRPr="007C2038">
        <w:rPr>
          <w:lang w:val="en-US"/>
        </w:rPr>
        <w:t xml:space="preserve"> </w:t>
      </w:r>
      <w:r w:rsidR="007C2038" w:rsidRPr="007C2038">
        <w:rPr>
          <w:rStyle w:val="authors-list-item"/>
          <w:shd w:val="clear" w:color="auto" w:fill="FFFFFF"/>
          <w:lang w:val="en-US"/>
        </w:rPr>
        <w:t>Gilteritinib or Chemotherapy for Relapsed or Refractory FLT3-Mutated AML // N Engl J Med. 2019</w:t>
      </w:r>
      <w:r w:rsidR="00462949" w:rsidRPr="00462949">
        <w:rPr>
          <w:rStyle w:val="authors-list-item"/>
          <w:shd w:val="clear" w:color="auto" w:fill="FFFFFF"/>
          <w:lang w:val="en-US"/>
        </w:rPr>
        <w:t>.</w:t>
      </w:r>
      <w:r w:rsidR="007C2038" w:rsidRPr="007C2038">
        <w:rPr>
          <w:rStyle w:val="authors-list-item"/>
          <w:shd w:val="clear" w:color="auto" w:fill="FFFFFF"/>
          <w:lang w:val="en-US"/>
        </w:rPr>
        <w:t xml:space="preserve"> P.1728-1740. </w:t>
      </w:r>
    </w:p>
    <w:p w14:paraId="70353E61" w14:textId="19981FAE" w:rsidR="006E3DE3" w:rsidRPr="00E00201" w:rsidRDefault="00247C71" w:rsidP="006E3DE3">
      <w:pPr>
        <w:widowControl w:val="0"/>
        <w:autoSpaceDE w:val="0"/>
        <w:autoSpaceDN w:val="0"/>
        <w:adjustRightInd w:val="0"/>
        <w:ind w:left="640" w:hanging="640"/>
        <w:rPr>
          <w:noProof/>
          <w:lang w:val="en-US"/>
        </w:rPr>
      </w:pPr>
      <w:r>
        <w:rPr>
          <w:noProof/>
          <w:lang w:val="en-US"/>
        </w:rPr>
        <w:t xml:space="preserve">83.    </w:t>
      </w:r>
      <w:r w:rsidR="006E3DE3" w:rsidRPr="00E00201">
        <w:rPr>
          <w:noProof/>
          <w:lang w:val="en-US"/>
        </w:rPr>
        <w:t>Serve H. et al. Sorafenib in combination with intensive chemotherapy in elderly patients with acute myeloid leukemia: Results from a randomized, placebo-controlled trial // J. Clin. Oncol. American Society of Clinical Oncology, 2013. Vol. 31, № 25. P. 3110–3118.</w:t>
      </w:r>
    </w:p>
    <w:p w14:paraId="45A7095F" w14:textId="468F0196" w:rsidR="006E3DE3" w:rsidRPr="00E00201" w:rsidRDefault="00247C71" w:rsidP="006E3DE3">
      <w:pPr>
        <w:widowControl w:val="0"/>
        <w:autoSpaceDE w:val="0"/>
        <w:autoSpaceDN w:val="0"/>
        <w:adjustRightInd w:val="0"/>
        <w:ind w:left="640" w:hanging="640"/>
        <w:rPr>
          <w:noProof/>
          <w:lang w:val="en-US"/>
        </w:rPr>
      </w:pPr>
      <w:r>
        <w:rPr>
          <w:noProof/>
          <w:lang w:val="en-US"/>
        </w:rPr>
        <w:t>84</w:t>
      </w:r>
      <w:r w:rsidR="006E3DE3" w:rsidRPr="00E00201">
        <w:rPr>
          <w:noProof/>
          <w:lang w:val="en-US"/>
        </w:rPr>
        <w:t>.</w:t>
      </w:r>
      <w:r w:rsidR="006E3DE3" w:rsidRPr="00E00201">
        <w:rPr>
          <w:noProof/>
          <w:lang w:val="en-US"/>
        </w:rPr>
        <w:tab/>
        <w:t>Boissel N. et al. Dasatinib in high-risk core binding factor acute myeloid leukemia in first complete remission: A french acute myeloid leukemia intergroup trial // Haematologica. Ferrata Storti Foundation, 2015. Vol. 100, № 6. P. 780–785.</w:t>
      </w:r>
    </w:p>
    <w:p w14:paraId="341F5E59" w14:textId="6E1B5F2B" w:rsidR="006E3DE3" w:rsidRPr="00E00201" w:rsidRDefault="006E3DE3" w:rsidP="006E3DE3">
      <w:pPr>
        <w:widowControl w:val="0"/>
        <w:autoSpaceDE w:val="0"/>
        <w:autoSpaceDN w:val="0"/>
        <w:adjustRightInd w:val="0"/>
        <w:ind w:left="640" w:hanging="640"/>
        <w:rPr>
          <w:noProof/>
          <w:lang w:val="en-US"/>
        </w:rPr>
      </w:pPr>
      <w:r w:rsidRPr="00E00201">
        <w:rPr>
          <w:noProof/>
          <w:lang w:val="en-US"/>
        </w:rPr>
        <w:t>8</w:t>
      </w:r>
      <w:r w:rsidR="00247C71">
        <w:rPr>
          <w:noProof/>
          <w:lang w:val="en-US"/>
        </w:rPr>
        <w:t>5</w:t>
      </w:r>
      <w:r w:rsidRPr="00E00201">
        <w:rPr>
          <w:noProof/>
          <w:lang w:val="en-US"/>
        </w:rPr>
        <w:t>.</w:t>
      </w:r>
      <w:r w:rsidRPr="00E00201">
        <w:rPr>
          <w:noProof/>
          <w:lang w:val="en-US"/>
        </w:rPr>
        <w:tab/>
        <w:t>Rautenberg C. et al. Relapse of acute myeloid leukemia after allogeneic stem cell transplantation: Prevention, detection, and treatment // International Journal of Molecular Sciences. 2019. Vol. 20, № 1. P. 228.</w:t>
      </w:r>
    </w:p>
    <w:p w14:paraId="32735832" w14:textId="5DA31466" w:rsidR="006E3DE3" w:rsidRPr="00E00201" w:rsidRDefault="006E3DE3" w:rsidP="006E3DE3">
      <w:pPr>
        <w:widowControl w:val="0"/>
        <w:autoSpaceDE w:val="0"/>
        <w:autoSpaceDN w:val="0"/>
        <w:adjustRightInd w:val="0"/>
        <w:ind w:left="640" w:hanging="640"/>
        <w:rPr>
          <w:noProof/>
          <w:lang w:val="en-US"/>
        </w:rPr>
      </w:pPr>
      <w:r w:rsidRPr="00E00201">
        <w:rPr>
          <w:noProof/>
          <w:lang w:val="en-US"/>
        </w:rPr>
        <w:t>8</w:t>
      </w:r>
      <w:r w:rsidR="00247C71">
        <w:rPr>
          <w:noProof/>
          <w:lang w:val="en-US"/>
        </w:rPr>
        <w:t>6</w:t>
      </w:r>
      <w:r w:rsidRPr="00E00201">
        <w:rPr>
          <w:noProof/>
          <w:lang w:val="en-US"/>
        </w:rPr>
        <w:t>.</w:t>
      </w:r>
      <w:r w:rsidRPr="00E00201">
        <w:rPr>
          <w:noProof/>
          <w:lang w:val="en-US"/>
        </w:rPr>
        <w:tab/>
        <w:t>Mamez A.-C. et al. Pre-treatment with oral hydroxyurea prior to intensive chemotherapy improves early survival of patients with high hyperleukocytosis in acute myeloid leukemia. // Leuk. Lymphoma. 2016. Vol. 57, № 10. P. 2281–2288.</w:t>
      </w:r>
    </w:p>
    <w:p w14:paraId="0E0B442B" w14:textId="793C459C" w:rsidR="006E3DE3" w:rsidRPr="00E00201" w:rsidRDefault="006E3DE3" w:rsidP="006E3DE3">
      <w:pPr>
        <w:widowControl w:val="0"/>
        <w:autoSpaceDE w:val="0"/>
        <w:autoSpaceDN w:val="0"/>
        <w:adjustRightInd w:val="0"/>
        <w:ind w:left="640" w:hanging="640"/>
        <w:rPr>
          <w:noProof/>
          <w:lang w:val="en-US"/>
        </w:rPr>
      </w:pPr>
      <w:r w:rsidRPr="00E00201">
        <w:rPr>
          <w:noProof/>
          <w:lang w:val="en-US"/>
        </w:rPr>
        <w:t>8</w:t>
      </w:r>
      <w:r w:rsidR="00247C71">
        <w:rPr>
          <w:noProof/>
          <w:lang w:val="en-US"/>
        </w:rPr>
        <w:t>7</w:t>
      </w:r>
      <w:r w:rsidRPr="00E00201">
        <w:rPr>
          <w:noProof/>
          <w:lang w:val="en-US"/>
        </w:rPr>
        <w:t>.</w:t>
      </w:r>
      <w:r w:rsidRPr="00E00201">
        <w:rPr>
          <w:noProof/>
          <w:lang w:val="en-US"/>
        </w:rPr>
        <w:tab/>
        <w:t>Bakst R.L. et al. How I treat extramedullary acute myeloid leukemia // Blood. 2011. Vol. 118, № 14. P. 3785–3793.</w:t>
      </w:r>
    </w:p>
    <w:p w14:paraId="6142DC78" w14:textId="05DA67B8" w:rsidR="006E3DE3" w:rsidRPr="00E00201" w:rsidRDefault="006E3DE3" w:rsidP="006E3DE3">
      <w:pPr>
        <w:widowControl w:val="0"/>
        <w:autoSpaceDE w:val="0"/>
        <w:autoSpaceDN w:val="0"/>
        <w:adjustRightInd w:val="0"/>
        <w:ind w:left="640" w:hanging="640"/>
        <w:rPr>
          <w:noProof/>
          <w:lang w:val="en-US"/>
        </w:rPr>
      </w:pPr>
      <w:r w:rsidRPr="00E00201">
        <w:rPr>
          <w:noProof/>
          <w:lang w:val="en-US"/>
        </w:rPr>
        <w:lastRenderedPageBreak/>
        <w:t>8</w:t>
      </w:r>
      <w:r w:rsidR="00247C71">
        <w:rPr>
          <w:noProof/>
          <w:lang w:val="en-US"/>
        </w:rPr>
        <w:t>8</w:t>
      </w:r>
      <w:r w:rsidRPr="00E00201">
        <w:rPr>
          <w:noProof/>
          <w:lang w:val="en-US"/>
        </w:rPr>
        <w:t>.</w:t>
      </w:r>
      <w:r w:rsidRPr="00E00201">
        <w:rPr>
          <w:noProof/>
          <w:lang w:val="en-US"/>
        </w:rPr>
        <w:tab/>
        <w:t>Chang A., Patel S. Treatment of Acute Myeloid Leukemia During Pregnancy // Annals of Pharmacotherapy. 2015. Vol. 49, № 1. P. 48–68.</w:t>
      </w:r>
    </w:p>
    <w:p w14:paraId="5D10BFEF" w14:textId="209C1FDF" w:rsidR="006E3DE3" w:rsidRPr="00E00201" w:rsidRDefault="006E3DE3" w:rsidP="006E3DE3">
      <w:pPr>
        <w:widowControl w:val="0"/>
        <w:autoSpaceDE w:val="0"/>
        <w:autoSpaceDN w:val="0"/>
        <w:adjustRightInd w:val="0"/>
        <w:ind w:left="640" w:hanging="640"/>
        <w:rPr>
          <w:noProof/>
          <w:lang w:val="en-US"/>
        </w:rPr>
      </w:pPr>
      <w:r w:rsidRPr="00E00201">
        <w:rPr>
          <w:noProof/>
          <w:lang w:val="en-US"/>
        </w:rPr>
        <w:t>8</w:t>
      </w:r>
      <w:r w:rsidR="00247C71">
        <w:rPr>
          <w:noProof/>
          <w:lang w:val="en-US"/>
        </w:rPr>
        <w:t>9</w:t>
      </w:r>
      <w:r w:rsidRPr="00E00201">
        <w:rPr>
          <w:noProof/>
          <w:lang w:val="en-US"/>
        </w:rPr>
        <w:t>.</w:t>
      </w:r>
      <w:r w:rsidRPr="00E00201">
        <w:rPr>
          <w:noProof/>
          <w:lang w:val="en-US"/>
        </w:rPr>
        <w:tab/>
        <w:t>Nakajima Y. et al. Acute leukemia during pregnancy: an investigative survey of the past 11 years // Int. J. Lab. Hematol. 2015. Vol. 37, № 2. P. 174–180.</w:t>
      </w:r>
    </w:p>
    <w:p w14:paraId="66A01395" w14:textId="54470D80" w:rsidR="006E3DE3" w:rsidRPr="00E00201" w:rsidRDefault="00247C71" w:rsidP="006E3DE3">
      <w:pPr>
        <w:widowControl w:val="0"/>
        <w:autoSpaceDE w:val="0"/>
        <w:autoSpaceDN w:val="0"/>
        <w:adjustRightInd w:val="0"/>
        <w:ind w:left="640" w:hanging="640"/>
        <w:rPr>
          <w:noProof/>
          <w:lang w:val="en-US"/>
        </w:rPr>
      </w:pPr>
      <w:r>
        <w:rPr>
          <w:noProof/>
          <w:lang w:val="en-US"/>
        </w:rPr>
        <w:t>90</w:t>
      </w:r>
      <w:r w:rsidR="006E3DE3" w:rsidRPr="00E00201">
        <w:rPr>
          <w:noProof/>
          <w:lang w:val="en-US"/>
        </w:rPr>
        <w:t>.</w:t>
      </w:r>
      <w:r w:rsidR="006E3DE3" w:rsidRPr="00E00201">
        <w:rPr>
          <w:noProof/>
          <w:lang w:val="en-US"/>
        </w:rPr>
        <w:tab/>
        <w:t>Selig B.P. et al. Cancer chemotherapeutic agents as human teratogens. // Birth Defects Res. A. Clin. Mol. Teratol. 2012. Vol. 94, № 8. P. 626–650.</w:t>
      </w:r>
    </w:p>
    <w:p w14:paraId="261C1A37" w14:textId="0BBC07DB" w:rsidR="006E3DE3" w:rsidRPr="00E00201" w:rsidRDefault="00247C71" w:rsidP="006E3DE3">
      <w:pPr>
        <w:widowControl w:val="0"/>
        <w:autoSpaceDE w:val="0"/>
        <w:autoSpaceDN w:val="0"/>
        <w:adjustRightInd w:val="0"/>
        <w:ind w:left="640" w:hanging="640"/>
        <w:rPr>
          <w:noProof/>
          <w:lang w:val="en-US"/>
        </w:rPr>
      </w:pPr>
      <w:r>
        <w:rPr>
          <w:noProof/>
          <w:lang w:val="en-US"/>
        </w:rPr>
        <w:t>91</w:t>
      </w:r>
      <w:r w:rsidR="006E3DE3" w:rsidRPr="00E00201">
        <w:rPr>
          <w:noProof/>
          <w:lang w:val="en-US"/>
        </w:rPr>
        <w:t>.</w:t>
      </w:r>
      <w:r w:rsidR="006E3DE3" w:rsidRPr="00E00201">
        <w:rPr>
          <w:noProof/>
          <w:lang w:val="en-US"/>
        </w:rPr>
        <w:tab/>
        <w:t>Rolbin S.H. et al. Epidural anesthesia in pregnant patients with low platelet counts. // Obstet. Gynecol. 1988. Vol. 71, № 6 Pt 1. P. 918–920.</w:t>
      </w:r>
    </w:p>
    <w:p w14:paraId="1F2676B7" w14:textId="7F1EC40C" w:rsidR="006E3DE3" w:rsidRPr="00E00201" w:rsidRDefault="00247C71" w:rsidP="006E3DE3">
      <w:pPr>
        <w:widowControl w:val="0"/>
        <w:autoSpaceDE w:val="0"/>
        <w:autoSpaceDN w:val="0"/>
        <w:adjustRightInd w:val="0"/>
        <w:ind w:left="640" w:hanging="640"/>
        <w:rPr>
          <w:noProof/>
          <w:lang w:val="en-US"/>
        </w:rPr>
      </w:pPr>
      <w:r>
        <w:rPr>
          <w:noProof/>
          <w:lang w:val="en-US"/>
        </w:rPr>
        <w:t>92</w:t>
      </w:r>
      <w:r w:rsidR="006E3DE3" w:rsidRPr="00E00201">
        <w:rPr>
          <w:noProof/>
          <w:lang w:val="en-US"/>
        </w:rPr>
        <w:t>.</w:t>
      </w:r>
      <w:r w:rsidR="006E3DE3" w:rsidRPr="00E00201">
        <w:rPr>
          <w:noProof/>
          <w:lang w:val="en-US"/>
        </w:rPr>
        <w:tab/>
        <w:t>Salem M.N., Abbas A.M., Ashry M. Dexamethasone for the prevention of neonatal respiratory morbidity before elective cesarean section at term // Proc. Obstet. Gynecol. 2016. Vol. 6, № 3. P. 1–10.</w:t>
      </w:r>
    </w:p>
    <w:p w14:paraId="21A50FF1" w14:textId="638107D0"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3</w:t>
      </w:r>
      <w:r w:rsidRPr="00E00201">
        <w:rPr>
          <w:noProof/>
          <w:lang w:val="en-US"/>
        </w:rPr>
        <w:t>.</w:t>
      </w:r>
      <w:r w:rsidRPr="00E00201">
        <w:rPr>
          <w:noProof/>
          <w:lang w:val="en-US"/>
        </w:rPr>
        <w:tab/>
        <w:t>López-Jiménez J. et al. Chemotherapy-induced nausea and vomiting in acute leukemia and stem cell transplant patients: results of a multicenter, observational study. // Haematologica. 2006. Vol. 91, № 1. P. 84–91.</w:t>
      </w:r>
    </w:p>
    <w:p w14:paraId="546152A3" w14:textId="229E7F8F"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4</w:t>
      </w:r>
      <w:r w:rsidRPr="00E00201">
        <w:rPr>
          <w:noProof/>
          <w:lang w:val="en-US"/>
        </w:rPr>
        <w:t>.</w:t>
      </w:r>
      <w:r w:rsidRPr="00E00201">
        <w:rPr>
          <w:noProof/>
          <w:lang w:val="en-US"/>
        </w:rPr>
        <w:tab/>
        <w:t>Kang K.-W. et al. Impact of G-CSF for Outcomes of Non-M3 AML Patients Who Were Treated By Anthracycline-Based Induction (7+3 regimen) Chemotherapies // Blood. 2015. Vol. 126, № 23. P. 4889–4889.</w:t>
      </w:r>
    </w:p>
    <w:p w14:paraId="34AC18FF" w14:textId="7F7A8345"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5</w:t>
      </w:r>
      <w:r w:rsidRPr="00E00201">
        <w:rPr>
          <w:noProof/>
          <w:lang w:val="en-US"/>
        </w:rPr>
        <w:t>.</w:t>
      </w:r>
      <w:r w:rsidRPr="00E00201">
        <w:rPr>
          <w:noProof/>
          <w:lang w:val="en-US"/>
        </w:rPr>
        <w:tab/>
        <w:t>Delforge M. et al. Recommended indications for the administration of polyclonal immunoglobulin preparations // Acta Clin. Belg. 2011. Vol. 66, № 5. P. 346–360.</w:t>
      </w:r>
    </w:p>
    <w:p w14:paraId="4947CA0D" w14:textId="2D5E61AE"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6</w:t>
      </w:r>
      <w:r w:rsidRPr="00E00201">
        <w:rPr>
          <w:noProof/>
          <w:lang w:val="en-US"/>
        </w:rPr>
        <w:t>.</w:t>
      </w:r>
      <w:r w:rsidRPr="00E00201">
        <w:rPr>
          <w:noProof/>
          <w:lang w:val="en-US"/>
        </w:rPr>
        <w:tab/>
        <w:t>Anderson D. et al. Guidelines on the use of intravenous immune globulin for hematologic conditions. // Transfus. Med. Rev. 2007. Vol. 21, № 2 Suppl 1. P. S9-56.</w:t>
      </w:r>
    </w:p>
    <w:p w14:paraId="621F1F46" w14:textId="66C5582F"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7</w:t>
      </w:r>
      <w:r w:rsidRPr="00E00201">
        <w:rPr>
          <w:noProof/>
          <w:lang w:val="en-US"/>
        </w:rPr>
        <w:t>.</w:t>
      </w:r>
      <w:r w:rsidRPr="00E00201">
        <w:rPr>
          <w:noProof/>
          <w:lang w:val="en-US"/>
        </w:rPr>
        <w:tab/>
        <w:t>Blumberg N. et al. Platelet transfusion and survival in adults with acute leukemia // Leukemia. Nature Publishing Group, 2008. Vol. 22, № 3. P. 631–635.</w:t>
      </w:r>
    </w:p>
    <w:p w14:paraId="5EFFB65E" w14:textId="722897C9"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8</w:t>
      </w:r>
      <w:r w:rsidRPr="00E00201">
        <w:rPr>
          <w:noProof/>
          <w:lang w:val="en-US"/>
        </w:rPr>
        <w:t>.</w:t>
      </w:r>
      <w:r w:rsidRPr="00E00201">
        <w:rPr>
          <w:noProof/>
          <w:lang w:val="en-US"/>
        </w:rPr>
        <w:tab/>
        <w:t>Delaflor-Weiss E., Mintz P.D. The evaluation and management of platelet refractoriness and alloimmunization // Transfus. Med. Rev. 2000. Vol. 14, № 2. P. 180–196.</w:t>
      </w:r>
    </w:p>
    <w:p w14:paraId="13040A3E" w14:textId="228DD036" w:rsidR="006E3DE3" w:rsidRPr="00E00201" w:rsidRDefault="006E3DE3" w:rsidP="006E3DE3">
      <w:pPr>
        <w:widowControl w:val="0"/>
        <w:autoSpaceDE w:val="0"/>
        <w:autoSpaceDN w:val="0"/>
        <w:adjustRightInd w:val="0"/>
        <w:ind w:left="640" w:hanging="640"/>
        <w:rPr>
          <w:noProof/>
          <w:lang w:val="en-US"/>
        </w:rPr>
      </w:pPr>
      <w:r w:rsidRPr="00E00201">
        <w:rPr>
          <w:noProof/>
          <w:lang w:val="en-US"/>
        </w:rPr>
        <w:t>9</w:t>
      </w:r>
      <w:r w:rsidR="00247C71">
        <w:rPr>
          <w:noProof/>
          <w:lang w:val="en-US"/>
        </w:rPr>
        <w:t>9</w:t>
      </w:r>
      <w:r w:rsidRPr="00E00201">
        <w:rPr>
          <w:noProof/>
          <w:lang w:val="en-US"/>
        </w:rPr>
        <w:t>.</w:t>
      </w:r>
      <w:r w:rsidRPr="00E00201">
        <w:rPr>
          <w:noProof/>
          <w:lang w:val="en-US"/>
        </w:rPr>
        <w:tab/>
        <w:t>DeZern A.E. et al. Red blood cell transfusion triggers in acute leukemia: a randomized pilot study // Transfusion. 2016. Vol. 56, № 7. P. 1750–1757.</w:t>
      </w:r>
    </w:p>
    <w:p w14:paraId="1D09BB0D" w14:textId="0FF567DD" w:rsidR="006E3DE3" w:rsidRPr="00E00201" w:rsidRDefault="00247C71" w:rsidP="006E3DE3">
      <w:pPr>
        <w:widowControl w:val="0"/>
        <w:autoSpaceDE w:val="0"/>
        <w:autoSpaceDN w:val="0"/>
        <w:adjustRightInd w:val="0"/>
        <w:ind w:left="640" w:hanging="640"/>
        <w:rPr>
          <w:noProof/>
          <w:lang w:val="en-US"/>
        </w:rPr>
      </w:pPr>
      <w:r>
        <w:rPr>
          <w:noProof/>
          <w:lang w:val="en-US"/>
        </w:rPr>
        <w:t>100</w:t>
      </w:r>
      <w:r w:rsidR="006E3DE3" w:rsidRPr="00E00201">
        <w:rPr>
          <w:noProof/>
          <w:lang w:val="en-US"/>
        </w:rPr>
        <w:t>.</w:t>
      </w:r>
      <w:r w:rsidR="006E3DE3" w:rsidRPr="00E00201">
        <w:rPr>
          <w:noProof/>
          <w:lang w:val="en-US"/>
        </w:rPr>
        <w:tab/>
        <w:t>Szczepiorkowski Z.M., Dunbar N.M. Transfusion guidelines: when to transfuse. // Hematology / the Education Program of the American Society of Hematology. American Society of Hematology. Education Program. 2013. Vol. 2013. P. 638–644.</w:t>
      </w:r>
    </w:p>
    <w:p w14:paraId="1959A2FD" w14:textId="54AAC0BA" w:rsidR="006E3DE3" w:rsidRPr="00E00201" w:rsidRDefault="006E3DE3" w:rsidP="006E3DE3">
      <w:pPr>
        <w:widowControl w:val="0"/>
        <w:autoSpaceDE w:val="0"/>
        <w:autoSpaceDN w:val="0"/>
        <w:adjustRightInd w:val="0"/>
        <w:ind w:left="640" w:hanging="640"/>
        <w:rPr>
          <w:noProof/>
          <w:lang w:val="en-US"/>
        </w:rPr>
      </w:pPr>
      <w:r w:rsidRPr="00E830A3">
        <w:rPr>
          <w:noProof/>
          <w:lang w:val="en-US"/>
        </w:rPr>
        <w:t>10</w:t>
      </w:r>
      <w:r w:rsidR="00247C71" w:rsidRPr="00E830A3">
        <w:rPr>
          <w:noProof/>
          <w:lang w:val="en-US"/>
        </w:rPr>
        <w:t>1</w:t>
      </w:r>
      <w:r w:rsidRPr="00E830A3">
        <w:rPr>
          <w:noProof/>
          <w:lang w:val="en-US"/>
        </w:rPr>
        <w:t>.</w:t>
      </w:r>
      <w:r w:rsidRPr="00E830A3">
        <w:rPr>
          <w:noProof/>
          <w:lang w:val="en-US"/>
        </w:rPr>
        <w:tab/>
      </w:r>
      <w:r w:rsidRPr="006E3DE3">
        <w:rPr>
          <w:noProof/>
        </w:rPr>
        <w:t>Абузарова</w:t>
      </w:r>
      <w:r w:rsidRPr="00E830A3">
        <w:rPr>
          <w:noProof/>
          <w:lang w:val="en-US"/>
        </w:rPr>
        <w:t xml:space="preserve"> </w:t>
      </w:r>
      <w:r w:rsidRPr="006E3DE3">
        <w:rPr>
          <w:noProof/>
        </w:rPr>
        <w:t>Г</w:t>
      </w:r>
      <w:r w:rsidRPr="00E830A3">
        <w:rPr>
          <w:noProof/>
          <w:lang w:val="en-US"/>
        </w:rPr>
        <w:t>.</w:t>
      </w:r>
      <w:r w:rsidRPr="006E3DE3">
        <w:rPr>
          <w:noProof/>
        </w:rPr>
        <w:t>Р</w:t>
      </w:r>
      <w:r w:rsidRPr="00E830A3">
        <w:rPr>
          <w:noProof/>
          <w:lang w:val="en-US"/>
        </w:rPr>
        <w:t xml:space="preserve">. </w:t>
      </w:r>
      <w:r w:rsidRPr="00E00201">
        <w:rPr>
          <w:noProof/>
          <w:lang w:val="en-US"/>
        </w:rPr>
        <w:t>et</w:t>
      </w:r>
      <w:r w:rsidRPr="00E830A3">
        <w:rPr>
          <w:noProof/>
          <w:lang w:val="en-US"/>
        </w:rPr>
        <w:t xml:space="preserve"> </w:t>
      </w:r>
      <w:r w:rsidRPr="00E00201">
        <w:rPr>
          <w:noProof/>
          <w:lang w:val="en-US"/>
        </w:rPr>
        <w:t>al</w:t>
      </w:r>
      <w:r w:rsidRPr="00E830A3">
        <w:rPr>
          <w:noProof/>
          <w:lang w:val="en-US"/>
        </w:rPr>
        <w:t xml:space="preserve">. </w:t>
      </w:r>
      <w:r w:rsidRPr="006E3DE3">
        <w:rPr>
          <w:noProof/>
        </w:rPr>
        <w:t xml:space="preserve">Обезболивание взрослых и детей при оказании медицинской помощи. Методические рекомендации. ФГБОУ ВО РНИМУ им. Н.И. Пирогова Минздрава России., 2016. </w:t>
      </w:r>
      <w:r w:rsidRPr="00E00201">
        <w:rPr>
          <w:noProof/>
          <w:lang w:val="en-US"/>
        </w:rPr>
        <w:t>94 p.</w:t>
      </w:r>
    </w:p>
    <w:p w14:paraId="1ECE7F68" w14:textId="50E90364" w:rsidR="006E3DE3" w:rsidRPr="00E00201" w:rsidRDefault="006E3DE3" w:rsidP="006E3DE3">
      <w:pPr>
        <w:widowControl w:val="0"/>
        <w:autoSpaceDE w:val="0"/>
        <w:autoSpaceDN w:val="0"/>
        <w:adjustRightInd w:val="0"/>
        <w:ind w:left="640" w:hanging="640"/>
        <w:rPr>
          <w:noProof/>
          <w:lang w:val="en-US"/>
        </w:rPr>
      </w:pPr>
      <w:r w:rsidRPr="00E00201">
        <w:rPr>
          <w:noProof/>
          <w:lang w:val="en-US"/>
        </w:rPr>
        <w:t>10</w:t>
      </w:r>
      <w:r w:rsidR="00247C71">
        <w:rPr>
          <w:noProof/>
          <w:lang w:val="en-US"/>
        </w:rPr>
        <w:t>2</w:t>
      </w:r>
      <w:r w:rsidRPr="00E00201">
        <w:rPr>
          <w:noProof/>
          <w:lang w:val="en-US"/>
        </w:rPr>
        <w:t>.</w:t>
      </w:r>
      <w:r w:rsidRPr="00E00201">
        <w:rPr>
          <w:noProof/>
          <w:lang w:val="en-US"/>
        </w:rPr>
        <w:tab/>
        <w:t xml:space="preserve">Paul K.L. Rehabilitation and exercise considerations in hematologic malignancies. // Am. </w:t>
      </w:r>
      <w:r w:rsidRPr="00E00201">
        <w:rPr>
          <w:noProof/>
          <w:lang w:val="en-US"/>
        </w:rPr>
        <w:lastRenderedPageBreak/>
        <w:t>J. Phys. Med. Rehabil. 2011. Vol. 90, № 5 Suppl 1. P. S88-94.</w:t>
      </w:r>
    </w:p>
    <w:p w14:paraId="72FA74CC" w14:textId="6074C3EC" w:rsidR="006E3DE3" w:rsidRPr="00E00201" w:rsidRDefault="006E3DE3" w:rsidP="006E3DE3">
      <w:pPr>
        <w:widowControl w:val="0"/>
        <w:autoSpaceDE w:val="0"/>
        <w:autoSpaceDN w:val="0"/>
        <w:adjustRightInd w:val="0"/>
        <w:ind w:left="640" w:hanging="640"/>
        <w:rPr>
          <w:noProof/>
          <w:lang w:val="en-US"/>
        </w:rPr>
      </w:pPr>
      <w:r w:rsidRPr="00E830A3">
        <w:rPr>
          <w:noProof/>
          <w:lang w:val="en-US"/>
        </w:rPr>
        <w:t>10</w:t>
      </w:r>
      <w:r w:rsidR="00247C71" w:rsidRPr="00E830A3">
        <w:rPr>
          <w:noProof/>
          <w:lang w:val="en-US"/>
        </w:rPr>
        <w:t>3</w:t>
      </w:r>
      <w:r w:rsidRPr="00E830A3">
        <w:rPr>
          <w:noProof/>
          <w:lang w:val="en-US"/>
        </w:rPr>
        <w:t>.</w:t>
      </w:r>
      <w:r w:rsidRPr="00E830A3">
        <w:rPr>
          <w:noProof/>
          <w:lang w:val="en-US"/>
        </w:rPr>
        <w:tab/>
      </w:r>
      <w:r w:rsidRPr="006E3DE3">
        <w:rPr>
          <w:noProof/>
        </w:rPr>
        <w:t>Пантелеев</w:t>
      </w:r>
      <w:r w:rsidRPr="00E830A3">
        <w:rPr>
          <w:noProof/>
          <w:lang w:val="en-US"/>
        </w:rPr>
        <w:t xml:space="preserve"> </w:t>
      </w:r>
      <w:r w:rsidRPr="006E3DE3">
        <w:rPr>
          <w:noProof/>
        </w:rPr>
        <w:t>М</w:t>
      </w:r>
      <w:r w:rsidRPr="00E830A3">
        <w:rPr>
          <w:noProof/>
          <w:lang w:val="en-US"/>
        </w:rPr>
        <w:t>.</w:t>
      </w:r>
      <w:r w:rsidRPr="006E3DE3">
        <w:rPr>
          <w:noProof/>
        </w:rPr>
        <w:t>А</w:t>
      </w:r>
      <w:r w:rsidRPr="00E830A3">
        <w:rPr>
          <w:noProof/>
          <w:lang w:val="en-US"/>
        </w:rPr>
        <w:t xml:space="preserve">. </w:t>
      </w:r>
      <w:r w:rsidRPr="00E00201">
        <w:rPr>
          <w:noProof/>
          <w:lang w:val="en-US"/>
        </w:rPr>
        <w:t>et</w:t>
      </w:r>
      <w:r w:rsidRPr="00E830A3">
        <w:rPr>
          <w:noProof/>
          <w:lang w:val="en-US"/>
        </w:rPr>
        <w:t xml:space="preserve"> </w:t>
      </w:r>
      <w:r w:rsidRPr="00E00201">
        <w:rPr>
          <w:noProof/>
          <w:lang w:val="en-US"/>
        </w:rPr>
        <w:t>al</w:t>
      </w:r>
      <w:r w:rsidRPr="00E830A3">
        <w:rPr>
          <w:noProof/>
          <w:lang w:val="en-US"/>
        </w:rPr>
        <w:t xml:space="preserve">. </w:t>
      </w:r>
      <w:r w:rsidRPr="006E3DE3">
        <w:rPr>
          <w:noProof/>
        </w:rPr>
        <w:t>Практическая</w:t>
      </w:r>
      <w:r w:rsidRPr="00E00201">
        <w:rPr>
          <w:noProof/>
          <w:lang w:val="en-US"/>
        </w:rPr>
        <w:t xml:space="preserve"> </w:t>
      </w:r>
      <w:r w:rsidRPr="006E3DE3">
        <w:rPr>
          <w:noProof/>
        </w:rPr>
        <w:t>коагулология</w:t>
      </w:r>
      <w:r w:rsidRPr="00E00201">
        <w:rPr>
          <w:noProof/>
          <w:lang w:val="en-US"/>
        </w:rPr>
        <w:t>. 2010. 192 p.</w:t>
      </w:r>
    </w:p>
    <w:p w14:paraId="0D5FA2E9" w14:textId="1254F97B" w:rsidR="006E3DE3" w:rsidRPr="00E00201" w:rsidRDefault="006E3DE3" w:rsidP="006E3DE3">
      <w:pPr>
        <w:widowControl w:val="0"/>
        <w:autoSpaceDE w:val="0"/>
        <w:autoSpaceDN w:val="0"/>
        <w:adjustRightInd w:val="0"/>
        <w:ind w:left="640" w:hanging="640"/>
        <w:rPr>
          <w:noProof/>
          <w:lang w:val="en-US"/>
        </w:rPr>
      </w:pPr>
      <w:r w:rsidRPr="00E00201">
        <w:rPr>
          <w:noProof/>
          <w:lang w:val="en-US"/>
        </w:rPr>
        <w:t>10</w:t>
      </w:r>
      <w:r w:rsidR="00247C71">
        <w:rPr>
          <w:noProof/>
          <w:lang w:val="en-US"/>
        </w:rPr>
        <w:t>4</w:t>
      </w:r>
      <w:r w:rsidRPr="00E00201">
        <w:rPr>
          <w:noProof/>
          <w:lang w:val="en-US"/>
        </w:rPr>
        <w:t>.</w:t>
      </w:r>
      <w:r w:rsidRPr="00E00201">
        <w:rPr>
          <w:noProof/>
          <w:lang w:val="en-US"/>
        </w:rPr>
        <w:tab/>
        <w:t>Hayward C.P.M. How I investigate for bleeding disorders // International Journal of Laboratory Hematology. Blackwell Publishing Ltd, 2018. Vol. 40. P. 6–14.</w:t>
      </w:r>
    </w:p>
    <w:p w14:paraId="28F96E3B" w14:textId="7C458E33" w:rsidR="006E3DE3" w:rsidRPr="00E00201" w:rsidRDefault="006E3DE3" w:rsidP="006E3DE3">
      <w:pPr>
        <w:widowControl w:val="0"/>
        <w:autoSpaceDE w:val="0"/>
        <w:autoSpaceDN w:val="0"/>
        <w:adjustRightInd w:val="0"/>
        <w:ind w:left="640" w:hanging="640"/>
        <w:rPr>
          <w:noProof/>
          <w:lang w:val="en-US"/>
        </w:rPr>
      </w:pPr>
      <w:r w:rsidRPr="00E00201">
        <w:rPr>
          <w:noProof/>
          <w:lang w:val="en-US"/>
        </w:rPr>
        <w:t>10</w:t>
      </w:r>
      <w:r w:rsidR="00247C71">
        <w:rPr>
          <w:noProof/>
          <w:lang w:val="en-US"/>
        </w:rPr>
        <w:t>5</w:t>
      </w:r>
      <w:r w:rsidRPr="00E00201">
        <w:rPr>
          <w:noProof/>
          <w:lang w:val="en-US"/>
        </w:rPr>
        <w:t>.</w:t>
      </w:r>
      <w:r w:rsidRPr="00E00201">
        <w:rPr>
          <w:noProof/>
          <w:lang w:val="en-US"/>
        </w:rPr>
        <w:tab/>
        <w:t>Falanga A., Rickles F.R. Management of Thrombohemorrhagic Syndromes (THS) in hematologic malignancies. // Hematology Am. Soc. Hematol. Educ. Program. Hematology Am Soc Hematol Educ Program, 2007. P. 165–171.</w:t>
      </w:r>
    </w:p>
    <w:p w14:paraId="0406A002" w14:textId="61925CBF" w:rsidR="006E3DE3" w:rsidRPr="006E3DE3" w:rsidRDefault="006E3DE3" w:rsidP="006E3DE3">
      <w:pPr>
        <w:widowControl w:val="0"/>
        <w:autoSpaceDE w:val="0"/>
        <w:autoSpaceDN w:val="0"/>
        <w:adjustRightInd w:val="0"/>
        <w:ind w:left="640" w:hanging="640"/>
        <w:rPr>
          <w:noProof/>
        </w:rPr>
      </w:pPr>
      <w:r w:rsidRPr="006E3DE3">
        <w:rPr>
          <w:noProof/>
        </w:rPr>
        <w:t>10</w:t>
      </w:r>
      <w:r w:rsidR="00247C71" w:rsidRPr="00247C71">
        <w:rPr>
          <w:noProof/>
        </w:rPr>
        <w:t>6</w:t>
      </w:r>
      <w:r w:rsidRPr="006E3DE3">
        <w:rPr>
          <w:noProof/>
        </w:rPr>
        <w:t>.</w:t>
      </w:r>
      <w:r w:rsidRPr="006E3DE3">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0D3526A6" w14:textId="7168376B" w:rsidR="006E3DE3" w:rsidRPr="006E3DE3" w:rsidRDefault="006E3DE3" w:rsidP="006E3DE3">
      <w:pPr>
        <w:widowControl w:val="0"/>
        <w:autoSpaceDE w:val="0"/>
        <w:autoSpaceDN w:val="0"/>
        <w:adjustRightInd w:val="0"/>
        <w:ind w:left="640" w:hanging="640"/>
        <w:rPr>
          <w:noProof/>
        </w:rPr>
      </w:pPr>
      <w:r w:rsidRPr="006E3DE3">
        <w:rPr>
          <w:noProof/>
        </w:rPr>
        <w:t>10</w:t>
      </w:r>
      <w:r w:rsidR="00247C71" w:rsidRPr="00247C71">
        <w:rPr>
          <w:noProof/>
        </w:rPr>
        <w:t>7</w:t>
      </w:r>
      <w:r w:rsidRPr="006E3DE3">
        <w:rPr>
          <w:noProof/>
        </w:rPr>
        <w:t>.</w:t>
      </w:r>
      <w:r w:rsidRPr="006E3DE3">
        <w:rPr>
          <w:noProof/>
        </w:rPr>
        <w:tab/>
        <w:t>Доброхотова Ю.Э. et al. Аномальные маточные кровотечения: алгоритмы ведения, методы терапии // РМЖ. Мать и дитя. 2020. Vol. 3, № 1. P. 55–60.</w:t>
      </w:r>
    </w:p>
    <w:p w14:paraId="4B187171" w14:textId="4549A224" w:rsidR="006E3DE3" w:rsidRPr="00E00201" w:rsidRDefault="006E3DE3" w:rsidP="006E3DE3">
      <w:pPr>
        <w:widowControl w:val="0"/>
        <w:autoSpaceDE w:val="0"/>
        <w:autoSpaceDN w:val="0"/>
        <w:adjustRightInd w:val="0"/>
        <w:ind w:left="640" w:hanging="640"/>
        <w:rPr>
          <w:noProof/>
          <w:lang w:val="en-US"/>
        </w:rPr>
      </w:pPr>
      <w:r w:rsidRPr="006E3DE3">
        <w:rPr>
          <w:noProof/>
        </w:rPr>
        <w:t>10</w:t>
      </w:r>
      <w:r w:rsidR="00247C71" w:rsidRPr="00247C71">
        <w:rPr>
          <w:noProof/>
        </w:rPr>
        <w:t>8</w:t>
      </w:r>
      <w:r w:rsidRPr="006E3DE3">
        <w:rPr>
          <w:noProof/>
        </w:rPr>
        <w:t>.</w:t>
      </w:r>
      <w:r w:rsidRPr="006E3DE3">
        <w:rPr>
          <w:noProof/>
        </w:rPr>
        <w:tab/>
        <w:t xml:space="preserve">Мамонов В.Е. Неотложная нейрохирургия внутричерепных кровоизлияний у пациентов гематологического стационара // Гематология и трансфузиология. </w:t>
      </w:r>
      <w:r w:rsidRPr="00E00201">
        <w:rPr>
          <w:noProof/>
          <w:lang w:val="en-US"/>
        </w:rPr>
        <w:t>2020. Vol. 65, № S1. P. 174–175.</w:t>
      </w:r>
    </w:p>
    <w:p w14:paraId="03C4CC4E" w14:textId="44BA0036" w:rsidR="006E3DE3" w:rsidRPr="00E00201" w:rsidRDefault="006E3DE3" w:rsidP="006E3DE3">
      <w:pPr>
        <w:widowControl w:val="0"/>
        <w:autoSpaceDE w:val="0"/>
        <w:autoSpaceDN w:val="0"/>
        <w:adjustRightInd w:val="0"/>
        <w:ind w:left="640" w:hanging="640"/>
        <w:rPr>
          <w:noProof/>
          <w:lang w:val="en-US"/>
        </w:rPr>
      </w:pPr>
      <w:r w:rsidRPr="00E00201">
        <w:rPr>
          <w:noProof/>
          <w:lang w:val="en-US"/>
        </w:rPr>
        <w:t>10</w:t>
      </w:r>
      <w:r w:rsidR="00247C71">
        <w:rPr>
          <w:noProof/>
          <w:lang w:val="en-US"/>
        </w:rPr>
        <w:t>9</w:t>
      </w:r>
      <w:r w:rsidRPr="00E00201">
        <w:rPr>
          <w:noProof/>
          <w:lang w:val="en-US"/>
        </w:rPr>
        <w:t>.</w:t>
      </w:r>
      <w:r w:rsidRPr="00E00201">
        <w:rPr>
          <w:noProof/>
          <w:lang w:val="en-US"/>
        </w:rPr>
        <w:tab/>
        <w:t>Annibali O. et al. Incidence of venous thromboembolism and use of anticoagulation in hematological malignancies: Critical review of the literature // Critical Reviews in Oncology/Hematology. Elsevier Ireland Ltd, 2018. Vol. 124. P. 41–50.</w:t>
      </w:r>
    </w:p>
    <w:p w14:paraId="2FDE6E0E" w14:textId="54D4CF53"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247C71">
        <w:rPr>
          <w:noProof/>
          <w:lang w:val="en-US"/>
        </w:rPr>
        <w:t>10</w:t>
      </w:r>
      <w:r w:rsidRPr="00E00201">
        <w:rPr>
          <w:noProof/>
          <w:lang w:val="en-US"/>
        </w:rPr>
        <w:t>.</w:t>
      </w:r>
      <w:r w:rsidRPr="00E00201">
        <w:rPr>
          <w:noProof/>
          <w:lang w:val="en-US"/>
        </w:rPr>
        <w:tab/>
        <w:t>Falanga A., Marchetti M., Russo L. Venous thromboembolism in the hematologic malignancies // Current Opinion in Oncology. Curr Opin Oncol, 2012. Vol. 24, № 6. P. 702–710.</w:t>
      </w:r>
    </w:p>
    <w:p w14:paraId="0330DEE3" w14:textId="5BBA9E1C"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1</w:t>
      </w:r>
      <w:r w:rsidRPr="00E00201">
        <w:rPr>
          <w:noProof/>
          <w:lang w:val="en-US"/>
        </w:rPr>
        <w:t>.</w:t>
      </w:r>
      <w:r w:rsidRPr="00E00201">
        <w:rPr>
          <w:noProof/>
          <w:lang w:val="en-US"/>
        </w:rPr>
        <w:tab/>
      </w:r>
      <w:r w:rsidRPr="006E3DE3">
        <w:rPr>
          <w:noProof/>
        </w:rPr>
        <w:t>Воробьев</w:t>
      </w:r>
      <w:r w:rsidRPr="00E00201">
        <w:rPr>
          <w:noProof/>
          <w:lang w:val="en-US"/>
        </w:rPr>
        <w:t xml:space="preserve"> </w:t>
      </w:r>
      <w:r w:rsidRPr="006E3DE3">
        <w:rPr>
          <w:noProof/>
        </w:rPr>
        <w:t>А</w:t>
      </w:r>
      <w:r w:rsidRPr="00E00201">
        <w:rPr>
          <w:noProof/>
          <w:lang w:val="en-US"/>
        </w:rPr>
        <w:t>.</w:t>
      </w:r>
      <w:r w:rsidRPr="006E3DE3">
        <w:rPr>
          <w:noProof/>
        </w:rPr>
        <w:t>И</w:t>
      </w:r>
      <w:r w:rsidRPr="00E00201">
        <w:rPr>
          <w:noProof/>
          <w:lang w:val="en-US"/>
        </w:rPr>
        <w:t xml:space="preserve">. et al. </w:t>
      </w:r>
      <w:r w:rsidRPr="006E3DE3">
        <w:rPr>
          <w:noProof/>
        </w:rPr>
        <w:t xml:space="preserve">Гиперкоагуляционный синдром: классификация, патогенез, диагностика, терапия // Гематология и трансфузиология. </w:t>
      </w:r>
      <w:r w:rsidRPr="00E00201">
        <w:rPr>
          <w:noProof/>
          <w:lang w:val="en-US"/>
        </w:rPr>
        <w:t>2016. Vol. 61, № 3. P. 116–122.</w:t>
      </w:r>
    </w:p>
    <w:p w14:paraId="04E36F1A" w14:textId="28970A38"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2</w:t>
      </w:r>
      <w:r w:rsidRPr="00E00201">
        <w:rPr>
          <w:noProof/>
          <w:lang w:val="en-US"/>
        </w:rPr>
        <w:t>.</w:t>
      </w:r>
      <w:r w:rsidRPr="00E00201">
        <w:rPr>
          <w:noProof/>
          <w:lang w:val="en-US"/>
        </w:rPr>
        <w:tab/>
        <w:t>Greenberg C.S. The role of D-dimer testing in clinical hematology and oncology // Clin. Adv. Hematol. Oncol. 2017. Vol. 15, № 8. P. 580–583.</w:t>
      </w:r>
    </w:p>
    <w:p w14:paraId="2429FA9D" w14:textId="6F3A8547"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3</w:t>
      </w:r>
      <w:r w:rsidRPr="00E00201">
        <w:rPr>
          <w:noProof/>
          <w:lang w:val="en-US"/>
        </w:rPr>
        <w:t>.</w:t>
      </w:r>
      <w:r w:rsidRPr="00E00201">
        <w:rPr>
          <w:noProof/>
          <w:lang w:val="en-US"/>
        </w:rPr>
        <w:tab/>
        <w:t>Weitz I.C. et al. Chemotherapy-induced activation of hemostasis: effect of a low molecular weight heparin (dalteparin sodium) on plasma markers of hemostatic activation // Thromb. Haemost. 2002. Vol. 88, № 2. P. 213–220.</w:t>
      </w:r>
    </w:p>
    <w:p w14:paraId="79800C0C" w14:textId="3991A736"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4</w:t>
      </w:r>
      <w:r w:rsidRPr="00E00201">
        <w:rPr>
          <w:noProof/>
          <w:lang w:val="en-US"/>
        </w:rPr>
        <w:t>.</w:t>
      </w:r>
      <w:r w:rsidRPr="00E00201">
        <w:rPr>
          <w:noProof/>
          <w:lang w:val="en-US"/>
        </w:rPr>
        <w:tab/>
        <w:t>Sharifi M. et al. New oral anticoagulants in the treatment of heparin- Induced thrombocytopenia // Thromb. Res. Elsevier Ltd, 2015. Vol. 135, № 4. P. 607–609.</w:t>
      </w:r>
    </w:p>
    <w:p w14:paraId="405B3410" w14:textId="616C2E95" w:rsidR="006E3DE3" w:rsidRPr="006E3DE3" w:rsidRDefault="006E3DE3" w:rsidP="006E3DE3">
      <w:pPr>
        <w:widowControl w:val="0"/>
        <w:autoSpaceDE w:val="0"/>
        <w:autoSpaceDN w:val="0"/>
        <w:adjustRightInd w:val="0"/>
        <w:ind w:left="640" w:hanging="640"/>
        <w:rPr>
          <w:noProof/>
        </w:rPr>
      </w:pPr>
      <w:r w:rsidRPr="00E00201">
        <w:rPr>
          <w:noProof/>
          <w:lang w:val="en-US"/>
        </w:rPr>
        <w:t>11</w:t>
      </w:r>
      <w:r w:rsidR="00247C71">
        <w:rPr>
          <w:noProof/>
          <w:lang w:val="en-US"/>
        </w:rPr>
        <w:t>5</w:t>
      </w:r>
      <w:r w:rsidRPr="00E00201">
        <w:rPr>
          <w:noProof/>
          <w:lang w:val="en-US"/>
        </w:rPr>
        <w:t>.</w:t>
      </w:r>
      <w:r w:rsidRPr="00E00201">
        <w:rPr>
          <w:noProof/>
          <w:lang w:val="en-US"/>
        </w:rPr>
        <w:tab/>
      </w:r>
      <w:r w:rsidRPr="006E3DE3">
        <w:rPr>
          <w:noProof/>
        </w:rPr>
        <w:t>Гендлин</w:t>
      </w:r>
      <w:r w:rsidRPr="00E00201">
        <w:rPr>
          <w:noProof/>
          <w:lang w:val="en-US"/>
        </w:rPr>
        <w:t xml:space="preserve"> </w:t>
      </w:r>
      <w:r w:rsidRPr="006E3DE3">
        <w:rPr>
          <w:noProof/>
        </w:rPr>
        <w:t>Г</w:t>
      </w:r>
      <w:r w:rsidRPr="00E00201">
        <w:rPr>
          <w:noProof/>
          <w:lang w:val="en-US"/>
        </w:rPr>
        <w:t>.</w:t>
      </w:r>
      <w:r w:rsidRPr="006E3DE3">
        <w:rPr>
          <w:noProof/>
        </w:rPr>
        <w:t>Е</w:t>
      </w:r>
      <w:r w:rsidRPr="00E00201">
        <w:rPr>
          <w:noProof/>
          <w:lang w:val="en-US"/>
        </w:rPr>
        <w:t xml:space="preserve">. et al. </w:t>
      </w:r>
      <w:r w:rsidRPr="006E3DE3">
        <w:rPr>
          <w:noProof/>
        </w:rPr>
        <w:t xml:space="preserve">Современный взгляд на кардиотоксичность химиотерапии онкологических заболеваний, включающей антрациклиновые антибиотики. // </w:t>
      </w:r>
      <w:r w:rsidRPr="006E3DE3">
        <w:rPr>
          <w:noProof/>
        </w:rPr>
        <w:lastRenderedPageBreak/>
        <w:t>Российский кардиологический журнал. 2017. Vol. 143, № 3. P. 145–154.</w:t>
      </w:r>
    </w:p>
    <w:p w14:paraId="05E92A40" w14:textId="5D6254B4" w:rsidR="006E3DE3" w:rsidRPr="00E00201" w:rsidRDefault="006E3DE3" w:rsidP="006E3DE3">
      <w:pPr>
        <w:widowControl w:val="0"/>
        <w:autoSpaceDE w:val="0"/>
        <w:autoSpaceDN w:val="0"/>
        <w:adjustRightInd w:val="0"/>
        <w:ind w:left="640" w:hanging="640"/>
        <w:rPr>
          <w:noProof/>
          <w:lang w:val="en-US"/>
        </w:rPr>
      </w:pPr>
      <w:r w:rsidRPr="006E3DE3">
        <w:rPr>
          <w:noProof/>
        </w:rPr>
        <w:t>11</w:t>
      </w:r>
      <w:r w:rsidR="00247C71" w:rsidRPr="00247C71">
        <w:rPr>
          <w:noProof/>
        </w:rPr>
        <w:t>6</w:t>
      </w:r>
      <w:r w:rsidRPr="006E3DE3">
        <w:rPr>
          <w:noProof/>
        </w:rPr>
        <w:t>.</w:t>
      </w:r>
      <w:r w:rsidRPr="006E3DE3">
        <w:rPr>
          <w:noProof/>
        </w:rPr>
        <w:tab/>
        <w:t xml:space="preserve">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w:t>
      </w:r>
      <w:r w:rsidRPr="00E00201">
        <w:rPr>
          <w:noProof/>
          <w:lang w:val="en-US"/>
        </w:rPr>
        <w:t>2017. Vol. 57, № S4. P. 31–17.</w:t>
      </w:r>
    </w:p>
    <w:p w14:paraId="5D0683F5" w14:textId="7B89BC66"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7</w:t>
      </w:r>
      <w:r w:rsidRPr="00E00201">
        <w:rPr>
          <w:noProof/>
          <w:lang w:val="en-US"/>
        </w:rPr>
        <w:t>.</w:t>
      </w:r>
      <w:r w:rsidRPr="00E00201">
        <w:rPr>
          <w:noProof/>
          <w:lang w:val="en-US"/>
        </w:rPr>
        <w:tab/>
        <w:t>Zamorano J.L. et al. 2016 ESC Position Paper on cancer treatments and cardiovascular toxicity developed under the auspices of the ESC Committee for Practice Guidelines // European Heart Journal. Oxford University Press, 2016. Vol. 37, № 36. P. 2768–2801.</w:t>
      </w:r>
    </w:p>
    <w:p w14:paraId="5E013C5F" w14:textId="1A323601"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8</w:t>
      </w:r>
      <w:r w:rsidRPr="00E00201">
        <w:rPr>
          <w:noProof/>
          <w:lang w:val="en-US"/>
        </w:rPr>
        <w:t>.</w:t>
      </w:r>
      <w:r w:rsidRPr="00E00201">
        <w:rPr>
          <w:noProof/>
          <w:lang w:val="en-US"/>
        </w:rPr>
        <w:tab/>
        <w:t>Larsen C.M., Mulvagh S.L. Cardio-oncology: What you need to know now for clinical practice and echocardiography // Echo Research and Practice. BioScientifica Ltd., 2017. Vol. 4, № 1. P. R33–R41.</w:t>
      </w:r>
    </w:p>
    <w:p w14:paraId="7075F7B4" w14:textId="46F326C6" w:rsidR="006E3DE3" w:rsidRPr="00E00201" w:rsidRDefault="006E3DE3" w:rsidP="006E3DE3">
      <w:pPr>
        <w:widowControl w:val="0"/>
        <w:autoSpaceDE w:val="0"/>
        <w:autoSpaceDN w:val="0"/>
        <w:adjustRightInd w:val="0"/>
        <w:ind w:left="640" w:hanging="640"/>
        <w:rPr>
          <w:noProof/>
          <w:lang w:val="en-US"/>
        </w:rPr>
      </w:pPr>
      <w:r w:rsidRPr="00E00201">
        <w:rPr>
          <w:noProof/>
          <w:lang w:val="en-US"/>
        </w:rPr>
        <w:t>11</w:t>
      </w:r>
      <w:r w:rsidR="00247C71">
        <w:rPr>
          <w:noProof/>
          <w:lang w:val="en-US"/>
        </w:rPr>
        <w:t>9</w:t>
      </w:r>
      <w:r w:rsidRPr="00E00201">
        <w:rPr>
          <w:noProof/>
          <w:lang w:val="en-US"/>
        </w:rPr>
        <w:t>.</w:t>
      </w:r>
      <w:r w:rsidRPr="00E00201">
        <w:rPr>
          <w:noProof/>
          <w:lang w:val="en-US"/>
        </w:rPr>
        <w:tab/>
        <w:t>Narum S., Westergren T., Klemp M. Corticosteroids and risk of gastrointestinal bleeding: A systematic review and meta-analysis // BMJ Open. BMJ Publishing Group, 2014. Vol. 4, № 5.</w:t>
      </w:r>
    </w:p>
    <w:p w14:paraId="78ACA382" w14:textId="5BB339D7"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247C71">
        <w:rPr>
          <w:noProof/>
          <w:lang w:val="en-US"/>
        </w:rPr>
        <w:t>20</w:t>
      </w:r>
      <w:r w:rsidRPr="00E00201">
        <w:rPr>
          <w:noProof/>
          <w:lang w:val="en-US"/>
        </w:rPr>
        <w:t>.</w:t>
      </w:r>
      <w:r w:rsidRPr="00E00201">
        <w:rPr>
          <w:noProof/>
          <w:lang w:val="en-US"/>
        </w:rPr>
        <w:tab/>
        <w:t>Conn H.O., Poynard T. Corticosteroids and peptic ulcer: meta-analysis of adverse events during steroid therapy. // J. Intern. Med. J Intern Med, 1994. Vol. 236, № 6. P. 619–632.</w:t>
      </w:r>
    </w:p>
    <w:p w14:paraId="12099A74" w14:textId="04D16D59" w:rsidR="006E3DE3" w:rsidRPr="006E3DE3" w:rsidRDefault="006E3DE3" w:rsidP="006E3DE3">
      <w:pPr>
        <w:widowControl w:val="0"/>
        <w:autoSpaceDE w:val="0"/>
        <w:autoSpaceDN w:val="0"/>
        <w:adjustRightInd w:val="0"/>
        <w:ind w:left="640" w:hanging="640"/>
        <w:rPr>
          <w:noProof/>
        </w:rPr>
      </w:pPr>
      <w:r w:rsidRPr="00E00201">
        <w:rPr>
          <w:noProof/>
          <w:lang w:val="en-US"/>
        </w:rPr>
        <w:t>12</w:t>
      </w:r>
      <w:r w:rsidR="00247C71">
        <w:rPr>
          <w:noProof/>
          <w:lang w:val="en-US"/>
        </w:rPr>
        <w:t>1</w:t>
      </w:r>
      <w:r w:rsidRPr="00E00201">
        <w:rPr>
          <w:noProof/>
          <w:lang w:val="en-US"/>
        </w:rPr>
        <w:t>.</w:t>
      </w:r>
      <w:r w:rsidRPr="00E00201">
        <w:rPr>
          <w:noProof/>
          <w:lang w:val="en-US"/>
        </w:rPr>
        <w:tab/>
        <w:t xml:space="preserve">Burget D.W., Chiverton S.G., Hunt R.H. Is there an optimal degree of acid suppression for healing of duodenal ulcers? A model of the relationship between ulcer healing and acid suppression // Gastroenterology. </w:t>
      </w:r>
      <w:r w:rsidRPr="006E3DE3">
        <w:rPr>
          <w:noProof/>
        </w:rPr>
        <w:t>Gastroenterology, 1990. Vol. 99, № 2. P. 345–351.</w:t>
      </w:r>
    </w:p>
    <w:p w14:paraId="15772118" w14:textId="07101135" w:rsidR="006E3DE3" w:rsidRPr="00E00201" w:rsidRDefault="006E3DE3" w:rsidP="006E3DE3">
      <w:pPr>
        <w:widowControl w:val="0"/>
        <w:autoSpaceDE w:val="0"/>
        <w:autoSpaceDN w:val="0"/>
        <w:adjustRightInd w:val="0"/>
        <w:ind w:left="640" w:hanging="640"/>
        <w:rPr>
          <w:noProof/>
          <w:lang w:val="en-US"/>
        </w:rPr>
      </w:pPr>
      <w:r w:rsidRPr="006E3DE3">
        <w:rPr>
          <w:noProof/>
        </w:rPr>
        <w:t>12</w:t>
      </w:r>
      <w:r w:rsidR="00247C71" w:rsidRPr="00247C71">
        <w:rPr>
          <w:noProof/>
        </w:rPr>
        <w:t>2</w:t>
      </w:r>
      <w:r w:rsidRPr="006E3DE3">
        <w:rPr>
          <w:noProof/>
        </w:rPr>
        <w:t>.</w:t>
      </w:r>
      <w:r w:rsidRPr="006E3DE3">
        <w:rPr>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E00201">
        <w:rPr>
          <w:noProof/>
          <w:lang w:val="en-US"/>
        </w:rPr>
        <w:t>2020. Vol. 30, № 1. P. 49–70.</w:t>
      </w:r>
    </w:p>
    <w:p w14:paraId="163D5E1A" w14:textId="1844CEF4" w:rsidR="006E3DE3" w:rsidRPr="00E00201" w:rsidRDefault="006E3DE3" w:rsidP="006E3DE3">
      <w:pPr>
        <w:widowControl w:val="0"/>
        <w:autoSpaceDE w:val="0"/>
        <w:autoSpaceDN w:val="0"/>
        <w:adjustRightInd w:val="0"/>
        <w:ind w:left="640" w:hanging="640"/>
        <w:rPr>
          <w:noProof/>
          <w:lang w:val="en-US"/>
        </w:rPr>
      </w:pPr>
      <w:r w:rsidRPr="00E00201">
        <w:rPr>
          <w:noProof/>
          <w:lang w:val="en-US"/>
        </w:rPr>
        <w:t>12</w:t>
      </w:r>
      <w:r w:rsidR="00247C71">
        <w:rPr>
          <w:noProof/>
          <w:lang w:val="en-US"/>
        </w:rPr>
        <w:t>3</w:t>
      </w:r>
      <w:r w:rsidRPr="00E00201">
        <w:rPr>
          <w:noProof/>
          <w:lang w:val="en-US"/>
        </w:rPr>
        <w:t>.</w:t>
      </w:r>
      <w:r w:rsidRPr="00E00201">
        <w:rPr>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4B4FD0C1" w14:textId="5B835C08" w:rsidR="006E3DE3" w:rsidRPr="00E00201" w:rsidRDefault="006E3DE3" w:rsidP="006E3DE3">
      <w:pPr>
        <w:widowControl w:val="0"/>
        <w:autoSpaceDE w:val="0"/>
        <w:autoSpaceDN w:val="0"/>
        <w:adjustRightInd w:val="0"/>
        <w:ind w:left="640" w:hanging="640"/>
        <w:rPr>
          <w:noProof/>
          <w:lang w:val="en-US"/>
        </w:rPr>
      </w:pPr>
      <w:r w:rsidRPr="00E00201">
        <w:rPr>
          <w:noProof/>
          <w:lang w:val="en-US"/>
        </w:rPr>
        <w:t>12</w:t>
      </w:r>
      <w:r w:rsidR="00247C71">
        <w:rPr>
          <w:noProof/>
          <w:lang w:val="en-US"/>
        </w:rPr>
        <w:t>4</w:t>
      </w:r>
      <w:r w:rsidRPr="00E00201">
        <w:rPr>
          <w:noProof/>
          <w:lang w:val="en-US"/>
        </w:rPr>
        <w:t>.</w:t>
      </w:r>
      <w:r w:rsidRPr="00E00201">
        <w:rPr>
          <w:noProof/>
          <w:lang w:val="en-US"/>
        </w:rPr>
        <w:tab/>
        <w:t>Hu Z.-H. et al. Efficacy of proton pump inhibitors for patients with duodenal ulcers: A pairwise and network meta-analysis of randomized controlled trials // Saudi J. Gastroenterol. Medknow Publications, 2017. Vol. 23, № 1. P. 11.</w:t>
      </w:r>
    </w:p>
    <w:p w14:paraId="500856A0" w14:textId="7DF88A9B" w:rsidR="006E3DE3" w:rsidRPr="006E3DE3" w:rsidRDefault="006E3DE3" w:rsidP="006E3DE3">
      <w:pPr>
        <w:widowControl w:val="0"/>
        <w:autoSpaceDE w:val="0"/>
        <w:autoSpaceDN w:val="0"/>
        <w:adjustRightInd w:val="0"/>
        <w:ind w:left="640" w:hanging="640"/>
        <w:rPr>
          <w:noProof/>
        </w:rPr>
      </w:pPr>
      <w:r w:rsidRPr="00E00201">
        <w:rPr>
          <w:noProof/>
          <w:lang w:val="en-US"/>
        </w:rPr>
        <w:t>12</w:t>
      </w:r>
      <w:r w:rsidR="00247C71">
        <w:rPr>
          <w:noProof/>
          <w:lang w:val="en-US"/>
        </w:rPr>
        <w:t>5</w:t>
      </w:r>
      <w:r w:rsidRPr="00E00201">
        <w:rPr>
          <w:noProof/>
          <w:lang w:val="en-US"/>
        </w:rPr>
        <w:t>.</w:t>
      </w:r>
      <w:r w:rsidRPr="00E00201">
        <w:rPr>
          <w:noProof/>
          <w:lang w:val="en-US"/>
        </w:rPr>
        <w:tab/>
        <w:t xml:space="preserve">Poynard T., Lemaire M., Agostini H. Meta-analysis of randomized clinical trials comparing lansoprazole with ranitidine or famotidine in the treatment of acute duodenal ulcer // Eur. J. Gastroenterol. </w:t>
      </w:r>
      <w:r w:rsidRPr="006E3DE3">
        <w:rPr>
          <w:noProof/>
        </w:rPr>
        <w:t>Hepatol. 1995. Vol. 7, № 7. P. 661–665.</w:t>
      </w:r>
    </w:p>
    <w:p w14:paraId="6AF02225" w14:textId="35840CF9" w:rsidR="006E3DE3" w:rsidRPr="006E3DE3" w:rsidRDefault="006E3DE3" w:rsidP="006E3DE3">
      <w:pPr>
        <w:widowControl w:val="0"/>
        <w:autoSpaceDE w:val="0"/>
        <w:autoSpaceDN w:val="0"/>
        <w:adjustRightInd w:val="0"/>
        <w:ind w:left="640" w:hanging="640"/>
        <w:rPr>
          <w:noProof/>
        </w:rPr>
      </w:pPr>
      <w:r w:rsidRPr="006E3DE3">
        <w:rPr>
          <w:noProof/>
        </w:rPr>
        <w:t>12</w:t>
      </w:r>
      <w:r w:rsidR="00247C71" w:rsidRPr="00247C71">
        <w:rPr>
          <w:noProof/>
        </w:rPr>
        <w:t>6</w:t>
      </w:r>
      <w:r w:rsidRPr="006E3DE3">
        <w:rPr>
          <w:noProof/>
        </w:rPr>
        <w:t>.</w:t>
      </w:r>
      <w:r w:rsidRPr="006E3DE3">
        <w:rPr>
          <w:noProof/>
        </w:rPr>
        <w:tab/>
        <w:t xml:space="preserve">Охмат В.А. et al. Спектр и этиология инфекционных осложнений у больных острыми </w:t>
      </w:r>
      <w:r w:rsidRPr="006E3DE3">
        <w:rPr>
          <w:noProof/>
        </w:rPr>
        <w:lastRenderedPageBreak/>
        <w:t>миелоидными лейкозами на этапах индукции и консолидации ремиссии // Гематология и трансфузиология. 2017. Vol. 62, № 1. P. 9–15.</w:t>
      </w:r>
    </w:p>
    <w:p w14:paraId="195AE678" w14:textId="639B48D7" w:rsidR="006E3DE3" w:rsidRPr="006E3DE3" w:rsidRDefault="006E3DE3" w:rsidP="006E3DE3">
      <w:pPr>
        <w:widowControl w:val="0"/>
        <w:autoSpaceDE w:val="0"/>
        <w:autoSpaceDN w:val="0"/>
        <w:adjustRightInd w:val="0"/>
        <w:ind w:left="640" w:hanging="640"/>
        <w:rPr>
          <w:noProof/>
        </w:rPr>
      </w:pPr>
      <w:r w:rsidRPr="006E3DE3">
        <w:rPr>
          <w:noProof/>
        </w:rPr>
        <w:t>12</w:t>
      </w:r>
      <w:r w:rsidR="00247C71" w:rsidRPr="00247C71">
        <w:rPr>
          <w:noProof/>
        </w:rPr>
        <w:t>7</w:t>
      </w:r>
      <w:r w:rsidRPr="006E3DE3">
        <w:rPr>
          <w:noProof/>
        </w:rPr>
        <w:t>.</w:t>
      </w:r>
      <w:r w:rsidRPr="006E3DE3">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4F485B57" w14:textId="3FA7C25E" w:rsidR="006E3DE3" w:rsidRPr="006E3DE3" w:rsidRDefault="006E3DE3" w:rsidP="006E3DE3">
      <w:pPr>
        <w:widowControl w:val="0"/>
        <w:autoSpaceDE w:val="0"/>
        <w:autoSpaceDN w:val="0"/>
        <w:adjustRightInd w:val="0"/>
        <w:ind w:left="640" w:hanging="640"/>
        <w:rPr>
          <w:noProof/>
        </w:rPr>
      </w:pPr>
      <w:r w:rsidRPr="006E3DE3">
        <w:rPr>
          <w:noProof/>
        </w:rPr>
        <w:t>12</w:t>
      </w:r>
      <w:r w:rsidR="00247C71" w:rsidRPr="00247C71">
        <w:rPr>
          <w:noProof/>
        </w:rPr>
        <w:t>8</w:t>
      </w:r>
      <w:r w:rsidRPr="006E3DE3">
        <w:rPr>
          <w:noProof/>
        </w:rPr>
        <w:t>.</w:t>
      </w:r>
      <w:r w:rsidRPr="006E3DE3">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5E4F8F7" w14:textId="03FCDC64" w:rsidR="006E3DE3" w:rsidRPr="00E00201" w:rsidRDefault="006E3DE3" w:rsidP="006E3DE3">
      <w:pPr>
        <w:widowControl w:val="0"/>
        <w:autoSpaceDE w:val="0"/>
        <w:autoSpaceDN w:val="0"/>
        <w:adjustRightInd w:val="0"/>
        <w:ind w:left="640" w:hanging="640"/>
        <w:rPr>
          <w:noProof/>
          <w:lang w:val="en-US"/>
        </w:rPr>
      </w:pPr>
      <w:r w:rsidRPr="006E3DE3">
        <w:rPr>
          <w:noProof/>
        </w:rPr>
        <w:t>12</w:t>
      </w:r>
      <w:r w:rsidR="00247C71" w:rsidRPr="00E830A3">
        <w:rPr>
          <w:noProof/>
        </w:rPr>
        <w:t>9</w:t>
      </w:r>
      <w:r w:rsidRPr="006E3DE3">
        <w:rPr>
          <w:noProof/>
        </w:rPr>
        <w:t>.</w:t>
      </w:r>
      <w:r w:rsidRPr="006E3DE3">
        <w:rPr>
          <w:noProof/>
        </w:rPr>
        <w:tab/>
        <w:t xml:space="preserve">Maertens J. et al. </w:t>
      </w:r>
      <w:r w:rsidRPr="00E00201">
        <w:rPr>
          <w:noProof/>
          <w:lang w:val="en-US"/>
        </w:rPr>
        <w:t>European guidelines for antifungal management in leukemia and hematopoietic stem cell transplant recipients: Summary of the ECIL 32009 update // Bone Marrow Transplant. Nature Publishing Group, 2011. Vol. 46, № 5. P. 709–718.</w:t>
      </w:r>
    </w:p>
    <w:p w14:paraId="5C2FE5D5" w14:textId="04A499F3"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247C71">
        <w:rPr>
          <w:noProof/>
          <w:lang w:val="en-US"/>
        </w:rPr>
        <w:t>30</w:t>
      </w:r>
      <w:r w:rsidRPr="00E00201">
        <w:rPr>
          <w:noProof/>
          <w:lang w:val="en-US"/>
        </w:rPr>
        <w:t>.</w:t>
      </w:r>
      <w:r w:rsidRPr="00E00201">
        <w:rPr>
          <w:noProof/>
          <w:lang w:val="en-US"/>
        </w:rPr>
        <w:tab/>
        <w:t>Kollef M.H. et al. Ceftolozane–tazobactam versus meropenem for treatment of nosocomial pneumonia (ASPECT-NP): a randomised, controlled, double-blind, phase 3, non-inferiority trial // Lancet Infect. Dis. Lancet Publishing Group, 2019. Vol. 19, № 12. P. 1299–1311.</w:t>
      </w:r>
    </w:p>
    <w:p w14:paraId="34910EDF" w14:textId="199FAF58"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1</w:t>
      </w:r>
      <w:r w:rsidRPr="00E00201">
        <w:rPr>
          <w:noProof/>
          <w:lang w:val="en-US"/>
        </w:rPr>
        <w:t>.</w:t>
      </w:r>
      <w:r w:rsidRPr="00E00201">
        <w:rPr>
          <w:noProof/>
          <w:lang w:val="en-US"/>
        </w:rPr>
        <w:tab/>
        <w:t>Debast S.B. et al. European society of clinical microbiology and infectious diseases: Update of the treatment guidance document for Clostridium difficile infection // Clin. Microbiol. Infect. Blackwell Publishing Ltd, 2014. Vol. 20, № S2. P. 1–26.</w:t>
      </w:r>
    </w:p>
    <w:p w14:paraId="3BF44978" w14:textId="62BBB7B1"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2</w:t>
      </w:r>
      <w:r w:rsidRPr="00E00201">
        <w:rPr>
          <w:noProof/>
          <w:lang w:val="en-US"/>
        </w:rPr>
        <w:t>.</w:t>
      </w:r>
      <w:r w:rsidRPr="00E00201">
        <w:rPr>
          <w:noProof/>
          <w:lang w:val="en-US"/>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25B34CDF" w14:textId="76BE92FF"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3</w:t>
      </w:r>
      <w:r w:rsidRPr="00E00201">
        <w:rPr>
          <w:noProof/>
          <w:lang w:val="en-US"/>
        </w:rPr>
        <w:t>.</w:t>
      </w:r>
      <w:r w:rsidRPr="00E00201">
        <w:rPr>
          <w:noProof/>
          <w:lang w:val="en-US"/>
        </w:rPr>
        <w:tab/>
        <w:t>Ljungman P. et al. Management of CMV, HHV-6, HHV-7 and Kaposi-sarcoma herpesvirus (HHV-8) infections in patients with hematological malignancies and after SCT // Bone Marrow Transplant. Bone Marrow Transplant, 2008. Vol. 42, № 4. P. 227–240.</w:t>
      </w:r>
    </w:p>
    <w:p w14:paraId="6A98DD67" w14:textId="6ED510DA"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4</w:t>
      </w:r>
      <w:r w:rsidRPr="00E00201">
        <w:rPr>
          <w:noProof/>
          <w:lang w:val="en-US"/>
        </w:rPr>
        <w:t>.</w:t>
      </w:r>
      <w:r w:rsidRPr="00E00201">
        <w:rPr>
          <w:noProof/>
          <w:lang w:val="en-US"/>
        </w:rPr>
        <w:tab/>
        <w:t>Arendrup M.C. et al. ESCMID and ECMM joint clinical guidelines for the diagnosis and management of rare invasive yeast infections // Clin. Microbiol. Infect. Blackwell Publishing Ltd, 2014. Vol. 20, № S3. P. 76–98.</w:t>
      </w:r>
    </w:p>
    <w:p w14:paraId="0572A2D2" w14:textId="025FFEB4" w:rsidR="006E3DE3" w:rsidRPr="006E3DE3" w:rsidRDefault="006E3DE3" w:rsidP="006E3DE3">
      <w:pPr>
        <w:widowControl w:val="0"/>
        <w:autoSpaceDE w:val="0"/>
        <w:autoSpaceDN w:val="0"/>
        <w:adjustRightInd w:val="0"/>
        <w:ind w:left="640" w:hanging="640"/>
        <w:rPr>
          <w:noProof/>
        </w:rPr>
      </w:pPr>
      <w:r w:rsidRPr="00E00201">
        <w:rPr>
          <w:noProof/>
          <w:lang w:val="en-US"/>
        </w:rPr>
        <w:t>13</w:t>
      </w:r>
      <w:r w:rsidR="00247C71">
        <w:rPr>
          <w:noProof/>
          <w:lang w:val="en-US"/>
        </w:rPr>
        <w:t>5</w:t>
      </w:r>
      <w:r w:rsidRPr="00E00201">
        <w:rPr>
          <w:noProof/>
          <w:lang w:val="en-US"/>
        </w:rPr>
        <w:t>.</w:t>
      </w:r>
      <w:r w:rsidRPr="00E00201">
        <w:rPr>
          <w:noProof/>
          <w:lang w:val="en-US"/>
        </w:rPr>
        <w:tab/>
        <w:t xml:space="preserve">Tissot F. et al. ECIL-6 guidelines for the treatment of invasive candidiasis, aspergillosis and mucormycosis in leukemia and hematopoietic stem cell transplant patients // Haematologica. </w:t>
      </w:r>
      <w:r w:rsidRPr="006E3DE3">
        <w:rPr>
          <w:noProof/>
        </w:rPr>
        <w:t>Ferrata Storti Foundation, 2017. Vol. 102, № 3. P. 433–444.</w:t>
      </w:r>
    </w:p>
    <w:p w14:paraId="19DD0312" w14:textId="17FE979B" w:rsidR="006E3DE3" w:rsidRPr="00E00201" w:rsidRDefault="006E3DE3" w:rsidP="006E3DE3">
      <w:pPr>
        <w:widowControl w:val="0"/>
        <w:autoSpaceDE w:val="0"/>
        <w:autoSpaceDN w:val="0"/>
        <w:adjustRightInd w:val="0"/>
        <w:ind w:left="640" w:hanging="640"/>
        <w:rPr>
          <w:noProof/>
          <w:lang w:val="en-US"/>
        </w:rPr>
      </w:pPr>
      <w:r w:rsidRPr="006E3DE3">
        <w:rPr>
          <w:noProof/>
        </w:rPr>
        <w:t>13</w:t>
      </w:r>
      <w:r w:rsidR="00247C71" w:rsidRPr="00247C71">
        <w:rPr>
          <w:noProof/>
        </w:rPr>
        <w:t>6</w:t>
      </w:r>
      <w:r w:rsidRPr="006E3DE3">
        <w:rPr>
          <w:noProof/>
        </w:rPr>
        <w:t>.</w:t>
      </w:r>
      <w:r w:rsidRPr="006E3DE3">
        <w:rPr>
          <w:noProof/>
        </w:rPr>
        <w:tab/>
        <w:t xml:space="preserve">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w:t>
      </w:r>
      <w:r w:rsidRPr="00E00201">
        <w:rPr>
          <w:noProof/>
          <w:lang w:val="en-US"/>
        </w:rPr>
        <w:t>2018. Vol. 20, № 2. P. 126–130.</w:t>
      </w:r>
    </w:p>
    <w:p w14:paraId="4ECB8688" w14:textId="41557DBC"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7</w:t>
      </w:r>
      <w:r w:rsidRPr="00E00201">
        <w:rPr>
          <w:noProof/>
          <w:lang w:val="en-US"/>
        </w:rPr>
        <w:t>.</w:t>
      </w:r>
      <w:r w:rsidRPr="00E00201">
        <w:rPr>
          <w:noProof/>
          <w:lang w:val="en-US"/>
        </w:rPr>
        <w:tab/>
        <w:t xml:space="preserve">Ullmann A.J. et al. Diagnosis and management of Aspergillus diseases: executive summary </w:t>
      </w:r>
      <w:r w:rsidRPr="00E00201">
        <w:rPr>
          <w:noProof/>
          <w:lang w:val="en-US"/>
        </w:rPr>
        <w:lastRenderedPageBreak/>
        <w:t>of the 2017 ESCMID-ECMM-ERS guideline // Clin. Microbiol. Infect. Elsevier B.V., 2018. Vol. 24. P. e1–e38.</w:t>
      </w:r>
    </w:p>
    <w:p w14:paraId="70F4E3B3" w14:textId="3D4AF79E"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8</w:t>
      </w:r>
      <w:r w:rsidRPr="00E00201">
        <w:rPr>
          <w:noProof/>
          <w:lang w:val="en-US"/>
        </w:rPr>
        <w:t>.</w:t>
      </w:r>
      <w:r w:rsidRPr="00E00201">
        <w:rPr>
          <w:noProof/>
          <w:lang w:val="en-US"/>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7DD03120" w14:textId="25D541BD" w:rsidR="006E3DE3" w:rsidRPr="00E00201" w:rsidRDefault="006E3DE3" w:rsidP="006E3DE3">
      <w:pPr>
        <w:widowControl w:val="0"/>
        <w:autoSpaceDE w:val="0"/>
        <w:autoSpaceDN w:val="0"/>
        <w:adjustRightInd w:val="0"/>
        <w:ind w:left="640" w:hanging="640"/>
        <w:rPr>
          <w:noProof/>
          <w:lang w:val="en-US"/>
        </w:rPr>
      </w:pPr>
      <w:r w:rsidRPr="00E00201">
        <w:rPr>
          <w:noProof/>
          <w:lang w:val="en-US"/>
        </w:rPr>
        <w:t>13</w:t>
      </w:r>
      <w:r w:rsidR="00247C71">
        <w:rPr>
          <w:noProof/>
          <w:lang w:val="en-US"/>
        </w:rPr>
        <w:t>9</w:t>
      </w:r>
      <w:r w:rsidRPr="00E00201">
        <w:rPr>
          <w:noProof/>
          <w:lang w:val="en-US"/>
        </w:rPr>
        <w:t>.</w:t>
      </w:r>
      <w:r w:rsidRPr="00E00201">
        <w:rPr>
          <w:noProof/>
          <w:lang w:val="en-US"/>
        </w:rPr>
        <w:tab/>
        <w:t>Tortorano A.M. et al. ESCMID and ECMM joint guidelines on diagnosis and management of hyalohyphomycosis: Fusarium spp., Scedosporium spp. and others // Clin. Microbiol. Infect. Blackwell Publishing Ltd, 2014. Vol. 20, № S3. P. 27–46.</w:t>
      </w:r>
    </w:p>
    <w:p w14:paraId="36F9966E" w14:textId="35E56288"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247C71">
        <w:rPr>
          <w:noProof/>
          <w:lang w:val="en-US"/>
        </w:rPr>
        <w:t>40</w:t>
      </w:r>
      <w:r w:rsidRPr="00E00201">
        <w:rPr>
          <w:noProof/>
          <w:lang w:val="en-US"/>
        </w:rPr>
        <w:t>.</w:t>
      </w:r>
      <w:r w:rsidRPr="00E00201">
        <w:rPr>
          <w:noProof/>
          <w:lang w:val="en-US"/>
        </w:rPr>
        <w:tab/>
        <w:t>Maschmeyer G. et al. ECIL guidelines for treatment of Pneumocystis jirovecii pneumonia in non-HIV-infected haematology patients // J. Antimicrob. Chemother. J Antimicrob Chemother, 2016. Vol. 71, № 9. P. 2405–2413.</w:t>
      </w:r>
    </w:p>
    <w:p w14:paraId="200CD2E7" w14:textId="2B8FE3D8" w:rsidR="006E3DE3" w:rsidRPr="006E3DE3" w:rsidRDefault="006E3DE3" w:rsidP="006E3DE3">
      <w:pPr>
        <w:widowControl w:val="0"/>
        <w:autoSpaceDE w:val="0"/>
        <w:autoSpaceDN w:val="0"/>
        <w:adjustRightInd w:val="0"/>
        <w:ind w:left="640" w:hanging="640"/>
        <w:rPr>
          <w:noProof/>
        </w:rPr>
      </w:pPr>
      <w:r w:rsidRPr="00E00201">
        <w:rPr>
          <w:noProof/>
          <w:lang w:val="en-US"/>
        </w:rPr>
        <w:t>14</w:t>
      </w:r>
      <w:r w:rsidR="00247C71">
        <w:rPr>
          <w:noProof/>
          <w:lang w:val="en-US"/>
        </w:rPr>
        <w:t>1</w:t>
      </w:r>
      <w:r w:rsidRPr="00E00201">
        <w:rPr>
          <w:noProof/>
          <w:lang w:val="en-US"/>
        </w:rPr>
        <w:t>.</w:t>
      </w:r>
      <w:r w:rsidRPr="00E00201">
        <w:rPr>
          <w:noProof/>
          <w:lang w:val="en-US"/>
        </w:rPr>
        <w:tab/>
        <w:t xml:space="preserve">Maertens J. et al. ECIL guidelines for preventing Pneumocystis jirovecii pneumonia in patients with haematological malignancies and stem cell transplant recipients // Journal of Antimicrobial Chemotherapy. </w:t>
      </w:r>
      <w:r w:rsidRPr="006E3DE3">
        <w:rPr>
          <w:noProof/>
        </w:rPr>
        <w:t>Oxford University Press, 2016. Vol. 71, № 9. P. 1–8.</w:t>
      </w:r>
    </w:p>
    <w:p w14:paraId="2703B2B3" w14:textId="7CD37674" w:rsidR="006E3DE3" w:rsidRPr="00E00201" w:rsidRDefault="006E3DE3" w:rsidP="006E3DE3">
      <w:pPr>
        <w:widowControl w:val="0"/>
        <w:autoSpaceDE w:val="0"/>
        <w:autoSpaceDN w:val="0"/>
        <w:adjustRightInd w:val="0"/>
        <w:ind w:left="640" w:hanging="640"/>
        <w:rPr>
          <w:noProof/>
          <w:lang w:val="en-US"/>
        </w:rPr>
      </w:pPr>
      <w:r w:rsidRPr="006E3DE3">
        <w:rPr>
          <w:noProof/>
        </w:rPr>
        <w:t>14</w:t>
      </w:r>
      <w:r w:rsidR="00247C71" w:rsidRPr="00247C71">
        <w:rPr>
          <w:noProof/>
        </w:rPr>
        <w:t>2</w:t>
      </w:r>
      <w:r w:rsidRPr="006E3DE3">
        <w:rPr>
          <w:noProof/>
        </w:rPr>
        <w:t>.</w:t>
      </w:r>
      <w:r w:rsidRPr="006E3DE3">
        <w:rPr>
          <w:noProof/>
        </w:rPr>
        <w:tab/>
        <w:t xml:space="preserve">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w:t>
      </w:r>
      <w:r w:rsidRPr="00E00201">
        <w:rPr>
          <w:noProof/>
          <w:lang w:val="en-US"/>
        </w:rPr>
        <w:t>2014. Vol. 12, № 3. P. 51–60.</w:t>
      </w:r>
    </w:p>
    <w:p w14:paraId="53EB3B24" w14:textId="214B47ED"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247C71">
        <w:rPr>
          <w:noProof/>
          <w:lang w:val="en-US"/>
        </w:rPr>
        <w:t>3</w:t>
      </w:r>
      <w:r w:rsidRPr="00E00201">
        <w:rPr>
          <w:noProof/>
          <w:lang w:val="en-US"/>
        </w:rPr>
        <w:t>.</w:t>
      </w:r>
      <w:r w:rsidRPr="00E00201">
        <w:rPr>
          <w:noProof/>
          <w:lang w:val="en-US"/>
        </w:rPr>
        <w:tab/>
        <w:t>Papatheodoridis G. et al. EASL clinical practice guidelines: Management of chronic hepatitis B virus infection // Journal of Hepatology. Elsevier B.V., 2012. Vol. 57, № 1. P. 167–185.</w:t>
      </w:r>
    </w:p>
    <w:p w14:paraId="0248C42D" w14:textId="56369D7A"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247C71">
        <w:rPr>
          <w:noProof/>
          <w:lang w:val="en-US"/>
        </w:rPr>
        <w:t>4</w:t>
      </w:r>
      <w:r w:rsidRPr="00E00201">
        <w:rPr>
          <w:noProof/>
          <w:lang w:val="en-US"/>
        </w:rPr>
        <w:t>.</w:t>
      </w:r>
      <w:r w:rsidRPr="00E00201">
        <w:rPr>
          <w:noProof/>
          <w:lang w:val="en-US"/>
        </w:rPr>
        <w:tab/>
        <w:t>Coppola N. et al. Reactivation of overt and occult hepatitis B infection in various immunosuppressive settings // J. Med. Virol. J Med Virol, 2011. Vol. 83, № 11. P. 1909–1916.</w:t>
      </w:r>
    </w:p>
    <w:p w14:paraId="3C9A9BA2" w14:textId="5A0EA910"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5917EE">
        <w:rPr>
          <w:noProof/>
          <w:lang w:val="en-US"/>
        </w:rPr>
        <w:t>5</w:t>
      </w:r>
      <w:r w:rsidRPr="00E00201">
        <w:rPr>
          <w:noProof/>
          <w:lang w:val="en-US"/>
        </w:rPr>
        <w:t>.</w:t>
      </w:r>
      <w:r w:rsidRPr="00E00201">
        <w:rPr>
          <w:noProof/>
          <w:lang w:val="en-US"/>
        </w:rPr>
        <w:tab/>
        <w:t>Sanchez M.J. et al. Successful use of entecavir for a severe case of reactivation of hepatitis B virus following polychemotherapy containing rituximab q // J. Hepatol. Vol. 51. P. 1091–1096.</w:t>
      </w:r>
    </w:p>
    <w:p w14:paraId="125172EB" w14:textId="56A13AAD"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5917EE">
        <w:rPr>
          <w:noProof/>
          <w:lang w:val="en-US"/>
        </w:rPr>
        <w:t>6</w:t>
      </w:r>
      <w:r w:rsidRPr="00E00201">
        <w:rPr>
          <w:noProof/>
          <w:lang w:val="en-US"/>
        </w:rPr>
        <w:t>.</w:t>
      </w:r>
      <w:r w:rsidRPr="00E00201">
        <w:rPr>
          <w:noProof/>
          <w:lang w:val="en-US"/>
        </w:rPr>
        <w:tab/>
        <w:t>Liang R. How I treat and monitor viral hepatitis B infection in patients receiving intensive immunosuppressive therapies or undergoing hematopoietic stem cell transplantation // Blood. American Society of Hematology, 2009. Vol. 113, № 14. P. 3147–3153.</w:t>
      </w:r>
    </w:p>
    <w:p w14:paraId="59B25C6A" w14:textId="104DF878"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5917EE">
        <w:rPr>
          <w:noProof/>
          <w:lang w:val="en-US"/>
        </w:rPr>
        <w:t>7</w:t>
      </w:r>
      <w:r w:rsidRPr="00E00201">
        <w:rPr>
          <w:noProof/>
          <w:lang w:val="en-US"/>
        </w:rPr>
        <w:t>.</w:t>
      </w:r>
      <w:r w:rsidRPr="00E00201">
        <w:rPr>
          <w:noProof/>
          <w:lang w:val="en-US"/>
        </w:rPr>
        <w:tab/>
        <w:t>Firpi R.J., Nelson D.R. Management of viral hepatitis in hematologic malignancies // Blood Rev. 2008. Vol. 22, № 3. P. 117–126.</w:t>
      </w:r>
    </w:p>
    <w:p w14:paraId="2A902D72" w14:textId="69761B17"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5917EE">
        <w:rPr>
          <w:noProof/>
          <w:lang w:val="en-US"/>
        </w:rPr>
        <w:t>8</w:t>
      </w:r>
      <w:r w:rsidRPr="00E00201">
        <w:rPr>
          <w:noProof/>
          <w:lang w:val="en-US"/>
        </w:rPr>
        <w:t>.</w:t>
      </w:r>
      <w:r w:rsidRPr="00E00201">
        <w:rPr>
          <w:noProof/>
          <w:lang w:val="en-US"/>
        </w:rPr>
        <w:tab/>
        <w:t xml:space="preserve">Ennishi D. et al. Monitoring serum hepatitis C virus (HCV) RNA in patients with HCV-infected CD20-positive B-cell lymphoma undergoing rituximab combination chemotherapy </w:t>
      </w:r>
      <w:r w:rsidRPr="00E00201">
        <w:rPr>
          <w:noProof/>
          <w:lang w:val="en-US"/>
        </w:rPr>
        <w:lastRenderedPageBreak/>
        <w:t>// Am. J. Hematol. John Wiley &amp; Sons, Ltd, 2008. Vol. 83, № 1. P. 59–62.</w:t>
      </w:r>
    </w:p>
    <w:p w14:paraId="782C2735" w14:textId="02E61CD4" w:rsidR="006E3DE3" w:rsidRPr="00E00201" w:rsidRDefault="006E3DE3" w:rsidP="006E3DE3">
      <w:pPr>
        <w:widowControl w:val="0"/>
        <w:autoSpaceDE w:val="0"/>
        <w:autoSpaceDN w:val="0"/>
        <w:adjustRightInd w:val="0"/>
        <w:ind w:left="640" w:hanging="640"/>
        <w:rPr>
          <w:noProof/>
          <w:lang w:val="en-US"/>
        </w:rPr>
      </w:pPr>
      <w:r w:rsidRPr="00E00201">
        <w:rPr>
          <w:noProof/>
          <w:lang w:val="en-US"/>
        </w:rPr>
        <w:t>14</w:t>
      </w:r>
      <w:r w:rsidR="005917EE">
        <w:rPr>
          <w:noProof/>
          <w:lang w:val="en-US"/>
        </w:rPr>
        <w:t>9</w:t>
      </w:r>
      <w:r w:rsidRPr="00E00201">
        <w:rPr>
          <w:noProof/>
          <w:lang w:val="en-US"/>
        </w:rPr>
        <w:t>.</w:t>
      </w:r>
      <w:r w:rsidRPr="00E00201">
        <w:rPr>
          <w:noProof/>
          <w:lang w:val="en-US"/>
        </w:rPr>
        <w:tab/>
        <w:t>Roche B., Samuel D. The difficulties of managing severe hepatitis B virus reactivation // Liver Int. Liver Int, 2011. Vol. 31, № SUPPL. 1. P. 104–110.</w:t>
      </w:r>
    </w:p>
    <w:p w14:paraId="50E91051" w14:textId="0C396376"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5917EE">
        <w:rPr>
          <w:noProof/>
          <w:lang w:val="en-US"/>
        </w:rPr>
        <w:t>50</w:t>
      </w:r>
      <w:r w:rsidRPr="00E00201">
        <w:rPr>
          <w:noProof/>
          <w:lang w:val="en-US"/>
        </w:rPr>
        <w:t>.</w:t>
      </w:r>
      <w:r w:rsidRPr="00E00201">
        <w:rPr>
          <w:noProof/>
          <w:lang w:val="en-US"/>
        </w:rPr>
        <w:tab/>
        <w:t>Baumeister M.A. et al. Hepatitis B virus e antigen specific epitopes and limitations of commercial anti-HBe immunoassays // J. Med. Virol. John Wiley &amp; Sons, Ltd, 2000. Vol. 60, № 3. P. 256–263.</w:t>
      </w:r>
    </w:p>
    <w:p w14:paraId="1823DB34" w14:textId="4CB58C8D"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005917EE">
        <w:rPr>
          <w:noProof/>
          <w:lang w:val="en-US"/>
        </w:rPr>
        <w:t>1</w:t>
      </w:r>
      <w:r w:rsidRPr="00E00201">
        <w:rPr>
          <w:noProof/>
          <w:lang w:val="en-US"/>
        </w:rPr>
        <w:tab/>
        <w:t>Torres H.A., Davila M. Reactivation of hepatitis B virus and hepatitis C virus in patients with cancer // Nature Reviews Clinical Oncology. Nat Rev Clin Oncol, 2012. Vol. 9, № 3. P. 156–166.</w:t>
      </w:r>
    </w:p>
    <w:p w14:paraId="329D2352" w14:textId="3C112A23" w:rsidR="006E3DE3" w:rsidRPr="006E3DE3" w:rsidRDefault="006E3DE3" w:rsidP="006E3DE3">
      <w:pPr>
        <w:widowControl w:val="0"/>
        <w:autoSpaceDE w:val="0"/>
        <w:autoSpaceDN w:val="0"/>
        <w:adjustRightInd w:val="0"/>
        <w:ind w:left="640" w:hanging="640"/>
        <w:rPr>
          <w:noProof/>
        </w:rPr>
      </w:pPr>
      <w:r w:rsidRPr="00E00201">
        <w:rPr>
          <w:noProof/>
          <w:lang w:val="en-US"/>
        </w:rPr>
        <w:t>15</w:t>
      </w:r>
      <w:r w:rsidR="005917EE">
        <w:rPr>
          <w:noProof/>
          <w:lang w:val="en-US"/>
        </w:rPr>
        <w:t>2</w:t>
      </w:r>
      <w:r w:rsidRPr="00E00201">
        <w:rPr>
          <w:noProof/>
          <w:lang w:val="en-US"/>
        </w:rPr>
        <w:t>.</w:t>
      </w:r>
      <w:r w:rsidRPr="00E00201">
        <w:rPr>
          <w:noProof/>
          <w:lang w:val="en-US"/>
        </w:rPr>
        <w:tab/>
        <w:t xml:space="preserve">Rupp D., Bartenschlager R. Targets for antiviral therapy of hepatitis C // Semin. </w:t>
      </w:r>
      <w:r w:rsidRPr="006E3DE3">
        <w:rPr>
          <w:noProof/>
        </w:rPr>
        <w:t>Liver Dis. Thieme Medical Publishers, Inc., 2014. Vol. 34, № 1. P. 9–21.</w:t>
      </w:r>
    </w:p>
    <w:p w14:paraId="5160DAED" w14:textId="48BE6DEB" w:rsidR="006E3DE3" w:rsidRPr="006E3DE3" w:rsidRDefault="006E3DE3" w:rsidP="006E3DE3">
      <w:pPr>
        <w:widowControl w:val="0"/>
        <w:autoSpaceDE w:val="0"/>
        <w:autoSpaceDN w:val="0"/>
        <w:adjustRightInd w:val="0"/>
        <w:ind w:left="640" w:hanging="640"/>
        <w:rPr>
          <w:noProof/>
        </w:rPr>
      </w:pPr>
      <w:r w:rsidRPr="006E3DE3">
        <w:rPr>
          <w:noProof/>
        </w:rPr>
        <w:t>15</w:t>
      </w:r>
      <w:r w:rsidR="005917EE" w:rsidRPr="005917EE">
        <w:rPr>
          <w:noProof/>
        </w:rPr>
        <w:t>3</w:t>
      </w:r>
      <w:r w:rsidRPr="006E3DE3">
        <w:rPr>
          <w:noProof/>
        </w:rPr>
        <w:t>.</w:t>
      </w:r>
      <w:r w:rsidRPr="006E3DE3">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0BBBA3A5" w14:textId="23CBB9C7" w:rsidR="006E3DE3" w:rsidRPr="00E00201" w:rsidRDefault="006E3DE3" w:rsidP="006E3DE3">
      <w:pPr>
        <w:widowControl w:val="0"/>
        <w:autoSpaceDE w:val="0"/>
        <w:autoSpaceDN w:val="0"/>
        <w:adjustRightInd w:val="0"/>
        <w:ind w:left="640" w:hanging="640"/>
        <w:rPr>
          <w:noProof/>
          <w:lang w:val="en-US"/>
        </w:rPr>
      </w:pPr>
      <w:r w:rsidRPr="006E3DE3">
        <w:rPr>
          <w:noProof/>
        </w:rPr>
        <w:t>15</w:t>
      </w:r>
      <w:r w:rsidR="005917EE" w:rsidRPr="005917EE">
        <w:rPr>
          <w:noProof/>
        </w:rPr>
        <w:t>4</w:t>
      </w:r>
      <w:r w:rsidRPr="006E3DE3">
        <w:rPr>
          <w:noProof/>
        </w:rPr>
        <w:t>.</w:t>
      </w:r>
      <w:r w:rsidRPr="006E3DE3">
        <w:rPr>
          <w:noProof/>
        </w:rPr>
        <w:tab/>
        <w:t xml:space="preserve">Когония Л.М. et al. Практические рекомендации по лечению хронического болевого синдрома у онкологических больных. // Злокачественные опухоли: Практические рекомендации RUSSCO. </w:t>
      </w:r>
      <w:r w:rsidRPr="00E00201">
        <w:rPr>
          <w:noProof/>
          <w:lang w:val="en-US"/>
        </w:rPr>
        <w:t>2018. P. 617–635.</w:t>
      </w:r>
    </w:p>
    <w:p w14:paraId="3881B9D9" w14:textId="5300A7F2"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005917EE">
        <w:rPr>
          <w:noProof/>
          <w:lang w:val="en-US"/>
        </w:rPr>
        <w:t>5</w:t>
      </w:r>
      <w:r w:rsidRPr="00E00201">
        <w:rPr>
          <w:noProof/>
          <w:lang w:val="en-US"/>
        </w:rPr>
        <w:t>.</w:t>
      </w:r>
      <w:r w:rsidRPr="00E00201">
        <w:rPr>
          <w:noProof/>
          <w:lang w:val="en-US"/>
        </w:rPr>
        <w:tab/>
        <w:t>Fallon M. et al. Management of cancer pain in adult patients: ESMO Clinical Practice Guidelines. // Ann. Oncol.  Off. J. Eur. Soc. Med. Oncol. 2018. Vol. 29, № Suppl 4. P. iv166–iv191.</w:t>
      </w:r>
    </w:p>
    <w:p w14:paraId="63C3898E" w14:textId="059EEB7B" w:rsidR="006E3DE3" w:rsidRPr="006E3DE3" w:rsidRDefault="006E3DE3" w:rsidP="006E3DE3">
      <w:pPr>
        <w:widowControl w:val="0"/>
        <w:autoSpaceDE w:val="0"/>
        <w:autoSpaceDN w:val="0"/>
        <w:adjustRightInd w:val="0"/>
        <w:ind w:left="640" w:hanging="640"/>
        <w:rPr>
          <w:noProof/>
        </w:rPr>
      </w:pPr>
      <w:r w:rsidRPr="00E00201">
        <w:rPr>
          <w:noProof/>
          <w:lang w:val="en-US"/>
        </w:rPr>
        <w:t>15</w:t>
      </w:r>
      <w:r w:rsidR="005917EE">
        <w:rPr>
          <w:noProof/>
          <w:lang w:val="en-US"/>
        </w:rPr>
        <w:t>6</w:t>
      </w:r>
      <w:r w:rsidRPr="00E00201">
        <w:rPr>
          <w:noProof/>
          <w:lang w:val="en-US"/>
        </w:rPr>
        <w:t>.</w:t>
      </w:r>
      <w:r w:rsidRPr="00E00201">
        <w:rPr>
          <w:noProof/>
          <w:lang w:val="en-US"/>
        </w:rPr>
        <w:tab/>
      </w:r>
      <w:r w:rsidRPr="006E3DE3">
        <w:rPr>
          <w:noProof/>
        </w:rPr>
        <w:t>Авыдов</w:t>
      </w:r>
      <w:r w:rsidRPr="00E00201">
        <w:rPr>
          <w:noProof/>
          <w:lang w:val="en-US"/>
        </w:rPr>
        <w:t xml:space="preserve"> </w:t>
      </w:r>
      <w:r w:rsidRPr="006E3DE3">
        <w:rPr>
          <w:noProof/>
        </w:rPr>
        <w:t>О</w:t>
      </w:r>
      <w:r w:rsidRPr="00E00201">
        <w:rPr>
          <w:noProof/>
          <w:lang w:val="en-US"/>
        </w:rPr>
        <w:t>.</w:t>
      </w:r>
      <w:r w:rsidRPr="006E3DE3">
        <w:rPr>
          <w:noProof/>
        </w:rPr>
        <w:t>С</w:t>
      </w:r>
      <w:r w:rsidRPr="00E00201">
        <w:rPr>
          <w:noProof/>
          <w:lang w:val="en-US"/>
        </w:rPr>
        <w:t xml:space="preserve">. et al. </w:t>
      </w:r>
      <w:r w:rsidRPr="006E3DE3">
        <w:rPr>
          <w:noProof/>
        </w:rPr>
        <w:t>Невропатическая боль: клинические рекомендации по диагностике и лечению Российского общества по изучению боли // Российский журнал боли. 2018. Vol. 4. P. 5–40.</w:t>
      </w:r>
    </w:p>
    <w:p w14:paraId="5F80F09D" w14:textId="25102673"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005917EE">
        <w:rPr>
          <w:noProof/>
          <w:lang w:val="en-US"/>
        </w:rPr>
        <w:t>7</w:t>
      </w:r>
      <w:r w:rsidRPr="00E00201">
        <w:rPr>
          <w:noProof/>
          <w:lang w:val="en-US"/>
        </w:rPr>
        <w:t>.</w:t>
      </w:r>
      <w:r w:rsidRPr="00E00201">
        <w:rPr>
          <w:noProof/>
          <w:lang w:val="en-US"/>
        </w:rPr>
        <w:tab/>
        <w:t>Baer M.R. et al. Cytarabine, Daunorubicin and Etoposide (ADE) Chemotherapy in Acute Myeloid Leukemia (AML) Patients ≥60 Years (CALGB 9720). // Blood. American Society of Hematology, 2007. Vol. 110, № 11. P. 296–296.</w:t>
      </w:r>
    </w:p>
    <w:p w14:paraId="709BA3AE" w14:textId="4A090BCC"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005917EE">
        <w:rPr>
          <w:noProof/>
          <w:lang w:val="en-US"/>
        </w:rPr>
        <w:t>8</w:t>
      </w:r>
      <w:r w:rsidRPr="00E00201">
        <w:rPr>
          <w:noProof/>
          <w:lang w:val="en-US"/>
        </w:rPr>
        <w:t>.</w:t>
      </w:r>
      <w:r w:rsidRPr="00E00201">
        <w:rPr>
          <w:noProof/>
          <w:lang w:val="en-US"/>
        </w:rPr>
        <w:tab/>
        <w:t>Bassan R., Barbui T. Remission induction therapy for adults with acute myelogenous leukemia: towards the ICE age? // Haematologica. Vol. 80, № 1. P. 82–90.</w:t>
      </w:r>
    </w:p>
    <w:p w14:paraId="1DE33297" w14:textId="6F4B3B5C" w:rsidR="006E3DE3" w:rsidRPr="00E00201" w:rsidRDefault="006E3DE3" w:rsidP="006E3DE3">
      <w:pPr>
        <w:widowControl w:val="0"/>
        <w:autoSpaceDE w:val="0"/>
        <w:autoSpaceDN w:val="0"/>
        <w:adjustRightInd w:val="0"/>
        <w:ind w:left="640" w:hanging="640"/>
        <w:rPr>
          <w:noProof/>
          <w:lang w:val="en-US"/>
        </w:rPr>
      </w:pPr>
      <w:r w:rsidRPr="00E00201">
        <w:rPr>
          <w:noProof/>
          <w:lang w:val="en-US"/>
        </w:rPr>
        <w:t>15</w:t>
      </w:r>
      <w:r w:rsidR="005917EE">
        <w:rPr>
          <w:noProof/>
          <w:lang w:val="en-US"/>
        </w:rPr>
        <w:t>9</w:t>
      </w:r>
      <w:r w:rsidRPr="00E00201">
        <w:rPr>
          <w:noProof/>
          <w:lang w:val="en-US"/>
        </w:rPr>
        <w:t>.</w:t>
      </w:r>
      <w:r w:rsidRPr="00E00201">
        <w:rPr>
          <w:noProof/>
          <w:lang w:val="en-US"/>
        </w:rPr>
        <w:tab/>
        <w:t>Link H. et al. Mitoxantrone, cytosine arabinoside, and VP-16 in 36 patients with relapsed and refractory acute myeloid leukemia. // Hamatol. Bluttransfus. 1990. Vol. 33. P. 322–325.</w:t>
      </w:r>
    </w:p>
    <w:p w14:paraId="30187F62" w14:textId="5E6A6E7A"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5917EE">
        <w:rPr>
          <w:noProof/>
          <w:lang w:val="en-US"/>
        </w:rPr>
        <w:t>60</w:t>
      </w:r>
      <w:r w:rsidRPr="00E00201">
        <w:rPr>
          <w:noProof/>
          <w:lang w:val="en-US"/>
        </w:rPr>
        <w:t>.</w:t>
      </w:r>
      <w:r w:rsidRPr="00E00201">
        <w:rPr>
          <w:noProof/>
          <w:lang w:val="en-US"/>
        </w:rPr>
        <w:tab/>
        <w:t>Pastore D. et al. FLAG-IDA in the treatment of refractory/relapsed acute myeloid leukemia: Single-center experience // Ann. Hematol. 2003. Vol. 82, № 4. P. 231–235.</w:t>
      </w:r>
    </w:p>
    <w:p w14:paraId="36DB92BE" w14:textId="5B150FFD"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1</w:t>
      </w:r>
      <w:r w:rsidRPr="00E00201">
        <w:rPr>
          <w:noProof/>
          <w:lang w:val="en-US"/>
        </w:rPr>
        <w:t>.</w:t>
      </w:r>
      <w:r w:rsidRPr="00E00201">
        <w:rPr>
          <w:noProof/>
          <w:lang w:val="en-US"/>
        </w:rPr>
        <w:tab/>
        <w:t xml:space="preserve">Bishop J.F. et al. Intensified induction chemotherapy with high dose cytarabine and </w:t>
      </w:r>
      <w:r w:rsidRPr="00E00201">
        <w:rPr>
          <w:noProof/>
          <w:lang w:val="en-US"/>
        </w:rPr>
        <w:lastRenderedPageBreak/>
        <w:t>etoposide for acute myeloid leukemia: A review and updated results of the Australian leukemia study group // Leuk. Lymphoma. Informa Healthcare, 1998. Vol. 28, № 3–4. P. 315–327.</w:t>
      </w:r>
    </w:p>
    <w:p w14:paraId="20994915" w14:textId="47224A2C"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2</w:t>
      </w:r>
      <w:r w:rsidRPr="00E00201">
        <w:rPr>
          <w:noProof/>
          <w:lang w:val="en-US"/>
        </w:rPr>
        <w:t>.</w:t>
      </w:r>
      <w:r w:rsidRPr="00E00201">
        <w:rPr>
          <w:noProof/>
          <w:lang w:val="en-US"/>
        </w:rPr>
        <w:tab/>
        <w:t>Reese N.D., Schiller G.J. High-dose cytarabine (HD araC) in the treatment of leukemias: A review // Curr. Hematol. Malig. Rep. 2013. Vol. 8, № 2. P. 141–148.</w:t>
      </w:r>
    </w:p>
    <w:p w14:paraId="33957E1A" w14:textId="32828EFE"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3</w:t>
      </w:r>
      <w:r w:rsidRPr="00E00201">
        <w:rPr>
          <w:noProof/>
          <w:lang w:val="en-US"/>
        </w:rPr>
        <w:t>.</w:t>
      </w:r>
      <w:r w:rsidRPr="00E00201">
        <w:rPr>
          <w:noProof/>
          <w:lang w:val="en-US"/>
        </w:rPr>
        <w:tab/>
        <w:t>Grigg A.P. et al. Prognostic features for response and survival in elderly patients wth de novo acute myeloid leukemia treated with mitoxantrone and intermediate dose cytarabine // Leuk. Lymphoma. 2005. Vol. 46, № 3. P. 367–375.</w:t>
      </w:r>
    </w:p>
    <w:p w14:paraId="09136C43" w14:textId="069B619E"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4</w:t>
      </w:r>
      <w:r w:rsidRPr="00E00201">
        <w:rPr>
          <w:noProof/>
          <w:lang w:val="en-US"/>
        </w:rPr>
        <w:t>.</w:t>
      </w:r>
      <w:r w:rsidRPr="00E00201">
        <w:rPr>
          <w:noProof/>
          <w:lang w:val="en-US"/>
        </w:rPr>
        <w:tab/>
        <w:t>Hiddemann W. et al. High-dose cytosine arabinoside and mitoxantrone (Ham) for the treatment of refractory acute lymphoblastic leukemia // Oncol. Res. Treat. 1987. Vol. 10, № 1. P. 11–12.</w:t>
      </w:r>
    </w:p>
    <w:p w14:paraId="492CFE63" w14:textId="25BCAF78"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5</w:t>
      </w:r>
      <w:r w:rsidRPr="00E00201">
        <w:rPr>
          <w:noProof/>
          <w:lang w:val="en-US"/>
        </w:rPr>
        <w:t>.</w:t>
      </w:r>
      <w:r w:rsidRPr="00E00201">
        <w:rPr>
          <w:noProof/>
          <w:lang w:val="en-US"/>
        </w:rPr>
        <w:tab/>
        <w:t>Schlenk R.F. et al. Phase III study of all-trans retinoic acid in previously untreated patients 61 years or older with acute myeloid leukemia // Leukemia. Nature Publishing Group, 2004. Vol. 18, № 11. P. 1798–1803.</w:t>
      </w:r>
    </w:p>
    <w:p w14:paraId="5E27F0B5" w14:textId="03F48DCA"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6</w:t>
      </w:r>
      <w:r w:rsidRPr="00E00201">
        <w:rPr>
          <w:noProof/>
          <w:lang w:val="en-US"/>
        </w:rPr>
        <w:t>.</w:t>
      </w:r>
      <w:r w:rsidRPr="00E00201">
        <w:rPr>
          <w:noProof/>
          <w:lang w:val="en-US"/>
        </w:rPr>
        <w:tab/>
        <w:t>Heil G. et al. High-dose cytosine arabinoside and daunorubicin postremission therapy in adults with de novo acute myeloid leukemia - Long-term follow-up of a prospective multicenter trial // Ann. Hematol. Springer-Verlag, 1995. Vol. 71, № 5. P. 219–225.</w:t>
      </w:r>
    </w:p>
    <w:p w14:paraId="3D4A3A4D" w14:textId="36B25FB4"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7</w:t>
      </w:r>
      <w:r w:rsidRPr="00E00201">
        <w:rPr>
          <w:noProof/>
          <w:lang w:val="en-US"/>
        </w:rPr>
        <w:t>.</w:t>
      </w:r>
      <w:r w:rsidRPr="00E00201">
        <w:rPr>
          <w:noProof/>
          <w:lang w:val="en-US"/>
        </w:rPr>
        <w:tab/>
        <w:t>Larson S.M. et al. High dose cytarabine and mitoxantrone: An effective induction regimen for high-risk Acute Myeloid Leukemia (AML) // Leuk. Lymphoma. 2012. Vol. 53, № 3. P. 445–450.</w:t>
      </w:r>
    </w:p>
    <w:p w14:paraId="63AB810D" w14:textId="7996CFFC"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8</w:t>
      </w:r>
      <w:r w:rsidRPr="00E00201">
        <w:rPr>
          <w:noProof/>
          <w:lang w:val="en-US"/>
        </w:rPr>
        <w:t>.</w:t>
      </w:r>
      <w:r w:rsidRPr="00E00201">
        <w:rPr>
          <w:noProof/>
          <w:lang w:val="en-US"/>
        </w:rPr>
        <w:tab/>
        <w:t>Röllig C. et al. Intermediate-dose cytarabine plus mitoxantrone versus standard-dose cytarabine plus daunorubicin for acute myeloid leukemia in elderly patients // Ann. Oncol. Oxford University Press, 2018. Vol. 29, № 4. P. 973–978.</w:t>
      </w:r>
    </w:p>
    <w:p w14:paraId="4582AAD6" w14:textId="432A081F" w:rsidR="006E3DE3" w:rsidRPr="00E00201" w:rsidRDefault="006E3DE3" w:rsidP="006E3DE3">
      <w:pPr>
        <w:widowControl w:val="0"/>
        <w:autoSpaceDE w:val="0"/>
        <w:autoSpaceDN w:val="0"/>
        <w:adjustRightInd w:val="0"/>
        <w:ind w:left="640" w:hanging="640"/>
        <w:rPr>
          <w:noProof/>
          <w:lang w:val="en-US"/>
        </w:rPr>
      </w:pPr>
      <w:r w:rsidRPr="00E00201">
        <w:rPr>
          <w:noProof/>
          <w:lang w:val="en-US"/>
        </w:rPr>
        <w:t>16</w:t>
      </w:r>
      <w:r w:rsidR="005917EE">
        <w:rPr>
          <w:noProof/>
          <w:lang w:val="en-US"/>
        </w:rPr>
        <w:t>9</w:t>
      </w:r>
      <w:r w:rsidRPr="00E00201">
        <w:rPr>
          <w:noProof/>
          <w:lang w:val="en-US"/>
        </w:rPr>
        <w:t>.</w:t>
      </w:r>
      <w:r w:rsidRPr="00E00201">
        <w:rPr>
          <w:noProof/>
          <w:lang w:val="en-US"/>
        </w:rPr>
        <w:tab/>
        <w:t>Choi Y.W. et al. Oral maintenance chemotherapy with 6-Mercaptopurine and methotrexate in patients with acute myeloid leukemia ineligible for transplantation // J. Korean Med. Sci. Korean Academy of Medical Science, 2015. Vol. 30, № 10. P. 1416–1422.</w:t>
      </w:r>
    </w:p>
    <w:p w14:paraId="40E0A8C9" w14:textId="431A5A0B"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5917EE">
        <w:rPr>
          <w:noProof/>
          <w:lang w:val="en-US"/>
        </w:rPr>
        <w:t>70</w:t>
      </w:r>
      <w:r w:rsidRPr="00E00201">
        <w:rPr>
          <w:noProof/>
          <w:lang w:val="en-US"/>
        </w:rPr>
        <w:t>.</w:t>
      </w:r>
      <w:r w:rsidRPr="00E00201">
        <w:rPr>
          <w:noProof/>
          <w:lang w:val="en-US"/>
        </w:rPr>
        <w:tab/>
        <w:t>Cairo M.S., Bishop M. Tumour lysis syndrome: New therapeutic strategies and classification // British Journal of Haematology. Br J Haematol, 2004. Vol. 127, № 1. P. 3–11.</w:t>
      </w:r>
    </w:p>
    <w:p w14:paraId="05B80715" w14:textId="5FA19998" w:rsidR="006E3DE3" w:rsidRPr="006E3DE3" w:rsidRDefault="006E3DE3" w:rsidP="006E3DE3">
      <w:pPr>
        <w:widowControl w:val="0"/>
        <w:autoSpaceDE w:val="0"/>
        <w:autoSpaceDN w:val="0"/>
        <w:adjustRightInd w:val="0"/>
        <w:ind w:left="640" w:hanging="640"/>
        <w:rPr>
          <w:noProof/>
        </w:rPr>
      </w:pPr>
      <w:r w:rsidRPr="00E830A3">
        <w:rPr>
          <w:noProof/>
          <w:lang w:val="en-US"/>
        </w:rPr>
        <w:t>17</w:t>
      </w:r>
      <w:r w:rsidR="005917EE" w:rsidRPr="00E830A3">
        <w:rPr>
          <w:noProof/>
          <w:lang w:val="en-US"/>
        </w:rPr>
        <w:t>1</w:t>
      </w:r>
      <w:r w:rsidRPr="00E830A3">
        <w:rPr>
          <w:noProof/>
          <w:lang w:val="en-US"/>
        </w:rPr>
        <w:t>.</w:t>
      </w:r>
      <w:r w:rsidRPr="00E830A3">
        <w:rPr>
          <w:noProof/>
          <w:lang w:val="en-US"/>
        </w:rPr>
        <w:tab/>
      </w:r>
      <w:r w:rsidRPr="006E3DE3">
        <w:rPr>
          <w:noProof/>
        </w:rPr>
        <w:t>Троицкая</w:t>
      </w:r>
      <w:r w:rsidRPr="00E830A3">
        <w:rPr>
          <w:noProof/>
          <w:lang w:val="en-US"/>
        </w:rPr>
        <w:t xml:space="preserve"> </w:t>
      </w:r>
      <w:r w:rsidRPr="006E3DE3">
        <w:rPr>
          <w:noProof/>
        </w:rPr>
        <w:t>В</w:t>
      </w:r>
      <w:r w:rsidRPr="00E830A3">
        <w:rPr>
          <w:noProof/>
          <w:lang w:val="en-US"/>
        </w:rPr>
        <w:t>.</w:t>
      </w:r>
      <w:r w:rsidRPr="006E3DE3">
        <w:rPr>
          <w:noProof/>
        </w:rPr>
        <w:t>В</w:t>
      </w:r>
      <w:r w:rsidRPr="00E830A3">
        <w:rPr>
          <w:noProof/>
          <w:lang w:val="en-US"/>
        </w:rPr>
        <w:t xml:space="preserve">. </w:t>
      </w:r>
      <w:r w:rsidRPr="00E00201">
        <w:rPr>
          <w:noProof/>
          <w:lang w:val="en-US"/>
        </w:rPr>
        <w:t>et</w:t>
      </w:r>
      <w:r w:rsidRPr="00E830A3">
        <w:rPr>
          <w:noProof/>
          <w:lang w:val="en-US"/>
        </w:rPr>
        <w:t xml:space="preserve"> </w:t>
      </w:r>
      <w:r w:rsidRPr="00E00201">
        <w:rPr>
          <w:noProof/>
          <w:lang w:val="en-US"/>
        </w:rPr>
        <w:t>al</w:t>
      </w:r>
      <w:r w:rsidRPr="00E830A3">
        <w:rPr>
          <w:noProof/>
          <w:lang w:val="en-US"/>
        </w:rPr>
        <w:t xml:space="preserve">. </w:t>
      </w:r>
      <w:r w:rsidRPr="006E3DE3">
        <w:rPr>
          <w:noProof/>
        </w:rPr>
        <w:t>Протокол индукционной фазы лечения острых лейкозов, протекающих с гиперлейкоцитозом // Алгоритмы диагностики и протоколы лечения заболеваний системы крови. НМИЦ Гематологии. Под ред. В.Г. Савченко. Практика, 2018. P. 731–752.</w:t>
      </w:r>
    </w:p>
    <w:p w14:paraId="7FF45EDB" w14:textId="4F462662" w:rsidR="006E3DE3" w:rsidRPr="00E00201" w:rsidRDefault="006E3DE3" w:rsidP="006E3DE3">
      <w:pPr>
        <w:widowControl w:val="0"/>
        <w:autoSpaceDE w:val="0"/>
        <w:autoSpaceDN w:val="0"/>
        <w:adjustRightInd w:val="0"/>
        <w:ind w:left="640" w:hanging="640"/>
        <w:rPr>
          <w:noProof/>
          <w:lang w:val="en-US"/>
        </w:rPr>
      </w:pPr>
      <w:r w:rsidRPr="006E3DE3">
        <w:rPr>
          <w:noProof/>
        </w:rPr>
        <w:t>17</w:t>
      </w:r>
      <w:r w:rsidR="005917EE" w:rsidRPr="00E830A3">
        <w:rPr>
          <w:noProof/>
        </w:rPr>
        <w:t>2</w:t>
      </w:r>
      <w:r w:rsidRPr="006E3DE3">
        <w:rPr>
          <w:noProof/>
        </w:rPr>
        <w:t>.</w:t>
      </w:r>
      <w:r w:rsidRPr="006E3DE3">
        <w:rPr>
          <w:noProof/>
        </w:rPr>
        <w:tab/>
        <w:t xml:space="preserve">Giammarco S. et al. </w:t>
      </w:r>
      <w:r w:rsidRPr="00E00201">
        <w:rPr>
          <w:noProof/>
          <w:lang w:val="en-US"/>
        </w:rPr>
        <w:t xml:space="preserve">Hyperleukocytosis and leukostasis: management of a medical </w:t>
      </w:r>
      <w:r w:rsidRPr="00E00201">
        <w:rPr>
          <w:noProof/>
          <w:lang w:val="en-US"/>
        </w:rPr>
        <w:lastRenderedPageBreak/>
        <w:t>emergency // Expert Review of Hematology. Taylor and Francis Ltd, 2017. Vol. 10, № 2. P. 147–154.</w:t>
      </w:r>
    </w:p>
    <w:p w14:paraId="5CE7FA88" w14:textId="6D73B1C3"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3</w:t>
      </w:r>
      <w:r w:rsidRPr="00E00201">
        <w:rPr>
          <w:noProof/>
          <w:lang w:val="en-US"/>
        </w:rPr>
        <w:t>.</w:t>
      </w:r>
      <w:r w:rsidRPr="00E00201">
        <w:rPr>
          <w:noProof/>
          <w:lang w:val="en-US"/>
        </w:rPr>
        <w:tab/>
        <w:t>Mamez A.C. et al. Pre-treatment with oral hydroxyurea prior to intensive chemotherapy improves early survival of patients with high hyperleukocytosis in acute myeloid leukemia // Leuk. Lymphoma. Taylor and Francis Ltd, 2016. Vol. 57, № 10. P. 2281–2288.</w:t>
      </w:r>
    </w:p>
    <w:p w14:paraId="4A8320BA" w14:textId="24BD5892"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4</w:t>
      </w:r>
      <w:r w:rsidRPr="00E00201">
        <w:rPr>
          <w:noProof/>
          <w:lang w:val="en-US"/>
        </w:rPr>
        <w:t>.</w:t>
      </w:r>
      <w:r w:rsidRPr="00E00201">
        <w:rPr>
          <w:noProof/>
          <w:lang w:val="en-US"/>
        </w:rPr>
        <w:tab/>
        <w:t>Ganzel C. et al. Hyperleukocytosis, leukostasis and leukapheresis: Practice management // Blood Rev. Blood Rev, 2012. Vol. 26, № 3. P. 117–122.</w:t>
      </w:r>
    </w:p>
    <w:p w14:paraId="238B59F0" w14:textId="689FD831"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5</w:t>
      </w:r>
      <w:r w:rsidRPr="00E00201">
        <w:rPr>
          <w:noProof/>
          <w:lang w:val="en-US"/>
        </w:rPr>
        <w:t>.</w:t>
      </w:r>
      <w:r w:rsidRPr="00E00201">
        <w:rPr>
          <w:noProof/>
          <w:lang w:val="en-US"/>
        </w:rPr>
        <w:tab/>
        <w:t>SPIRIN M., GALSTYAN G., DROKOV M. Central venous access in lymphoma patients (pts) with superior vena cava syndrome (SVCS) // INTENSIVE CARE Med. Exp. 2019. Vol. 7, № Suppl. 3:001341. P. 388–389.</w:t>
      </w:r>
    </w:p>
    <w:p w14:paraId="340601EA" w14:textId="4642EA7E"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6</w:t>
      </w:r>
      <w:r w:rsidRPr="00E00201">
        <w:rPr>
          <w:noProof/>
          <w:lang w:val="en-US"/>
        </w:rPr>
        <w:t>.</w:t>
      </w:r>
      <w:r w:rsidRPr="00E00201">
        <w:rPr>
          <w:noProof/>
          <w:lang w:val="en-US"/>
        </w:rPr>
        <w:tab/>
        <w:t>Pluschnig U. et al. Extravasation emergencies: state-of-the-art management and progress in clinical research. // Memo. Springer, 2016. Vol. 9, № 4. P. 226–230.</w:t>
      </w:r>
    </w:p>
    <w:p w14:paraId="65842A8C" w14:textId="52E41FC4"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7</w:t>
      </w:r>
      <w:r w:rsidRPr="00E00201">
        <w:rPr>
          <w:noProof/>
          <w:lang w:val="en-US"/>
        </w:rPr>
        <w:t>.</w:t>
      </w:r>
      <w:r w:rsidRPr="00E00201">
        <w:rPr>
          <w:noProof/>
          <w:lang w:val="en-US"/>
        </w:rPr>
        <w:tab/>
        <w:t>Zeidler K. et al. Optimal preprocedural platelet transfusion threshold for central venous catheter insertions in patients with thrombocytopenia. // Transfusion. 2011. Vol. 51, № 11. P. 2269–2276.</w:t>
      </w:r>
    </w:p>
    <w:p w14:paraId="1A613413" w14:textId="61054AB5"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8</w:t>
      </w:r>
      <w:r w:rsidRPr="00E00201">
        <w:rPr>
          <w:noProof/>
          <w:lang w:val="en-US"/>
        </w:rPr>
        <w:t>.</w:t>
      </w:r>
      <w:r w:rsidRPr="00E00201">
        <w:rPr>
          <w:noProof/>
          <w:lang w:val="en-US"/>
        </w:rPr>
        <w:tab/>
        <w:t>Zerati A.E. et al. Totally implantable venous catheters : history , implantation technique and complications. // J Vasc Bras. 2017. Vol. 16, № 2. P. 128–139.</w:t>
      </w:r>
    </w:p>
    <w:p w14:paraId="1E177001" w14:textId="33E0B6F3" w:rsidR="006E3DE3" w:rsidRPr="00E00201" w:rsidRDefault="006E3DE3" w:rsidP="006E3DE3">
      <w:pPr>
        <w:widowControl w:val="0"/>
        <w:autoSpaceDE w:val="0"/>
        <w:autoSpaceDN w:val="0"/>
        <w:adjustRightInd w:val="0"/>
        <w:ind w:left="640" w:hanging="640"/>
        <w:rPr>
          <w:noProof/>
          <w:lang w:val="en-US"/>
        </w:rPr>
      </w:pPr>
      <w:r w:rsidRPr="00E00201">
        <w:rPr>
          <w:noProof/>
          <w:lang w:val="en-US"/>
        </w:rPr>
        <w:t>17</w:t>
      </w:r>
      <w:r w:rsidR="005917EE">
        <w:rPr>
          <w:noProof/>
          <w:lang w:val="en-US"/>
        </w:rPr>
        <w:t>9</w:t>
      </w:r>
      <w:r w:rsidRPr="00E00201">
        <w:rPr>
          <w:noProof/>
          <w:lang w:val="en-US"/>
        </w:rPr>
        <w:t>.</w:t>
      </w:r>
      <w:r w:rsidRPr="00E00201">
        <w:rPr>
          <w:noProof/>
          <w:lang w:val="en-US"/>
        </w:rPr>
        <w:tab/>
        <w:t>Gow K.W., Tapper D., Hickman R.O. Between the lines: The 50th anniversary of long-term central venous catheters // Am. J. Surg. Elsevier Ltd, 2017. Vol. 213, № 5. P. 837–848.</w:t>
      </w:r>
    </w:p>
    <w:p w14:paraId="0430AB90" w14:textId="37605022" w:rsidR="006E3DE3" w:rsidRPr="00E00201" w:rsidRDefault="006E3DE3" w:rsidP="006E3DE3">
      <w:pPr>
        <w:widowControl w:val="0"/>
        <w:autoSpaceDE w:val="0"/>
        <w:autoSpaceDN w:val="0"/>
        <w:adjustRightInd w:val="0"/>
        <w:ind w:left="640" w:hanging="640"/>
        <w:rPr>
          <w:noProof/>
          <w:lang w:val="en-US"/>
        </w:rPr>
      </w:pPr>
      <w:r w:rsidRPr="00E00201">
        <w:rPr>
          <w:noProof/>
          <w:lang w:val="en-US"/>
        </w:rPr>
        <w:t>1</w:t>
      </w:r>
      <w:r w:rsidR="005917EE">
        <w:rPr>
          <w:noProof/>
          <w:lang w:val="en-US"/>
        </w:rPr>
        <w:t>80</w:t>
      </w:r>
      <w:r w:rsidRPr="00E00201">
        <w:rPr>
          <w:noProof/>
          <w:lang w:val="en-US"/>
        </w:rPr>
        <w:t>.</w:t>
      </w:r>
      <w:r w:rsidRPr="00E00201">
        <w:rPr>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5A325494" w14:textId="5DF21D77"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1</w:t>
      </w:r>
      <w:r w:rsidRPr="00E00201">
        <w:rPr>
          <w:noProof/>
          <w:lang w:val="en-US"/>
        </w:rPr>
        <w:t>.</w:t>
      </w:r>
      <w:r w:rsidRPr="00E00201">
        <w:rPr>
          <w:noProof/>
          <w:lang w:val="en-US"/>
        </w:rPr>
        <w:tab/>
        <w:t>Maki D.G., Kluger D.M., Crnich C.J. The Risk of Bloodstream Infection in Adults With Different Intravascular Devices: A Systematic Review of 200 Published Prospective Studies // Mayo Clin. Proc. Elsevier, 2006. Vol. 81, № 9. P. 1159–1171.</w:t>
      </w:r>
    </w:p>
    <w:p w14:paraId="57E3A47B" w14:textId="2C0695CD"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2</w:t>
      </w:r>
      <w:r w:rsidRPr="00E00201">
        <w:rPr>
          <w:noProof/>
          <w:lang w:val="en-US"/>
        </w:rPr>
        <w:t>.</w:t>
      </w:r>
      <w:r w:rsidRPr="00E00201">
        <w:rPr>
          <w:noProof/>
          <w:lang w:val="en-US"/>
        </w:rPr>
        <w:tab/>
        <w:t>Hamilton H. Central Venous Catheters / ed. Bodenham A.R. Oxford, UK: Wiley-Blackwell, 2009.</w:t>
      </w:r>
    </w:p>
    <w:p w14:paraId="5329E00B" w14:textId="0A40702D"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3</w:t>
      </w:r>
      <w:r w:rsidRPr="00E00201">
        <w:rPr>
          <w:noProof/>
          <w:lang w:val="en-US"/>
        </w:rPr>
        <w:t>.</w:t>
      </w:r>
      <w:r w:rsidRPr="00E00201">
        <w:rPr>
          <w:noProof/>
          <w:lang w:val="en-US"/>
        </w:rPr>
        <w:tab/>
        <w:t>Biffi R. Introduction and Overview of PICC History // Peripherally Inserted Central Venous Catheters. Milano: Springer Milan, 2014. P. 1–6.</w:t>
      </w:r>
    </w:p>
    <w:p w14:paraId="0884EC47" w14:textId="0569B4E3"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4</w:t>
      </w:r>
      <w:r w:rsidRPr="00E00201">
        <w:rPr>
          <w:noProof/>
          <w:lang w:val="en-US"/>
        </w:rPr>
        <w:t>.</w:t>
      </w:r>
      <w:r w:rsidRPr="00E00201">
        <w:rPr>
          <w:noProof/>
          <w:lang w:val="en-US"/>
        </w:rPr>
        <w:tab/>
        <w:t>Linenberger M.L. Catheter-related thrombosis: risks, diagnosis, and management. // J. Natl. Compr. Canc. Netw. 2006. Vol. 4, № 9. P. 889–901.</w:t>
      </w:r>
    </w:p>
    <w:p w14:paraId="6E6910F2" w14:textId="7E66F30A" w:rsidR="006E3DE3" w:rsidRPr="006E3DE3" w:rsidRDefault="006E3DE3" w:rsidP="006E3DE3">
      <w:pPr>
        <w:widowControl w:val="0"/>
        <w:autoSpaceDE w:val="0"/>
        <w:autoSpaceDN w:val="0"/>
        <w:adjustRightInd w:val="0"/>
        <w:ind w:left="640" w:hanging="640"/>
        <w:rPr>
          <w:noProof/>
        </w:rPr>
      </w:pPr>
      <w:r w:rsidRPr="00E00201">
        <w:rPr>
          <w:noProof/>
          <w:lang w:val="en-US"/>
        </w:rPr>
        <w:t>18</w:t>
      </w:r>
      <w:r w:rsidR="005917EE">
        <w:rPr>
          <w:noProof/>
          <w:lang w:val="en-US"/>
        </w:rPr>
        <w:t>5</w:t>
      </w:r>
      <w:r w:rsidRPr="00E00201">
        <w:rPr>
          <w:noProof/>
          <w:lang w:val="en-US"/>
        </w:rPr>
        <w:t>.</w:t>
      </w:r>
      <w:r w:rsidRPr="00E00201">
        <w:rPr>
          <w:noProof/>
          <w:lang w:val="en-US"/>
        </w:rPr>
        <w:tab/>
        <w:t xml:space="preserve">Lee A.Y.Y., Kamphuisen P.W. Epidemiology and prevention of catheter-related thrombosis in patients with cancer // J. Thromb. </w:t>
      </w:r>
      <w:r w:rsidRPr="006E3DE3">
        <w:rPr>
          <w:noProof/>
        </w:rPr>
        <w:t>Haemost. 2012. № 10. P. 1491–1499.</w:t>
      </w:r>
    </w:p>
    <w:p w14:paraId="4FBBF3BF" w14:textId="25279EAA" w:rsidR="006E3DE3" w:rsidRPr="00E00201" w:rsidRDefault="006E3DE3" w:rsidP="006E3DE3">
      <w:pPr>
        <w:widowControl w:val="0"/>
        <w:autoSpaceDE w:val="0"/>
        <w:autoSpaceDN w:val="0"/>
        <w:adjustRightInd w:val="0"/>
        <w:ind w:left="640" w:hanging="640"/>
        <w:rPr>
          <w:noProof/>
          <w:lang w:val="en-US"/>
        </w:rPr>
      </w:pPr>
      <w:r w:rsidRPr="006E3DE3">
        <w:rPr>
          <w:noProof/>
        </w:rPr>
        <w:lastRenderedPageBreak/>
        <w:t>18</w:t>
      </w:r>
      <w:r w:rsidR="005917EE" w:rsidRPr="005917EE">
        <w:rPr>
          <w:noProof/>
        </w:rPr>
        <w:t>6</w:t>
      </w:r>
      <w:r w:rsidRPr="006E3DE3">
        <w:rPr>
          <w:noProof/>
        </w:rPr>
        <w:t>.</w:t>
      </w:r>
      <w:r w:rsidRPr="006E3DE3">
        <w:rPr>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E00201">
        <w:rPr>
          <w:noProof/>
          <w:lang w:val="en-US"/>
        </w:rPr>
        <w:t>2014. Vol. 7, № 2. P. 220–228.</w:t>
      </w:r>
    </w:p>
    <w:p w14:paraId="7882CC83" w14:textId="72C1BB2E"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7</w:t>
      </w:r>
      <w:r w:rsidRPr="00E00201">
        <w:rPr>
          <w:noProof/>
          <w:lang w:val="en-US"/>
        </w:rPr>
        <w:t>.</w:t>
      </w:r>
      <w:r w:rsidRPr="00E00201">
        <w:rPr>
          <w:noProof/>
          <w:lang w:val="en-US"/>
        </w:rPr>
        <w:tab/>
        <w:t>Linder L.E. et al. Material thrombogenicity in central venous catheterization: a comparison between soft, antebrachial catheters of silicone elastomer and polyurethane. // JPEN. J. Parenter. Enteral Nutr. 1984. Vol. 8, № 4. P. 399–406.</w:t>
      </w:r>
    </w:p>
    <w:p w14:paraId="4CECAD88" w14:textId="0789F681"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8</w:t>
      </w:r>
      <w:r w:rsidRPr="00E00201">
        <w:rPr>
          <w:noProof/>
          <w:lang w:val="en-US"/>
        </w:rPr>
        <w:t>.</w:t>
      </w:r>
      <w:r w:rsidRPr="00E00201">
        <w:rPr>
          <w:noProof/>
          <w:lang w:val="en-US"/>
        </w:rPr>
        <w:tab/>
        <w:t>Watters V.A., Grant J.P. Use of Electrocardiogram to Position Right Atrial Catheters During Surgery // Ann. Surg. Vol. 225, № 2. P. 165–171.</w:t>
      </w:r>
    </w:p>
    <w:p w14:paraId="2ECA22A2" w14:textId="08CE32E8" w:rsidR="006E3DE3" w:rsidRPr="00E00201" w:rsidRDefault="006E3DE3" w:rsidP="006E3DE3">
      <w:pPr>
        <w:widowControl w:val="0"/>
        <w:autoSpaceDE w:val="0"/>
        <w:autoSpaceDN w:val="0"/>
        <w:adjustRightInd w:val="0"/>
        <w:ind w:left="640" w:hanging="640"/>
        <w:rPr>
          <w:noProof/>
          <w:lang w:val="en-US"/>
        </w:rPr>
      </w:pPr>
      <w:r w:rsidRPr="00E00201">
        <w:rPr>
          <w:noProof/>
          <w:lang w:val="en-US"/>
        </w:rPr>
        <w:t>18</w:t>
      </w:r>
      <w:r w:rsidR="005917EE">
        <w:rPr>
          <w:noProof/>
          <w:lang w:val="en-US"/>
        </w:rPr>
        <w:t>9</w:t>
      </w:r>
      <w:r w:rsidRPr="00E00201">
        <w:rPr>
          <w:noProof/>
          <w:lang w:val="en-US"/>
        </w:rPr>
        <w:t>.</w:t>
      </w:r>
      <w:r w:rsidRPr="00E00201">
        <w:rPr>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1B9F6DBB" w14:textId="7C346660" w:rsidR="006E3DE3" w:rsidRPr="006E3DE3" w:rsidRDefault="006E3DE3" w:rsidP="006E3DE3">
      <w:pPr>
        <w:widowControl w:val="0"/>
        <w:autoSpaceDE w:val="0"/>
        <w:autoSpaceDN w:val="0"/>
        <w:adjustRightInd w:val="0"/>
        <w:ind w:left="640" w:hanging="640"/>
        <w:rPr>
          <w:noProof/>
        </w:rPr>
      </w:pPr>
      <w:r w:rsidRPr="00E00201">
        <w:rPr>
          <w:noProof/>
          <w:lang w:val="en-US"/>
        </w:rPr>
        <w:t>1</w:t>
      </w:r>
      <w:r w:rsidR="005917EE">
        <w:rPr>
          <w:noProof/>
          <w:lang w:val="en-US"/>
        </w:rPr>
        <w:t>90</w:t>
      </w:r>
      <w:r w:rsidRPr="00E00201">
        <w:rPr>
          <w:noProof/>
          <w:lang w:val="en-US"/>
        </w:rPr>
        <w:t>.</w:t>
      </w:r>
      <w:r w:rsidRPr="00E00201">
        <w:rPr>
          <w:noProof/>
          <w:lang w:val="en-US"/>
        </w:rPr>
        <w:tab/>
        <w:t xml:space="preserve">Lobato E.B. et al. Cross-sectional area of the right and left internal jugular veins. // J. Cardiothorac. </w:t>
      </w:r>
      <w:r w:rsidRPr="006E3DE3">
        <w:rPr>
          <w:noProof/>
        </w:rPr>
        <w:t>Vasc. Anesth. 1999. Vol. 13, № 2. P. 136–138.</w:t>
      </w:r>
    </w:p>
    <w:p w14:paraId="4E416058" w14:textId="51B9CE5C" w:rsidR="006E3DE3" w:rsidRPr="006E3DE3" w:rsidRDefault="006E3DE3" w:rsidP="006E3DE3">
      <w:pPr>
        <w:widowControl w:val="0"/>
        <w:autoSpaceDE w:val="0"/>
        <w:autoSpaceDN w:val="0"/>
        <w:adjustRightInd w:val="0"/>
        <w:ind w:left="640" w:hanging="640"/>
        <w:rPr>
          <w:noProof/>
        </w:rPr>
      </w:pPr>
      <w:r w:rsidRPr="006E3DE3">
        <w:rPr>
          <w:noProof/>
        </w:rPr>
        <w:t>19</w:t>
      </w:r>
      <w:r w:rsidR="005917EE" w:rsidRPr="005917EE">
        <w:rPr>
          <w:noProof/>
        </w:rPr>
        <w:t>1</w:t>
      </w:r>
      <w:r w:rsidRPr="006E3DE3">
        <w:rPr>
          <w:noProof/>
        </w:rPr>
        <w:t>.</w:t>
      </w:r>
      <w:r w:rsidRPr="006E3DE3">
        <w:rPr>
          <w:noProof/>
        </w:rPr>
        <w:tab/>
        <w:t>Червонцева А.М. Повреждение сосудистого эндотелия в процессе лечения острых миелоидных лейкозов. 2008.</w:t>
      </w:r>
    </w:p>
    <w:p w14:paraId="3D19FFC3" w14:textId="758F52B3" w:rsidR="006E3DE3" w:rsidRPr="00E00201" w:rsidRDefault="006E3DE3" w:rsidP="006E3DE3">
      <w:pPr>
        <w:widowControl w:val="0"/>
        <w:autoSpaceDE w:val="0"/>
        <w:autoSpaceDN w:val="0"/>
        <w:adjustRightInd w:val="0"/>
        <w:ind w:left="640" w:hanging="640"/>
        <w:rPr>
          <w:noProof/>
          <w:lang w:val="en-US"/>
        </w:rPr>
      </w:pPr>
      <w:r w:rsidRPr="006E3DE3">
        <w:rPr>
          <w:noProof/>
        </w:rPr>
        <w:t>19</w:t>
      </w:r>
      <w:r w:rsidR="005917EE" w:rsidRPr="005917EE">
        <w:rPr>
          <w:noProof/>
        </w:rPr>
        <w:t>2</w:t>
      </w:r>
      <w:r w:rsidRPr="006E3DE3">
        <w:rPr>
          <w:noProof/>
        </w:rPr>
        <w:t>.</w:t>
      </w:r>
      <w:r w:rsidRPr="006E3DE3">
        <w:rPr>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E00201">
        <w:rPr>
          <w:noProof/>
          <w:lang w:val="en-US"/>
        </w:rPr>
        <w:t>2014. № 3. P. 164–171.</w:t>
      </w:r>
    </w:p>
    <w:p w14:paraId="2975B5FB" w14:textId="2D696CC0" w:rsidR="006E3DE3" w:rsidRPr="00E00201" w:rsidRDefault="006E3DE3" w:rsidP="006E3DE3">
      <w:pPr>
        <w:widowControl w:val="0"/>
        <w:autoSpaceDE w:val="0"/>
        <w:autoSpaceDN w:val="0"/>
        <w:adjustRightInd w:val="0"/>
        <w:ind w:left="640" w:hanging="640"/>
        <w:rPr>
          <w:noProof/>
          <w:lang w:val="en-US"/>
        </w:rPr>
      </w:pPr>
      <w:r w:rsidRPr="00E00201">
        <w:rPr>
          <w:noProof/>
          <w:lang w:val="en-US"/>
        </w:rPr>
        <w:t>19</w:t>
      </w:r>
      <w:r w:rsidR="005917EE">
        <w:rPr>
          <w:noProof/>
          <w:lang w:val="en-US"/>
        </w:rPr>
        <w:t>3</w:t>
      </w:r>
      <w:r w:rsidRPr="00E00201">
        <w:rPr>
          <w:noProof/>
          <w:lang w:val="en-US"/>
        </w:rPr>
        <w:t>.</w:t>
      </w:r>
      <w:r w:rsidRPr="00E00201">
        <w:rPr>
          <w:noProof/>
          <w:lang w:val="en-US"/>
        </w:rPr>
        <w:tab/>
        <w:t>Bannon M.P., Heller S.F., Rivera M. Anatomic considerations for central venous cannulation. // Risk Manag. Healthc. Policy. Dove Press, 2011. Vol. 4. P. 27–39.</w:t>
      </w:r>
    </w:p>
    <w:p w14:paraId="23D3255E" w14:textId="3566F829" w:rsidR="006E3DE3" w:rsidRPr="006E3DE3" w:rsidRDefault="006E3DE3" w:rsidP="006E3DE3">
      <w:pPr>
        <w:widowControl w:val="0"/>
        <w:autoSpaceDE w:val="0"/>
        <w:autoSpaceDN w:val="0"/>
        <w:adjustRightInd w:val="0"/>
        <w:ind w:left="640" w:hanging="640"/>
        <w:rPr>
          <w:noProof/>
        </w:rPr>
      </w:pPr>
      <w:r w:rsidRPr="00E00201">
        <w:rPr>
          <w:noProof/>
          <w:lang w:val="en-US"/>
        </w:rPr>
        <w:t>19</w:t>
      </w:r>
      <w:r w:rsidR="005917EE">
        <w:rPr>
          <w:noProof/>
          <w:lang w:val="en-US"/>
        </w:rPr>
        <w:t>4</w:t>
      </w:r>
      <w:r w:rsidRPr="00E00201">
        <w:rPr>
          <w:noProof/>
          <w:lang w:val="en-US"/>
        </w:rPr>
        <w:t>.</w:t>
      </w:r>
      <w:r w:rsidRPr="00E00201">
        <w:rPr>
          <w:noProof/>
          <w:lang w:val="en-US"/>
        </w:rPr>
        <w:tab/>
        <w:t xml:space="preserve">Milling T.J. et al. Randomized, controlled clinical trial of point-of-care limited ultrasonography assistance of central venous cannulation: The Third Sonography Outcomes Assessment Program (SOAP-3) Trial* // Crit. </w:t>
      </w:r>
      <w:r w:rsidRPr="006E3DE3">
        <w:rPr>
          <w:noProof/>
        </w:rPr>
        <w:t>Care Med. 2005. Vol. 33, № 8. P. 1764–1769.</w:t>
      </w:r>
    </w:p>
    <w:p w14:paraId="764D500D" w14:textId="3C7AAA11" w:rsidR="006E3DE3" w:rsidRPr="006E3DE3" w:rsidRDefault="006E3DE3" w:rsidP="006E3DE3">
      <w:pPr>
        <w:widowControl w:val="0"/>
        <w:autoSpaceDE w:val="0"/>
        <w:autoSpaceDN w:val="0"/>
        <w:adjustRightInd w:val="0"/>
        <w:ind w:left="640" w:hanging="640"/>
        <w:rPr>
          <w:noProof/>
        </w:rPr>
      </w:pPr>
      <w:r w:rsidRPr="006E3DE3">
        <w:rPr>
          <w:noProof/>
        </w:rPr>
        <w:t>19</w:t>
      </w:r>
      <w:r w:rsidR="005917EE" w:rsidRPr="005917EE">
        <w:rPr>
          <w:noProof/>
        </w:rPr>
        <w:t>5</w:t>
      </w:r>
      <w:r w:rsidRPr="006E3DE3">
        <w:rPr>
          <w:noProof/>
        </w:rPr>
        <w:t>.</w:t>
      </w:r>
      <w:r w:rsidRPr="006E3DE3">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0F04F8D0" w14:textId="18DD672C" w:rsidR="006E3DE3" w:rsidRPr="006E3DE3" w:rsidRDefault="006E3DE3" w:rsidP="006E3DE3">
      <w:pPr>
        <w:widowControl w:val="0"/>
        <w:autoSpaceDE w:val="0"/>
        <w:autoSpaceDN w:val="0"/>
        <w:adjustRightInd w:val="0"/>
        <w:ind w:left="640" w:hanging="640"/>
        <w:rPr>
          <w:noProof/>
        </w:rPr>
      </w:pPr>
      <w:r w:rsidRPr="006E3DE3">
        <w:rPr>
          <w:noProof/>
        </w:rPr>
        <w:t>19</w:t>
      </w:r>
      <w:r w:rsidR="005917EE" w:rsidRPr="005917EE">
        <w:rPr>
          <w:noProof/>
        </w:rPr>
        <w:t>6</w:t>
      </w:r>
      <w:r w:rsidRPr="006E3DE3">
        <w:rPr>
          <w:noProof/>
        </w:rPr>
        <w:t>.</w:t>
      </w:r>
      <w:r w:rsidRPr="006E3DE3">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4CCA013A" w14:textId="25CF9440" w:rsidR="006E3DE3" w:rsidRPr="006E3DE3" w:rsidRDefault="006E3DE3" w:rsidP="006E3DE3">
      <w:pPr>
        <w:widowControl w:val="0"/>
        <w:autoSpaceDE w:val="0"/>
        <w:autoSpaceDN w:val="0"/>
        <w:adjustRightInd w:val="0"/>
        <w:ind w:left="640" w:hanging="640"/>
        <w:rPr>
          <w:noProof/>
        </w:rPr>
      </w:pPr>
      <w:r w:rsidRPr="006E3DE3">
        <w:rPr>
          <w:noProof/>
        </w:rPr>
        <w:t>19</w:t>
      </w:r>
      <w:r w:rsidR="005917EE" w:rsidRPr="005917EE">
        <w:rPr>
          <w:noProof/>
        </w:rPr>
        <w:t>7</w:t>
      </w:r>
      <w:r w:rsidRPr="006E3DE3">
        <w:rPr>
          <w:noProof/>
        </w:rPr>
        <w:t>.</w:t>
      </w:r>
      <w:r w:rsidRPr="006E3DE3">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7C9DFAB7" w14:textId="227079B7" w:rsidR="006E3DE3" w:rsidRPr="00E00201" w:rsidRDefault="006E3DE3" w:rsidP="006E3DE3">
      <w:pPr>
        <w:widowControl w:val="0"/>
        <w:autoSpaceDE w:val="0"/>
        <w:autoSpaceDN w:val="0"/>
        <w:adjustRightInd w:val="0"/>
        <w:ind w:left="640" w:hanging="640"/>
        <w:rPr>
          <w:noProof/>
          <w:lang w:val="en-US"/>
        </w:rPr>
      </w:pPr>
      <w:r w:rsidRPr="006E3DE3">
        <w:rPr>
          <w:noProof/>
        </w:rPr>
        <w:t>19</w:t>
      </w:r>
      <w:r w:rsidR="005917EE" w:rsidRPr="00E830A3">
        <w:rPr>
          <w:noProof/>
        </w:rPr>
        <w:t>8</w:t>
      </w:r>
      <w:r w:rsidRPr="006E3DE3">
        <w:rPr>
          <w:noProof/>
        </w:rPr>
        <w:t>.</w:t>
      </w:r>
      <w:r w:rsidRPr="006E3DE3">
        <w:rPr>
          <w:noProof/>
        </w:rPr>
        <w:tab/>
        <w:t xml:space="preserve">Wang J. et al. </w:t>
      </w:r>
      <w:r w:rsidRPr="00E00201">
        <w:rPr>
          <w:noProof/>
          <w:lang w:val="en-US"/>
        </w:rPr>
        <w:t xml:space="preserve">Diagnostic utility of bilateral bone marrow examination: Significance of </w:t>
      </w:r>
      <w:r w:rsidRPr="00E00201">
        <w:rPr>
          <w:noProof/>
          <w:lang w:val="en-US"/>
        </w:rPr>
        <w:lastRenderedPageBreak/>
        <w:t>morphologic and ancillary technique study in malignancy // Cancer. Cancer, 2002. Vol. 94, № 5. P. 1522–1531.</w:t>
      </w:r>
    </w:p>
    <w:p w14:paraId="53A826DB" w14:textId="47FE7CDF" w:rsidR="006E3DE3" w:rsidRPr="00E00201" w:rsidRDefault="006E3DE3" w:rsidP="006E3DE3">
      <w:pPr>
        <w:widowControl w:val="0"/>
        <w:autoSpaceDE w:val="0"/>
        <w:autoSpaceDN w:val="0"/>
        <w:adjustRightInd w:val="0"/>
        <w:ind w:left="640" w:hanging="640"/>
        <w:rPr>
          <w:noProof/>
          <w:lang w:val="en-US"/>
        </w:rPr>
      </w:pPr>
      <w:r w:rsidRPr="00E00201">
        <w:rPr>
          <w:noProof/>
          <w:lang w:val="en-US"/>
        </w:rPr>
        <w:t>19</w:t>
      </w:r>
      <w:r w:rsidR="005917EE">
        <w:rPr>
          <w:noProof/>
          <w:lang w:val="en-US"/>
        </w:rPr>
        <w:t>9</w:t>
      </w:r>
      <w:r w:rsidRPr="00E00201">
        <w:rPr>
          <w:noProof/>
          <w:lang w:val="en-US"/>
        </w:rPr>
        <w:t>.</w:t>
      </w:r>
      <w:r w:rsidRPr="00E00201">
        <w:rPr>
          <w:noProof/>
          <w:lang w:val="en-US"/>
        </w:rPr>
        <w:tab/>
        <w:t>Fong B., Van Bendegon J.M. Lumbar puncture. Neurologic and neurosurgical procedures // Rechman, E.F., Simon, R.R., eds. Emergency Medicine Procedures. New York: McGraw-Hill, 2004. P. 859–880.</w:t>
      </w:r>
    </w:p>
    <w:p w14:paraId="74E77A72" w14:textId="436D0404" w:rsidR="006E3DE3" w:rsidRPr="006E3DE3" w:rsidRDefault="005917EE" w:rsidP="006E3DE3">
      <w:pPr>
        <w:widowControl w:val="0"/>
        <w:autoSpaceDE w:val="0"/>
        <w:autoSpaceDN w:val="0"/>
        <w:adjustRightInd w:val="0"/>
        <w:ind w:left="640" w:hanging="640"/>
        <w:rPr>
          <w:noProof/>
        </w:rPr>
      </w:pPr>
      <w:r w:rsidRPr="00E830A3">
        <w:rPr>
          <w:noProof/>
          <w:lang w:val="en-US"/>
        </w:rPr>
        <w:t>200</w:t>
      </w:r>
      <w:r w:rsidR="006E3DE3" w:rsidRPr="00E830A3">
        <w:rPr>
          <w:noProof/>
          <w:lang w:val="en-US"/>
        </w:rPr>
        <w:t>.</w:t>
      </w:r>
      <w:r w:rsidR="006E3DE3" w:rsidRPr="00E830A3">
        <w:rPr>
          <w:noProof/>
          <w:lang w:val="en-US"/>
        </w:rPr>
        <w:tab/>
      </w:r>
      <w:r w:rsidR="006E3DE3" w:rsidRPr="006E3DE3">
        <w:rPr>
          <w:noProof/>
        </w:rPr>
        <w:t>Протоколы</w:t>
      </w:r>
      <w:r w:rsidR="006E3DE3" w:rsidRPr="00E830A3">
        <w:rPr>
          <w:noProof/>
          <w:lang w:val="en-US"/>
        </w:rPr>
        <w:t xml:space="preserve"> </w:t>
      </w:r>
      <w:r w:rsidR="006E3DE3" w:rsidRPr="006E3DE3">
        <w:rPr>
          <w:noProof/>
        </w:rPr>
        <w:t>трансплантации</w:t>
      </w:r>
      <w:r w:rsidR="006E3DE3" w:rsidRPr="00E830A3">
        <w:rPr>
          <w:noProof/>
          <w:lang w:val="en-US"/>
        </w:rPr>
        <w:t xml:space="preserve"> </w:t>
      </w:r>
      <w:r w:rsidR="006E3DE3" w:rsidRPr="006E3DE3">
        <w:rPr>
          <w:noProof/>
        </w:rPr>
        <w:t>аллогенных</w:t>
      </w:r>
      <w:r w:rsidR="006E3DE3" w:rsidRPr="00E830A3">
        <w:rPr>
          <w:noProof/>
          <w:lang w:val="en-US"/>
        </w:rPr>
        <w:t xml:space="preserve"> </w:t>
      </w:r>
      <w:r w:rsidR="006E3DE3" w:rsidRPr="006E3DE3">
        <w:rPr>
          <w:noProof/>
        </w:rPr>
        <w:t>гепомоэтических</w:t>
      </w:r>
      <w:r w:rsidR="006E3DE3" w:rsidRPr="00E830A3">
        <w:rPr>
          <w:noProof/>
          <w:lang w:val="en-US"/>
        </w:rPr>
        <w:t xml:space="preserve"> </w:t>
      </w:r>
      <w:r w:rsidR="006E3DE3" w:rsidRPr="006E3DE3">
        <w:rPr>
          <w:noProof/>
        </w:rPr>
        <w:t>стволовых</w:t>
      </w:r>
      <w:r w:rsidR="006E3DE3" w:rsidRPr="00E830A3">
        <w:rPr>
          <w:noProof/>
          <w:lang w:val="en-US"/>
        </w:rPr>
        <w:t xml:space="preserve"> </w:t>
      </w:r>
      <w:r w:rsidR="006E3DE3" w:rsidRPr="006E3DE3">
        <w:rPr>
          <w:noProof/>
        </w:rPr>
        <w:t>клеток</w:t>
      </w:r>
      <w:r w:rsidR="006E3DE3" w:rsidRPr="00E830A3">
        <w:rPr>
          <w:noProof/>
          <w:lang w:val="en-US"/>
        </w:rPr>
        <w:t xml:space="preserve">. </w:t>
      </w:r>
      <w:r w:rsidR="006E3DE3" w:rsidRPr="006E3DE3">
        <w:rPr>
          <w:noProof/>
        </w:rPr>
        <w:t>Под ред. В.Г. Савченко. М.: Практика, 2020. 320 p.</w:t>
      </w:r>
    </w:p>
    <w:p w14:paraId="6F514DEA" w14:textId="57D80B90" w:rsidR="006E3DE3" w:rsidRPr="00E00201" w:rsidRDefault="006E3DE3" w:rsidP="006E3DE3">
      <w:pPr>
        <w:widowControl w:val="0"/>
        <w:autoSpaceDE w:val="0"/>
        <w:autoSpaceDN w:val="0"/>
        <w:adjustRightInd w:val="0"/>
        <w:ind w:left="640" w:hanging="640"/>
        <w:rPr>
          <w:noProof/>
          <w:lang w:val="en-US"/>
        </w:rPr>
      </w:pPr>
      <w:r w:rsidRPr="006E3DE3">
        <w:rPr>
          <w:noProof/>
        </w:rPr>
        <w:t>20</w:t>
      </w:r>
      <w:r w:rsidR="005917EE" w:rsidRPr="00E830A3">
        <w:rPr>
          <w:noProof/>
        </w:rPr>
        <w:t>1</w:t>
      </w:r>
      <w:r w:rsidRPr="006E3DE3">
        <w:rPr>
          <w:noProof/>
        </w:rPr>
        <w:t>.</w:t>
      </w:r>
      <w:r w:rsidRPr="006E3DE3">
        <w:rPr>
          <w:noProof/>
        </w:rPr>
        <w:tab/>
        <w:t xml:space="preserve">Welte K. et al. </w:t>
      </w:r>
      <w:r w:rsidRPr="00E00201">
        <w:rPr>
          <w:noProof/>
          <w:lang w:val="en-US"/>
        </w:rPr>
        <w:t>Purification and biochemical characterization of human pluripotent hematopoietic colony-stimulating factor // Proc. Natl. Acad. Sci. U. S. A. Proc Natl Acad Sci U S A, 1985. Vol. 82, № 5. P. 1526–1530.</w:t>
      </w:r>
    </w:p>
    <w:p w14:paraId="1D26F66E" w14:textId="41071E93"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2</w:t>
      </w:r>
      <w:r w:rsidRPr="00E00201">
        <w:rPr>
          <w:noProof/>
          <w:lang w:val="en-US"/>
        </w:rPr>
        <w:t>.</w:t>
      </w:r>
      <w:r w:rsidRPr="00E00201">
        <w:rPr>
          <w:noProof/>
          <w:lang w:val="en-US"/>
        </w:rPr>
        <w:tab/>
        <w:t>Krause D.S. et al. CD34: Structure, biology, and clinical utility // Blood. American Society of Hematology, 1996. Vol. 87, № 1. P. 1–13.</w:t>
      </w:r>
    </w:p>
    <w:p w14:paraId="7AC8AD81" w14:textId="52B12C0D"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3</w:t>
      </w:r>
      <w:r w:rsidRPr="00E00201">
        <w:rPr>
          <w:noProof/>
          <w:lang w:val="en-US"/>
        </w:rPr>
        <w:t>.</w:t>
      </w:r>
      <w:r w:rsidRPr="00E00201">
        <w:rPr>
          <w:noProof/>
          <w:lang w:val="en-US"/>
        </w:rPr>
        <w:tab/>
        <w:t>Giralt S. et al. Optimizing autologous stem cell mobilization strategies to improve patient outcomes: Consensus guidelines and recommendations // Biology of Blood and Marrow Transplantation. Elsevier, 2014. Vol. 20, № 3. P. 295–308.</w:t>
      </w:r>
    </w:p>
    <w:p w14:paraId="7FB51C01" w14:textId="33DA4606"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4</w:t>
      </w:r>
      <w:r w:rsidRPr="00E00201">
        <w:rPr>
          <w:noProof/>
          <w:lang w:val="en-US"/>
        </w:rPr>
        <w:t>.</w:t>
      </w:r>
      <w:r w:rsidRPr="00E00201">
        <w:rPr>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6200532A" w14:textId="0E7054F1"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5</w:t>
      </w:r>
      <w:r w:rsidRPr="00E00201">
        <w:rPr>
          <w:noProof/>
          <w:lang w:val="en-US"/>
        </w:rPr>
        <w:t>.</w:t>
      </w:r>
      <w:r w:rsidRPr="00E00201">
        <w:rPr>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41835563" w14:textId="2BF1749D"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6</w:t>
      </w:r>
      <w:r w:rsidRPr="00E00201">
        <w:rPr>
          <w:noProof/>
          <w:lang w:val="en-US"/>
        </w:rPr>
        <w:t>.</w:t>
      </w:r>
      <w:r w:rsidRPr="00E00201">
        <w:rPr>
          <w:noProof/>
          <w:lang w:val="en-US"/>
        </w:rPr>
        <w:tab/>
        <w:t>Hohaus S. et al. Successful autografting following myeloablative conditioning therapy with blood stem cells mobilized by chemotherapy plus rhG-CSF. // Exp. Hematol. 1993. Vol. 21, № 4. P. 508–514.</w:t>
      </w:r>
    </w:p>
    <w:p w14:paraId="666F9CB7" w14:textId="28260D5E"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7</w:t>
      </w:r>
      <w:r w:rsidRPr="00E00201">
        <w:rPr>
          <w:noProof/>
          <w:lang w:val="en-US"/>
        </w:rPr>
        <w:t>.</w:t>
      </w:r>
      <w:r w:rsidRPr="00E00201">
        <w:rPr>
          <w:noProof/>
          <w:lang w:val="en-US"/>
        </w:rPr>
        <w:tab/>
      </w:r>
      <w:r w:rsidRPr="006E3DE3">
        <w:rPr>
          <w:noProof/>
        </w:rPr>
        <w:t>Покровская</w:t>
      </w:r>
      <w:r w:rsidRPr="00E00201">
        <w:rPr>
          <w:noProof/>
          <w:lang w:val="en-US"/>
        </w:rPr>
        <w:t xml:space="preserve"> </w:t>
      </w:r>
      <w:r w:rsidRPr="006E3DE3">
        <w:rPr>
          <w:noProof/>
        </w:rPr>
        <w:t>О</w:t>
      </w:r>
      <w:r w:rsidRPr="00E00201">
        <w:rPr>
          <w:noProof/>
          <w:lang w:val="en-US"/>
        </w:rPr>
        <w:t>.</w:t>
      </w:r>
      <w:r w:rsidRPr="006E3DE3">
        <w:rPr>
          <w:noProof/>
        </w:rPr>
        <w:t>С</w:t>
      </w:r>
      <w:r w:rsidRPr="00E00201">
        <w:rPr>
          <w:noProof/>
          <w:lang w:val="en-US"/>
        </w:rPr>
        <w:t xml:space="preserve">., </w:t>
      </w:r>
      <w:r w:rsidRPr="006E3DE3">
        <w:rPr>
          <w:noProof/>
        </w:rPr>
        <w:t>Менделеева</w:t>
      </w:r>
      <w:r w:rsidRPr="00E00201">
        <w:rPr>
          <w:noProof/>
          <w:lang w:val="en-US"/>
        </w:rPr>
        <w:t xml:space="preserve"> </w:t>
      </w:r>
      <w:r w:rsidRPr="006E3DE3">
        <w:rPr>
          <w:noProof/>
        </w:rPr>
        <w:t>Л</w:t>
      </w:r>
      <w:r w:rsidRPr="00E00201">
        <w:rPr>
          <w:noProof/>
          <w:lang w:val="en-US"/>
        </w:rPr>
        <w:t>.</w:t>
      </w:r>
      <w:r w:rsidRPr="006E3DE3">
        <w:rPr>
          <w:noProof/>
        </w:rPr>
        <w:t>П</w:t>
      </w:r>
      <w:r w:rsidRPr="00E00201">
        <w:rPr>
          <w:noProof/>
          <w:lang w:val="en-US"/>
        </w:rPr>
        <w:t xml:space="preserve">., </w:t>
      </w:r>
      <w:r w:rsidRPr="006E3DE3">
        <w:rPr>
          <w:noProof/>
        </w:rPr>
        <w:t>Гальцева</w:t>
      </w:r>
      <w:r w:rsidRPr="00E00201">
        <w:rPr>
          <w:noProof/>
          <w:lang w:val="en-US"/>
        </w:rPr>
        <w:t xml:space="preserve"> </w:t>
      </w:r>
      <w:r w:rsidRPr="006E3DE3">
        <w:rPr>
          <w:noProof/>
        </w:rPr>
        <w:t>И</w:t>
      </w:r>
      <w:r w:rsidRPr="00E00201">
        <w:rPr>
          <w:noProof/>
          <w:lang w:val="en-US"/>
        </w:rPr>
        <w:t>.</w:t>
      </w:r>
      <w:r w:rsidRPr="006E3DE3">
        <w:rPr>
          <w:noProof/>
        </w:rPr>
        <w:t>В</w:t>
      </w:r>
      <w:r w:rsidRPr="00E00201">
        <w:rPr>
          <w:noProof/>
          <w:lang w:val="en-US"/>
        </w:rPr>
        <w:t xml:space="preserve">., </w:t>
      </w:r>
      <w:r w:rsidRPr="006E3DE3">
        <w:rPr>
          <w:noProof/>
        </w:rPr>
        <w:t>Варламова</w:t>
      </w:r>
      <w:r w:rsidRPr="00E00201">
        <w:rPr>
          <w:noProof/>
          <w:lang w:val="en-US"/>
        </w:rPr>
        <w:t xml:space="preserve"> </w:t>
      </w:r>
      <w:r w:rsidRPr="006E3DE3">
        <w:rPr>
          <w:noProof/>
        </w:rPr>
        <w:t>Е</w:t>
      </w:r>
      <w:r w:rsidRPr="00E00201">
        <w:rPr>
          <w:noProof/>
          <w:lang w:val="en-US"/>
        </w:rPr>
        <w:t>.</w:t>
      </w:r>
      <w:r w:rsidRPr="006E3DE3">
        <w:rPr>
          <w:noProof/>
        </w:rPr>
        <w:t>Ю</w:t>
      </w:r>
      <w:r w:rsidRPr="00E00201">
        <w:rPr>
          <w:noProof/>
          <w:lang w:val="en-US"/>
        </w:rPr>
        <w:t xml:space="preserve">., </w:t>
      </w:r>
      <w:r w:rsidRPr="006E3DE3">
        <w:rPr>
          <w:noProof/>
        </w:rPr>
        <w:t>Капланская</w:t>
      </w:r>
      <w:r w:rsidRPr="00E00201">
        <w:rPr>
          <w:noProof/>
          <w:lang w:val="en-US"/>
        </w:rPr>
        <w:t xml:space="preserve"> </w:t>
      </w:r>
      <w:r w:rsidRPr="006E3DE3">
        <w:rPr>
          <w:noProof/>
        </w:rPr>
        <w:t>И</w:t>
      </w:r>
      <w:r w:rsidRPr="00E00201">
        <w:rPr>
          <w:noProof/>
          <w:lang w:val="en-US"/>
        </w:rPr>
        <w:t>.</w:t>
      </w:r>
      <w:r w:rsidRPr="006E3DE3">
        <w:rPr>
          <w:noProof/>
        </w:rPr>
        <w:t>Б</w:t>
      </w:r>
      <w:r w:rsidRPr="00E00201">
        <w:rPr>
          <w:noProof/>
          <w:lang w:val="en-US"/>
        </w:rPr>
        <w:t xml:space="preserve">., </w:t>
      </w:r>
      <w:r w:rsidRPr="006E3DE3">
        <w:rPr>
          <w:noProof/>
        </w:rPr>
        <w:t>Воробьев</w:t>
      </w:r>
      <w:r w:rsidRPr="00E00201">
        <w:rPr>
          <w:noProof/>
          <w:lang w:val="en-US"/>
        </w:rPr>
        <w:t xml:space="preserve"> </w:t>
      </w:r>
      <w:r w:rsidRPr="006E3DE3">
        <w:rPr>
          <w:noProof/>
        </w:rPr>
        <w:t>И</w:t>
      </w:r>
      <w:r w:rsidRPr="00E00201">
        <w:rPr>
          <w:noProof/>
          <w:lang w:val="en-US"/>
        </w:rPr>
        <w:t>.</w:t>
      </w:r>
      <w:r w:rsidRPr="006E3DE3">
        <w:rPr>
          <w:noProof/>
        </w:rPr>
        <w:t>А</w:t>
      </w:r>
      <w:r w:rsidRPr="00E00201">
        <w:rPr>
          <w:noProof/>
          <w:lang w:val="en-US"/>
        </w:rPr>
        <w:t xml:space="preserve">., </w:t>
      </w:r>
      <w:r w:rsidRPr="006E3DE3">
        <w:rPr>
          <w:noProof/>
        </w:rPr>
        <w:t>Грецов</w:t>
      </w:r>
      <w:r w:rsidRPr="00E00201">
        <w:rPr>
          <w:noProof/>
          <w:lang w:val="en-US"/>
        </w:rPr>
        <w:t xml:space="preserve"> </w:t>
      </w:r>
      <w:r w:rsidRPr="006E3DE3">
        <w:rPr>
          <w:noProof/>
        </w:rPr>
        <w:t>Е</w:t>
      </w:r>
      <w:r w:rsidRPr="00E00201">
        <w:rPr>
          <w:noProof/>
          <w:lang w:val="en-US"/>
        </w:rPr>
        <w:t>.</w:t>
      </w:r>
      <w:r w:rsidRPr="006E3DE3">
        <w:rPr>
          <w:noProof/>
        </w:rPr>
        <w:t>М</w:t>
      </w:r>
      <w:r w:rsidRPr="00E00201">
        <w:rPr>
          <w:noProof/>
          <w:lang w:val="en-US"/>
        </w:rPr>
        <w:t xml:space="preserve">., </w:t>
      </w:r>
      <w:r w:rsidRPr="006E3DE3">
        <w:rPr>
          <w:noProof/>
        </w:rPr>
        <w:t>Калинин</w:t>
      </w:r>
      <w:r w:rsidRPr="00E00201">
        <w:rPr>
          <w:noProof/>
          <w:lang w:val="en-US"/>
        </w:rPr>
        <w:t xml:space="preserve"> </w:t>
      </w:r>
      <w:r w:rsidRPr="006E3DE3">
        <w:rPr>
          <w:noProof/>
        </w:rPr>
        <w:t>Н</w:t>
      </w:r>
      <w:r w:rsidRPr="00E00201">
        <w:rPr>
          <w:noProof/>
          <w:lang w:val="en-US"/>
        </w:rPr>
        <w:t>.</w:t>
      </w:r>
      <w:r w:rsidRPr="006E3DE3">
        <w:rPr>
          <w:noProof/>
        </w:rPr>
        <w:t>Н</w:t>
      </w:r>
      <w:r w:rsidRPr="00E00201">
        <w:rPr>
          <w:noProof/>
          <w:lang w:val="en-US"/>
        </w:rPr>
        <w:t xml:space="preserve">., </w:t>
      </w:r>
      <w:r w:rsidRPr="006E3DE3">
        <w:rPr>
          <w:noProof/>
        </w:rPr>
        <w:t>Варламова</w:t>
      </w:r>
      <w:r w:rsidRPr="00E00201">
        <w:rPr>
          <w:noProof/>
          <w:lang w:val="en-US"/>
        </w:rPr>
        <w:t xml:space="preserve"> </w:t>
      </w:r>
      <w:r w:rsidRPr="006E3DE3">
        <w:rPr>
          <w:noProof/>
        </w:rPr>
        <w:t>С</w:t>
      </w:r>
      <w:r w:rsidRPr="00E00201">
        <w:rPr>
          <w:noProof/>
          <w:lang w:val="en-US"/>
        </w:rPr>
        <w:t>.</w:t>
      </w:r>
      <w:r w:rsidRPr="006E3DE3">
        <w:rPr>
          <w:noProof/>
        </w:rPr>
        <w:t>В</w:t>
      </w:r>
      <w:r w:rsidRPr="00E00201">
        <w:rPr>
          <w:noProof/>
          <w:lang w:val="en-US"/>
        </w:rPr>
        <w:t xml:space="preserve">., </w:t>
      </w:r>
      <w:r w:rsidRPr="006E3DE3">
        <w:rPr>
          <w:noProof/>
        </w:rPr>
        <w:t>Клясова</w:t>
      </w:r>
      <w:r w:rsidRPr="00E00201">
        <w:rPr>
          <w:noProof/>
          <w:lang w:val="en-US"/>
        </w:rPr>
        <w:t xml:space="preserve"> </w:t>
      </w:r>
      <w:r w:rsidRPr="006E3DE3">
        <w:rPr>
          <w:noProof/>
        </w:rPr>
        <w:t>Г</w:t>
      </w:r>
      <w:r w:rsidRPr="00E00201">
        <w:rPr>
          <w:noProof/>
          <w:lang w:val="en-US"/>
        </w:rPr>
        <w:t>.</w:t>
      </w:r>
      <w:r w:rsidRPr="006E3DE3">
        <w:rPr>
          <w:noProof/>
        </w:rPr>
        <w:t>А</w:t>
      </w:r>
      <w:r w:rsidRPr="00E00201">
        <w:rPr>
          <w:noProof/>
          <w:lang w:val="en-US"/>
        </w:rPr>
        <w:t xml:space="preserve">., </w:t>
      </w:r>
      <w:r w:rsidRPr="006E3DE3">
        <w:rPr>
          <w:noProof/>
        </w:rPr>
        <w:t>Тихонова</w:t>
      </w:r>
      <w:r w:rsidRPr="00E00201">
        <w:rPr>
          <w:noProof/>
          <w:lang w:val="en-US"/>
        </w:rPr>
        <w:t xml:space="preserve"> </w:t>
      </w:r>
      <w:r w:rsidRPr="006E3DE3">
        <w:rPr>
          <w:noProof/>
        </w:rPr>
        <w:t>Л</w:t>
      </w:r>
      <w:r w:rsidRPr="00E00201">
        <w:rPr>
          <w:noProof/>
          <w:lang w:val="en-US"/>
        </w:rPr>
        <w:t>.</w:t>
      </w:r>
      <w:r w:rsidRPr="006E3DE3">
        <w:rPr>
          <w:noProof/>
        </w:rPr>
        <w:t>Ю</w:t>
      </w:r>
      <w:r w:rsidRPr="00E00201">
        <w:rPr>
          <w:noProof/>
          <w:lang w:val="en-US"/>
        </w:rPr>
        <w:t xml:space="preserve">. </w:t>
      </w:r>
      <w:r w:rsidRPr="006E3DE3">
        <w:rPr>
          <w:noProof/>
        </w:rPr>
        <w:t>С</w:t>
      </w:r>
      <w:r w:rsidRPr="00E00201">
        <w:rPr>
          <w:noProof/>
          <w:lang w:val="en-US"/>
        </w:rPr>
        <w:t>.</w:t>
      </w:r>
      <w:r w:rsidRPr="006E3DE3">
        <w:rPr>
          <w:noProof/>
        </w:rPr>
        <w:t>В</w:t>
      </w:r>
      <w:r w:rsidRPr="00E00201">
        <w:rPr>
          <w:noProof/>
          <w:lang w:val="en-US"/>
        </w:rPr>
        <w:t>.</w:t>
      </w:r>
      <w:r w:rsidRPr="006E3DE3">
        <w:rPr>
          <w:noProof/>
        </w:rPr>
        <w:t>Г</w:t>
      </w:r>
      <w:r w:rsidRPr="00E00201">
        <w:rPr>
          <w:noProof/>
          <w:lang w:val="en-US"/>
        </w:rPr>
        <w:t xml:space="preserve">. </w:t>
      </w:r>
      <w:r w:rsidRPr="006E3DE3">
        <w:rPr>
          <w:noProof/>
        </w:rPr>
        <w:t>Мобилизация</w:t>
      </w:r>
      <w:r w:rsidRPr="00E00201">
        <w:rPr>
          <w:noProof/>
          <w:lang w:val="en-US"/>
        </w:rPr>
        <w:t xml:space="preserve"> </w:t>
      </w:r>
      <w:r w:rsidRPr="006E3DE3">
        <w:rPr>
          <w:noProof/>
        </w:rPr>
        <w:t>гемопоэтических</w:t>
      </w:r>
      <w:r w:rsidRPr="00E00201">
        <w:rPr>
          <w:noProof/>
          <w:lang w:val="en-US"/>
        </w:rPr>
        <w:t xml:space="preserve"> </w:t>
      </w:r>
      <w:r w:rsidRPr="006E3DE3">
        <w:rPr>
          <w:noProof/>
        </w:rPr>
        <w:t>клеток</w:t>
      </w:r>
      <w:r w:rsidRPr="00E00201">
        <w:rPr>
          <w:noProof/>
          <w:lang w:val="en-US"/>
        </w:rPr>
        <w:t xml:space="preserve"> </w:t>
      </w:r>
      <w:r w:rsidRPr="006E3DE3">
        <w:rPr>
          <w:noProof/>
        </w:rPr>
        <w:t>крови</w:t>
      </w:r>
      <w:r w:rsidRPr="00E00201">
        <w:rPr>
          <w:noProof/>
          <w:lang w:val="en-US"/>
        </w:rPr>
        <w:t xml:space="preserve"> </w:t>
      </w:r>
      <w:r w:rsidRPr="006E3DE3">
        <w:rPr>
          <w:noProof/>
        </w:rPr>
        <w:t>у</w:t>
      </w:r>
      <w:r w:rsidRPr="00E00201">
        <w:rPr>
          <w:noProof/>
          <w:lang w:val="en-US"/>
        </w:rPr>
        <w:t xml:space="preserve"> </w:t>
      </w:r>
      <w:r w:rsidRPr="006E3DE3">
        <w:rPr>
          <w:noProof/>
        </w:rPr>
        <w:t>больных</w:t>
      </w:r>
      <w:r w:rsidRPr="00E00201">
        <w:rPr>
          <w:noProof/>
          <w:lang w:val="en-US"/>
        </w:rPr>
        <w:t xml:space="preserve"> </w:t>
      </w:r>
      <w:r w:rsidRPr="006E3DE3">
        <w:rPr>
          <w:noProof/>
        </w:rPr>
        <w:t>миеломной</w:t>
      </w:r>
      <w:r w:rsidRPr="00E00201">
        <w:rPr>
          <w:noProof/>
          <w:lang w:val="en-US"/>
        </w:rPr>
        <w:t xml:space="preserve"> </w:t>
      </w:r>
      <w:r w:rsidRPr="006E3DE3">
        <w:rPr>
          <w:noProof/>
        </w:rPr>
        <w:t>болезнью</w:t>
      </w:r>
      <w:r w:rsidRPr="00E00201">
        <w:rPr>
          <w:noProof/>
          <w:lang w:val="en-US"/>
        </w:rPr>
        <w:t xml:space="preserve"> // </w:t>
      </w:r>
      <w:r w:rsidRPr="006E3DE3">
        <w:rPr>
          <w:noProof/>
        </w:rPr>
        <w:t>Проблемы</w:t>
      </w:r>
      <w:r w:rsidRPr="00E00201">
        <w:rPr>
          <w:noProof/>
          <w:lang w:val="en-US"/>
        </w:rPr>
        <w:t xml:space="preserve"> </w:t>
      </w:r>
      <w:r w:rsidRPr="006E3DE3">
        <w:rPr>
          <w:noProof/>
        </w:rPr>
        <w:t>гематологии</w:t>
      </w:r>
      <w:r w:rsidRPr="00E00201">
        <w:rPr>
          <w:noProof/>
          <w:lang w:val="en-US"/>
        </w:rPr>
        <w:t xml:space="preserve"> </w:t>
      </w:r>
      <w:r w:rsidRPr="006E3DE3">
        <w:rPr>
          <w:noProof/>
        </w:rPr>
        <w:t>и</w:t>
      </w:r>
      <w:r w:rsidRPr="00E00201">
        <w:rPr>
          <w:noProof/>
          <w:lang w:val="en-US"/>
        </w:rPr>
        <w:t xml:space="preserve"> </w:t>
      </w:r>
      <w:r w:rsidRPr="006E3DE3">
        <w:rPr>
          <w:noProof/>
        </w:rPr>
        <w:t>переливания</w:t>
      </w:r>
      <w:r w:rsidRPr="00E00201">
        <w:rPr>
          <w:noProof/>
          <w:lang w:val="en-US"/>
        </w:rPr>
        <w:t>. 2003. P. 55–56.</w:t>
      </w:r>
    </w:p>
    <w:p w14:paraId="62DC0BF1" w14:textId="3ECA3ED0" w:rsidR="006E3DE3" w:rsidRPr="00E00201" w:rsidRDefault="006E3DE3" w:rsidP="006E3DE3">
      <w:pPr>
        <w:widowControl w:val="0"/>
        <w:autoSpaceDE w:val="0"/>
        <w:autoSpaceDN w:val="0"/>
        <w:adjustRightInd w:val="0"/>
        <w:ind w:left="640" w:hanging="640"/>
        <w:rPr>
          <w:noProof/>
          <w:lang w:val="en-US"/>
        </w:rPr>
      </w:pPr>
      <w:r w:rsidRPr="00E00201">
        <w:rPr>
          <w:noProof/>
          <w:lang w:val="en-US"/>
        </w:rPr>
        <w:t>20</w:t>
      </w:r>
      <w:r w:rsidR="005917EE">
        <w:rPr>
          <w:noProof/>
          <w:lang w:val="en-US"/>
        </w:rPr>
        <w:t>8</w:t>
      </w:r>
      <w:r w:rsidRPr="00E00201">
        <w:rPr>
          <w:noProof/>
          <w:lang w:val="en-US"/>
        </w:rPr>
        <w:t>.</w:t>
      </w:r>
      <w:r w:rsidRPr="00E00201">
        <w:rPr>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2EC3193C" w14:textId="627CB3AC" w:rsidR="006E3DE3" w:rsidRPr="00E00201" w:rsidRDefault="006E3DE3" w:rsidP="006E3DE3">
      <w:pPr>
        <w:widowControl w:val="0"/>
        <w:autoSpaceDE w:val="0"/>
        <w:autoSpaceDN w:val="0"/>
        <w:adjustRightInd w:val="0"/>
        <w:ind w:left="640" w:hanging="640"/>
        <w:rPr>
          <w:noProof/>
          <w:lang w:val="en-US"/>
        </w:rPr>
      </w:pPr>
      <w:r w:rsidRPr="00E00201">
        <w:rPr>
          <w:noProof/>
          <w:lang w:val="en-US"/>
        </w:rPr>
        <w:lastRenderedPageBreak/>
        <w:t>20</w:t>
      </w:r>
      <w:r w:rsidR="005917EE">
        <w:rPr>
          <w:noProof/>
          <w:lang w:val="en-US"/>
        </w:rPr>
        <w:t>9</w:t>
      </w:r>
      <w:r w:rsidRPr="00E00201">
        <w:rPr>
          <w:noProof/>
          <w:lang w:val="en-US"/>
        </w:rPr>
        <w:t>.</w:t>
      </w:r>
      <w:r w:rsidRPr="00E00201">
        <w:rPr>
          <w:noProof/>
          <w:lang w:val="en-US"/>
        </w:rPr>
        <w:tab/>
        <w:t>Yang B.B., Kido A. Pharmacokinetics and pharmacodynamics of pegfilgrastim // Clinical Pharmacokinetics. Clin Pharmacokinet, 2011. Vol. 50, № 5. P. 295–306.</w:t>
      </w:r>
    </w:p>
    <w:p w14:paraId="0DABCFDE" w14:textId="28D93FD2" w:rsidR="006E3DE3" w:rsidRPr="00E00201" w:rsidRDefault="006E3DE3" w:rsidP="006E3DE3">
      <w:pPr>
        <w:widowControl w:val="0"/>
        <w:autoSpaceDE w:val="0"/>
        <w:autoSpaceDN w:val="0"/>
        <w:adjustRightInd w:val="0"/>
        <w:ind w:left="640" w:hanging="640"/>
        <w:rPr>
          <w:noProof/>
          <w:lang w:val="en-US"/>
        </w:rPr>
      </w:pPr>
      <w:r w:rsidRPr="00E00201">
        <w:rPr>
          <w:noProof/>
          <w:lang w:val="en-US"/>
        </w:rPr>
        <w:t>2</w:t>
      </w:r>
      <w:r w:rsidR="005917EE">
        <w:rPr>
          <w:noProof/>
          <w:lang w:val="en-US"/>
        </w:rPr>
        <w:t>10</w:t>
      </w:r>
      <w:r w:rsidRPr="00E00201">
        <w:rPr>
          <w:noProof/>
          <w:lang w:val="en-US"/>
        </w:rPr>
        <w:t>.</w:t>
      </w:r>
      <w:r w:rsidRPr="00E00201">
        <w:rPr>
          <w:noProof/>
          <w:lang w:val="en-US"/>
        </w:rPr>
        <w:tab/>
        <w:t>Costa L.J. et al. Pegfilgrastim-versus filgrastim-based autologous hematopoietic stem cell mobilization in the setting of preemptive use of plerixafor: Efficacy and cost analysis // Transfusion. Transfusion, 2012. Vol. 52, № 11. P. 2375–2381.</w:t>
      </w:r>
    </w:p>
    <w:p w14:paraId="13522C8D" w14:textId="03285ECA" w:rsidR="006E3DE3" w:rsidRPr="00E00201" w:rsidRDefault="006E3DE3" w:rsidP="006E3DE3">
      <w:pPr>
        <w:widowControl w:val="0"/>
        <w:autoSpaceDE w:val="0"/>
        <w:autoSpaceDN w:val="0"/>
        <w:adjustRightInd w:val="0"/>
        <w:ind w:left="640" w:hanging="640"/>
        <w:rPr>
          <w:noProof/>
          <w:lang w:val="en-US"/>
        </w:rPr>
      </w:pPr>
      <w:r w:rsidRPr="00E00201">
        <w:rPr>
          <w:noProof/>
          <w:lang w:val="en-US"/>
        </w:rPr>
        <w:t>21</w:t>
      </w:r>
      <w:r w:rsidR="005917EE">
        <w:rPr>
          <w:noProof/>
          <w:lang w:val="en-US"/>
        </w:rPr>
        <w:t>1</w:t>
      </w:r>
      <w:r w:rsidRPr="00E00201">
        <w:rPr>
          <w:noProof/>
          <w:lang w:val="en-US"/>
        </w:rPr>
        <w:t>.</w:t>
      </w:r>
      <w:r w:rsidRPr="00E00201">
        <w:rPr>
          <w:noProof/>
          <w:lang w:val="en-US"/>
        </w:rPr>
        <w:tab/>
        <w:t>Dale D.C. et al. A systematic literature review of the efficacy, effectiveness, and safety of filgrastim // Supportive Care in Cancer. Springer Verlag, 2018. Vol. 26, № 1. P. 7–20.</w:t>
      </w:r>
    </w:p>
    <w:p w14:paraId="5283D9D7" w14:textId="42E5C44A" w:rsidR="006E3DE3" w:rsidRPr="00E00201" w:rsidRDefault="006E3DE3" w:rsidP="006E3DE3">
      <w:pPr>
        <w:widowControl w:val="0"/>
        <w:autoSpaceDE w:val="0"/>
        <w:autoSpaceDN w:val="0"/>
        <w:adjustRightInd w:val="0"/>
        <w:ind w:left="640" w:hanging="640"/>
        <w:rPr>
          <w:noProof/>
          <w:lang w:val="en-US"/>
        </w:rPr>
      </w:pPr>
      <w:r w:rsidRPr="00E00201">
        <w:rPr>
          <w:noProof/>
          <w:lang w:val="en-US"/>
        </w:rPr>
        <w:t>21</w:t>
      </w:r>
      <w:r w:rsidR="005917EE">
        <w:rPr>
          <w:noProof/>
          <w:lang w:val="en-US"/>
        </w:rPr>
        <w:t>2</w:t>
      </w:r>
      <w:r w:rsidRPr="00E00201">
        <w:rPr>
          <w:noProof/>
          <w:lang w:val="en-US"/>
        </w:rPr>
        <w:t>.</w:t>
      </w:r>
      <w:r w:rsidRPr="00E00201">
        <w:rPr>
          <w:noProof/>
          <w:lang w:val="en-US"/>
        </w:rPr>
        <w:tab/>
        <w:t>Smith T.J. et al. Recommendations for the use of WBC growth factors: American society of clinical oncology clinical practice guideline update // J. Clin. Oncol. American Society of Clinical Oncology, 2015. Vol. 33, № 28. P. 3199–3212.</w:t>
      </w:r>
    </w:p>
    <w:p w14:paraId="2748E4EC" w14:textId="634B0DC0" w:rsidR="006E3DE3" w:rsidRPr="006E3DE3" w:rsidRDefault="006E3DE3" w:rsidP="006E3DE3">
      <w:pPr>
        <w:widowControl w:val="0"/>
        <w:autoSpaceDE w:val="0"/>
        <w:autoSpaceDN w:val="0"/>
        <w:adjustRightInd w:val="0"/>
        <w:ind w:left="640" w:hanging="640"/>
        <w:rPr>
          <w:noProof/>
        </w:rPr>
      </w:pPr>
      <w:r w:rsidRPr="00E00201">
        <w:rPr>
          <w:noProof/>
          <w:lang w:val="en-US"/>
        </w:rPr>
        <w:t>21</w:t>
      </w:r>
      <w:r w:rsidR="005917EE">
        <w:rPr>
          <w:noProof/>
          <w:lang w:val="en-US"/>
        </w:rPr>
        <w:t>3</w:t>
      </w:r>
      <w:r w:rsidRPr="00E00201">
        <w:rPr>
          <w:noProof/>
          <w:lang w:val="en-US"/>
        </w:rPr>
        <w:t>.</w:t>
      </w:r>
      <w:r w:rsidRPr="00E00201">
        <w:rPr>
          <w:noProof/>
          <w:lang w:val="en-US"/>
        </w:rPr>
        <w:tab/>
        <w:t xml:space="preserve">Bilgin Y.M., De Greef G.E. Plerixafor for stem cell mobilization: The current status // Current Opinion in Hematology. </w:t>
      </w:r>
      <w:r w:rsidRPr="006E3DE3">
        <w:rPr>
          <w:noProof/>
        </w:rPr>
        <w:t>Lippincott Williams and Wilkins, 2016. Vol. 23, № 1. P. 67–71.</w:t>
      </w:r>
    </w:p>
    <w:p w14:paraId="32830714" w14:textId="3A5973E5" w:rsidR="006E3DE3" w:rsidRPr="006E3DE3" w:rsidRDefault="006E3DE3" w:rsidP="006E3DE3">
      <w:pPr>
        <w:widowControl w:val="0"/>
        <w:autoSpaceDE w:val="0"/>
        <w:autoSpaceDN w:val="0"/>
        <w:adjustRightInd w:val="0"/>
        <w:ind w:left="640" w:hanging="640"/>
        <w:rPr>
          <w:noProof/>
        </w:rPr>
      </w:pPr>
      <w:r w:rsidRPr="006E3DE3">
        <w:rPr>
          <w:noProof/>
        </w:rPr>
        <w:t>21</w:t>
      </w:r>
      <w:r w:rsidR="005917EE" w:rsidRPr="005917EE">
        <w:rPr>
          <w:noProof/>
        </w:rPr>
        <w:t>4</w:t>
      </w:r>
      <w:r w:rsidRPr="006E3DE3">
        <w:rPr>
          <w:noProof/>
        </w:rPr>
        <w:t>.</w:t>
      </w:r>
      <w:r w:rsidRPr="006E3DE3">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67B35FD5" w14:textId="23CBC209" w:rsidR="006E3DE3" w:rsidRPr="006E3DE3" w:rsidRDefault="006E3DE3" w:rsidP="006E3DE3">
      <w:pPr>
        <w:widowControl w:val="0"/>
        <w:autoSpaceDE w:val="0"/>
        <w:autoSpaceDN w:val="0"/>
        <w:adjustRightInd w:val="0"/>
        <w:ind w:left="640" w:hanging="640"/>
        <w:rPr>
          <w:noProof/>
        </w:rPr>
      </w:pPr>
      <w:r w:rsidRPr="006E3DE3">
        <w:rPr>
          <w:noProof/>
        </w:rPr>
        <w:t>21</w:t>
      </w:r>
      <w:r w:rsidR="005917EE" w:rsidRPr="005917EE">
        <w:rPr>
          <w:noProof/>
        </w:rPr>
        <w:t>5</w:t>
      </w:r>
      <w:r w:rsidRPr="006E3DE3">
        <w:rPr>
          <w:noProof/>
        </w:rPr>
        <w:t>.</w:t>
      </w:r>
      <w:r w:rsidRPr="006E3DE3">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677058DA" w14:textId="4F85996D" w:rsidR="006E3DE3" w:rsidRPr="00E00201" w:rsidRDefault="006E3DE3" w:rsidP="006E3DE3">
      <w:pPr>
        <w:widowControl w:val="0"/>
        <w:autoSpaceDE w:val="0"/>
        <w:autoSpaceDN w:val="0"/>
        <w:adjustRightInd w:val="0"/>
        <w:ind w:left="640" w:hanging="640"/>
        <w:rPr>
          <w:noProof/>
          <w:lang w:val="en-US"/>
        </w:rPr>
      </w:pPr>
      <w:r w:rsidRPr="006E3DE3">
        <w:rPr>
          <w:noProof/>
        </w:rPr>
        <w:t>21</w:t>
      </w:r>
      <w:r w:rsidR="005917EE" w:rsidRPr="005917EE">
        <w:rPr>
          <w:noProof/>
        </w:rPr>
        <w:t>6</w:t>
      </w:r>
      <w:r w:rsidRPr="006E3DE3">
        <w:rPr>
          <w:noProof/>
        </w:rPr>
        <w:t>.</w:t>
      </w:r>
      <w:r w:rsidRPr="006E3DE3">
        <w:rPr>
          <w:noProof/>
        </w:rPr>
        <w:tab/>
        <w:t>Афанасьева О.И., Воинов В.А. Г.Ю.С. Экстракорпоральная гемокоррекция: терминология, языковые соответствия. СПб</w:t>
      </w:r>
      <w:r w:rsidRPr="00E00201">
        <w:rPr>
          <w:noProof/>
          <w:lang w:val="en-US"/>
        </w:rPr>
        <w:t>, 2016. P. 7–15.</w:t>
      </w:r>
    </w:p>
    <w:p w14:paraId="5C0D814E" w14:textId="00FC4057" w:rsidR="006E3DE3" w:rsidRPr="00E00201" w:rsidRDefault="006E3DE3" w:rsidP="006E3DE3">
      <w:pPr>
        <w:widowControl w:val="0"/>
        <w:autoSpaceDE w:val="0"/>
        <w:autoSpaceDN w:val="0"/>
        <w:adjustRightInd w:val="0"/>
        <w:ind w:left="640" w:hanging="640"/>
        <w:rPr>
          <w:noProof/>
          <w:lang w:val="en-US"/>
        </w:rPr>
      </w:pPr>
      <w:r w:rsidRPr="00E00201">
        <w:rPr>
          <w:noProof/>
          <w:lang w:val="en-US"/>
        </w:rPr>
        <w:t>21</w:t>
      </w:r>
      <w:r w:rsidR="005917EE">
        <w:rPr>
          <w:noProof/>
          <w:lang w:val="en-US"/>
        </w:rPr>
        <w:t>7</w:t>
      </w:r>
      <w:r w:rsidRPr="00E00201">
        <w:rPr>
          <w:noProof/>
          <w:lang w:val="en-US"/>
        </w:rPr>
        <w:t>.</w:t>
      </w:r>
      <w:r w:rsidRPr="00E00201">
        <w:rPr>
          <w:noProof/>
          <w:lang w:val="en-US"/>
        </w:rPr>
        <w:tab/>
        <w:t>Ikeda K. et al. Adverse Events Associated With Infusion of Hematopoietic Stem Cell Products: A Prospective and Multicenter Surveillance Study // Transfusion Medicine Reviews. W.B. Saunders, 2018. Vol. 32, № 3. P. 186–194.</w:t>
      </w:r>
    </w:p>
    <w:p w14:paraId="0D266C93" w14:textId="0650059C" w:rsidR="006E3DE3" w:rsidRPr="006E3DE3" w:rsidRDefault="006E3DE3" w:rsidP="006E3DE3">
      <w:pPr>
        <w:widowControl w:val="0"/>
        <w:autoSpaceDE w:val="0"/>
        <w:autoSpaceDN w:val="0"/>
        <w:adjustRightInd w:val="0"/>
        <w:ind w:left="640" w:hanging="640"/>
        <w:rPr>
          <w:noProof/>
        </w:rPr>
      </w:pPr>
      <w:r w:rsidRPr="00E00201">
        <w:rPr>
          <w:noProof/>
          <w:lang w:val="en-US"/>
        </w:rPr>
        <w:t>21</w:t>
      </w:r>
      <w:r w:rsidR="005917EE">
        <w:rPr>
          <w:noProof/>
          <w:lang w:val="en-US"/>
        </w:rPr>
        <w:t>8</w:t>
      </w:r>
      <w:r w:rsidRPr="00E00201">
        <w:rPr>
          <w:noProof/>
          <w:lang w:val="en-US"/>
        </w:rPr>
        <w:t>.</w:t>
      </w:r>
      <w:r w:rsidRPr="00E00201">
        <w:rPr>
          <w:noProof/>
          <w:lang w:val="en-US"/>
        </w:rPr>
        <w:tab/>
        <w:t xml:space="preserve">Sutherland D.R. et al. The ISHAGE guidelines for CD34+ cell determination by flow cytometry // Journal of Hematotherapy and Stem Cell Research. </w:t>
      </w:r>
      <w:r w:rsidRPr="006E3DE3">
        <w:rPr>
          <w:noProof/>
        </w:rPr>
        <w:t>J Hematother, 1996. Vol. 5, № 3. P. 213–226.</w:t>
      </w:r>
    </w:p>
    <w:p w14:paraId="161FF1B6" w14:textId="13E488EA" w:rsidR="006E3DE3" w:rsidRPr="00E00201" w:rsidRDefault="006E3DE3" w:rsidP="006E3DE3">
      <w:pPr>
        <w:widowControl w:val="0"/>
        <w:autoSpaceDE w:val="0"/>
        <w:autoSpaceDN w:val="0"/>
        <w:adjustRightInd w:val="0"/>
        <w:ind w:left="640" w:hanging="640"/>
        <w:rPr>
          <w:noProof/>
          <w:lang w:val="en-US"/>
        </w:rPr>
      </w:pPr>
      <w:r w:rsidRPr="006E3DE3">
        <w:rPr>
          <w:noProof/>
        </w:rPr>
        <w:t>21</w:t>
      </w:r>
      <w:r w:rsidR="005917EE" w:rsidRPr="005917EE">
        <w:rPr>
          <w:noProof/>
        </w:rPr>
        <w:t>9</w:t>
      </w:r>
      <w:r w:rsidRPr="006E3DE3">
        <w:rPr>
          <w:noProof/>
        </w:rPr>
        <w:t>.</w:t>
      </w:r>
      <w:r w:rsidRPr="006E3DE3">
        <w:rPr>
          <w:noProof/>
        </w:rPr>
        <w:tab/>
        <w:t>Савченко В.Г. и др. Алгоритмы диагностики и протоколы лечения заболеваний системы крови. Москва</w:t>
      </w:r>
      <w:r w:rsidRPr="00E00201">
        <w:rPr>
          <w:noProof/>
          <w:lang w:val="en-US"/>
        </w:rPr>
        <w:t xml:space="preserve">: </w:t>
      </w:r>
      <w:r w:rsidRPr="006E3DE3">
        <w:rPr>
          <w:noProof/>
        </w:rPr>
        <w:t>Практика</w:t>
      </w:r>
      <w:r w:rsidRPr="00E00201">
        <w:rPr>
          <w:noProof/>
          <w:lang w:val="en-US"/>
        </w:rPr>
        <w:t>, 2018. 1008 p.</w:t>
      </w:r>
    </w:p>
    <w:p w14:paraId="62889055" w14:textId="612EE54E" w:rsidR="006E3DE3" w:rsidRPr="00E00201" w:rsidRDefault="006E3DE3" w:rsidP="006E3DE3">
      <w:pPr>
        <w:widowControl w:val="0"/>
        <w:autoSpaceDE w:val="0"/>
        <w:autoSpaceDN w:val="0"/>
        <w:adjustRightInd w:val="0"/>
        <w:ind w:left="640" w:hanging="640"/>
        <w:rPr>
          <w:noProof/>
          <w:lang w:val="en-US"/>
        </w:rPr>
      </w:pPr>
      <w:r w:rsidRPr="00E00201">
        <w:rPr>
          <w:noProof/>
          <w:lang w:val="en-US"/>
        </w:rPr>
        <w:t>2</w:t>
      </w:r>
      <w:r w:rsidR="005917EE">
        <w:rPr>
          <w:noProof/>
          <w:lang w:val="en-US"/>
        </w:rPr>
        <w:t>20</w:t>
      </w:r>
      <w:r w:rsidRPr="00E00201">
        <w:rPr>
          <w:noProof/>
          <w:lang w:val="en-US"/>
        </w:rPr>
        <w:t>.</w:t>
      </w:r>
      <w:r w:rsidRPr="00E00201">
        <w:rPr>
          <w:noProof/>
          <w:lang w:val="en-US"/>
        </w:rPr>
        <w:tab/>
        <w:t xml:space="preserve">JL H.C. et al. Autologous Is Superior to Allogeneic Hematopoietic Cell Transplantation for Acute Promyelocytic Leukemia in Second Complete Remission // Biol. Blood Marrow </w:t>
      </w:r>
      <w:r w:rsidRPr="00E00201">
        <w:rPr>
          <w:noProof/>
          <w:lang w:val="en-US"/>
        </w:rPr>
        <w:lastRenderedPageBreak/>
        <w:t>Transplant. Biol Blood Marrow Transplant, 2014. Vol. 20, № 7.</w:t>
      </w:r>
    </w:p>
    <w:p w14:paraId="2C15F614" w14:textId="6025B5F7"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1</w:t>
      </w:r>
      <w:r w:rsidRPr="00E00201">
        <w:rPr>
          <w:noProof/>
          <w:lang w:val="en-US"/>
        </w:rPr>
        <w:t>.</w:t>
      </w:r>
      <w:r w:rsidRPr="00E00201">
        <w:rPr>
          <w:noProof/>
          <w:lang w:val="en-US"/>
        </w:rPr>
        <w:tab/>
        <w:t>Lanas A., Chan F.K.L. Peptic ulcer disease. // Lancet (London, England). Lancet, 2017. Vol. 390, № 10094. P. 613–624.</w:t>
      </w:r>
    </w:p>
    <w:p w14:paraId="618E3801" w14:textId="44FBF9AC"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2</w:t>
      </w:r>
      <w:r w:rsidRPr="00E00201">
        <w:rPr>
          <w:noProof/>
          <w:lang w:val="en-US"/>
        </w:rPr>
        <w:t>.</w:t>
      </w:r>
      <w:r w:rsidRPr="00E00201">
        <w:rPr>
          <w:noProof/>
          <w:lang w:val="en-US"/>
        </w:rPr>
        <w:tab/>
        <w:t>Auner H.W. et al. Infectious complications after autologous hematopoietic stem cell transplantation: Comparison of patients with acute myeloid leukemia, malignant lymphoma, and multiple myeloma // Ann. Hematol. Ann Hematol, 2002. Vol. 81, № 7. P. 374–377.</w:t>
      </w:r>
    </w:p>
    <w:p w14:paraId="280756EE" w14:textId="2CBD951E"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3</w:t>
      </w:r>
      <w:r w:rsidRPr="00E00201">
        <w:rPr>
          <w:noProof/>
          <w:lang w:val="en-US"/>
        </w:rPr>
        <w:t>.</w:t>
      </w:r>
      <w:r w:rsidRPr="00E00201">
        <w:rPr>
          <w:noProof/>
          <w:lang w:val="en-US"/>
        </w:rPr>
        <w:tab/>
        <w:t>Gil L., Styczynski J., Komarnicki M. Infectious complication in 314 patients after high-dose therapy and autologous hematopoietic stem cell transplantation: Risk factors analysis and outcome // Infection. Infection, 2007. Vol. 35, № 6. P. 421–427.</w:t>
      </w:r>
    </w:p>
    <w:p w14:paraId="3C9EB6C3" w14:textId="4416B3B7"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4</w:t>
      </w:r>
      <w:r w:rsidRPr="00E00201">
        <w:rPr>
          <w:noProof/>
          <w:lang w:val="en-US"/>
        </w:rPr>
        <w:t>.</w:t>
      </w:r>
      <w:r w:rsidRPr="00E00201">
        <w:rPr>
          <w:noProof/>
          <w:lang w:val="en-US"/>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2FD62990" w14:textId="37886891"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5</w:t>
      </w:r>
      <w:r w:rsidRPr="00E00201">
        <w:rPr>
          <w:noProof/>
          <w:lang w:val="en-US"/>
        </w:rPr>
        <w:t>.</w:t>
      </w:r>
      <w:r w:rsidRPr="00E00201">
        <w:rPr>
          <w:noProof/>
          <w:lang w:val="en-US"/>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4605412B" w14:textId="7C316C29"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6</w:t>
      </w:r>
      <w:r w:rsidRPr="00E00201">
        <w:rPr>
          <w:noProof/>
          <w:lang w:val="en-US"/>
        </w:rPr>
        <w:t>.</w:t>
      </w:r>
      <w:r w:rsidRPr="00E00201">
        <w:rPr>
          <w:noProof/>
          <w:lang w:val="en-US"/>
        </w:rPr>
        <w:tab/>
        <w:t>Moghnieh R. et al. Bacteraemia post-autologous haematopoietic stem cell transplantation in the absence of antibacterial prophylaxis: a decade’s experience from Lebanon // Infection. Urban und Vogel GmbH, 2018. Vol. 46, № 6.</w:t>
      </w:r>
    </w:p>
    <w:p w14:paraId="52A1EFE1" w14:textId="5C0CCDD4" w:rsidR="006E3DE3" w:rsidRPr="00E00201" w:rsidRDefault="006E3DE3" w:rsidP="006E3DE3">
      <w:pPr>
        <w:widowControl w:val="0"/>
        <w:autoSpaceDE w:val="0"/>
        <w:autoSpaceDN w:val="0"/>
        <w:adjustRightInd w:val="0"/>
        <w:ind w:left="640" w:hanging="640"/>
        <w:rPr>
          <w:noProof/>
          <w:lang w:val="en-US"/>
        </w:rPr>
      </w:pPr>
      <w:r w:rsidRPr="00E830A3">
        <w:rPr>
          <w:noProof/>
          <w:lang w:val="en-US"/>
        </w:rPr>
        <w:t>22</w:t>
      </w:r>
      <w:r w:rsidR="005917EE" w:rsidRPr="00E830A3">
        <w:rPr>
          <w:noProof/>
          <w:lang w:val="en-US"/>
        </w:rPr>
        <w:t>7</w:t>
      </w:r>
      <w:r w:rsidRPr="00E830A3">
        <w:rPr>
          <w:noProof/>
          <w:lang w:val="en-US"/>
        </w:rPr>
        <w:t>.</w:t>
      </w:r>
      <w:r w:rsidRPr="00E830A3">
        <w:rPr>
          <w:noProof/>
          <w:lang w:val="en-US"/>
        </w:rPr>
        <w:tab/>
      </w:r>
      <w:r w:rsidRPr="006E3DE3">
        <w:rPr>
          <w:noProof/>
        </w:rPr>
        <w:t>Клясова</w:t>
      </w:r>
      <w:r w:rsidRPr="00E830A3">
        <w:rPr>
          <w:noProof/>
          <w:lang w:val="en-US"/>
        </w:rPr>
        <w:t xml:space="preserve"> </w:t>
      </w:r>
      <w:r w:rsidRPr="006E3DE3">
        <w:rPr>
          <w:noProof/>
        </w:rPr>
        <w:t>Г</w:t>
      </w:r>
      <w:r w:rsidRPr="00E830A3">
        <w:rPr>
          <w:noProof/>
          <w:lang w:val="en-US"/>
        </w:rPr>
        <w:t>.</w:t>
      </w:r>
      <w:r w:rsidRPr="006E3DE3">
        <w:rPr>
          <w:noProof/>
        </w:rPr>
        <w:t>А</w:t>
      </w:r>
      <w:r w:rsidRPr="00E830A3">
        <w:rPr>
          <w:noProof/>
          <w:lang w:val="en-US"/>
        </w:rPr>
        <w:t xml:space="preserve">. </w:t>
      </w:r>
      <w:r w:rsidRPr="00E00201">
        <w:rPr>
          <w:noProof/>
          <w:lang w:val="en-US"/>
        </w:rPr>
        <w:t>et</w:t>
      </w:r>
      <w:r w:rsidRPr="00E830A3">
        <w:rPr>
          <w:noProof/>
          <w:lang w:val="en-US"/>
        </w:rPr>
        <w:t xml:space="preserve"> </w:t>
      </w:r>
      <w:r w:rsidRPr="00E00201">
        <w:rPr>
          <w:noProof/>
          <w:lang w:val="en-US"/>
        </w:rPr>
        <w:t>al</w:t>
      </w:r>
      <w:r w:rsidRPr="00E830A3">
        <w:rPr>
          <w:noProof/>
          <w:lang w:val="en-US"/>
        </w:rPr>
        <w:t xml:space="preserve">. </w:t>
      </w:r>
      <w:r w:rsidRPr="006E3DE3">
        <w:rPr>
          <w:noProof/>
        </w:rPr>
        <w:t xml:space="preserve">Эмпирическая антимикробная терапия у больных острыми лейкозами: итоги многоцентрового исследования // Терапевтический архив. </w:t>
      </w:r>
      <w:r w:rsidRPr="00E00201">
        <w:rPr>
          <w:noProof/>
          <w:lang w:val="en-US"/>
        </w:rPr>
        <w:t>1998. Vol. 70, № 7. P. 15–21.</w:t>
      </w:r>
    </w:p>
    <w:p w14:paraId="297C5BBD" w14:textId="473712FB" w:rsidR="006E3DE3" w:rsidRPr="00E00201" w:rsidRDefault="006E3DE3" w:rsidP="006E3DE3">
      <w:pPr>
        <w:widowControl w:val="0"/>
        <w:autoSpaceDE w:val="0"/>
        <w:autoSpaceDN w:val="0"/>
        <w:adjustRightInd w:val="0"/>
        <w:ind w:left="640" w:hanging="640"/>
        <w:rPr>
          <w:noProof/>
          <w:lang w:val="en-US"/>
        </w:rPr>
      </w:pPr>
      <w:r w:rsidRPr="00E00201">
        <w:rPr>
          <w:noProof/>
          <w:lang w:val="en-US"/>
        </w:rPr>
        <w:t>22</w:t>
      </w:r>
      <w:r w:rsidR="005917EE">
        <w:rPr>
          <w:noProof/>
          <w:lang w:val="en-US"/>
        </w:rPr>
        <w:t>8</w:t>
      </w:r>
      <w:r w:rsidRPr="00E00201">
        <w:rPr>
          <w:noProof/>
          <w:lang w:val="en-US"/>
        </w:rPr>
        <w:t>.</w:t>
      </w:r>
      <w:r w:rsidRPr="00E00201">
        <w:rPr>
          <w:noProof/>
          <w:lang w:val="en-US"/>
        </w:rPr>
        <w:tab/>
        <w:t>Terpos E. et al. European myeloma network guidelines for the management of multiple myeloma-related complications // Haematologica. Ferrata Storti Foundation, 2015. Vol. 100, № 10. P. 1254–1266.</w:t>
      </w:r>
    </w:p>
    <w:p w14:paraId="22D822B3" w14:textId="7888EC63" w:rsidR="006E3DE3" w:rsidRPr="006E3DE3" w:rsidRDefault="006E3DE3" w:rsidP="006E3DE3">
      <w:pPr>
        <w:widowControl w:val="0"/>
        <w:autoSpaceDE w:val="0"/>
        <w:autoSpaceDN w:val="0"/>
        <w:adjustRightInd w:val="0"/>
        <w:ind w:left="640" w:hanging="640"/>
        <w:rPr>
          <w:noProof/>
        </w:rPr>
      </w:pPr>
      <w:r w:rsidRPr="00E00201">
        <w:rPr>
          <w:noProof/>
          <w:lang w:val="en-US"/>
        </w:rPr>
        <w:t>22</w:t>
      </w:r>
      <w:r w:rsidR="005917EE">
        <w:rPr>
          <w:noProof/>
          <w:lang w:val="en-US"/>
        </w:rPr>
        <w:t>9</w:t>
      </w:r>
      <w:r w:rsidRPr="00E00201">
        <w:rPr>
          <w:noProof/>
          <w:lang w:val="en-US"/>
        </w:rPr>
        <w:t>.</w:t>
      </w:r>
      <w:r w:rsidRPr="00E00201">
        <w:rPr>
          <w:noProof/>
          <w:lang w:val="en-US"/>
        </w:rPr>
        <w:tab/>
      </w:r>
      <w:r w:rsidRPr="006E3DE3">
        <w:rPr>
          <w:noProof/>
        </w:rPr>
        <w:t>Сытов</w:t>
      </w:r>
      <w:r w:rsidRPr="00E00201">
        <w:rPr>
          <w:noProof/>
          <w:lang w:val="en-US"/>
        </w:rPr>
        <w:t xml:space="preserve"> </w:t>
      </w:r>
      <w:r w:rsidRPr="006E3DE3">
        <w:rPr>
          <w:noProof/>
        </w:rPr>
        <w:t>А</w:t>
      </w:r>
      <w:r w:rsidRPr="00E00201">
        <w:rPr>
          <w:noProof/>
          <w:lang w:val="en-US"/>
        </w:rPr>
        <w:t>.</w:t>
      </w:r>
      <w:r w:rsidRPr="006E3DE3">
        <w:rPr>
          <w:noProof/>
        </w:rPr>
        <w:t>В</w:t>
      </w:r>
      <w:r w:rsidRPr="00E00201">
        <w:rPr>
          <w:noProof/>
          <w:lang w:val="en-US"/>
        </w:rPr>
        <w:t xml:space="preserve">., </w:t>
      </w:r>
      <w:r w:rsidRPr="006E3DE3">
        <w:rPr>
          <w:noProof/>
        </w:rPr>
        <w:t>Лейдерман</w:t>
      </w:r>
      <w:r w:rsidRPr="00E00201">
        <w:rPr>
          <w:noProof/>
          <w:lang w:val="en-US"/>
        </w:rPr>
        <w:t xml:space="preserve"> </w:t>
      </w:r>
      <w:r w:rsidRPr="006E3DE3">
        <w:rPr>
          <w:noProof/>
        </w:rPr>
        <w:t>И</w:t>
      </w:r>
      <w:r w:rsidRPr="00E00201">
        <w:rPr>
          <w:noProof/>
          <w:lang w:val="en-US"/>
        </w:rPr>
        <w:t>.</w:t>
      </w:r>
      <w:r w:rsidRPr="006E3DE3">
        <w:rPr>
          <w:noProof/>
        </w:rPr>
        <w:t>Н</w:t>
      </w:r>
      <w:r w:rsidRPr="00E00201">
        <w:rPr>
          <w:noProof/>
          <w:lang w:val="en-US"/>
        </w:rPr>
        <w:t xml:space="preserve">., </w:t>
      </w:r>
      <w:r w:rsidRPr="006E3DE3">
        <w:rPr>
          <w:noProof/>
        </w:rPr>
        <w:t>Ломидзе</w:t>
      </w:r>
      <w:r w:rsidRPr="00E00201">
        <w:rPr>
          <w:noProof/>
          <w:lang w:val="en-US"/>
        </w:rPr>
        <w:t xml:space="preserve"> </w:t>
      </w:r>
      <w:r w:rsidRPr="006E3DE3">
        <w:rPr>
          <w:noProof/>
        </w:rPr>
        <w:t>С</w:t>
      </w:r>
      <w:r w:rsidRPr="00E00201">
        <w:rPr>
          <w:noProof/>
          <w:lang w:val="en-US"/>
        </w:rPr>
        <w:t>.</w:t>
      </w:r>
      <w:r w:rsidRPr="006E3DE3">
        <w:rPr>
          <w:noProof/>
        </w:rPr>
        <w:t>В</w:t>
      </w:r>
      <w:r w:rsidRPr="00E00201">
        <w:rPr>
          <w:noProof/>
          <w:lang w:val="en-US"/>
        </w:rPr>
        <w:t xml:space="preserve">., </w:t>
      </w:r>
      <w:r w:rsidRPr="006E3DE3">
        <w:rPr>
          <w:noProof/>
        </w:rPr>
        <w:t>Нехаев</w:t>
      </w:r>
      <w:r w:rsidRPr="00E00201">
        <w:rPr>
          <w:noProof/>
          <w:lang w:val="en-US"/>
        </w:rPr>
        <w:t xml:space="preserve"> </w:t>
      </w:r>
      <w:r w:rsidRPr="006E3DE3">
        <w:rPr>
          <w:noProof/>
        </w:rPr>
        <w:t>И</w:t>
      </w:r>
      <w:r w:rsidRPr="00E00201">
        <w:rPr>
          <w:noProof/>
          <w:lang w:val="en-US"/>
        </w:rPr>
        <w:t>.</w:t>
      </w:r>
      <w:r w:rsidRPr="006E3DE3">
        <w:rPr>
          <w:noProof/>
        </w:rPr>
        <w:t>В</w:t>
      </w:r>
      <w:r w:rsidRPr="00E00201">
        <w:rPr>
          <w:noProof/>
          <w:lang w:val="en-US"/>
        </w:rPr>
        <w:t xml:space="preserve">. </w:t>
      </w:r>
      <w:r w:rsidRPr="006E3DE3">
        <w:rPr>
          <w:noProof/>
        </w:rPr>
        <w:t>Х</w:t>
      </w:r>
      <w:r w:rsidRPr="00E00201">
        <w:rPr>
          <w:noProof/>
          <w:lang w:val="en-US"/>
        </w:rPr>
        <w:t>.</w:t>
      </w:r>
      <w:r w:rsidRPr="006E3DE3">
        <w:rPr>
          <w:noProof/>
        </w:rPr>
        <w:t>А</w:t>
      </w:r>
      <w:r w:rsidRPr="00E00201">
        <w:rPr>
          <w:noProof/>
          <w:lang w:val="en-US"/>
        </w:rPr>
        <w:t>.</w:t>
      </w:r>
      <w:r w:rsidRPr="006E3DE3">
        <w:rPr>
          <w:noProof/>
        </w:rPr>
        <w:t>Ж</w:t>
      </w:r>
      <w:r w:rsidRPr="00E00201">
        <w:rPr>
          <w:noProof/>
          <w:lang w:val="en-US"/>
        </w:rPr>
        <w:t xml:space="preserve">.. </w:t>
      </w:r>
      <w:r w:rsidRPr="006E3DE3">
        <w:rPr>
          <w:noProof/>
        </w:rPr>
        <w:t>Практические рекомендации по нутритивной поддержке онкологических больных // RUSSCO. 2017. P. 524–532.</w:t>
      </w:r>
    </w:p>
    <w:p w14:paraId="58B7F9FA" w14:textId="610AEBE3" w:rsidR="006E3DE3" w:rsidRPr="00E00201" w:rsidRDefault="006E3DE3" w:rsidP="006E3DE3">
      <w:pPr>
        <w:widowControl w:val="0"/>
        <w:autoSpaceDE w:val="0"/>
        <w:autoSpaceDN w:val="0"/>
        <w:adjustRightInd w:val="0"/>
        <w:ind w:left="640" w:hanging="640"/>
        <w:rPr>
          <w:noProof/>
          <w:lang w:val="en-US"/>
        </w:rPr>
      </w:pPr>
      <w:r w:rsidRPr="00E830A3">
        <w:rPr>
          <w:noProof/>
        </w:rPr>
        <w:t>2</w:t>
      </w:r>
      <w:r w:rsidR="005917EE" w:rsidRPr="00E830A3">
        <w:rPr>
          <w:noProof/>
        </w:rPr>
        <w:t>30</w:t>
      </w:r>
      <w:r w:rsidRPr="00E830A3">
        <w:rPr>
          <w:noProof/>
        </w:rPr>
        <w:t>.</w:t>
      </w:r>
      <w:r w:rsidRPr="00E830A3">
        <w:rPr>
          <w:noProof/>
        </w:rPr>
        <w:tab/>
      </w:r>
      <w:r w:rsidRPr="005917EE">
        <w:rPr>
          <w:noProof/>
          <w:lang w:val="en-US"/>
        </w:rPr>
        <w:t>Virizuela</w:t>
      </w:r>
      <w:r w:rsidRPr="00E830A3">
        <w:rPr>
          <w:noProof/>
        </w:rPr>
        <w:t xml:space="preserve"> </w:t>
      </w:r>
      <w:r w:rsidRPr="005917EE">
        <w:rPr>
          <w:noProof/>
          <w:lang w:val="en-US"/>
        </w:rPr>
        <w:t>J</w:t>
      </w:r>
      <w:r w:rsidRPr="00E830A3">
        <w:rPr>
          <w:noProof/>
        </w:rPr>
        <w:t>.</w:t>
      </w:r>
      <w:r w:rsidRPr="005917EE">
        <w:rPr>
          <w:noProof/>
          <w:lang w:val="en-US"/>
        </w:rPr>
        <w:t>A</w:t>
      </w:r>
      <w:r w:rsidRPr="00E830A3">
        <w:rPr>
          <w:noProof/>
        </w:rPr>
        <w:t xml:space="preserve">. </w:t>
      </w:r>
      <w:r w:rsidRPr="005917EE">
        <w:rPr>
          <w:noProof/>
          <w:lang w:val="en-US"/>
        </w:rPr>
        <w:t>et</w:t>
      </w:r>
      <w:r w:rsidRPr="00E830A3">
        <w:rPr>
          <w:noProof/>
        </w:rPr>
        <w:t xml:space="preserve"> </w:t>
      </w:r>
      <w:r w:rsidRPr="005917EE">
        <w:rPr>
          <w:noProof/>
          <w:lang w:val="en-US"/>
        </w:rPr>
        <w:t>al</w:t>
      </w:r>
      <w:r w:rsidRPr="00E830A3">
        <w:rPr>
          <w:noProof/>
        </w:rPr>
        <w:t xml:space="preserve">. </w:t>
      </w:r>
      <w:r w:rsidRPr="00E00201">
        <w:rPr>
          <w:noProof/>
          <w:lang w:val="en-US"/>
        </w:rPr>
        <w:t>Nutritional support and parenteral nutrition in cancer patients: an expert consensus report // Clin. Transl. Oncol. Springer-Verlag Italia s.r.l., 2018. Vol. 20, № 5. P. 619–629.</w:t>
      </w:r>
    </w:p>
    <w:p w14:paraId="24FDDA91" w14:textId="0924287B" w:rsidR="006E3DE3" w:rsidRPr="00E00201" w:rsidRDefault="006E3DE3" w:rsidP="006E3DE3">
      <w:pPr>
        <w:widowControl w:val="0"/>
        <w:autoSpaceDE w:val="0"/>
        <w:autoSpaceDN w:val="0"/>
        <w:adjustRightInd w:val="0"/>
        <w:ind w:left="640" w:hanging="640"/>
        <w:rPr>
          <w:noProof/>
          <w:lang w:val="en-US"/>
        </w:rPr>
      </w:pPr>
      <w:r w:rsidRPr="006E3DE3">
        <w:rPr>
          <w:noProof/>
        </w:rPr>
        <w:t>23</w:t>
      </w:r>
      <w:r w:rsidR="005917EE" w:rsidRPr="005917EE">
        <w:rPr>
          <w:noProof/>
        </w:rPr>
        <w:t>1</w:t>
      </w:r>
      <w:r w:rsidRPr="006E3DE3">
        <w:rPr>
          <w:noProof/>
        </w:rPr>
        <w:t>.</w:t>
      </w:r>
      <w:r w:rsidRPr="006E3DE3">
        <w:rPr>
          <w:noProof/>
        </w:rPr>
        <w:tab/>
        <w:t xml:space="preserve">Бесова Н.С., Борисова Т.Н., Ларионова В.Б., Лейдерман И.Н., Обухова О.А., Попова </w:t>
      </w:r>
      <w:r w:rsidRPr="006E3DE3">
        <w:rPr>
          <w:noProof/>
        </w:rPr>
        <w:lastRenderedPageBreak/>
        <w:t xml:space="preserve">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w:t>
      </w:r>
      <w:r w:rsidRPr="00E00201">
        <w:rPr>
          <w:noProof/>
          <w:lang w:val="en-US"/>
        </w:rPr>
        <w:t>2014.</w:t>
      </w:r>
    </w:p>
    <w:p w14:paraId="39B6B1FC" w14:textId="4D1FE422"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2</w:t>
      </w:r>
      <w:r w:rsidRPr="00E00201">
        <w:rPr>
          <w:noProof/>
          <w:lang w:val="en-US"/>
        </w:rPr>
        <w:t>.</w:t>
      </w:r>
      <w:r w:rsidRPr="00E00201">
        <w:rPr>
          <w:noProof/>
          <w:lang w:val="en-US"/>
        </w:rPr>
        <w:tab/>
        <w:t>Arends J. et al. ESPEN guidelines on nutrition in cancer patients // Clin. Nutr. Churchill Livingstone, 2017. Vol. 36, № 1. P. 11–48.</w:t>
      </w:r>
    </w:p>
    <w:p w14:paraId="30D6EB10" w14:textId="4FFA1670"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3</w:t>
      </w:r>
      <w:r w:rsidRPr="00E00201">
        <w:rPr>
          <w:noProof/>
          <w:lang w:val="en-US"/>
        </w:rPr>
        <w:t>.</w:t>
      </w:r>
      <w:r w:rsidRPr="00E00201">
        <w:rPr>
          <w:noProof/>
          <w:lang w:val="en-US"/>
        </w:rPr>
        <w:tab/>
        <w:t>Camblor-Álvarez M. et al. Soporte nutricional y nutrición parenteral en el paciente oncológico: informe de consenso de un grupo de expertos // Nutr. Hosp. ARAN Ediciones, 2018. Vol. 35, № 1.</w:t>
      </w:r>
    </w:p>
    <w:p w14:paraId="40048879" w14:textId="3347E42E"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4</w:t>
      </w:r>
      <w:r w:rsidRPr="00E00201">
        <w:rPr>
          <w:noProof/>
          <w:lang w:val="en-US"/>
        </w:rPr>
        <w:t>.</w:t>
      </w:r>
      <w:r w:rsidRPr="00E00201">
        <w:rPr>
          <w:noProof/>
          <w:lang w:val="en-US"/>
        </w:rPr>
        <w:tab/>
        <w:t>Baiu I., Spain D.A. Parenteral Nutrition // JAMA - Journal of the American Medical Association. American Medical Association, 2019. Vol. 321, № 21. P. 2142.</w:t>
      </w:r>
    </w:p>
    <w:p w14:paraId="08F464A0" w14:textId="51B2839E"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5</w:t>
      </w:r>
      <w:r w:rsidRPr="00E00201">
        <w:rPr>
          <w:noProof/>
          <w:lang w:val="en-US"/>
        </w:rPr>
        <w:t>.</w:t>
      </w:r>
      <w:r w:rsidRPr="00E00201">
        <w:rPr>
          <w:noProof/>
          <w:lang w:val="en-US"/>
        </w:rPr>
        <w:tab/>
        <w:t>Roze des Ordons A.L. et al. Clinical characteristics and outcomes of patients with acute myelogenous leukemia admitted to intensive care: A case-control study // BMC Cancer. 2010. Vol. 10. P. 516.</w:t>
      </w:r>
    </w:p>
    <w:p w14:paraId="22C4F95C" w14:textId="1391F5D0"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6</w:t>
      </w:r>
      <w:r w:rsidRPr="00E00201">
        <w:rPr>
          <w:noProof/>
          <w:lang w:val="en-US"/>
        </w:rPr>
        <w:t>.</w:t>
      </w:r>
      <w:r w:rsidRPr="00E00201">
        <w:rPr>
          <w:noProof/>
          <w:lang w:val="en-US"/>
        </w:rPr>
        <w:tab/>
        <w:t>Schellongowski P. et al. Prognostic factors for intensive care unit admission, intensive care outcome, and post-intensive care survival in patients with de novo acute myeloid leukemia: a single center experience // Haematologica. 2011. Vol. 96, № 2. P. 231–237.</w:t>
      </w:r>
    </w:p>
    <w:p w14:paraId="799F10D7" w14:textId="69E89667"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7</w:t>
      </w:r>
      <w:r w:rsidRPr="00E00201">
        <w:rPr>
          <w:noProof/>
          <w:lang w:val="en-US"/>
        </w:rPr>
        <w:t>.</w:t>
      </w:r>
      <w:r w:rsidRPr="00E00201">
        <w:rPr>
          <w:noProof/>
          <w:lang w:val="en-US"/>
        </w:rPr>
        <w:tab/>
        <w:t>Lengliné E. et al. Intensive care unit management of patients with newly diagnosed acute myeloid leukemia with no organ failure // Leuk. Lymphoma. Leuk Lymphoma, 2012. Vol. 53, № 7. P. 1352–1359.</w:t>
      </w:r>
    </w:p>
    <w:p w14:paraId="665600D0" w14:textId="734395F8"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8</w:t>
      </w:r>
      <w:r w:rsidRPr="00E00201">
        <w:rPr>
          <w:noProof/>
          <w:lang w:val="en-US"/>
        </w:rPr>
        <w:t>.</w:t>
      </w:r>
      <w:r w:rsidRPr="00E00201">
        <w:rPr>
          <w:noProof/>
          <w:lang w:val="en-US"/>
        </w:rPr>
        <w:tab/>
        <w:t>Jackson K. et al. Outcomes and prognostic factors for patients with acute myeloid leukemia admitted to the intensive care unit // Leuk. Lymphoma. Leuk Lymphoma, 2013. Vol. 55, № April. P. 1–8.</w:t>
      </w:r>
    </w:p>
    <w:p w14:paraId="0C6A1D62" w14:textId="7BF812E0" w:rsidR="006E3DE3" w:rsidRPr="00E00201" w:rsidRDefault="006E3DE3" w:rsidP="006E3DE3">
      <w:pPr>
        <w:widowControl w:val="0"/>
        <w:autoSpaceDE w:val="0"/>
        <w:autoSpaceDN w:val="0"/>
        <w:adjustRightInd w:val="0"/>
        <w:ind w:left="640" w:hanging="640"/>
        <w:rPr>
          <w:noProof/>
          <w:lang w:val="en-US"/>
        </w:rPr>
      </w:pPr>
      <w:r w:rsidRPr="00E00201">
        <w:rPr>
          <w:noProof/>
          <w:lang w:val="en-US"/>
        </w:rPr>
        <w:t>23</w:t>
      </w:r>
      <w:r w:rsidR="005917EE">
        <w:rPr>
          <w:noProof/>
          <w:lang w:val="en-US"/>
        </w:rPr>
        <w:t>9</w:t>
      </w:r>
      <w:r w:rsidRPr="00E00201">
        <w:rPr>
          <w:noProof/>
          <w:lang w:val="en-US"/>
        </w:rPr>
        <w:t>.</w:t>
      </w:r>
      <w:r w:rsidRPr="00E00201">
        <w:rPr>
          <w:noProof/>
          <w:lang w:val="en-US"/>
        </w:rPr>
        <w:tab/>
        <w:t>Pohlen M. et al. Patients with acute myeloid leukemia admitted to intensive care units: Outcome analysis and risk prediction // PLoS One. Public Library of Science, 2016. Vol. 11, № 8.</w:t>
      </w:r>
    </w:p>
    <w:p w14:paraId="5DF5E8B4" w14:textId="4AE3A533" w:rsidR="006E3DE3" w:rsidRPr="00E00201" w:rsidRDefault="006E3DE3" w:rsidP="006E3DE3">
      <w:pPr>
        <w:widowControl w:val="0"/>
        <w:autoSpaceDE w:val="0"/>
        <w:autoSpaceDN w:val="0"/>
        <w:adjustRightInd w:val="0"/>
        <w:ind w:left="640" w:hanging="640"/>
        <w:rPr>
          <w:noProof/>
          <w:lang w:val="en-US"/>
        </w:rPr>
      </w:pPr>
      <w:r w:rsidRPr="00E00201">
        <w:rPr>
          <w:noProof/>
          <w:lang w:val="en-US"/>
        </w:rPr>
        <w:t>2</w:t>
      </w:r>
      <w:r w:rsidR="005917EE">
        <w:rPr>
          <w:noProof/>
          <w:lang w:val="en-US"/>
        </w:rPr>
        <w:t>40</w:t>
      </w:r>
      <w:r w:rsidRPr="00E00201">
        <w:rPr>
          <w:noProof/>
          <w:lang w:val="en-US"/>
        </w:rPr>
        <w:t>.</w:t>
      </w:r>
      <w:r w:rsidRPr="00E00201">
        <w:rPr>
          <w:noProof/>
          <w:lang w:val="en-US"/>
        </w:rPr>
        <w:tab/>
        <w:t>Halpern A.B. et al. Association of risk factors, mortality, and care costs of adults with acute myeloid leukemia with admission to the intensive care unit // JAMA Oncol. American Medical Association, 2017. Vol. 3, № 3. P. 374–381.</w:t>
      </w:r>
    </w:p>
    <w:p w14:paraId="3DED32C2" w14:textId="7643EA01" w:rsidR="006E3DE3" w:rsidRPr="006E3DE3" w:rsidRDefault="006E3DE3" w:rsidP="006E3DE3">
      <w:pPr>
        <w:widowControl w:val="0"/>
        <w:autoSpaceDE w:val="0"/>
        <w:autoSpaceDN w:val="0"/>
        <w:adjustRightInd w:val="0"/>
        <w:ind w:left="640" w:hanging="640"/>
        <w:rPr>
          <w:noProof/>
        </w:rPr>
      </w:pPr>
      <w:r w:rsidRPr="00E00201">
        <w:rPr>
          <w:noProof/>
          <w:lang w:val="en-US"/>
        </w:rPr>
        <w:t>24</w:t>
      </w:r>
      <w:r w:rsidR="005917EE">
        <w:rPr>
          <w:noProof/>
          <w:lang w:val="en-US"/>
        </w:rPr>
        <w:t>1</w:t>
      </w:r>
      <w:r w:rsidRPr="00E00201">
        <w:rPr>
          <w:noProof/>
          <w:lang w:val="en-US"/>
        </w:rPr>
        <w:t>.</w:t>
      </w:r>
      <w:r w:rsidRPr="00E00201">
        <w:rPr>
          <w:noProof/>
          <w:lang w:val="en-US"/>
        </w:rPr>
        <w:tab/>
      </w:r>
      <w:r w:rsidRPr="006E3DE3">
        <w:rPr>
          <w:noProof/>
        </w:rPr>
        <w:t>Воробьев</w:t>
      </w:r>
      <w:r w:rsidRPr="00E00201">
        <w:rPr>
          <w:noProof/>
          <w:lang w:val="en-US"/>
        </w:rPr>
        <w:t xml:space="preserve"> </w:t>
      </w:r>
      <w:r w:rsidRPr="006E3DE3">
        <w:rPr>
          <w:noProof/>
        </w:rPr>
        <w:t>А</w:t>
      </w:r>
      <w:r w:rsidRPr="00E00201">
        <w:rPr>
          <w:noProof/>
          <w:lang w:val="en-US"/>
        </w:rPr>
        <w:t>.</w:t>
      </w:r>
      <w:r w:rsidRPr="006E3DE3">
        <w:rPr>
          <w:noProof/>
        </w:rPr>
        <w:t>И</w:t>
      </w:r>
      <w:r w:rsidRPr="00E00201">
        <w:rPr>
          <w:noProof/>
          <w:lang w:val="en-US"/>
        </w:rPr>
        <w:t xml:space="preserve">. et al. </w:t>
      </w:r>
      <w:r w:rsidRPr="006E3DE3">
        <w:rPr>
          <w:noProof/>
        </w:rPr>
        <w:t>Критические состояния при гемобластозах (типичные формы и выживаемость в условиях отделения реанимации). // Терапевтический архив. 1993. Vol. 65, № 7. P. 3–6.</w:t>
      </w:r>
    </w:p>
    <w:p w14:paraId="4FC10F7F" w14:textId="77C492DE" w:rsidR="006E3DE3" w:rsidRPr="00E00201" w:rsidRDefault="006E3DE3" w:rsidP="006E3DE3">
      <w:pPr>
        <w:widowControl w:val="0"/>
        <w:autoSpaceDE w:val="0"/>
        <w:autoSpaceDN w:val="0"/>
        <w:adjustRightInd w:val="0"/>
        <w:ind w:left="640" w:hanging="640"/>
        <w:rPr>
          <w:noProof/>
          <w:lang w:val="en-US"/>
        </w:rPr>
      </w:pPr>
      <w:r w:rsidRPr="006E3DE3">
        <w:rPr>
          <w:noProof/>
        </w:rPr>
        <w:t>24</w:t>
      </w:r>
      <w:r w:rsidR="005917EE" w:rsidRPr="005917EE">
        <w:rPr>
          <w:noProof/>
        </w:rPr>
        <w:t>2</w:t>
      </w:r>
      <w:r w:rsidRPr="006E3DE3">
        <w:rPr>
          <w:noProof/>
        </w:rPr>
        <w:t>.</w:t>
      </w:r>
      <w:r w:rsidRPr="006E3DE3">
        <w:rPr>
          <w:noProof/>
        </w:rPr>
        <w:tab/>
        <w:t xml:space="preserve">Галстян Г.М., Городецкий В.М. Опыт работы отделения реанимации и интенсивной терапии ФГБУ ГНЦ МЗиСР РФ // Клиническая онкогематология. </w:t>
      </w:r>
      <w:r w:rsidRPr="00E00201">
        <w:rPr>
          <w:noProof/>
          <w:lang w:val="en-US"/>
        </w:rPr>
        <w:t>2011. Vol. 4, № 1. P. 75–78.</w:t>
      </w:r>
    </w:p>
    <w:p w14:paraId="3C7C5EDE" w14:textId="6F857AE7" w:rsidR="006E3DE3" w:rsidRPr="00E00201" w:rsidRDefault="006E3DE3" w:rsidP="006E3DE3">
      <w:pPr>
        <w:widowControl w:val="0"/>
        <w:autoSpaceDE w:val="0"/>
        <w:autoSpaceDN w:val="0"/>
        <w:adjustRightInd w:val="0"/>
        <w:ind w:left="640" w:hanging="640"/>
        <w:rPr>
          <w:noProof/>
          <w:lang w:val="en-US"/>
        </w:rPr>
      </w:pPr>
      <w:r w:rsidRPr="00E00201">
        <w:rPr>
          <w:noProof/>
          <w:lang w:val="en-US"/>
        </w:rPr>
        <w:lastRenderedPageBreak/>
        <w:t>24</w:t>
      </w:r>
      <w:r w:rsidR="005917EE">
        <w:rPr>
          <w:noProof/>
          <w:lang w:val="en-US"/>
        </w:rPr>
        <w:t>3</w:t>
      </w:r>
      <w:r w:rsidRPr="00E00201">
        <w:rPr>
          <w:noProof/>
          <w:lang w:val="en-US"/>
        </w:rPr>
        <w:t>.</w:t>
      </w:r>
      <w:r w:rsidRPr="00E00201">
        <w:rPr>
          <w:noProof/>
          <w:lang w:val="en-US"/>
        </w:rPr>
        <w:tab/>
        <w:t>Lamia B. et al. Changes in severity and organ failure scores as prognostic factors in onco-hematological malignancy patients admitted to the ICU // Intensive Care Med. Intensive Care Med, 2006. Vol. 32, № 10. P. 1560–1568.</w:t>
      </w:r>
    </w:p>
    <w:p w14:paraId="0A503B6D" w14:textId="2D23CD6C"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4</w:t>
      </w:r>
      <w:r w:rsidRPr="00E00201">
        <w:rPr>
          <w:noProof/>
          <w:lang w:val="en-US"/>
        </w:rPr>
        <w:t>.</w:t>
      </w:r>
      <w:r w:rsidRPr="00E00201">
        <w:rPr>
          <w:noProof/>
          <w:lang w:val="en-US"/>
        </w:rPr>
        <w:tab/>
        <w:t>Evison J.M. et al. Intensive care unit admission in patients with haematological disease: incidence, outcome and prognostic factors. 2001.</w:t>
      </w:r>
    </w:p>
    <w:p w14:paraId="430470BB" w14:textId="14337DED"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5</w:t>
      </w:r>
      <w:r w:rsidRPr="00E00201">
        <w:rPr>
          <w:noProof/>
          <w:lang w:val="en-US"/>
        </w:rPr>
        <w:t>.</w:t>
      </w:r>
      <w:r w:rsidRPr="00E00201">
        <w:rPr>
          <w:noProof/>
          <w:lang w:val="en-US"/>
        </w:rPr>
        <w:tab/>
        <w:t>Silfvast T. et al. Multiple organ failure and outcome of critically ill patients with haematological malignancy // Acta Anaesthesiol. Scand. Acta Anaesthesiol Scand, 2003. Vol. 47, № 3. P. 301–306.</w:t>
      </w:r>
    </w:p>
    <w:p w14:paraId="1C658F40" w14:textId="46C6363B"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6</w:t>
      </w:r>
      <w:r w:rsidRPr="00E00201">
        <w:rPr>
          <w:noProof/>
          <w:lang w:val="en-US"/>
        </w:rPr>
        <w:t>.</w:t>
      </w:r>
      <w:r w:rsidRPr="00E00201">
        <w:rPr>
          <w:noProof/>
          <w:lang w:val="en-US"/>
        </w:rPr>
        <w:tab/>
        <w:t>Benoit D.D. et al. Outcome and early prognostic indicators in patients with a hematologic malignancy admitted to the intensive care unit for a life-threatening complication // Crit. Care Med. Crit Care Med, 2003. Vol. 31, № 1. P. 104–112.</w:t>
      </w:r>
    </w:p>
    <w:p w14:paraId="7F355181" w14:textId="59951AEE"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7</w:t>
      </w:r>
      <w:r w:rsidRPr="00E00201">
        <w:rPr>
          <w:noProof/>
          <w:lang w:val="en-US"/>
        </w:rPr>
        <w:t>.</w:t>
      </w:r>
      <w:r w:rsidRPr="00E00201">
        <w:rPr>
          <w:noProof/>
          <w:lang w:val="en-US"/>
        </w:rPr>
        <w:tab/>
        <w:t>Medić M.G. et al. Hematologic malignancies in the medical intensive care unit – Outcomes and prognostic factors // Hematology. Maney Publishing, 2015. Vol. 20, № 5. P. 247–253.</w:t>
      </w:r>
    </w:p>
    <w:p w14:paraId="3B84B81A" w14:textId="031A510A"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8</w:t>
      </w:r>
      <w:r w:rsidRPr="00E00201">
        <w:rPr>
          <w:noProof/>
          <w:lang w:val="en-US"/>
        </w:rPr>
        <w:t>.</w:t>
      </w:r>
      <w:r w:rsidRPr="00E00201">
        <w:rPr>
          <w:noProof/>
          <w:lang w:val="en-US"/>
        </w:rPr>
        <w:tab/>
        <w:t>Ahmed T. et al. Outcomes and changes in code status of patients with acute myeloid leukemia undergoing induction chemotherapy who were transferred to the intensive care unit // Leuk. Res. Elsevier Ltd, 2017. Vol. 62. P. 51–55.</w:t>
      </w:r>
    </w:p>
    <w:p w14:paraId="6D978932" w14:textId="58BD92C6" w:rsidR="006E3DE3" w:rsidRPr="00E00201" w:rsidRDefault="006E3DE3" w:rsidP="006E3DE3">
      <w:pPr>
        <w:widowControl w:val="0"/>
        <w:autoSpaceDE w:val="0"/>
        <w:autoSpaceDN w:val="0"/>
        <w:adjustRightInd w:val="0"/>
        <w:ind w:left="640" w:hanging="640"/>
        <w:rPr>
          <w:noProof/>
          <w:lang w:val="en-US"/>
        </w:rPr>
      </w:pPr>
      <w:r w:rsidRPr="00E00201">
        <w:rPr>
          <w:noProof/>
          <w:lang w:val="en-US"/>
        </w:rPr>
        <w:t>24</w:t>
      </w:r>
      <w:r w:rsidR="005917EE">
        <w:rPr>
          <w:noProof/>
          <w:lang w:val="en-US"/>
        </w:rPr>
        <w:t>9</w:t>
      </w:r>
      <w:r w:rsidRPr="00E00201">
        <w:rPr>
          <w:noProof/>
          <w:lang w:val="en-US"/>
        </w:rPr>
        <w:t>.</w:t>
      </w:r>
      <w:r w:rsidRPr="00E00201">
        <w:rPr>
          <w:noProof/>
          <w:lang w:val="en-US"/>
        </w:rPr>
        <w:tab/>
        <w:t>Wohlfarth P. et al. Prognostic factors, long-term survival, and outcome of cancer patients receiving chemotherapy in the intensive care unit // Ann. Hematol. Springer Verlag, 2014. Vol. 93, № 10. P. 1629–1636.</w:t>
      </w:r>
    </w:p>
    <w:p w14:paraId="69773581" w14:textId="5B550F35" w:rsidR="006E3DE3" w:rsidRPr="00E00201" w:rsidRDefault="006E3DE3" w:rsidP="006E3DE3">
      <w:pPr>
        <w:widowControl w:val="0"/>
        <w:autoSpaceDE w:val="0"/>
        <w:autoSpaceDN w:val="0"/>
        <w:adjustRightInd w:val="0"/>
        <w:ind w:left="640" w:hanging="640"/>
        <w:rPr>
          <w:noProof/>
          <w:lang w:val="en-US"/>
        </w:rPr>
      </w:pPr>
      <w:r w:rsidRPr="00E00201">
        <w:rPr>
          <w:noProof/>
          <w:lang w:val="en-US"/>
        </w:rPr>
        <w:t>2</w:t>
      </w:r>
      <w:r w:rsidR="005917EE">
        <w:rPr>
          <w:noProof/>
          <w:lang w:val="en-US"/>
        </w:rPr>
        <w:t>50</w:t>
      </w:r>
      <w:r w:rsidRPr="00E00201">
        <w:rPr>
          <w:noProof/>
          <w:lang w:val="en-US"/>
        </w:rPr>
        <w:t>.</w:t>
      </w:r>
      <w:r w:rsidRPr="00E00201">
        <w:rPr>
          <w:noProof/>
          <w:lang w:val="en-US"/>
        </w:rPr>
        <w:tab/>
        <w:t>Fan E., Brodie D., Slutsky A.S. Acute Respiratory Distress Syndrome // JAMA. American Medical Association, 2018. Vol. 319, № 7. P. 698.</w:t>
      </w:r>
    </w:p>
    <w:p w14:paraId="1D4C76E6" w14:textId="3DB54CB2" w:rsidR="006E3DE3" w:rsidRPr="00E00201" w:rsidRDefault="006E3DE3" w:rsidP="006E3DE3">
      <w:pPr>
        <w:widowControl w:val="0"/>
        <w:autoSpaceDE w:val="0"/>
        <w:autoSpaceDN w:val="0"/>
        <w:adjustRightInd w:val="0"/>
        <w:ind w:left="640" w:hanging="640"/>
        <w:rPr>
          <w:noProof/>
          <w:lang w:val="en-US"/>
        </w:rPr>
      </w:pPr>
      <w:r w:rsidRPr="00E00201">
        <w:rPr>
          <w:noProof/>
          <w:lang w:val="en-US"/>
        </w:rPr>
        <w:t>25</w:t>
      </w:r>
      <w:r w:rsidR="005917EE">
        <w:rPr>
          <w:noProof/>
          <w:lang w:val="en-US"/>
        </w:rPr>
        <w:t>1</w:t>
      </w:r>
      <w:r w:rsidRPr="00E00201">
        <w:rPr>
          <w:noProof/>
          <w:lang w:val="en-US"/>
        </w:rPr>
        <w:t>.</w:t>
      </w:r>
      <w:r w:rsidRPr="00E00201">
        <w:rPr>
          <w:noProof/>
          <w:lang w:val="en-US"/>
        </w:rPr>
        <w:tab/>
        <w:t>Gratwohl A. The EBMT risk score // Bone Marrow Transplantation. Nature Publishing Group, 2012. Vol. 47, № 6. P. 749–756.</w:t>
      </w:r>
    </w:p>
    <w:p w14:paraId="197A11A6" w14:textId="58C8AA08" w:rsidR="006E3DE3" w:rsidRPr="00E00201" w:rsidRDefault="006E3DE3" w:rsidP="006E3DE3">
      <w:pPr>
        <w:widowControl w:val="0"/>
        <w:autoSpaceDE w:val="0"/>
        <w:autoSpaceDN w:val="0"/>
        <w:adjustRightInd w:val="0"/>
        <w:ind w:left="640" w:hanging="640"/>
        <w:rPr>
          <w:noProof/>
          <w:lang w:val="en-US"/>
        </w:rPr>
      </w:pPr>
      <w:r w:rsidRPr="00E00201">
        <w:rPr>
          <w:noProof/>
          <w:lang w:val="en-US"/>
        </w:rPr>
        <w:t>25</w:t>
      </w:r>
      <w:r w:rsidR="005917EE">
        <w:rPr>
          <w:noProof/>
          <w:lang w:val="en-US"/>
        </w:rPr>
        <w:t>2</w:t>
      </w:r>
      <w:r w:rsidRPr="00E00201">
        <w:rPr>
          <w:noProof/>
          <w:lang w:val="en-US"/>
        </w:rPr>
        <w:t>.</w:t>
      </w:r>
      <w:r w:rsidRPr="00E00201">
        <w:rPr>
          <w:noProof/>
          <w:lang w:val="en-US"/>
        </w:rPr>
        <w:tab/>
        <w:t>Sorror M.L. et al. Hematopoietic cell transplantation (HCT)-specific comorbidity index: a new tool for risk assessment before allogeneic HCT. // Blood. The American Society of Hematology, 2005. Vol. 106, № 8. P. 2912–2919.</w:t>
      </w:r>
    </w:p>
    <w:p w14:paraId="7B03DAB4" w14:textId="37D03367" w:rsidR="006E3DE3" w:rsidRPr="006E3DE3" w:rsidRDefault="006E3DE3" w:rsidP="006E3DE3">
      <w:pPr>
        <w:widowControl w:val="0"/>
        <w:autoSpaceDE w:val="0"/>
        <w:autoSpaceDN w:val="0"/>
        <w:adjustRightInd w:val="0"/>
        <w:ind w:left="640" w:hanging="640"/>
        <w:rPr>
          <w:noProof/>
        </w:rPr>
      </w:pPr>
      <w:r w:rsidRPr="00E00201">
        <w:rPr>
          <w:noProof/>
          <w:lang w:val="en-US"/>
        </w:rPr>
        <w:t>25</w:t>
      </w:r>
      <w:r w:rsidR="005917EE">
        <w:rPr>
          <w:noProof/>
          <w:lang w:val="en-US"/>
        </w:rPr>
        <w:t>3</w:t>
      </w:r>
      <w:r w:rsidRPr="00E00201">
        <w:rPr>
          <w:noProof/>
          <w:lang w:val="en-US"/>
        </w:rPr>
        <w:t>.</w:t>
      </w:r>
      <w:r w:rsidRPr="00E00201">
        <w:rPr>
          <w:noProof/>
          <w:lang w:val="en-US"/>
        </w:rPr>
        <w:tab/>
        <w:t xml:space="preserve">Sorror M.L. et al. Prospective Validation of the Predictive Power of the Hematopoietic Cell Transplantation Comorbidity Index: A Center for International Blood and Marrow Transplant Research Study // Biol. </w:t>
      </w:r>
      <w:r w:rsidRPr="006E3DE3">
        <w:rPr>
          <w:noProof/>
        </w:rPr>
        <w:t>Blood Marrow Transplant. Elsevier Inc., 2015. Vol. 21, № 8. P. 1479–1487.</w:t>
      </w:r>
    </w:p>
    <w:p w14:paraId="513D8552" w14:textId="5DEA1D94" w:rsidR="00E5641F" w:rsidRPr="00ED0774" w:rsidRDefault="00907AA0" w:rsidP="006E3DE3">
      <w:pPr>
        <w:widowControl w:val="0"/>
        <w:autoSpaceDE w:val="0"/>
        <w:autoSpaceDN w:val="0"/>
        <w:adjustRightInd w:val="0"/>
        <w:ind w:left="640" w:hanging="640"/>
      </w:pPr>
      <w:r w:rsidRPr="00ED0774">
        <w:fldChar w:fldCharType="end"/>
      </w:r>
    </w:p>
    <w:p w14:paraId="40307634" w14:textId="77777777" w:rsidR="0073570A" w:rsidRPr="00ED0774" w:rsidRDefault="00D80AC9" w:rsidP="007F11AF">
      <w:pPr>
        <w:pStyle w:val="11"/>
      </w:pPr>
      <w:bookmarkStart w:id="119" w:name="_Toc26787577"/>
      <w:bookmarkStart w:id="120" w:name="_Toc24472015"/>
      <w:bookmarkStart w:id="121" w:name="_Toc64624801"/>
      <w:r w:rsidRPr="00ED0774">
        <w:lastRenderedPageBreak/>
        <w:t>Приложение</w:t>
      </w:r>
      <w:r w:rsidR="00926681" w:rsidRPr="00ED0774">
        <w:t xml:space="preserve"> </w:t>
      </w:r>
      <w:r w:rsidRPr="00ED0774">
        <w:t>А1.</w:t>
      </w:r>
      <w:r w:rsidR="00926681" w:rsidRPr="00ED0774">
        <w:t xml:space="preserve"> </w:t>
      </w:r>
      <w:r w:rsidR="00E61EE5" w:rsidRPr="00ED0774">
        <w:t>Состав</w:t>
      </w:r>
      <w:r w:rsidR="00926681" w:rsidRPr="00ED0774">
        <w:t xml:space="preserve"> </w:t>
      </w:r>
      <w:r w:rsidR="00E61EE5" w:rsidRPr="00ED0774">
        <w:t>рабочей</w:t>
      </w:r>
      <w:r w:rsidR="00926681" w:rsidRPr="00ED0774">
        <w:t xml:space="preserve"> </w:t>
      </w:r>
      <w:r w:rsidR="00E61EE5" w:rsidRPr="00ED0774">
        <w:t>группы</w:t>
      </w:r>
      <w:r w:rsidR="00926681" w:rsidRPr="00ED0774">
        <w:t xml:space="preserve"> </w:t>
      </w:r>
      <w:r w:rsidR="00E61EE5" w:rsidRPr="00ED0774">
        <w:t>по</w:t>
      </w:r>
      <w:r w:rsidR="00926681" w:rsidRPr="00ED0774">
        <w:t xml:space="preserve"> </w:t>
      </w:r>
      <w:r w:rsidR="00E61EE5" w:rsidRPr="00ED0774">
        <w:t>разработке</w:t>
      </w:r>
      <w:r w:rsidR="00926681" w:rsidRPr="00ED0774">
        <w:t xml:space="preserve"> </w:t>
      </w:r>
      <w:r w:rsidR="00E61EE5" w:rsidRPr="00ED0774">
        <w:t>и</w:t>
      </w:r>
      <w:r w:rsidR="00926681" w:rsidRPr="00ED0774">
        <w:t xml:space="preserve"> </w:t>
      </w:r>
      <w:r w:rsidR="00E61EE5" w:rsidRPr="00ED0774">
        <w:t>пересмотру</w:t>
      </w:r>
      <w:r w:rsidR="00926681" w:rsidRPr="00ED0774">
        <w:t xml:space="preserve"> </w:t>
      </w:r>
      <w:r w:rsidR="00E61EE5" w:rsidRPr="00ED0774">
        <w:t>клинических</w:t>
      </w:r>
      <w:r w:rsidR="00926681" w:rsidRPr="00ED0774">
        <w:t xml:space="preserve"> </w:t>
      </w:r>
      <w:r w:rsidR="00E61EE5" w:rsidRPr="00ED0774">
        <w:t>рекомендаций</w:t>
      </w:r>
      <w:bookmarkEnd w:id="119"/>
      <w:bookmarkEnd w:id="120"/>
      <w:bookmarkEnd w:id="121"/>
    </w:p>
    <w:p w14:paraId="1E337372" w14:textId="251EC8A2" w:rsidR="006E5861" w:rsidRDefault="00D80AC9" w:rsidP="00275537">
      <w:pPr>
        <w:pStyle w:val="aff"/>
        <w:numPr>
          <w:ilvl w:val="0"/>
          <w:numId w:val="6"/>
        </w:numPr>
        <w:divId w:val="1335064128"/>
        <w:rPr>
          <w:rFonts w:cs="Times New Roman"/>
          <w:szCs w:val="24"/>
        </w:rPr>
      </w:pPr>
      <w:r w:rsidRPr="00C243ED">
        <w:rPr>
          <w:rStyle w:val="affb"/>
          <w:rFonts w:cs="Times New Roman"/>
          <w:szCs w:val="24"/>
          <w:bdr w:val="single" w:sz="4" w:space="0" w:color="auto"/>
        </w:rPr>
        <w:t>Афанасьев</w:t>
      </w:r>
      <w:r w:rsidR="00926681" w:rsidRPr="00C243ED">
        <w:rPr>
          <w:rStyle w:val="affb"/>
          <w:rFonts w:cs="Times New Roman"/>
          <w:szCs w:val="24"/>
          <w:bdr w:val="single" w:sz="4" w:space="0" w:color="auto"/>
        </w:rPr>
        <w:t xml:space="preserve"> </w:t>
      </w:r>
      <w:r w:rsidRPr="00C243ED">
        <w:rPr>
          <w:rStyle w:val="affb"/>
          <w:rFonts w:cs="Times New Roman"/>
          <w:szCs w:val="24"/>
          <w:bdr w:val="single" w:sz="4" w:space="0" w:color="auto"/>
        </w:rPr>
        <w:t>Б.В</w:t>
      </w:r>
      <w:r w:rsidR="001E1C05" w:rsidRPr="00C243ED">
        <w:rPr>
          <w:rFonts w:cs="Times New Roman"/>
          <w:b/>
          <w:szCs w:val="24"/>
          <w:bdr w:val="single" w:sz="4" w:space="0" w:color="auto"/>
        </w:rPr>
        <w:t>.</w:t>
      </w:r>
      <w:r w:rsidR="001E1C05" w:rsidRPr="00C243ED">
        <w:rPr>
          <w:rFonts w:cs="Times New Roman"/>
          <w:b/>
          <w:szCs w:val="24"/>
        </w:rPr>
        <w:t>,</w:t>
      </w:r>
      <w:r w:rsidR="00926681" w:rsidRPr="00ED0774">
        <w:rPr>
          <w:rFonts w:cs="Times New Roman"/>
          <w:szCs w:val="24"/>
        </w:rPr>
        <w:t xml:space="preserve"> </w:t>
      </w:r>
      <w:bookmarkStart w:id="122" w:name="_Hlk18315607"/>
      <w:r w:rsidR="004C7A5B" w:rsidRPr="00ED0774">
        <w:rPr>
          <w:rFonts w:cs="Times New Roman"/>
          <w:szCs w:val="24"/>
        </w:rPr>
        <w:t>д.м.н.,</w:t>
      </w:r>
      <w:r w:rsidR="00926681" w:rsidRPr="00ED0774">
        <w:rPr>
          <w:rFonts w:cs="Times New Roman"/>
          <w:szCs w:val="24"/>
        </w:rPr>
        <w:t xml:space="preserve"> </w:t>
      </w:r>
      <w:r w:rsidR="004C7A5B" w:rsidRPr="00ED0774">
        <w:rPr>
          <w:rFonts w:cs="Times New Roman"/>
          <w:szCs w:val="24"/>
        </w:rPr>
        <w:t>профессор,</w:t>
      </w:r>
      <w:r w:rsidR="00926681" w:rsidRPr="00ED0774">
        <w:rPr>
          <w:rFonts w:cs="Times New Roman"/>
          <w:szCs w:val="24"/>
        </w:rPr>
        <w:t xml:space="preserve"> </w:t>
      </w:r>
      <w:r w:rsidR="004C7A5B" w:rsidRPr="00ED0774">
        <w:rPr>
          <w:rFonts w:cs="Times New Roman"/>
          <w:szCs w:val="24"/>
        </w:rPr>
        <w:t>заслуженный</w:t>
      </w:r>
      <w:r w:rsidR="00926681" w:rsidRPr="00ED0774">
        <w:rPr>
          <w:rFonts w:cs="Times New Roman"/>
          <w:szCs w:val="24"/>
        </w:rPr>
        <w:t xml:space="preserve"> </w:t>
      </w:r>
      <w:r w:rsidR="004C7A5B" w:rsidRPr="00ED0774">
        <w:rPr>
          <w:rFonts w:cs="Times New Roman"/>
          <w:szCs w:val="24"/>
        </w:rPr>
        <w:t>врач</w:t>
      </w:r>
      <w:r w:rsidR="00926681" w:rsidRPr="00ED0774">
        <w:rPr>
          <w:rFonts w:cs="Times New Roman"/>
          <w:szCs w:val="24"/>
        </w:rPr>
        <w:t xml:space="preserve"> </w:t>
      </w:r>
      <w:r w:rsidR="004C7A5B" w:rsidRPr="00ED0774">
        <w:rPr>
          <w:rFonts w:cs="Times New Roman"/>
          <w:szCs w:val="24"/>
        </w:rPr>
        <w:t>РФ</w:t>
      </w:r>
      <w:bookmarkEnd w:id="122"/>
    </w:p>
    <w:p w14:paraId="2B7C5ED1" w14:textId="0579E079" w:rsidR="00E139F2" w:rsidRPr="00D87613" w:rsidRDefault="00E139F2" w:rsidP="00E139F2">
      <w:pPr>
        <w:pStyle w:val="aff"/>
        <w:numPr>
          <w:ilvl w:val="0"/>
          <w:numId w:val="6"/>
        </w:numPr>
        <w:divId w:val="1335064128"/>
      </w:pPr>
      <w:r w:rsidRPr="00E139F2">
        <w:rPr>
          <w:b/>
        </w:rPr>
        <w:t>Аль-Ради Л.С</w:t>
      </w:r>
      <w:r>
        <w:t xml:space="preserve">., </w:t>
      </w:r>
      <w:r w:rsidRPr="00D87613">
        <w:t>к.м.н., старший научный сотрудник к</w:t>
      </w:r>
      <w:r>
        <w:t>линико-диагностического о</w:t>
      </w:r>
      <w:r w:rsidRPr="00D87613">
        <w:t xml:space="preserve">тделения </w:t>
      </w:r>
      <w:r>
        <w:t xml:space="preserve">гематологии и химиотерапии </w:t>
      </w:r>
      <w:r w:rsidRPr="00D87613">
        <w:t xml:space="preserve">с дневным стационаром </w:t>
      </w:r>
      <w:r w:rsidRPr="00D87613">
        <w:br/>
        <w:t>ФГБУ «Национальный медицинский исследовательский центр гематологии» Минздрава России</w:t>
      </w:r>
      <w:r>
        <w:t>,</w:t>
      </w:r>
      <w:r w:rsidRPr="00E139F2">
        <w:t xml:space="preserve"> </w:t>
      </w:r>
      <w:r w:rsidRPr="00ED0774">
        <w:t>член Национального гематологического общества.</w:t>
      </w:r>
    </w:p>
    <w:p w14:paraId="36E0ABFD" w14:textId="1445BAC9"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Баранова</w:t>
      </w:r>
      <w:r w:rsidR="00926681" w:rsidRPr="00ED0774">
        <w:rPr>
          <w:rStyle w:val="affb"/>
        </w:rPr>
        <w:t xml:space="preserve"> </w:t>
      </w:r>
      <w:r w:rsidRPr="00ED0774">
        <w:rPr>
          <w:rStyle w:val="affb"/>
        </w:rPr>
        <w:t>О.Ю</w:t>
      </w:r>
      <w:r w:rsidR="001E1C05" w:rsidRPr="00ED0774">
        <w:rPr>
          <w:b/>
        </w:rPr>
        <w:t>.,</w:t>
      </w:r>
      <w:r w:rsidR="00926681" w:rsidRPr="00ED0774">
        <w:t xml:space="preserve"> </w:t>
      </w:r>
      <w:r w:rsidRPr="00ED0774">
        <w:t>к.м.н.,</w:t>
      </w:r>
      <w:r w:rsidR="00926681" w:rsidRPr="00ED0774">
        <w:t xml:space="preserve"> </w:t>
      </w:r>
      <w:r w:rsidRPr="00ED0774">
        <w:t>старший</w:t>
      </w:r>
      <w:r w:rsidR="00926681" w:rsidRPr="00ED0774">
        <w:t xml:space="preserve"> </w:t>
      </w:r>
      <w:r w:rsidRPr="00ED0774">
        <w:t>научный</w:t>
      </w:r>
      <w:r w:rsidR="00926681" w:rsidRPr="00ED0774">
        <w:t xml:space="preserve"> </w:t>
      </w:r>
      <w:r w:rsidRPr="00ED0774">
        <w:t>сотрудник</w:t>
      </w:r>
      <w:r w:rsidR="00926681" w:rsidRPr="00ED0774">
        <w:t xml:space="preserve"> </w:t>
      </w:r>
      <w:r w:rsidRPr="00ED0774">
        <w:t>отделения</w:t>
      </w:r>
      <w:r w:rsidR="00926681" w:rsidRPr="00ED0774">
        <w:t xml:space="preserve"> </w:t>
      </w:r>
      <w:r w:rsidR="004C7A5B" w:rsidRPr="00ED0774">
        <w:t>трансплантации</w:t>
      </w:r>
      <w:r w:rsidR="00926681" w:rsidRPr="00ED0774">
        <w:t xml:space="preserve"> </w:t>
      </w:r>
      <w:r w:rsidR="004C7A5B" w:rsidRPr="00ED0774">
        <w:t>костного</w:t>
      </w:r>
      <w:r w:rsidR="00926681" w:rsidRPr="00ED0774">
        <w:t xml:space="preserve"> </w:t>
      </w:r>
      <w:r w:rsidR="004C7A5B" w:rsidRPr="00ED0774">
        <w:t>мозга</w:t>
      </w:r>
      <w:r w:rsidR="00926681" w:rsidRPr="00ED0774">
        <w:t xml:space="preserve"> </w:t>
      </w:r>
      <w:r w:rsidRPr="00ED0774">
        <w:t>ФГБУ</w:t>
      </w:r>
      <w:r w:rsidR="00926681" w:rsidRPr="00ED0774">
        <w:t xml:space="preserve"> </w:t>
      </w:r>
      <w:r w:rsidR="004C7A5B" w:rsidRPr="00ED0774">
        <w:t>«НМИЦ</w:t>
      </w:r>
      <w:r w:rsidR="00926681" w:rsidRPr="00ED0774">
        <w:t xml:space="preserve"> </w:t>
      </w:r>
      <w:r w:rsidR="004C7A5B" w:rsidRPr="00ED0774">
        <w:t>онкологии</w:t>
      </w:r>
      <w:r w:rsidR="00926681" w:rsidRPr="00ED0774">
        <w:t xml:space="preserve"> </w:t>
      </w:r>
      <w:r w:rsidR="00B86006" w:rsidRPr="00ED0774">
        <w:t>им.</w:t>
      </w:r>
      <w:r w:rsidR="00926681" w:rsidRPr="00ED0774">
        <w:t xml:space="preserve"> </w:t>
      </w:r>
      <w:r w:rsidR="00B86006" w:rsidRPr="00ED0774">
        <w:t>Н.Н.</w:t>
      </w:r>
      <w:r w:rsidR="00926681" w:rsidRPr="00ED0774">
        <w:t xml:space="preserve"> </w:t>
      </w:r>
      <w:r w:rsidR="00860805">
        <w:t>Блох</w:t>
      </w:r>
      <w:r w:rsidR="00B86006" w:rsidRPr="00ED0774">
        <w:t>ина</w:t>
      </w:r>
      <w:r w:rsidR="004C7A5B" w:rsidRPr="00ED0774">
        <w:t>»</w:t>
      </w:r>
      <w:r w:rsidR="00926681" w:rsidRPr="00ED0774">
        <w:t xml:space="preserve"> </w:t>
      </w:r>
      <w:r w:rsidR="004C7A5B" w:rsidRPr="00ED0774">
        <w:t>Минздрава</w:t>
      </w:r>
      <w:r w:rsidR="00926681" w:rsidRPr="00ED0774">
        <w:t xml:space="preserve"> </w:t>
      </w:r>
      <w:r w:rsidR="004C7A5B" w:rsidRPr="00ED0774">
        <w:t>России</w:t>
      </w:r>
      <w:r w:rsidRPr="00ED0774">
        <w:t>,</w:t>
      </w:r>
      <w:r w:rsidR="00926681" w:rsidRPr="00ED0774">
        <w:t xml:space="preserve"> </w:t>
      </w:r>
      <w:r w:rsidRPr="00ED0774">
        <w:t>Москва</w:t>
      </w:r>
      <w:r w:rsidR="00B86006"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B86006" w:rsidRPr="00ED0774">
        <w:t>.</w:t>
      </w:r>
    </w:p>
    <w:p w14:paraId="6432DF00" w14:textId="77777777" w:rsidR="006E5861" w:rsidRDefault="00D80AC9" w:rsidP="00275537">
      <w:pPr>
        <w:pStyle w:val="aff"/>
        <w:numPr>
          <w:ilvl w:val="0"/>
          <w:numId w:val="6"/>
        </w:numPr>
        <w:divId w:val="1335064128"/>
        <w:rPr>
          <w:rFonts w:cs="Times New Roman"/>
          <w:szCs w:val="24"/>
        </w:rPr>
      </w:pPr>
      <w:r w:rsidRPr="00ED0774">
        <w:rPr>
          <w:rStyle w:val="affb"/>
          <w:rFonts w:cs="Times New Roman"/>
          <w:szCs w:val="24"/>
        </w:rPr>
        <w:t>Бондаренко</w:t>
      </w:r>
      <w:r w:rsidR="00926681" w:rsidRPr="00ED0774">
        <w:rPr>
          <w:rStyle w:val="affb"/>
          <w:rFonts w:cs="Times New Roman"/>
          <w:szCs w:val="24"/>
        </w:rPr>
        <w:t xml:space="preserve"> </w:t>
      </w:r>
      <w:r w:rsidRPr="00ED0774">
        <w:rPr>
          <w:rStyle w:val="affb"/>
          <w:rFonts w:cs="Times New Roman"/>
          <w:szCs w:val="24"/>
        </w:rPr>
        <w:t>С.Н</w:t>
      </w:r>
      <w:r w:rsidR="00B86006" w:rsidRPr="00ED0774">
        <w:rPr>
          <w:rFonts w:cs="Times New Roman"/>
          <w:b/>
          <w:szCs w:val="24"/>
        </w:rPr>
        <w:t>.,</w:t>
      </w:r>
      <w:r w:rsidR="00926681" w:rsidRPr="00ED0774">
        <w:rPr>
          <w:rFonts w:cs="Times New Roman"/>
          <w:szCs w:val="24"/>
        </w:rPr>
        <w:t xml:space="preserve"> </w:t>
      </w:r>
      <w:bookmarkStart w:id="123" w:name="_Hlk18315697"/>
      <w:r w:rsidR="004C7A5B"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руководитель</w:t>
      </w:r>
      <w:r w:rsidR="00926681" w:rsidRPr="00ED0774">
        <w:rPr>
          <w:rFonts w:cs="Times New Roman"/>
          <w:szCs w:val="24"/>
        </w:rPr>
        <w:t xml:space="preserve"> </w:t>
      </w:r>
      <w:r w:rsidR="004C7A5B" w:rsidRPr="00ED0774">
        <w:rPr>
          <w:rFonts w:cs="Times New Roman"/>
          <w:szCs w:val="24"/>
        </w:rPr>
        <w:t>отдела</w:t>
      </w:r>
      <w:r w:rsidR="00926681" w:rsidRPr="00ED0774">
        <w:rPr>
          <w:rFonts w:cs="Times New Roman"/>
          <w:szCs w:val="24"/>
        </w:rPr>
        <w:t xml:space="preserve"> </w:t>
      </w:r>
      <w:r w:rsidR="004C7A5B" w:rsidRPr="00ED0774">
        <w:rPr>
          <w:rFonts w:cs="Times New Roman"/>
          <w:szCs w:val="24"/>
        </w:rPr>
        <w:t>онкологии,</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ологии</w:t>
      </w:r>
      <w:r w:rsidR="00926681" w:rsidRPr="00ED0774">
        <w:rPr>
          <w:rFonts w:cs="Times New Roman"/>
          <w:szCs w:val="24"/>
        </w:rPr>
        <w:t xml:space="preserve"> </w:t>
      </w:r>
      <w:r w:rsidR="004C7A5B" w:rsidRPr="00ED0774">
        <w:rPr>
          <w:rFonts w:cs="Times New Roman"/>
          <w:szCs w:val="24"/>
        </w:rPr>
        <w:t>для</w:t>
      </w:r>
      <w:r w:rsidR="00926681" w:rsidRPr="00ED0774">
        <w:rPr>
          <w:rFonts w:cs="Times New Roman"/>
          <w:szCs w:val="24"/>
        </w:rPr>
        <w:t xml:space="preserve"> </w:t>
      </w:r>
      <w:r w:rsidR="004C7A5B" w:rsidRPr="00ED0774">
        <w:rPr>
          <w:rFonts w:cs="Times New Roman"/>
          <w:szCs w:val="24"/>
        </w:rPr>
        <w:t>подростков</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взрослых</w:t>
      </w:r>
      <w:r w:rsidR="00926681" w:rsidRPr="00ED0774">
        <w:rPr>
          <w:rFonts w:cs="Times New Roman"/>
          <w:szCs w:val="24"/>
        </w:rPr>
        <w:t xml:space="preserve"> </w:t>
      </w:r>
      <w:r w:rsidR="00C53ACD" w:rsidRPr="00ED0774">
        <w:rPr>
          <w:rFonts w:cs="Times New Roman"/>
          <w:szCs w:val="24"/>
        </w:rPr>
        <w:t>НИИ</w:t>
      </w:r>
      <w:r w:rsidR="00926681" w:rsidRPr="00ED0774">
        <w:rPr>
          <w:rFonts w:cs="Times New Roman"/>
          <w:szCs w:val="24"/>
        </w:rPr>
        <w:t xml:space="preserve"> </w:t>
      </w:r>
      <w:r w:rsidR="00C53ACD" w:rsidRPr="00ED0774">
        <w:rPr>
          <w:rFonts w:cs="Times New Roman"/>
          <w:szCs w:val="24"/>
        </w:rPr>
        <w:t>детской</w:t>
      </w:r>
      <w:r w:rsidR="00926681" w:rsidRPr="00ED0774">
        <w:rPr>
          <w:rFonts w:cs="Times New Roman"/>
          <w:szCs w:val="24"/>
        </w:rPr>
        <w:t xml:space="preserve"> </w:t>
      </w:r>
      <w:r w:rsidR="00C53ACD" w:rsidRPr="00ED0774">
        <w:rPr>
          <w:rFonts w:cs="Times New Roman"/>
          <w:szCs w:val="24"/>
        </w:rPr>
        <w:t>онкологии,</w:t>
      </w:r>
      <w:r w:rsidR="00926681" w:rsidRPr="00ED0774">
        <w:rPr>
          <w:rFonts w:cs="Times New Roman"/>
          <w:szCs w:val="24"/>
        </w:rPr>
        <w:t xml:space="preserve"> </w:t>
      </w:r>
      <w:r w:rsidR="00C53ACD" w:rsidRPr="00ED0774">
        <w:rPr>
          <w:rFonts w:cs="Times New Roman"/>
          <w:szCs w:val="24"/>
        </w:rPr>
        <w:t>гематологии</w:t>
      </w:r>
      <w:r w:rsidR="00926681" w:rsidRPr="00ED0774">
        <w:rPr>
          <w:rFonts w:cs="Times New Roman"/>
          <w:szCs w:val="24"/>
        </w:rPr>
        <w:t xml:space="preserve"> </w:t>
      </w:r>
      <w:r w:rsidR="00C53ACD" w:rsidRPr="00ED0774">
        <w:rPr>
          <w:rFonts w:cs="Times New Roman"/>
          <w:szCs w:val="24"/>
        </w:rPr>
        <w:t>и</w:t>
      </w:r>
      <w:r w:rsidR="00926681" w:rsidRPr="00ED0774">
        <w:rPr>
          <w:rFonts w:cs="Times New Roman"/>
          <w:szCs w:val="24"/>
        </w:rPr>
        <w:t xml:space="preserve"> </w:t>
      </w:r>
      <w:r w:rsidR="00C53ACD" w:rsidRPr="00ED0774">
        <w:rPr>
          <w:rFonts w:cs="Times New Roman"/>
          <w:szCs w:val="24"/>
        </w:rPr>
        <w:t>трансплантологии</w:t>
      </w:r>
      <w:r w:rsidR="00926681" w:rsidRPr="00ED0774">
        <w:rPr>
          <w:rFonts w:cs="Times New Roman"/>
          <w:szCs w:val="24"/>
        </w:rPr>
        <w:t xml:space="preserve"> </w:t>
      </w:r>
      <w:r w:rsidR="00C53ACD" w:rsidRPr="00ED0774">
        <w:rPr>
          <w:rFonts w:cs="Times New Roman"/>
          <w:szCs w:val="24"/>
        </w:rPr>
        <w:t>им.</w:t>
      </w:r>
      <w:r w:rsidR="00926681" w:rsidRPr="00ED0774">
        <w:rPr>
          <w:rFonts w:cs="Times New Roman"/>
          <w:szCs w:val="24"/>
        </w:rPr>
        <w:t xml:space="preserve"> </w:t>
      </w:r>
      <w:r w:rsidR="00C53ACD" w:rsidRPr="00ED0774">
        <w:rPr>
          <w:rFonts w:cs="Times New Roman"/>
          <w:szCs w:val="24"/>
        </w:rPr>
        <w:t>Р.М.</w:t>
      </w:r>
      <w:r w:rsidR="00926681" w:rsidRPr="00ED0774">
        <w:rPr>
          <w:rFonts w:cs="Times New Roman"/>
          <w:szCs w:val="24"/>
        </w:rPr>
        <w:t xml:space="preserve"> </w:t>
      </w:r>
      <w:r w:rsidR="00C53ACD" w:rsidRPr="00ED0774">
        <w:rPr>
          <w:rFonts w:cs="Times New Roman"/>
          <w:szCs w:val="24"/>
        </w:rPr>
        <w:t>Горбачевой</w:t>
      </w:r>
      <w:r w:rsidR="00926681" w:rsidRPr="00ED0774">
        <w:rPr>
          <w:rFonts w:cs="Times New Roman"/>
          <w:szCs w:val="24"/>
        </w:rPr>
        <w:t xml:space="preserve"> </w:t>
      </w:r>
      <w:r w:rsidR="004C7A5B" w:rsidRPr="00ED0774">
        <w:rPr>
          <w:rFonts w:cs="Times New Roman"/>
          <w:szCs w:val="24"/>
        </w:rPr>
        <w:t>ФГБОУ</w:t>
      </w:r>
      <w:r w:rsidR="00926681" w:rsidRPr="00ED0774">
        <w:rPr>
          <w:rFonts w:cs="Times New Roman"/>
          <w:szCs w:val="24"/>
        </w:rPr>
        <w:t xml:space="preserve"> </w:t>
      </w:r>
      <w:r w:rsidR="004C7A5B" w:rsidRPr="00ED0774">
        <w:rPr>
          <w:rFonts w:cs="Times New Roman"/>
          <w:szCs w:val="24"/>
        </w:rPr>
        <w:t>ВО</w:t>
      </w:r>
      <w:r w:rsidR="00926681" w:rsidRPr="00ED0774">
        <w:rPr>
          <w:rFonts w:cs="Times New Roman"/>
          <w:szCs w:val="24"/>
        </w:rPr>
        <w:t xml:space="preserve"> </w:t>
      </w:r>
      <w:r w:rsidR="004C7A5B" w:rsidRPr="00ED0774">
        <w:rPr>
          <w:rFonts w:cs="Times New Roman"/>
          <w:szCs w:val="24"/>
        </w:rPr>
        <w:t>«Первый</w:t>
      </w:r>
      <w:r w:rsidR="00926681" w:rsidRPr="00ED0774">
        <w:rPr>
          <w:rFonts w:cs="Times New Roman"/>
          <w:szCs w:val="24"/>
        </w:rPr>
        <w:t xml:space="preserve"> </w:t>
      </w:r>
      <w:r w:rsidR="004C7A5B" w:rsidRPr="00ED0774">
        <w:rPr>
          <w:rFonts w:cs="Times New Roman"/>
          <w:szCs w:val="24"/>
        </w:rPr>
        <w:t>Санкт-Петербургский</w:t>
      </w:r>
      <w:r w:rsidR="00926681" w:rsidRPr="00ED0774">
        <w:rPr>
          <w:rFonts w:cs="Times New Roman"/>
          <w:szCs w:val="24"/>
        </w:rPr>
        <w:t xml:space="preserve"> </w:t>
      </w:r>
      <w:r w:rsidR="004C7A5B" w:rsidRPr="00ED0774">
        <w:rPr>
          <w:rFonts w:cs="Times New Roman"/>
          <w:szCs w:val="24"/>
        </w:rPr>
        <w:t>государственный</w:t>
      </w:r>
      <w:r w:rsidR="00926681" w:rsidRPr="00ED0774">
        <w:rPr>
          <w:rFonts w:cs="Times New Roman"/>
          <w:szCs w:val="24"/>
        </w:rPr>
        <w:t xml:space="preserve"> </w:t>
      </w:r>
      <w:r w:rsidR="004C7A5B" w:rsidRPr="00ED0774">
        <w:rPr>
          <w:rFonts w:cs="Times New Roman"/>
          <w:szCs w:val="24"/>
        </w:rPr>
        <w:t>медицинский</w:t>
      </w:r>
      <w:r w:rsidR="00926681" w:rsidRPr="00ED0774">
        <w:rPr>
          <w:rFonts w:cs="Times New Roman"/>
          <w:szCs w:val="24"/>
        </w:rPr>
        <w:t xml:space="preserve"> </w:t>
      </w:r>
      <w:r w:rsidR="004C7A5B" w:rsidRPr="00ED0774">
        <w:rPr>
          <w:rFonts w:cs="Times New Roman"/>
          <w:szCs w:val="24"/>
        </w:rPr>
        <w:t>университет</w:t>
      </w:r>
      <w:r w:rsidR="00926681" w:rsidRPr="00ED0774">
        <w:rPr>
          <w:rFonts w:cs="Times New Roman"/>
          <w:szCs w:val="24"/>
        </w:rPr>
        <w:t xml:space="preserve"> </w:t>
      </w:r>
      <w:r w:rsidR="004C7A5B" w:rsidRPr="00ED0774">
        <w:rPr>
          <w:rFonts w:cs="Times New Roman"/>
          <w:szCs w:val="24"/>
        </w:rPr>
        <w:t>им.</w:t>
      </w:r>
      <w:r w:rsidR="00926681" w:rsidRPr="00ED0774">
        <w:rPr>
          <w:rFonts w:cs="Times New Roman"/>
          <w:szCs w:val="24"/>
        </w:rPr>
        <w:t xml:space="preserve"> </w:t>
      </w:r>
      <w:r w:rsidR="004C7A5B" w:rsidRPr="00ED0774">
        <w:rPr>
          <w:rFonts w:cs="Times New Roman"/>
          <w:szCs w:val="24"/>
        </w:rPr>
        <w:t>акад.</w:t>
      </w:r>
      <w:r w:rsidR="00926681" w:rsidRPr="00ED0774">
        <w:rPr>
          <w:rFonts w:cs="Times New Roman"/>
          <w:szCs w:val="24"/>
        </w:rPr>
        <w:t xml:space="preserve"> </w:t>
      </w:r>
      <w:r w:rsidR="004C7A5B" w:rsidRPr="00ED0774">
        <w:rPr>
          <w:rFonts w:cs="Times New Roman"/>
          <w:szCs w:val="24"/>
        </w:rPr>
        <w:t>И.П.</w:t>
      </w:r>
      <w:r w:rsidR="00926681" w:rsidRPr="00ED0774">
        <w:rPr>
          <w:rFonts w:cs="Times New Roman"/>
          <w:szCs w:val="24"/>
        </w:rPr>
        <w:t xml:space="preserve"> </w:t>
      </w:r>
      <w:r w:rsidR="004C7A5B" w:rsidRPr="00ED0774">
        <w:rPr>
          <w:rFonts w:cs="Times New Roman"/>
          <w:szCs w:val="24"/>
        </w:rPr>
        <w:t>Павлова»</w:t>
      </w:r>
      <w:r w:rsidR="00926681" w:rsidRPr="00ED0774">
        <w:rPr>
          <w:rFonts w:cs="Times New Roman"/>
          <w:szCs w:val="24"/>
        </w:rPr>
        <w:t xml:space="preserve"> </w:t>
      </w:r>
      <w:r w:rsidR="004C7A5B" w:rsidRPr="00ED0774">
        <w:rPr>
          <w:rFonts w:cs="Times New Roman"/>
          <w:szCs w:val="24"/>
        </w:rPr>
        <w:t>Минздрава</w:t>
      </w:r>
      <w:r w:rsidR="00926681" w:rsidRPr="00ED0774">
        <w:rPr>
          <w:rFonts w:cs="Times New Roman"/>
          <w:szCs w:val="24"/>
        </w:rPr>
        <w:t xml:space="preserve"> </w:t>
      </w:r>
      <w:r w:rsidR="004C7A5B" w:rsidRPr="00ED0774">
        <w:rPr>
          <w:rFonts w:cs="Times New Roman"/>
          <w:szCs w:val="24"/>
        </w:rPr>
        <w:t>России,</w:t>
      </w:r>
      <w:r w:rsidR="00926681" w:rsidRPr="00ED0774">
        <w:rPr>
          <w:rFonts w:cs="Times New Roman"/>
          <w:szCs w:val="24"/>
        </w:rPr>
        <w:t xml:space="preserve"> </w:t>
      </w:r>
      <w:bookmarkEnd w:id="123"/>
      <w:r w:rsidR="0020671B" w:rsidRPr="00ED0774">
        <w:rPr>
          <w:rFonts w:cs="Times New Roman"/>
          <w:szCs w:val="24"/>
        </w:rPr>
        <w:t>член</w:t>
      </w:r>
      <w:r w:rsidR="00926681" w:rsidRPr="00ED0774">
        <w:rPr>
          <w:rFonts w:cs="Times New Roman"/>
          <w:szCs w:val="24"/>
        </w:rPr>
        <w:t xml:space="preserve"> </w:t>
      </w:r>
      <w:r w:rsidR="0020671B" w:rsidRPr="00ED0774">
        <w:rPr>
          <w:rFonts w:cs="Times New Roman"/>
          <w:szCs w:val="24"/>
        </w:rPr>
        <w:t>Национального</w:t>
      </w:r>
      <w:r w:rsidR="00926681" w:rsidRPr="00ED0774">
        <w:rPr>
          <w:rFonts w:cs="Times New Roman"/>
          <w:szCs w:val="24"/>
        </w:rPr>
        <w:t xml:space="preserve"> </w:t>
      </w:r>
      <w:r w:rsidR="0020671B" w:rsidRPr="00ED0774">
        <w:rPr>
          <w:rFonts w:cs="Times New Roman"/>
          <w:szCs w:val="24"/>
        </w:rPr>
        <w:t>гематологического</w:t>
      </w:r>
      <w:r w:rsidR="00926681" w:rsidRPr="00ED0774">
        <w:rPr>
          <w:rFonts w:cs="Times New Roman"/>
          <w:szCs w:val="24"/>
        </w:rPr>
        <w:t xml:space="preserve"> </w:t>
      </w:r>
      <w:r w:rsidR="0020671B" w:rsidRPr="00ED0774">
        <w:rPr>
          <w:rFonts w:cs="Times New Roman"/>
          <w:szCs w:val="24"/>
        </w:rPr>
        <w:t>общества</w:t>
      </w:r>
      <w:r w:rsidR="00C53ACD" w:rsidRPr="00ED0774">
        <w:rPr>
          <w:rFonts w:cs="Times New Roman"/>
          <w:szCs w:val="24"/>
        </w:rPr>
        <w:t>.</w:t>
      </w:r>
    </w:p>
    <w:p w14:paraId="16C295C7" w14:textId="39FED7AD" w:rsidR="00C243ED" w:rsidRPr="00ED0774" w:rsidRDefault="00C243ED" w:rsidP="00275537">
      <w:pPr>
        <w:pStyle w:val="aff"/>
        <w:numPr>
          <w:ilvl w:val="0"/>
          <w:numId w:val="6"/>
        </w:numPr>
        <w:divId w:val="1335064128"/>
        <w:rPr>
          <w:rFonts w:cs="Times New Roman"/>
          <w:szCs w:val="24"/>
        </w:rPr>
      </w:pPr>
      <w:r>
        <w:rPr>
          <w:rStyle w:val="affb"/>
          <w:rFonts w:cs="Times New Roman"/>
          <w:szCs w:val="24"/>
        </w:rPr>
        <w:t xml:space="preserve">Воробьёв В.И., </w:t>
      </w:r>
      <w:r w:rsidRPr="00C243ED">
        <w:rPr>
          <w:rStyle w:val="affb"/>
          <w:rFonts w:cs="Times New Roman"/>
          <w:b w:val="0"/>
          <w:szCs w:val="24"/>
        </w:rPr>
        <w:t>к.м.н.,</w:t>
      </w:r>
      <w:r w:rsidR="00860805">
        <w:rPr>
          <w:rStyle w:val="affb"/>
          <w:rFonts w:cs="Times New Roman"/>
          <w:b w:val="0"/>
          <w:szCs w:val="24"/>
        </w:rPr>
        <w:t xml:space="preserve"> заведующий отделением трансплантации костного мозга ГБУЗ им. С.П. Боткина ДЗМ</w:t>
      </w:r>
    </w:p>
    <w:p w14:paraId="0EA1F7E4" w14:textId="4D87903C"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Гапонова</w:t>
      </w:r>
      <w:r w:rsidR="00926681" w:rsidRPr="00ED0774">
        <w:rPr>
          <w:rStyle w:val="affb"/>
          <w:rFonts w:cs="Times New Roman"/>
          <w:szCs w:val="24"/>
        </w:rPr>
        <w:t xml:space="preserve"> </w:t>
      </w:r>
      <w:r w:rsidRPr="00ED0774">
        <w:rPr>
          <w:rStyle w:val="affb"/>
          <w:rFonts w:cs="Times New Roman"/>
          <w:szCs w:val="24"/>
        </w:rPr>
        <w:t>Т.В</w:t>
      </w:r>
      <w:r w:rsidR="00B86006" w:rsidRPr="00ED0774">
        <w:rPr>
          <w:rFonts w:cs="Times New Roman"/>
          <w:b/>
          <w:szCs w:val="24"/>
        </w:rPr>
        <w:t>.,</w:t>
      </w:r>
      <w:r w:rsidR="00926681" w:rsidRPr="00ED0774">
        <w:rPr>
          <w:rFonts w:cs="Times New Roman"/>
          <w:szCs w:val="24"/>
        </w:rPr>
        <w:t xml:space="preserve"> </w:t>
      </w:r>
      <w:r w:rsidR="004C7A5B"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главный</w:t>
      </w:r>
      <w:r w:rsidR="00926681" w:rsidRPr="00ED0774">
        <w:rPr>
          <w:rFonts w:cs="Times New Roman"/>
          <w:szCs w:val="24"/>
        </w:rPr>
        <w:t xml:space="preserve"> </w:t>
      </w:r>
      <w:r w:rsidR="004C7A5B" w:rsidRPr="00ED0774">
        <w:rPr>
          <w:rFonts w:cs="Times New Roman"/>
          <w:szCs w:val="24"/>
        </w:rPr>
        <w:t>внештатный</w:t>
      </w:r>
      <w:r w:rsidR="00926681" w:rsidRPr="00ED0774">
        <w:rPr>
          <w:rFonts w:cs="Times New Roman"/>
          <w:szCs w:val="24"/>
        </w:rPr>
        <w:t xml:space="preserve"> </w:t>
      </w:r>
      <w:r w:rsidR="004C7A5B" w:rsidRPr="00ED0774">
        <w:rPr>
          <w:rFonts w:cs="Times New Roman"/>
          <w:szCs w:val="24"/>
        </w:rPr>
        <w:t>специалист-трансфузиолог</w:t>
      </w:r>
      <w:r w:rsidR="00926681" w:rsidRPr="00ED0774">
        <w:rPr>
          <w:rFonts w:cs="Times New Roman"/>
          <w:szCs w:val="24"/>
        </w:rPr>
        <w:t xml:space="preserve"> </w:t>
      </w:r>
      <w:r w:rsidR="00C53ACD" w:rsidRPr="00ED0774">
        <w:rPr>
          <w:rFonts w:cs="Times New Roman"/>
          <w:szCs w:val="24"/>
        </w:rPr>
        <w:t>Минздрава</w:t>
      </w:r>
      <w:r w:rsidR="00926681" w:rsidRPr="00ED0774">
        <w:rPr>
          <w:rFonts w:cs="Times New Roman"/>
          <w:szCs w:val="24"/>
        </w:rPr>
        <w:t xml:space="preserve"> </w:t>
      </w:r>
      <w:r w:rsidR="00C53ACD" w:rsidRPr="00ED0774">
        <w:rPr>
          <w:rFonts w:cs="Times New Roman"/>
          <w:szCs w:val="24"/>
        </w:rPr>
        <w:t>России</w:t>
      </w:r>
      <w:r w:rsidR="004C7A5B" w:rsidRPr="00ED0774">
        <w:rPr>
          <w:rFonts w:cs="Times New Roman"/>
          <w:szCs w:val="24"/>
        </w:rPr>
        <w:t>,</w:t>
      </w:r>
      <w:r w:rsidR="00926681" w:rsidRPr="00ED0774">
        <w:rPr>
          <w:rFonts w:cs="Times New Roman"/>
          <w:szCs w:val="24"/>
        </w:rPr>
        <w:t xml:space="preserve"> </w:t>
      </w:r>
      <w:r w:rsidR="00860805">
        <w:rPr>
          <w:rFonts w:cs="Times New Roman"/>
          <w:szCs w:val="24"/>
        </w:rPr>
        <w:t xml:space="preserve">первый </w:t>
      </w:r>
      <w:r w:rsidR="004C7A5B" w:rsidRPr="00ED0774">
        <w:rPr>
          <w:rFonts w:cs="Times New Roman"/>
          <w:szCs w:val="24"/>
        </w:rPr>
        <w:t>заместитель</w:t>
      </w:r>
      <w:r w:rsidR="00926681" w:rsidRPr="00ED0774">
        <w:rPr>
          <w:rFonts w:cs="Times New Roman"/>
          <w:szCs w:val="24"/>
        </w:rPr>
        <w:t xml:space="preserve"> </w:t>
      </w:r>
      <w:r w:rsidR="004C7A5B" w:rsidRPr="00ED0774">
        <w:rPr>
          <w:rFonts w:cs="Times New Roman"/>
          <w:szCs w:val="24"/>
        </w:rPr>
        <w:t>генерального</w:t>
      </w:r>
      <w:r w:rsidR="00926681" w:rsidRPr="00ED0774">
        <w:rPr>
          <w:rFonts w:cs="Times New Roman"/>
          <w:szCs w:val="24"/>
        </w:rPr>
        <w:t xml:space="preserve"> </w:t>
      </w:r>
      <w:r w:rsidR="004C7A5B" w:rsidRPr="00ED0774">
        <w:rPr>
          <w:rFonts w:cs="Times New Roman"/>
          <w:szCs w:val="24"/>
        </w:rPr>
        <w:t>директора</w:t>
      </w:r>
      <w:r w:rsidR="00926681" w:rsidRPr="00ED0774">
        <w:rPr>
          <w:rFonts w:cs="Times New Roman"/>
          <w:szCs w:val="24"/>
        </w:rPr>
        <w:t xml:space="preserve"> </w:t>
      </w:r>
      <w:r w:rsidR="004C7A5B" w:rsidRPr="00ED0774">
        <w:rPr>
          <w:rFonts w:cs="Times New Roman"/>
          <w:szCs w:val="24"/>
        </w:rPr>
        <w:t>ФГБУ</w:t>
      </w:r>
      <w:r w:rsidR="00926681" w:rsidRPr="00ED0774">
        <w:rPr>
          <w:rFonts w:cs="Times New Roman"/>
          <w:szCs w:val="24"/>
        </w:rPr>
        <w:t xml:space="preserve"> </w:t>
      </w:r>
      <w:r w:rsidR="004C7A5B" w:rsidRPr="00ED0774">
        <w:rPr>
          <w:rFonts w:cs="Times New Roman"/>
          <w:szCs w:val="24"/>
        </w:rPr>
        <w:t>«НМИЦ</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Минздрава</w:t>
      </w:r>
      <w:r w:rsidR="00926681" w:rsidRPr="00ED0774">
        <w:rPr>
          <w:rFonts w:cs="Times New Roman"/>
          <w:szCs w:val="24"/>
        </w:rPr>
        <w:t xml:space="preserve"> </w:t>
      </w:r>
      <w:r w:rsidR="004C7A5B" w:rsidRPr="00ED0774">
        <w:rPr>
          <w:rFonts w:cs="Times New Roman"/>
          <w:szCs w:val="24"/>
        </w:rPr>
        <w:t>России,</w:t>
      </w:r>
      <w:r w:rsidR="00926681" w:rsidRPr="00ED0774">
        <w:rPr>
          <w:rFonts w:cs="Times New Roman"/>
          <w:szCs w:val="24"/>
        </w:rPr>
        <w:t xml:space="preserve"> </w:t>
      </w:r>
      <w:r w:rsidR="0020671B" w:rsidRPr="00ED0774">
        <w:rPr>
          <w:rFonts w:cs="Times New Roman"/>
          <w:szCs w:val="24"/>
        </w:rPr>
        <w:t>член</w:t>
      </w:r>
      <w:r w:rsidR="00926681" w:rsidRPr="00ED0774">
        <w:rPr>
          <w:rFonts w:cs="Times New Roman"/>
          <w:szCs w:val="24"/>
        </w:rPr>
        <w:t xml:space="preserve"> </w:t>
      </w:r>
      <w:r w:rsidR="0020671B" w:rsidRPr="00ED0774">
        <w:rPr>
          <w:rFonts w:cs="Times New Roman"/>
          <w:szCs w:val="24"/>
        </w:rPr>
        <w:t>Национального</w:t>
      </w:r>
      <w:r w:rsidR="00926681" w:rsidRPr="00ED0774">
        <w:rPr>
          <w:rFonts w:cs="Times New Roman"/>
          <w:szCs w:val="24"/>
        </w:rPr>
        <w:t xml:space="preserve"> </w:t>
      </w:r>
      <w:r w:rsidR="0020671B" w:rsidRPr="00ED0774">
        <w:rPr>
          <w:rFonts w:cs="Times New Roman"/>
          <w:szCs w:val="24"/>
        </w:rPr>
        <w:t>гематологического</w:t>
      </w:r>
      <w:r w:rsidR="00926681" w:rsidRPr="00ED0774">
        <w:rPr>
          <w:rFonts w:cs="Times New Roman"/>
          <w:szCs w:val="24"/>
        </w:rPr>
        <w:t xml:space="preserve"> </w:t>
      </w:r>
      <w:r w:rsidR="0020671B" w:rsidRPr="00ED0774">
        <w:rPr>
          <w:rFonts w:cs="Times New Roman"/>
          <w:szCs w:val="24"/>
        </w:rPr>
        <w:t>общества</w:t>
      </w:r>
      <w:r w:rsidR="00C53ACD" w:rsidRPr="00ED0774">
        <w:rPr>
          <w:rFonts w:cs="Times New Roman"/>
          <w:szCs w:val="24"/>
        </w:rPr>
        <w:t>.</w:t>
      </w:r>
    </w:p>
    <w:p w14:paraId="76AFA716" w14:textId="42208674" w:rsidR="006E5861" w:rsidRDefault="00D80AC9" w:rsidP="00275537">
      <w:pPr>
        <w:pStyle w:val="aff"/>
        <w:numPr>
          <w:ilvl w:val="0"/>
          <w:numId w:val="6"/>
        </w:numPr>
        <w:divId w:val="1335064128"/>
        <w:rPr>
          <w:rFonts w:cs="Times New Roman"/>
          <w:szCs w:val="24"/>
        </w:rPr>
      </w:pPr>
      <w:r w:rsidRPr="00ED0774">
        <w:rPr>
          <w:rStyle w:val="affb"/>
          <w:rFonts w:cs="Times New Roman"/>
          <w:szCs w:val="24"/>
        </w:rPr>
        <w:t>Грицаев</w:t>
      </w:r>
      <w:r w:rsidR="00926681" w:rsidRPr="00ED0774">
        <w:rPr>
          <w:rStyle w:val="affb"/>
          <w:rFonts w:cs="Times New Roman"/>
          <w:szCs w:val="24"/>
        </w:rPr>
        <w:t xml:space="preserve"> </w:t>
      </w:r>
      <w:r w:rsidRPr="00ED0774">
        <w:rPr>
          <w:rStyle w:val="affb"/>
          <w:rFonts w:cs="Times New Roman"/>
          <w:szCs w:val="24"/>
        </w:rPr>
        <w:t>С.В</w:t>
      </w:r>
      <w:bookmarkStart w:id="124" w:name="_Hlk18315760"/>
      <w:r w:rsidR="00B86006" w:rsidRPr="00ED0774">
        <w:rPr>
          <w:rFonts w:cs="Times New Roman"/>
          <w:b/>
          <w:szCs w:val="24"/>
        </w:rPr>
        <w:t>.,</w:t>
      </w:r>
      <w:r w:rsidR="00926681" w:rsidRPr="00ED0774">
        <w:rPr>
          <w:rFonts w:cs="Times New Roman"/>
          <w:szCs w:val="24"/>
        </w:rPr>
        <w:t xml:space="preserve"> </w:t>
      </w:r>
      <w:r w:rsidR="004C7A5B" w:rsidRPr="00ED0774">
        <w:rPr>
          <w:rFonts w:cs="Times New Roman"/>
          <w:szCs w:val="24"/>
        </w:rPr>
        <w:t>д.м.н.,</w:t>
      </w:r>
      <w:r w:rsidR="00926681" w:rsidRPr="00ED0774">
        <w:rPr>
          <w:rFonts w:cs="Times New Roman"/>
          <w:szCs w:val="24"/>
        </w:rPr>
        <w:t xml:space="preserve"> </w:t>
      </w:r>
      <w:r w:rsidR="004C7A5B" w:rsidRPr="00ED0774">
        <w:rPr>
          <w:rFonts w:cs="Times New Roman"/>
          <w:szCs w:val="24"/>
        </w:rPr>
        <w:t>руководитель</w:t>
      </w:r>
      <w:r w:rsidR="00926681" w:rsidRPr="00ED0774">
        <w:rPr>
          <w:rFonts w:cs="Times New Roman"/>
          <w:szCs w:val="24"/>
        </w:rPr>
        <w:t xml:space="preserve"> </w:t>
      </w:r>
      <w:r w:rsidR="004C7A5B" w:rsidRPr="00ED0774">
        <w:rPr>
          <w:rFonts w:cs="Times New Roman"/>
          <w:szCs w:val="24"/>
        </w:rPr>
        <w:t>Республиканского</w:t>
      </w:r>
      <w:r w:rsidR="00926681" w:rsidRPr="00ED0774">
        <w:rPr>
          <w:rFonts w:cs="Times New Roman"/>
          <w:szCs w:val="24"/>
        </w:rPr>
        <w:t xml:space="preserve"> </w:t>
      </w:r>
      <w:r w:rsidR="004C7A5B" w:rsidRPr="00ED0774">
        <w:rPr>
          <w:rFonts w:cs="Times New Roman"/>
          <w:szCs w:val="24"/>
        </w:rPr>
        <w:t>центра</w:t>
      </w:r>
      <w:r w:rsidR="00926681" w:rsidRPr="00ED0774">
        <w:rPr>
          <w:rFonts w:cs="Times New Roman"/>
          <w:szCs w:val="24"/>
        </w:rPr>
        <w:t xml:space="preserve"> </w:t>
      </w:r>
      <w:r w:rsidR="004C7A5B" w:rsidRPr="00ED0774">
        <w:rPr>
          <w:rFonts w:cs="Times New Roman"/>
          <w:szCs w:val="24"/>
        </w:rPr>
        <w:t>трансплантации</w:t>
      </w:r>
      <w:r w:rsidR="00926681" w:rsidRPr="00ED0774">
        <w:rPr>
          <w:rFonts w:cs="Times New Roman"/>
          <w:szCs w:val="24"/>
        </w:rPr>
        <w:t xml:space="preserve"> </w:t>
      </w:r>
      <w:r w:rsidR="004C7A5B" w:rsidRPr="00ED0774">
        <w:rPr>
          <w:rFonts w:cs="Times New Roman"/>
          <w:szCs w:val="24"/>
        </w:rPr>
        <w:t>костного</w:t>
      </w:r>
      <w:r w:rsidR="00926681" w:rsidRPr="00ED0774">
        <w:rPr>
          <w:rFonts w:cs="Times New Roman"/>
          <w:szCs w:val="24"/>
        </w:rPr>
        <w:t xml:space="preserve"> </w:t>
      </w:r>
      <w:r w:rsidR="004C7A5B" w:rsidRPr="00ED0774">
        <w:rPr>
          <w:rFonts w:cs="Times New Roman"/>
          <w:szCs w:val="24"/>
        </w:rPr>
        <w:t>мозга</w:t>
      </w:r>
      <w:r w:rsidR="00926681" w:rsidRPr="00ED0774">
        <w:rPr>
          <w:rFonts w:cs="Times New Roman"/>
          <w:szCs w:val="24"/>
        </w:rPr>
        <w:t xml:space="preserve"> </w:t>
      </w:r>
      <w:r w:rsidR="004C7A5B" w:rsidRPr="00ED0774">
        <w:rPr>
          <w:rFonts w:cs="Times New Roman"/>
          <w:szCs w:val="24"/>
        </w:rPr>
        <w:t>ФГБУ</w:t>
      </w:r>
      <w:r w:rsidR="00926681" w:rsidRPr="00ED0774">
        <w:rPr>
          <w:rFonts w:cs="Times New Roman"/>
          <w:szCs w:val="24"/>
        </w:rPr>
        <w:t xml:space="preserve"> </w:t>
      </w:r>
      <w:r w:rsidR="004C7A5B" w:rsidRPr="00ED0774">
        <w:rPr>
          <w:rFonts w:cs="Times New Roman"/>
          <w:szCs w:val="24"/>
        </w:rPr>
        <w:t>«Российский</w:t>
      </w:r>
      <w:r w:rsidR="00926681" w:rsidRPr="00ED0774">
        <w:rPr>
          <w:rFonts w:cs="Times New Roman"/>
          <w:szCs w:val="24"/>
        </w:rPr>
        <w:t xml:space="preserve"> </w:t>
      </w:r>
      <w:r w:rsidR="004C7A5B" w:rsidRPr="00ED0774">
        <w:rPr>
          <w:rFonts w:cs="Times New Roman"/>
          <w:szCs w:val="24"/>
        </w:rPr>
        <w:t>НИИ</w:t>
      </w:r>
      <w:r w:rsidR="00926681" w:rsidRPr="00ED0774">
        <w:rPr>
          <w:rFonts w:cs="Times New Roman"/>
          <w:szCs w:val="24"/>
        </w:rPr>
        <w:t xml:space="preserve"> </w:t>
      </w:r>
      <w:r w:rsidR="004C7A5B" w:rsidRPr="00ED0774">
        <w:rPr>
          <w:rFonts w:cs="Times New Roman"/>
          <w:szCs w:val="24"/>
        </w:rPr>
        <w:t>гемат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фузиологии</w:t>
      </w:r>
      <w:r w:rsidR="00926681" w:rsidRPr="00ED0774">
        <w:rPr>
          <w:rFonts w:cs="Times New Roman"/>
          <w:szCs w:val="24"/>
        </w:rPr>
        <w:t xml:space="preserve"> </w:t>
      </w:r>
      <w:r w:rsidR="004C7A5B" w:rsidRPr="00ED0774">
        <w:rPr>
          <w:rFonts w:cs="Times New Roman"/>
          <w:szCs w:val="24"/>
        </w:rPr>
        <w:t>ФМБА»,</w:t>
      </w:r>
      <w:r w:rsidR="00926681" w:rsidRPr="00ED0774">
        <w:rPr>
          <w:rFonts w:cs="Times New Roman"/>
          <w:szCs w:val="24"/>
        </w:rPr>
        <w:t xml:space="preserve"> </w:t>
      </w:r>
      <w:bookmarkEnd w:id="124"/>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p>
    <w:p w14:paraId="6F1B16D1" w14:textId="5FBBC925" w:rsidR="00A469F0" w:rsidRPr="00ED0774" w:rsidRDefault="00A469F0" w:rsidP="00275537">
      <w:pPr>
        <w:pStyle w:val="aff"/>
        <w:numPr>
          <w:ilvl w:val="0"/>
          <w:numId w:val="6"/>
        </w:numPr>
        <w:divId w:val="1335064128"/>
        <w:rPr>
          <w:rFonts w:cs="Times New Roman"/>
          <w:szCs w:val="24"/>
        </w:rPr>
      </w:pPr>
      <w:r>
        <w:rPr>
          <w:rStyle w:val="affb"/>
          <w:rFonts w:cs="Times New Roman"/>
          <w:szCs w:val="24"/>
        </w:rPr>
        <w:t xml:space="preserve">Капланов К.Д., </w:t>
      </w:r>
      <w:r>
        <w:rPr>
          <w:rStyle w:val="affb"/>
          <w:rFonts w:cs="Times New Roman"/>
          <w:b w:val="0"/>
          <w:szCs w:val="24"/>
        </w:rPr>
        <w:t>к.м.н., заведующий гематологическим отделением №11 ГБУЗ ГКБ им. С.П. Боткина ДЗМ</w:t>
      </w:r>
    </w:p>
    <w:p w14:paraId="4BA9FF36"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Капорская</w:t>
      </w:r>
      <w:r w:rsidR="00926681" w:rsidRPr="00ED0774">
        <w:rPr>
          <w:rStyle w:val="affb"/>
        </w:rPr>
        <w:t xml:space="preserve"> </w:t>
      </w:r>
      <w:r w:rsidRPr="00ED0774">
        <w:rPr>
          <w:rStyle w:val="affb"/>
        </w:rPr>
        <w:t>Т.С</w:t>
      </w:r>
      <w:r w:rsidR="00547128" w:rsidRPr="00ED0774">
        <w:rPr>
          <w:b/>
        </w:rPr>
        <w:t>.,</w:t>
      </w:r>
      <w:r w:rsidR="00926681" w:rsidRPr="00ED0774">
        <w:t xml:space="preserve"> </w:t>
      </w:r>
      <w:r w:rsidRPr="00ED0774">
        <w:t>к.м.н.,</w:t>
      </w:r>
      <w:r w:rsidR="00926681" w:rsidRPr="00ED0774">
        <w:t xml:space="preserve"> </w:t>
      </w:r>
      <w:r w:rsidRPr="00ED0774">
        <w:t>заведующая</w:t>
      </w:r>
      <w:r w:rsidR="00926681" w:rsidRPr="00ED0774">
        <w:t xml:space="preserve"> </w:t>
      </w:r>
      <w:r w:rsidRPr="00ED0774">
        <w:t>отделение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00547128" w:rsidRPr="00ED0774">
        <w:t>«</w:t>
      </w:r>
      <w:r w:rsidRPr="00ED0774">
        <w:t>Иркутская</w:t>
      </w:r>
      <w:r w:rsidR="00926681" w:rsidRPr="00ED0774">
        <w:t xml:space="preserve"> </w:t>
      </w:r>
      <w:r w:rsidRPr="00ED0774">
        <w:t>ордена</w:t>
      </w:r>
      <w:r w:rsidR="00926681" w:rsidRPr="00ED0774">
        <w:t xml:space="preserve"> </w:t>
      </w:r>
      <w:r w:rsidR="00547128" w:rsidRPr="00ED0774">
        <w:t>«</w:t>
      </w:r>
      <w:r w:rsidRPr="00ED0774">
        <w:t>Знак</w:t>
      </w:r>
      <w:r w:rsidR="00926681" w:rsidRPr="00ED0774">
        <w:t xml:space="preserve"> </w:t>
      </w:r>
      <w:r w:rsidRPr="00ED0774">
        <w:t>Почета</w:t>
      </w:r>
      <w:r w:rsidR="00547128" w:rsidRPr="00ED0774">
        <w:t>»</w:t>
      </w:r>
      <w:r w:rsidR="00926681" w:rsidRPr="00ED0774">
        <w:t xml:space="preserve"> </w:t>
      </w:r>
      <w:r w:rsidRPr="00ED0774">
        <w:t>областная</w:t>
      </w:r>
      <w:r w:rsidR="00926681" w:rsidRPr="00ED0774">
        <w:t xml:space="preserve"> </w:t>
      </w:r>
      <w:r w:rsidRPr="00ED0774">
        <w:t>клиническая</w:t>
      </w:r>
      <w:r w:rsidR="00926681" w:rsidRPr="00ED0774">
        <w:t xml:space="preserve"> </w:t>
      </w:r>
      <w:r w:rsidRPr="00ED0774">
        <w:t>больница</w:t>
      </w:r>
      <w:r w:rsidR="00547128" w:rsidRPr="00ED0774">
        <w:t>»</w:t>
      </w:r>
      <w:r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547128" w:rsidRPr="00ED0774">
        <w:t>.</w:t>
      </w:r>
    </w:p>
    <w:p w14:paraId="53B09D26"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Клясова</w:t>
      </w:r>
      <w:r w:rsidR="00926681" w:rsidRPr="00ED0774">
        <w:rPr>
          <w:rStyle w:val="affb"/>
          <w:rFonts w:cs="Times New Roman"/>
          <w:szCs w:val="24"/>
        </w:rPr>
        <w:t xml:space="preserve"> </w:t>
      </w:r>
      <w:r w:rsidRPr="00ED0774">
        <w:rPr>
          <w:rStyle w:val="affb"/>
          <w:rFonts w:cs="Times New Roman"/>
          <w:szCs w:val="24"/>
        </w:rPr>
        <w:t>Г.А</w:t>
      </w:r>
      <w:r w:rsidR="00547128" w:rsidRPr="00ED0774">
        <w:rPr>
          <w:rFonts w:cs="Times New Roman"/>
          <w:b/>
          <w:szCs w:val="24"/>
        </w:rPr>
        <w:t>.,</w:t>
      </w:r>
      <w:r w:rsidR="00926681" w:rsidRPr="00ED0774">
        <w:rPr>
          <w:rFonts w:cs="Times New Roman"/>
          <w:szCs w:val="24"/>
        </w:rPr>
        <w:t xml:space="preserve"> </w:t>
      </w:r>
      <w:bookmarkStart w:id="125" w:name="_Hlk18315750"/>
      <w:r w:rsidRPr="00ED0774">
        <w:rPr>
          <w:rFonts w:cs="Times New Roman"/>
          <w:szCs w:val="24"/>
        </w:rPr>
        <w:t>д.м.н.,</w:t>
      </w:r>
      <w:r w:rsidR="00926681" w:rsidRPr="00ED0774">
        <w:rPr>
          <w:rFonts w:cs="Times New Roman"/>
          <w:szCs w:val="24"/>
        </w:rPr>
        <w:t xml:space="preserve"> </w:t>
      </w:r>
      <w:r w:rsidRPr="00ED0774">
        <w:rPr>
          <w:rFonts w:cs="Times New Roman"/>
          <w:szCs w:val="24"/>
        </w:rPr>
        <w:t>профессор,</w:t>
      </w:r>
      <w:r w:rsidR="00926681" w:rsidRPr="00ED0774">
        <w:rPr>
          <w:rFonts w:cs="Times New Roman"/>
          <w:szCs w:val="24"/>
        </w:rPr>
        <w:t xml:space="preserve"> </w:t>
      </w:r>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лабораторией</w:t>
      </w:r>
      <w:r w:rsidR="00926681" w:rsidRPr="00ED0774">
        <w:rPr>
          <w:rFonts w:cs="Times New Roman"/>
          <w:szCs w:val="24"/>
        </w:rPr>
        <w:t xml:space="preserve"> </w:t>
      </w:r>
      <w:r w:rsidR="004C7A5B" w:rsidRPr="00ED0774">
        <w:rPr>
          <w:rFonts w:cs="Times New Roman"/>
          <w:szCs w:val="24"/>
        </w:rPr>
        <w:t>клинической</w:t>
      </w:r>
      <w:r w:rsidR="00926681" w:rsidRPr="00ED0774">
        <w:rPr>
          <w:rFonts w:cs="Times New Roman"/>
          <w:szCs w:val="24"/>
        </w:rPr>
        <w:t xml:space="preserve"> </w:t>
      </w:r>
      <w:r w:rsidR="004C7A5B" w:rsidRPr="00ED0774">
        <w:rPr>
          <w:rFonts w:cs="Times New Roman"/>
          <w:szCs w:val="24"/>
        </w:rPr>
        <w:t>бактериологии,</w:t>
      </w:r>
      <w:r w:rsidR="00926681" w:rsidRPr="00ED0774">
        <w:rPr>
          <w:rFonts w:cs="Times New Roman"/>
          <w:szCs w:val="24"/>
        </w:rPr>
        <w:t xml:space="preserve"> </w:t>
      </w:r>
      <w:r w:rsidR="004C7A5B" w:rsidRPr="00ED0774">
        <w:rPr>
          <w:rFonts w:cs="Times New Roman"/>
          <w:szCs w:val="24"/>
        </w:rPr>
        <w:t>миколог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антибиотической</w:t>
      </w:r>
      <w:r w:rsidR="00926681" w:rsidRPr="00ED0774">
        <w:rPr>
          <w:rFonts w:cs="Times New Roman"/>
          <w:szCs w:val="24"/>
        </w:rPr>
        <w:t xml:space="preserve"> </w:t>
      </w:r>
      <w:r w:rsidR="004C7A5B" w:rsidRPr="00ED0774">
        <w:rPr>
          <w:rFonts w:cs="Times New Roman"/>
          <w:szCs w:val="24"/>
        </w:rPr>
        <w:t>терапии</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25"/>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547128" w:rsidRPr="00ED0774">
        <w:rPr>
          <w:rFonts w:cs="Times New Roman"/>
          <w:szCs w:val="24"/>
        </w:rPr>
        <w:t>.</w:t>
      </w:r>
    </w:p>
    <w:p w14:paraId="39898F2D"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Константинова</w:t>
      </w:r>
      <w:r w:rsidR="00926681" w:rsidRPr="00ED0774">
        <w:rPr>
          <w:rStyle w:val="affb"/>
        </w:rPr>
        <w:t xml:space="preserve"> </w:t>
      </w:r>
      <w:r w:rsidRPr="00ED0774">
        <w:rPr>
          <w:rStyle w:val="affb"/>
        </w:rPr>
        <w:t>Т.С</w:t>
      </w:r>
      <w:r w:rsidR="00547128" w:rsidRPr="00ED0774">
        <w:rPr>
          <w:b/>
        </w:rPr>
        <w:t>.,</w:t>
      </w:r>
      <w:r w:rsidR="00926681" w:rsidRPr="00ED0774">
        <w:t xml:space="preserve"> </w:t>
      </w:r>
      <w:bookmarkStart w:id="126" w:name="_Hlk18315797"/>
      <w:r w:rsidR="00815E83" w:rsidRPr="00ED0774">
        <w:t>к.м.н.,</w:t>
      </w:r>
      <w:r w:rsidR="00926681" w:rsidRPr="00ED0774">
        <w:t xml:space="preserve"> </w:t>
      </w:r>
      <w:r w:rsidRPr="00ED0774">
        <w:t>ГБУЗ</w:t>
      </w:r>
      <w:r w:rsidR="00926681" w:rsidRPr="00ED0774">
        <w:t xml:space="preserve"> </w:t>
      </w:r>
      <w:r w:rsidRPr="00ED0774">
        <w:t>СО</w:t>
      </w:r>
      <w:r w:rsidR="00926681" w:rsidRPr="00ED0774">
        <w:t xml:space="preserve"> </w:t>
      </w:r>
      <w:r w:rsidR="00547128" w:rsidRPr="00ED0774">
        <w:t>«</w:t>
      </w:r>
      <w:r w:rsidRPr="00ED0774">
        <w:t>Областной</w:t>
      </w:r>
      <w:r w:rsidR="00926681" w:rsidRPr="00ED0774">
        <w:t xml:space="preserve"> </w:t>
      </w:r>
      <w:r w:rsidRPr="00ED0774">
        <w:t>гематологический</w:t>
      </w:r>
      <w:r w:rsidR="00926681" w:rsidRPr="00ED0774">
        <w:t xml:space="preserve"> </w:t>
      </w:r>
      <w:r w:rsidRPr="00ED0774">
        <w:t>центр</w:t>
      </w:r>
      <w:r w:rsidR="00926681" w:rsidRPr="00ED0774">
        <w:t xml:space="preserve"> </w:t>
      </w:r>
      <w:r w:rsidRPr="00ED0774">
        <w:t>Свердловской</w:t>
      </w:r>
      <w:r w:rsidR="00926681" w:rsidRPr="00ED0774">
        <w:t xml:space="preserve"> </w:t>
      </w:r>
      <w:r w:rsidRPr="00ED0774">
        <w:t>областной</w:t>
      </w:r>
      <w:r w:rsidR="00926681" w:rsidRPr="00ED0774">
        <w:t xml:space="preserve"> </w:t>
      </w:r>
      <w:r w:rsidRPr="00ED0774">
        <w:t>клинической</w:t>
      </w:r>
      <w:r w:rsidR="00926681" w:rsidRPr="00ED0774">
        <w:t xml:space="preserve"> </w:t>
      </w:r>
      <w:r w:rsidRPr="00ED0774">
        <w:t>больницы</w:t>
      </w:r>
      <w:r w:rsidR="00926681" w:rsidRPr="00ED0774">
        <w:t xml:space="preserve"> </w:t>
      </w:r>
      <w:r w:rsidRPr="00ED0774">
        <w:t>№</w:t>
      </w:r>
      <w:r w:rsidR="00926681" w:rsidRPr="00ED0774">
        <w:t xml:space="preserve"> </w:t>
      </w:r>
      <w:r w:rsidRPr="00ED0774">
        <w:t>1</w:t>
      </w:r>
      <w:r w:rsidR="00547128" w:rsidRPr="00ED0774">
        <w:t>»</w:t>
      </w:r>
      <w:r w:rsidRPr="00ED0774">
        <w:t>,</w:t>
      </w:r>
      <w:r w:rsidR="00926681" w:rsidRPr="00ED0774">
        <w:t xml:space="preserve"> </w:t>
      </w:r>
      <w:bookmarkEnd w:id="126"/>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547128" w:rsidRPr="00ED0774">
        <w:t>.</w:t>
      </w:r>
    </w:p>
    <w:p w14:paraId="6D46790D"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lastRenderedPageBreak/>
        <w:t>Кузьмина</w:t>
      </w:r>
      <w:r w:rsidR="00926681" w:rsidRPr="00ED0774">
        <w:rPr>
          <w:rStyle w:val="affb"/>
          <w:rFonts w:cs="Times New Roman"/>
          <w:szCs w:val="24"/>
        </w:rPr>
        <w:t xml:space="preserve"> </w:t>
      </w:r>
      <w:r w:rsidRPr="00ED0774">
        <w:rPr>
          <w:rStyle w:val="affb"/>
          <w:rFonts w:cs="Times New Roman"/>
          <w:szCs w:val="24"/>
        </w:rPr>
        <w:t>Л.А</w:t>
      </w:r>
      <w:r w:rsidR="00547128" w:rsidRPr="00ED0774">
        <w:rPr>
          <w:rFonts w:cs="Times New Roman"/>
          <w:b/>
          <w:szCs w:val="24"/>
        </w:rPr>
        <w:t>.,</w:t>
      </w:r>
      <w:r w:rsidR="00926681" w:rsidRPr="00ED0774">
        <w:rPr>
          <w:rFonts w:cs="Times New Roman"/>
          <w:szCs w:val="24"/>
        </w:rPr>
        <w:t xml:space="preserve"> </w:t>
      </w:r>
      <w:bookmarkStart w:id="127" w:name="_Hlk18315735"/>
      <w:r w:rsidRPr="00ED0774">
        <w:rPr>
          <w:rFonts w:cs="Times New Roman"/>
          <w:szCs w:val="24"/>
        </w:rPr>
        <w:t>к.м.н.,</w:t>
      </w:r>
      <w:r w:rsidR="00926681" w:rsidRPr="00ED0774">
        <w:rPr>
          <w:rFonts w:cs="Times New Roman"/>
          <w:szCs w:val="24"/>
        </w:rPr>
        <w:t xml:space="preserve"> </w:t>
      </w:r>
      <w:r w:rsidR="004C7A5B" w:rsidRPr="00ED0774">
        <w:rPr>
          <w:rFonts w:cs="Times New Roman"/>
          <w:szCs w:val="24"/>
        </w:rPr>
        <w:t>заведующая</w:t>
      </w:r>
      <w:r w:rsidR="00926681" w:rsidRPr="00ED0774">
        <w:rPr>
          <w:rFonts w:cs="Times New Roman"/>
          <w:szCs w:val="24"/>
        </w:rPr>
        <w:t xml:space="preserve"> </w:t>
      </w:r>
      <w:r w:rsidR="004C7A5B" w:rsidRPr="00ED0774">
        <w:rPr>
          <w:rFonts w:cs="Times New Roman"/>
          <w:szCs w:val="24"/>
        </w:rPr>
        <w:t>отделением</w:t>
      </w:r>
      <w:r w:rsidR="00926681" w:rsidRPr="00ED0774">
        <w:rPr>
          <w:rFonts w:cs="Times New Roman"/>
          <w:szCs w:val="24"/>
        </w:rPr>
        <w:t xml:space="preserve"> </w:t>
      </w:r>
      <w:r w:rsidR="004C7A5B" w:rsidRPr="00ED0774">
        <w:rPr>
          <w:rFonts w:cs="Times New Roman"/>
          <w:szCs w:val="24"/>
        </w:rPr>
        <w:t>интенсивной</w:t>
      </w:r>
      <w:r w:rsidR="00926681" w:rsidRPr="00ED0774">
        <w:rPr>
          <w:rFonts w:cs="Times New Roman"/>
          <w:szCs w:val="24"/>
        </w:rPr>
        <w:t xml:space="preserve"> </w:t>
      </w:r>
      <w:r w:rsidR="004C7A5B" w:rsidRPr="00ED0774">
        <w:rPr>
          <w:rFonts w:cs="Times New Roman"/>
          <w:szCs w:val="24"/>
        </w:rPr>
        <w:t>высокодозной</w:t>
      </w:r>
      <w:r w:rsidR="00926681" w:rsidRPr="00ED0774">
        <w:rPr>
          <w:rFonts w:cs="Times New Roman"/>
          <w:szCs w:val="24"/>
        </w:rPr>
        <w:t xml:space="preserve"> </w:t>
      </w:r>
      <w:r w:rsidR="004C7A5B" w:rsidRPr="00ED0774">
        <w:rPr>
          <w:rFonts w:cs="Times New Roman"/>
          <w:szCs w:val="24"/>
        </w:rPr>
        <w:t>химиотерапии</w:t>
      </w:r>
      <w:r w:rsidR="00926681" w:rsidRPr="00ED0774">
        <w:rPr>
          <w:rFonts w:cs="Times New Roman"/>
          <w:szCs w:val="24"/>
        </w:rPr>
        <w:t xml:space="preserve"> </w:t>
      </w:r>
      <w:r w:rsidR="004C7A5B" w:rsidRPr="00ED0774">
        <w:rPr>
          <w:rFonts w:cs="Times New Roman"/>
          <w:szCs w:val="24"/>
        </w:rPr>
        <w:t>и</w:t>
      </w:r>
      <w:r w:rsidR="00926681" w:rsidRPr="00ED0774">
        <w:rPr>
          <w:rFonts w:cs="Times New Roman"/>
          <w:szCs w:val="24"/>
        </w:rPr>
        <w:t xml:space="preserve"> </w:t>
      </w:r>
      <w:r w:rsidR="004C7A5B" w:rsidRPr="00ED0774">
        <w:rPr>
          <w:rFonts w:cs="Times New Roman"/>
          <w:szCs w:val="24"/>
        </w:rPr>
        <w:t>трансплантации</w:t>
      </w:r>
      <w:r w:rsidR="00926681" w:rsidRPr="00ED0774">
        <w:rPr>
          <w:rFonts w:cs="Times New Roman"/>
          <w:szCs w:val="24"/>
        </w:rPr>
        <w:t xml:space="preserve"> </w:t>
      </w:r>
      <w:r w:rsidR="004C7A5B" w:rsidRPr="00ED0774">
        <w:rPr>
          <w:rFonts w:cs="Times New Roman"/>
          <w:szCs w:val="24"/>
        </w:rPr>
        <w:t>костного</w:t>
      </w:r>
      <w:r w:rsidR="00926681" w:rsidRPr="00ED0774">
        <w:rPr>
          <w:rFonts w:cs="Times New Roman"/>
          <w:szCs w:val="24"/>
        </w:rPr>
        <w:t xml:space="preserve"> </w:t>
      </w:r>
      <w:r w:rsidR="004C7A5B" w:rsidRPr="00ED0774">
        <w:rPr>
          <w:rFonts w:cs="Times New Roman"/>
          <w:szCs w:val="24"/>
        </w:rPr>
        <w:t>мозга</w:t>
      </w:r>
      <w:r w:rsidR="00926681" w:rsidRPr="00ED0774">
        <w:rPr>
          <w:rFonts w:cs="Times New Roman"/>
          <w:szCs w:val="24"/>
        </w:rPr>
        <w:t xml:space="preserve"> </w:t>
      </w:r>
      <w:r w:rsidR="004C7A5B" w:rsidRPr="00ED0774">
        <w:rPr>
          <w:rFonts w:cs="Times New Roman"/>
          <w:szCs w:val="24"/>
        </w:rPr>
        <w:t>с</w:t>
      </w:r>
      <w:r w:rsidR="00926681" w:rsidRPr="00ED0774">
        <w:rPr>
          <w:rFonts w:cs="Times New Roman"/>
          <w:szCs w:val="24"/>
        </w:rPr>
        <w:t xml:space="preserve"> </w:t>
      </w:r>
      <w:r w:rsidR="004C7A5B" w:rsidRPr="00ED0774">
        <w:rPr>
          <w:rFonts w:cs="Times New Roman"/>
          <w:szCs w:val="24"/>
        </w:rPr>
        <w:t>круглосуточным</w:t>
      </w:r>
      <w:r w:rsidR="00926681" w:rsidRPr="00ED0774">
        <w:rPr>
          <w:rFonts w:cs="Times New Roman"/>
          <w:szCs w:val="24"/>
        </w:rPr>
        <w:t xml:space="preserve"> </w:t>
      </w:r>
      <w:r w:rsidR="004C7A5B" w:rsidRPr="00ED0774">
        <w:rPr>
          <w:rFonts w:cs="Times New Roman"/>
          <w:szCs w:val="24"/>
        </w:rPr>
        <w:t>стационаром</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27"/>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547128" w:rsidRPr="00ED0774">
        <w:rPr>
          <w:rFonts w:cs="Times New Roman"/>
          <w:szCs w:val="24"/>
        </w:rPr>
        <w:t>.</w:t>
      </w:r>
    </w:p>
    <w:p w14:paraId="439EE168" w14:textId="77777777" w:rsidR="006E5861" w:rsidRDefault="00D80AC9" w:rsidP="00275537">
      <w:pPr>
        <w:pStyle w:val="afd"/>
        <w:numPr>
          <w:ilvl w:val="0"/>
          <w:numId w:val="6"/>
        </w:numPr>
        <w:spacing w:beforeAutospacing="0" w:afterAutospacing="0" w:line="360" w:lineRule="auto"/>
        <w:contextualSpacing/>
        <w:divId w:val="1335064128"/>
      </w:pPr>
      <w:r w:rsidRPr="00ED0774">
        <w:rPr>
          <w:rStyle w:val="affb"/>
        </w:rPr>
        <w:t>Лапин</w:t>
      </w:r>
      <w:r w:rsidR="00926681" w:rsidRPr="00ED0774">
        <w:rPr>
          <w:rStyle w:val="affb"/>
        </w:rPr>
        <w:t xml:space="preserve"> </w:t>
      </w:r>
      <w:r w:rsidRPr="00ED0774">
        <w:rPr>
          <w:rStyle w:val="affb"/>
        </w:rPr>
        <w:t>В.А</w:t>
      </w:r>
      <w:r w:rsidR="00547128" w:rsidRPr="00ED0774">
        <w:rPr>
          <w:b/>
        </w:rPr>
        <w:t>.,</w:t>
      </w:r>
      <w:r w:rsidR="00926681" w:rsidRPr="00ED0774">
        <w:t xml:space="preserve"> </w:t>
      </w:r>
      <w:bookmarkStart w:id="128" w:name="_Hlk18315784"/>
      <w:r w:rsidRPr="00ED0774">
        <w:t>к.м.н.,</w:t>
      </w:r>
      <w:r w:rsidR="00926681" w:rsidRPr="00ED0774">
        <w:t xml:space="preserve"> </w:t>
      </w:r>
      <w:r w:rsidRPr="00ED0774">
        <w:t>заведующий</w:t>
      </w:r>
      <w:r w:rsidR="00926681" w:rsidRPr="00ED0774">
        <w:t xml:space="preserve"> </w:t>
      </w:r>
      <w:r w:rsidRPr="00ED0774">
        <w:t>отделение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Pr="00ED0774">
        <w:t>ЯО</w:t>
      </w:r>
      <w:r w:rsidR="00926681" w:rsidRPr="00ED0774">
        <w:t xml:space="preserve"> </w:t>
      </w:r>
      <w:r w:rsidR="00C65F21" w:rsidRPr="00ED0774">
        <w:t>«</w:t>
      </w:r>
      <w:r w:rsidRPr="00ED0774">
        <w:t>Областная</w:t>
      </w:r>
      <w:r w:rsidR="00926681" w:rsidRPr="00ED0774">
        <w:t xml:space="preserve"> </w:t>
      </w:r>
      <w:r w:rsidRPr="00ED0774">
        <w:t>клиническая</w:t>
      </w:r>
      <w:r w:rsidR="00926681" w:rsidRPr="00ED0774">
        <w:t xml:space="preserve"> </w:t>
      </w:r>
      <w:r w:rsidRPr="00ED0774">
        <w:t>больница</w:t>
      </w:r>
      <w:r w:rsidR="00C65F21" w:rsidRPr="00ED0774">
        <w:t>»</w:t>
      </w:r>
      <w:bookmarkEnd w:id="128"/>
      <w:r w:rsidR="00716693"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C65F21" w:rsidRPr="00ED0774">
        <w:t>.</w:t>
      </w:r>
    </w:p>
    <w:p w14:paraId="523F7D9C" w14:textId="0C0D40BD" w:rsidR="004809AD" w:rsidRDefault="00B4226F" w:rsidP="004809AD">
      <w:pPr>
        <w:pStyle w:val="aff"/>
        <w:numPr>
          <w:ilvl w:val="0"/>
          <w:numId w:val="6"/>
        </w:numPr>
        <w:divId w:val="1335064128"/>
        <w:rPr>
          <w:rFonts w:cs="Times New Roman"/>
          <w:szCs w:val="24"/>
        </w:rPr>
      </w:pPr>
      <w:r>
        <w:rPr>
          <w:rStyle w:val="affb"/>
          <w:rFonts w:cs="Times New Roman"/>
          <w:szCs w:val="24"/>
        </w:rPr>
        <w:t xml:space="preserve">Лукьянова И.А., </w:t>
      </w:r>
      <w:r w:rsidRPr="00E848F5">
        <w:rPr>
          <w:rStyle w:val="affb"/>
          <w:rFonts w:cs="Times New Roman"/>
          <w:b w:val="0"/>
          <w:szCs w:val="24"/>
        </w:rPr>
        <w:t>к.м.н.,</w:t>
      </w:r>
      <w:r>
        <w:rPr>
          <w:rStyle w:val="affb"/>
          <w:rFonts w:cs="Times New Roman"/>
          <w:szCs w:val="24"/>
        </w:rPr>
        <w:t xml:space="preserve"> </w:t>
      </w:r>
      <w:r w:rsidR="00860805">
        <w:rPr>
          <w:rStyle w:val="affb"/>
          <w:rFonts w:cs="Times New Roman"/>
          <w:b w:val="0"/>
          <w:szCs w:val="24"/>
        </w:rPr>
        <w:t>заведующий отделением онкологии (химиотерапии гемобластозов) и депрессий кроветворения с дневным стационаром</w:t>
      </w:r>
      <w:r>
        <w:rPr>
          <w:rStyle w:val="affb"/>
          <w:rFonts w:cs="Times New Roman"/>
          <w:szCs w:val="24"/>
        </w:rPr>
        <w:t xml:space="preserve"> </w:t>
      </w:r>
      <w:r w:rsidRPr="00ED0774">
        <w:rPr>
          <w:rFonts w:cs="Times New Roman"/>
          <w:szCs w:val="24"/>
        </w:rPr>
        <w:t>ФГБУ «НМИЦ гематологии» Минздрава России, член Национального гематологического общества.</w:t>
      </w:r>
    </w:p>
    <w:p w14:paraId="413A2C05" w14:textId="411DD8DD" w:rsidR="006E5861" w:rsidRPr="004809AD" w:rsidRDefault="00D80AC9" w:rsidP="004809AD">
      <w:pPr>
        <w:pStyle w:val="aff"/>
        <w:numPr>
          <w:ilvl w:val="0"/>
          <w:numId w:val="6"/>
        </w:numPr>
        <w:divId w:val="1335064128"/>
        <w:rPr>
          <w:rFonts w:cs="Times New Roman"/>
          <w:szCs w:val="24"/>
        </w:rPr>
      </w:pPr>
      <w:r w:rsidRPr="004809AD">
        <w:rPr>
          <w:rStyle w:val="affb"/>
          <w:rFonts w:cs="Times New Roman"/>
          <w:szCs w:val="24"/>
        </w:rPr>
        <w:t>Паровичникова</w:t>
      </w:r>
      <w:r w:rsidR="00926681" w:rsidRPr="004809AD">
        <w:rPr>
          <w:rStyle w:val="affb"/>
          <w:rFonts w:cs="Times New Roman"/>
          <w:szCs w:val="24"/>
        </w:rPr>
        <w:t xml:space="preserve"> </w:t>
      </w:r>
      <w:r w:rsidRPr="004809AD">
        <w:rPr>
          <w:rStyle w:val="affb"/>
          <w:rFonts w:cs="Times New Roman"/>
          <w:szCs w:val="24"/>
        </w:rPr>
        <w:t>Е.Н</w:t>
      </w:r>
      <w:r w:rsidR="00C65F21" w:rsidRPr="004809AD">
        <w:rPr>
          <w:rFonts w:cs="Times New Roman"/>
          <w:b/>
          <w:szCs w:val="24"/>
        </w:rPr>
        <w:t>.,</w:t>
      </w:r>
      <w:r w:rsidR="00926681" w:rsidRPr="004809AD">
        <w:rPr>
          <w:rFonts w:cs="Times New Roman"/>
          <w:szCs w:val="24"/>
        </w:rPr>
        <w:t xml:space="preserve"> </w:t>
      </w:r>
      <w:r w:rsidRPr="004809AD">
        <w:rPr>
          <w:rFonts w:cs="Times New Roman"/>
          <w:szCs w:val="24"/>
        </w:rPr>
        <w:t>д.м.н.,</w:t>
      </w:r>
      <w:r w:rsidR="00860805">
        <w:rPr>
          <w:rFonts w:cs="Times New Roman"/>
          <w:szCs w:val="24"/>
        </w:rPr>
        <w:t xml:space="preserve"> </w:t>
      </w:r>
      <w:r w:rsidR="00860805" w:rsidRPr="00ED0774">
        <w:rPr>
          <w:rFonts w:cs="Times New Roman"/>
          <w:szCs w:val="24"/>
        </w:rPr>
        <w:t>главный внештатный специалист-гематолог Минздрава России</w:t>
      </w:r>
      <w:r w:rsidR="00860805">
        <w:rPr>
          <w:rFonts w:cs="Times New Roman"/>
          <w:szCs w:val="24"/>
        </w:rPr>
        <w:t>,</w:t>
      </w:r>
      <w:r w:rsidR="00926681" w:rsidRPr="004809AD">
        <w:rPr>
          <w:rFonts w:cs="Times New Roman"/>
          <w:szCs w:val="24"/>
        </w:rPr>
        <w:t xml:space="preserve"> </w:t>
      </w:r>
      <w:bookmarkStart w:id="129" w:name="_Hlk18315653"/>
      <w:r w:rsidR="00C243ED">
        <w:rPr>
          <w:rFonts w:cs="Times New Roman"/>
          <w:szCs w:val="24"/>
        </w:rPr>
        <w:t>генеральный директор</w:t>
      </w:r>
      <w:r w:rsidR="00926681" w:rsidRPr="004809AD">
        <w:rPr>
          <w:rFonts w:cs="Times New Roman"/>
          <w:szCs w:val="24"/>
        </w:rPr>
        <w:t xml:space="preserve"> </w:t>
      </w:r>
      <w:r w:rsidRPr="004809AD">
        <w:rPr>
          <w:rFonts w:cs="Times New Roman"/>
          <w:szCs w:val="24"/>
        </w:rPr>
        <w:t>ФГБУ</w:t>
      </w:r>
      <w:r w:rsidR="00926681" w:rsidRPr="004809AD">
        <w:rPr>
          <w:rFonts w:cs="Times New Roman"/>
          <w:szCs w:val="24"/>
        </w:rPr>
        <w:t xml:space="preserve"> </w:t>
      </w:r>
      <w:r w:rsidR="00716693" w:rsidRPr="004809AD">
        <w:rPr>
          <w:rFonts w:cs="Times New Roman"/>
          <w:szCs w:val="24"/>
        </w:rPr>
        <w:t>«НМИЦ</w:t>
      </w:r>
      <w:r w:rsidR="00926681" w:rsidRPr="004809AD">
        <w:rPr>
          <w:rFonts w:cs="Times New Roman"/>
          <w:szCs w:val="24"/>
        </w:rPr>
        <w:t xml:space="preserve"> </w:t>
      </w:r>
      <w:r w:rsidR="00716693" w:rsidRPr="004809AD">
        <w:rPr>
          <w:rFonts w:cs="Times New Roman"/>
          <w:szCs w:val="24"/>
        </w:rPr>
        <w:t>гематологии»</w:t>
      </w:r>
      <w:r w:rsidR="00926681" w:rsidRPr="004809AD">
        <w:rPr>
          <w:rFonts w:cs="Times New Roman"/>
          <w:szCs w:val="24"/>
        </w:rPr>
        <w:t xml:space="preserve"> </w:t>
      </w:r>
      <w:r w:rsidRPr="004809AD">
        <w:rPr>
          <w:rFonts w:cs="Times New Roman"/>
          <w:szCs w:val="24"/>
        </w:rPr>
        <w:t>Минздрава</w:t>
      </w:r>
      <w:r w:rsidR="00926681" w:rsidRPr="004809AD">
        <w:rPr>
          <w:rFonts w:cs="Times New Roman"/>
          <w:szCs w:val="24"/>
        </w:rPr>
        <w:t xml:space="preserve"> </w:t>
      </w:r>
      <w:r w:rsidRPr="004809AD">
        <w:rPr>
          <w:rFonts w:cs="Times New Roman"/>
          <w:szCs w:val="24"/>
        </w:rPr>
        <w:t>России,</w:t>
      </w:r>
      <w:r w:rsidR="00926681" w:rsidRPr="004809AD">
        <w:rPr>
          <w:rFonts w:cs="Times New Roman"/>
          <w:szCs w:val="24"/>
        </w:rPr>
        <w:t xml:space="preserve"> </w:t>
      </w:r>
      <w:bookmarkEnd w:id="129"/>
      <w:r w:rsidR="00EA6F4C" w:rsidRPr="004809AD">
        <w:rPr>
          <w:rFonts w:cs="Times New Roman"/>
          <w:szCs w:val="24"/>
        </w:rPr>
        <w:t>член</w:t>
      </w:r>
      <w:r w:rsidR="00926681" w:rsidRPr="004809AD">
        <w:rPr>
          <w:rFonts w:cs="Times New Roman"/>
          <w:szCs w:val="24"/>
        </w:rPr>
        <w:t xml:space="preserve"> </w:t>
      </w:r>
      <w:r w:rsidR="00EA6F4C" w:rsidRPr="004809AD">
        <w:rPr>
          <w:rFonts w:cs="Times New Roman"/>
          <w:szCs w:val="24"/>
        </w:rPr>
        <w:t>Национального</w:t>
      </w:r>
      <w:r w:rsidR="00926681" w:rsidRPr="004809AD">
        <w:rPr>
          <w:rFonts w:cs="Times New Roman"/>
          <w:szCs w:val="24"/>
        </w:rPr>
        <w:t xml:space="preserve"> </w:t>
      </w:r>
      <w:r w:rsidR="00EA6F4C" w:rsidRPr="004809AD">
        <w:rPr>
          <w:rFonts w:cs="Times New Roman"/>
          <w:szCs w:val="24"/>
        </w:rPr>
        <w:t>гематологического</w:t>
      </w:r>
      <w:r w:rsidR="00926681" w:rsidRPr="004809AD">
        <w:rPr>
          <w:rFonts w:cs="Times New Roman"/>
          <w:szCs w:val="24"/>
        </w:rPr>
        <w:t xml:space="preserve"> </w:t>
      </w:r>
      <w:r w:rsidR="00EA6F4C" w:rsidRPr="004809AD">
        <w:rPr>
          <w:rFonts w:cs="Times New Roman"/>
          <w:szCs w:val="24"/>
        </w:rPr>
        <w:t>общества</w:t>
      </w:r>
      <w:r w:rsidR="00C65F21" w:rsidRPr="004809AD">
        <w:rPr>
          <w:rFonts w:cs="Times New Roman"/>
          <w:szCs w:val="24"/>
        </w:rPr>
        <w:t>.</w:t>
      </w:r>
    </w:p>
    <w:p w14:paraId="231789F7" w14:textId="69B07C7B" w:rsidR="00B4226F" w:rsidRPr="008E07CB" w:rsidRDefault="00B4226F" w:rsidP="00C243ED">
      <w:pPr>
        <w:pStyle w:val="aff"/>
        <w:numPr>
          <w:ilvl w:val="0"/>
          <w:numId w:val="6"/>
        </w:numPr>
        <w:divId w:val="1335064128"/>
        <w:rPr>
          <w:rStyle w:val="affb"/>
          <w:rFonts w:cs="Times New Roman"/>
          <w:b w:val="0"/>
          <w:bCs w:val="0"/>
          <w:szCs w:val="24"/>
        </w:rPr>
      </w:pPr>
      <w:r w:rsidRPr="00C243ED">
        <w:rPr>
          <w:rStyle w:val="affb"/>
          <w:rFonts w:cs="Times New Roman"/>
          <w:szCs w:val="24"/>
        </w:rPr>
        <w:t>Птушкин В.В.</w:t>
      </w:r>
      <w:r w:rsidR="00C243ED">
        <w:rPr>
          <w:rStyle w:val="affb"/>
          <w:rFonts w:cs="Times New Roman"/>
          <w:szCs w:val="24"/>
        </w:rPr>
        <w:t xml:space="preserve">, </w:t>
      </w:r>
      <w:r w:rsidR="00C243ED">
        <w:rPr>
          <w:rStyle w:val="affb"/>
          <w:rFonts w:cs="Times New Roman"/>
          <w:b w:val="0"/>
          <w:szCs w:val="24"/>
        </w:rPr>
        <w:t>д.м.н., профессор, г</w:t>
      </w:r>
      <w:r w:rsidR="00860805">
        <w:rPr>
          <w:rStyle w:val="affb"/>
          <w:rFonts w:cs="Times New Roman"/>
          <w:b w:val="0"/>
          <w:szCs w:val="24"/>
        </w:rPr>
        <w:t>лавный внештатный специалист-</w:t>
      </w:r>
      <w:r w:rsidR="00C243ED" w:rsidRPr="00C243ED">
        <w:rPr>
          <w:rStyle w:val="affb"/>
          <w:rFonts w:cs="Times New Roman"/>
          <w:b w:val="0"/>
          <w:szCs w:val="24"/>
        </w:rPr>
        <w:t>гематолог</w:t>
      </w:r>
      <w:r w:rsidR="00860805">
        <w:rPr>
          <w:rStyle w:val="affb"/>
          <w:rFonts w:cs="Times New Roman"/>
          <w:b w:val="0"/>
          <w:szCs w:val="24"/>
        </w:rPr>
        <w:t xml:space="preserve"> </w:t>
      </w:r>
      <w:r w:rsidR="00DE3E14">
        <w:rPr>
          <w:rStyle w:val="affb"/>
          <w:rFonts w:cs="Times New Roman"/>
          <w:b w:val="0"/>
          <w:szCs w:val="24"/>
        </w:rPr>
        <w:t>ДЗМ</w:t>
      </w:r>
      <w:r w:rsidR="00C243ED">
        <w:rPr>
          <w:rStyle w:val="affb"/>
          <w:rFonts w:cs="Times New Roman"/>
          <w:b w:val="0"/>
          <w:szCs w:val="24"/>
        </w:rPr>
        <w:t>, заместитель главного врача по гематологии ГБУЗ ГКБ им. С.П. Боткина ДЗМ</w:t>
      </w:r>
    </w:p>
    <w:p w14:paraId="6FB7A277" w14:textId="5B068B67" w:rsidR="006E5861" w:rsidRPr="008E07CB" w:rsidRDefault="00D80AC9" w:rsidP="008E07CB">
      <w:pPr>
        <w:pStyle w:val="aff"/>
        <w:numPr>
          <w:ilvl w:val="0"/>
          <w:numId w:val="6"/>
        </w:numPr>
        <w:divId w:val="1335064128"/>
        <w:rPr>
          <w:rFonts w:cs="Times New Roman"/>
          <w:szCs w:val="24"/>
        </w:rPr>
      </w:pPr>
      <w:r w:rsidRPr="008E07CB">
        <w:rPr>
          <w:rStyle w:val="affb"/>
          <w:rFonts w:cs="Times New Roman"/>
          <w:szCs w:val="24"/>
          <w:bdr w:val="single" w:sz="4" w:space="0" w:color="auto"/>
        </w:rPr>
        <w:t>Савченко</w:t>
      </w:r>
      <w:r w:rsidR="00926681" w:rsidRPr="008E07CB">
        <w:rPr>
          <w:rStyle w:val="affb"/>
          <w:rFonts w:cs="Times New Roman"/>
          <w:szCs w:val="24"/>
          <w:bdr w:val="single" w:sz="4" w:space="0" w:color="auto"/>
        </w:rPr>
        <w:t xml:space="preserve"> </w:t>
      </w:r>
      <w:r w:rsidRPr="008E07CB">
        <w:rPr>
          <w:rStyle w:val="affb"/>
          <w:rFonts w:cs="Times New Roman"/>
          <w:szCs w:val="24"/>
          <w:bdr w:val="single" w:sz="4" w:space="0" w:color="auto"/>
        </w:rPr>
        <w:t>В.Г</w:t>
      </w:r>
      <w:r w:rsidR="00C65F21" w:rsidRPr="008E07CB">
        <w:rPr>
          <w:rFonts w:cs="Times New Roman"/>
          <w:b/>
          <w:szCs w:val="24"/>
          <w:bdr w:val="single" w:sz="4" w:space="0" w:color="auto"/>
        </w:rPr>
        <w:t>.</w:t>
      </w:r>
      <w:r w:rsidR="00C65F21" w:rsidRPr="008E07CB">
        <w:rPr>
          <w:rFonts w:cs="Times New Roman"/>
          <w:b/>
          <w:szCs w:val="24"/>
        </w:rPr>
        <w:t>,</w:t>
      </w:r>
      <w:r w:rsidR="00926681" w:rsidRPr="008E07CB">
        <w:rPr>
          <w:rFonts w:cs="Times New Roman"/>
          <w:szCs w:val="24"/>
        </w:rPr>
        <w:t xml:space="preserve"> </w:t>
      </w:r>
      <w:bookmarkStart w:id="130" w:name="_Hlk18315634"/>
      <w:r w:rsidRPr="008E07CB">
        <w:rPr>
          <w:rFonts w:cs="Times New Roman"/>
          <w:szCs w:val="24"/>
        </w:rPr>
        <w:t>академик</w:t>
      </w:r>
      <w:r w:rsidR="00926681" w:rsidRPr="008E07CB">
        <w:rPr>
          <w:rFonts w:cs="Times New Roman"/>
          <w:szCs w:val="24"/>
        </w:rPr>
        <w:t xml:space="preserve"> </w:t>
      </w:r>
      <w:r w:rsidR="000139C8" w:rsidRPr="008E07CB">
        <w:rPr>
          <w:rFonts w:cs="Times New Roman"/>
          <w:szCs w:val="24"/>
        </w:rPr>
        <w:t>РАН</w:t>
      </w:r>
      <w:r w:rsidRPr="008E07CB">
        <w:rPr>
          <w:rFonts w:cs="Times New Roman"/>
          <w:szCs w:val="24"/>
        </w:rPr>
        <w:t>,</w:t>
      </w:r>
      <w:r w:rsidR="00926681" w:rsidRPr="008E07CB">
        <w:rPr>
          <w:rFonts w:cs="Times New Roman"/>
          <w:szCs w:val="24"/>
        </w:rPr>
        <w:t xml:space="preserve"> </w:t>
      </w:r>
      <w:r w:rsidRPr="008E07CB">
        <w:rPr>
          <w:rFonts w:cs="Times New Roman"/>
          <w:szCs w:val="24"/>
        </w:rPr>
        <w:t>д.м.н.,</w:t>
      </w:r>
      <w:r w:rsidR="00926681" w:rsidRPr="008E07CB">
        <w:rPr>
          <w:rFonts w:cs="Times New Roman"/>
          <w:szCs w:val="24"/>
        </w:rPr>
        <w:t xml:space="preserve"> </w:t>
      </w:r>
      <w:r w:rsidRPr="008E07CB">
        <w:rPr>
          <w:rFonts w:cs="Times New Roman"/>
          <w:szCs w:val="24"/>
        </w:rPr>
        <w:t>профессор</w:t>
      </w:r>
      <w:bookmarkEnd w:id="130"/>
    </w:p>
    <w:p w14:paraId="72E0A996" w14:textId="77777777" w:rsidR="006E5861" w:rsidRPr="00ED0774" w:rsidRDefault="00D80AC9" w:rsidP="00275537">
      <w:pPr>
        <w:pStyle w:val="afd"/>
        <w:numPr>
          <w:ilvl w:val="0"/>
          <w:numId w:val="6"/>
        </w:numPr>
        <w:spacing w:beforeAutospacing="0" w:afterAutospacing="0" w:line="360" w:lineRule="auto"/>
        <w:contextualSpacing/>
        <w:divId w:val="1335064128"/>
      </w:pPr>
      <w:r w:rsidRPr="00ED0774">
        <w:rPr>
          <w:rStyle w:val="affb"/>
        </w:rPr>
        <w:t>Самойлова</w:t>
      </w:r>
      <w:r w:rsidR="00926681" w:rsidRPr="00ED0774">
        <w:rPr>
          <w:rStyle w:val="affb"/>
        </w:rPr>
        <w:t xml:space="preserve"> </w:t>
      </w:r>
      <w:r w:rsidRPr="00ED0774">
        <w:rPr>
          <w:rStyle w:val="affb"/>
        </w:rPr>
        <w:t>О.С</w:t>
      </w:r>
      <w:r w:rsidR="00C65F21" w:rsidRPr="00ED0774">
        <w:rPr>
          <w:b/>
        </w:rPr>
        <w:t>.,</w:t>
      </w:r>
      <w:r w:rsidR="00926681" w:rsidRPr="00ED0774">
        <w:t xml:space="preserve"> </w:t>
      </w:r>
      <w:r w:rsidRPr="00ED0774">
        <w:t>к.м.н.,</w:t>
      </w:r>
      <w:r w:rsidR="00926681" w:rsidRPr="00ED0774">
        <w:t xml:space="preserve"> </w:t>
      </w:r>
      <w:r w:rsidRPr="00ED0774">
        <w:t>заведующая</w:t>
      </w:r>
      <w:r w:rsidR="00926681" w:rsidRPr="00ED0774">
        <w:t xml:space="preserve"> </w:t>
      </w:r>
      <w:r w:rsidRPr="00ED0774">
        <w:t>отделение</w:t>
      </w:r>
      <w:r w:rsidR="005303CB" w:rsidRPr="00ED0774">
        <w:t>м</w:t>
      </w:r>
      <w:r w:rsidR="00926681" w:rsidRPr="00ED0774">
        <w:t xml:space="preserve"> </w:t>
      </w:r>
      <w:r w:rsidRPr="00ED0774">
        <w:t>гематологии</w:t>
      </w:r>
      <w:r w:rsidR="00926681" w:rsidRPr="00ED0774">
        <w:t xml:space="preserve"> </w:t>
      </w:r>
      <w:r w:rsidRPr="00ED0774">
        <w:t>ГБУЗ</w:t>
      </w:r>
      <w:r w:rsidR="00926681" w:rsidRPr="00ED0774">
        <w:t xml:space="preserve"> </w:t>
      </w:r>
      <w:r w:rsidR="00C65F21" w:rsidRPr="00ED0774">
        <w:t>НО</w:t>
      </w:r>
      <w:r w:rsidR="00926681" w:rsidRPr="00ED0774">
        <w:t xml:space="preserve"> </w:t>
      </w:r>
      <w:r w:rsidR="00C65F21" w:rsidRPr="00ED0774">
        <w:t>«</w:t>
      </w:r>
      <w:r w:rsidRPr="00ED0774">
        <w:t>Нижегородская</w:t>
      </w:r>
      <w:r w:rsidR="00926681" w:rsidRPr="00ED0774">
        <w:t xml:space="preserve"> </w:t>
      </w:r>
      <w:r w:rsidRPr="00ED0774">
        <w:t>областная</w:t>
      </w:r>
      <w:r w:rsidR="00926681" w:rsidRPr="00ED0774">
        <w:t xml:space="preserve"> </w:t>
      </w:r>
      <w:r w:rsidRPr="00ED0774">
        <w:t>клиническая</w:t>
      </w:r>
      <w:r w:rsidR="00926681" w:rsidRPr="00ED0774">
        <w:t xml:space="preserve"> </w:t>
      </w:r>
      <w:r w:rsidRPr="00ED0774">
        <w:t>больница</w:t>
      </w:r>
      <w:r w:rsidR="00926681" w:rsidRPr="00ED0774">
        <w:t xml:space="preserve"> </w:t>
      </w:r>
      <w:r w:rsidRPr="00ED0774">
        <w:t>им.</w:t>
      </w:r>
      <w:r w:rsidR="00926681" w:rsidRPr="00ED0774">
        <w:t xml:space="preserve"> </w:t>
      </w:r>
      <w:r w:rsidRPr="00ED0774">
        <w:t>Н.А.</w:t>
      </w:r>
      <w:r w:rsidR="00926681" w:rsidRPr="00ED0774">
        <w:t xml:space="preserve"> </w:t>
      </w:r>
      <w:r w:rsidRPr="00ED0774">
        <w:t>Семашко</w:t>
      </w:r>
      <w:r w:rsidR="00C65F21" w:rsidRPr="00ED0774">
        <w:t>»</w:t>
      </w:r>
      <w:r w:rsidRPr="00ED0774">
        <w:t>,</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C65F21" w:rsidRPr="00ED0774">
        <w:t>.</w:t>
      </w:r>
    </w:p>
    <w:p w14:paraId="2FD6D129"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Семочкин</w:t>
      </w:r>
      <w:r w:rsidR="00926681" w:rsidRPr="00ED0774">
        <w:rPr>
          <w:rStyle w:val="affb"/>
          <w:rFonts w:cs="Times New Roman"/>
          <w:szCs w:val="24"/>
        </w:rPr>
        <w:t xml:space="preserve"> </w:t>
      </w:r>
      <w:r w:rsidRPr="00ED0774">
        <w:rPr>
          <w:rStyle w:val="affb"/>
          <w:rFonts w:cs="Times New Roman"/>
          <w:szCs w:val="24"/>
        </w:rPr>
        <w:t>С.В</w:t>
      </w:r>
      <w:r w:rsidR="00C65F21" w:rsidRPr="00ED0774">
        <w:rPr>
          <w:rFonts w:cs="Times New Roman"/>
          <w:b/>
          <w:szCs w:val="24"/>
        </w:rPr>
        <w:t>.,</w:t>
      </w:r>
      <w:r w:rsidR="00926681" w:rsidRPr="00ED0774">
        <w:rPr>
          <w:rFonts w:cs="Times New Roman"/>
          <w:szCs w:val="24"/>
        </w:rPr>
        <w:t xml:space="preserve"> </w:t>
      </w:r>
      <w:bookmarkStart w:id="131" w:name="_Hlk18315774"/>
      <w:r w:rsidRPr="00ED0774">
        <w:rPr>
          <w:rFonts w:cs="Times New Roman"/>
          <w:szCs w:val="24"/>
        </w:rPr>
        <w:t>д.м.н.,</w:t>
      </w:r>
      <w:r w:rsidR="00926681" w:rsidRPr="00ED0774">
        <w:rPr>
          <w:rFonts w:cs="Times New Roman"/>
          <w:szCs w:val="24"/>
        </w:rPr>
        <w:t xml:space="preserve"> </w:t>
      </w:r>
      <w:r w:rsidR="00375E74" w:rsidRPr="00ED0774">
        <w:rPr>
          <w:rFonts w:cs="Times New Roman"/>
          <w:szCs w:val="24"/>
        </w:rPr>
        <w:t>профессор</w:t>
      </w:r>
      <w:r w:rsidR="00926681" w:rsidRPr="00ED0774">
        <w:rPr>
          <w:rFonts w:cs="Times New Roman"/>
          <w:szCs w:val="24"/>
        </w:rPr>
        <w:t xml:space="preserve"> </w:t>
      </w:r>
      <w:r w:rsidR="00375E74" w:rsidRPr="00ED0774">
        <w:rPr>
          <w:rFonts w:cs="Times New Roman"/>
          <w:szCs w:val="24"/>
        </w:rPr>
        <w:t>кафедры</w:t>
      </w:r>
      <w:r w:rsidR="00926681" w:rsidRPr="00ED0774">
        <w:rPr>
          <w:rFonts w:cs="Times New Roman"/>
          <w:szCs w:val="24"/>
        </w:rPr>
        <w:t xml:space="preserve"> </w:t>
      </w:r>
      <w:r w:rsidR="00375E74" w:rsidRPr="00ED0774">
        <w:rPr>
          <w:rFonts w:cs="Times New Roman"/>
          <w:szCs w:val="24"/>
        </w:rPr>
        <w:t>онкологии</w:t>
      </w:r>
      <w:r w:rsidR="00926681" w:rsidRPr="00ED0774">
        <w:rPr>
          <w:rFonts w:cs="Times New Roman"/>
          <w:szCs w:val="24"/>
        </w:rPr>
        <w:t xml:space="preserve"> </w:t>
      </w:r>
      <w:r w:rsidR="00375E74" w:rsidRPr="00ED0774">
        <w:rPr>
          <w:rFonts w:cs="Times New Roman"/>
          <w:szCs w:val="24"/>
        </w:rPr>
        <w:t>и</w:t>
      </w:r>
      <w:r w:rsidR="00926681" w:rsidRPr="00ED0774">
        <w:rPr>
          <w:rFonts w:cs="Times New Roman"/>
          <w:szCs w:val="24"/>
        </w:rPr>
        <w:t xml:space="preserve"> </w:t>
      </w:r>
      <w:r w:rsidR="00375E74" w:rsidRPr="00ED0774">
        <w:rPr>
          <w:rFonts w:cs="Times New Roman"/>
          <w:szCs w:val="24"/>
        </w:rPr>
        <w:t>гематологии</w:t>
      </w:r>
      <w:r w:rsidR="00926681" w:rsidRPr="00ED0774">
        <w:rPr>
          <w:rFonts w:cs="Times New Roman"/>
          <w:szCs w:val="24"/>
        </w:rPr>
        <w:t xml:space="preserve"> </w:t>
      </w:r>
      <w:r w:rsidR="00375E74" w:rsidRPr="00ED0774">
        <w:rPr>
          <w:rFonts w:cs="Times New Roman"/>
          <w:szCs w:val="24"/>
        </w:rPr>
        <w:t>ФГБОУ</w:t>
      </w:r>
      <w:r w:rsidR="00926681" w:rsidRPr="00ED0774">
        <w:rPr>
          <w:rFonts w:cs="Times New Roman"/>
          <w:szCs w:val="24"/>
        </w:rPr>
        <w:t xml:space="preserve"> </w:t>
      </w:r>
      <w:r w:rsidR="00375E74" w:rsidRPr="00ED0774">
        <w:rPr>
          <w:rFonts w:cs="Times New Roman"/>
          <w:szCs w:val="24"/>
        </w:rPr>
        <w:t>ВО</w:t>
      </w:r>
      <w:r w:rsidR="00926681" w:rsidRPr="00ED0774">
        <w:rPr>
          <w:rFonts w:cs="Times New Roman"/>
          <w:szCs w:val="24"/>
        </w:rPr>
        <w:t xml:space="preserve"> </w:t>
      </w:r>
      <w:r w:rsidR="00375E74" w:rsidRPr="00ED0774">
        <w:rPr>
          <w:rFonts w:cs="Times New Roman"/>
          <w:szCs w:val="24"/>
        </w:rPr>
        <w:t>«Российский</w:t>
      </w:r>
      <w:r w:rsidR="00926681" w:rsidRPr="00ED0774">
        <w:rPr>
          <w:rFonts w:cs="Times New Roman"/>
          <w:szCs w:val="24"/>
        </w:rPr>
        <w:t xml:space="preserve"> </w:t>
      </w:r>
      <w:r w:rsidR="00375E74" w:rsidRPr="00ED0774">
        <w:rPr>
          <w:rFonts w:cs="Times New Roman"/>
          <w:szCs w:val="24"/>
        </w:rPr>
        <w:t>национальный</w:t>
      </w:r>
      <w:r w:rsidR="00926681" w:rsidRPr="00ED0774">
        <w:rPr>
          <w:rFonts w:cs="Times New Roman"/>
          <w:szCs w:val="24"/>
        </w:rPr>
        <w:t xml:space="preserve"> </w:t>
      </w:r>
      <w:r w:rsidR="00375E74" w:rsidRPr="00ED0774">
        <w:rPr>
          <w:rFonts w:cs="Times New Roman"/>
          <w:szCs w:val="24"/>
        </w:rPr>
        <w:t>исследовательский</w:t>
      </w:r>
      <w:r w:rsidR="00926681" w:rsidRPr="00ED0774">
        <w:rPr>
          <w:rFonts w:cs="Times New Roman"/>
          <w:szCs w:val="24"/>
        </w:rPr>
        <w:t xml:space="preserve"> </w:t>
      </w:r>
      <w:r w:rsidR="00375E74" w:rsidRPr="00ED0774">
        <w:rPr>
          <w:rFonts w:cs="Times New Roman"/>
          <w:szCs w:val="24"/>
        </w:rPr>
        <w:t>медицинский</w:t>
      </w:r>
      <w:r w:rsidR="00926681" w:rsidRPr="00ED0774">
        <w:rPr>
          <w:rFonts w:cs="Times New Roman"/>
          <w:szCs w:val="24"/>
        </w:rPr>
        <w:t xml:space="preserve"> </w:t>
      </w:r>
      <w:r w:rsidR="00375E74" w:rsidRPr="00ED0774">
        <w:rPr>
          <w:rFonts w:cs="Times New Roman"/>
          <w:szCs w:val="24"/>
        </w:rPr>
        <w:t>университет</w:t>
      </w:r>
      <w:r w:rsidR="00926681" w:rsidRPr="00ED0774">
        <w:rPr>
          <w:rFonts w:cs="Times New Roman"/>
          <w:szCs w:val="24"/>
        </w:rPr>
        <w:t xml:space="preserve"> </w:t>
      </w:r>
      <w:r w:rsidR="00375E74" w:rsidRPr="00ED0774">
        <w:rPr>
          <w:rFonts w:cs="Times New Roman"/>
          <w:szCs w:val="24"/>
        </w:rPr>
        <w:t>им.</w:t>
      </w:r>
      <w:r w:rsidR="00926681" w:rsidRPr="00ED0774">
        <w:rPr>
          <w:rFonts w:cs="Times New Roman"/>
          <w:szCs w:val="24"/>
        </w:rPr>
        <w:t xml:space="preserve"> </w:t>
      </w:r>
      <w:r w:rsidR="00375E74" w:rsidRPr="00ED0774">
        <w:rPr>
          <w:rFonts w:cs="Times New Roman"/>
          <w:szCs w:val="24"/>
        </w:rPr>
        <w:t>Н.И.</w:t>
      </w:r>
      <w:r w:rsidR="00926681" w:rsidRPr="00ED0774">
        <w:rPr>
          <w:rFonts w:cs="Times New Roman"/>
          <w:szCs w:val="24"/>
        </w:rPr>
        <w:t xml:space="preserve"> </w:t>
      </w:r>
      <w:r w:rsidR="00375E74" w:rsidRPr="00ED0774">
        <w:rPr>
          <w:rFonts w:cs="Times New Roman"/>
          <w:szCs w:val="24"/>
        </w:rPr>
        <w:t>Пирогова»</w:t>
      </w:r>
      <w:r w:rsidR="00926681" w:rsidRPr="00ED0774">
        <w:rPr>
          <w:rFonts w:cs="Times New Roman"/>
          <w:szCs w:val="24"/>
        </w:rPr>
        <w:t xml:space="preserve"> </w:t>
      </w:r>
      <w:r w:rsidR="00375E74" w:rsidRPr="00ED0774">
        <w:rPr>
          <w:rFonts w:cs="Times New Roman"/>
          <w:szCs w:val="24"/>
        </w:rPr>
        <w:t>Минздрава</w:t>
      </w:r>
      <w:r w:rsidR="00926681" w:rsidRPr="00ED0774">
        <w:rPr>
          <w:rFonts w:cs="Times New Roman"/>
          <w:szCs w:val="24"/>
        </w:rPr>
        <w:t xml:space="preserve"> </w:t>
      </w:r>
      <w:r w:rsidR="00375E74" w:rsidRPr="00ED0774">
        <w:rPr>
          <w:rFonts w:cs="Times New Roman"/>
          <w:szCs w:val="24"/>
        </w:rPr>
        <w:t>России,</w:t>
      </w:r>
      <w:r w:rsidR="00926681" w:rsidRPr="00ED0774">
        <w:rPr>
          <w:rFonts w:cs="Times New Roman"/>
          <w:szCs w:val="24"/>
        </w:rPr>
        <w:t xml:space="preserve"> </w:t>
      </w:r>
      <w:bookmarkEnd w:id="131"/>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C65F21" w:rsidRPr="00ED0774">
        <w:rPr>
          <w:rFonts w:cs="Times New Roman"/>
          <w:szCs w:val="24"/>
        </w:rPr>
        <w:t>.</w:t>
      </w:r>
    </w:p>
    <w:p w14:paraId="5F22DA80" w14:textId="77777777" w:rsidR="006E5861" w:rsidRPr="00ED0774" w:rsidRDefault="00D80AC9" w:rsidP="00275537">
      <w:pPr>
        <w:pStyle w:val="aff"/>
        <w:numPr>
          <w:ilvl w:val="0"/>
          <w:numId w:val="6"/>
        </w:numPr>
        <w:divId w:val="1335064128"/>
        <w:rPr>
          <w:rFonts w:cs="Times New Roman"/>
          <w:szCs w:val="24"/>
        </w:rPr>
      </w:pPr>
      <w:r w:rsidRPr="00ED0774">
        <w:rPr>
          <w:rStyle w:val="affb"/>
          <w:rFonts w:cs="Times New Roman"/>
          <w:szCs w:val="24"/>
        </w:rPr>
        <w:t>Соколов</w:t>
      </w:r>
      <w:r w:rsidR="00926681" w:rsidRPr="00ED0774">
        <w:rPr>
          <w:rStyle w:val="affb"/>
          <w:rFonts w:cs="Times New Roman"/>
          <w:szCs w:val="24"/>
        </w:rPr>
        <w:t xml:space="preserve"> </w:t>
      </w:r>
      <w:r w:rsidRPr="00ED0774">
        <w:rPr>
          <w:rStyle w:val="affb"/>
          <w:rFonts w:cs="Times New Roman"/>
          <w:szCs w:val="24"/>
        </w:rPr>
        <w:t>А.Н</w:t>
      </w:r>
      <w:r w:rsidR="00C65F21" w:rsidRPr="00ED0774">
        <w:rPr>
          <w:rFonts w:cs="Times New Roman"/>
          <w:b/>
          <w:szCs w:val="24"/>
        </w:rPr>
        <w:t>.,</w:t>
      </w:r>
      <w:r w:rsidR="00926681" w:rsidRPr="00ED0774">
        <w:rPr>
          <w:rFonts w:cs="Times New Roman"/>
          <w:szCs w:val="24"/>
        </w:rPr>
        <w:t xml:space="preserve"> </w:t>
      </w:r>
      <w:bookmarkStart w:id="132" w:name="_Hlk18315681"/>
      <w:r w:rsidRPr="00ED0774">
        <w:rPr>
          <w:rFonts w:cs="Times New Roman"/>
          <w:szCs w:val="24"/>
        </w:rPr>
        <w:t>к.м.н.,</w:t>
      </w:r>
      <w:r w:rsidR="00926681" w:rsidRPr="00ED0774">
        <w:rPr>
          <w:rFonts w:cs="Times New Roman"/>
          <w:szCs w:val="24"/>
        </w:rPr>
        <w:t xml:space="preserve"> </w:t>
      </w:r>
      <w:r w:rsidR="00375E74" w:rsidRPr="00ED0774">
        <w:rPr>
          <w:rFonts w:cs="Times New Roman"/>
          <w:szCs w:val="24"/>
        </w:rPr>
        <w:t>старший</w:t>
      </w:r>
      <w:r w:rsidR="00926681" w:rsidRPr="00ED0774">
        <w:rPr>
          <w:rFonts w:cs="Times New Roman"/>
          <w:szCs w:val="24"/>
        </w:rPr>
        <w:t xml:space="preserve"> </w:t>
      </w:r>
      <w:r w:rsidR="00375E74" w:rsidRPr="00ED0774">
        <w:rPr>
          <w:rFonts w:cs="Times New Roman"/>
          <w:szCs w:val="24"/>
        </w:rPr>
        <w:t>научный</w:t>
      </w:r>
      <w:r w:rsidR="00926681" w:rsidRPr="00ED0774">
        <w:rPr>
          <w:rFonts w:cs="Times New Roman"/>
          <w:szCs w:val="24"/>
        </w:rPr>
        <w:t xml:space="preserve"> </w:t>
      </w:r>
      <w:r w:rsidR="00375E74" w:rsidRPr="00ED0774">
        <w:rPr>
          <w:rFonts w:cs="Times New Roman"/>
          <w:szCs w:val="24"/>
        </w:rPr>
        <w:t>сотрудник</w:t>
      </w:r>
      <w:r w:rsidR="00926681" w:rsidRPr="00ED0774">
        <w:rPr>
          <w:rFonts w:cs="Times New Roman"/>
          <w:szCs w:val="24"/>
        </w:rPr>
        <w:t xml:space="preserve"> </w:t>
      </w:r>
      <w:r w:rsidR="00375E74" w:rsidRPr="00ED0774">
        <w:rPr>
          <w:rFonts w:cs="Times New Roman"/>
          <w:szCs w:val="24"/>
        </w:rPr>
        <w:t>отдела</w:t>
      </w:r>
      <w:r w:rsidR="00926681" w:rsidRPr="00ED0774">
        <w:rPr>
          <w:rFonts w:cs="Times New Roman"/>
          <w:szCs w:val="24"/>
        </w:rPr>
        <w:t xml:space="preserve"> </w:t>
      </w:r>
      <w:r w:rsidR="00375E74" w:rsidRPr="00ED0774">
        <w:rPr>
          <w:rFonts w:cs="Times New Roman"/>
          <w:szCs w:val="24"/>
        </w:rPr>
        <w:t>химиотерапии</w:t>
      </w:r>
      <w:r w:rsidR="00926681" w:rsidRPr="00ED0774">
        <w:rPr>
          <w:rFonts w:cs="Times New Roman"/>
          <w:szCs w:val="24"/>
        </w:rPr>
        <w:t xml:space="preserve"> </w:t>
      </w:r>
      <w:r w:rsidR="00375E74" w:rsidRPr="00ED0774">
        <w:rPr>
          <w:rFonts w:cs="Times New Roman"/>
          <w:szCs w:val="24"/>
        </w:rPr>
        <w:t>гемобластозов,</w:t>
      </w:r>
      <w:r w:rsidR="00926681" w:rsidRPr="00ED0774">
        <w:rPr>
          <w:rFonts w:cs="Times New Roman"/>
          <w:szCs w:val="24"/>
        </w:rPr>
        <w:t xml:space="preserve"> </w:t>
      </w:r>
      <w:r w:rsidR="00375E74" w:rsidRPr="00ED0774">
        <w:rPr>
          <w:rFonts w:cs="Times New Roman"/>
          <w:szCs w:val="24"/>
        </w:rPr>
        <w:t>депрессий</w:t>
      </w:r>
      <w:r w:rsidR="00926681" w:rsidRPr="00ED0774">
        <w:rPr>
          <w:rFonts w:cs="Times New Roman"/>
          <w:szCs w:val="24"/>
        </w:rPr>
        <w:t xml:space="preserve"> </w:t>
      </w:r>
      <w:r w:rsidR="00375E74" w:rsidRPr="00ED0774">
        <w:rPr>
          <w:rFonts w:cs="Times New Roman"/>
          <w:szCs w:val="24"/>
        </w:rPr>
        <w:t>кроветворения</w:t>
      </w:r>
      <w:r w:rsidR="00926681" w:rsidRPr="00ED0774">
        <w:rPr>
          <w:rFonts w:cs="Times New Roman"/>
          <w:szCs w:val="24"/>
        </w:rPr>
        <w:t xml:space="preserve"> </w:t>
      </w:r>
      <w:r w:rsidR="00375E74" w:rsidRPr="00ED0774">
        <w:rPr>
          <w:rFonts w:cs="Times New Roman"/>
          <w:szCs w:val="24"/>
        </w:rPr>
        <w:t>и</w:t>
      </w:r>
      <w:r w:rsidR="00926681" w:rsidRPr="00ED0774">
        <w:rPr>
          <w:rFonts w:cs="Times New Roman"/>
          <w:szCs w:val="24"/>
        </w:rPr>
        <w:t xml:space="preserve"> </w:t>
      </w:r>
      <w:r w:rsidR="00375E74" w:rsidRPr="00ED0774">
        <w:rPr>
          <w:rFonts w:cs="Times New Roman"/>
          <w:szCs w:val="24"/>
        </w:rPr>
        <w:t>трансплантации</w:t>
      </w:r>
      <w:r w:rsidR="00926681" w:rsidRPr="00ED0774">
        <w:rPr>
          <w:rFonts w:cs="Times New Roman"/>
          <w:szCs w:val="24"/>
        </w:rPr>
        <w:t xml:space="preserve"> </w:t>
      </w:r>
      <w:r w:rsidR="00375E74" w:rsidRPr="00ED0774">
        <w:rPr>
          <w:rFonts w:cs="Times New Roman"/>
          <w:szCs w:val="24"/>
        </w:rPr>
        <w:t>костного</w:t>
      </w:r>
      <w:r w:rsidR="00926681" w:rsidRPr="00ED0774">
        <w:rPr>
          <w:rFonts w:cs="Times New Roman"/>
          <w:szCs w:val="24"/>
        </w:rPr>
        <w:t xml:space="preserve"> </w:t>
      </w:r>
      <w:r w:rsidR="00375E74" w:rsidRPr="00ED0774">
        <w:rPr>
          <w:rFonts w:cs="Times New Roman"/>
          <w:szCs w:val="24"/>
        </w:rPr>
        <w:t>мозга</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2"/>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0A562B" w:rsidRPr="00ED0774">
        <w:rPr>
          <w:rFonts w:cs="Times New Roman"/>
          <w:szCs w:val="24"/>
        </w:rPr>
        <w:t>.</w:t>
      </w:r>
    </w:p>
    <w:p w14:paraId="57253AB6" w14:textId="74324789" w:rsidR="006E5861" w:rsidRDefault="00D80AC9" w:rsidP="00275537">
      <w:pPr>
        <w:pStyle w:val="aff"/>
        <w:numPr>
          <w:ilvl w:val="0"/>
          <w:numId w:val="6"/>
        </w:numPr>
        <w:divId w:val="1335064128"/>
        <w:rPr>
          <w:rFonts w:cs="Times New Roman"/>
          <w:szCs w:val="24"/>
        </w:rPr>
      </w:pPr>
      <w:r w:rsidRPr="00ED0774">
        <w:rPr>
          <w:rStyle w:val="affb"/>
          <w:rFonts w:cs="Times New Roman"/>
          <w:szCs w:val="24"/>
        </w:rPr>
        <w:t>Троицкая</w:t>
      </w:r>
      <w:r w:rsidR="00926681" w:rsidRPr="00ED0774">
        <w:rPr>
          <w:rStyle w:val="affb"/>
          <w:rFonts w:cs="Times New Roman"/>
          <w:szCs w:val="24"/>
        </w:rPr>
        <w:t xml:space="preserve"> </w:t>
      </w:r>
      <w:r w:rsidRPr="00ED0774">
        <w:rPr>
          <w:rStyle w:val="affb"/>
          <w:rFonts w:cs="Times New Roman"/>
          <w:szCs w:val="24"/>
        </w:rPr>
        <w:t>В.В</w:t>
      </w:r>
      <w:r w:rsidR="00C65F21" w:rsidRPr="00ED0774">
        <w:rPr>
          <w:rFonts w:cs="Times New Roman"/>
          <w:b/>
          <w:szCs w:val="24"/>
        </w:rPr>
        <w:t>.,</w:t>
      </w:r>
      <w:r w:rsidR="00926681" w:rsidRPr="00ED0774">
        <w:rPr>
          <w:rFonts w:cs="Times New Roman"/>
          <w:szCs w:val="24"/>
        </w:rPr>
        <w:t xml:space="preserve"> </w:t>
      </w:r>
      <w:bookmarkStart w:id="133" w:name="_Hlk18315714"/>
      <w:r w:rsidRPr="00ED0774">
        <w:rPr>
          <w:rFonts w:cs="Times New Roman"/>
          <w:szCs w:val="24"/>
        </w:rPr>
        <w:t>к.м.н.,</w:t>
      </w:r>
      <w:r w:rsidR="00926681" w:rsidRPr="00ED0774">
        <w:rPr>
          <w:rFonts w:cs="Times New Roman"/>
          <w:szCs w:val="24"/>
        </w:rPr>
        <w:t xml:space="preserve"> </w:t>
      </w:r>
      <w:r w:rsidR="00860805">
        <w:rPr>
          <w:rFonts w:cs="Times New Roman"/>
          <w:szCs w:val="24"/>
        </w:rPr>
        <w:t>первый заместитель генерального директора</w:t>
      </w:r>
      <w:r w:rsidR="00926681" w:rsidRPr="00ED0774">
        <w:rPr>
          <w:rFonts w:cs="Times New Roman"/>
          <w:szCs w:val="24"/>
        </w:rPr>
        <w:t xml:space="preserve"> </w:t>
      </w:r>
      <w:r w:rsidRPr="00ED0774">
        <w:rPr>
          <w:rFonts w:cs="Times New Roman"/>
          <w:szCs w:val="24"/>
        </w:rPr>
        <w:t>ФГБУ</w:t>
      </w:r>
      <w:r w:rsidR="00926681" w:rsidRPr="00ED0774">
        <w:rPr>
          <w:rFonts w:cs="Times New Roman"/>
          <w:szCs w:val="24"/>
        </w:rPr>
        <w:t xml:space="preserve"> </w:t>
      </w:r>
      <w:r w:rsidR="00716693" w:rsidRPr="00ED0774">
        <w:rPr>
          <w:rFonts w:cs="Times New Roman"/>
          <w:szCs w:val="24"/>
        </w:rPr>
        <w:t>«НМИЦ</w:t>
      </w:r>
      <w:r w:rsidR="00926681" w:rsidRPr="00ED0774">
        <w:rPr>
          <w:rFonts w:cs="Times New Roman"/>
          <w:szCs w:val="24"/>
        </w:rPr>
        <w:t xml:space="preserve"> </w:t>
      </w:r>
      <w:r w:rsidR="00716693" w:rsidRPr="00ED0774">
        <w:rPr>
          <w:rFonts w:cs="Times New Roman"/>
          <w:szCs w:val="24"/>
        </w:rPr>
        <w:t>гематологии»</w:t>
      </w:r>
      <w:r w:rsidR="00926681" w:rsidRPr="00ED0774">
        <w:rPr>
          <w:rFonts w:cs="Times New Roman"/>
          <w:szCs w:val="24"/>
        </w:rPr>
        <w:t xml:space="preserve"> </w:t>
      </w:r>
      <w:r w:rsidRPr="00ED0774">
        <w:rPr>
          <w:rFonts w:cs="Times New Roman"/>
          <w:szCs w:val="24"/>
        </w:rPr>
        <w:t>Минздрава</w:t>
      </w:r>
      <w:r w:rsidR="00926681" w:rsidRPr="00ED0774">
        <w:rPr>
          <w:rFonts w:cs="Times New Roman"/>
          <w:szCs w:val="24"/>
        </w:rPr>
        <w:t xml:space="preserve"> </w:t>
      </w:r>
      <w:r w:rsidRPr="00ED0774">
        <w:rPr>
          <w:rFonts w:cs="Times New Roman"/>
          <w:szCs w:val="24"/>
        </w:rPr>
        <w:t>России,</w:t>
      </w:r>
      <w:r w:rsidR="00926681" w:rsidRPr="00ED0774">
        <w:rPr>
          <w:rFonts w:cs="Times New Roman"/>
          <w:szCs w:val="24"/>
        </w:rPr>
        <w:t xml:space="preserve"> </w:t>
      </w:r>
      <w:bookmarkEnd w:id="133"/>
      <w:r w:rsidR="00716693" w:rsidRPr="00ED0774">
        <w:rPr>
          <w:rFonts w:cs="Times New Roman"/>
          <w:szCs w:val="24"/>
        </w:rPr>
        <w:t>член</w:t>
      </w:r>
      <w:r w:rsidR="00926681" w:rsidRPr="00ED0774">
        <w:rPr>
          <w:rFonts w:cs="Times New Roman"/>
          <w:szCs w:val="24"/>
        </w:rPr>
        <w:t xml:space="preserve"> </w:t>
      </w:r>
      <w:r w:rsidR="00716693" w:rsidRPr="00ED0774">
        <w:rPr>
          <w:rFonts w:cs="Times New Roman"/>
          <w:szCs w:val="24"/>
        </w:rPr>
        <w:t>Национального</w:t>
      </w:r>
      <w:r w:rsidR="00926681" w:rsidRPr="00ED0774">
        <w:rPr>
          <w:rFonts w:cs="Times New Roman"/>
          <w:szCs w:val="24"/>
        </w:rPr>
        <w:t xml:space="preserve"> </w:t>
      </w:r>
      <w:r w:rsidR="00716693" w:rsidRPr="00ED0774">
        <w:rPr>
          <w:rFonts w:cs="Times New Roman"/>
          <w:szCs w:val="24"/>
        </w:rPr>
        <w:t>гематологического</w:t>
      </w:r>
      <w:r w:rsidR="00926681" w:rsidRPr="00ED0774">
        <w:rPr>
          <w:rFonts w:cs="Times New Roman"/>
          <w:szCs w:val="24"/>
        </w:rPr>
        <w:t xml:space="preserve"> </w:t>
      </w:r>
      <w:r w:rsidR="00716693" w:rsidRPr="00ED0774">
        <w:rPr>
          <w:rFonts w:cs="Times New Roman"/>
          <w:szCs w:val="24"/>
        </w:rPr>
        <w:t>общества</w:t>
      </w:r>
      <w:r w:rsidR="000A562B" w:rsidRPr="00ED0774">
        <w:rPr>
          <w:rFonts w:cs="Times New Roman"/>
          <w:szCs w:val="24"/>
        </w:rPr>
        <w:t>.</w:t>
      </w:r>
    </w:p>
    <w:p w14:paraId="4A4A4CA1" w14:textId="39523FEF" w:rsidR="006E5861" w:rsidRDefault="00D80AC9" w:rsidP="00275537">
      <w:pPr>
        <w:pStyle w:val="afd"/>
        <w:numPr>
          <w:ilvl w:val="0"/>
          <w:numId w:val="6"/>
        </w:numPr>
        <w:spacing w:beforeAutospacing="0" w:afterAutospacing="0" w:line="360" w:lineRule="auto"/>
        <w:contextualSpacing/>
        <w:divId w:val="1335064128"/>
      </w:pPr>
      <w:r w:rsidRPr="00ED0774">
        <w:rPr>
          <w:rStyle w:val="affb"/>
        </w:rPr>
        <w:t>Шатохин</w:t>
      </w:r>
      <w:r w:rsidR="00926681" w:rsidRPr="00ED0774">
        <w:rPr>
          <w:rStyle w:val="affb"/>
        </w:rPr>
        <w:t xml:space="preserve"> </w:t>
      </w:r>
      <w:r w:rsidRPr="00ED0774">
        <w:rPr>
          <w:rStyle w:val="affb"/>
        </w:rPr>
        <w:t>С.В</w:t>
      </w:r>
      <w:r w:rsidR="00C65F21" w:rsidRPr="00ED0774">
        <w:rPr>
          <w:b/>
        </w:rPr>
        <w:t>.,</w:t>
      </w:r>
      <w:r w:rsidR="00926681" w:rsidRPr="00ED0774">
        <w:t xml:space="preserve"> </w:t>
      </w:r>
      <w:r w:rsidRPr="00ED0774">
        <w:t>д.м.н.,</w:t>
      </w:r>
      <w:r w:rsidR="00926681" w:rsidRPr="00ED0774">
        <w:t xml:space="preserve"> </w:t>
      </w:r>
      <w:r w:rsidRPr="00ED0774">
        <w:t>профессор,</w:t>
      </w:r>
      <w:r w:rsidR="00926681" w:rsidRPr="00ED0774">
        <w:t xml:space="preserve"> </w:t>
      </w:r>
      <w:r w:rsidR="000A562B" w:rsidRPr="00ED0774">
        <w:t>Ф</w:t>
      </w:r>
      <w:r w:rsidRPr="00ED0774">
        <w:t>ГБОУ</w:t>
      </w:r>
      <w:r w:rsidR="00926681" w:rsidRPr="00ED0774">
        <w:t xml:space="preserve"> </w:t>
      </w:r>
      <w:r w:rsidRPr="00ED0774">
        <w:t>ВО</w:t>
      </w:r>
      <w:r w:rsidR="00926681" w:rsidRPr="00ED0774">
        <w:t xml:space="preserve"> </w:t>
      </w:r>
      <w:r w:rsidR="003C3A6A" w:rsidRPr="00ED0774">
        <w:t>«</w:t>
      </w:r>
      <w:r w:rsidRPr="00ED0774">
        <w:t>Ростовский</w:t>
      </w:r>
      <w:r w:rsidR="00926681" w:rsidRPr="00ED0774">
        <w:t xml:space="preserve"> </w:t>
      </w:r>
      <w:r w:rsidRPr="00ED0774">
        <w:t>государственный</w:t>
      </w:r>
      <w:r w:rsidR="00926681" w:rsidRPr="00ED0774">
        <w:t xml:space="preserve"> </w:t>
      </w:r>
      <w:r w:rsidRPr="00ED0774">
        <w:t>медицинский</w:t>
      </w:r>
      <w:r w:rsidR="00926681" w:rsidRPr="00ED0774">
        <w:t xml:space="preserve"> </w:t>
      </w:r>
      <w:r w:rsidRPr="00ED0774">
        <w:t>университет</w:t>
      </w:r>
      <w:r w:rsidR="003C3A6A" w:rsidRPr="00ED0774">
        <w:t>»</w:t>
      </w:r>
      <w:r w:rsidR="00926681" w:rsidRPr="00ED0774">
        <w:t xml:space="preserve"> </w:t>
      </w:r>
      <w:r w:rsidRPr="00ED0774">
        <w:t>Минздрава</w:t>
      </w:r>
      <w:r w:rsidR="00926681" w:rsidRPr="00ED0774">
        <w:t xml:space="preserve"> </w:t>
      </w:r>
      <w:r w:rsidRPr="00ED0774">
        <w:t>России,</w:t>
      </w:r>
      <w:r w:rsidR="00926681" w:rsidRPr="00ED0774">
        <w:t xml:space="preserve"> </w:t>
      </w:r>
      <w:r w:rsidR="00716693" w:rsidRPr="00ED0774">
        <w:t>член</w:t>
      </w:r>
      <w:r w:rsidR="00926681" w:rsidRPr="00ED0774">
        <w:t xml:space="preserve"> </w:t>
      </w:r>
      <w:r w:rsidR="00716693" w:rsidRPr="00ED0774">
        <w:t>Национального</w:t>
      </w:r>
      <w:r w:rsidR="00926681" w:rsidRPr="00ED0774">
        <w:t xml:space="preserve"> </w:t>
      </w:r>
      <w:r w:rsidR="00716693" w:rsidRPr="00ED0774">
        <w:t>гематологического</w:t>
      </w:r>
      <w:r w:rsidR="00926681" w:rsidRPr="00ED0774">
        <w:t xml:space="preserve"> </w:t>
      </w:r>
      <w:r w:rsidR="00716693" w:rsidRPr="00ED0774">
        <w:t>общества</w:t>
      </w:r>
      <w:r w:rsidR="003C3A6A" w:rsidRPr="00ED0774">
        <w:t>.</w:t>
      </w:r>
    </w:p>
    <w:p w14:paraId="3AA6948E" w14:textId="77777777" w:rsidR="009639EB" w:rsidRPr="00652916" w:rsidRDefault="009639EB" w:rsidP="009639EB">
      <w:pPr>
        <w:divId w:val="1335064128"/>
        <w:rPr>
          <w:color w:val="000000"/>
        </w:rPr>
      </w:pPr>
      <w:r w:rsidRPr="00652916">
        <w:rPr>
          <w:b/>
          <w:color w:val="000000"/>
        </w:rPr>
        <w:t>Блок по трансплантации аллогенных гемопоэтических стволовых клеток</w:t>
      </w:r>
    </w:p>
    <w:p w14:paraId="79667010"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69E60C9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lastRenderedPageBreak/>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397D397F" w14:textId="77777777" w:rsidR="009639EB"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AAA33AD" w14:textId="679384AD" w:rsidR="009639EB" w:rsidRPr="008E07CB" w:rsidRDefault="009639EB" w:rsidP="008E07CB">
      <w:pPr>
        <w:pStyle w:val="aff"/>
        <w:numPr>
          <w:ilvl w:val="0"/>
          <w:numId w:val="6"/>
        </w:numPr>
        <w:overflowPunct w:val="0"/>
        <w:autoSpaceDE w:val="0"/>
        <w:autoSpaceDN w:val="0"/>
        <w:adjustRightInd w:val="0"/>
        <w:textAlignment w:val="baseline"/>
        <w:divId w:val="1335064128"/>
        <w:rPr>
          <w:rFonts w:eastAsia="SimSun"/>
          <w:szCs w:val="24"/>
        </w:rPr>
      </w:pPr>
      <w:r w:rsidRPr="008E07CB">
        <w:rPr>
          <w:rFonts w:eastAsia="SimSun"/>
          <w:b/>
          <w:bCs/>
          <w:szCs w:val="24"/>
          <w:bdr w:val="single" w:sz="4" w:space="0" w:color="auto"/>
        </w:rPr>
        <w:t>Зарицкий А.Ю.</w:t>
      </w:r>
      <w:r w:rsidRPr="008E07CB">
        <w:rPr>
          <w:rFonts w:eastAsia="SimSun"/>
          <w:b/>
          <w:bCs/>
          <w:szCs w:val="24"/>
        </w:rPr>
        <w:t>,</w:t>
      </w:r>
      <w:r w:rsidRPr="008E07CB">
        <w:rPr>
          <w:rFonts w:eastAsia="SimSun"/>
          <w:szCs w:val="24"/>
        </w:rPr>
        <w:t xml:space="preserve"> д.м.н,</w:t>
      </w:r>
      <w:r w:rsidRPr="008E07CB">
        <w:rPr>
          <w:szCs w:val="24"/>
        </w:rPr>
        <w:t xml:space="preserve"> профессор</w:t>
      </w:r>
      <w:r w:rsidRPr="008E07CB">
        <w:rPr>
          <w:rFonts w:eastAsia="SimSun"/>
          <w:strike/>
          <w:szCs w:val="24"/>
          <w:highlight w:val="yellow"/>
        </w:rPr>
        <w:t xml:space="preserve"> </w:t>
      </w:r>
    </w:p>
    <w:p w14:paraId="3E8D2FDE" w14:textId="77777777" w:rsidR="009639EB" w:rsidRPr="00E474D3"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39F8DB94"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58EBE0F5" w14:textId="3D12356B"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Кулагин А.Д.,</w:t>
      </w:r>
      <w:r w:rsidRPr="00652916">
        <w:rPr>
          <w:rFonts w:eastAsia="SimSun"/>
          <w:szCs w:val="24"/>
        </w:rPr>
        <w:t xml:space="preserve"> д.м.н., </w:t>
      </w:r>
      <w:r w:rsidR="00860805">
        <w:rPr>
          <w:rFonts w:eastAsia="SimSun"/>
          <w:szCs w:val="24"/>
        </w:rPr>
        <w:t>директор</w:t>
      </w:r>
      <w:r w:rsidRPr="00652916">
        <w:rPr>
          <w:rFonts w:eastAsia="SimSun"/>
          <w:szCs w:val="24"/>
        </w:rPr>
        <w:t xml:space="preserve">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6C220585"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703ABC7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85C4871"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розова Е.В.,</w:t>
      </w:r>
      <w:r w:rsidRPr="00652916">
        <w:rPr>
          <w:rFonts w:eastAsia="SimSun"/>
          <w:szCs w:val="24"/>
        </w:rPr>
        <w:t xml:space="preserve">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753E79A" w14:textId="77777777" w:rsidR="009639EB" w:rsidRPr="00E474D3"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7395B972" w14:textId="77777777" w:rsidR="009639EB" w:rsidRPr="00652916"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51F836E9" w14:textId="77777777" w:rsidR="009639EB" w:rsidRPr="00E474D3" w:rsidRDefault="009639EB" w:rsidP="009639EB">
      <w:pPr>
        <w:pStyle w:val="aff"/>
        <w:numPr>
          <w:ilvl w:val="0"/>
          <w:numId w:val="6"/>
        </w:numPr>
        <w:overflowPunct w:val="0"/>
        <w:autoSpaceDE w:val="0"/>
        <w:autoSpaceDN w:val="0"/>
        <w:adjustRightInd w:val="0"/>
        <w:jc w:val="left"/>
        <w:textAlignment w:val="baseline"/>
        <w:divId w:val="1335064128"/>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236B9203" w14:textId="2BA75F25" w:rsidR="002E3014" w:rsidRPr="009639EB" w:rsidRDefault="009639EB" w:rsidP="009639EB">
      <w:pPr>
        <w:pStyle w:val="aff"/>
        <w:numPr>
          <w:ilvl w:val="0"/>
          <w:numId w:val="6"/>
        </w:numPr>
        <w:overflowPunct w:val="0"/>
        <w:autoSpaceDE w:val="0"/>
        <w:autoSpaceDN w:val="0"/>
        <w:adjustRightInd w:val="0"/>
        <w:textAlignment w:val="baseline"/>
        <w:divId w:val="1335064128"/>
        <w:rPr>
          <w:rFonts w:eastAsia="SimSun"/>
          <w:szCs w:val="24"/>
        </w:rPr>
      </w:pPr>
      <w:r w:rsidRPr="00652916">
        <w:rPr>
          <w:rFonts w:eastAsia="SimSun"/>
          <w:b/>
          <w:bCs/>
          <w:szCs w:val="24"/>
        </w:rPr>
        <w:lastRenderedPageBreak/>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F6AA7A3" w14:textId="77777777" w:rsidR="003C3A6A" w:rsidRPr="00ED0774" w:rsidRDefault="003C3A6A" w:rsidP="003C3A6A">
      <w:pPr>
        <w:pStyle w:val="afd"/>
        <w:spacing w:beforeAutospacing="0" w:afterAutospacing="0" w:line="360" w:lineRule="auto"/>
        <w:ind w:left="720"/>
        <w:contextualSpacing/>
        <w:divId w:val="1335064128"/>
        <w:rPr>
          <w:rStyle w:val="affb"/>
        </w:rPr>
      </w:pPr>
    </w:p>
    <w:p w14:paraId="59ADE850" w14:textId="77777777" w:rsidR="003C3A6A" w:rsidRPr="00ED0774" w:rsidRDefault="003C3A6A" w:rsidP="003C3A6A">
      <w:pPr>
        <w:pStyle w:val="afd"/>
        <w:spacing w:beforeAutospacing="0" w:afterAutospacing="0" w:line="360" w:lineRule="auto"/>
        <w:ind w:left="720"/>
        <w:contextualSpacing/>
        <w:divId w:val="1335064128"/>
      </w:pPr>
      <w:r w:rsidRPr="00ED0774">
        <w:rPr>
          <w:b/>
        </w:rPr>
        <w:t>Конфликта</w:t>
      </w:r>
      <w:r w:rsidR="00926681" w:rsidRPr="00ED0774">
        <w:rPr>
          <w:b/>
        </w:rPr>
        <w:t xml:space="preserve"> </w:t>
      </w:r>
      <w:r w:rsidRPr="00ED0774">
        <w:rPr>
          <w:b/>
        </w:rPr>
        <w:t>интересов</w:t>
      </w:r>
      <w:r w:rsidR="00926681" w:rsidRPr="00ED0774">
        <w:rPr>
          <w:b/>
        </w:rPr>
        <w:t xml:space="preserve"> </w:t>
      </w:r>
      <w:r w:rsidRPr="00ED0774">
        <w:rPr>
          <w:b/>
        </w:rPr>
        <w:t>нет.</w:t>
      </w:r>
    </w:p>
    <w:p w14:paraId="7FB62591" w14:textId="77777777" w:rsidR="006E5861" w:rsidRPr="00ED0774" w:rsidRDefault="006E5861" w:rsidP="001E1C05">
      <w:pPr>
        <w:pStyle w:val="afd"/>
        <w:spacing w:beforeAutospacing="0" w:afterAutospacing="0" w:line="360" w:lineRule="auto"/>
        <w:contextualSpacing/>
        <w:divId w:val="1335064128"/>
      </w:pPr>
    </w:p>
    <w:p w14:paraId="09CC2A15" w14:textId="77777777" w:rsidR="0073570A" w:rsidRPr="00ED0774" w:rsidRDefault="00D80AC9" w:rsidP="007F11AF">
      <w:pPr>
        <w:pStyle w:val="11"/>
      </w:pPr>
      <w:bookmarkStart w:id="134" w:name="_Toc26787578"/>
      <w:bookmarkStart w:id="135" w:name="_Toc24472016"/>
      <w:bookmarkStart w:id="136" w:name="_Toc64624802"/>
      <w:r w:rsidRPr="00ED0774">
        <w:lastRenderedPageBreak/>
        <w:t>Приложение</w:t>
      </w:r>
      <w:r w:rsidR="00926681" w:rsidRPr="00ED0774">
        <w:t xml:space="preserve"> </w:t>
      </w:r>
      <w:r w:rsidRPr="00ED0774">
        <w:t>А2.</w:t>
      </w:r>
      <w:r w:rsidR="00926681" w:rsidRPr="00ED0774">
        <w:t xml:space="preserve"> </w:t>
      </w:r>
      <w:r w:rsidRPr="00ED0774">
        <w:t>Методология</w:t>
      </w:r>
      <w:r w:rsidR="00926681" w:rsidRPr="00ED0774">
        <w:t xml:space="preserve"> </w:t>
      </w:r>
      <w:r w:rsidRPr="00ED0774">
        <w:t>разработки</w:t>
      </w:r>
      <w:r w:rsidR="00926681" w:rsidRPr="00ED0774">
        <w:t xml:space="preserve"> </w:t>
      </w:r>
      <w:r w:rsidRPr="00ED0774">
        <w:t>клинических</w:t>
      </w:r>
      <w:r w:rsidR="00926681" w:rsidRPr="00ED0774">
        <w:t xml:space="preserve"> </w:t>
      </w:r>
      <w:r w:rsidRPr="00ED0774">
        <w:t>рекомендаций</w:t>
      </w:r>
      <w:bookmarkEnd w:id="134"/>
      <w:bookmarkEnd w:id="135"/>
      <w:bookmarkEnd w:id="136"/>
    </w:p>
    <w:p w14:paraId="78772B96" w14:textId="77777777" w:rsidR="00A11EED" w:rsidRPr="00ED0774" w:rsidRDefault="00A11EED" w:rsidP="00A11EED">
      <w:pPr>
        <w:pStyle w:val="afd"/>
        <w:spacing w:beforeAutospacing="0" w:afterAutospacing="0" w:line="360" w:lineRule="auto"/>
        <w:ind w:firstLine="709"/>
        <w:contextualSpacing/>
        <w:divId w:val="395591895"/>
        <w:rPr>
          <w:rStyle w:val="affb"/>
          <w:rFonts w:eastAsia="Calibri"/>
        </w:rPr>
      </w:pPr>
    </w:p>
    <w:p w14:paraId="0ED01008" w14:textId="77777777" w:rsidR="006E5861" w:rsidRPr="00ED0774" w:rsidRDefault="00D80AC9" w:rsidP="00A11EED">
      <w:pPr>
        <w:pStyle w:val="afd"/>
        <w:spacing w:beforeAutospacing="0" w:afterAutospacing="0" w:line="360" w:lineRule="auto"/>
        <w:ind w:firstLine="709"/>
        <w:contextualSpacing/>
        <w:divId w:val="395591895"/>
      </w:pPr>
      <w:r w:rsidRPr="00ED0774">
        <w:rPr>
          <w:rStyle w:val="affb"/>
        </w:rPr>
        <w:t>Целевая</w:t>
      </w:r>
      <w:r w:rsidR="00926681" w:rsidRPr="00ED0774">
        <w:rPr>
          <w:rStyle w:val="affb"/>
        </w:rPr>
        <w:t xml:space="preserve"> </w:t>
      </w:r>
      <w:r w:rsidRPr="00ED0774">
        <w:rPr>
          <w:rStyle w:val="affb"/>
        </w:rPr>
        <w:t>аудитория</w:t>
      </w:r>
      <w:r w:rsidR="00926681" w:rsidRPr="00ED0774">
        <w:rPr>
          <w:rStyle w:val="affb"/>
        </w:rPr>
        <w:t xml:space="preserve"> </w:t>
      </w:r>
      <w:r w:rsidRPr="00ED0774">
        <w:rPr>
          <w:rStyle w:val="affb"/>
        </w:rPr>
        <w:t>клинических</w:t>
      </w:r>
      <w:r w:rsidR="00926681" w:rsidRPr="00ED0774">
        <w:rPr>
          <w:rStyle w:val="affb"/>
        </w:rPr>
        <w:t xml:space="preserve"> </w:t>
      </w:r>
      <w:r w:rsidRPr="00ED0774">
        <w:rPr>
          <w:rStyle w:val="affb"/>
        </w:rPr>
        <w:t>рекомендаций:</w:t>
      </w:r>
    </w:p>
    <w:p w14:paraId="5F03C42B"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гематологи;</w:t>
      </w:r>
    </w:p>
    <w:p w14:paraId="2E89877B"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онкологи;</w:t>
      </w:r>
    </w:p>
    <w:p w14:paraId="6D1F35B3"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терапевты;</w:t>
      </w:r>
    </w:p>
    <w:p w14:paraId="615C00D2"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акушеры-гинекологи;</w:t>
      </w:r>
    </w:p>
    <w:p w14:paraId="21986E9A"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врачи-анестезиологи</w:t>
      </w:r>
      <w:r w:rsidR="00D80AC9" w:rsidRPr="00ED0774">
        <w:t>-реаниматологи;</w:t>
      </w:r>
    </w:p>
    <w:p w14:paraId="6FD7DC84" w14:textId="77777777" w:rsidR="006E5861" w:rsidRPr="00ED0774" w:rsidRDefault="001E6613" w:rsidP="00275537">
      <w:pPr>
        <w:pStyle w:val="afd"/>
        <w:numPr>
          <w:ilvl w:val="0"/>
          <w:numId w:val="2"/>
        </w:numPr>
        <w:spacing w:beforeAutospacing="0" w:afterAutospacing="0" w:line="360" w:lineRule="auto"/>
        <w:ind w:left="0" w:firstLine="709"/>
        <w:contextualSpacing/>
        <w:divId w:val="395591895"/>
      </w:pPr>
      <w:r w:rsidRPr="00ED0774">
        <w:t>клини</w:t>
      </w:r>
      <w:r w:rsidR="00D80AC9" w:rsidRPr="00ED0774">
        <w:t>чески</w:t>
      </w:r>
      <w:r w:rsidR="00915614" w:rsidRPr="00ED0774">
        <w:t>е</w:t>
      </w:r>
      <w:r w:rsidR="00926681" w:rsidRPr="00ED0774">
        <w:t xml:space="preserve"> </w:t>
      </w:r>
      <w:r w:rsidR="00915614" w:rsidRPr="00ED0774">
        <w:t>фармакологи.</w:t>
      </w:r>
    </w:p>
    <w:p w14:paraId="4733943C" w14:textId="77777777" w:rsidR="00030DF9" w:rsidRPr="00ED0774" w:rsidRDefault="00077DAC" w:rsidP="00A11EED">
      <w:pPr>
        <w:pStyle w:val="aff"/>
        <w:ind w:left="0" w:firstLine="709"/>
        <w:rPr>
          <w:rFonts w:cs="Times New Roman"/>
          <w:szCs w:val="24"/>
        </w:rPr>
      </w:pPr>
      <w:r w:rsidRPr="00ED0774">
        <w:rPr>
          <w:rFonts w:cs="Times New Roman"/>
          <w:b/>
          <w:szCs w:val="24"/>
        </w:rPr>
        <w:t>Методология</w:t>
      </w:r>
      <w:r w:rsidR="00926681" w:rsidRPr="00ED0774">
        <w:rPr>
          <w:rFonts w:cs="Times New Roman"/>
          <w:b/>
          <w:szCs w:val="24"/>
        </w:rPr>
        <w:t xml:space="preserve"> </w:t>
      </w:r>
      <w:r w:rsidRPr="00ED0774">
        <w:rPr>
          <w:rFonts w:cs="Times New Roman"/>
          <w:b/>
          <w:szCs w:val="24"/>
        </w:rPr>
        <w:t>сбора</w:t>
      </w:r>
      <w:r w:rsidR="00926681" w:rsidRPr="00ED0774">
        <w:rPr>
          <w:rFonts w:cs="Times New Roman"/>
          <w:b/>
          <w:szCs w:val="24"/>
        </w:rPr>
        <w:t xml:space="preserve"> </w:t>
      </w:r>
      <w:r w:rsidRPr="00ED0774">
        <w:rPr>
          <w:rFonts w:cs="Times New Roman"/>
          <w:b/>
          <w:szCs w:val="24"/>
        </w:rPr>
        <w:t>доказательств</w:t>
      </w:r>
      <w:r w:rsidR="00A11EED" w:rsidRPr="00ED0774">
        <w:rPr>
          <w:rFonts w:cs="Times New Roman"/>
          <w:b/>
          <w:szCs w:val="24"/>
        </w:rPr>
        <w:t xml:space="preserve">. </w:t>
      </w:r>
      <w:r w:rsidRPr="00ED0774">
        <w:rPr>
          <w:rFonts w:cs="Times New Roman"/>
          <w:szCs w:val="24"/>
        </w:rPr>
        <w:t>Методы,</w:t>
      </w:r>
      <w:r w:rsidR="00926681" w:rsidRPr="00ED0774">
        <w:rPr>
          <w:rFonts w:cs="Times New Roman"/>
          <w:szCs w:val="24"/>
        </w:rPr>
        <w:t xml:space="preserve"> </w:t>
      </w:r>
      <w:r w:rsidRPr="00ED0774">
        <w:rPr>
          <w:rFonts w:cs="Times New Roman"/>
          <w:szCs w:val="24"/>
        </w:rPr>
        <w:t>использованные</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szCs w:val="24"/>
        </w:rPr>
        <w:t>сбора</w:t>
      </w:r>
      <w:r w:rsidR="005225A9" w:rsidRPr="00ED0774">
        <w:rPr>
          <w:rFonts w:cs="Times New Roman"/>
          <w:szCs w:val="24"/>
        </w:rPr>
        <w:t>/</w:t>
      </w:r>
      <w:r w:rsidRPr="00ED0774">
        <w:rPr>
          <w:rFonts w:cs="Times New Roman"/>
          <w:szCs w:val="24"/>
        </w:rPr>
        <w:t>селекции</w:t>
      </w:r>
      <w:r w:rsidR="00926681" w:rsidRPr="00ED0774">
        <w:rPr>
          <w:rFonts w:cs="Times New Roman"/>
          <w:szCs w:val="24"/>
        </w:rPr>
        <w:t xml:space="preserve"> </w:t>
      </w:r>
      <w:r w:rsidRPr="00ED0774">
        <w:rPr>
          <w:rFonts w:cs="Times New Roman"/>
          <w:szCs w:val="24"/>
        </w:rPr>
        <w:t>доказательств:</w:t>
      </w:r>
    </w:p>
    <w:p w14:paraId="20CAAB60" w14:textId="77777777" w:rsidR="00030DF9" w:rsidRPr="00ED0774" w:rsidRDefault="00030DF9" w:rsidP="00275537">
      <w:pPr>
        <w:pStyle w:val="aff"/>
        <w:numPr>
          <w:ilvl w:val="0"/>
          <w:numId w:val="27"/>
        </w:numPr>
        <w:rPr>
          <w:rFonts w:cs="Times New Roman"/>
          <w:b/>
          <w:szCs w:val="24"/>
        </w:rPr>
      </w:pPr>
      <w:r w:rsidRPr="00ED0774">
        <w:rPr>
          <w:rFonts w:cs="Times New Roman"/>
          <w:szCs w:val="24"/>
        </w:rPr>
        <w:t>по</w:t>
      </w:r>
      <w:r w:rsidR="00077DAC" w:rsidRPr="00ED0774">
        <w:rPr>
          <w:rFonts w:cs="Times New Roman"/>
          <w:szCs w:val="24"/>
        </w:rPr>
        <w:t>иск</w:t>
      </w:r>
      <w:r w:rsidR="00926681" w:rsidRPr="00ED0774">
        <w:rPr>
          <w:rFonts w:cs="Times New Roman"/>
          <w:szCs w:val="24"/>
        </w:rPr>
        <w:t xml:space="preserve"> </w:t>
      </w:r>
      <w:r w:rsidR="00077DAC" w:rsidRPr="00ED0774">
        <w:rPr>
          <w:rFonts w:cs="Times New Roman"/>
          <w:szCs w:val="24"/>
        </w:rPr>
        <w:t>публикаций</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специализированных</w:t>
      </w:r>
      <w:r w:rsidR="00926681" w:rsidRPr="00ED0774">
        <w:rPr>
          <w:rFonts w:cs="Times New Roman"/>
          <w:szCs w:val="24"/>
        </w:rPr>
        <w:t xml:space="preserve"> </w:t>
      </w:r>
      <w:r w:rsidR="00077DAC" w:rsidRPr="00ED0774">
        <w:rPr>
          <w:rFonts w:cs="Times New Roman"/>
          <w:szCs w:val="24"/>
        </w:rPr>
        <w:t>периодических</w:t>
      </w:r>
      <w:r w:rsidR="00926681" w:rsidRPr="00ED0774">
        <w:rPr>
          <w:rFonts w:cs="Times New Roman"/>
          <w:szCs w:val="24"/>
        </w:rPr>
        <w:t xml:space="preserve"> </w:t>
      </w:r>
      <w:r w:rsidR="00077DAC" w:rsidRPr="00ED0774">
        <w:rPr>
          <w:rFonts w:cs="Times New Roman"/>
          <w:szCs w:val="24"/>
        </w:rPr>
        <w:t>печатных</w:t>
      </w:r>
      <w:r w:rsidR="00926681" w:rsidRPr="00ED0774">
        <w:rPr>
          <w:rFonts w:cs="Times New Roman"/>
          <w:szCs w:val="24"/>
        </w:rPr>
        <w:t xml:space="preserve"> </w:t>
      </w:r>
      <w:r w:rsidR="00662366" w:rsidRPr="00ED0774">
        <w:rPr>
          <w:rFonts w:cs="Times New Roman"/>
          <w:szCs w:val="24"/>
        </w:rPr>
        <w:t>изданиях</w:t>
      </w:r>
      <w:r w:rsidR="00077DAC" w:rsidRPr="00ED0774">
        <w:rPr>
          <w:rFonts w:cs="Times New Roman"/>
          <w:szCs w:val="24"/>
        </w:rPr>
        <w:t>;</w:t>
      </w:r>
    </w:p>
    <w:p w14:paraId="1A1D32BB" w14:textId="77777777" w:rsidR="00077DAC" w:rsidRPr="00ED0774" w:rsidRDefault="00030DF9" w:rsidP="00275537">
      <w:pPr>
        <w:pStyle w:val="aff"/>
        <w:numPr>
          <w:ilvl w:val="0"/>
          <w:numId w:val="27"/>
        </w:numPr>
        <w:rPr>
          <w:rFonts w:cs="Times New Roman"/>
          <w:szCs w:val="24"/>
        </w:rPr>
      </w:pPr>
      <w:r w:rsidRPr="00ED0774">
        <w:rPr>
          <w:rFonts w:cs="Times New Roman"/>
          <w:szCs w:val="24"/>
        </w:rPr>
        <w:t>п</w:t>
      </w:r>
      <w:r w:rsidR="00077DAC" w:rsidRPr="00ED0774">
        <w:rPr>
          <w:rFonts w:cs="Times New Roman"/>
          <w:szCs w:val="24"/>
        </w:rPr>
        <w:t>оиск</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электронных</w:t>
      </w:r>
      <w:r w:rsidR="00926681" w:rsidRPr="00ED0774">
        <w:rPr>
          <w:rFonts w:cs="Times New Roman"/>
          <w:szCs w:val="24"/>
        </w:rPr>
        <w:t xml:space="preserve"> </w:t>
      </w:r>
      <w:r w:rsidR="00077DAC" w:rsidRPr="00ED0774">
        <w:rPr>
          <w:rFonts w:cs="Times New Roman"/>
          <w:szCs w:val="24"/>
        </w:rPr>
        <w:t>базах</w:t>
      </w:r>
      <w:r w:rsidR="00926681" w:rsidRPr="00ED0774">
        <w:rPr>
          <w:rFonts w:cs="Times New Roman"/>
          <w:szCs w:val="24"/>
        </w:rPr>
        <w:t xml:space="preserve"> </w:t>
      </w:r>
      <w:r w:rsidR="00077DAC" w:rsidRPr="00ED0774">
        <w:rPr>
          <w:rFonts w:cs="Times New Roman"/>
          <w:szCs w:val="24"/>
        </w:rPr>
        <w:t>данных.</w:t>
      </w:r>
    </w:p>
    <w:p w14:paraId="6D2FF3E4" w14:textId="77777777" w:rsidR="00077DAC" w:rsidRPr="00ED0774" w:rsidRDefault="00077DAC" w:rsidP="00A11EED">
      <w:pPr>
        <w:pStyle w:val="aff"/>
        <w:ind w:left="0" w:firstLine="709"/>
        <w:rPr>
          <w:rFonts w:cs="Times New Roman"/>
          <w:szCs w:val="24"/>
        </w:rPr>
      </w:pPr>
      <w:r w:rsidRPr="00ED0774">
        <w:rPr>
          <w:rFonts w:cs="Times New Roman"/>
          <w:b/>
          <w:szCs w:val="24"/>
        </w:rPr>
        <w:t>Базы</w:t>
      </w:r>
      <w:r w:rsidR="00926681" w:rsidRPr="00ED0774">
        <w:rPr>
          <w:rFonts w:cs="Times New Roman"/>
          <w:b/>
          <w:szCs w:val="24"/>
        </w:rPr>
        <w:t xml:space="preserve"> </w:t>
      </w:r>
      <w:r w:rsidRPr="00ED0774">
        <w:rPr>
          <w:rFonts w:cs="Times New Roman"/>
          <w:b/>
          <w:szCs w:val="24"/>
        </w:rPr>
        <w:t>данных,</w:t>
      </w:r>
      <w:r w:rsidR="00926681" w:rsidRPr="00ED0774">
        <w:rPr>
          <w:rFonts w:cs="Times New Roman"/>
          <w:b/>
          <w:szCs w:val="24"/>
        </w:rPr>
        <w:t xml:space="preserve"> </w:t>
      </w:r>
      <w:r w:rsidRPr="00ED0774">
        <w:rPr>
          <w:rFonts w:cs="Times New Roman"/>
          <w:b/>
          <w:szCs w:val="24"/>
        </w:rPr>
        <w:t>использованных</w:t>
      </w:r>
      <w:r w:rsidR="00926681" w:rsidRPr="00ED0774">
        <w:rPr>
          <w:rFonts w:cs="Times New Roman"/>
          <w:b/>
          <w:szCs w:val="24"/>
        </w:rPr>
        <w:t xml:space="preserve"> </w:t>
      </w:r>
      <w:r w:rsidRPr="00ED0774">
        <w:rPr>
          <w:rFonts w:cs="Times New Roman"/>
          <w:b/>
          <w:szCs w:val="24"/>
        </w:rPr>
        <w:t>для</w:t>
      </w:r>
      <w:r w:rsidR="00926681" w:rsidRPr="00ED0774">
        <w:rPr>
          <w:rFonts w:cs="Times New Roman"/>
          <w:b/>
          <w:szCs w:val="24"/>
        </w:rPr>
        <w:t xml:space="preserve"> </w:t>
      </w:r>
      <w:r w:rsidRPr="00ED0774">
        <w:rPr>
          <w:rFonts w:cs="Times New Roman"/>
          <w:b/>
          <w:szCs w:val="24"/>
        </w:rPr>
        <w:t>сбора</w:t>
      </w:r>
      <w:r w:rsidR="00030DF9" w:rsidRPr="00ED0774">
        <w:rPr>
          <w:rFonts w:cs="Times New Roman"/>
          <w:b/>
          <w:szCs w:val="24"/>
        </w:rPr>
        <w:t>/</w:t>
      </w:r>
      <w:r w:rsidRPr="00ED0774">
        <w:rPr>
          <w:rFonts w:cs="Times New Roman"/>
          <w:b/>
          <w:szCs w:val="24"/>
        </w:rPr>
        <w:t>селекции</w:t>
      </w:r>
      <w:r w:rsidR="00926681" w:rsidRPr="00ED0774">
        <w:rPr>
          <w:rFonts w:cs="Times New Roman"/>
          <w:b/>
          <w:szCs w:val="24"/>
        </w:rPr>
        <w:t xml:space="preserve"> </w:t>
      </w:r>
      <w:r w:rsidRPr="00ED0774">
        <w:rPr>
          <w:rFonts w:cs="Times New Roman"/>
          <w:b/>
          <w:szCs w:val="24"/>
        </w:rPr>
        <w:t>доказательств</w:t>
      </w:r>
      <w:r w:rsidR="00A11EED" w:rsidRPr="00ED0774">
        <w:rPr>
          <w:rFonts w:cs="Times New Roman"/>
          <w:b/>
          <w:szCs w:val="24"/>
        </w:rPr>
        <w:t xml:space="preserve">. </w:t>
      </w:r>
      <w:r w:rsidRPr="00ED0774">
        <w:rPr>
          <w:rFonts w:cs="Times New Roman"/>
          <w:szCs w:val="24"/>
        </w:rPr>
        <w:t>Доказательной</w:t>
      </w:r>
      <w:r w:rsidR="00926681" w:rsidRPr="00ED0774">
        <w:rPr>
          <w:rFonts w:cs="Times New Roman"/>
          <w:szCs w:val="24"/>
        </w:rPr>
        <w:t xml:space="preserve"> </w:t>
      </w:r>
      <w:r w:rsidRPr="00ED0774">
        <w:rPr>
          <w:rFonts w:cs="Times New Roman"/>
          <w:szCs w:val="24"/>
        </w:rPr>
        <w:t>базой</w:t>
      </w:r>
      <w:r w:rsidR="00926681" w:rsidRPr="00ED0774">
        <w:rPr>
          <w:rFonts w:cs="Times New Roman"/>
          <w:szCs w:val="24"/>
        </w:rPr>
        <w:t xml:space="preserve"> </w:t>
      </w:r>
      <w:r w:rsidRPr="00ED0774">
        <w:rPr>
          <w:rFonts w:cs="Times New Roman"/>
          <w:szCs w:val="24"/>
        </w:rPr>
        <w:t>для</w:t>
      </w:r>
      <w:r w:rsidR="00926681" w:rsidRPr="00ED0774">
        <w:rPr>
          <w:rFonts w:cs="Times New Roman"/>
          <w:szCs w:val="24"/>
        </w:rPr>
        <w:t xml:space="preserve"> </w:t>
      </w:r>
      <w:r w:rsidRPr="00ED0774">
        <w:rPr>
          <w:rFonts w:cs="Times New Roman"/>
          <w:szCs w:val="24"/>
        </w:rPr>
        <w:t>рекомендаций</w:t>
      </w:r>
      <w:r w:rsidR="00926681" w:rsidRPr="00ED0774">
        <w:rPr>
          <w:rFonts w:cs="Times New Roman"/>
          <w:szCs w:val="24"/>
        </w:rPr>
        <w:t xml:space="preserve"> </w:t>
      </w:r>
      <w:r w:rsidRPr="00ED0774">
        <w:rPr>
          <w:rFonts w:cs="Times New Roman"/>
          <w:szCs w:val="24"/>
        </w:rPr>
        <w:t>являются</w:t>
      </w:r>
      <w:r w:rsidR="00926681" w:rsidRPr="00ED0774">
        <w:rPr>
          <w:rFonts w:cs="Times New Roman"/>
          <w:szCs w:val="24"/>
        </w:rPr>
        <w:t xml:space="preserve"> </w:t>
      </w:r>
      <w:r w:rsidRPr="00ED0774">
        <w:rPr>
          <w:rFonts w:cs="Times New Roman"/>
          <w:szCs w:val="24"/>
        </w:rPr>
        <w:t>публикации,</w:t>
      </w:r>
      <w:r w:rsidR="00926681" w:rsidRPr="00ED0774">
        <w:rPr>
          <w:rFonts w:cs="Times New Roman"/>
          <w:szCs w:val="24"/>
        </w:rPr>
        <w:t xml:space="preserve"> </w:t>
      </w:r>
      <w:r w:rsidRPr="00ED0774">
        <w:rPr>
          <w:rFonts w:cs="Times New Roman"/>
          <w:szCs w:val="24"/>
        </w:rPr>
        <w:t>вошедшие</w:t>
      </w:r>
      <w:r w:rsidR="00926681" w:rsidRPr="00ED0774">
        <w:rPr>
          <w:rFonts w:cs="Times New Roman"/>
          <w:szCs w:val="24"/>
        </w:rPr>
        <w:t xml:space="preserve"> </w:t>
      </w:r>
      <w:r w:rsidRPr="00ED0774">
        <w:rPr>
          <w:rFonts w:cs="Times New Roman"/>
          <w:szCs w:val="24"/>
        </w:rPr>
        <w:t>в</w:t>
      </w:r>
      <w:r w:rsidR="00926681" w:rsidRPr="00ED0774">
        <w:rPr>
          <w:rFonts w:cs="Times New Roman"/>
          <w:szCs w:val="24"/>
        </w:rPr>
        <w:t xml:space="preserve"> </w:t>
      </w:r>
      <w:r w:rsidR="00EE2F18" w:rsidRPr="00ED0774">
        <w:rPr>
          <w:rFonts w:cs="Times New Roman"/>
          <w:szCs w:val="24"/>
        </w:rPr>
        <w:t>Кокрейновскую</w:t>
      </w:r>
      <w:r w:rsidR="00926681" w:rsidRPr="00ED0774">
        <w:rPr>
          <w:rFonts w:cs="Times New Roman"/>
          <w:szCs w:val="24"/>
        </w:rPr>
        <w:t xml:space="preserve"> </w:t>
      </w:r>
      <w:r w:rsidR="00EE2F18" w:rsidRPr="00ED0774">
        <w:rPr>
          <w:rFonts w:cs="Times New Roman"/>
          <w:szCs w:val="24"/>
        </w:rPr>
        <w:t>библиотеку</w:t>
      </w:r>
      <w:r w:rsidRPr="00ED0774">
        <w:rPr>
          <w:rFonts w:cs="Times New Roman"/>
          <w:szCs w:val="24"/>
        </w:rPr>
        <w:t>,</w:t>
      </w:r>
      <w:r w:rsidR="00926681" w:rsidRPr="00ED0774">
        <w:rPr>
          <w:rFonts w:cs="Times New Roman"/>
          <w:szCs w:val="24"/>
        </w:rPr>
        <w:t xml:space="preserve"> </w:t>
      </w:r>
      <w:r w:rsidRPr="00ED0774">
        <w:rPr>
          <w:rFonts w:cs="Times New Roman"/>
          <w:szCs w:val="24"/>
        </w:rPr>
        <w:t>базы</w:t>
      </w:r>
      <w:r w:rsidR="00926681" w:rsidRPr="00ED0774">
        <w:rPr>
          <w:rFonts w:cs="Times New Roman"/>
          <w:szCs w:val="24"/>
        </w:rPr>
        <w:t xml:space="preserve"> </w:t>
      </w:r>
      <w:r w:rsidRPr="00ED0774">
        <w:rPr>
          <w:rFonts w:cs="Times New Roman"/>
          <w:szCs w:val="24"/>
        </w:rPr>
        <w:t>данных</w:t>
      </w:r>
      <w:r w:rsidR="00926681" w:rsidRPr="00ED0774">
        <w:rPr>
          <w:rFonts w:cs="Times New Roman"/>
          <w:szCs w:val="24"/>
        </w:rPr>
        <w:t xml:space="preserve"> </w:t>
      </w:r>
      <w:r w:rsidRPr="00ED0774">
        <w:rPr>
          <w:rFonts w:cs="Times New Roman"/>
          <w:szCs w:val="24"/>
        </w:rPr>
        <w:t>P</w:t>
      </w:r>
      <w:r w:rsidR="00EE2F18" w:rsidRPr="00ED0774">
        <w:rPr>
          <w:rFonts w:cs="Times New Roman"/>
          <w:szCs w:val="24"/>
        </w:rPr>
        <w:t>ub</w:t>
      </w:r>
      <w:r w:rsidRPr="00ED0774">
        <w:rPr>
          <w:rFonts w:cs="Times New Roman"/>
          <w:szCs w:val="24"/>
        </w:rPr>
        <w:t>M</w:t>
      </w:r>
      <w:r w:rsidR="00EE2F18" w:rsidRPr="00ED0774">
        <w:rPr>
          <w:rFonts w:cs="Times New Roman"/>
          <w:szCs w:val="24"/>
        </w:rPr>
        <w:t>ed</w:t>
      </w:r>
      <w:r w:rsidR="00926681" w:rsidRPr="00ED0774">
        <w:rPr>
          <w:rFonts w:cs="Times New Roman"/>
          <w:szCs w:val="24"/>
        </w:rPr>
        <w:t xml:space="preserve"> </w:t>
      </w:r>
      <w:r w:rsidRPr="00ED0774">
        <w:rPr>
          <w:rFonts w:cs="Times New Roman"/>
          <w:szCs w:val="24"/>
        </w:rPr>
        <w:t>и</w:t>
      </w:r>
      <w:r w:rsidR="00926681" w:rsidRPr="00ED0774">
        <w:rPr>
          <w:rFonts w:cs="Times New Roman"/>
          <w:szCs w:val="24"/>
        </w:rPr>
        <w:t xml:space="preserve"> </w:t>
      </w:r>
      <w:r w:rsidRPr="00ED0774">
        <w:rPr>
          <w:rFonts w:cs="Times New Roman"/>
          <w:szCs w:val="24"/>
        </w:rPr>
        <w:t>M</w:t>
      </w:r>
      <w:r w:rsidR="00EE2F18" w:rsidRPr="00ED0774">
        <w:rPr>
          <w:rFonts w:cs="Times New Roman"/>
          <w:szCs w:val="24"/>
        </w:rPr>
        <w:t>ed</w:t>
      </w:r>
      <w:r w:rsidRPr="00ED0774">
        <w:rPr>
          <w:rFonts w:cs="Times New Roman"/>
          <w:szCs w:val="24"/>
        </w:rPr>
        <w:t>L</w:t>
      </w:r>
      <w:r w:rsidR="00EE2F18" w:rsidRPr="00ED0774">
        <w:rPr>
          <w:rFonts w:cs="Times New Roman"/>
          <w:szCs w:val="24"/>
        </w:rPr>
        <w:t>ine</w:t>
      </w:r>
      <w:r w:rsidRPr="00ED0774">
        <w:rPr>
          <w:rFonts w:cs="Times New Roman"/>
          <w:szCs w:val="24"/>
        </w:rPr>
        <w:t>.</w:t>
      </w:r>
      <w:r w:rsidR="00A11EED" w:rsidRPr="00ED0774">
        <w:rPr>
          <w:rFonts w:cs="Times New Roman"/>
          <w:szCs w:val="24"/>
        </w:rPr>
        <w:t xml:space="preserve"> </w:t>
      </w:r>
      <w:r w:rsidRPr="00ED0774">
        <w:rPr>
          <w:rFonts w:cs="Times New Roman"/>
          <w:szCs w:val="24"/>
        </w:rPr>
        <w:t>Глубина</w:t>
      </w:r>
      <w:r w:rsidR="00926681" w:rsidRPr="00ED0774">
        <w:rPr>
          <w:rFonts w:cs="Times New Roman"/>
          <w:szCs w:val="24"/>
        </w:rPr>
        <w:t xml:space="preserve"> </w:t>
      </w:r>
      <w:r w:rsidRPr="00ED0774">
        <w:rPr>
          <w:rFonts w:cs="Times New Roman"/>
          <w:szCs w:val="24"/>
        </w:rPr>
        <w:t>поиска</w:t>
      </w:r>
      <w:r w:rsidR="00926681" w:rsidRPr="00ED0774">
        <w:rPr>
          <w:rFonts w:cs="Times New Roman"/>
          <w:szCs w:val="24"/>
        </w:rPr>
        <w:t xml:space="preserve"> </w:t>
      </w:r>
      <w:r w:rsidRPr="00ED0774">
        <w:rPr>
          <w:rFonts w:cs="Times New Roman"/>
          <w:szCs w:val="24"/>
        </w:rPr>
        <w:t>составляла</w:t>
      </w:r>
      <w:r w:rsidR="00926681" w:rsidRPr="00ED0774">
        <w:rPr>
          <w:rFonts w:cs="Times New Roman"/>
          <w:szCs w:val="24"/>
        </w:rPr>
        <w:t xml:space="preserve"> </w:t>
      </w:r>
      <w:r w:rsidRPr="00ED0774">
        <w:rPr>
          <w:rFonts w:cs="Times New Roman"/>
          <w:szCs w:val="24"/>
        </w:rPr>
        <w:t>30</w:t>
      </w:r>
      <w:r w:rsidR="00926681" w:rsidRPr="00ED0774">
        <w:rPr>
          <w:rFonts w:cs="Times New Roman"/>
          <w:szCs w:val="24"/>
        </w:rPr>
        <w:t xml:space="preserve"> </w:t>
      </w:r>
      <w:r w:rsidRPr="00ED0774">
        <w:rPr>
          <w:rFonts w:cs="Times New Roman"/>
          <w:szCs w:val="24"/>
        </w:rPr>
        <w:t>лет.</w:t>
      </w:r>
    </w:p>
    <w:p w14:paraId="63AC685D" w14:textId="77777777" w:rsidR="00077DAC" w:rsidRPr="00ED0774" w:rsidRDefault="00077DAC" w:rsidP="00A11EED">
      <w:pPr>
        <w:pStyle w:val="aff"/>
        <w:ind w:left="0" w:firstLine="709"/>
        <w:rPr>
          <w:rFonts w:cs="Times New Roman"/>
          <w:b/>
          <w:bCs/>
          <w:szCs w:val="24"/>
        </w:rPr>
      </w:pPr>
      <w:r w:rsidRPr="00ED0774">
        <w:rPr>
          <w:rFonts w:cs="Times New Roman"/>
          <w:b/>
          <w:bCs/>
          <w:szCs w:val="24"/>
        </w:rPr>
        <w:t>Методы,</w:t>
      </w:r>
      <w:r w:rsidR="00926681" w:rsidRPr="00ED0774">
        <w:rPr>
          <w:rFonts w:cs="Times New Roman"/>
          <w:b/>
          <w:bCs/>
          <w:szCs w:val="24"/>
        </w:rPr>
        <w:t xml:space="preserve"> </w:t>
      </w:r>
      <w:r w:rsidRPr="00ED0774">
        <w:rPr>
          <w:rFonts w:cs="Times New Roman"/>
          <w:b/>
          <w:bCs/>
          <w:szCs w:val="24"/>
        </w:rPr>
        <w:t>использованные</w:t>
      </w:r>
      <w:r w:rsidR="00926681" w:rsidRPr="00ED0774">
        <w:rPr>
          <w:rFonts w:cs="Times New Roman"/>
          <w:b/>
          <w:bCs/>
          <w:szCs w:val="24"/>
        </w:rPr>
        <w:t xml:space="preserve"> </w:t>
      </w:r>
      <w:r w:rsidRPr="00ED0774">
        <w:rPr>
          <w:rFonts w:cs="Times New Roman"/>
          <w:b/>
          <w:bCs/>
          <w:szCs w:val="24"/>
        </w:rPr>
        <w:t>для</w:t>
      </w:r>
      <w:r w:rsidR="00926681" w:rsidRPr="00ED0774">
        <w:rPr>
          <w:rFonts w:cs="Times New Roman"/>
          <w:b/>
          <w:bCs/>
          <w:szCs w:val="24"/>
        </w:rPr>
        <w:t xml:space="preserve"> </w:t>
      </w:r>
      <w:r w:rsidRPr="00ED0774">
        <w:rPr>
          <w:rFonts w:cs="Times New Roman"/>
          <w:b/>
          <w:bCs/>
          <w:szCs w:val="24"/>
        </w:rPr>
        <w:t>анализа</w:t>
      </w:r>
      <w:r w:rsidR="00926681" w:rsidRPr="00ED0774">
        <w:rPr>
          <w:rFonts w:cs="Times New Roman"/>
          <w:b/>
          <w:bCs/>
          <w:szCs w:val="24"/>
        </w:rPr>
        <w:t xml:space="preserve"> </w:t>
      </w:r>
      <w:r w:rsidRPr="00ED0774">
        <w:rPr>
          <w:rFonts w:cs="Times New Roman"/>
          <w:b/>
          <w:bCs/>
          <w:szCs w:val="24"/>
        </w:rPr>
        <w:t>доказательств:</w:t>
      </w:r>
    </w:p>
    <w:p w14:paraId="682C9F69" w14:textId="77777777" w:rsidR="00EE2F18" w:rsidRPr="00ED0774" w:rsidRDefault="00EE2F18" w:rsidP="00275537">
      <w:pPr>
        <w:pStyle w:val="aff"/>
        <w:numPr>
          <w:ilvl w:val="0"/>
          <w:numId w:val="28"/>
        </w:numPr>
        <w:rPr>
          <w:rFonts w:cs="Times New Roman"/>
          <w:szCs w:val="24"/>
        </w:rPr>
      </w:pPr>
      <w:r w:rsidRPr="00ED0774">
        <w:rPr>
          <w:rFonts w:cs="Times New Roman"/>
          <w:szCs w:val="24"/>
        </w:rPr>
        <w:t>о</w:t>
      </w:r>
      <w:r w:rsidR="00077DAC" w:rsidRPr="00ED0774">
        <w:rPr>
          <w:rFonts w:cs="Times New Roman"/>
          <w:szCs w:val="24"/>
        </w:rPr>
        <w:t>бзоры</w:t>
      </w:r>
      <w:r w:rsidR="00926681" w:rsidRPr="00ED0774">
        <w:rPr>
          <w:rFonts w:cs="Times New Roman"/>
          <w:szCs w:val="24"/>
        </w:rPr>
        <w:t xml:space="preserve"> </w:t>
      </w:r>
      <w:r w:rsidR="00077DAC" w:rsidRPr="00ED0774">
        <w:rPr>
          <w:rFonts w:cs="Times New Roman"/>
          <w:szCs w:val="24"/>
        </w:rPr>
        <w:t>опубликованных</w:t>
      </w:r>
      <w:r w:rsidR="00926681" w:rsidRPr="00ED0774">
        <w:rPr>
          <w:rFonts w:cs="Times New Roman"/>
          <w:szCs w:val="24"/>
        </w:rPr>
        <w:t xml:space="preserve"> </w:t>
      </w:r>
      <w:r w:rsidR="00077DAC" w:rsidRPr="00ED0774">
        <w:rPr>
          <w:rFonts w:cs="Times New Roman"/>
          <w:szCs w:val="24"/>
        </w:rPr>
        <w:t>мета-анализов;</w:t>
      </w:r>
    </w:p>
    <w:p w14:paraId="12EC6101" w14:textId="77777777" w:rsidR="00077DAC" w:rsidRPr="00ED0774" w:rsidRDefault="00EE2F18" w:rsidP="00275537">
      <w:pPr>
        <w:pStyle w:val="aff"/>
        <w:numPr>
          <w:ilvl w:val="0"/>
          <w:numId w:val="28"/>
        </w:numPr>
        <w:rPr>
          <w:rFonts w:cs="Times New Roman"/>
          <w:szCs w:val="24"/>
        </w:rPr>
      </w:pPr>
      <w:r w:rsidRPr="00ED0774">
        <w:rPr>
          <w:rFonts w:cs="Times New Roman"/>
          <w:szCs w:val="24"/>
        </w:rPr>
        <w:t>с</w:t>
      </w:r>
      <w:r w:rsidR="00077DAC" w:rsidRPr="00ED0774">
        <w:rPr>
          <w:rFonts w:cs="Times New Roman"/>
          <w:szCs w:val="24"/>
        </w:rPr>
        <w:t>истематические</w:t>
      </w:r>
      <w:r w:rsidR="00926681" w:rsidRPr="00ED0774">
        <w:rPr>
          <w:rFonts w:cs="Times New Roman"/>
          <w:szCs w:val="24"/>
        </w:rPr>
        <w:t xml:space="preserve"> </w:t>
      </w:r>
      <w:r w:rsidR="00077DAC" w:rsidRPr="00ED0774">
        <w:rPr>
          <w:rFonts w:cs="Times New Roman"/>
          <w:szCs w:val="24"/>
        </w:rPr>
        <w:t>обзоры</w:t>
      </w:r>
      <w:r w:rsidR="00926681" w:rsidRPr="00ED0774">
        <w:rPr>
          <w:rFonts w:cs="Times New Roman"/>
          <w:szCs w:val="24"/>
        </w:rPr>
        <w:t xml:space="preserve"> </w:t>
      </w:r>
      <w:r w:rsidR="00077DAC" w:rsidRPr="00ED0774">
        <w:rPr>
          <w:rFonts w:cs="Times New Roman"/>
          <w:szCs w:val="24"/>
        </w:rPr>
        <w:t>с</w:t>
      </w:r>
      <w:r w:rsidR="00926681" w:rsidRPr="00ED0774">
        <w:rPr>
          <w:rFonts w:cs="Times New Roman"/>
          <w:szCs w:val="24"/>
        </w:rPr>
        <w:t xml:space="preserve"> </w:t>
      </w:r>
      <w:r w:rsidR="00077DAC" w:rsidRPr="00ED0774">
        <w:rPr>
          <w:rFonts w:cs="Times New Roman"/>
          <w:szCs w:val="24"/>
        </w:rPr>
        <w:t>таблицами</w:t>
      </w:r>
      <w:r w:rsidR="00926681" w:rsidRPr="00ED0774">
        <w:rPr>
          <w:rFonts w:cs="Times New Roman"/>
          <w:szCs w:val="24"/>
        </w:rPr>
        <w:t xml:space="preserve"> </w:t>
      </w:r>
      <w:r w:rsidR="00077DAC" w:rsidRPr="00ED0774">
        <w:rPr>
          <w:rFonts w:cs="Times New Roman"/>
          <w:szCs w:val="24"/>
        </w:rPr>
        <w:t>доказательств.</w:t>
      </w:r>
    </w:p>
    <w:p w14:paraId="11521F62" w14:textId="77777777" w:rsidR="00077DAC" w:rsidRPr="00ED0774" w:rsidRDefault="00077DAC" w:rsidP="00A11EED">
      <w:pPr>
        <w:pStyle w:val="aff"/>
        <w:ind w:left="0" w:firstLine="709"/>
        <w:rPr>
          <w:rFonts w:cs="Times New Roman"/>
          <w:b/>
          <w:bCs/>
          <w:szCs w:val="24"/>
        </w:rPr>
      </w:pPr>
      <w:r w:rsidRPr="00ED0774">
        <w:rPr>
          <w:rFonts w:cs="Times New Roman"/>
          <w:b/>
          <w:bCs/>
          <w:szCs w:val="24"/>
        </w:rPr>
        <w:t>Методы,</w:t>
      </w:r>
      <w:r w:rsidR="00926681" w:rsidRPr="00ED0774">
        <w:rPr>
          <w:rFonts w:cs="Times New Roman"/>
          <w:b/>
          <w:bCs/>
          <w:szCs w:val="24"/>
        </w:rPr>
        <w:t xml:space="preserve"> </w:t>
      </w:r>
      <w:r w:rsidRPr="00ED0774">
        <w:rPr>
          <w:rFonts w:cs="Times New Roman"/>
          <w:b/>
          <w:bCs/>
          <w:szCs w:val="24"/>
        </w:rPr>
        <w:t>использованные</w:t>
      </w:r>
      <w:r w:rsidR="00926681" w:rsidRPr="00ED0774">
        <w:rPr>
          <w:rFonts w:cs="Times New Roman"/>
          <w:b/>
          <w:bCs/>
          <w:szCs w:val="24"/>
        </w:rPr>
        <w:t xml:space="preserve"> </w:t>
      </w:r>
      <w:r w:rsidRPr="00ED0774">
        <w:rPr>
          <w:rFonts w:cs="Times New Roman"/>
          <w:b/>
          <w:bCs/>
          <w:szCs w:val="24"/>
        </w:rPr>
        <w:t>для</w:t>
      </w:r>
      <w:r w:rsidR="00926681" w:rsidRPr="00ED0774">
        <w:rPr>
          <w:rFonts w:cs="Times New Roman"/>
          <w:b/>
          <w:bCs/>
          <w:szCs w:val="24"/>
        </w:rPr>
        <w:t xml:space="preserve"> </w:t>
      </w:r>
      <w:r w:rsidRPr="00ED0774">
        <w:rPr>
          <w:rFonts w:cs="Times New Roman"/>
          <w:b/>
          <w:bCs/>
          <w:szCs w:val="24"/>
        </w:rPr>
        <w:t>качества</w:t>
      </w:r>
      <w:r w:rsidR="00926681" w:rsidRPr="00ED0774">
        <w:rPr>
          <w:rFonts w:cs="Times New Roman"/>
          <w:b/>
          <w:bCs/>
          <w:szCs w:val="24"/>
        </w:rPr>
        <w:t xml:space="preserve"> </w:t>
      </w:r>
      <w:r w:rsidRPr="00ED0774">
        <w:rPr>
          <w:rFonts w:cs="Times New Roman"/>
          <w:b/>
          <w:bCs/>
          <w:szCs w:val="24"/>
        </w:rPr>
        <w:t>и</w:t>
      </w:r>
      <w:r w:rsidR="00926681" w:rsidRPr="00ED0774">
        <w:rPr>
          <w:rFonts w:cs="Times New Roman"/>
          <w:b/>
          <w:bCs/>
          <w:szCs w:val="24"/>
        </w:rPr>
        <w:t xml:space="preserve"> </w:t>
      </w:r>
      <w:r w:rsidRPr="00ED0774">
        <w:rPr>
          <w:rFonts w:cs="Times New Roman"/>
          <w:b/>
          <w:bCs/>
          <w:szCs w:val="24"/>
        </w:rPr>
        <w:t>силы</w:t>
      </w:r>
      <w:r w:rsidR="00926681" w:rsidRPr="00ED0774">
        <w:rPr>
          <w:rFonts w:cs="Times New Roman"/>
          <w:b/>
          <w:bCs/>
          <w:szCs w:val="24"/>
        </w:rPr>
        <w:t xml:space="preserve"> </w:t>
      </w:r>
      <w:r w:rsidRPr="00ED0774">
        <w:rPr>
          <w:rFonts w:cs="Times New Roman"/>
          <w:b/>
          <w:bCs/>
          <w:szCs w:val="24"/>
        </w:rPr>
        <w:t>доказательств:</w:t>
      </w:r>
    </w:p>
    <w:p w14:paraId="168AB909" w14:textId="77777777" w:rsidR="00925D51" w:rsidRPr="00ED0774" w:rsidRDefault="00925D51" w:rsidP="00275537">
      <w:pPr>
        <w:pStyle w:val="aff"/>
        <w:numPr>
          <w:ilvl w:val="0"/>
          <w:numId w:val="29"/>
        </w:numPr>
        <w:rPr>
          <w:rFonts w:cs="Times New Roman"/>
          <w:szCs w:val="24"/>
        </w:rPr>
      </w:pPr>
      <w:r w:rsidRPr="00ED0774">
        <w:rPr>
          <w:rFonts w:cs="Times New Roman"/>
          <w:szCs w:val="24"/>
        </w:rPr>
        <w:t>к</w:t>
      </w:r>
      <w:r w:rsidR="00077DAC" w:rsidRPr="00ED0774">
        <w:rPr>
          <w:rFonts w:cs="Times New Roman"/>
          <w:szCs w:val="24"/>
        </w:rPr>
        <w:t>онсенсус</w:t>
      </w:r>
      <w:r w:rsidR="00926681" w:rsidRPr="00ED0774">
        <w:rPr>
          <w:rFonts w:cs="Times New Roman"/>
          <w:szCs w:val="24"/>
        </w:rPr>
        <w:t xml:space="preserve"> </w:t>
      </w:r>
      <w:r w:rsidR="00077DAC" w:rsidRPr="00ED0774">
        <w:rPr>
          <w:rFonts w:cs="Times New Roman"/>
          <w:szCs w:val="24"/>
        </w:rPr>
        <w:t>экспертов;</w:t>
      </w:r>
    </w:p>
    <w:p w14:paraId="62E95E37" w14:textId="77777777" w:rsidR="00077DAC" w:rsidRPr="00ED0774" w:rsidRDefault="00925D51" w:rsidP="00275537">
      <w:pPr>
        <w:pStyle w:val="aff"/>
        <w:numPr>
          <w:ilvl w:val="0"/>
          <w:numId w:val="29"/>
        </w:numPr>
        <w:rPr>
          <w:rFonts w:cs="Times New Roman"/>
          <w:szCs w:val="24"/>
        </w:rPr>
      </w:pPr>
      <w:r w:rsidRPr="00ED0774">
        <w:rPr>
          <w:rFonts w:cs="Times New Roman"/>
          <w:szCs w:val="24"/>
        </w:rPr>
        <w:t>о</w:t>
      </w:r>
      <w:r w:rsidR="00077DAC" w:rsidRPr="00ED0774">
        <w:rPr>
          <w:rFonts w:cs="Times New Roman"/>
          <w:szCs w:val="24"/>
        </w:rPr>
        <w:t>ценка</w:t>
      </w:r>
      <w:r w:rsidR="00926681" w:rsidRPr="00ED0774">
        <w:rPr>
          <w:rFonts w:cs="Times New Roman"/>
          <w:szCs w:val="24"/>
        </w:rPr>
        <w:t xml:space="preserve"> </w:t>
      </w:r>
      <w:r w:rsidR="00077DAC" w:rsidRPr="00ED0774">
        <w:rPr>
          <w:rFonts w:cs="Times New Roman"/>
          <w:szCs w:val="24"/>
        </w:rPr>
        <w:t>значимости</w:t>
      </w:r>
      <w:r w:rsidR="00926681" w:rsidRPr="00ED0774">
        <w:rPr>
          <w:rFonts w:cs="Times New Roman"/>
          <w:szCs w:val="24"/>
        </w:rPr>
        <w:t xml:space="preserve"> </w:t>
      </w:r>
      <w:r w:rsidR="00077DAC" w:rsidRPr="00ED0774">
        <w:rPr>
          <w:rFonts w:cs="Times New Roman"/>
          <w:szCs w:val="24"/>
        </w:rPr>
        <w:t>доказательств</w:t>
      </w:r>
      <w:r w:rsidR="00926681" w:rsidRPr="00ED0774">
        <w:rPr>
          <w:rFonts w:cs="Times New Roman"/>
          <w:szCs w:val="24"/>
        </w:rPr>
        <w:t xml:space="preserve"> </w:t>
      </w:r>
      <w:r w:rsidR="00077DAC" w:rsidRPr="00ED0774">
        <w:rPr>
          <w:rFonts w:cs="Times New Roman"/>
          <w:szCs w:val="24"/>
        </w:rPr>
        <w:t>в</w:t>
      </w:r>
      <w:r w:rsidR="00926681" w:rsidRPr="00ED0774">
        <w:rPr>
          <w:rFonts w:cs="Times New Roman"/>
          <w:szCs w:val="24"/>
        </w:rPr>
        <w:t xml:space="preserve"> </w:t>
      </w:r>
      <w:r w:rsidR="00077DAC" w:rsidRPr="00ED0774">
        <w:rPr>
          <w:rFonts w:cs="Times New Roman"/>
          <w:szCs w:val="24"/>
        </w:rPr>
        <w:t>соответствии</w:t>
      </w:r>
      <w:r w:rsidR="00926681" w:rsidRPr="00ED0774">
        <w:rPr>
          <w:rFonts w:cs="Times New Roman"/>
          <w:szCs w:val="24"/>
        </w:rPr>
        <w:t xml:space="preserve"> </w:t>
      </w:r>
      <w:r w:rsidR="00077DAC" w:rsidRPr="00ED0774">
        <w:rPr>
          <w:rFonts w:cs="Times New Roman"/>
          <w:szCs w:val="24"/>
        </w:rPr>
        <w:t>с</w:t>
      </w:r>
      <w:r w:rsidR="00926681" w:rsidRPr="00ED0774">
        <w:rPr>
          <w:rFonts w:cs="Times New Roman"/>
          <w:szCs w:val="24"/>
        </w:rPr>
        <w:t xml:space="preserve"> </w:t>
      </w:r>
      <w:r w:rsidR="00077DAC" w:rsidRPr="00ED0774">
        <w:rPr>
          <w:rFonts w:cs="Times New Roman"/>
          <w:szCs w:val="24"/>
        </w:rPr>
        <w:t>рейтинговой</w:t>
      </w:r>
      <w:r w:rsidR="00926681" w:rsidRPr="00ED0774">
        <w:rPr>
          <w:rFonts w:cs="Times New Roman"/>
          <w:szCs w:val="24"/>
        </w:rPr>
        <w:t xml:space="preserve"> </w:t>
      </w:r>
      <w:r w:rsidR="00077DAC" w:rsidRPr="00ED0774">
        <w:rPr>
          <w:rFonts w:cs="Times New Roman"/>
          <w:szCs w:val="24"/>
        </w:rPr>
        <w:t>схемой</w:t>
      </w:r>
      <w:r w:rsidR="00926681" w:rsidRPr="00ED0774">
        <w:rPr>
          <w:rFonts w:cs="Times New Roman"/>
          <w:szCs w:val="24"/>
        </w:rPr>
        <w:t xml:space="preserve"> </w:t>
      </w:r>
      <w:r w:rsidR="00077DAC" w:rsidRPr="00ED0774">
        <w:rPr>
          <w:rFonts w:cs="Times New Roman"/>
          <w:szCs w:val="24"/>
        </w:rPr>
        <w:t>доказательств</w:t>
      </w:r>
      <w:r w:rsidR="00926681" w:rsidRPr="00ED0774">
        <w:rPr>
          <w:rFonts w:cs="Times New Roman"/>
          <w:szCs w:val="24"/>
        </w:rPr>
        <w:t xml:space="preserve"> </w:t>
      </w:r>
      <w:r w:rsidR="00077DAC" w:rsidRPr="00ED0774">
        <w:rPr>
          <w:rFonts w:cs="Times New Roman"/>
          <w:szCs w:val="24"/>
        </w:rPr>
        <w:t>(табл.</w:t>
      </w:r>
      <w:r w:rsidR="00926681" w:rsidRPr="00ED0774">
        <w:rPr>
          <w:rFonts w:cs="Times New Roman"/>
          <w:szCs w:val="24"/>
        </w:rPr>
        <w:t xml:space="preserve"> </w:t>
      </w:r>
      <w:r w:rsidR="0075794C" w:rsidRPr="00ED0774">
        <w:rPr>
          <w:rFonts w:cs="Times New Roman"/>
          <w:szCs w:val="24"/>
        </w:rPr>
        <w:t>2–</w:t>
      </w:r>
      <w:r w:rsidR="00077DAC" w:rsidRPr="00ED0774">
        <w:rPr>
          <w:rFonts w:cs="Times New Roman"/>
          <w:szCs w:val="24"/>
        </w:rPr>
        <w:t>4).</w:t>
      </w:r>
    </w:p>
    <w:p w14:paraId="2DD05CEB" w14:textId="77777777" w:rsidR="005303CB" w:rsidRPr="00ED0774" w:rsidRDefault="005303CB" w:rsidP="00705E68">
      <w:pPr>
        <w:rPr>
          <w:b/>
        </w:rPr>
      </w:pPr>
    </w:p>
    <w:p w14:paraId="2D895D4B" w14:textId="77777777" w:rsidR="00077DAC" w:rsidRPr="00ED0774" w:rsidRDefault="00077DAC" w:rsidP="00705E68">
      <w:r w:rsidRPr="00ED0774">
        <w:rPr>
          <w:b/>
        </w:rPr>
        <w:t>Таблица</w:t>
      </w:r>
      <w:r w:rsidR="00926681" w:rsidRPr="00ED0774">
        <w:rPr>
          <w:b/>
        </w:rPr>
        <w:t xml:space="preserve"> </w:t>
      </w:r>
      <w:r w:rsidR="00D40FDC" w:rsidRPr="00ED0774">
        <w:rPr>
          <w:b/>
        </w:rPr>
        <w:t>2</w:t>
      </w:r>
      <w:r w:rsidRPr="00ED0774">
        <w:rPr>
          <w:b/>
        </w:rPr>
        <w:t>.</w:t>
      </w:r>
      <w:r w:rsidR="00926681" w:rsidRPr="00ED0774">
        <w:rPr>
          <w:b/>
        </w:rPr>
        <w:t xml:space="preserve"> </w:t>
      </w:r>
      <w:r w:rsidR="00426849" w:rsidRPr="00ED0774">
        <w:t>Шкала</w:t>
      </w:r>
      <w:r w:rsidR="00926681" w:rsidRPr="00ED0774">
        <w:t xml:space="preserve"> </w:t>
      </w:r>
      <w:r w:rsidR="00426849" w:rsidRPr="00ED0774">
        <w:t>оценки</w:t>
      </w:r>
      <w:r w:rsidR="00926681" w:rsidRPr="00ED0774">
        <w:t xml:space="preserve"> </w:t>
      </w:r>
      <w:r w:rsidR="00426849" w:rsidRPr="00ED0774">
        <w:t>уровней</w:t>
      </w:r>
      <w:r w:rsidR="00926681" w:rsidRPr="00ED0774">
        <w:t xml:space="preserve"> </w:t>
      </w:r>
      <w:r w:rsidR="00426849" w:rsidRPr="00ED0774">
        <w:t>достоверности</w:t>
      </w:r>
      <w:r w:rsidR="00926681" w:rsidRPr="00ED0774">
        <w:t xml:space="preserve"> </w:t>
      </w:r>
      <w:r w:rsidR="00426849" w:rsidRPr="00ED0774">
        <w:t>доказательств</w:t>
      </w:r>
      <w:r w:rsidR="00926681" w:rsidRPr="00ED0774">
        <w:t xml:space="preserve"> </w:t>
      </w:r>
      <w:r w:rsidR="00426849" w:rsidRPr="00ED0774">
        <w:t>(УДД)</w:t>
      </w:r>
      <w:r w:rsidR="00926681" w:rsidRPr="00ED0774">
        <w:t xml:space="preserve"> </w:t>
      </w:r>
      <w:r w:rsidR="00426849" w:rsidRPr="00ED0774">
        <w:t>для</w:t>
      </w:r>
      <w:r w:rsidR="00926681" w:rsidRPr="00ED0774">
        <w:t xml:space="preserve"> </w:t>
      </w:r>
      <w:r w:rsidR="00426849" w:rsidRPr="00ED0774">
        <w:t>методов</w:t>
      </w:r>
      <w:r w:rsidR="00926681" w:rsidRPr="00ED0774">
        <w:t xml:space="preserve"> </w:t>
      </w:r>
      <w:r w:rsidR="00426849" w:rsidRPr="00ED0774">
        <w:t>диагностики</w:t>
      </w:r>
      <w:r w:rsidR="00926681" w:rsidRPr="00ED0774">
        <w:t xml:space="preserve"> </w:t>
      </w:r>
      <w:r w:rsidR="00426849" w:rsidRPr="00ED0774">
        <w:t>(диагностических</w:t>
      </w:r>
      <w:r w:rsidR="00926681" w:rsidRPr="00ED0774">
        <w:t xml:space="preserve"> </w:t>
      </w:r>
      <w:r w:rsidR="00426849" w:rsidRPr="00ED0774">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426849" w:rsidRPr="00ED0774" w14:paraId="62336746" w14:textId="77777777" w:rsidTr="007A0EB3">
        <w:trPr>
          <w:trHeight w:val="58"/>
        </w:trPr>
        <w:tc>
          <w:tcPr>
            <w:tcW w:w="427" w:type="pct"/>
            <w:shd w:val="clear" w:color="auto" w:fill="auto"/>
            <w:vAlign w:val="center"/>
          </w:tcPr>
          <w:p w14:paraId="09CCC963" w14:textId="77777777" w:rsidR="00426849" w:rsidRPr="00ED0774" w:rsidRDefault="00426849" w:rsidP="00F0118E">
            <w:pPr>
              <w:jc w:val="center"/>
              <w:rPr>
                <w:b/>
                <w:color w:val="000000"/>
              </w:rPr>
            </w:pPr>
            <w:r w:rsidRPr="00ED0774">
              <w:rPr>
                <w:b/>
                <w:color w:val="000000"/>
              </w:rPr>
              <w:t>УДД</w:t>
            </w:r>
          </w:p>
        </w:tc>
        <w:tc>
          <w:tcPr>
            <w:tcW w:w="4573" w:type="pct"/>
            <w:shd w:val="clear" w:color="auto" w:fill="auto"/>
            <w:vAlign w:val="center"/>
          </w:tcPr>
          <w:p w14:paraId="105684DA" w14:textId="77777777" w:rsidR="00426849" w:rsidRPr="00ED0774" w:rsidRDefault="00426849" w:rsidP="00F0118E">
            <w:pPr>
              <w:jc w:val="center"/>
              <w:rPr>
                <w:b/>
                <w:color w:val="000000"/>
              </w:rPr>
            </w:pPr>
            <w:r w:rsidRPr="00ED0774">
              <w:rPr>
                <w:b/>
                <w:color w:val="000000"/>
              </w:rPr>
              <w:t>Расшифровка</w:t>
            </w:r>
          </w:p>
        </w:tc>
      </w:tr>
      <w:tr w:rsidR="00426849" w:rsidRPr="00ED0774" w14:paraId="188260B9" w14:textId="77777777" w:rsidTr="007A0EB3">
        <w:tc>
          <w:tcPr>
            <w:tcW w:w="427" w:type="pct"/>
            <w:shd w:val="clear" w:color="auto" w:fill="auto"/>
            <w:vAlign w:val="center"/>
          </w:tcPr>
          <w:p w14:paraId="690DDE97" w14:textId="77777777" w:rsidR="00426849" w:rsidRPr="00ED0774" w:rsidRDefault="00426849" w:rsidP="00F0118E">
            <w:pPr>
              <w:jc w:val="center"/>
              <w:rPr>
                <w:color w:val="000000"/>
              </w:rPr>
            </w:pPr>
            <w:r w:rsidRPr="00ED0774">
              <w:rPr>
                <w:color w:val="000000"/>
              </w:rPr>
              <w:t>1</w:t>
            </w:r>
          </w:p>
        </w:tc>
        <w:tc>
          <w:tcPr>
            <w:tcW w:w="4573" w:type="pct"/>
            <w:shd w:val="clear" w:color="auto" w:fill="auto"/>
          </w:tcPr>
          <w:p w14:paraId="542131DA" w14:textId="77777777" w:rsidR="00426849" w:rsidRPr="00ED0774" w:rsidRDefault="00426849" w:rsidP="00F0118E">
            <w:pPr>
              <w:rPr>
                <w:color w:val="000000"/>
              </w:rPr>
            </w:pP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контролем</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t xml:space="preserve"> </w:t>
            </w:r>
            <w:r w:rsidRPr="00ED0774">
              <w:t>или</w:t>
            </w:r>
            <w:r w:rsidR="00926681" w:rsidRPr="00ED0774">
              <w:t xml:space="preserve"> </w:t>
            </w:r>
            <w:r w:rsidRPr="00ED0774">
              <w:t>систематический</w:t>
            </w:r>
            <w:r w:rsidR="00926681" w:rsidRPr="00ED0774">
              <w:t xml:space="preserve"> </w:t>
            </w:r>
            <w:r w:rsidRPr="00ED0774">
              <w:t>обзор</w:t>
            </w:r>
            <w:r w:rsidR="00926681" w:rsidRPr="00ED0774">
              <w:t xml:space="preserve"> </w:t>
            </w:r>
            <w:r w:rsidRPr="00ED0774">
              <w:t>рандомизированных</w:t>
            </w:r>
            <w:r w:rsidR="00926681" w:rsidRPr="00ED0774">
              <w:t xml:space="preserve"> </w:t>
            </w:r>
            <w:r w:rsidRPr="00ED0774">
              <w:t>клинических</w:t>
            </w:r>
            <w:r w:rsidR="00926681" w:rsidRPr="00ED0774">
              <w:t xml:space="preserve"> </w:t>
            </w:r>
            <w:r w:rsidRPr="00ED0774">
              <w:t>исследований</w:t>
            </w:r>
            <w:r w:rsidR="00926681" w:rsidRPr="00ED0774">
              <w:t xml:space="preserve"> </w:t>
            </w:r>
            <w:r w:rsidRPr="00ED0774">
              <w:t>с</w:t>
            </w:r>
            <w:r w:rsidR="00926681" w:rsidRPr="00ED0774">
              <w:t xml:space="preserve"> </w:t>
            </w:r>
            <w:r w:rsidRPr="00ED0774">
              <w:t>применением</w:t>
            </w:r>
            <w:r w:rsidR="00926681" w:rsidRPr="00ED0774">
              <w:t xml:space="preserve"> </w:t>
            </w:r>
            <w:r w:rsidRPr="00ED0774">
              <w:t>метаанализа</w:t>
            </w:r>
          </w:p>
        </w:tc>
      </w:tr>
      <w:tr w:rsidR="00426849" w:rsidRPr="00ED0774" w14:paraId="30A84585" w14:textId="77777777" w:rsidTr="007A0EB3">
        <w:tc>
          <w:tcPr>
            <w:tcW w:w="427" w:type="pct"/>
            <w:shd w:val="clear" w:color="auto" w:fill="auto"/>
            <w:vAlign w:val="center"/>
          </w:tcPr>
          <w:p w14:paraId="5CC55B98" w14:textId="77777777" w:rsidR="00426849" w:rsidRPr="00ED0774" w:rsidRDefault="00426849" w:rsidP="00F0118E">
            <w:pPr>
              <w:jc w:val="center"/>
              <w:rPr>
                <w:color w:val="000000"/>
              </w:rPr>
            </w:pPr>
            <w:r w:rsidRPr="00ED0774">
              <w:rPr>
                <w:color w:val="000000"/>
              </w:rPr>
              <w:t>2</w:t>
            </w:r>
          </w:p>
        </w:tc>
        <w:tc>
          <w:tcPr>
            <w:tcW w:w="4573" w:type="pct"/>
            <w:shd w:val="clear" w:color="auto" w:fill="auto"/>
          </w:tcPr>
          <w:p w14:paraId="1A57AD83" w14:textId="77777777" w:rsidR="00426849" w:rsidRPr="00ED0774" w:rsidRDefault="00426849" w:rsidP="00F0118E">
            <w:pPr>
              <w:rPr>
                <w:color w:val="000000"/>
              </w:rPr>
            </w:pPr>
            <w:r w:rsidRPr="00ED0774">
              <w:rPr>
                <w:color w:val="000000"/>
              </w:rPr>
              <w:t>Отд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контролем</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отдельные</w:t>
            </w:r>
            <w:r w:rsidR="00926681" w:rsidRPr="00ED0774">
              <w:rPr>
                <w:color w:val="000000"/>
              </w:rPr>
              <w:t xml:space="preserve"> </w:t>
            </w:r>
            <w:r w:rsidRPr="00ED0774">
              <w:rPr>
                <w:color w:val="000000"/>
              </w:rPr>
              <w:t>рандомизированные</w:t>
            </w:r>
            <w:r w:rsidR="00926681" w:rsidRPr="00ED0774">
              <w:rPr>
                <w:color w:val="000000"/>
              </w:rPr>
              <w:t xml:space="preserve"> </w:t>
            </w:r>
            <w:r w:rsidRPr="00ED0774">
              <w:rPr>
                <w:color w:val="000000"/>
              </w:rPr>
              <w:t>клинически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lastRenderedPageBreak/>
              <w:t>исследований</w:t>
            </w:r>
            <w:r w:rsidR="00926681" w:rsidRPr="00ED0774">
              <w:rPr>
                <w:color w:val="000000"/>
              </w:rPr>
              <w:t xml:space="preserve"> </w:t>
            </w:r>
            <w:r w:rsidRPr="00ED0774">
              <w:rPr>
                <w:color w:val="000000"/>
              </w:rPr>
              <w:t>любого</w:t>
            </w:r>
            <w:r w:rsidR="00926681" w:rsidRPr="00ED0774">
              <w:rPr>
                <w:color w:val="000000"/>
              </w:rPr>
              <w:t xml:space="preserve"> </w:t>
            </w:r>
            <w:r w:rsidRPr="00ED0774">
              <w:rPr>
                <w:color w:val="000000"/>
              </w:rPr>
              <w:t>дизайна,</w:t>
            </w:r>
            <w:r w:rsidR="00926681" w:rsidRPr="00ED0774">
              <w:rPr>
                <w:color w:val="000000"/>
              </w:rPr>
              <w:t xml:space="preserve"> </w:t>
            </w:r>
            <w:r w:rsidRPr="00ED0774">
              <w:rPr>
                <w:color w:val="000000"/>
              </w:rPr>
              <w:t>за</w:t>
            </w:r>
            <w:r w:rsidR="00926681" w:rsidRPr="00ED0774">
              <w:rPr>
                <w:color w:val="000000"/>
              </w:rPr>
              <w:t xml:space="preserve"> </w:t>
            </w:r>
            <w:r w:rsidRPr="00ED0774">
              <w:rPr>
                <w:color w:val="000000"/>
              </w:rPr>
              <w:t>исключением</w:t>
            </w:r>
            <w:r w:rsidR="00926681" w:rsidRPr="00ED0774">
              <w:rPr>
                <w:color w:val="000000"/>
              </w:rPr>
              <w:t xml:space="preserve"> </w:t>
            </w:r>
            <w:r w:rsidRPr="00ED0774">
              <w:rPr>
                <w:color w:val="000000"/>
              </w:rPr>
              <w:t>рандомизированных</w:t>
            </w:r>
            <w:r w:rsidR="00926681" w:rsidRPr="00ED0774">
              <w:rPr>
                <w:color w:val="000000"/>
              </w:rPr>
              <w:t xml:space="preserve"> </w:t>
            </w:r>
            <w:r w:rsidRPr="00ED0774">
              <w:rPr>
                <w:color w:val="000000"/>
              </w:rPr>
              <w:t>клинических</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426849" w:rsidRPr="00ED0774" w14:paraId="79C47965" w14:textId="77777777" w:rsidTr="007A0EB3">
        <w:tc>
          <w:tcPr>
            <w:tcW w:w="427" w:type="pct"/>
            <w:shd w:val="clear" w:color="auto" w:fill="auto"/>
            <w:vAlign w:val="center"/>
          </w:tcPr>
          <w:p w14:paraId="427FCB5E" w14:textId="77777777" w:rsidR="00426849" w:rsidRPr="00ED0774" w:rsidRDefault="00426849" w:rsidP="00F0118E">
            <w:pPr>
              <w:jc w:val="center"/>
              <w:rPr>
                <w:color w:val="000000"/>
              </w:rPr>
            </w:pPr>
            <w:r w:rsidRPr="00ED0774">
              <w:rPr>
                <w:color w:val="000000"/>
              </w:rPr>
              <w:lastRenderedPageBreak/>
              <w:t>3</w:t>
            </w:r>
          </w:p>
        </w:tc>
        <w:tc>
          <w:tcPr>
            <w:tcW w:w="4573" w:type="pct"/>
            <w:shd w:val="clear" w:color="auto" w:fill="auto"/>
          </w:tcPr>
          <w:p w14:paraId="3BA9BD00" w14:textId="77777777" w:rsidR="00426849" w:rsidRPr="00ED0774" w:rsidRDefault="00426849" w:rsidP="00F0118E">
            <w:pPr>
              <w:rPr>
                <w:color w:val="000000"/>
              </w:rPr>
            </w:pPr>
            <w:r w:rsidRPr="00ED0774">
              <w:rPr>
                <w:color w:val="000000"/>
              </w:rPr>
              <w:t>Исследования</w:t>
            </w:r>
            <w:r w:rsidR="00926681" w:rsidRPr="00ED0774">
              <w:rPr>
                <w:color w:val="000000"/>
              </w:rPr>
              <w:t xml:space="preserve"> </w:t>
            </w:r>
            <w:r w:rsidRPr="00ED0774">
              <w:rPr>
                <w:color w:val="000000"/>
              </w:rPr>
              <w:t>без</w:t>
            </w:r>
            <w:r w:rsidR="00926681" w:rsidRPr="00ED0774">
              <w:rPr>
                <w:color w:val="000000"/>
              </w:rPr>
              <w:t xml:space="preserve"> </w:t>
            </w:r>
            <w:r w:rsidRPr="00ED0774">
              <w:rPr>
                <w:color w:val="000000"/>
              </w:rPr>
              <w:t>последовательного</w:t>
            </w:r>
            <w:r w:rsidR="00926681" w:rsidRPr="00ED0774">
              <w:rPr>
                <w:color w:val="000000"/>
              </w:rPr>
              <w:t xml:space="preserve"> </w:t>
            </w:r>
            <w:r w:rsidRPr="00ED0774">
              <w:rPr>
                <w:color w:val="000000"/>
              </w:rPr>
              <w:t>контроля</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референсным</w:t>
            </w:r>
            <w:r w:rsidR="00926681" w:rsidRPr="00ED0774">
              <w:rPr>
                <w:color w:val="000000"/>
              </w:rPr>
              <w:t xml:space="preserve"> </w:t>
            </w:r>
            <w:r w:rsidRPr="00ED0774">
              <w:rPr>
                <w:color w:val="000000"/>
              </w:rPr>
              <w:t>методо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щимся</w:t>
            </w:r>
            <w:r w:rsidR="00926681" w:rsidRPr="00ED0774">
              <w:rPr>
                <w:color w:val="000000"/>
              </w:rPr>
              <w:t xml:space="preserve"> </w:t>
            </w:r>
            <w:r w:rsidRPr="00ED0774">
              <w:rPr>
                <w:color w:val="000000"/>
              </w:rPr>
              <w:t>независимым</w:t>
            </w:r>
            <w:r w:rsidR="00926681" w:rsidRPr="00ED0774">
              <w:rPr>
                <w:color w:val="000000"/>
              </w:rPr>
              <w:t xml:space="preserve"> </w:t>
            </w:r>
            <w:r w:rsidRPr="00ED0774">
              <w:rPr>
                <w:color w:val="000000"/>
              </w:rPr>
              <w:t>от</w:t>
            </w:r>
            <w:r w:rsidR="00926681" w:rsidRPr="00ED0774">
              <w:rPr>
                <w:color w:val="000000"/>
              </w:rPr>
              <w:t xml:space="preserve"> </w:t>
            </w:r>
            <w:r w:rsidRPr="00ED0774">
              <w:rPr>
                <w:color w:val="000000"/>
              </w:rPr>
              <w:t>исследуемого</w:t>
            </w:r>
            <w:r w:rsidR="00926681" w:rsidRPr="00ED0774">
              <w:rPr>
                <w:color w:val="000000"/>
              </w:rPr>
              <w:t xml:space="preserve"> </w:t>
            </w:r>
            <w:r w:rsidRPr="00ED0774">
              <w:rPr>
                <w:color w:val="000000"/>
              </w:rPr>
              <w:t>метода</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нерандомизированные</w:t>
            </w:r>
            <w:r w:rsidR="00926681" w:rsidRPr="00ED0774">
              <w:rPr>
                <w:color w:val="000000"/>
              </w:rPr>
              <w:t xml:space="preserve"> </w:t>
            </w:r>
            <w:r w:rsidRPr="00ED0774">
              <w:rPr>
                <w:color w:val="000000"/>
              </w:rPr>
              <w:t>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в</w:t>
            </w:r>
            <w:r w:rsidR="00926681" w:rsidRPr="00ED0774">
              <w:rPr>
                <w:color w:val="000000"/>
              </w:rPr>
              <w:t xml:space="preserve"> </w:t>
            </w:r>
            <w:r w:rsidRPr="00ED0774">
              <w:rPr>
                <w:color w:val="000000"/>
              </w:rPr>
              <w:t>том</w:t>
            </w:r>
            <w:r w:rsidR="00926681" w:rsidRPr="00ED0774">
              <w:rPr>
                <w:color w:val="000000"/>
              </w:rPr>
              <w:t xml:space="preserve"> </w:t>
            </w:r>
            <w:r w:rsidRPr="00ED0774">
              <w:rPr>
                <w:color w:val="000000"/>
              </w:rPr>
              <w:t>числе</w:t>
            </w:r>
            <w:r w:rsidR="00926681" w:rsidRPr="00ED0774">
              <w:rPr>
                <w:color w:val="000000"/>
              </w:rPr>
              <w:t xml:space="preserve"> </w:t>
            </w:r>
            <w:r w:rsidRPr="00ED0774">
              <w:rPr>
                <w:color w:val="000000"/>
              </w:rPr>
              <w:t>когортные</w:t>
            </w:r>
            <w:r w:rsidR="00926681" w:rsidRPr="00ED0774">
              <w:rPr>
                <w:color w:val="000000"/>
              </w:rPr>
              <w:t xml:space="preserve"> </w:t>
            </w:r>
            <w:r w:rsidRPr="00ED0774">
              <w:rPr>
                <w:color w:val="000000"/>
              </w:rPr>
              <w:t>исследования</w:t>
            </w:r>
          </w:p>
        </w:tc>
      </w:tr>
      <w:tr w:rsidR="00426849" w:rsidRPr="00ED0774" w14:paraId="08E14841" w14:textId="77777777" w:rsidTr="007A0EB3">
        <w:tc>
          <w:tcPr>
            <w:tcW w:w="427" w:type="pct"/>
            <w:shd w:val="clear" w:color="auto" w:fill="auto"/>
            <w:vAlign w:val="center"/>
          </w:tcPr>
          <w:p w14:paraId="01721414" w14:textId="77777777" w:rsidR="00426849" w:rsidRPr="00ED0774" w:rsidRDefault="00426849" w:rsidP="00F0118E">
            <w:pPr>
              <w:jc w:val="center"/>
              <w:rPr>
                <w:color w:val="000000"/>
              </w:rPr>
            </w:pPr>
            <w:r w:rsidRPr="00ED0774">
              <w:rPr>
                <w:color w:val="000000"/>
              </w:rPr>
              <w:t>4</w:t>
            </w:r>
          </w:p>
        </w:tc>
        <w:tc>
          <w:tcPr>
            <w:tcW w:w="4573" w:type="pct"/>
            <w:shd w:val="clear" w:color="auto" w:fill="auto"/>
          </w:tcPr>
          <w:p w14:paraId="1078E476" w14:textId="77777777" w:rsidR="00426849" w:rsidRPr="00ED0774" w:rsidRDefault="00426849" w:rsidP="00F0118E">
            <w:pPr>
              <w:rPr>
                <w:color w:val="000000"/>
              </w:rPr>
            </w:pPr>
            <w:r w:rsidRPr="00ED0774">
              <w:rPr>
                <w:color w:val="000000"/>
              </w:rPr>
              <w:t>Не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описание</w:t>
            </w:r>
            <w:r w:rsidR="00926681" w:rsidRPr="00ED0774">
              <w:rPr>
                <w:color w:val="000000"/>
              </w:rPr>
              <w:t xml:space="preserve"> </w:t>
            </w:r>
            <w:r w:rsidRPr="00ED0774">
              <w:rPr>
                <w:color w:val="000000"/>
              </w:rPr>
              <w:t>клинического</w:t>
            </w:r>
            <w:r w:rsidR="00926681" w:rsidRPr="00ED0774">
              <w:rPr>
                <w:color w:val="000000"/>
              </w:rPr>
              <w:t xml:space="preserve"> </w:t>
            </w:r>
            <w:r w:rsidRPr="00ED0774">
              <w:rPr>
                <w:color w:val="000000"/>
              </w:rPr>
              <w:t>случая</w:t>
            </w:r>
          </w:p>
        </w:tc>
      </w:tr>
      <w:tr w:rsidR="00426849" w:rsidRPr="00ED0774" w14:paraId="130769F6" w14:textId="77777777" w:rsidTr="007A0EB3">
        <w:tc>
          <w:tcPr>
            <w:tcW w:w="427" w:type="pct"/>
            <w:shd w:val="clear" w:color="auto" w:fill="auto"/>
            <w:vAlign w:val="center"/>
          </w:tcPr>
          <w:p w14:paraId="459DAC3C" w14:textId="77777777" w:rsidR="00426849" w:rsidRPr="00ED0774" w:rsidRDefault="00426849" w:rsidP="00F0118E">
            <w:pPr>
              <w:jc w:val="center"/>
              <w:rPr>
                <w:color w:val="000000"/>
              </w:rPr>
            </w:pPr>
            <w:r w:rsidRPr="00ED0774">
              <w:rPr>
                <w:color w:val="000000"/>
              </w:rPr>
              <w:t>5</w:t>
            </w:r>
          </w:p>
        </w:tc>
        <w:tc>
          <w:tcPr>
            <w:tcW w:w="4573" w:type="pct"/>
            <w:shd w:val="clear" w:color="auto" w:fill="auto"/>
          </w:tcPr>
          <w:p w14:paraId="4CE547FC" w14:textId="77777777" w:rsidR="00426849" w:rsidRPr="00ED0774" w:rsidRDefault="00426849" w:rsidP="00F0118E">
            <w:pPr>
              <w:rPr>
                <w:color w:val="000000"/>
              </w:rPr>
            </w:pPr>
            <w:r w:rsidRPr="00ED0774">
              <w:rPr>
                <w:color w:val="000000"/>
              </w:rPr>
              <w:t>Имеется</w:t>
            </w:r>
            <w:r w:rsidR="00926681" w:rsidRPr="00ED0774">
              <w:rPr>
                <w:color w:val="000000"/>
              </w:rPr>
              <w:t xml:space="preserve"> </w:t>
            </w:r>
            <w:r w:rsidRPr="00ED0774">
              <w:rPr>
                <w:color w:val="000000"/>
              </w:rPr>
              <w:t>лишь</w:t>
            </w:r>
            <w:r w:rsidR="00926681" w:rsidRPr="00ED0774">
              <w:rPr>
                <w:color w:val="000000"/>
              </w:rPr>
              <w:t xml:space="preserve"> </w:t>
            </w:r>
            <w:r w:rsidRPr="00ED0774">
              <w:rPr>
                <w:color w:val="000000"/>
              </w:rPr>
              <w:t>обоснование</w:t>
            </w:r>
            <w:r w:rsidR="00926681" w:rsidRPr="00ED0774">
              <w:rPr>
                <w:color w:val="000000"/>
              </w:rPr>
              <w:t xml:space="preserve"> </w:t>
            </w:r>
            <w:r w:rsidRPr="00ED0774">
              <w:rPr>
                <w:color w:val="000000"/>
              </w:rPr>
              <w:t>механизма</w:t>
            </w:r>
            <w:r w:rsidR="00926681" w:rsidRPr="00ED0774">
              <w:rPr>
                <w:color w:val="000000"/>
              </w:rPr>
              <w:t xml:space="preserve"> </w:t>
            </w:r>
            <w:r w:rsidRPr="00ED0774">
              <w:rPr>
                <w:color w:val="000000"/>
              </w:rPr>
              <w:t>действи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мнение</w:t>
            </w:r>
            <w:r w:rsidR="00926681" w:rsidRPr="00ED0774">
              <w:rPr>
                <w:color w:val="000000"/>
              </w:rPr>
              <w:t xml:space="preserve"> </w:t>
            </w:r>
            <w:r w:rsidRPr="00ED0774">
              <w:rPr>
                <w:color w:val="000000"/>
              </w:rPr>
              <w:t>экспертов</w:t>
            </w:r>
          </w:p>
        </w:tc>
      </w:tr>
    </w:tbl>
    <w:p w14:paraId="1E78CCEC" w14:textId="77777777" w:rsidR="00426849" w:rsidRPr="00ED0774" w:rsidRDefault="00426849" w:rsidP="00705E68">
      <w:pPr>
        <w:rPr>
          <w:b/>
        </w:rPr>
      </w:pPr>
    </w:p>
    <w:p w14:paraId="1B5A4950" w14:textId="77777777" w:rsidR="00077DAC" w:rsidRPr="00ED0774" w:rsidRDefault="00077DAC" w:rsidP="00705E68">
      <w:r w:rsidRPr="00ED0774">
        <w:rPr>
          <w:b/>
        </w:rPr>
        <w:t>Таблица</w:t>
      </w:r>
      <w:r w:rsidR="00926681" w:rsidRPr="00ED0774">
        <w:rPr>
          <w:b/>
        </w:rPr>
        <w:t xml:space="preserve"> </w:t>
      </w:r>
      <w:r w:rsidR="00D40FDC" w:rsidRPr="00ED0774">
        <w:rPr>
          <w:b/>
        </w:rPr>
        <w:t>3</w:t>
      </w:r>
      <w:r w:rsidRPr="00ED0774">
        <w:rPr>
          <w:b/>
        </w:rPr>
        <w:t>.</w:t>
      </w:r>
      <w:r w:rsidR="00926681" w:rsidRPr="00ED0774">
        <w:rPr>
          <w:b/>
        </w:rPr>
        <w:t xml:space="preserve"> </w:t>
      </w:r>
      <w:r w:rsidR="008D60F8" w:rsidRPr="00ED0774">
        <w:t>Шкала</w:t>
      </w:r>
      <w:r w:rsidR="00926681" w:rsidRPr="00ED0774">
        <w:t xml:space="preserve"> </w:t>
      </w:r>
      <w:r w:rsidR="008D60F8" w:rsidRPr="00ED0774">
        <w:t>оценки</w:t>
      </w:r>
      <w:r w:rsidR="00926681" w:rsidRPr="00ED0774">
        <w:t xml:space="preserve"> </w:t>
      </w:r>
      <w:r w:rsidR="008D60F8" w:rsidRPr="00ED0774">
        <w:t>уровней</w:t>
      </w:r>
      <w:r w:rsidR="00926681" w:rsidRPr="00ED0774">
        <w:t xml:space="preserve"> </w:t>
      </w:r>
      <w:r w:rsidR="008D60F8" w:rsidRPr="00ED0774">
        <w:t>достоверности</w:t>
      </w:r>
      <w:r w:rsidR="00926681" w:rsidRPr="00ED0774">
        <w:t xml:space="preserve"> </w:t>
      </w:r>
      <w:r w:rsidR="008D60F8" w:rsidRPr="00ED0774">
        <w:t>доказательств</w:t>
      </w:r>
      <w:r w:rsidR="00926681" w:rsidRPr="00ED0774">
        <w:t xml:space="preserve"> </w:t>
      </w:r>
      <w:r w:rsidR="008D60F8" w:rsidRPr="00ED0774">
        <w:t>(УДД)</w:t>
      </w:r>
      <w:r w:rsidR="00926681" w:rsidRPr="00ED0774">
        <w:t xml:space="preserve"> </w:t>
      </w:r>
      <w:r w:rsidR="008D60F8" w:rsidRPr="00ED0774">
        <w:t>для</w:t>
      </w:r>
      <w:r w:rsidR="00926681" w:rsidRPr="00ED0774">
        <w:t xml:space="preserve"> </w:t>
      </w:r>
      <w:r w:rsidR="008D60F8" w:rsidRPr="00ED0774">
        <w:t>методов</w:t>
      </w:r>
      <w:r w:rsidR="00926681" w:rsidRPr="00ED0774">
        <w:t xml:space="preserve"> </w:t>
      </w:r>
      <w:r w:rsidR="008D60F8" w:rsidRPr="00ED0774">
        <w:t>профилактики,</w:t>
      </w:r>
      <w:r w:rsidR="00926681" w:rsidRPr="00ED0774">
        <w:t xml:space="preserve"> </w:t>
      </w:r>
      <w:r w:rsidR="008D60F8" w:rsidRPr="00ED0774">
        <w:t>лечения</w:t>
      </w:r>
      <w:r w:rsidR="00926681" w:rsidRPr="00ED0774">
        <w:t xml:space="preserve"> </w:t>
      </w:r>
      <w:r w:rsidR="008D60F8" w:rsidRPr="00ED0774">
        <w:t>и</w:t>
      </w:r>
      <w:r w:rsidR="00926681" w:rsidRPr="00ED0774">
        <w:t xml:space="preserve"> </w:t>
      </w:r>
      <w:r w:rsidR="008D60F8" w:rsidRPr="00ED0774">
        <w:t>реабилитации</w:t>
      </w:r>
      <w:r w:rsidR="00926681" w:rsidRPr="00ED0774">
        <w:t xml:space="preserve"> </w:t>
      </w:r>
      <w:r w:rsidR="008D60F8" w:rsidRPr="00ED0774">
        <w:t>(профилактических,</w:t>
      </w:r>
      <w:r w:rsidR="00926681" w:rsidRPr="00ED0774">
        <w:t xml:space="preserve"> </w:t>
      </w:r>
      <w:r w:rsidR="008D60F8" w:rsidRPr="00ED0774">
        <w:t>лечебных,</w:t>
      </w:r>
      <w:r w:rsidR="00926681" w:rsidRPr="00ED0774">
        <w:t xml:space="preserve"> </w:t>
      </w:r>
      <w:r w:rsidR="008D60F8" w:rsidRPr="00ED0774">
        <w:t>реабилитационных</w:t>
      </w:r>
      <w:r w:rsidR="00926681" w:rsidRPr="00ED0774">
        <w:t xml:space="preserve"> </w:t>
      </w:r>
      <w:r w:rsidR="008D60F8" w:rsidRPr="00ED0774">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8D60F8" w:rsidRPr="00ED0774" w14:paraId="728DC9B1" w14:textId="77777777" w:rsidTr="007A0EB3">
        <w:tc>
          <w:tcPr>
            <w:tcW w:w="360" w:type="pct"/>
            <w:shd w:val="clear" w:color="auto" w:fill="auto"/>
            <w:vAlign w:val="center"/>
          </w:tcPr>
          <w:p w14:paraId="71BB31CA" w14:textId="77777777" w:rsidR="008D60F8" w:rsidRPr="00ED0774" w:rsidRDefault="008D60F8" w:rsidP="008B28A5">
            <w:pPr>
              <w:jc w:val="center"/>
              <w:rPr>
                <w:b/>
                <w:color w:val="000000"/>
              </w:rPr>
            </w:pPr>
            <w:r w:rsidRPr="00ED0774">
              <w:rPr>
                <w:b/>
                <w:color w:val="000000"/>
              </w:rPr>
              <w:t>УДД</w:t>
            </w:r>
          </w:p>
        </w:tc>
        <w:tc>
          <w:tcPr>
            <w:tcW w:w="4640" w:type="pct"/>
            <w:shd w:val="clear" w:color="auto" w:fill="auto"/>
            <w:vAlign w:val="center"/>
          </w:tcPr>
          <w:p w14:paraId="35720746" w14:textId="77777777" w:rsidR="008D60F8" w:rsidRPr="00ED0774" w:rsidRDefault="008D60F8" w:rsidP="008B28A5">
            <w:pPr>
              <w:jc w:val="center"/>
              <w:rPr>
                <w:b/>
                <w:color w:val="000000"/>
              </w:rPr>
            </w:pPr>
            <w:r w:rsidRPr="00ED0774">
              <w:rPr>
                <w:b/>
                <w:color w:val="000000"/>
              </w:rPr>
              <w:t>Расшифровка</w:t>
            </w:r>
          </w:p>
        </w:tc>
      </w:tr>
      <w:tr w:rsidR="008D60F8" w:rsidRPr="00ED0774" w14:paraId="6CD68C2E" w14:textId="77777777" w:rsidTr="007A0EB3">
        <w:tc>
          <w:tcPr>
            <w:tcW w:w="360" w:type="pct"/>
            <w:shd w:val="clear" w:color="auto" w:fill="auto"/>
            <w:vAlign w:val="center"/>
          </w:tcPr>
          <w:p w14:paraId="447F6D28" w14:textId="77777777" w:rsidR="008D60F8" w:rsidRPr="00ED0774" w:rsidRDefault="008D60F8" w:rsidP="008B28A5">
            <w:pPr>
              <w:jc w:val="center"/>
              <w:rPr>
                <w:color w:val="000000"/>
              </w:rPr>
            </w:pPr>
            <w:r w:rsidRPr="00ED0774">
              <w:rPr>
                <w:color w:val="000000"/>
              </w:rPr>
              <w:t>1</w:t>
            </w:r>
          </w:p>
        </w:tc>
        <w:tc>
          <w:tcPr>
            <w:tcW w:w="4640" w:type="pct"/>
            <w:shd w:val="clear" w:color="auto" w:fill="auto"/>
          </w:tcPr>
          <w:p w14:paraId="678B7A0F" w14:textId="77777777" w:rsidR="008D60F8" w:rsidRPr="00ED0774" w:rsidRDefault="008D60F8" w:rsidP="008B28A5">
            <w:pPr>
              <w:rPr>
                <w:color w:val="000000"/>
              </w:rPr>
            </w:pPr>
            <w:r w:rsidRPr="00ED0774">
              <w:rPr>
                <w:color w:val="000000"/>
              </w:rPr>
              <w:t>Систематический</w:t>
            </w:r>
            <w:r w:rsidR="00926681" w:rsidRPr="00ED0774">
              <w:rPr>
                <w:color w:val="000000"/>
              </w:rPr>
              <w:t xml:space="preserve"> </w:t>
            </w:r>
            <w:r w:rsidRPr="00ED0774">
              <w:rPr>
                <w:color w:val="000000"/>
              </w:rPr>
              <w:t>обзор</w:t>
            </w:r>
            <w:r w:rsidR="00926681" w:rsidRPr="00ED0774">
              <w:rPr>
                <w:color w:val="000000"/>
              </w:rPr>
              <w:t xml:space="preserve"> </w:t>
            </w:r>
            <w:r w:rsidR="00C716A7" w:rsidRPr="00ED0774">
              <w:t>рандомизированных</w:t>
            </w:r>
            <w:r w:rsidR="00926681" w:rsidRPr="00ED0774">
              <w:t xml:space="preserve"> </w:t>
            </w:r>
            <w:r w:rsidR="00C716A7" w:rsidRPr="00ED0774">
              <w:t>клинических</w:t>
            </w:r>
            <w:r w:rsidR="00926681" w:rsidRPr="00ED0774">
              <w:t xml:space="preserve"> </w:t>
            </w:r>
            <w:r w:rsidR="00C716A7" w:rsidRPr="00ED0774">
              <w:t>исследований</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8D60F8" w:rsidRPr="00ED0774" w14:paraId="080D8D02" w14:textId="77777777" w:rsidTr="007A0EB3">
        <w:tc>
          <w:tcPr>
            <w:tcW w:w="360" w:type="pct"/>
            <w:shd w:val="clear" w:color="auto" w:fill="auto"/>
            <w:vAlign w:val="center"/>
          </w:tcPr>
          <w:p w14:paraId="7DCCAEC7" w14:textId="77777777" w:rsidR="008D60F8" w:rsidRPr="00ED0774" w:rsidRDefault="008D60F8" w:rsidP="008B28A5">
            <w:pPr>
              <w:jc w:val="center"/>
              <w:rPr>
                <w:color w:val="000000"/>
                <w:lang w:val="en-US"/>
              </w:rPr>
            </w:pPr>
            <w:r w:rsidRPr="00ED0774">
              <w:rPr>
                <w:color w:val="000000"/>
              </w:rPr>
              <w:t>2</w:t>
            </w:r>
          </w:p>
        </w:tc>
        <w:tc>
          <w:tcPr>
            <w:tcW w:w="4640" w:type="pct"/>
            <w:shd w:val="clear" w:color="auto" w:fill="auto"/>
          </w:tcPr>
          <w:p w14:paraId="305A020D" w14:textId="77777777" w:rsidR="008D60F8" w:rsidRPr="00ED0774" w:rsidRDefault="008D60F8" w:rsidP="008B28A5">
            <w:pPr>
              <w:rPr>
                <w:color w:val="000000"/>
              </w:rPr>
            </w:pPr>
            <w:r w:rsidRPr="00ED0774">
              <w:rPr>
                <w:color w:val="000000"/>
              </w:rPr>
              <w:t>Отдельные</w:t>
            </w:r>
            <w:r w:rsidR="00926681" w:rsidRPr="00ED0774">
              <w:rPr>
                <w:color w:val="000000"/>
              </w:rPr>
              <w:t xml:space="preserve"> </w:t>
            </w:r>
            <w:r w:rsidR="00C716A7" w:rsidRPr="00ED0774">
              <w:t>рандомизированные</w:t>
            </w:r>
            <w:r w:rsidR="00926681" w:rsidRPr="00ED0774">
              <w:t xml:space="preserve"> </w:t>
            </w:r>
            <w:r w:rsidR="00C716A7" w:rsidRPr="00ED0774">
              <w:t>клинические</w:t>
            </w:r>
            <w:r w:rsidR="00926681" w:rsidRPr="00ED0774">
              <w:t xml:space="preserve"> </w:t>
            </w:r>
            <w:r w:rsidR="00C716A7" w:rsidRPr="00ED0774">
              <w:t>исследования</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систематические</w:t>
            </w:r>
            <w:r w:rsidR="00926681" w:rsidRPr="00ED0774">
              <w:rPr>
                <w:color w:val="000000"/>
              </w:rPr>
              <w:t xml:space="preserve"> </w:t>
            </w:r>
            <w:r w:rsidRPr="00ED0774">
              <w:rPr>
                <w:color w:val="000000"/>
              </w:rPr>
              <w:t>обзоры</w:t>
            </w:r>
            <w:r w:rsidR="00926681" w:rsidRPr="00ED0774">
              <w:rPr>
                <w:color w:val="000000"/>
              </w:rPr>
              <w:t xml:space="preserve"> </w:t>
            </w:r>
            <w:r w:rsidRPr="00ED0774">
              <w:rPr>
                <w:color w:val="000000"/>
              </w:rPr>
              <w:t>исследований</w:t>
            </w:r>
            <w:r w:rsidR="00926681" w:rsidRPr="00ED0774">
              <w:rPr>
                <w:color w:val="000000"/>
              </w:rPr>
              <w:t xml:space="preserve"> </w:t>
            </w:r>
            <w:r w:rsidRPr="00ED0774">
              <w:rPr>
                <w:color w:val="000000"/>
              </w:rPr>
              <w:t>любого</w:t>
            </w:r>
            <w:r w:rsidR="00926681" w:rsidRPr="00ED0774">
              <w:rPr>
                <w:color w:val="000000"/>
              </w:rPr>
              <w:t xml:space="preserve"> </w:t>
            </w:r>
            <w:r w:rsidRPr="00ED0774">
              <w:rPr>
                <w:color w:val="000000"/>
              </w:rPr>
              <w:t>дизайна,</w:t>
            </w:r>
            <w:r w:rsidR="00926681" w:rsidRPr="00ED0774">
              <w:rPr>
                <w:color w:val="000000"/>
              </w:rPr>
              <w:t xml:space="preserve"> </w:t>
            </w:r>
            <w:r w:rsidRPr="00ED0774">
              <w:rPr>
                <w:color w:val="000000"/>
              </w:rPr>
              <w:t>за</w:t>
            </w:r>
            <w:r w:rsidR="00926681" w:rsidRPr="00ED0774">
              <w:rPr>
                <w:color w:val="000000"/>
              </w:rPr>
              <w:t xml:space="preserve"> </w:t>
            </w:r>
            <w:r w:rsidRPr="00ED0774">
              <w:rPr>
                <w:color w:val="000000"/>
              </w:rPr>
              <w:t>исключением</w:t>
            </w:r>
            <w:r w:rsidR="00926681" w:rsidRPr="00ED0774">
              <w:rPr>
                <w:color w:val="000000"/>
              </w:rPr>
              <w:t xml:space="preserve"> </w:t>
            </w:r>
            <w:r w:rsidR="00C716A7" w:rsidRPr="00ED0774">
              <w:t>рандомизированных</w:t>
            </w:r>
            <w:r w:rsidR="00926681" w:rsidRPr="00ED0774">
              <w:t xml:space="preserve"> </w:t>
            </w:r>
            <w:r w:rsidR="00C716A7" w:rsidRPr="00ED0774">
              <w:t>клинических</w:t>
            </w:r>
            <w:r w:rsidR="00926681" w:rsidRPr="00ED0774">
              <w:t xml:space="preserve"> </w:t>
            </w:r>
            <w:r w:rsidR="00C716A7" w:rsidRPr="00ED0774">
              <w:t>исследований</w:t>
            </w:r>
            <w:r w:rsidRPr="00ED0774">
              <w:rPr>
                <w:color w:val="000000"/>
              </w:rPr>
              <w:t>,</w:t>
            </w:r>
            <w:r w:rsidR="00926681" w:rsidRPr="00ED0774">
              <w:rPr>
                <w:color w:val="000000"/>
              </w:rPr>
              <w:t xml:space="preserve"> </w:t>
            </w:r>
            <w:r w:rsidRPr="00ED0774">
              <w:rPr>
                <w:color w:val="000000"/>
              </w:rPr>
              <w:t>с</w:t>
            </w:r>
            <w:r w:rsidR="00926681" w:rsidRPr="00ED0774">
              <w:rPr>
                <w:color w:val="000000"/>
              </w:rPr>
              <w:t xml:space="preserve"> </w:t>
            </w:r>
            <w:r w:rsidRPr="00ED0774">
              <w:rPr>
                <w:color w:val="000000"/>
              </w:rPr>
              <w:t>применением</w:t>
            </w:r>
            <w:r w:rsidR="00926681" w:rsidRPr="00ED0774">
              <w:rPr>
                <w:color w:val="000000"/>
              </w:rPr>
              <w:t xml:space="preserve"> </w:t>
            </w:r>
            <w:r w:rsidRPr="00ED0774">
              <w:rPr>
                <w:color w:val="000000"/>
              </w:rPr>
              <w:t>метаанализа</w:t>
            </w:r>
          </w:p>
        </w:tc>
      </w:tr>
      <w:tr w:rsidR="008D60F8" w:rsidRPr="00ED0774" w14:paraId="53E44DDA" w14:textId="77777777" w:rsidTr="007A0EB3">
        <w:tc>
          <w:tcPr>
            <w:tcW w:w="360" w:type="pct"/>
            <w:shd w:val="clear" w:color="auto" w:fill="auto"/>
            <w:vAlign w:val="center"/>
          </w:tcPr>
          <w:p w14:paraId="0AE748DE" w14:textId="77777777" w:rsidR="008D60F8" w:rsidRPr="00ED0774" w:rsidRDefault="008D60F8" w:rsidP="008B28A5">
            <w:pPr>
              <w:jc w:val="center"/>
              <w:rPr>
                <w:color w:val="000000"/>
              </w:rPr>
            </w:pPr>
            <w:r w:rsidRPr="00ED0774">
              <w:rPr>
                <w:color w:val="000000"/>
              </w:rPr>
              <w:t>3</w:t>
            </w:r>
          </w:p>
        </w:tc>
        <w:tc>
          <w:tcPr>
            <w:tcW w:w="4640" w:type="pct"/>
            <w:shd w:val="clear" w:color="auto" w:fill="auto"/>
          </w:tcPr>
          <w:p w14:paraId="65E31688" w14:textId="77777777" w:rsidR="008D60F8" w:rsidRPr="00ED0774" w:rsidRDefault="008D60F8" w:rsidP="008B28A5">
            <w:pPr>
              <w:rPr>
                <w:color w:val="000000"/>
              </w:rPr>
            </w:pPr>
            <w:r w:rsidRPr="00ED0774">
              <w:rPr>
                <w:color w:val="000000"/>
              </w:rPr>
              <w:t>Нерандомизированные</w:t>
            </w:r>
            <w:r w:rsidR="00926681" w:rsidRPr="00ED0774">
              <w:rPr>
                <w:color w:val="000000"/>
              </w:rPr>
              <w:t xml:space="preserve"> </w:t>
            </w:r>
            <w:r w:rsidRPr="00ED0774">
              <w:rPr>
                <w:color w:val="000000"/>
              </w:rPr>
              <w:t>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в</w:t>
            </w:r>
            <w:r w:rsidR="00926681" w:rsidRPr="00ED0774">
              <w:rPr>
                <w:color w:val="000000"/>
              </w:rPr>
              <w:t xml:space="preserve"> </w:t>
            </w:r>
            <w:r w:rsidR="00C716A7" w:rsidRPr="00ED0774">
              <w:rPr>
                <w:color w:val="000000"/>
              </w:rPr>
              <w:t>том</w:t>
            </w:r>
            <w:r w:rsidR="00926681" w:rsidRPr="00ED0774">
              <w:rPr>
                <w:color w:val="000000"/>
              </w:rPr>
              <w:t xml:space="preserve"> </w:t>
            </w:r>
            <w:r w:rsidR="00C716A7" w:rsidRPr="00ED0774">
              <w:rPr>
                <w:color w:val="000000"/>
              </w:rPr>
              <w:t>числе</w:t>
            </w:r>
            <w:r w:rsidR="00926681" w:rsidRPr="00ED0774">
              <w:rPr>
                <w:color w:val="000000"/>
              </w:rPr>
              <w:t xml:space="preserve"> </w:t>
            </w:r>
            <w:r w:rsidRPr="00ED0774">
              <w:rPr>
                <w:color w:val="000000"/>
              </w:rPr>
              <w:t>когортные</w:t>
            </w:r>
            <w:r w:rsidR="00926681" w:rsidRPr="00ED0774">
              <w:rPr>
                <w:color w:val="000000"/>
              </w:rPr>
              <w:t xml:space="preserve"> </w:t>
            </w:r>
            <w:r w:rsidRPr="00ED0774">
              <w:rPr>
                <w:color w:val="000000"/>
              </w:rPr>
              <w:t>исследования</w:t>
            </w:r>
          </w:p>
        </w:tc>
      </w:tr>
      <w:tr w:rsidR="008D60F8" w:rsidRPr="00ED0774" w14:paraId="7442B997" w14:textId="77777777" w:rsidTr="007A0EB3">
        <w:tc>
          <w:tcPr>
            <w:tcW w:w="360" w:type="pct"/>
            <w:shd w:val="clear" w:color="auto" w:fill="auto"/>
            <w:vAlign w:val="center"/>
          </w:tcPr>
          <w:p w14:paraId="788B73FE" w14:textId="77777777" w:rsidR="008D60F8" w:rsidRPr="00ED0774" w:rsidRDefault="008D60F8" w:rsidP="008B28A5">
            <w:pPr>
              <w:jc w:val="center"/>
              <w:rPr>
                <w:color w:val="000000"/>
              </w:rPr>
            </w:pPr>
            <w:r w:rsidRPr="00ED0774">
              <w:rPr>
                <w:color w:val="000000"/>
              </w:rPr>
              <w:t>4</w:t>
            </w:r>
          </w:p>
        </w:tc>
        <w:tc>
          <w:tcPr>
            <w:tcW w:w="4640" w:type="pct"/>
            <w:shd w:val="clear" w:color="auto" w:fill="auto"/>
          </w:tcPr>
          <w:p w14:paraId="18EDC246" w14:textId="77777777" w:rsidR="008D60F8" w:rsidRPr="00ED0774" w:rsidRDefault="008D60F8" w:rsidP="008B28A5">
            <w:pPr>
              <w:rPr>
                <w:color w:val="000000"/>
              </w:rPr>
            </w:pPr>
            <w:r w:rsidRPr="00ED0774">
              <w:rPr>
                <w:color w:val="000000"/>
              </w:rPr>
              <w:t>Несравнительны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описание</w:t>
            </w:r>
            <w:r w:rsidR="00926681" w:rsidRPr="00ED0774">
              <w:rPr>
                <w:color w:val="000000"/>
              </w:rPr>
              <w:t xml:space="preserve"> </w:t>
            </w:r>
            <w:r w:rsidRPr="00ED0774">
              <w:rPr>
                <w:color w:val="000000"/>
              </w:rPr>
              <w:t>клинического</w:t>
            </w:r>
            <w:r w:rsidR="00926681" w:rsidRPr="00ED0774">
              <w:rPr>
                <w:color w:val="000000"/>
              </w:rPr>
              <w:t xml:space="preserve"> </w:t>
            </w:r>
            <w:r w:rsidRPr="00ED0774">
              <w:rPr>
                <w:color w:val="000000"/>
              </w:rPr>
              <w:t>случа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серии</w:t>
            </w:r>
            <w:r w:rsidR="00926681" w:rsidRPr="00ED0774">
              <w:rPr>
                <w:color w:val="000000"/>
              </w:rPr>
              <w:t xml:space="preserve"> </w:t>
            </w:r>
            <w:r w:rsidRPr="00ED0774">
              <w:rPr>
                <w:color w:val="000000"/>
              </w:rPr>
              <w:t>случаев,</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случай</w:t>
            </w:r>
            <w:r w:rsidR="00C716A7" w:rsidRPr="00ED0774">
              <w:rPr>
                <w:color w:val="000000"/>
              </w:rPr>
              <w:t>–</w:t>
            </w:r>
            <w:r w:rsidRPr="00ED0774">
              <w:rPr>
                <w:color w:val="000000"/>
              </w:rPr>
              <w:t>контроль»</w:t>
            </w:r>
          </w:p>
        </w:tc>
      </w:tr>
      <w:tr w:rsidR="008D60F8" w:rsidRPr="00ED0774" w14:paraId="74AAF99D" w14:textId="77777777" w:rsidTr="007A0EB3">
        <w:tc>
          <w:tcPr>
            <w:tcW w:w="360" w:type="pct"/>
            <w:shd w:val="clear" w:color="auto" w:fill="auto"/>
            <w:vAlign w:val="center"/>
          </w:tcPr>
          <w:p w14:paraId="3ED6BE9B" w14:textId="77777777" w:rsidR="008D60F8" w:rsidRPr="00ED0774" w:rsidRDefault="008D60F8" w:rsidP="008B28A5">
            <w:pPr>
              <w:jc w:val="center"/>
              <w:rPr>
                <w:color w:val="000000"/>
              </w:rPr>
            </w:pPr>
            <w:r w:rsidRPr="00ED0774">
              <w:rPr>
                <w:color w:val="000000"/>
              </w:rPr>
              <w:t>5</w:t>
            </w:r>
          </w:p>
        </w:tc>
        <w:tc>
          <w:tcPr>
            <w:tcW w:w="4640" w:type="pct"/>
            <w:shd w:val="clear" w:color="auto" w:fill="auto"/>
          </w:tcPr>
          <w:p w14:paraId="4F5B17C0" w14:textId="77777777" w:rsidR="008D60F8" w:rsidRPr="00ED0774" w:rsidRDefault="008D60F8" w:rsidP="008B28A5">
            <w:pPr>
              <w:rPr>
                <w:color w:val="000000"/>
              </w:rPr>
            </w:pPr>
            <w:r w:rsidRPr="00ED0774">
              <w:rPr>
                <w:color w:val="000000"/>
              </w:rPr>
              <w:t>Имеется</w:t>
            </w:r>
            <w:r w:rsidR="00926681" w:rsidRPr="00ED0774">
              <w:rPr>
                <w:color w:val="000000"/>
              </w:rPr>
              <w:t xml:space="preserve"> </w:t>
            </w:r>
            <w:r w:rsidRPr="00ED0774">
              <w:rPr>
                <w:color w:val="000000"/>
              </w:rPr>
              <w:t>лишь</w:t>
            </w:r>
            <w:r w:rsidR="00926681" w:rsidRPr="00ED0774">
              <w:rPr>
                <w:color w:val="000000"/>
              </w:rPr>
              <w:t xml:space="preserve"> </w:t>
            </w:r>
            <w:r w:rsidRPr="00ED0774">
              <w:rPr>
                <w:color w:val="000000"/>
              </w:rPr>
              <w:t>обоснование</w:t>
            </w:r>
            <w:r w:rsidR="00926681" w:rsidRPr="00ED0774">
              <w:rPr>
                <w:color w:val="000000"/>
              </w:rPr>
              <w:t xml:space="preserve"> </w:t>
            </w:r>
            <w:r w:rsidRPr="00ED0774">
              <w:rPr>
                <w:color w:val="000000"/>
              </w:rPr>
              <w:t>механизма</w:t>
            </w:r>
            <w:r w:rsidR="00926681" w:rsidRPr="00ED0774">
              <w:rPr>
                <w:color w:val="000000"/>
              </w:rPr>
              <w:t xml:space="preserve"> </w:t>
            </w:r>
            <w:r w:rsidRPr="00ED0774">
              <w:rPr>
                <w:color w:val="000000"/>
              </w:rPr>
              <w:t>действия</w:t>
            </w:r>
            <w:r w:rsidR="00926681" w:rsidRPr="00ED0774">
              <w:rPr>
                <w:color w:val="000000"/>
              </w:rPr>
              <w:t xml:space="preserve"> </w:t>
            </w:r>
            <w:r w:rsidRPr="00ED0774">
              <w:rPr>
                <w:color w:val="000000"/>
              </w:rPr>
              <w:t>вмешательства</w:t>
            </w:r>
            <w:r w:rsidR="00926681" w:rsidRPr="00ED0774">
              <w:rPr>
                <w:color w:val="000000"/>
              </w:rPr>
              <w:t xml:space="preserve"> </w:t>
            </w:r>
            <w:r w:rsidRPr="00ED0774">
              <w:rPr>
                <w:color w:val="000000"/>
              </w:rPr>
              <w:t>(доклинически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мнение</w:t>
            </w:r>
            <w:r w:rsidR="00926681" w:rsidRPr="00ED0774">
              <w:rPr>
                <w:color w:val="000000"/>
              </w:rPr>
              <w:t xml:space="preserve"> </w:t>
            </w:r>
            <w:r w:rsidRPr="00ED0774">
              <w:rPr>
                <w:color w:val="000000"/>
              </w:rPr>
              <w:t>экспертов</w:t>
            </w:r>
          </w:p>
        </w:tc>
      </w:tr>
    </w:tbl>
    <w:p w14:paraId="5E36E635" w14:textId="77777777" w:rsidR="008D60F8" w:rsidRPr="00ED0774" w:rsidRDefault="008D60F8" w:rsidP="00705E68">
      <w:pPr>
        <w:rPr>
          <w:b/>
        </w:rPr>
      </w:pPr>
    </w:p>
    <w:p w14:paraId="7B2A67ED" w14:textId="77777777" w:rsidR="00077DAC" w:rsidRPr="00ED0774" w:rsidRDefault="00077DAC" w:rsidP="00705E68">
      <w:r w:rsidRPr="00ED0774">
        <w:rPr>
          <w:b/>
        </w:rPr>
        <w:t>Таблица</w:t>
      </w:r>
      <w:r w:rsidR="00926681" w:rsidRPr="00ED0774">
        <w:rPr>
          <w:b/>
        </w:rPr>
        <w:t xml:space="preserve"> </w:t>
      </w:r>
      <w:r w:rsidR="00D40FDC" w:rsidRPr="00ED0774">
        <w:rPr>
          <w:b/>
        </w:rPr>
        <w:t>4</w:t>
      </w:r>
      <w:r w:rsidRPr="00ED0774">
        <w:rPr>
          <w:b/>
        </w:rPr>
        <w:t>.</w:t>
      </w:r>
      <w:r w:rsidR="00926681" w:rsidRPr="00ED0774">
        <w:rPr>
          <w:b/>
        </w:rPr>
        <w:t xml:space="preserve"> </w:t>
      </w:r>
      <w:r w:rsidR="008D60F8" w:rsidRPr="00ED0774">
        <w:t>Шкала</w:t>
      </w:r>
      <w:r w:rsidR="00926681" w:rsidRPr="00ED0774">
        <w:t xml:space="preserve"> </w:t>
      </w:r>
      <w:r w:rsidR="008D60F8" w:rsidRPr="00ED0774">
        <w:t>оценки</w:t>
      </w:r>
      <w:r w:rsidR="00926681" w:rsidRPr="00ED0774">
        <w:t xml:space="preserve"> </w:t>
      </w:r>
      <w:r w:rsidR="008D60F8" w:rsidRPr="00ED0774">
        <w:t>уровней</w:t>
      </w:r>
      <w:r w:rsidR="00926681" w:rsidRPr="00ED0774">
        <w:t xml:space="preserve"> </w:t>
      </w:r>
      <w:r w:rsidR="008D60F8" w:rsidRPr="00ED0774">
        <w:t>убедительности</w:t>
      </w:r>
      <w:r w:rsidR="00926681" w:rsidRPr="00ED0774">
        <w:t xml:space="preserve"> </w:t>
      </w:r>
      <w:r w:rsidR="008D60F8" w:rsidRPr="00ED0774">
        <w:t>рекомендаций</w:t>
      </w:r>
      <w:r w:rsidR="00926681" w:rsidRPr="00ED0774">
        <w:t xml:space="preserve"> </w:t>
      </w:r>
      <w:r w:rsidR="008D60F8" w:rsidRPr="00ED0774">
        <w:t>(УУР)</w:t>
      </w:r>
      <w:r w:rsidR="00926681" w:rsidRPr="00ED0774">
        <w:t xml:space="preserve"> </w:t>
      </w:r>
      <w:r w:rsidR="008D60F8" w:rsidRPr="00ED0774">
        <w:t>для</w:t>
      </w:r>
      <w:r w:rsidR="00926681" w:rsidRPr="00ED0774">
        <w:t xml:space="preserve"> </w:t>
      </w:r>
      <w:r w:rsidR="008D60F8" w:rsidRPr="00ED0774">
        <w:t>методов</w:t>
      </w:r>
      <w:r w:rsidR="00926681" w:rsidRPr="00ED0774">
        <w:t xml:space="preserve"> </w:t>
      </w:r>
      <w:r w:rsidR="008D60F8" w:rsidRPr="00ED0774">
        <w:t>профилактики,</w:t>
      </w:r>
      <w:r w:rsidR="00926681" w:rsidRPr="00ED0774">
        <w:t xml:space="preserve"> </w:t>
      </w:r>
      <w:r w:rsidR="008D60F8" w:rsidRPr="00ED0774">
        <w:t>диагностики,</w:t>
      </w:r>
      <w:r w:rsidR="00926681" w:rsidRPr="00ED0774">
        <w:t xml:space="preserve"> </w:t>
      </w:r>
      <w:r w:rsidR="008D60F8" w:rsidRPr="00ED0774">
        <w:t>лечения</w:t>
      </w:r>
      <w:r w:rsidR="00926681" w:rsidRPr="00ED0774">
        <w:t xml:space="preserve"> </w:t>
      </w:r>
      <w:r w:rsidR="008D60F8" w:rsidRPr="00ED0774">
        <w:t>и</w:t>
      </w:r>
      <w:r w:rsidR="00926681" w:rsidRPr="00ED0774">
        <w:t xml:space="preserve"> </w:t>
      </w:r>
      <w:r w:rsidR="008D60F8" w:rsidRPr="00ED0774">
        <w:t>реабилитации</w:t>
      </w:r>
      <w:r w:rsidR="00926681" w:rsidRPr="00ED0774">
        <w:t xml:space="preserve"> </w:t>
      </w:r>
      <w:r w:rsidR="008D60F8" w:rsidRPr="00ED0774">
        <w:t>(профилактических,</w:t>
      </w:r>
      <w:r w:rsidR="00926681" w:rsidRPr="00ED0774">
        <w:t xml:space="preserve"> </w:t>
      </w:r>
      <w:r w:rsidR="008D60F8" w:rsidRPr="00ED0774">
        <w:t>диагностических,</w:t>
      </w:r>
      <w:r w:rsidR="00926681" w:rsidRPr="00ED0774">
        <w:t xml:space="preserve"> </w:t>
      </w:r>
      <w:r w:rsidR="008D60F8" w:rsidRPr="00ED0774">
        <w:t>лечебных,</w:t>
      </w:r>
      <w:r w:rsidR="00926681" w:rsidRPr="00ED0774">
        <w:t xml:space="preserve"> </w:t>
      </w:r>
      <w:r w:rsidR="008D60F8" w:rsidRPr="00ED0774">
        <w:t>реабилитационных</w:t>
      </w:r>
      <w:r w:rsidR="00926681" w:rsidRPr="00ED0774">
        <w:t xml:space="preserve"> </w:t>
      </w:r>
      <w:r w:rsidR="008D60F8" w:rsidRPr="00ED0774">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8D60F8" w:rsidRPr="00ED0774" w14:paraId="6F69C137" w14:textId="77777777" w:rsidTr="007A0EB3">
        <w:tc>
          <w:tcPr>
            <w:tcW w:w="712" w:type="pct"/>
            <w:shd w:val="clear" w:color="auto" w:fill="auto"/>
            <w:vAlign w:val="center"/>
          </w:tcPr>
          <w:p w14:paraId="24E1E5C9" w14:textId="77777777" w:rsidR="008D60F8" w:rsidRPr="00ED0774" w:rsidRDefault="008D60F8" w:rsidP="00F0118E">
            <w:pPr>
              <w:jc w:val="center"/>
              <w:rPr>
                <w:b/>
                <w:color w:val="000000"/>
              </w:rPr>
            </w:pPr>
            <w:r w:rsidRPr="00ED0774">
              <w:rPr>
                <w:b/>
                <w:color w:val="000000"/>
              </w:rPr>
              <w:t>УУР</w:t>
            </w:r>
          </w:p>
        </w:tc>
        <w:tc>
          <w:tcPr>
            <w:tcW w:w="4288" w:type="pct"/>
            <w:shd w:val="clear" w:color="auto" w:fill="auto"/>
          </w:tcPr>
          <w:p w14:paraId="09391F13" w14:textId="77777777" w:rsidR="008D60F8" w:rsidRPr="00ED0774" w:rsidRDefault="008D60F8" w:rsidP="00F0118E">
            <w:pPr>
              <w:jc w:val="center"/>
              <w:rPr>
                <w:b/>
                <w:color w:val="000000"/>
              </w:rPr>
            </w:pPr>
            <w:r w:rsidRPr="00ED0774">
              <w:rPr>
                <w:b/>
                <w:color w:val="000000"/>
              </w:rPr>
              <w:t>Расшифровка</w:t>
            </w:r>
          </w:p>
        </w:tc>
      </w:tr>
      <w:tr w:rsidR="008D60F8" w:rsidRPr="00ED0774" w14:paraId="36E0BA0B" w14:textId="77777777" w:rsidTr="007A0EB3">
        <w:trPr>
          <w:trHeight w:val="558"/>
        </w:trPr>
        <w:tc>
          <w:tcPr>
            <w:tcW w:w="712" w:type="pct"/>
            <w:shd w:val="clear" w:color="auto" w:fill="auto"/>
            <w:vAlign w:val="center"/>
          </w:tcPr>
          <w:p w14:paraId="4726465A" w14:textId="77777777" w:rsidR="008D60F8" w:rsidRPr="00ED0774" w:rsidRDefault="008D60F8" w:rsidP="00F0118E">
            <w:pPr>
              <w:jc w:val="center"/>
              <w:rPr>
                <w:color w:val="000000"/>
              </w:rPr>
            </w:pPr>
            <w:r w:rsidRPr="00ED0774">
              <w:rPr>
                <w:color w:val="000000"/>
                <w:lang w:val="en-US"/>
              </w:rPr>
              <w:t>A</w:t>
            </w:r>
          </w:p>
        </w:tc>
        <w:tc>
          <w:tcPr>
            <w:tcW w:w="4288" w:type="pct"/>
            <w:shd w:val="clear" w:color="auto" w:fill="auto"/>
          </w:tcPr>
          <w:p w14:paraId="2265CFC7" w14:textId="77777777" w:rsidR="008D60F8" w:rsidRPr="00ED0774" w:rsidRDefault="008D60F8" w:rsidP="00F0118E">
            <w:pPr>
              <w:rPr>
                <w:color w:val="000000"/>
              </w:rPr>
            </w:pPr>
            <w:r w:rsidRPr="00ED0774">
              <w:rPr>
                <w:color w:val="000000"/>
              </w:rPr>
              <w:t>Сильн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важными,</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высокое</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удовлетворительн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r w:rsidR="008D60F8" w:rsidRPr="00ED0774" w14:paraId="375B12E5" w14:textId="77777777" w:rsidTr="007A0EB3">
        <w:trPr>
          <w:trHeight w:val="558"/>
        </w:trPr>
        <w:tc>
          <w:tcPr>
            <w:tcW w:w="712" w:type="pct"/>
            <w:shd w:val="clear" w:color="auto" w:fill="auto"/>
            <w:vAlign w:val="center"/>
          </w:tcPr>
          <w:p w14:paraId="664E0D0A" w14:textId="77777777" w:rsidR="008D60F8" w:rsidRPr="00ED0774" w:rsidRDefault="008D60F8" w:rsidP="00F0118E">
            <w:pPr>
              <w:jc w:val="center"/>
              <w:rPr>
                <w:color w:val="000000"/>
              </w:rPr>
            </w:pPr>
            <w:r w:rsidRPr="00ED0774">
              <w:rPr>
                <w:color w:val="000000"/>
              </w:rPr>
              <w:lastRenderedPageBreak/>
              <w:t>B</w:t>
            </w:r>
          </w:p>
        </w:tc>
        <w:tc>
          <w:tcPr>
            <w:tcW w:w="4288" w:type="pct"/>
            <w:shd w:val="clear" w:color="auto" w:fill="auto"/>
          </w:tcPr>
          <w:p w14:paraId="5B5718B1" w14:textId="77777777" w:rsidR="008D60F8" w:rsidRPr="00ED0774" w:rsidRDefault="008D60F8" w:rsidP="00F0118E">
            <w:pPr>
              <w:rPr>
                <w:color w:val="000000"/>
              </w:rPr>
            </w:pPr>
            <w:r w:rsidRPr="00ED0774">
              <w:rPr>
                <w:color w:val="000000"/>
              </w:rPr>
              <w:t>Условн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важными,</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высокое</w:t>
            </w:r>
            <w:r w:rsidR="00926681" w:rsidRPr="00ED0774">
              <w:rPr>
                <w:color w:val="000000"/>
              </w:rPr>
              <w:t xml:space="preserve"> </w:t>
            </w:r>
            <w:r w:rsidRPr="00ED0774">
              <w:rPr>
                <w:color w:val="000000"/>
              </w:rPr>
              <w:t>или</w:t>
            </w:r>
            <w:r w:rsidR="00926681" w:rsidRPr="00ED0774">
              <w:rPr>
                <w:color w:val="000000"/>
              </w:rPr>
              <w:t xml:space="preserve"> </w:t>
            </w:r>
            <w:r w:rsidRPr="00ED0774">
              <w:rPr>
                <w:color w:val="000000"/>
              </w:rPr>
              <w:t>удовлетворительн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или</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r w:rsidR="008D60F8" w:rsidRPr="00ED0774" w14:paraId="449EE61C" w14:textId="77777777" w:rsidTr="007A0EB3">
        <w:trPr>
          <w:trHeight w:val="798"/>
        </w:trPr>
        <w:tc>
          <w:tcPr>
            <w:tcW w:w="712" w:type="pct"/>
            <w:shd w:val="clear" w:color="auto" w:fill="auto"/>
            <w:vAlign w:val="center"/>
          </w:tcPr>
          <w:p w14:paraId="3BF0B7CE" w14:textId="77777777" w:rsidR="008D60F8" w:rsidRPr="00ED0774" w:rsidRDefault="008D60F8" w:rsidP="00F0118E">
            <w:pPr>
              <w:jc w:val="center"/>
              <w:rPr>
                <w:color w:val="000000"/>
              </w:rPr>
            </w:pPr>
            <w:r w:rsidRPr="00ED0774">
              <w:rPr>
                <w:color w:val="000000"/>
              </w:rPr>
              <w:t>C</w:t>
            </w:r>
          </w:p>
        </w:tc>
        <w:tc>
          <w:tcPr>
            <w:tcW w:w="4288" w:type="pct"/>
            <w:shd w:val="clear" w:color="auto" w:fill="auto"/>
          </w:tcPr>
          <w:p w14:paraId="1CC820CC" w14:textId="77777777" w:rsidR="008D60F8" w:rsidRPr="00ED0774" w:rsidRDefault="008D60F8" w:rsidP="00F0118E">
            <w:pPr>
              <w:rPr>
                <w:color w:val="000000"/>
              </w:rPr>
            </w:pPr>
            <w:r w:rsidRPr="00ED0774">
              <w:rPr>
                <w:color w:val="000000"/>
              </w:rPr>
              <w:t>Слабая</w:t>
            </w:r>
            <w:r w:rsidR="00926681" w:rsidRPr="00ED0774">
              <w:rPr>
                <w:color w:val="000000"/>
              </w:rPr>
              <w:t xml:space="preserve"> </w:t>
            </w:r>
            <w:r w:rsidRPr="00ED0774">
              <w:rPr>
                <w:color w:val="000000"/>
              </w:rPr>
              <w:t>рекомендация</w:t>
            </w:r>
            <w:r w:rsidR="00926681" w:rsidRPr="00ED0774">
              <w:rPr>
                <w:color w:val="000000"/>
              </w:rPr>
              <w:t xml:space="preserve"> </w:t>
            </w:r>
            <w:r w:rsidRPr="00ED0774">
              <w:rPr>
                <w:color w:val="000000"/>
              </w:rPr>
              <w:t>(отсутствие</w:t>
            </w:r>
            <w:r w:rsidR="00926681" w:rsidRPr="00ED0774">
              <w:rPr>
                <w:color w:val="000000"/>
              </w:rPr>
              <w:t xml:space="preserve"> </w:t>
            </w:r>
            <w:r w:rsidRPr="00ED0774">
              <w:rPr>
                <w:color w:val="000000"/>
              </w:rPr>
              <w:t>доказательств</w:t>
            </w:r>
            <w:r w:rsidR="00926681" w:rsidRPr="00ED0774">
              <w:rPr>
                <w:color w:val="000000"/>
              </w:rPr>
              <w:t xml:space="preserve"> </w:t>
            </w:r>
            <w:r w:rsidRPr="00ED0774">
              <w:rPr>
                <w:color w:val="000000"/>
              </w:rPr>
              <w:t>надлежащего</w:t>
            </w:r>
            <w:r w:rsidR="00926681" w:rsidRPr="00ED0774">
              <w:rPr>
                <w:color w:val="000000"/>
              </w:rPr>
              <w:t xml:space="preserve"> </w:t>
            </w:r>
            <w:r w:rsidRPr="00ED0774">
              <w:rPr>
                <w:color w:val="000000"/>
              </w:rPr>
              <w:t>качества</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рассматриваемые</w:t>
            </w:r>
            <w:r w:rsidR="00926681" w:rsidRPr="00ED0774">
              <w:rPr>
                <w:color w:val="000000"/>
              </w:rPr>
              <w:t xml:space="preserve"> </w:t>
            </w:r>
            <w:r w:rsidRPr="00ED0774">
              <w:rPr>
                <w:color w:val="000000"/>
              </w:rPr>
              <w:t>критерии</w:t>
            </w:r>
            <w:r w:rsidR="00926681" w:rsidRPr="00ED0774">
              <w:rPr>
                <w:color w:val="000000"/>
              </w:rPr>
              <w:t xml:space="preserve"> </w:t>
            </w:r>
            <w:r w:rsidRPr="00ED0774">
              <w:rPr>
                <w:color w:val="000000"/>
              </w:rPr>
              <w:t>эффективности</w:t>
            </w:r>
            <w:r w:rsidR="00926681" w:rsidRPr="00ED0774">
              <w:rPr>
                <w:color w:val="000000"/>
              </w:rPr>
              <w:t xml:space="preserve"> </w:t>
            </w:r>
            <w:r w:rsidRPr="00ED0774">
              <w:rPr>
                <w:color w:val="000000"/>
              </w:rPr>
              <w:t>(исходы)</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неважными,</w:t>
            </w:r>
            <w:r w:rsidR="00926681" w:rsidRPr="00ED0774">
              <w:rPr>
                <w:color w:val="000000"/>
              </w:rPr>
              <w:t xml:space="preserve"> </w:t>
            </w:r>
            <w:r w:rsidRPr="00ED0774">
              <w:rPr>
                <w:color w:val="000000"/>
              </w:rPr>
              <w:t>все</w:t>
            </w:r>
            <w:r w:rsidR="00926681" w:rsidRPr="00ED0774">
              <w:rPr>
                <w:color w:val="000000"/>
              </w:rPr>
              <w:t xml:space="preserve"> </w:t>
            </w:r>
            <w:r w:rsidRPr="00ED0774">
              <w:rPr>
                <w:color w:val="000000"/>
              </w:rPr>
              <w:t>исследования</w:t>
            </w:r>
            <w:r w:rsidR="00926681" w:rsidRPr="00ED0774">
              <w:rPr>
                <w:color w:val="000000"/>
              </w:rPr>
              <w:t xml:space="preserve"> </w:t>
            </w:r>
            <w:r w:rsidRPr="00ED0774">
              <w:rPr>
                <w:color w:val="000000"/>
              </w:rPr>
              <w:t>имеют</w:t>
            </w:r>
            <w:r w:rsidR="00926681" w:rsidRPr="00ED0774">
              <w:rPr>
                <w:color w:val="000000"/>
              </w:rPr>
              <w:t xml:space="preserve"> </w:t>
            </w:r>
            <w:r w:rsidRPr="00ED0774">
              <w:rPr>
                <w:color w:val="000000"/>
              </w:rPr>
              <w:t>низкое</w:t>
            </w:r>
            <w:r w:rsidR="00926681" w:rsidRPr="00ED0774">
              <w:rPr>
                <w:color w:val="000000"/>
              </w:rPr>
              <w:t xml:space="preserve"> </w:t>
            </w:r>
            <w:r w:rsidRPr="00ED0774">
              <w:rPr>
                <w:color w:val="000000"/>
              </w:rPr>
              <w:t>методологическое</w:t>
            </w:r>
            <w:r w:rsidR="00926681" w:rsidRPr="00ED0774">
              <w:rPr>
                <w:color w:val="000000"/>
              </w:rPr>
              <w:t xml:space="preserve"> </w:t>
            </w:r>
            <w:r w:rsidRPr="00ED0774">
              <w:rPr>
                <w:color w:val="000000"/>
              </w:rPr>
              <w:t>качество</w:t>
            </w:r>
            <w:r w:rsidR="00926681" w:rsidRPr="00ED0774">
              <w:rPr>
                <w:color w:val="000000"/>
              </w:rPr>
              <w:t xml:space="preserve"> </w:t>
            </w:r>
            <w:r w:rsidRPr="00ED0774">
              <w:rPr>
                <w:color w:val="000000"/>
              </w:rPr>
              <w:t>и</w:t>
            </w:r>
            <w:r w:rsidR="00926681" w:rsidRPr="00ED0774">
              <w:rPr>
                <w:color w:val="000000"/>
              </w:rPr>
              <w:t xml:space="preserve"> </w:t>
            </w:r>
            <w:r w:rsidRPr="00ED0774">
              <w:rPr>
                <w:color w:val="000000"/>
              </w:rPr>
              <w:t>их</w:t>
            </w:r>
            <w:r w:rsidR="00926681" w:rsidRPr="00ED0774">
              <w:rPr>
                <w:color w:val="000000"/>
              </w:rPr>
              <w:t xml:space="preserve"> </w:t>
            </w:r>
            <w:r w:rsidRPr="00ED0774">
              <w:rPr>
                <w:color w:val="000000"/>
              </w:rPr>
              <w:t>выводы</w:t>
            </w:r>
            <w:r w:rsidR="00926681" w:rsidRPr="00ED0774">
              <w:rPr>
                <w:color w:val="000000"/>
              </w:rPr>
              <w:t xml:space="preserve"> </w:t>
            </w:r>
            <w:r w:rsidRPr="00ED0774">
              <w:rPr>
                <w:color w:val="000000"/>
              </w:rPr>
              <w:t>по</w:t>
            </w:r>
            <w:r w:rsidR="00926681" w:rsidRPr="00ED0774">
              <w:rPr>
                <w:color w:val="000000"/>
              </w:rPr>
              <w:t xml:space="preserve"> </w:t>
            </w:r>
            <w:r w:rsidRPr="00ED0774">
              <w:rPr>
                <w:color w:val="000000"/>
              </w:rPr>
              <w:t>интересующим</w:t>
            </w:r>
            <w:r w:rsidR="00926681" w:rsidRPr="00ED0774">
              <w:rPr>
                <w:color w:val="000000"/>
              </w:rPr>
              <w:t xml:space="preserve"> </w:t>
            </w:r>
            <w:r w:rsidRPr="00ED0774">
              <w:rPr>
                <w:color w:val="000000"/>
              </w:rPr>
              <w:t>исходам</w:t>
            </w:r>
            <w:r w:rsidR="00926681" w:rsidRPr="00ED0774">
              <w:rPr>
                <w:color w:val="000000"/>
              </w:rPr>
              <w:t xml:space="preserve"> </w:t>
            </w:r>
            <w:r w:rsidRPr="00ED0774">
              <w:rPr>
                <w:color w:val="000000"/>
              </w:rPr>
              <w:t>не</w:t>
            </w:r>
            <w:r w:rsidR="00926681" w:rsidRPr="00ED0774">
              <w:rPr>
                <w:color w:val="000000"/>
              </w:rPr>
              <w:t xml:space="preserve"> </w:t>
            </w:r>
            <w:r w:rsidRPr="00ED0774">
              <w:rPr>
                <w:color w:val="000000"/>
              </w:rPr>
              <w:t>являются</w:t>
            </w:r>
            <w:r w:rsidR="00926681" w:rsidRPr="00ED0774">
              <w:rPr>
                <w:color w:val="000000"/>
              </w:rPr>
              <w:t xml:space="preserve"> </w:t>
            </w:r>
            <w:r w:rsidRPr="00ED0774">
              <w:rPr>
                <w:color w:val="000000"/>
              </w:rPr>
              <w:t>согласованными)</w:t>
            </w:r>
            <w:r w:rsidR="00926681" w:rsidRPr="00ED0774">
              <w:rPr>
                <w:color w:val="000000"/>
              </w:rPr>
              <w:t xml:space="preserve"> </w:t>
            </w:r>
          </w:p>
        </w:tc>
      </w:tr>
    </w:tbl>
    <w:p w14:paraId="1EEE9C43" w14:textId="77777777" w:rsidR="008D60F8" w:rsidRPr="00ED0774" w:rsidRDefault="008D60F8" w:rsidP="00705E68">
      <w:pPr>
        <w:rPr>
          <w:b/>
        </w:rPr>
      </w:pPr>
    </w:p>
    <w:p w14:paraId="7D5B41D2" w14:textId="6032E3A7" w:rsidR="0060549B" w:rsidRPr="00ED0774" w:rsidRDefault="0060549B" w:rsidP="00A11EED">
      <w:pPr>
        <w:pStyle w:val="aff9"/>
        <w:tabs>
          <w:tab w:val="left" w:pos="6073"/>
        </w:tabs>
        <w:rPr>
          <w:rStyle w:val="affb"/>
          <w:rFonts w:cs="Times New Roman"/>
          <w:szCs w:val="24"/>
        </w:rPr>
      </w:pPr>
      <w:r w:rsidRPr="00ED0774">
        <w:rPr>
          <w:rStyle w:val="affb"/>
          <w:rFonts w:cs="Times New Roman"/>
          <w:szCs w:val="24"/>
        </w:rPr>
        <w:t xml:space="preserve">       </w:t>
      </w:r>
      <w:r w:rsidR="008C4DD7" w:rsidRPr="00ED0774">
        <w:rPr>
          <w:rStyle w:val="affb"/>
          <w:rFonts w:cs="Times New Roman"/>
          <w:szCs w:val="24"/>
        </w:rPr>
        <w:t>Порядок</w:t>
      </w:r>
      <w:r w:rsidR="00926681" w:rsidRPr="00ED0774">
        <w:rPr>
          <w:rStyle w:val="affb"/>
          <w:rFonts w:cs="Times New Roman"/>
          <w:szCs w:val="24"/>
        </w:rPr>
        <w:t xml:space="preserve"> </w:t>
      </w:r>
      <w:r w:rsidR="008C4DD7" w:rsidRPr="00ED0774">
        <w:rPr>
          <w:rStyle w:val="affb"/>
          <w:rFonts w:cs="Times New Roman"/>
          <w:szCs w:val="24"/>
        </w:rPr>
        <w:t>обновления</w:t>
      </w:r>
      <w:r w:rsidR="00926681" w:rsidRPr="00ED0774">
        <w:rPr>
          <w:rStyle w:val="affb"/>
          <w:rFonts w:cs="Times New Roman"/>
          <w:szCs w:val="24"/>
        </w:rPr>
        <w:t xml:space="preserve"> </w:t>
      </w:r>
      <w:r w:rsidR="008C4DD7" w:rsidRPr="00ED0774">
        <w:rPr>
          <w:rStyle w:val="affb"/>
          <w:rFonts w:cs="Times New Roman"/>
          <w:szCs w:val="24"/>
        </w:rPr>
        <w:t>клинических</w:t>
      </w:r>
      <w:r w:rsidR="00926681" w:rsidRPr="00ED0774">
        <w:rPr>
          <w:rStyle w:val="affb"/>
          <w:rFonts w:cs="Times New Roman"/>
          <w:szCs w:val="24"/>
        </w:rPr>
        <w:t xml:space="preserve"> </w:t>
      </w:r>
      <w:r w:rsidR="008C4DD7" w:rsidRPr="00ED0774">
        <w:rPr>
          <w:rStyle w:val="affb"/>
          <w:rFonts w:cs="Times New Roman"/>
          <w:szCs w:val="24"/>
        </w:rPr>
        <w:t>рекомендаций</w:t>
      </w:r>
      <w:r w:rsidR="00A11EED" w:rsidRPr="00ED0774">
        <w:rPr>
          <w:rStyle w:val="affb"/>
          <w:rFonts w:cs="Times New Roman"/>
          <w:szCs w:val="24"/>
        </w:rPr>
        <w:t xml:space="preserve">. </w:t>
      </w:r>
    </w:p>
    <w:p w14:paraId="2A5D18F3" w14:textId="747D5BAB" w:rsidR="002A4501" w:rsidRPr="00ED0774" w:rsidRDefault="0060549B" w:rsidP="0060549B">
      <w:pPr>
        <w:pStyle w:val="aff9"/>
        <w:tabs>
          <w:tab w:val="left" w:pos="6073"/>
        </w:tabs>
        <w:rPr>
          <w:rFonts w:cs="Times New Roman"/>
        </w:rPr>
      </w:pPr>
      <w:r w:rsidRPr="00ED0774">
        <w:rPr>
          <w:rFonts w:cs="Times New Roman"/>
        </w:rPr>
        <w:t xml:space="preserve">              </w:t>
      </w:r>
      <w:r w:rsidR="008C4DD7" w:rsidRPr="00ED0774">
        <w:rPr>
          <w:rFonts w:cs="Times New Roman"/>
        </w:rPr>
        <w:t>Актуализация</w:t>
      </w:r>
      <w:r w:rsidR="00926681" w:rsidRPr="00ED0774">
        <w:rPr>
          <w:rFonts w:cs="Times New Roman"/>
        </w:rPr>
        <w:t xml:space="preserve"> </w:t>
      </w:r>
      <w:r w:rsidR="008C4DD7" w:rsidRPr="00ED0774">
        <w:rPr>
          <w:rFonts w:cs="Times New Roman"/>
        </w:rPr>
        <w:t>проводится</w:t>
      </w:r>
      <w:r w:rsidR="00926681" w:rsidRPr="00ED0774">
        <w:rPr>
          <w:rFonts w:cs="Times New Roman"/>
        </w:rPr>
        <w:t xml:space="preserve"> </w:t>
      </w:r>
      <w:r w:rsidR="008C4DD7" w:rsidRPr="00ED0774">
        <w:rPr>
          <w:rFonts w:cs="Times New Roman"/>
        </w:rPr>
        <w:t>не</w:t>
      </w:r>
      <w:r w:rsidR="00926681" w:rsidRPr="00ED0774">
        <w:rPr>
          <w:rFonts w:cs="Times New Roman"/>
        </w:rPr>
        <w:t xml:space="preserve"> </w:t>
      </w:r>
      <w:r w:rsidR="008C4DD7" w:rsidRPr="00ED0774">
        <w:rPr>
          <w:rFonts w:cs="Times New Roman"/>
        </w:rPr>
        <w:t>реже</w:t>
      </w:r>
      <w:r w:rsidR="00926681" w:rsidRPr="00ED0774">
        <w:rPr>
          <w:rFonts w:cs="Times New Roman"/>
        </w:rPr>
        <w:t xml:space="preserve"> </w:t>
      </w:r>
      <w:r w:rsidR="008C4DD7" w:rsidRPr="00ED0774">
        <w:rPr>
          <w:rFonts w:cs="Times New Roman"/>
        </w:rPr>
        <w:t>чем</w:t>
      </w:r>
      <w:r w:rsidR="00926681" w:rsidRPr="00ED0774">
        <w:rPr>
          <w:rFonts w:cs="Times New Roman"/>
        </w:rPr>
        <w:t xml:space="preserve"> </w:t>
      </w:r>
      <w:r w:rsidR="001A2813" w:rsidRPr="00ED0774">
        <w:rPr>
          <w:rFonts w:cs="Times New Roman"/>
        </w:rPr>
        <w:t>1</w:t>
      </w:r>
      <w:r w:rsidR="00926681" w:rsidRPr="00ED0774">
        <w:rPr>
          <w:rFonts w:cs="Times New Roman"/>
        </w:rPr>
        <w:t xml:space="preserve"> </w:t>
      </w:r>
      <w:r w:rsidR="008C4DD7" w:rsidRPr="00ED0774">
        <w:rPr>
          <w:rFonts w:cs="Times New Roman"/>
        </w:rPr>
        <w:t>раз</w:t>
      </w:r>
      <w:r w:rsidR="00926681" w:rsidRPr="00ED0774">
        <w:rPr>
          <w:rFonts w:cs="Times New Roman"/>
        </w:rPr>
        <w:t xml:space="preserve"> </w:t>
      </w:r>
      <w:r w:rsidR="008C4DD7" w:rsidRPr="00ED0774">
        <w:rPr>
          <w:rFonts w:cs="Times New Roman"/>
        </w:rPr>
        <w:t>в</w:t>
      </w:r>
      <w:r w:rsidR="00926681" w:rsidRPr="00ED0774">
        <w:rPr>
          <w:rFonts w:cs="Times New Roman"/>
        </w:rPr>
        <w:t xml:space="preserve"> </w:t>
      </w:r>
      <w:r w:rsidR="001A2813" w:rsidRPr="00ED0774">
        <w:rPr>
          <w:rFonts w:cs="Times New Roman"/>
        </w:rPr>
        <w:t>3</w:t>
      </w:r>
      <w:r w:rsidR="00926681" w:rsidRPr="00ED0774">
        <w:rPr>
          <w:rFonts w:cs="Times New Roman"/>
        </w:rPr>
        <w:t xml:space="preserve"> </w:t>
      </w:r>
      <w:r w:rsidR="008C4DD7" w:rsidRPr="00ED0774">
        <w:rPr>
          <w:rFonts w:cs="Times New Roman"/>
        </w:rPr>
        <w:t>года</w:t>
      </w:r>
      <w:r w:rsidR="00926681" w:rsidRPr="00ED0774">
        <w:rPr>
          <w:rFonts w:cs="Times New Roman"/>
        </w:rPr>
        <w:t xml:space="preserve"> </w:t>
      </w:r>
      <w:r w:rsidR="008C4DD7" w:rsidRPr="00ED0774">
        <w:rPr>
          <w:rFonts w:cs="Times New Roman"/>
        </w:rPr>
        <w:t>с</w:t>
      </w:r>
      <w:r w:rsidR="00926681" w:rsidRPr="00ED0774">
        <w:rPr>
          <w:rFonts w:cs="Times New Roman"/>
        </w:rPr>
        <w:t xml:space="preserve"> </w:t>
      </w:r>
      <w:r w:rsidR="008C4DD7" w:rsidRPr="00ED0774">
        <w:rPr>
          <w:rFonts w:cs="Times New Roman"/>
        </w:rPr>
        <w:t>учетом</w:t>
      </w:r>
      <w:r w:rsidR="00926681" w:rsidRPr="00ED0774">
        <w:rPr>
          <w:rFonts w:cs="Times New Roman"/>
        </w:rPr>
        <w:t xml:space="preserve"> </w:t>
      </w:r>
      <w:r w:rsidR="008C4DD7" w:rsidRPr="00ED0774">
        <w:rPr>
          <w:rFonts w:cs="Times New Roman"/>
        </w:rPr>
        <w:t>появившейся</w:t>
      </w:r>
      <w:r w:rsidR="00926681" w:rsidRPr="00ED0774">
        <w:rPr>
          <w:rFonts w:cs="Times New Roman"/>
        </w:rPr>
        <w:t xml:space="preserve"> </w:t>
      </w:r>
      <w:r w:rsidR="008C4DD7" w:rsidRPr="00ED0774">
        <w:rPr>
          <w:rFonts w:cs="Times New Roman"/>
        </w:rPr>
        <w:t>новой</w:t>
      </w:r>
      <w:r w:rsidR="00926681" w:rsidRPr="00ED0774">
        <w:rPr>
          <w:rFonts w:cs="Times New Roman"/>
        </w:rPr>
        <w:t xml:space="preserve"> </w:t>
      </w:r>
      <w:r w:rsidR="008C4DD7" w:rsidRPr="00ED0774">
        <w:rPr>
          <w:rFonts w:cs="Times New Roman"/>
        </w:rPr>
        <w:t>информации</w:t>
      </w:r>
      <w:r w:rsidR="00926681" w:rsidRPr="00ED0774">
        <w:rPr>
          <w:rFonts w:cs="Times New Roman"/>
        </w:rPr>
        <w:t xml:space="preserve"> </w:t>
      </w:r>
      <w:r w:rsidR="008C4DD7" w:rsidRPr="00ED0774">
        <w:rPr>
          <w:rFonts w:cs="Times New Roman"/>
        </w:rPr>
        <w:t>о</w:t>
      </w:r>
      <w:r w:rsidR="00926681" w:rsidRPr="00ED0774">
        <w:rPr>
          <w:rFonts w:cs="Times New Roman"/>
        </w:rPr>
        <w:t xml:space="preserve"> </w:t>
      </w:r>
      <w:r w:rsidR="008C4DD7" w:rsidRPr="00ED0774">
        <w:rPr>
          <w:rFonts w:cs="Times New Roman"/>
        </w:rPr>
        <w:t>диагностике</w:t>
      </w:r>
      <w:r w:rsidR="00926681" w:rsidRPr="00ED0774">
        <w:rPr>
          <w:rFonts w:cs="Times New Roman"/>
        </w:rPr>
        <w:t xml:space="preserve"> </w:t>
      </w:r>
      <w:r w:rsidR="008C4DD7" w:rsidRPr="00ED0774">
        <w:rPr>
          <w:rFonts w:cs="Times New Roman"/>
        </w:rPr>
        <w:t>и</w:t>
      </w:r>
      <w:r w:rsidR="00926681" w:rsidRPr="00ED0774">
        <w:rPr>
          <w:rFonts w:cs="Times New Roman"/>
        </w:rPr>
        <w:t xml:space="preserve"> </w:t>
      </w:r>
      <w:r w:rsidR="008C4DD7" w:rsidRPr="00ED0774">
        <w:rPr>
          <w:rFonts w:cs="Times New Roman"/>
        </w:rPr>
        <w:t>тактике</w:t>
      </w:r>
      <w:r w:rsidR="00926681" w:rsidRPr="00ED0774">
        <w:rPr>
          <w:rFonts w:cs="Times New Roman"/>
        </w:rPr>
        <w:t xml:space="preserve"> </w:t>
      </w:r>
      <w:r w:rsidR="008C4DD7" w:rsidRPr="00ED0774">
        <w:rPr>
          <w:rFonts w:cs="Times New Roman"/>
        </w:rPr>
        <w:t>ведения</w:t>
      </w:r>
      <w:r w:rsidR="00926681" w:rsidRPr="00ED0774">
        <w:rPr>
          <w:rFonts w:cs="Times New Roman"/>
        </w:rPr>
        <w:t xml:space="preserve"> </w:t>
      </w:r>
      <w:r w:rsidR="008C4DD7" w:rsidRPr="00ED0774">
        <w:rPr>
          <w:rFonts w:cs="Times New Roman"/>
        </w:rPr>
        <w:t>пациентов,</w:t>
      </w:r>
      <w:r w:rsidR="00926681" w:rsidRPr="00ED0774">
        <w:rPr>
          <w:rFonts w:cs="Times New Roman"/>
        </w:rPr>
        <w:t xml:space="preserve"> </w:t>
      </w:r>
      <w:r w:rsidR="008C4DD7" w:rsidRPr="00ED0774">
        <w:rPr>
          <w:rFonts w:cs="Times New Roman"/>
        </w:rPr>
        <w:t>страдающих</w:t>
      </w:r>
      <w:r w:rsidR="00926681" w:rsidRPr="00ED0774">
        <w:rPr>
          <w:rFonts w:cs="Times New Roman"/>
        </w:rPr>
        <w:t xml:space="preserve"> </w:t>
      </w:r>
      <w:r w:rsidR="008C4DD7" w:rsidRPr="00ED0774">
        <w:rPr>
          <w:rFonts w:cs="Times New Roman"/>
        </w:rPr>
        <w:t>ОМЛ</w:t>
      </w:r>
      <w:r w:rsidR="000120D6" w:rsidRPr="00ED0774">
        <w:rPr>
          <w:rFonts w:cs="Times New Roman"/>
        </w:rPr>
        <w:t>, но не чаще чем раз в 6 месяцев</w:t>
      </w:r>
      <w:r w:rsidR="008C4DD7" w:rsidRPr="00ED0774">
        <w:rPr>
          <w:rFonts w:cs="Times New Roman"/>
        </w:rPr>
        <w:t>.</w:t>
      </w:r>
      <w:r w:rsidR="00926681" w:rsidRPr="00ED0774">
        <w:rPr>
          <w:rFonts w:cs="Times New Roman"/>
        </w:rPr>
        <w:t xml:space="preserve"> </w:t>
      </w:r>
      <w:r w:rsidR="008C4DD7" w:rsidRPr="00ED0774">
        <w:rPr>
          <w:rFonts w:cs="Times New Roman"/>
        </w:rPr>
        <w:t>Решение</w:t>
      </w:r>
      <w:r w:rsidR="00926681" w:rsidRPr="00ED0774">
        <w:rPr>
          <w:rFonts w:cs="Times New Roman"/>
        </w:rPr>
        <w:t xml:space="preserve"> </w:t>
      </w:r>
      <w:r w:rsidR="008C4DD7" w:rsidRPr="00ED0774">
        <w:rPr>
          <w:rFonts w:cs="Times New Roman"/>
        </w:rPr>
        <w:t>об</w:t>
      </w:r>
      <w:r w:rsidR="00926681" w:rsidRPr="00ED0774">
        <w:rPr>
          <w:rFonts w:cs="Times New Roman"/>
        </w:rPr>
        <w:t xml:space="preserve"> </w:t>
      </w:r>
      <w:r w:rsidR="008C4DD7" w:rsidRPr="00ED0774">
        <w:rPr>
          <w:rFonts w:cs="Times New Roman"/>
        </w:rPr>
        <w:t>обновлении</w:t>
      </w:r>
      <w:r w:rsidR="00926681" w:rsidRPr="00ED0774">
        <w:rPr>
          <w:rFonts w:cs="Times New Roman"/>
        </w:rPr>
        <w:t xml:space="preserve"> </w:t>
      </w:r>
      <w:r w:rsidR="008C4DD7" w:rsidRPr="00ED0774">
        <w:rPr>
          <w:rFonts w:cs="Times New Roman"/>
        </w:rPr>
        <w:t>принимает</w:t>
      </w:r>
      <w:r w:rsidR="00926681" w:rsidRPr="00ED0774">
        <w:rPr>
          <w:rFonts w:cs="Times New Roman"/>
        </w:rPr>
        <w:t xml:space="preserve"> </w:t>
      </w:r>
      <w:r w:rsidR="008C4DD7" w:rsidRPr="00ED0774">
        <w:rPr>
          <w:rFonts w:cs="Times New Roman"/>
        </w:rPr>
        <w:t>Минздрав</w:t>
      </w:r>
      <w:r w:rsidR="00926681" w:rsidRPr="00ED0774">
        <w:rPr>
          <w:rFonts w:cs="Times New Roman"/>
        </w:rPr>
        <w:t xml:space="preserve"> </w:t>
      </w:r>
      <w:r w:rsidR="008C4DD7" w:rsidRPr="00ED0774">
        <w:rPr>
          <w:rFonts w:cs="Times New Roman"/>
        </w:rPr>
        <w:t>России</w:t>
      </w:r>
      <w:r w:rsidR="00926681" w:rsidRPr="00ED0774">
        <w:rPr>
          <w:rFonts w:cs="Times New Roman"/>
        </w:rPr>
        <w:t xml:space="preserve"> </w:t>
      </w:r>
      <w:r w:rsidR="008C4DD7" w:rsidRPr="00ED0774">
        <w:rPr>
          <w:rFonts w:cs="Times New Roman"/>
        </w:rPr>
        <w:t>на</w:t>
      </w:r>
      <w:r w:rsidR="00926681" w:rsidRPr="00ED0774">
        <w:rPr>
          <w:rFonts w:cs="Times New Roman"/>
        </w:rPr>
        <w:t xml:space="preserve"> </w:t>
      </w:r>
      <w:r w:rsidR="008C4DD7" w:rsidRPr="00ED0774">
        <w:rPr>
          <w:rFonts w:cs="Times New Roman"/>
        </w:rPr>
        <w:t>основе</w:t>
      </w:r>
      <w:r w:rsidR="00926681" w:rsidRPr="00ED0774">
        <w:rPr>
          <w:rFonts w:cs="Times New Roman"/>
        </w:rPr>
        <w:t xml:space="preserve"> </w:t>
      </w:r>
      <w:r w:rsidR="008C4DD7" w:rsidRPr="00ED0774">
        <w:rPr>
          <w:rFonts w:cs="Times New Roman"/>
        </w:rPr>
        <w:t>предложений,</w:t>
      </w:r>
      <w:r w:rsidR="00926681" w:rsidRPr="00ED0774">
        <w:rPr>
          <w:rFonts w:cs="Times New Roman"/>
        </w:rPr>
        <w:t xml:space="preserve"> </w:t>
      </w:r>
      <w:r w:rsidR="008C4DD7" w:rsidRPr="00ED0774">
        <w:rPr>
          <w:rFonts w:cs="Times New Roman"/>
        </w:rPr>
        <w:t>представленны</w:t>
      </w:r>
      <w:r w:rsidR="00676BDD" w:rsidRPr="00ED0774">
        <w:rPr>
          <w:rFonts w:cs="Times New Roman"/>
        </w:rPr>
        <w:t>х</w:t>
      </w:r>
      <w:r w:rsidR="00926681" w:rsidRPr="00ED0774">
        <w:rPr>
          <w:rFonts w:cs="Times New Roman"/>
        </w:rPr>
        <w:t xml:space="preserve"> </w:t>
      </w:r>
      <w:r w:rsidR="008C4DD7" w:rsidRPr="00ED0774">
        <w:rPr>
          <w:rFonts w:cs="Times New Roman"/>
        </w:rPr>
        <w:t>медицинскими</w:t>
      </w:r>
      <w:r w:rsidR="00926681" w:rsidRPr="00ED0774">
        <w:rPr>
          <w:rFonts w:cs="Times New Roman"/>
        </w:rPr>
        <w:t xml:space="preserve"> </w:t>
      </w:r>
      <w:r w:rsidR="008C4DD7" w:rsidRPr="00ED0774">
        <w:rPr>
          <w:rFonts w:cs="Times New Roman"/>
        </w:rPr>
        <w:t>профессиональными</w:t>
      </w:r>
      <w:r w:rsidR="00926681" w:rsidRPr="00ED0774">
        <w:rPr>
          <w:rFonts w:cs="Times New Roman"/>
        </w:rPr>
        <w:t xml:space="preserve"> </w:t>
      </w:r>
      <w:r w:rsidR="008C4DD7" w:rsidRPr="00ED0774">
        <w:rPr>
          <w:rFonts w:cs="Times New Roman"/>
        </w:rPr>
        <w:t>некоммерческими</w:t>
      </w:r>
      <w:r w:rsidR="00926681" w:rsidRPr="00ED0774">
        <w:rPr>
          <w:rFonts w:cs="Times New Roman"/>
        </w:rPr>
        <w:t xml:space="preserve"> </w:t>
      </w:r>
      <w:r w:rsidR="008C4DD7" w:rsidRPr="00ED0774">
        <w:rPr>
          <w:rFonts w:cs="Times New Roman"/>
        </w:rPr>
        <w:t>организациями.</w:t>
      </w:r>
      <w:r w:rsidR="00926681" w:rsidRPr="00ED0774">
        <w:rPr>
          <w:rFonts w:cs="Times New Roman"/>
        </w:rPr>
        <w:t xml:space="preserve"> </w:t>
      </w:r>
      <w:r w:rsidR="008C4DD7" w:rsidRPr="00ED0774">
        <w:rPr>
          <w:rFonts w:cs="Times New Roman"/>
        </w:rPr>
        <w:t>Сформированные</w:t>
      </w:r>
      <w:r w:rsidR="00926681" w:rsidRPr="00ED0774">
        <w:rPr>
          <w:rFonts w:cs="Times New Roman"/>
        </w:rPr>
        <w:t xml:space="preserve"> </w:t>
      </w:r>
      <w:r w:rsidR="008C4DD7" w:rsidRPr="00ED0774">
        <w:rPr>
          <w:rFonts w:cs="Times New Roman"/>
        </w:rPr>
        <w:t>предложения</w:t>
      </w:r>
      <w:r w:rsidR="00926681" w:rsidRPr="00ED0774">
        <w:rPr>
          <w:rFonts w:cs="Times New Roman"/>
        </w:rPr>
        <w:t xml:space="preserve"> </w:t>
      </w:r>
      <w:r w:rsidR="008C4DD7" w:rsidRPr="00ED0774">
        <w:rPr>
          <w:rFonts w:cs="Times New Roman"/>
        </w:rPr>
        <w:t>должны</w:t>
      </w:r>
      <w:r w:rsidR="00926681" w:rsidRPr="00ED0774">
        <w:rPr>
          <w:rFonts w:cs="Times New Roman"/>
        </w:rPr>
        <w:t xml:space="preserve"> </w:t>
      </w:r>
      <w:r w:rsidR="008C4DD7" w:rsidRPr="00ED0774">
        <w:rPr>
          <w:rFonts w:cs="Times New Roman"/>
        </w:rPr>
        <w:t>учитывать</w:t>
      </w:r>
      <w:r w:rsidR="00926681" w:rsidRPr="00ED0774">
        <w:rPr>
          <w:rFonts w:cs="Times New Roman"/>
        </w:rPr>
        <w:t xml:space="preserve"> </w:t>
      </w:r>
      <w:r w:rsidR="008C4DD7" w:rsidRPr="00ED0774">
        <w:rPr>
          <w:rFonts w:cs="Times New Roman"/>
        </w:rPr>
        <w:t>результаты</w:t>
      </w:r>
      <w:r w:rsidR="00926681" w:rsidRPr="00ED0774">
        <w:rPr>
          <w:rFonts w:cs="Times New Roman"/>
        </w:rPr>
        <w:t xml:space="preserve"> </w:t>
      </w:r>
      <w:r w:rsidR="008C4DD7" w:rsidRPr="00ED0774">
        <w:rPr>
          <w:rFonts w:cs="Times New Roman"/>
        </w:rPr>
        <w:t>комплексной</w:t>
      </w:r>
      <w:r w:rsidR="00926681" w:rsidRPr="00ED0774">
        <w:rPr>
          <w:rFonts w:cs="Times New Roman"/>
        </w:rPr>
        <w:t xml:space="preserve"> </w:t>
      </w:r>
      <w:r w:rsidR="008C4DD7" w:rsidRPr="00ED0774">
        <w:rPr>
          <w:rFonts w:cs="Times New Roman"/>
        </w:rPr>
        <w:t>оценки</w:t>
      </w:r>
      <w:r w:rsidR="00926681" w:rsidRPr="00ED0774">
        <w:rPr>
          <w:rFonts w:cs="Times New Roman"/>
        </w:rPr>
        <w:t xml:space="preserve"> </w:t>
      </w:r>
      <w:r w:rsidR="008C4DD7" w:rsidRPr="00ED0774">
        <w:rPr>
          <w:rFonts w:cs="Times New Roman"/>
        </w:rPr>
        <w:t>лекарственных</w:t>
      </w:r>
      <w:r w:rsidR="00926681" w:rsidRPr="00ED0774">
        <w:rPr>
          <w:rFonts w:cs="Times New Roman"/>
        </w:rPr>
        <w:t xml:space="preserve"> </w:t>
      </w:r>
      <w:r w:rsidR="008C4DD7" w:rsidRPr="00ED0774">
        <w:rPr>
          <w:rFonts w:cs="Times New Roman"/>
        </w:rPr>
        <w:t>препаратов,</w:t>
      </w:r>
      <w:r w:rsidR="00926681" w:rsidRPr="00ED0774">
        <w:rPr>
          <w:rFonts w:cs="Times New Roman"/>
        </w:rPr>
        <w:t xml:space="preserve"> </w:t>
      </w:r>
      <w:r w:rsidR="008C4DD7" w:rsidRPr="00ED0774">
        <w:rPr>
          <w:rFonts w:cs="Times New Roman"/>
        </w:rPr>
        <w:t>медицинских</w:t>
      </w:r>
      <w:r w:rsidR="00926681" w:rsidRPr="00ED0774">
        <w:rPr>
          <w:rFonts w:cs="Times New Roman"/>
        </w:rPr>
        <w:t xml:space="preserve"> </w:t>
      </w:r>
      <w:r w:rsidR="008C4DD7" w:rsidRPr="00ED0774">
        <w:rPr>
          <w:rFonts w:cs="Times New Roman"/>
        </w:rPr>
        <w:t>изделий,</w:t>
      </w:r>
      <w:r w:rsidR="00926681" w:rsidRPr="00ED0774">
        <w:rPr>
          <w:rFonts w:cs="Times New Roman"/>
        </w:rPr>
        <w:t xml:space="preserve"> </w:t>
      </w:r>
      <w:r w:rsidR="008C4DD7" w:rsidRPr="00ED0774">
        <w:rPr>
          <w:rFonts w:cs="Times New Roman"/>
        </w:rPr>
        <w:t>а</w:t>
      </w:r>
      <w:r w:rsidR="00926681" w:rsidRPr="00ED0774">
        <w:rPr>
          <w:rFonts w:cs="Times New Roman"/>
        </w:rPr>
        <w:t xml:space="preserve"> </w:t>
      </w:r>
      <w:r w:rsidR="008C4DD7" w:rsidRPr="00ED0774">
        <w:rPr>
          <w:rFonts w:cs="Times New Roman"/>
        </w:rPr>
        <w:t>также</w:t>
      </w:r>
      <w:r w:rsidR="00926681" w:rsidRPr="00ED0774">
        <w:rPr>
          <w:rFonts w:cs="Times New Roman"/>
        </w:rPr>
        <w:t xml:space="preserve"> </w:t>
      </w:r>
      <w:r w:rsidR="008C4DD7" w:rsidRPr="00ED0774">
        <w:rPr>
          <w:rFonts w:cs="Times New Roman"/>
        </w:rPr>
        <w:t>результаты</w:t>
      </w:r>
      <w:r w:rsidR="00926681" w:rsidRPr="00ED0774">
        <w:rPr>
          <w:rFonts w:cs="Times New Roman"/>
        </w:rPr>
        <w:t xml:space="preserve"> </w:t>
      </w:r>
      <w:r w:rsidR="008C4DD7" w:rsidRPr="00ED0774">
        <w:rPr>
          <w:rFonts w:cs="Times New Roman"/>
        </w:rPr>
        <w:t>клинической</w:t>
      </w:r>
      <w:r w:rsidR="00926681" w:rsidRPr="00ED0774">
        <w:rPr>
          <w:rFonts w:cs="Times New Roman"/>
        </w:rPr>
        <w:t xml:space="preserve"> </w:t>
      </w:r>
      <w:r w:rsidR="008C4DD7" w:rsidRPr="00ED0774">
        <w:rPr>
          <w:rFonts w:cs="Times New Roman"/>
        </w:rPr>
        <w:t>апробации.</w:t>
      </w:r>
      <w:bookmarkStart w:id="137" w:name="__RefHeading___doc_a3"/>
      <w:bookmarkStart w:id="138" w:name="_Toc11747753"/>
    </w:p>
    <w:p w14:paraId="5092FBBE" w14:textId="77777777" w:rsidR="008C4DD7" w:rsidRPr="00ED0774" w:rsidRDefault="008D60F8" w:rsidP="007F11AF">
      <w:pPr>
        <w:pStyle w:val="11"/>
      </w:pPr>
      <w:bookmarkStart w:id="139" w:name="_Toc26787579"/>
      <w:bookmarkStart w:id="140" w:name="_Toc24472017"/>
      <w:bookmarkStart w:id="141" w:name="_Toc64624803"/>
      <w:r w:rsidRPr="00ED0774">
        <w:lastRenderedPageBreak/>
        <w:t>Приложение</w:t>
      </w:r>
      <w:r w:rsidR="00926681" w:rsidRPr="00ED0774">
        <w:t xml:space="preserve"> </w:t>
      </w:r>
      <w:r w:rsidRPr="00ED0774">
        <w:t>А3.</w:t>
      </w:r>
      <w:r w:rsidR="00926681" w:rsidRPr="00ED0774">
        <w:t xml:space="preserve"> </w:t>
      </w:r>
      <w:bookmarkEnd w:id="137"/>
      <w:bookmarkEnd w:id="138"/>
      <w:r w:rsidR="00E61EE5" w:rsidRPr="00ED0774">
        <w:t>Справочные</w:t>
      </w:r>
      <w:r w:rsidR="00926681" w:rsidRPr="00ED0774">
        <w:t xml:space="preserve"> </w:t>
      </w:r>
      <w:r w:rsidR="00E61EE5" w:rsidRPr="00ED0774">
        <w:t>материалы,</w:t>
      </w:r>
      <w:r w:rsidR="00926681" w:rsidRPr="00ED0774">
        <w:t xml:space="preserve"> </w:t>
      </w:r>
      <w:r w:rsidR="00E61EE5" w:rsidRPr="00ED0774">
        <w:t>включая</w:t>
      </w:r>
      <w:r w:rsidR="00926681" w:rsidRPr="00ED0774">
        <w:t xml:space="preserve"> </w:t>
      </w:r>
      <w:r w:rsidR="00E61EE5" w:rsidRPr="00ED0774">
        <w:t>соответствие</w:t>
      </w:r>
      <w:r w:rsidR="00926681" w:rsidRPr="00ED0774">
        <w:t xml:space="preserve"> </w:t>
      </w:r>
      <w:r w:rsidR="00E61EE5" w:rsidRPr="00ED0774">
        <w:t>показаний</w:t>
      </w:r>
      <w:r w:rsidR="00926681" w:rsidRPr="00ED0774">
        <w:t xml:space="preserve"> </w:t>
      </w:r>
      <w:r w:rsidR="00E61EE5" w:rsidRPr="00ED0774">
        <w:t>к</w:t>
      </w:r>
      <w:r w:rsidR="00926681" w:rsidRPr="00ED0774">
        <w:t xml:space="preserve"> </w:t>
      </w:r>
      <w:r w:rsidR="00E61EE5" w:rsidRPr="00ED0774">
        <w:t>применению</w:t>
      </w:r>
      <w:r w:rsidR="00926681" w:rsidRPr="00ED0774">
        <w:t xml:space="preserve"> </w:t>
      </w:r>
      <w:r w:rsidR="00E61EE5" w:rsidRPr="00ED0774">
        <w:t>и</w:t>
      </w:r>
      <w:r w:rsidR="00926681" w:rsidRPr="00ED0774">
        <w:t xml:space="preserve"> </w:t>
      </w:r>
      <w:r w:rsidR="00E61EE5" w:rsidRPr="00ED0774">
        <w:t>противопоказаний,</w:t>
      </w:r>
      <w:r w:rsidR="00926681" w:rsidRPr="00ED0774">
        <w:t xml:space="preserve"> </w:t>
      </w:r>
      <w:r w:rsidR="00E61EE5" w:rsidRPr="00ED0774">
        <w:t>способов</w:t>
      </w:r>
      <w:r w:rsidR="00926681" w:rsidRPr="00ED0774">
        <w:t xml:space="preserve"> </w:t>
      </w:r>
      <w:r w:rsidR="00E61EE5" w:rsidRPr="00ED0774">
        <w:t>применения</w:t>
      </w:r>
      <w:r w:rsidR="00926681" w:rsidRPr="00ED0774">
        <w:t xml:space="preserve"> </w:t>
      </w:r>
      <w:r w:rsidR="00E61EE5" w:rsidRPr="00ED0774">
        <w:t>и</w:t>
      </w:r>
      <w:r w:rsidR="00926681" w:rsidRPr="00ED0774">
        <w:t xml:space="preserve"> </w:t>
      </w:r>
      <w:r w:rsidR="00E61EE5" w:rsidRPr="00ED0774">
        <w:t>доз</w:t>
      </w:r>
      <w:r w:rsidR="00926681" w:rsidRPr="00ED0774">
        <w:t xml:space="preserve"> </w:t>
      </w:r>
      <w:r w:rsidR="00E61EE5" w:rsidRPr="00ED0774">
        <w:t>лекарственных</w:t>
      </w:r>
      <w:r w:rsidR="00926681" w:rsidRPr="00ED0774">
        <w:t xml:space="preserve"> </w:t>
      </w:r>
      <w:r w:rsidR="00E61EE5" w:rsidRPr="00ED0774">
        <w:t>препаратов,</w:t>
      </w:r>
      <w:r w:rsidR="00926681" w:rsidRPr="00ED0774">
        <w:t xml:space="preserve"> </w:t>
      </w:r>
      <w:r w:rsidR="00E61EE5" w:rsidRPr="00ED0774">
        <w:t>инструкции</w:t>
      </w:r>
      <w:r w:rsidR="00926681" w:rsidRPr="00ED0774">
        <w:t xml:space="preserve"> </w:t>
      </w:r>
      <w:r w:rsidR="00E61EE5" w:rsidRPr="00ED0774">
        <w:t>по</w:t>
      </w:r>
      <w:r w:rsidR="00926681" w:rsidRPr="00ED0774">
        <w:t xml:space="preserve"> </w:t>
      </w:r>
      <w:r w:rsidR="00E61EE5" w:rsidRPr="00ED0774">
        <w:t>применению</w:t>
      </w:r>
      <w:r w:rsidR="00926681" w:rsidRPr="00ED0774">
        <w:t xml:space="preserve"> </w:t>
      </w:r>
      <w:r w:rsidR="00E61EE5" w:rsidRPr="00ED0774">
        <w:t>лекарственного</w:t>
      </w:r>
      <w:r w:rsidR="00926681" w:rsidRPr="00ED0774">
        <w:t xml:space="preserve"> </w:t>
      </w:r>
      <w:r w:rsidR="00E61EE5" w:rsidRPr="00ED0774">
        <w:t>препарата</w:t>
      </w:r>
      <w:bookmarkEnd w:id="139"/>
      <w:bookmarkEnd w:id="140"/>
      <w:bookmarkEnd w:id="141"/>
    </w:p>
    <w:p w14:paraId="31D07D38" w14:textId="664A855B" w:rsidR="009D0466" w:rsidRPr="00693F36" w:rsidRDefault="001548DC" w:rsidP="007A0EB3">
      <w:pPr>
        <w:pStyle w:val="2"/>
        <w:spacing w:before="0"/>
        <w:rPr>
          <w:lang w:val="ru-RU"/>
        </w:rPr>
      </w:pPr>
      <w:bookmarkStart w:id="142" w:name="_Toc26787580"/>
      <w:bookmarkStart w:id="143" w:name="_Toc24472018"/>
      <w:bookmarkStart w:id="144" w:name="_Toc64624804"/>
      <w:r w:rsidRPr="00ED0774">
        <w:t>Приложение</w:t>
      </w:r>
      <w:r w:rsidR="00926681" w:rsidRPr="00ED0774">
        <w:t xml:space="preserve"> </w:t>
      </w:r>
      <w:r w:rsidRPr="00ED0774">
        <w:t>А3.1.</w:t>
      </w:r>
      <w:r w:rsidR="00926681" w:rsidRPr="00ED0774">
        <w:t xml:space="preserve"> </w:t>
      </w:r>
      <w:r w:rsidRPr="00ED0774">
        <w:t>Диагностические</w:t>
      </w:r>
      <w:r w:rsidR="00926681" w:rsidRPr="00ED0774">
        <w:t xml:space="preserve"> </w:t>
      </w:r>
      <w:r w:rsidRPr="00ED0774">
        <w:t>тесты</w:t>
      </w:r>
      <w:r w:rsidR="00926681" w:rsidRPr="00ED0774">
        <w:t xml:space="preserve"> </w:t>
      </w:r>
      <w:r w:rsidRPr="00ED0774">
        <w:t>и</w:t>
      </w:r>
      <w:r w:rsidR="00926681" w:rsidRPr="00ED0774">
        <w:t xml:space="preserve"> </w:t>
      </w:r>
      <w:r w:rsidRPr="00ED0774">
        <w:t>исследования,</w:t>
      </w:r>
      <w:r w:rsidR="00926681" w:rsidRPr="00ED0774">
        <w:t xml:space="preserve"> </w:t>
      </w:r>
      <w:r w:rsidRPr="00ED0774">
        <w:t>применяемые</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00693F36">
        <w:rPr>
          <w:lang w:val="ru-RU"/>
        </w:rPr>
        <w:t xml:space="preserve">с </w:t>
      </w:r>
      <w:r w:rsidRPr="00ED0774">
        <w:t>впервые</w:t>
      </w:r>
      <w:r w:rsidR="00926681" w:rsidRPr="00ED0774">
        <w:t xml:space="preserve"> </w:t>
      </w:r>
      <w:r w:rsidRPr="00ED0774">
        <w:t>выявленным</w:t>
      </w:r>
      <w:r w:rsidR="00926681" w:rsidRPr="00ED0774">
        <w:t xml:space="preserve"> </w:t>
      </w:r>
      <w:bookmarkEnd w:id="142"/>
      <w:bookmarkEnd w:id="143"/>
      <w:bookmarkEnd w:id="144"/>
      <w:r w:rsidR="00693F36">
        <w:rPr>
          <w:lang w:val="ru-RU"/>
        </w:rPr>
        <w:t>ОМЛ</w:t>
      </w:r>
    </w:p>
    <w:p w14:paraId="6240072C" w14:textId="7F6E12F2" w:rsidR="00D40FDC" w:rsidRPr="00AD736D" w:rsidRDefault="00D40FDC" w:rsidP="00F519A5">
      <w:pPr>
        <w:rPr>
          <w:bCs/>
        </w:rPr>
      </w:pPr>
      <w:r w:rsidRPr="00AD736D">
        <w:rPr>
          <w:bCs/>
        </w:rPr>
        <w:t>Таблица</w:t>
      </w:r>
      <w:r w:rsidR="00926681" w:rsidRPr="00AD736D">
        <w:rPr>
          <w:bCs/>
        </w:rPr>
        <w:t xml:space="preserve"> </w:t>
      </w:r>
      <w:r w:rsidR="00AD736D" w:rsidRPr="00AD736D">
        <w:rPr>
          <w:bCs/>
        </w:rPr>
        <w:t>1</w:t>
      </w:r>
      <w:r w:rsidRPr="00AD736D">
        <w:rPr>
          <w:bCs/>
        </w:rPr>
        <w:t>.</w:t>
      </w:r>
      <w:r w:rsidR="00926681" w:rsidRPr="00AD736D">
        <w:rPr>
          <w:bCs/>
        </w:rPr>
        <w:t xml:space="preserve"> </w:t>
      </w:r>
      <w:r w:rsidR="001013E0" w:rsidRPr="00AD736D">
        <w:rPr>
          <w:bCs/>
        </w:rPr>
        <w:t>Диагностические</w:t>
      </w:r>
      <w:r w:rsidR="00926681" w:rsidRPr="00AD736D">
        <w:rPr>
          <w:bCs/>
        </w:rPr>
        <w:t xml:space="preserve"> </w:t>
      </w:r>
      <w:r w:rsidR="001013E0" w:rsidRPr="00AD736D">
        <w:rPr>
          <w:bCs/>
        </w:rPr>
        <w:t>тесты</w:t>
      </w:r>
      <w:r w:rsidR="00926681" w:rsidRPr="00AD736D">
        <w:rPr>
          <w:bCs/>
        </w:rPr>
        <w:t xml:space="preserve"> </w:t>
      </w:r>
      <w:r w:rsidR="001013E0" w:rsidRPr="00AD736D">
        <w:rPr>
          <w:bCs/>
        </w:rPr>
        <w:t>и</w:t>
      </w:r>
      <w:r w:rsidR="00926681" w:rsidRPr="00AD736D">
        <w:rPr>
          <w:bCs/>
        </w:rPr>
        <w:t xml:space="preserve"> </w:t>
      </w:r>
      <w:r w:rsidR="001013E0" w:rsidRPr="00AD736D">
        <w:rPr>
          <w:bCs/>
        </w:rPr>
        <w:t>исследования</w:t>
      </w:r>
    </w:p>
    <w:tbl>
      <w:tblPr>
        <w:tblW w:w="9634" w:type="dxa"/>
        <w:tblInd w:w="-2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164"/>
        <w:gridCol w:w="4839"/>
        <w:gridCol w:w="2631"/>
      </w:tblGrid>
      <w:tr w:rsidR="001548DC" w:rsidRPr="00ED0774" w14:paraId="377DBD41" w14:textId="77777777" w:rsidTr="007A0EB3">
        <w:trPr>
          <w:trHeight w:val="20"/>
        </w:trPr>
        <w:tc>
          <w:tcPr>
            <w:tcW w:w="21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600058" w14:textId="77777777" w:rsidR="001548DC" w:rsidRPr="00ED0774" w:rsidRDefault="001548DC" w:rsidP="0060549B">
            <w:pPr>
              <w:rPr>
                <w:b/>
              </w:rPr>
            </w:pPr>
            <w:r w:rsidRPr="00ED0774">
              <w:rPr>
                <w:b/>
              </w:rPr>
              <w:t>Показатель</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FA163E" w14:textId="77777777" w:rsidR="001548DC" w:rsidRPr="00ED0774" w:rsidRDefault="001548DC" w:rsidP="0060549B">
            <w:pPr>
              <w:rPr>
                <w:b/>
              </w:rPr>
            </w:pPr>
            <w:r w:rsidRPr="00ED0774">
              <w:rPr>
                <w:b/>
              </w:rPr>
              <w:t>Исследовани</w:t>
            </w:r>
            <w:r w:rsidR="002E31B7" w:rsidRPr="00ED0774">
              <w:rPr>
                <w:b/>
              </w:rPr>
              <w:t>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344666" w14:textId="77777777" w:rsidR="001548DC" w:rsidRPr="00ED0774" w:rsidRDefault="001548DC" w:rsidP="0060549B">
            <w:pPr>
              <w:rPr>
                <w:b/>
              </w:rPr>
            </w:pPr>
            <w:r w:rsidRPr="00ED0774">
              <w:rPr>
                <w:b/>
              </w:rPr>
              <w:t>Необходимость</w:t>
            </w:r>
            <w:r w:rsidR="00926681" w:rsidRPr="00ED0774">
              <w:rPr>
                <w:b/>
              </w:rPr>
              <w:t xml:space="preserve"> </w:t>
            </w:r>
            <w:r w:rsidRPr="00ED0774">
              <w:rPr>
                <w:b/>
              </w:rPr>
              <w:t>проведения</w:t>
            </w:r>
            <w:r w:rsidR="00926681" w:rsidRPr="00ED0774">
              <w:rPr>
                <w:b/>
              </w:rPr>
              <w:t xml:space="preserve"> </w:t>
            </w:r>
            <w:r w:rsidRPr="00ED0774">
              <w:rPr>
                <w:b/>
              </w:rPr>
              <w:t>исследования</w:t>
            </w:r>
          </w:p>
        </w:tc>
      </w:tr>
      <w:tr w:rsidR="001548DC" w:rsidRPr="00ED0774" w14:paraId="5187D70B"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D22660" w14:textId="77777777" w:rsidR="001548DC" w:rsidRPr="00ED0774" w:rsidRDefault="001548DC" w:rsidP="0060549B">
            <w:r w:rsidRPr="00ED0774">
              <w:t>Исследования,</w:t>
            </w:r>
            <w:r w:rsidR="00926681" w:rsidRPr="00ED0774">
              <w:t xml:space="preserve"> </w:t>
            </w:r>
            <w:r w:rsidRPr="00ED0774">
              <w:t>необходимые</w:t>
            </w:r>
            <w:r w:rsidR="00926681" w:rsidRPr="00ED0774">
              <w:t xml:space="preserve"> </w:t>
            </w:r>
            <w:r w:rsidRPr="00ED0774">
              <w:t>для</w:t>
            </w:r>
            <w:r w:rsidR="00926681" w:rsidRPr="00ED0774">
              <w:t xml:space="preserve"> </w:t>
            </w:r>
            <w:r w:rsidRPr="00ED0774">
              <w:t>установления</w:t>
            </w:r>
            <w:r w:rsidR="00926681" w:rsidRPr="00ED0774">
              <w:t xml:space="preserve"> </w:t>
            </w:r>
            <w:r w:rsidRPr="00ED0774">
              <w:t>диагноза</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1720D2" w14:textId="77777777" w:rsidR="001548DC" w:rsidRPr="00ED0774" w:rsidRDefault="001548DC" w:rsidP="0060549B">
            <w:r w:rsidRPr="00ED0774">
              <w:t>Клинический</w:t>
            </w:r>
            <w:r w:rsidR="00926681" w:rsidRPr="00ED0774">
              <w:t xml:space="preserve"> </w:t>
            </w:r>
            <w:r w:rsidRPr="00ED0774">
              <w:t>анализ</w:t>
            </w:r>
            <w:r w:rsidR="00926681" w:rsidRPr="00ED0774">
              <w:t xml:space="preserve"> </w:t>
            </w:r>
            <w:r w:rsidRPr="00ED0774">
              <w:t>крови</w:t>
            </w:r>
            <w:r w:rsidR="00926681" w:rsidRPr="00ED0774">
              <w:t xml:space="preserve"> </w:t>
            </w:r>
            <w:r w:rsidRPr="00ED0774">
              <w:t>с</w:t>
            </w:r>
            <w:r w:rsidR="00926681" w:rsidRPr="00ED0774">
              <w:t xml:space="preserve"> </w:t>
            </w:r>
            <w:r w:rsidRPr="00ED0774">
              <w:t>формуло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52DA27" w14:textId="77777777" w:rsidR="001548DC" w:rsidRPr="00ED0774" w:rsidRDefault="001548DC" w:rsidP="0060549B">
            <w:r w:rsidRPr="00ED0774">
              <w:t>Да</w:t>
            </w:r>
          </w:p>
        </w:tc>
      </w:tr>
      <w:tr w:rsidR="001548DC" w:rsidRPr="00ED0774" w14:paraId="1390B77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351A8C5"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C47D5C" w14:textId="77777777" w:rsidR="001548DC" w:rsidRPr="00ED0774" w:rsidRDefault="001548DC" w:rsidP="0060549B">
            <w:r w:rsidRPr="00ED0774">
              <w:t>Аспират</w:t>
            </w:r>
            <w:r w:rsidR="00926681" w:rsidRPr="00ED0774">
              <w:t xml:space="preserve"> </w:t>
            </w:r>
            <w:r w:rsidRPr="00ED0774">
              <w:t>костного</w:t>
            </w:r>
            <w:r w:rsidR="00926681" w:rsidRPr="00ED0774">
              <w:t xml:space="preserve"> </w:t>
            </w:r>
            <w:r w:rsidRPr="00ED0774">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0A0C8F" w14:textId="77777777" w:rsidR="001548DC" w:rsidRPr="00ED0774" w:rsidRDefault="001548DC" w:rsidP="0060549B">
            <w:r w:rsidRPr="00ED0774">
              <w:t>Да</w:t>
            </w:r>
          </w:p>
        </w:tc>
      </w:tr>
      <w:tr w:rsidR="001548DC" w:rsidRPr="00ED0774" w14:paraId="68CD8EBB"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1DC4C0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5E11B8" w14:textId="77777777" w:rsidR="001548DC" w:rsidRPr="00ED0774" w:rsidRDefault="001548DC" w:rsidP="0060549B">
            <w:r w:rsidRPr="00ED0774">
              <w:t>Трепанобиопс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DAA3E0"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3B7F22A9"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0E98B47"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0F97D" w14:textId="77777777" w:rsidR="001548DC" w:rsidRPr="00ED0774" w:rsidRDefault="00DB4E71" w:rsidP="0060549B">
            <w:r w:rsidRPr="00ED0774">
              <w:t>ИФТ-исслед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BFE9F4" w14:textId="77777777" w:rsidR="001548DC" w:rsidRPr="00ED0774" w:rsidRDefault="001548DC" w:rsidP="0060549B">
            <w:r w:rsidRPr="00ED0774">
              <w:t>Да</w:t>
            </w:r>
          </w:p>
        </w:tc>
      </w:tr>
      <w:tr w:rsidR="001548DC" w:rsidRPr="00ED0774" w14:paraId="2B4E1DC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7619253"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5374755" w14:textId="77777777" w:rsidR="001548DC" w:rsidRPr="00ED0774" w:rsidRDefault="001548DC" w:rsidP="0060549B">
            <w:r w:rsidRPr="00ED0774">
              <w:t>Цитогенети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B83ECE" w14:textId="77777777" w:rsidR="001548DC" w:rsidRPr="00ED0774" w:rsidRDefault="001548DC" w:rsidP="0060549B">
            <w:r w:rsidRPr="00ED0774">
              <w:t>Да</w:t>
            </w:r>
          </w:p>
        </w:tc>
      </w:tr>
      <w:tr w:rsidR="001548DC" w:rsidRPr="00ED0774" w14:paraId="7CC181A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ED95D4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E5B5" w14:textId="77777777" w:rsidR="001548DC" w:rsidRPr="00ED0774" w:rsidRDefault="001548DC" w:rsidP="0060549B">
            <w:r w:rsidRPr="00ED0774">
              <w:rPr>
                <w:lang w:val="en-US"/>
              </w:rPr>
              <w:t>FISH</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C65141D"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2AA4A617"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6991F2C"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4D938E" w14:textId="77777777" w:rsidR="001548DC" w:rsidRPr="00ED0774" w:rsidRDefault="001548DC" w:rsidP="0060549B">
            <w:r w:rsidRPr="00ED0774">
              <w:t>Скрининг</w:t>
            </w:r>
            <w:r w:rsidR="00926681" w:rsidRPr="00ED0774">
              <w:t xml:space="preserve"> </w:t>
            </w:r>
            <w:r w:rsidRPr="00ED0774">
              <w:rPr>
                <w:lang w:val="en-US"/>
              </w:rPr>
              <w:t>RUNX</w:t>
            </w:r>
            <w:r w:rsidRPr="00ED0774">
              <w:t>1-</w:t>
            </w:r>
            <w:r w:rsidRPr="00ED0774">
              <w:rPr>
                <w:lang w:val="en-US"/>
              </w:rPr>
              <w:t>RUNX</w:t>
            </w:r>
            <w:r w:rsidRPr="00ED0774">
              <w:t>1</w:t>
            </w:r>
            <w:r w:rsidRPr="00ED0774">
              <w:rPr>
                <w:lang w:val="en-US"/>
              </w:rPr>
              <w:t>T</w:t>
            </w:r>
            <w:r w:rsidRPr="00ED0774">
              <w:t>1,</w:t>
            </w:r>
            <w:r w:rsidR="00926681" w:rsidRPr="00ED0774">
              <w:t xml:space="preserve"> </w:t>
            </w:r>
            <w:r w:rsidRPr="00ED0774">
              <w:rPr>
                <w:lang w:val="en-US"/>
              </w:rPr>
              <w:t>CBFB</w:t>
            </w:r>
            <w:r w:rsidRPr="00ED0774">
              <w:t>-</w:t>
            </w:r>
            <w:r w:rsidRPr="00ED0774">
              <w:rPr>
                <w:lang w:val="en-US"/>
              </w:rPr>
              <w:t>MYH</w:t>
            </w:r>
            <w:r w:rsidRPr="00ED0774">
              <w:t>1,</w:t>
            </w:r>
            <w:r w:rsidR="00926681" w:rsidRPr="00ED0774">
              <w:t xml:space="preserve"> </w:t>
            </w:r>
            <w:r w:rsidRPr="00ED0774">
              <w:rPr>
                <w:lang w:val="en-US"/>
              </w:rPr>
              <w:t>PML</w:t>
            </w:r>
            <w:r w:rsidRPr="00ED0774">
              <w:t>/</w:t>
            </w:r>
            <w:r w:rsidRPr="00ED0774">
              <w:rPr>
                <w:lang w:val="en-US"/>
              </w:rPr>
              <w:t>RARA</w:t>
            </w:r>
            <w:r w:rsidR="00926681" w:rsidRPr="00ED0774">
              <w:t xml:space="preserve"> </w:t>
            </w:r>
            <w:r w:rsidRPr="00ED0774">
              <w:t>или</w:t>
            </w:r>
            <w:r w:rsidR="00926681" w:rsidRPr="00ED0774">
              <w:t xml:space="preserve"> </w:t>
            </w:r>
            <w:r w:rsidRPr="00ED0774">
              <w:t>других</w:t>
            </w:r>
            <w:r w:rsidR="00926681" w:rsidRPr="00ED0774">
              <w:t xml:space="preserve"> </w:t>
            </w:r>
            <w:r w:rsidRPr="00ED0774">
              <w:t>генов</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228DBF" w14:textId="77777777" w:rsidR="001548DC" w:rsidRPr="00ED0774" w:rsidRDefault="001548DC" w:rsidP="0060549B">
            <w:r w:rsidRPr="00ED0774">
              <w:t>По</w:t>
            </w:r>
            <w:r w:rsidR="00926681" w:rsidRPr="00ED0774">
              <w:t xml:space="preserve"> </w:t>
            </w:r>
            <w:r w:rsidRPr="00ED0774">
              <w:t>показаниям</w:t>
            </w:r>
          </w:p>
        </w:tc>
      </w:tr>
      <w:tr w:rsidR="001548DC" w:rsidRPr="00ED0774" w14:paraId="56F6DC45"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98481B2"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B704C20" w14:textId="77777777" w:rsidR="001548DC" w:rsidRPr="00ED0774" w:rsidRDefault="001548DC" w:rsidP="0060549B">
            <w:r w:rsidRPr="00ED0774">
              <w:t>Люмбальная</w:t>
            </w:r>
            <w:r w:rsidR="00926681" w:rsidRPr="00ED0774">
              <w:t xml:space="preserve"> </w:t>
            </w:r>
            <w:r w:rsidRPr="00ED0774">
              <w:t>пункц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E2545E2" w14:textId="77777777" w:rsidR="001548DC" w:rsidRPr="00ED0774" w:rsidRDefault="001548DC" w:rsidP="0060549B">
            <w:r w:rsidRPr="00ED0774">
              <w:t>Да</w:t>
            </w:r>
          </w:p>
        </w:tc>
      </w:tr>
      <w:tr w:rsidR="001548DC" w:rsidRPr="00ED0774" w14:paraId="47605FA7"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6D35DB" w14:textId="77777777" w:rsidR="001548DC" w:rsidRPr="00ED0774" w:rsidRDefault="001548DC" w:rsidP="0060549B">
            <w:r w:rsidRPr="00ED0774">
              <w:t>Необходимые</w:t>
            </w:r>
            <w:r w:rsidR="00926681" w:rsidRPr="00ED0774">
              <w:t xml:space="preserve"> </w:t>
            </w:r>
            <w:r w:rsidRPr="00ED0774">
              <w:t>исследования</w:t>
            </w:r>
            <w:r w:rsidR="00926681" w:rsidRPr="00ED0774">
              <w:t xml:space="preserve"> </w:t>
            </w:r>
            <w:r w:rsidRPr="00ED0774">
              <w:t>до</w:t>
            </w:r>
            <w:r w:rsidR="00926681" w:rsidRPr="00ED0774">
              <w:t xml:space="preserve"> </w:t>
            </w:r>
            <w:r w:rsidRPr="00ED0774">
              <w:t>начала</w:t>
            </w:r>
            <w:r w:rsidR="00926681" w:rsidRPr="00ED0774">
              <w:t xml:space="preserve"> </w:t>
            </w:r>
            <w:r w:rsidRPr="00ED0774">
              <w:t>лечения</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B7F6E4" w14:textId="77777777" w:rsidR="001548DC" w:rsidRPr="00ED0774" w:rsidRDefault="001548DC" w:rsidP="0060549B">
            <w:r w:rsidRPr="00ED0774">
              <w:t>Анамнез</w:t>
            </w:r>
            <w:r w:rsidR="00926681" w:rsidRPr="00ED0774">
              <w:t xml:space="preserve"> </w:t>
            </w:r>
            <w:r w:rsidRPr="00ED0774">
              <w:t>жизни</w:t>
            </w:r>
            <w:r w:rsidR="00926681" w:rsidRPr="00ED0774">
              <w:t xml:space="preserve"> </w:t>
            </w:r>
            <w:r w:rsidRPr="00ED0774">
              <w:t>и</w:t>
            </w:r>
            <w:r w:rsidR="00926681" w:rsidRPr="00ED0774">
              <w:t xml:space="preserve"> </w:t>
            </w:r>
            <w:r w:rsidRPr="00ED0774">
              <w:t>заболеван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8744A0" w14:textId="77777777" w:rsidR="001548DC" w:rsidRPr="00ED0774" w:rsidRDefault="001548DC" w:rsidP="0060549B">
            <w:r w:rsidRPr="00ED0774">
              <w:t>Да</w:t>
            </w:r>
          </w:p>
        </w:tc>
      </w:tr>
      <w:tr w:rsidR="001548DC" w:rsidRPr="00ED0774" w14:paraId="713313D4"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74265FB"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4F1FA2" w14:textId="77777777" w:rsidR="001548DC" w:rsidRPr="00ED0774" w:rsidRDefault="001548DC" w:rsidP="0060549B">
            <w:r w:rsidRPr="00ED0774">
              <w:t>Статус</w:t>
            </w:r>
            <w:r w:rsidR="00926681" w:rsidRPr="00ED0774">
              <w:t xml:space="preserve"> </w:t>
            </w:r>
            <w:r w:rsidR="00BB4286" w:rsidRPr="00ED0774">
              <w:t>пациента</w:t>
            </w:r>
            <w:r w:rsidR="00926681" w:rsidRPr="00ED0774">
              <w:t xml:space="preserve"> </w:t>
            </w:r>
            <w:r w:rsidRPr="00ED0774">
              <w:t>(по</w:t>
            </w:r>
            <w:r w:rsidR="00926681" w:rsidRPr="00ED0774">
              <w:t xml:space="preserve"> </w:t>
            </w:r>
            <w:r w:rsidRPr="00ED0774">
              <w:t>шкалам</w:t>
            </w:r>
            <w:r w:rsidR="00926681" w:rsidRPr="00ED0774">
              <w:t xml:space="preserve"> </w:t>
            </w:r>
            <w:r w:rsidRPr="00ED0774">
              <w:rPr>
                <w:lang w:val="en-US"/>
              </w:rPr>
              <w:t>ECOG</w:t>
            </w:r>
            <w:r w:rsidRPr="00ED0774">
              <w:t>/</w:t>
            </w:r>
            <w:r w:rsidR="001C0065" w:rsidRPr="00ED0774">
              <w:t>ВОЗ</w:t>
            </w:r>
            <w:r w:rsidRPr="00ED0774">
              <w: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7D4E56" w14:textId="77777777" w:rsidR="001548DC" w:rsidRPr="00ED0774" w:rsidRDefault="001548DC" w:rsidP="0060549B">
            <w:r w:rsidRPr="00ED0774">
              <w:t>Да</w:t>
            </w:r>
          </w:p>
        </w:tc>
      </w:tr>
      <w:tr w:rsidR="001548DC" w:rsidRPr="00ED0774" w14:paraId="3F1CBF8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F8C9D02"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702C44" w14:textId="77777777" w:rsidR="001548DC" w:rsidRPr="00ED0774" w:rsidRDefault="001548DC" w:rsidP="0060549B">
            <w:r w:rsidRPr="00ED0774">
              <w:t>Исследование</w:t>
            </w:r>
            <w:r w:rsidR="00926681" w:rsidRPr="00ED0774">
              <w:t xml:space="preserve"> </w:t>
            </w:r>
            <w:r w:rsidRPr="00ED0774">
              <w:t>коморбидносте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5F250A" w14:textId="77777777" w:rsidR="001548DC" w:rsidRPr="00ED0774" w:rsidRDefault="001548DC" w:rsidP="0060549B">
            <w:r w:rsidRPr="00ED0774">
              <w:t>Да</w:t>
            </w:r>
          </w:p>
        </w:tc>
      </w:tr>
      <w:tr w:rsidR="001548DC" w:rsidRPr="00ED0774" w14:paraId="5831769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CECA883"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0976D8" w14:textId="77777777" w:rsidR="001548DC" w:rsidRPr="00ED0774" w:rsidRDefault="001548DC" w:rsidP="0060549B">
            <w:r w:rsidRPr="00ED0774">
              <w:t>Биохимическое</w:t>
            </w:r>
            <w:r w:rsidR="00926681" w:rsidRPr="00ED0774">
              <w:t xml:space="preserve"> </w:t>
            </w:r>
            <w:r w:rsidRPr="00ED0774">
              <w:t>исследование,</w:t>
            </w:r>
            <w:r w:rsidR="00926681" w:rsidRPr="00ED0774">
              <w:t xml:space="preserve"> </w:t>
            </w:r>
            <w:r w:rsidRPr="00ED0774">
              <w:t>коагулограмм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20FA5C" w14:textId="77777777" w:rsidR="001548DC" w:rsidRPr="00ED0774" w:rsidRDefault="001548DC" w:rsidP="0060549B">
            <w:r w:rsidRPr="00ED0774">
              <w:t>Да</w:t>
            </w:r>
          </w:p>
        </w:tc>
      </w:tr>
      <w:tr w:rsidR="001548DC" w:rsidRPr="00ED0774" w14:paraId="101503EA"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7CA01AAE"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2C8783" w14:textId="77777777" w:rsidR="001548DC" w:rsidRPr="00ED0774" w:rsidRDefault="001548DC" w:rsidP="0060549B">
            <w:r w:rsidRPr="00ED0774">
              <w:t>Тест</w:t>
            </w:r>
            <w:r w:rsidR="00926681" w:rsidRPr="00ED0774">
              <w:t xml:space="preserve"> </w:t>
            </w:r>
            <w:r w:rsidRPr="00ED0774">
              <w:t>на</w:t>
            </w:r>
            <w:r w:rsidR="00926681" w:rsidRPr="00ED0774">
              <w:t xml:space="preserve"> </w:t>
            </w:r>
            <w:r w:rsidRPr="00ED0774">
              <w:t>беременность</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5781A2" w14:textId="77777777" w:rsidR="001548DC" w:rsidRPr="00ED0774" w:rsidRDefault="001548DC" w:rsidP="0060549B">
            <w:r w:rsidRPr="00ED0774">
              <w:t>Да</w:t>
            </w:r>
          </w:p>
        </w:tc>
      </w:tr>
      <w:tr w:rsidR="001548DC" w:rsidRPr="00ED0774" w14:paraId="004F76E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143D63E"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27EBEC5" w14:textId="77777777" w:rsidR="001548DC" w:rsidRPr="00ED0774" w:rsidRDefault="001548DC" w:rsidP="0060549B">
            <w:r w:rsidRPr="00ED0774">
              <w:rPr>
                <w:lang w:val="en-US"/>
              </w:rPr>
              <w:t>HLA</w:t>
            </w:r>
            <w:r w:rsidRPr="00ED0774">
              <w:t>-типир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36978E4" w14:textId="77777777" w:rsidR="001548DC" w:rsidRPr="00ED0774" w:rsidRDefault="001548DC" w:rsidP="0060549B">
            <w:r w:rsidRPr="00ED0774">
              <w:t>Да</w:t>
            </w:r>
          </w:p>
        </w:tc>
      </w:tr>
      <w:tr w:rsidR="001548DC" w:rsidRPr="00ED0774" w14:paraId="51BB5EA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3915EFA" w14:textId="77777777" w:rsidR="001548DC" w:rsidRPr="00ED0774"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AF5553D" w14:textId="77777777" w:rsidR="001548DC" w:rsidRPr="00ED0774" w:rsidRDefault="001548DC" w:rsidP="0060549B">
            <w:r w:rsidRPr="00ED0774">
              <w:t>Тестирование</w:t>
            </w:r>
            <w:r w:rsidR="00926681" w:rsidRPr="00ED0774">
              <w:t xml:space="preserve"> </w:t>
            </w:r>
            <w:r w:rsidRPr="00ED0774">
              <w:t>крови</w:t>
            </w:r>
            <w:r w:rsidR="00926681" w:rsidRPr="00ED0774">
              <w:t xml:space="preserve"> </w:t>
            </w:r>
            <w:r w:rsidRPr="00ED0774">
              <w:t>на</w:t>
            </w:r>
            <w:r w:rsidR="00926681" w:rsidRPr="00ED0774">
              <w:t xml:space="preserve"> </w:t>
            </w:r>
            <w:r w:rsidRPr="00ED0774">
              <w:t>маркеры</w:t>
            </w:r>
            <w:r w:rsidR="00926681" w:rsidRPr="00ED0774">
              <w:t xml:space="preserve"> </w:t>
            </w:r>
            <w:r w:rsidRPr="00ED0774">
              <w:t>вирусов</w:t>
            </w:r>
            <w:r w:rsidR="00926681" w:rsidRPr="00ED0774">
              <w:t xml:space="preserve"> </w:t>
            </w:r>
            <w:r w:rsidRPr="00ED0774">
              <w:t>гепатитов</w:t>
            </w:r>
            <w:r w:rsidR="00926681" w:rsidRPr="00ED0774">
              <w:t xml:space="preserve"> </w:t>
            </w:r>
            <w:r w:rsidRPr="00ED0774">
              <w:rPr>
                <w:lang w:val="en-US"/>
              </w:rPr>
              <w:t>B</w:t>
            </w:r>
            <w:r w:rsidRPr="00ED0774">
              <w:t>,</w:t>
            </w:r>
            <w:r w:rsidR="00926681" w:rsidRPr="00ED0774">
              <w:t xml:space="preserve"> </w:t>
            </w:r>
            <w:r w:rsidRPr="00ED0774">
              <w:rPr>
                <w:lang w:val="en-US"/>
              </w:rPr>
              <w:t>C</w:t>
            </w:r>
            <w:r w:rsidRPr="00ED0774">
              <w:t>;</w:t>
            </w:r>
            <w:r w:rsidR="00926681" w:rsidRPr="00ED0774">
              <w:t xml:space="preserve"> </w:t>
            </w:r>
            <w:r w:rsidR="007E2F4E" w:rsidRPr="00ED0774">
              <w:t>вируса</w:t>
            </w:r>
            <w:r w:rsidR="00926681" w:rsidRPr="00ED0774">
              <w:t xml:space="preserve"> </w:t>
            </w:r>
            <w:r w:rsidR="007E2F4E" w:rsidRPr="00ED0774">
              <w:t>иммунодефицита</w:t>
            </w:r>
            <w:r w:rsidR="00926681" w:rsidRPr="00ED0774">
              <w:t xml:space="preserve"> </w:t>
            </w:r>
            <w:r w:rsidR="007E2F4E" w:rsidRPr="00ED0774">
              <w:t>челове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0D40B1F" w14:textId="77777777" w:rsidR="001548DC" w:rsidRPr="00ED0774" w:rsidRDefault="001548DC" w:rsidP="0060549B">
            <w:r w:rsidRPr="00ED0774">
              <w:t>Да</w:t>
            </w:r>
          </w:p>
        </w:tc>
      </w:tr>
      <w:tr w:rsidR="001548DC" w:rsidRPr="00ED0774" w14:paraId="2A8160F3"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C2A3370"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A040736" w14:textId="77777777" w:rsidR="001548DC" w:rsidRPr="00ED0774" w:rsidRDefault="001548DC" w:rsidP="0060549B">
            <w:r w:rsidRPr="00ED0774">
              <w:t>Рентгенография</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7956CF3" w14:textId="77777777" w:rsidR="001548DC" w:rsidRPr="00ED0774" w:rsidRDefault="001548DC" w:rsidP="0060549B">
            <w:r w:rsidRPr="00ED0774">
              <w:t>Да</w:t>
            </w:r>
          </w:p>
        </w:tc>
      </w:tr>
      <w:tr w:rsidR="001548DC" w:rsidRPr="00ED0774" w14:paraId="0BFBFFB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071065F"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B0E37EA" w14:textId="77777777" w:rsidR="001548DC" w:rsidRPr="00ED0774" w:rsidRDefault="001548DC" w:rsidP="0060549B">
            <w:r w:rsidRPr="00ED0774">
              <w:t>КТ</w:t>
            </w:r>
            <w:r w:rsidR="00926681" w:rsidRPr="00ED0774">
              <w:t xml:space="preserve"> </w:t>
            </w:r>
            <w:r w:rsidRPr="00ED0774">
              <w:t>органов</w:t>
            </w:r>
            <w:r w:rsidR="00926681" w:rsidRPr="00ED0774">
              <w:t xml:space="preserve"> </w:t>
            </w:r>
            <w:r w:rsidRPr="00ED0774">
              <w:t>грудной</w:t>
            </w:r>
            <w:r w:rsidR="00926681" w:rsidRPr="00ED0774">
              <w:t xml:space="preserve"> </w:t>
            </w:r>
            <w:r w:rsidRPr="00ED0774">
              <w:t>клетки,</w:t>
            </w:r>
            <w:r w:rsidR="00926681" w:rsidRPr="00ED0774">
              <w:t xml:space="preserve"> </w:t>
            </w:r>
            <w:r w:rsidRPr="00ED0774">
              <w:t>головного</w:t>
            </w:r>
            <w:r w:rsidR="00926681" w:rsidRPr="00ED0774">
              <w:t xml:space="preserve"> </w:t>
            </w:r>
            <w:r w:rsidRPr="00ED0774">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83D7D5" w14:textId="77777777" w:rsidR="001548DC" w:rsidRPr="00ED0774" w:rsidRDefault="001548DC" w:rsidP="0060549B">
            <w:r w:rsidRPr="00ED0774">
              <w:t>Да</w:t>
            </w:r>
          </w:p>
        </w:tc>
      </w:tr>
      <w:tr w:rsidR="001548DC" w:rsidRPr="00ED0774" w14:paraId="5AAA506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D8CDFC6"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718ACC" w14:textId="77777777" w:rsidR="002E31B7" w:rsidRPr="00ED0774" w:rsidRDefault="002E31B7" w:rsidP="0060549B">
            <w:r w:rsidRPr="00ED0774">
              <w:t>Электрокардиография,</w:t>
            </w:r>
          </w:p>
          <w:p w14:paraId="1EE65BC0" w14:textId="77777777" w:rsidR="001548DC" w:rsidRPr="00ED0774" w:rsidRDefault="002E31B7" w:rsidP="0060549B">
            <w:r w:rsidRPr="00ED0774">
              <w:t>эхо-электрокардиография</w:t>
            </w:r>
            <w:r w:rsidR="00926681" w:rsidRPr="00ED0774">
              <w:t xml:space="preserve"> </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65A8B9A" w14:textId="77777777" w:rsidR="001548DC" w:rsidRPr="00ED0774" w:rsidRDefault="001548DC" w:rsidP="0060549B">
            <w:r w:rsidRPr="00ED0774">
              <w:t>Да</w:t>
            </w:r>
          </w:p>
        </w:tc>
      </w:tr>
      <w:tr w:rsidR="001548DC" w:rsidRPr="00ED0774" w14:paraId="08EA5B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2DC2DA4"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FCC09" w14:textId="77777777" w:rsidR="001548DC" w:rsidRPr="00ED0774" w:rsidRDefault="001548DC" w:rsidP="0060549B">
            <w:r w:rsidRPr="00ED0774">
              <w:t>Биобанкинг</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5D35ED8" w14:textId="77777777" w:rsidR="001548DC" w:rsidRPr="00ED0774" w:rsidRDefault="001548DC" w:rsidP="0060549B">
            <w:r w:rsidRPr="00ED0774">
              <w:t>Рекомендательно</w:t>
            </w:r>
          </w:p>
        </w:tc>
      </w:tr>
      <w:tr w:rsidR="001548DC" w:rsidRPr="00ED0774" w14:paraId="24FFA44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1CC32E6"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1C971BB" w14:textId="77777777" w:rsidR="001548DC" w:rsidRPr="00ED0774" w:rsidRDefault="001548DC" w:rsidP="0060549B">
            <w:r w:rsidRPr="00ED0774">
              <w:t>Мутации</w:t>
            </w:r>
            <w:r w:rsidR="00926681" w:rsidRPr="00ED0774">
              <w:t xml:space="preserve"> </w:t>
            </w:r>
            <w:r w:rsidRPr="00ED0774">
              <w:t>генов</w:t>
            </w:r>
            <w:r w:rsidR="00926681" w:rsidRPr="00ED0774">
              <w:rPr>
                <w:i/>
                <w:iCs/>
              </w:rPr>
              <w:t xml:space="preserve"> </w:t>
            </w:r>
            <w:r w:rsidRPr="00ED0774">
              <w:rPr>
                <w:i/>
                <w:iCs/>
                <w:lang w:val="en-US"/>
              </w:rPr>
              <w:t>NPM</w:t>
            </w:r>
            <w:r w:rsidRPr="00ED0774">
              <w:rPr>
                <w:i/>
                <w:iCs/>
              </w:rPr>
              <w:t>1</w:t>
            </w:r>
            <w:r w:rsidRPr="00ED0774">
              <w:t>,</w:t>
            </w:r>
            <w:r w:rsidR="00926681" w:rsidRPr="00ED0774">
              <w:t xml:space="preserve"> </w:t>
            </w:r>
            <w:r w:rsidRPr="00ED0774">
              <w:rPr>
                <w:i/>
                <w:iCs/>
                <w:lang w:val="en-US"/>
              </w:rPr>
              <w:t>CEBPA</w:t>
            </w:r>
            <w:r w:rsidRPr="00ED0774">
              <w:t>,</w:t>
            </w:r>
            <w:r w:rsidR="00926681" w:rsidRPr="00ED0774">
              <w:t xml:space="preserve"> </w:t>
            </w:r>
            <w:r w:rsidRPr="00ED0774">
              <w:rPr>
                <w:i/>
                <w:iCs/>
                <w:lang w:val="en-US"/>
              </w:rPr>
              <w:t>FLT</w:t>
            </w:r>
            <w:r w:rsidRPr="00ED0774">
              <w:rPr>
                <w:i/>
                <w:iCs/>
              </w:rPr>
              <w:t>3</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1CD40D" w14:textId="77777777" w:rsidR="001548DC" w:rsidRPr="00ED0774" w:rsidRDefault="001548DC" w:rsidP="0060549B">
            <w:r w:rsidRPr="00ED0774">
              <w:t>Рекомендательно</w:t>
            </w:r>
          </w:p>
        </w:tc>
      </w:tr>
      <w:tr w:rsidR="001548DC" w:rsidRPr="00ED0774" w14:paraId="4ECC10ED"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E4E226A" w14:textId="77777777" w:rsidR="001548DC" w:rsidRPr="00ED0774" w:rsidRDefault="001548DC" w:rsidP="0060549B">
            <w:r w:rsidRPr="00ED0774">
              <w:t>Исследование</w:t>
            </w:r>
            <w:r w:rsidR="00926681" w:rsidRPr="00ED0774">
              <w:t xml:space="preserve"> </w:t>
            </w:r>
            <w:r w:rsidRPr="00ED0774">
              <w:t>прогностических</w:t>
            </w:r>
            <w:r w:rsidR="00926681" w:rsidRPr="00ED0774">
              <w:t xml:space="preserve"> </w:t>
            </w:r>
            <w:r w:rsidRPr="00ED0774">
              <w:t>маркеров</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68B288F" w14:textId="77777777" w:rsidR="001548DC" w:rsidRPr="00ED0774" w:rsidRDefault="001548DC" w:rsidP="0060549B">
            <w:r w:rsidRPr="00ED0774">
              <w:t>Мутации</w:t>
            </w:r>
            <w:r w:rsidR="00926681" w:rsidRPr="00ED0774">
              <w:t xml:space="preserve"> </w:t>
            </w:r>
            <w:r w:rsidRPr="00ED0774">
              <w:t>генов</w:t>
            </w:r>
            <w:r w:rsidR="00926681" w:rsidRPr="00ED0774">
              <w:rPr>
                <w:i/>
                <w:iCs/>
              </w:rPr>
              <w:t xml:space="preserve"> </w:t>
            </w:r>
            <w:r w:rsidRPr="00ED0774">
              <w:rPr>
                <w:i/>
                <w:iCs/>
                <w:lang w:val="en-US"/>
              </w:rPr>
              <w:t>WT</w:t>
            </w:r>
            <w:r w:rsidRPr="00ED0774">
              <w:rPr>
                <w:i/>
                <w:iCs/>
              </w:rPr>
              <w:t>1</w:t>
            </w:r>
            <w:r w:rsidRPr="00ED0774">
              <w:t>,</w:t>
            </w:r>
            <w:r w:rsidR="00926681" w:rsidRPr="00ED0774">
              <w:t xml:space="preserve"> </w:t>
            </w:r>
            <w:r w:rsidRPr="00ED0774">
              <w:rPr>
                <w:i/>
                <w:iCs/>
                <w:lang w:val="en-US"/>
              </w:rPr>
              <w:t>RUNX</w:t>
            </w:r>
            <w:r w:rsidRPr="00ED0774">
              <w:rPr>
                <w:i/>
                <w:iCs/>
              </w:rPr>
              <w:t>1</w:t>
            </w:r>
            <w:r w:rsidRPr="00ED0774">
              <w:t>,</w:t>
            </w:r>
            <w:r w:rsidR="00926681" w:rsidRPr="00ED0774">
              <w:t xml:space="preserve"> </w:t>
            </w:r>
            <w:r w:rsidRPr="00ED0774">
              <w:rPr>
                <w:i/>
                <w:iCs/>
                <w:lang w:val="en-US"/>
              </w:rPr>
              <w:t>MLL</w:t>
            </w:r>
            <w:r w:rsidRPr="00ED0774">
              <w:t>,</w:t>
            </w:r>
            <w:r w:rsidR="00926681" w:rsidRPr="00ED0774">
              <w:t xml:space="preserve"> </w:t>
            </w:r>
            <w:r w:rsidRPr="00ED0774">
              <w:rPr>
                <w:i/>
                <w:iCs/>
                <w:lang w:val="en-US"/>
              </w:rPr>
              <w:t>KI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9FA6BA"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55E512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5B2288C"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CA2B2C" w14:textId="77777777" w:rsidR="001548DC" w:rsidRPr="00ED0774" w:rsidRDefault="001548DC" w:rsidP="0060549B">
            <w:r w:rsidRPr="00ED0774">
              <w:rPr>
                <w:i/>
                <w:iCs/>
                <w:lang w:val="en-US"/>
              </w:rPr>
              <w:t>RAS</w:t>
            </w:r>
            <w:r w:rsidRPr="00ED0774">
              <w:t>,</w:t>
            </w:r>
            <w:r w:rsidR="00926681" w:rsidRPr="00ED0774">
              <w:t xml:space="preserve"> </w:t>
            </w:r>
            <w:r w:rsidRPr="00ED0774">
              <w:rPr>
                <w:i/>
                <w:iCs/>
                <w:lang w:val="en-US"/>
              </w:rPr>
              <w:t>TP</w:t>
            </w:r>
            <w:r w:rsidRPr="00ED0774">
              <w:rPr>
                <w:i/>
                <w:iCs/>
              </w:rPr>
              <w:t>53,</w:t>
            </w:r>
            <w:r w:rsidR="00926681" w:rsidRPr="00ED0774">
              <w:rPr>
                <w:i/>
                <w:iCs/>
              </w:rPr>
              <w:t xml:space="preserve"> </w:t>
            </w:r>
            <w:r w:rsidRPr="00ED0774">
              <w:rPr>
                <w:i/>
                <w:iCs/>
                <w:lang w:val="en-US"/>
              </w:rPr>
              <w:t>TET</w:t>
            </w:r>
            <w:r w:rsidRPr="00ED0774">
              <w:rPr>
                <w:i/>
                <w:iCs/>
              </w:rPr>
              <w:t>2</w:t>
            </w:r>
            <w:r w:rsidRPr="00ED0774">
              <w:t>,</w:t>
            </w:r>
            <w:r w:rsidR="00926681" w:rsidRPr="00ED0774">
              <w:t xml:space="preserve"> </w:t>
            </w:r>
            <w:r w:rsidRPr="00ED0774">
              <w:rPr>
                <w:i/>
                <w:iCs/>
                <w:lang w:val="en-US"/>
              </w:rPr>
              <w:t>IDH</w:t>
            </w:r>
            <w:r w:rsidRPr="00ED0774">
              <w:rPr>
                <w:i/>
                <w:iCs/>
              </w:rPr>
              <w:t>1</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E7062F"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19525FA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00ACD11"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969EAEE" w14:textId="77777777" w:rsidR="001548DC" w:rsidRPr="00ED0774" w:rsidRDefault="001548DC" w:rsidP="0060549B">
            <w:r w:rsidRPr="00ED0774">
              <w:t>Экспрессия</w:t>
            </w:r>
            <w:r w:rsidR="00926681" w:rsidRPr="00ED0774">
              <w:t xml:space="preserve"> </w:t>
            </w:r>
            <w:r w:rsidRPr="00ED0774">
              <w:t>генов</w:t>
            </w:r>
            <w:r w:rsidR="00926681" w:rsidRPr="00ED0774">
              <w:rPr>
                <w:i/>
                <w:iCs/>
              </w:rPr>
              <w:t xml:space="preserve"> </w:t>
            </w:r>
            <w:r w:rsidRPr="00ED0774">
              <w:rPr>
                <w:i/>
                <w:iCs/>
                <w:lang w:val="en-US"/>
              </w:rPr>
              <w:t>ERG</w:t>
            </w:r>
            <w:r w:rsidRPr="00ED0774">
              <w:t>,</w:t>
            </w:r>
            <w:r w:rsidR="00926681" w:rsidRPr="00ED0774">
              <w:t xml:space="preserve"> </w:t>
            </w:r>
            <w:r w:rsidRPr="00ED0774">
              <w:rPr>
                <w:i/>
                <w:iCs/>
                <w:lang w:val="en-US"/>
              </w:rPr>
              <w:t>MN</w:t>
            </w:r>
            <w:r w:rsidRPr="00ED0774">
              <w:rPr>
                <w:i/>
                <w:iCs/>
              </w:rPr>
              <w:t>1</w:t>
            </w:r>
            <w:r w:rsidRPr="00ED0774">
              <w:t>,</w:t>
            </w:r>
            <w:r w:rsidR="00926681" w:rsidRPr="00ED0774">
              <w:t xml:space="preserve"> </w:t>
            </w:r>
            <w:r w:rsidRPr="00ED0774">
              <w:rPr>
                <w:i/>
                <w:iCs/>
                <w:lang w:val="en-US"/>
              </w:rPr>
              <w:t>EVI</w:t>
            </w:r>
            <w:r w:rsidRPr="00ED0774">
              <w:rPr>
                <w:i/>
                <w:iCs/>
              </w:rPr>
              <w:t>1</w:t>
            </w:r>
            <w:r w:rsidRPr="00ED0774">
              <w:t>,</w:t>
            </w:r>
            <w:r w:rsidR="00926681" w:rsidRPr="00ED0774">
              <w:t xml:space="preserve"> </w:t>
            </w:r>
            <w:r w:rsidRPr="00ED0774">
              <w:rPr>
                <w:i/>
                <w:iCs/>
                <w:lang w:val="en-US"/>
              </w:rPr>
              <w:t>BAALC</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66798F"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r w:rsidR="001548DC" w:rsidRPr="00ED0774" w14:paraId="5B54683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82B86EC" w14:textId="77777777" w:rsidR="001548DC" w:rsidRPr="00ED0774"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8E3C0A3" w14:textId="77777777" w:rsidR="001548DC" w:rsidRPr="00ED0774" w:rsidRDefault="001548DC" w:rsidP="0060549B">
            <w:r w:rsidRPr="00ED0774">
              <w:t>Определение</w:t>
            </w:r>
            <w:r w:rsidR="00926681" w:rsidRPr="00ED0774">
              <w:t xml:space="preserve"> </w:t>
            </w:r>
            <w:r w:rsidRPr="00ED0774">
              <w:rPr>
                <w:shd w:val="clear" w:color="auto" w:fill="FFFFFF"/>
              </w:rPr>
              <w:t>МОБ</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461E9D5" w14:textId="77777777" w:rsidR="001548DC" w:rsidRPr="00ED0774" w:rsidRDefault="001548DC" w:rsidP="0060549B">
            <w:r w:rsidRPr="00ED0774">
              <w:t>В</w:t>
            </w:r>
            <w:r w:rsidR="00926681" w:rsidRPr="00ED0774">
              <w:t xml:space="preserve"> </w:t>
            </w:r>
            <w:r w:rsidRPr="00ED0774">
              <w:t>рамках</w:t>
            </w:r>
            <w:r w:rsidR="00926681" w:rsidRPr="00ED0774">
              <w:t xml:space="preserve"> </w:t>
            </w:r>
            <w:r w:rsidRPr="00ED0774">
              <w:t>исследований</w:t>
            </w:r>
          </w:p>
        </w:tc>
      </w:tr>
    </w:tbl>
    <w:p w14:paraId="65FA576A" w14:textId="77777777" w:rsidR="00D044B7" w:rsidRDefault="00D044B7" w:rsidP="002706BA">
      <w:pPr>
        <w:pStyle w:val="2"/>
      </w:pPr>
      <w:bookmarkStart w:id="145" w:name="_Toc26787581"/>
      <w:bookmarkStart w:id="146" w:name="_Toc24472019"/>
    </w:p>
    <w:p w14:paraId="502E1B82" w14:textId="1A1F9267" w:rsidR="00500D21" w:rsidRPr="00F43B6B" w:rsidRDefault="00500D21" w:rsidP="002706BA">
      <w:pPr>
        <w:pStyle w:val="2"/>
        <w:rPr>
          <w:lang w:val="ru-RU"/>
        </w:rPr>
      </w:pPr>
      <w:bookmarkStart w:id="147" w:name="_Toc64624805"/>
      <w:r w:rsidRPr="00ED0774">
        <w:t>Приложение</w:t>
      </w:r>
      <w:r w:rsidR="00926681" w:rsidRPr="00ED0774">
        <w:t xml:space="preserve"> </w:t>
      </w:r>
      <w:r w:rsidRPr="00ED0774">
        <w:t>А3.2.</w:t>
      </w:r>
      <w:r w:rsidR="00926681" w:rsidRPr="00ED0774">
        <w:t xml:space="preserve"> </w:t>
      </w:r>
      <w:r w:rsidRPr="00ED0774">
        <w:t>Варианты</w:t>
      </w:r>
      <w:r w:rsidR="00926681" w:rsidRPr="00ED0774">
        <w:t xml:space="preserve"> </w:t>
      </w:r>
      <w:r w:rsidRPr="00ED0774">
        <w:t>курсов</w:t>
      </w:r>
      <w:r w:rsidR="00926681" w:rsidRPr="00ED0774">
        <w:t xml:space="preserve"> </w:t>
      </w:r>
      <w:r w:rsidRPr="00ED0774">
        <w:t>химиотерапии</w:t>
      </w:r>
      <w:r w:rsidR="00926681" w:rsidRPr="00ED0774">
        <w:t xml:space="preserve"> </w:t>
      </w:r>
      <w:r w:rsidRPr="00ED0774">
        <w:t>при</w:t>
      </w:r>
      <w:r w:rsidR="00926681" w:rsidRPr="00ED0774">
        <w:t xml:space="preserve"> </w:t>
      </w:r>
      <w:bookmarkEnd w:id="145"/>
      <w:bookmarkEnd w:id="146"/>
      <w:bookmarkEnd w:id="147"/>
      <w:r w:rsidR="00F43B6B">
        <w:rPr>
          <w:lang w:val="ru-RU"/>
        </w:rPr>
        <w:t>ОМЛ</w:t>
      </w:r>
    </w:p>
    <w:p w14:paraId="0A3529B7" w14:textId="77777777" w:rsidR="00D044B7" w:rsidRDefault="00D044B7" w:rsidP="00705E68">
      <w:pPr>
        <w:ind w:firstLine="567"/>
        <w:rPr>
          <w:bCs/>
          <w:lang w:val="x-none"/>
        </w:rPr>
      </w:pPr>
    </w:p>
    <w:p w14:paraId="13E21FCC" w14:textId="484044CC" w:rsidR="00500D21" w:rsidRPr="00F43B6B" w:rsidRDefault="00D40FDC" w:rsidP="00705E68">
      <w:pPr>
        <w:ind w:firstLine="567"/>
        <w:rPr>
          <w:bCs/>
          <w:iCs/>
        </w:rPr>
      </w:pPr>
      <w:r w:rsidRPr="00AD736D">
        <w:rPr>
          <w:bCs/>
        </w:rPr>
        <w:t>Таблица</w:t>
      </w:r>
      <w:r w:rsidR="00926681" w:rsidRPr="00AD736D">
        <w:rPr>
          <w:bCs/>
        </w:rPr>
        <w:t xml:space="preserve"> </w:t>
      </w:r>
      <w:r w:rsidR="00AD736D">
        <w:rPr>
          <w:bCs/>
        </w:rPr>
        <w:t>1</w:t>
      </w:r>
      <w:r w:rsidRPr="00AD736D">
        <w:rPr>
          <w:bCs/>
        </w:rPr>
        <w:t>.</w:t>
      </w:r>
      <w:r w:rsidR="00926681" w:rsidRPr="00AD736D">
        <w:rPr>
          <w:bCs/>
        </w:rPr>
        <w:t xml:space="preserve"> </w:t>
      </w:r>
      <w:r w:rsidR="00500D21" w:rsidRPr="00AD736D">
        <w:rPr>
          <w:bCs/>
          <w:iCs/>
        </w:rPr>
        <w:t>Варианты</w:t>
      </w:r>
      <w:r w:rsidR="00926681" w:rsidRPr="00AD736D">
        <w:rPr>
          <w:bCs/>
          <w:iCs/>
        </w:rPr>
        <w:t xml:space="preserve"> </w:t>
      </w:r>
      <w:r w:rsidR="00500D21" w:rsidRPr="00AD736D">
        <w:rPr>
          <w:bCs/>
          <w:iCs/>
        </w:rPr>
        <w:t>курсов</w:t>
      </w:r>
      <w:r w:rsidR="00926681" w:rsidRPr="00AD736D">
        <w:rPr>
          <w:bCs/>
          <w:iCs/>
        </w:rPr>
        <w:t xml:space="preserve"> </w:t>
      </w:r>
      <w:r w:rsidR="00500D21" w:rsidRPr="00AD736D">
        <w:rPr>
          <w:bCs/>
          <w:iCs/>
        </w:rPr>
        <w:t>индукции</w:t>
      </w:r>
      <w:r w:rsidR="00926681" w:rsidRPr="00AD736D">
        <w:rPr>
          <w:bCs/>
          <w:iCs/>
        </w:rPr>
        <w:t xml:space="preserve"> </w:t>
      </w:r>
      <w:r w:rsidR="00500D21" w:rsidRPr="00AD736D">
        <w:rPr>
          <w:bCs/>
          <w:iCs/>
        </w:rPr>
        <w:t>и</w:t>
      </w:r>
      <w:r w:rsidR="00926681" w:rsidRPr="00AD736D">
        <w:rPr>
          <w:bCs/>
          <w:iCs/>
        </w:rPr>
        <w:t xml:space="preserve"> </w:t>
      </w:r>
      <w:r w:rsidR="00500D21" w:rsidRPr="00AD736D">
        <w:rPr>
          <w:bCs/>
          <w:iCs/>
        </w:rPr>
        <w:t>консолидации</w:t>
      </w:r>
      <w:r w:rsidR="00926681" w:rsidRPr="00AD736D">
        <w:rPr>
          <w:bCs/>
          <w:i/>
          <w:iCs/>
        </w:rPr>
        <w:t xml:space="preserve"> </w:t>
      </w:r>
      <w:r w:rsidR="00F43B6B">
        <w:rPr>
          <w:bCs/>
          <w:iCs/>
        </w:rPr>
        <w:t>ОМЛ</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33"/>
        <w:gridCol w:w="7300"/>
        <w:gridCol w:w="87"/>
      </w:tblGrid>
      <w:tr w:rsidR="00500D21" w:rsidRPr="00ED0774" w14:paraId="0146A3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4EA9938" w14:textId="77777777" w:rsidR="002E31B7" w:rsidRPr="00ED0774" w:rsidRDefault="00500D21" w:rsidP="00F0118E">
            <w:pPr>
              <w:jc w:val="center"/>
              <w:rPr>
                <w:rFonts w:eastAsia="Arial Unicode MS"/>
                <w:b/>
                <w:color w:val="000000"/>
                <w:u w:color="000000"/>
              </w:rPr>
            </w:pPr>
            <w:r w:rsidRPr="00ED0774">
              <w:rPr>
                <w:rFonts w:eastAsia="Arial Unicode MS"/>
                <w:b/>
                <w:color w:val="000000"/>
                <w:u w:color="000000"/>
              </w:rPr>
              <w:t>Программа</w:t>
            </w:r>
            <w:r w:rsidR="00926681" w:rsidRPr="00ED0774">
              <w:rPr>
                <w:rFonts w:eastAsia="Arial Unicode MS"/>
                <w:b/>
                <w:color w:val="000000"/>
                <w:u w:color="000000"/>
              </w:rPr>
              <w:t xml:space="preserve"> </w:t>
            </w:r>
            <w:r w:rsidRPr="00ED0774">
              <w:rPr>
                <w:rFonts w:eastAsia="Arial Unicode MS"/>
                <w:b/>
                <w:color w:val="000000"/>
                <w:u w:color="000000"/>
              </w:rPr>
              <w:t>индукции/</w:t>
            </w:r>
          </w:p>
          <w:p w14:paraId="1704D775" w14:textId="77777777" w:rsidR="00500D21" w:rsidRPr="00ED0774" w:rsidRDefault="00500D21" w:rsidP="00F0118E">
            <w:pPr>
              <w:jc w:val="center"/>
              <w:rPr>
                <w:rFonts w:eastAsia="Arial Unicode MS"/>
                <w:b/>
                <w:color w:val="000000"/>
                <w:u w:color="000000"/>
              </w:rPr>
            </w:pPr>
            <w:r w:rsidRPr="00ED0774">
              <w:rPr>
                <w:rFonts w:eastAsia="Arial Unicode MS"/>
                <w:b/>
                <w:color w:val="000000"/>
                <w:u w:color="000000"/>
              </w:rPr>
              <w:t>консолидации</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CA5C60" w14:textId="77777777" w:rsidR="00500D21" w:rsidRPr="00ED0774" w:rsidRDefault="00500D21" w:rsidP="00F0118E">
            <w:pPr>
              <w:ind w:firstLine="567"/>
              <w:jc w:val="center"/>
              <w:rPr>
                <w:rFonts w:eastAsia="Arial Unicode MS"/>
                <w:b/>
                <w:color w:val="000000"/>
                <w:u w:color="000000"/>
              </w:rPr>
            </w:pPr>
            <w:r w:rsidRPr="00ED0774">
              <w:rPr>
                <w:rFonts w:eastAsia="Arial Unicode MS"/>
                <w:b/>
                <w:color w:val="000000"/>
                <w:u w:color="000000"/>
              </w:rPr>
              <w:t>Препарат</w:t>
            </w:r>
          </w:p>
        </w:tc>
      </w:tr>
      <w:tr w:rsidR="00500D21" w:rsidRPr="00ED0774" w14:paraId="74AEB39A" w14:textId="77777777" w:rsidTr="00F0118E">
        <w:trPr>
          <w:trHeight w:val="2147"/>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DFCEF14"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6C951A"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сутки</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r w:rsidR="00736A11" w:rsidRPr="00ED0774">
              <w:rPr>
                <w:rFonts w:eastAsia="Arial Unicode MS"/>
                <w:color w:val="000000"/>
                <w:u w:color="000000"/>
              </w:rPr>
              <w:t xml:space="preserve"> в комбинации с одним из следующих ЛП: </w:t>
            </w:r>
          </w:p>
          <w:p w14:paraId="4FA0ECAF"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6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BA4DCD3"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Митоксантрон**</w:t>
            </w:r>
            <w:r w:rsidR="00926681" w:rsidRPr="00ED0774">
              <w:rPr>
                <w:rFonts w:eastAsia="Arial Unicode MS"/>
                <w:color w:val="000000"/>
                <w:u w:color="000000"/>
              </w:rPr>
              <w:t xml:space="preserve"> </w:t>
            </w:r>
            <w:r w:rsidRPr="00ED0774">
              <w:rPr>
                <w:rFonts w:eastAsia="Arial Unicode MS"/>
                <w:color w:val="000000"/>
                <w:u w:color="000000"/>
              </w:rPr>
              <w:t>1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2EB87008" w14:textId="77777777" w:rsidR="00500D21" w:rsidRPr="00ED0774" w:rsidRDefault="00500D21" w:rsidP="00275537">
            <w:pPr>
              <w:numPr>
                <w:ilvl w:val="0"/>
                <w:numId w:val="3"/>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rPr>
                <w:rFonts w:eastAsia="Arial Unicode MS"/>
                <w:color w:val="000000"/>
                <w:u w:color="000000"/>
              </w:rPr>
            </w:pPr>
            <w:r w:rsidRPr="00ED0774">
              <w:rPr>
                <w:rFonts w:eastAsia="Arial Unicode MS"/>
                <w:color w:val="000000"/>
                <w:u w:color="000000"/>
              </w:rPr>
              <w:t>Идарубицин**</w:t>
            </w:r>
            <w:r w:rsidR="00926681" w:rsidRPr="00ED0774">
              <w:rPr>
                <w:rFonts w:eastAsia="Arial Unicode MS"/>
                <w:color w:val="000000"/>
                <w:u w:color="000000"/>
              </w:rPr>
              <w:t xml:space="preserve"> </w:t>
            </w:r>
            <w:r w:rsidRPr="00ED0774">
              <w:rPr>
                <w:rFonts w:eastAsia="Arial Unicode MS"/>
                <w:color w:val="000000"/>
                <w:u w:color="000000"/>
              </w:rPr>
              <w:t>12</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1728CE27" w14:textId="77777777" w:rsidTr="0060549B">
        <w:trPr>
          <w:trHeight w:val="204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D2D0CD5"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lastRenderedPageBreak/>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524B2D"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круглосуточно</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r w:rsidR="00736A11" w:rsidRPr="00ED0774">
              <w:rPr>
                <w:rFonts w:eastAsia="Arial Unicode MS"/>
                <w:color w:val="000000"/>
                <w:u w:color="000000"/>
              </w:rPr>
              <w:t xml:space="preserve"> в комбинации с одним из следующих ЛП:</w:t>
            </w:r>
          </w:p>
          <w:p w14:paraId="141AEAAC"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6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7A97C8F"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Митоксантрон**</w:t>
            </w:r>
            <w:r w:rsidR="00926681" w:rsidRPr="00ED0774">
              <w:rPr>
                <w:rFonts w:eastAsia="Arial Unicode MS"/>
                <w:color w:val="000000"/>
                <w:u w:color="000000"/>
              </w:rPr>
              <w:t xml:space="preserve"> </w:t>
            </w:r>
            <w:r w:rsidRPr="00ED0774">
              <w:rPr>
                <w:rFonts w:eastAsia="Arial Unicode MS"/>
                <w:color w:val="000000"/>
                <w:u w:color="000000"/>
              </w:rPr>
              <w:t>1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r w:rsidR="00926681" w:rsidRPr="00ED0774">
              <w:rPr>
                <w:rFonts w:eastAsia="Arial Unicode MS"/>
                <w:color w:val="000000"/>
                <w:u w:color="000000"/>
              </w:rPr>
              <w:t xml:space="preserve"> </w:t>
            </w:r>
            <w:r w:rsidRPr="00ED0774">
              <w:rPr>
                <w:rFonts w:eastAsia="Arial Unicode MS"/>
                <w:color w:val="000000"/>
                <w:u w:color="000000"/>
              </w:rPr>
              <w:t>или</w:t>
            </w:r>
          </w:p>
          <w:p w14:paraId="6C1C5D01" w14:textId="77777777" w:rsidR="00500D21" w:rsidRPr="00ED0774" w:rsidRDefault="00500D21" w:rsidP="00275537">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Идарубицин**</w:t>
            </w:r>
            <w:r w:rsidR="00926681" w:rsidRPr="00ED0774">
              <w:rPr>
                <w:rFonts w:eastAsia="Arial Unicode MS"/>
                <w:color w:val="000000"/>
                <w:u w:color="000000"/>
              </w:rPr>
              <w:t xml:space="preserve"> </w:t>
            </w:r>
            <w:r w:rsidRPr="00ED0774">
              <w:rPr>
                <w:rFonts w:eastAsia="Arial Unicode MS"/>
                <w:color w:val="000000"/>
                <w:u w:color="000000"/>
              </w:rPr>
              <w:t>12</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5-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E830A3" w:rsidRPr="00ED0774" w14:paraId="3D2A00A9" w14:textId="77777777" w:rsidTr="0060549B">
        <w:trPr>
          <w:trHeight w:val="204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4A6AEE8" w14:textId="77777777" w:rsidR="00E830A3" w:rsidRDefault="00E830A3" w:rsidP="00F0118E">
            <w:pPr>
              <w:jc w:val="center"/>
              <w:rPr>
                <w:rFonts w:eastAsia="Arial Unicode MS"/>
                <w:color w:val="000000"/>
                <w:u w:color="000000"/>
                <w:shd w:val="clear" w:color="auto" w:fill="FFFFFF"/>
              </w:rPr>
            </w:pPr>
            <w:r w:rsidRPr="00ED0774">
              <w:rPr>
                <w:rFonts w:eastAsia="Arial Unicode MS"/>
                <w:color w:val="000000"/>
                <w:u w:color="000000"/>
              </w:rPr>
              <w:t xml:space="preserve">7 + 3 </w:t>
            </w:r>
            <w:r>
              <w:rPr>
                <w:rFonts w:eastAsia="Arial Unicode MS"/>
                <w:color w:val="000000"/>
                <w:u w:color="000000"/>
                <w:shd w:val="clear" w:color="auto" w:fill="FFFFFF"/>
              </w:rPr>
              <w:t>с мидостаурином</w:t>
            </w:r>
          </w:p>
          <w:p w14:paraId="4FD250D4" w14:textId="41B996DE" w:rsidR="00496EF1" w:rsidRPr="00496EF1" w:rsidRDefault="00496EF1" w:rsidP="00F0118E">
            <w:pPr>
              <w:jc w:val="center"/>
              <w:rPr>
                <w:rFonts w:eastAsia="Arial Unicode MS"/>
                <w:color w:val="000000"/>
                <w:u w:color="000000"/>
                <w:lang w:val="en-US"/>
              </w:rPr>
            </w:pPr>
            <w:r>
              <w:rPr>
                <w:rFonts w:eastAsia="Arial Unicode MS"/>
                <w:color w:val="000000"/>
                <w:u w:color="000000"/>
                <w:shd w:val="clear" w:color="auto" w:fill="FFFFFF"/>
                <w:lang w:val="en-US"/>
              </w:rPr>
              <w:t>[57]</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3C560E" w14:textId="77777777" w:rsidR="00E830A3" w:rsidRPr="00ED0774" w:rsidRDefault="00E830A3" w:rsidP="00E830A3">
            <w:pPr>
              <w:ind w:firstLine="247"/>
              <w:rPr>
                <w:rFonts w:eastAsia="Arial Unicode MS"/>
                <w:color w:val="000000"/>
                <w:u w:color="000000"/>
              </w:rPr>
            </w:pPr>
            <w:r w:rsidRPr="00ED0774">
              <w:rPr>
                <w:rFonts w:eastAsia="Arial Unicode MS"/>
                <w:color w:val="000000"/>
                <w:u w:color="000000"/>
              </w:rPr>
              <w:t>Цитарабин** 200 мг/м</w:t>
            </w:r>
            <w:r w:rsidRPr="00ED0774">
              <w:rPr>
                <w:rFonts w:eastAsia="Arial Unicode MS"/>
                <w:color w:val="000000"/>
                <w:u w:color="000000"/>
                <w:vertAlign w:val="superscript"/>
              </w:rPr>
              <w:t>2</w:t>
            </w:r>
            <w:r w:rsidRPr="00ED0774">
              <w:rPr>
                <w:rFonts w:eastAsia="Arial Unicode MS"/>
                <w:color w:val="000000"/>
                <w:u w:color="000000"/>
              </w:rPr>
              <w:t xml:space="preserve"> в/в круглосуточно в 1</w:t>
            </w:r>
            <w:r w:rsidRPr="00ED0774">
              <w:t>–</w:t>
            </w:r>
            <w:r w:rsidRPr="00ED0774">
              <w:rPr>
                <w:rFonts w:eastAsia="Arial Unicode MS"/>
                <w:color w:val="000000"/>
                <w:u w:color="000000"/>
              </w:rPr>
              <w:t>7-й дни в комбинации с одним из следующих ЛП:</w:t>
            </w:r>
          </w:p>
          <w:p w14:paraId="23BE252A" w14:textId="77777777" w:rsidR="00E830A3" w:rsidRPr="00ED0774" w:rsidRDefault="00E830A3" w:rsidP="00E830A3">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Даунорубицин** 60 мг/м</w:t>
            </w:r>
            <w:r w:rsidRPr="00ED0774">
              <w:rPr>
                <w:rFonts w:eastAsia="Arial Unicode MS"/>
                <w:color w:val="000000"/>
                <w:u w:color="000000"/>
                <w:vertAlign w:val="superscript"/>
              </w:rPr>
              <w:t>2</w:t>
            </w:r>
            <w:r w:rsidRPr="00ED0774">
              <w:rPr>
                <w:rFonts w:eastAsia="Arial Unicode MS"/>
                <w:color w:val="000000"/>
                <w:u w:color="000000"/>
              </w:rPr>
              <w:t xml:space="preserve"> в/в 1 раз в день в 3</w:t>
            </w:r>
            <w:r w:rsidRPr="00ED0774">
              <w:t>–</w:t>
            </w:r>
            <w:r w:rsidRPr="00ED0774">
              <w:rPr>
                <w:rFonts w:eastAsia="Arial Unicode MS"/>
                <w:color w:val="000000"/>
                <w:u w:color="000000"/>
              </w:rPr>
              <w:t>5-й дни или</w:t>
            </w:r>
          </w:p>
          <w:p w14:paraId="111C4E3B" w14:textId="77777777" w:rsidR="00E830A3" w:rsidRDefault="00E830A3" w:rsidP="00E830A3">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D0774">
              <w:rPr>
                <w:rFonts w:eastAsia="Arial Unicode MS"/>
                <w:color w:val="000000"/>
                <w:u w:color="000000"/>
              </w:rPr>
              <w:t>Митоксантрон** 10 мг/м</w:t>
            </w:r>
            <w:r w:rsidRPr="00ED0774">
              <w:rPr>
                <w:rFonts w:eastAsia="Arial Unicode MS"/>
                <w:color w:val="000000"/>
                <w:u w:color="000000"/>
                <w:vertAlign w:val="superscript"/>
              </w:rPr>
              <w:t>2</w:t>
            </w:r>
            <w:r w:rsidRPr="00ED0774">
              <w:rPr>
                <w:rFonts w:eastAsia="Arial Unicode MS"/>
                <w:color w:val="000000"/>
                <w:u w:color="000000"/>
              </w:rPr>
              <w:t xml:space="preserve"> в/в 1 раз в день в 3</w:t>
            </w:r>
            <w:r w:rsidRPr="00ED0774">
              <w:t>–</w:t>
            </w:r>
            <w:r w:rsidRPr="00ED0774">
              <w:rPr>
                <w:rFonts w:eastAsia="Arial Unicode MS"/>
                <w:color w:val="000000"/>
                <w:u w:color="000000"/>
              </w:rPr>
              <w:t>5-й дни или</w:t>
            </w:r>
          </w:p>
          <w:p w14:paraId="2C3F9174" w14:textId="77777777" w:rsidR="00E830A3" w:rsidRDefault="00E830A3" w:rsidP="00E830A3">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rPr>
                <w:rFonts w:eastAsia="Arial Unicode MS"/>
                <w:color w:val="000000"/>
                <w:u w:color="000000"/>
              </w:rPr>
            </w:pPr>
            <w:r w:rsidRPr="00E830A3">
              <w:rPr>
                <w:rFonts w:eastAsia="Arial Unicode MS"/>
                <w:color w:val="000000"/>
                <w:u w:color="000000"/>
              </w:rPr>
              <w:t>Идарубицин** 12 мг/м</w:t>
            </w:r>
            <w:r w:rsidRPr="00E830A3">
              <w:rPr>
                <w:rFonts w:eastAsia="Arial Unicode MS"/>
                <w:color w:val="000000"/>
                <w:u w:color="000000"/>
                <w:vertAlign w:val="superscript"/>
              </w:rPr>
              <w:t>2</w:t>
            </w:r>
            <w:r w:rsidRPr="00E830A3">
              <w:rPr>
                <w:rFonts w:eastAsia="Arial Unicode MS"/>
                <w:color w:val="000000"/>
                <w:u w:color="000000"/>
              </w:rPr>
              <w:t xml:space="preserve"> в/в 1 раз в день в 3</w:t>
            </w:r>
            <w:r w:rsidRPr="00ED0774">
              <w:t>–</w:t>
            </w:r>
            <w:r w:rsidRPr="00E830A3">
              <w:rPr>
                <w:rFonts w:eastAsia="Arial Unicode MS"/>
                <w:color w:val="000000"/>
                <w:u w:color="000000"/>
              </w:rPr>
              <w:t>5-й дни</w:t>
            </w:r>
          </w:p>
          <w:p w14:paraId="5273BD17" w14:textId="61D4450F" w:rsidR="00E830A3" w:rsidRPr="00E830A3" w:rsidRDefault="00E830A3" w:rsidP="00E830A3">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firstLine="219"/>
              <w:rPr>
                <w:rFonts w:eastAsia="Arial Unicode MS"/>
                <w:color w:val="000000"/>
                <w:u w:color="000000"/>
              </w:rPr>
            </w:pPr>
            <w:r>
              <w:rPr>
                <w:rFonts w:eastAsia="Arial Unicode MS"/>
                <w:color w:val="000000"/>
                <w:u w:color="000000"/>
              </w:rPr>
              <w:t>Мидостаурин 50 мг 2 раза в день внутрь в один прием с 8 по 21 дни</w:t>
            </w:r>
          </w:p>
        </w:tc>
      </w:tr>
      <w:tr w:rsidR="00500D21" w:rsidRPr="00ED0774" w14:paraId="6836815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379591B" w14:textId="77777777"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VP-16</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5C175C"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сутки</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34F8E0E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4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p w14:paraId="4AD854B5"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7</w:t>
            </w:r>
            <w:r w:rsidR="00E41799" w:rsidRPr="00ED0774">
              <w:t>–</w:t>
            </w:r>
            <w:r w:rsidRPr="00ED0774">
              <w:rPr>
                <w:rFonts w:eastAsia="Arial Unicode MS"/>
                <w:color w:val="000000"/>
                <w:u w:color="000000"/>
              </w:rPr>
              <w:t>21-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7552EC0B"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0CBB6D" w14:textId="6E503433"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ADE</w:t>
            </w:r>
            <w:r w:rsidR="00C30BBE" w:rsidRPr="00ED0774">
              <w:rPr>
                <w:rFonts w:eastAsia="Arial Unicode MS"/>
                <w:color w:val="000000"/>
                <w:u w:color="000000"/>
                <w:lang w:val="en-US"/>
              </w:rPr>
              <w:t xml:space="preserve"> </w:t>
            </w:r>
            <w:r w:rsidR="00C30BBE"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182/blood.v110.11.296.296","ISSN":"0006-4971","abstract":"CALGB 9720 was a phase 3 trial evaluating the multidrug resistance modulator PSC-833 (Valspodar) in induction and consolidation, and subcutaneous interleukin-2 (IL-2) maintenance therapy (rx) in older AML patients (pts). The PSC-833-containing arm was closed after randomization of 120 pts due to excessive toxicity (Blood2002;100:1224). All subsequent pts received ADE inducti</w:instrText>
            </w:r>
            <w:r w:rsidR="00122C3C">
              <w:rPr>
                <w:rFonts w:eastAsia="Arial Unicode MS" w:hint="eastAsia"/>
                <w:color w:val="000000"/>
                <w:u w:color="000000"/>
                <w:lang w:val="en-US"/>
              </w:rPr>
              <w:instrText xml:space="preserve">on (A 100 mg/m2/d by 7-day continuous intravenous infusion, with D 60 mg/m2 and E 100 mg/m2 each daily for 3 days), a second induction if needed (same drugs and doses for 5, 2 and 2 days) based on day 14 marrow (BM) cellularity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20% and &gt;5% blasts, and one consolidation course (same drugs and doses for 5, 2 and 2 days), and were then randomized to IL-2 or no further rx. We report outcome of ADE rx on this study in 610 pt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60 years (yrs; median=70.5 yrs) with de novo AML (n=396; 65%) or secondary AML (S-A</w:instrText>
            </w:r>
            <w:r w:rsidR="00122C3C">
              <w:rPr>
                <w:rFonts w:eastAsia="Arial Unicode MS"/>
                <w:color w:val="000000"/>
                <w:u w:color="000000"/>
                <w:lang w:val="en-US"/>
              </w:rPr>
              <w:instrText>ML) defined by prior myelodysplastic syndromes or cytotoxic rx (n=168; 28%). Complete remissions (CR) were achieved in 283 (46%) of the 610 pts, 5 (&lt;1%) met CR criteria for &lt;4 weeks, 35 (6%) achieved CR with incomplete count recovery (CRi), and 287 (47%) were non-responders, including 121 with resistant disease and 119 who died during induction. Of 457 pts with day 14 BM data, 344 (75%) did not have BM hypoplasia, but only 99 (29%) received second induction courses. Among 583 pts with information availabl</w:instrText>
            </w:r>
            <w:r w:rsidR="00122C3C">
              <w:rPr>
                <w:rFonts w:eastAsia="Arial Unicode MS" w:hint="eastAsia"/>
                <w:color w:val="000000"/>
                <w:u w:color="000000"/>
                <w:lang w:val="en-US"/>
              </w:rPr>
              <w:instrText>e, 455 (78%) received one course and 128 (22%) two courses, with CR rates of 52% and 35%, respectively. CR rates were 27%, 44% and 51% for pts with complex karyotype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3 abnormalities), rare aberrations (Blood2006;108:63) and neither finding, respectively (p&lt;0.0001); 53% and 36% for de novo and S-AML (p=0.0004); 53%, 42% and 27% for ages 60</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69, 70</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79 and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80 yrs (p=0.0007); and 38% and 54% for pts whose blasts did and did not overexpress P-glycoprotein (Pgp) (p=0.05). In a multivariable logistic regression model adjusted for log(WBC) and sex, predictors of CR success included non-complex/non-rare karyotypes vs. complex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3 abnormalities; p&lt;0.0001); de novo vs. S-AML (p=0.0005); and decreasing age (p=0.0008). 253 pts (38%) received consolidation rx, and 1</w:instrText>
            </w:r>
            <w:r w:rsidR="00122C3C">
              <w:rPr>
                <w:rFonts w:eastAsia="Arial Unicode MS"/>
                <w:color w:val="000000"/>
                <w:u w:color="000000"/>
                <w:lang w:val="en-US"/>
              </w:rPr>
              <w:instrText>57 were randomized to IL-2 (n=81) or no further rx (n=82), with no difference in outcome (Blood2006;108:129a). Both disease-free survival (DFS) and overall survival (OS) were short, with medians of 6.8 and 7.3 months. In univariable analyses, DFS was wors</w:instrText>
            </w:r>
            <w:r w:rsidR="00122C3C">
              <w:rPr>
                <w:rFonts w:eastAsia="Arial Unicode MS" w:hint="eastAsia"/>
                <w:color w:val="000000"/>
                <w:u w:color="000000"/>
                <w:lang w:val="en-US"/>
              </w:rPr>
              <w:instrText>e for complex karyotypes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 xml:space="preserve">5 abnormalities; p&lt;0.0001) and for S-AML (p=0.0023). </w:instrText>
            </w:r>
            <w:r w:rsidR="00122C3C">
              <w:rPr>
                <w:rFonts w:eastAsia="Arial Unicode MS" w:hint="eastAsia"/>
                <w:color w:val="000000"/>
                <w:u w:color="000000"/>
                <w:lang w:val="en-US"/>
              </w:rPr>
              <w:instrText>…</w:instrText>
            </w:r>
            <w:r w:rsidR="00122C3C">
              <w:rPr>
                <w:rFonts w:eastAsia="Arial Unicode MS" w:hint="eastAsia"/>
                <w:color w:val="000000"/>
                <w:u w:color="000000"/>
                <w:lang w:val="en-US"/>
              </w:rPr>
              <w:instrText>","author":[{"dropping-particle":"","family":"Baer","given":"Maria R.","non-dropping-particle":"","parse-names":false,"suffix":""},{"dropping-particle":"","family":"George","</w:instrText>
            </w:r>
            <w:r w:rsidR="00122C3C">
              <w:rPr>
                <w:rFonts w:eastAsia="Arial Unicode MS"/>
                <w:color w:val="000000"/>
                <w:u w:color="000000"/>
                <w:lang w:val="en-US"/>
              </w:rPr>
              <w:instrText>given":"Stephen L.","non-dropping-particle":"","parse-names":false,"suffix":""},{"dropping-particle":"","family":"Sanford","given":"Ben L.","non-dropping-particle":"","parse-names":false,"suffix":""},{"dropping-particle":"","family":"Bothun","given":"Sandra M.","non-dropping-particle":"","parse-names":false,"suffix":""},{"dropping-particle":"","family":"Mrozek","given":"Krzysztof","non-dropping-particle":"","parse-names":false,"suffix":""},{"dropping-particle":"","family":"O’Loughlin","given":"Kieran L.","non-dropping-particle":"","parse-names":false,"suffix":""},{"dropping-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Kolitz</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onath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oor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osep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Ston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ich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Powell</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Bay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Caligiur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Michae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loomfield</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Clar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arson</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ich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Blood</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11","</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2007","11","16"]]</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page</w:instrText>
            </w:r>
            <w:r w:rsidR="00122C3C" w:rsidRPr="009639EB">
              <w:rPr>
                <w:rFonts w:eastAsia="Arial Unicode MS" w:hint="eastAsia"/>
                <w:color w:val="000000"/>
                <w:u w:color="000000"/>
              </w:rPr>
              <w:instrText>":"296-296","</w:instrText>
            </w:r>
            <w:r w:rsidR="00122C3C">
              <w:rPr>
                <w:rFonts w:eastAsia="Arial Unicode MS" w:hint="eastAsia"/>
                <w:color w:val="000000"/>
                <w:u w:color="000000"/>
                <w:lang w:val="en-US"/>
              </w:rPr>
              <w:instrText>publisher</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America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Society</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of</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Hematology</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titl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Cytarabin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Daunorubici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nd</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Etoposid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D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Chemotherapy</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in</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cute</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Myeloid</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Leukemia</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AML</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Patients</w:instrText>
            </w:r>
            <w:r w:rsidR="00122C3C" w:rsidRPr="009639EB">
              <w:rPr>
                <w:rFonts w:eastAsia="Arial Unicode MS" w:hint="eastAsia"/>
                <w:color w:val="000000"/>
                <w:u w:color="000000"/>
              </w:rPr>
              <w:instrText xml:space="preserve"> </w:instrText>
            </w:r>
            <w:r w:rsidR="00122C3C" w:rsidRPr="009639EB">
              <w:rPr>
                <w:rFonts w:eastAsia="Arial Unicode MS" w:hint="eastAsia"/>
                <w:color w:val="000000"/>
                <w:u w:color="000000"/>
              </w:rPr>
              <w:instrText>≥</w:instrText>
            </w:r>
            <w:r w:rsidR="00122C3C" w:rsidRPr="009639EB">
              <w:rPr>
                <w:rFonts w:eastAsia="Arial Unicode MS" w:hint="eastAsia"/>
                <w:color w:val="000000"/>
                <w:u w:color="000000"/>
              </w:rPr>
              <w:instrText xml:space="preserve">60 </w:instrText>
            </w:r>
            <w:r w:rsidR="00122C3C">
              <w:rPr>
                <w:rFonts w:eastAsia="Arial Unicode MS" w:hint="eastAsia"/>
                <w:color w:val="000000"/>
                <w:u w:color="000000"/>
                <w:lang w:val="en-US"/>
              </w:rPr>
              <w:instrText>Years</w:instrText>
            </w:r>
            <w:r w:rsidR="00122C3C" w:rsidRPr="009639EB">
              <w:rPr>
                <w:rFonts w:eastAsia="Arial Unicode MS" w:hint="eastAsia"/>
                <w:color w:val="000000"/>
                <w:u w:color="000000"/>
              </w:rPr>
              <w:instrText xml:space="preserve"> (</w:instrText>
            </w:r>
            <w:r w:rsidR="00122C3C">
              <w:rPr>
                <w:rFonts w:eastAsia="Arial Unicode MS" w:hint="eastAsia"/>
                <w:color w:val="000000"/>
                <w:u w:color="000000"/>
                <w:lang w:val="en-US"/>
              </w:rPr>
              <w:instrText>CALGB</w:instrText>
            </w:r>
            <w:r w:rsidR="00122C3C" w:rsidRPr="009639EB">
              <w:rPr>
                <w:rFonts w:eastAsia="Arial Unicode MS" w:hint="eastAsia"/>
                <w:color w:val="000000"/>
                <w:u w:color="000000"/>
              </w:rPr>
              <w:instrText xml:space="preserve"> 9720).","</w:instrText>
            </w:r>
            <w:r w:rsidR="00122C3C">
              <w:rPr>
                <w:rFonts w:eastAsia="Arial Unicode MS" w:hint="eastAsia"/>
                <w:color w:val="000000"/>
                <w:u w:color="000000"/>
                <w:lang w:val="en-US"/>
              </w:rPr>
              <w:instrText>typ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article</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journal</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volume</w:instrText>
            </w:r>
            <w:r w:rsidR="00122C3C" w:rsidRPr="009639EB">
              <w:rPr>
                <w:rFonts w:eastAsia="Arial Unicode MS" w:hint="eastAsia"/>
                <w:color w:val="000000"/>
                <w:u w:color="000000"/>
              </w:rPr>
              <w:instrText>":"110"},"</w:instrText>
            </w:r>
            <w:r w:rsidR="00122C3C">
              <w:rPr>
                <w:rFonts w:eastAsia="Arial Unicode MS" w:hint="eastAsia"/>
                <w:color w:val="000000"/>
                <w:u w:color="000000"/>
                <w:lang w:val="en-US"/>
              </w:rPr>
              <w:instrText>uris</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http</w:instrText>
            </w:r>
            <w:r w:rsidR="00122C3C" w:rsidRPr="009639EB">
              <w:rPr>
                <w:rFonts w:eastAsia="Arial Unicode MS" w:hint="eastAsia"/>
                <w:color w:val="000000"/>
                <w:u w:color="000000"/>
              </w:rPr>
              <w:instrText>://</w:instrText>
            </w:r>
            <w:r w:rsidR="00122C3C">
              <w:rPr>
                <w:rFonts w:eastAsia="Arial Unicode MS" w:hint="eastAsia"/>
                <w:color w:val="000000"/>
                <w:u w:color="000000"/>
                <w:lang w:val="en-US"/>
              </w:rPr>
              <w:instrText>w</w:instrText>
            </w:r>
            <w:r w:rsidR="00122C3C">
              <w:rPr>
                <w:rFonts w:eastAsia="Arial Unicode MS"/>
                <w:color w:val="000000"/>
                <w:u w:color="000000"/>
                <w:lang w:val="en-US"/>
              </w:rPr>
              <w:instrText>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w:instrText>
            </w:r>
            <w:r w:rsidR="00122C3C">
              <w:rPr>
                <w:rFonts w:eastAsia="Arial Unicode MS"/>
                <w:color w:val="000000"/>
                <w:u w:color="000000"/>
                <w:lang w:val="en-US"/>
              </w:rPr>
              <w:instrText>c</w:instrText>
            </w:r>
            <w:r w:rsidR="00122C3C" w:rsidRPr="009639EB">
              <w:rPr>
                <w:rFonts w:eastAsia="Arial Unicode MS"/>
                <w:color w:val="000000"/>
                <w:u w:color="000000"/>
              </w:rPr>
              <w:instrText>5</w:instrText>
            </w:r>
            <w:r w:rsidR="00122C3C">
              <w:rPr>
                <w:rFonts w:eastAsia="Arial Unicode MS"/>
                <w:color w:val="000000"/>
                <w:u w:color="000000"/>
                <w:lang w:val="en-US"/>
              </w:rPr>
              <w:instrText>a</w:instrText>
            </w:r>
            <w:r w:rsidR="00122C3C" w:rsidRPr="009639EB">
              <w:rPr>
                <w:rFonts w:eastAsia="Arial Unicode MS"/>
                <w:color w:val="000000"/>
                <w:u w:color="000000"/>
              </w:rPr>
              <w:instrText>963</w:instrText>
            </w:r>
            <w:r w:rsidR="00122C3C">
              <w:rPr>
                <w:rFonts w:eastAsia="Arial Unicode MS"/>
                <w:color w:val="000000"/>
                <w:u w:color="000000"/>
                <w:lang w:val="en-US"/>
              </w:rPr>
              <w:instrText>f</w:instrText>
            </w:r>
            <w:r w:rsidR="00122C3C" w:rsidRPr="009639EB">
              <w:rPr>
                <w:rFonts w:eastAsia="Arial Unicode MS"/>
                <w:color w:val="000000"/>
                <w:u w:color="000000"/>
              </w:rPr>
              <w:instrText>4-3</w:instrText>
            </w:r>
            <w:r w:rsidR="00122C3C">
              <w:rPr>
                <w:rFonts w:eastAsia="Arial Unicode MS"/>
                <w:color w:val="000000"/>
                <w:u w:color="000000"/>
                <w:lang w:val="en-US"/>
              </w:rPr>
              <w:instrText>ce</w:instrText>
            </w:r>
            <w:r w:rsidR="00122C3C" w:rsidRPr="009639EB">
              <w:rPr>
                <w:rFonts w:eastAsia="Arial Unicode MS"/>
                <w:color w:val="000000"/>
                <w:u w:color="000000"/>
              </w:rPr>
              <w:instrText>1-364</w:instrText>
            </w:r>
            <w:r w:rsidR="00122C3C">
              <w:rPr>
                <w:rFonts w:eastAsia="Arial Unicode MS"/>
                <w:color w:val="000000"/>
                <w:u w:color="000000"/>
                <w:lang w:val="en-US"/>
              </w:rPr>
              <w:instrText>f</w:instrText>
            </w:r>
            <w:r w:rsidR="00122C3C" w:rsidRPr="009639EB">
              <w:rPr>
                <w:rFonts w:eastAsia="Arial Unicode MS"/>
                <w:color w:val="000000"/>
                <w:u w:color="000000"/>
              </w:rPr>
              <w:instrText>-</w:instrText>
            </w:r>
            <w:r w:rsidR="00122C3C">
              <w:rPr>
                <w:rFonts w:eastAsia="Arial Unicode MS"/>
                <w:color w:val="000000"/>
                <w:u w:color="000000"/>
                <w:lang w:val="en-US"/>
              </w:rPr>
              <w:instrText>aff</w:instrText>
            </w:r>
            <w:r w:rsidR="00122C3C" w:rsidRPr="009639EB">
              <w:rPr>
                <w:rFonts w:eastAsia="Arial Unicode MS"/>
                <w:color w:val="000000"/>
                <w:u w:color="000000"/>
              </w:rPr>
              <w:instrText>3-3</w:instrText>
            </w:r>
            <w:r w:rsidR="00122C3C">
              <w:rPr>
                <w:rFonts w:eastAsia="Arial Unicode MS"/>
                <w:color w:val="000000"/>
                <w:u w:color="000000"/>
                <w:lang w:val="en-US"/>
              </w:rPr>
              <w:instrText>dad</w:instrText>
            </w:r>
            <w:r w:rsidR="00122C3C" w:rsidRPr="009639EB">
              <w:rPr>
                <w:rFonts w:eastAsia="Arial Unicode MS"/>
                <w:color w:val="000000"/>
                <w:u w:color="000000"/>
              </w:rPr>
              <w:instrText>3</w:instrText>
            </w:r>
            <w:r w:rsidR="00122C3C">
              <w:rPr>
                <w:rFonts w:eastAsia="Arial Unicode MS"/>
                <w:color w:val="000000"/>
                <w:u w:color="000000"/>
                <w:lang w:val="en-US"/>
              </w:rPr>
              <w:instrText>c</w:instrText>
            </w:r>
            <w:r w:rsidR="00122C3C" w:rsidRPr="009639EB">
              <w:rPr>
                <w:rFonts w:eastAsia="Arial Unicode MS"/>
                <w:color w:val="000000"/>
                <w:u w:color="000000"/>
              </w:rPr>
              <w:instrText>7</w:instrText>
            </w:r>
            <w:r w:rsidR="00122C3C">
              <w:rPr>
                <w:rFonts w:eastAsia="Arial Unicode MS"/>
                <w:color w:val="000000"/>
                <w:u w:color="000000"/>
                <w:lang w:val="en-US"/>
              </w:rPr>
              <w:instrText>c</w:instrText>
            </w:r>
            <w:r w:rsidR="00122C3C" w:rsidRPr="009639EB">
              <w:rPr>
                <w:rFonts w:eastAsia="Arial Unicode MS"/>
                <w:color w:val="000000"/>
                <w:u w:color="000000"/>
              </w:rPr>
              <w:instrText>5779"]}],"</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56]"},"</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C30BBE" w:rsidRPr="00ED0774">
              <w:rPr>
                <w:rFonts w:eastAsia="Arial Unicode MS"/>
                <w:color w:val="000000"/>
                <w:u w:color="000000"/>
                <w:lang w:val="en-US"/>
              </w:rPr>
              <w:fldChar w:fldCharType="separate"/>
            </w:r>
            <w:r w:rsidR="00EB1161">
              <w:rPr>
                <w:rFonts w:eastAsia="Arial Unicode MS"/>
                <w:noProof/>
                <w:color w:val="000000"/>
                <w:u w:color="000000"/>
              </w:rPr>
              <w:t>[157</w:t>
            </w:r>
            <w:r w:rsidR="00BF3043" w:rsidRPr="00BF3043">
              <w:rPr>
                <w:rFonts w:eastAsia="Arial Unicode MS"/>
                <w:noProof/>
                <w:color w:val="000000"/>
                <w:u w:color="000000"/>
              </w:rPr>
              <w:t>]</w:t>
            </w:r>
            <w:r w:rsidR="00C30BBE"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97F0FC1" w14:textId="77777777" w:rsidR="00500D21" w:rsidRPr="00ED0774" w:rsidRDefault="00941CF8"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3A8C19B5"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5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дни</w:t>
            </w:r>
          </w:p>
          <w:p w14:paraId="2BC3103E" w14:textId="77777777"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00E77371"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39C7C8B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3653D1"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3</w:t>
            </w:r>
            <w:r w:rsidR="00926681" w:rsidRPr="00ED0774">
              <w:rPr>
                <w:rFonts w:eastAsia="Arial Unicode MS"/>
                <w:color w:val="000000"/>
                <w:u w:color="000000"/>
              </w:rPr>
              <w:t xml:space="preserve"> </w:t>
            </w:r>
            <w:r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7</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3A291C"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w:t>
            </w:r>
            <w:r w:rsidR="00926681" w:rsidRPr="00ED0774">
              <w:rPr>
                <w:rFonts w:eastAsia="Arial Unicode MS"/>
                <w:color w:val="000000"/>
                <w:u w:color="000000"/>
              </w:rPr>
              <w:t xml:space="preserve"> </w:t>
            </w:r>
            <w:r w:rsidRPr="00ED0774">
              <w:rPr>
                <w:rFonts w:eastAsia="Arial Unicode MS"/>
                <w:color w:val="000000"/>
                <w:u w:color="000000"/>
              </w:rPr>
              <w:t>раза</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4647C2C8"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00926681" w:rsidRPr="00ED0774">
              <w:rPr>
                <w:rFonts w:eastAsia="Arial Unicode MS"/>
                <w:color w:val="000000"/>
                <w:u w:color="000000"/>
              </w:rPr>
              <w:t xml:space="preserve"> </w:t>
            </w:r>
            <w:r w:rsidRPr="00ED0774">
              <w:rPr>
                <w:rFonts w:eastAsia="Arial Unicode MS"/>
                <w:color w:val="000000"/>
                <w:u w:color="000000"/>
              </w:rPr>
              <w:t>4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3-й</w:t>
            </w:r>
            <w:r w:rsidR="00926681" w:rsidRPr="00ED0774">
              <w:rPr>
                <w:rFonts w:eastAsia="Arial Unicode MS"/>
                <w:color w:val="000000"/>
                <w:u w:color="000000"/>
              </w:rPr>
              <w:t xml:space="preserve"> </w:t>
            </w:r>
            <w:r w:rsidRPr="00ED0774">
              <w:rPr>
                <w:rFonts w:eastAsia="Arial Unicode MS"/>
                <w:color w:val="000000"/>
                <w:u w:color="000000"/>
              </w:rPr>
              <w:t>дни</w:t>
            </w:r>
          </w:p>
          <w:p w14:paraId="4A08418E" w14:textId="77777777" w:rsidR="00500D21" w:rsidRPr="00ED0774" w:rsidRDefault="002427F1"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Этопозид**</w:t>
            </w:r>
            <w:r w:rsidR="00926681" w:rsidRPr="00ED0774">
              <w:rPr>
                <w:rFonts w:eastAsia="Arial Unicode MS"/>
                <w:color w:val="000000"/>
                <w:u w:color="000000"/>
              </w:rPr>
              <w:t xml:space="preserve"> </w:t>
            </w:r>
            <w:r w:rsidR="00500D21" w:rsidRPr="00ED0774">
              <w:rPr>
                <w:rFonts w:eastAsia="Arial Unicode MS"/>
                <w:color w:val="000000"/>
                <w:u w:color="000000"/>
              </w:rPr>
              <w:t>75</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7-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64EF1A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6AFB8D" w14:textId="4CF5323C"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ICE</w:t>
            </w:r>
            <w:r w:rsidR="00623125" w:rsidRPr="00ED0774">
              <w:rPr>
                <w:rFonts w:eastAsia="Arial Unicode MS"/>
                <w:color w:val="000000"/>
                <w:u w:color="000000"/>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SL</w:instrText>
            </w:r>
            <w:r w:rsidR="00122C3C" w:rsidRPr="009639EB">
              <w:rPr>
                <w:rFonts w:eastAsia="Arial Unicode MS"/>
                <w:color w:val="000000"/>
                <w:u w:color="000000"/>
              </w:rPr>
              <w:instrText>_</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itationItems</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temData</w:instrText>
            </w:r>
            <w:r w:rsidR="00122C3C" w:rsidRPr="009639EB">
              <w:rPr>
                <w:rFonts w:eastAsia="Arial Unicode MS"/>
                <w:color w:val="000000"/>
                <w:u w:color="000000"/>
              </w:rPr>
              <w:instrText>":{"</w:instrText>
            </w:r>
            <w:r w:rsidR="00122C3C">
              <w:rPr>
                <w:rFonts w:eastAsia="Arial Unicode MS"/>
                <w:color w:val="000000"/>
                <w:u w:color="000000"/>
                <w:lang w:val="en-US"/>
              </w:rPr>
              <w:instrText>ISSN</w:instrText>
            </w:r>
            <w:r w:rsidR="00122C3C" w:rsidRPr="009639EB">
              <w:rPr>
                <w:rFonts w:eastAsia="Arial Unicode MS"/>
                <w:color w:val="000000"/>
                <w:u w:color="000000"/>
              </w:rPr>
              <w:instrText>":"0390-6078","</w:instrText>
            </w:r>
            <w:r w:rsidR="00122C3C">
              <w:rPr>
                <w:rFonts w:eastAsia="Arial Unicode MS"/>
                <w:color w:val="000000"/>
                <w:u w:color="000000"/>
                <w:lang w:val="en-US"/>
              </w:rPr>
              <w:instrText>PMID</w:instrText>
            </w:r>
            <w:r w:rsidR="00122C3C" w:rsidRPr="009639EB">
              <w:rPr>
                <w:rFonts w:eastAsia="Arial Unicode MS"/>
                <w:color w:val="000000"/>
                <w:u w:color="000000"/>
              </w:rPr>
              <w:instrText>":"7758997","</w:instrText>
            </w:r>
            <w:r w:rsidR="00122C3C">
              <w:rPr>
                <w:rFonts w:eastAsia="Arial Unicode MS"/>
                <w:color w:val="000000"/>
                <w:u w:color="000000"/>
                <w:lang w:val="en-US"/>
              </w:rPr>
              <w:instrText>abstract</w:instrText>
            </w:r>
            <w:r w:rsidR="00122C3C" w:rsidRPr="009639EB">
              <w:rPr>
                <w:rFonts w:eastAsia="Arial Unicode MS"/>
                <w:color w:val="000000"/>
                <w:u w:color="000000"/>
              </w:rPr>
              <w:instrText>":"</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imar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o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bta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le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d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v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isea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pon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ac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twe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xt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event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assical</w:instrText>
            </w:r>
            <w:r w:rsidR="00122C3C" w:rsidRPr="009639EB">
              <w:rPr>
                <w:rFonts w:eastAsia="Arial Unicode MS"/>
                <w:color w:val="000000"/>
                <w:u w:color="000000"/>
              </w:rPr>
              <w:instrText xml:space="preserve"> '3 + 7' </w:instrText>
            </w:r>
            <w:r w:rsidR="00122C3C">
              <w:rPr>
                <w:rFonts w:eastAsia="Arial Unicode MS"/>
                <w:color w:val="000000"/>
                <w:u w:color="000000"/>
                <w:lang w:val="en-US"/>
              </w:rPr>
              <w:instrText>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chem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urat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vailabl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pons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hic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k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ndator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ook</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ffecti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alit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xperi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ather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c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how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darubic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os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abin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geth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igh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ntrib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el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gim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cau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mila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ogram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s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creas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requenc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orldw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cid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vi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itical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nderly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su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vid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pport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ange</w:instrText>
            </w:r>
            <w:r w:rsidR="00122C3C" w:rsidRPr="009639EB">
              <w:rPr>
                <w:rFonts w:eastAsia="Arial Unicode MS"/>
                <w:color w:val="000000"/>
                <w:u w:color="000000"/>
              </w:rPr>
              <w:instrText>.","</w:instrText>
            </w:r>
            <w:r w:rsidR="00122C3C">
              <w:rPr>
                <w:rFonts w:eastAsia="Arial Unicode MS"/>
                <w:color w:val="000000"/>
                <w:u w:color="000000"/>
                <w:lang w:val="en-US"/>
              </w:rPr>
              <w:instrText>author</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assan</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arbu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T</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Haematologica</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1","</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parts":[["0"]]},"page":"82-90","title":"Remission induction therapy for adults with acute myelogenous leukemia: towards the ICE age?","type":"article-journal","volume":"80"},"uris":["http://www.mendeley.com/documents/?uuid=21198cb5-6ddd-326b-b09e-9e8202133efc"]}],"mendeley":{"formattedCitation":"[157]","plainTextFormattedCitation":"[157]","previouslyFormattedCitation":"[157]"},"properties":{"noteIndex":0},"schema":"https://github.com/citation-style-language/schema/raw/master/csl-citation.json"}</w:instrText>
            </w:r>
            <w:r w:rsidR="00623125" w:rsidRPr="00ED0774">
              <w:rPr>
                <w:rFonts w:eastAsia="Arial Unicode MS"/>
                <w:color w:val="000000"/>
                <w:u w:color="000000"/>
                <w:lang w:val="en-US"/>
              </w:rPr>
              <w:fldChar w:fldCharType="separate"/>
            </w:r>
            <w:r w:rsidR="00EB1161">
              <w:rPr>
                <w:rFonts w:eastAsia="Arial Unicode MS"/>
                <w:noProof/>
                <w:color w:val="000000"/>
                <w:u w:color="000000"/>
                <w:lang w:val="en-US"/>
              </w:rPr>
              <w:t>[158</w:t>
            </w:r>
            <w:r w:rsidR="00BF3043" w:rsidRPr="00BF3043">
              <w:rPr>
                <w:rFonts w:eastAsia="Arial Unicode MS"/>
                <w:noProof/>
                <w:color w:val="000000"/>
                <w:u w:color="000000"/>
                <w:lang w:val="en-US"/>
              </w:rPr>
              <w:t>]</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41347A"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3,</w:t>
            </w:r>
            <w:r w:rsidR="00926681" w:rsidRPr="00ED0774">
              <w:rPr>
                <w:rFonts w:eastAsia="Arial Unicode MS"/>
                <w:color w:val="000000"/>
                <w:u w:color="000000"/>
              </w:rPr>
              <w:t xml:space="preserve"> </w:t>
            </w:r>
            <w:r w:rsidR="00500D21" w:rsidRPr="00ED0774">
              <w:rPr>
                <w:rFonts w:eastAsia="Arial Unicode MS"/>
                <w:color w:val="000000"/>
                <w:u w:color="000000"/>
              </w:rPr>
              <w:t>5-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57870782"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7237E23C" w14:textId="77777777" w:rsidR="00500D21" w:rsidRPr="00ED0774" w:rsidRDefault="002427F1" w:rsidP="00F0118E">
            <w:pPr>
              <w:ind w:firstLine="247"/>
              <w:rPr>
                <w:rFonts w:eastAsia="Arial Unicode MS"/>
                <w:color w:val="000000"/>
                <w:highlight w:val="yellow"/>
                <w:u w:color="000000"/>
              </w:rPr>
            </w:pPr>
            <w:r w:rsidRPr="00ED0774">
              <w:rPr>
                <w:rFonts w:eastAsia="Arial Unicode MS"/>
                <w:color w:val="000000"/>
                <w:u w:color="000000"/>
              </w:rPr>
              <w:lastRenderedPageBreak/>
              <w:t>#</w:t>
            </w:r>
            <w:r w:rsidR="00500D21" w:rsidRPr="00ED0774">
              <w:rPr>
                <w:rFonts w:eastAsia="Arial Unicode MS"/>
                <w:color w:val="000000"/>
                <w:u w:color="000000"/>
              </w:rPr>
              <w:t>Этопозид**</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3-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262555C2"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3C90620"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lastRenderedPageBreak/>
              <w:t>IVA</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1FCD9B0"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о</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4,</w:t>
            </w:r>
            <w:r w:rsidR="00926681" w:rsidRPr="00ED0774">
              <w:rPr>
                <w:rFonts w:eastAsia="Arial Unicode MS"/>
                <w:color w:val="000000"/>
                <w:u w:color="000000"/>
              </w:rPr>
              <w:t xml:space="preserve"> </w:t>
            </w:r>
            <w:r w:rsidR="00500D21" w:rsidRPr="00ED0774">
              <w:rPr>
                <w:rFonts w:eastAsia="Arial Unicode MS"/>
                <w:color w:val="000000"/>
                <w:u w:color="000000"/>
              </w:rPr>
              <w:t>6-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2C37E32B"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006B127F"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p w14:paraId="7712C53B"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2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7-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6C4FBEF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157A78E" w14:textId="77777777"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IVA</w:t>
            </w:r>
            <w:r w:rsidR="00926681" w:rsidRPr="00ED0774">
              <w:rPr>
                <w:rFonts w:eastAsia="Arial Unicode MS"/>
                <w:color w:val="000000"/>
                <w:u w:color="000000"/>
              </w:rPr>
              <w:t xml:space="preserve"> </w:t>
            </w:r>
            <w:r w:rsidRPr="00ED0774">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AC3AF48" w14:textId="77777777" w:rsidR="00500D21" w:rsidRPr="00ED0774" w:rsidRDefault="00B91E0A"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500D21" w:rsidRPr="00ED0774">
              <w:rPr>
                <w:rFonts w:eastAsia="Arial Unicode MS"/>
                <w:color w:val="000000"/>
                <w:u w:color="000000"/>
              </w:rPr>
              <w:t>12</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о</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4-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6028159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E41799" w:rsidRPr="00ED0774">
              <w:t>–</w:t>
            </w:r>
            <w:r w:rsidRPr="00ED0774">
              <w:rPr>
                <w:rFonts w:eastAsia="Arial Unicode MS"/>
                <w:color w:val="000000"/>
                <w:u w:color="000000"/>
              </w:rPr>
              <w:t>6-й</w:t>
            </w:r>
            <w:r w:rsidR="00926681" w:rsidRPr="00ED0774">
              <w:rPr>
                <w:rFonts w:eastAsia="Arial Unicode MS"/>
                <w:color w:val="000000"/>
                <w:u w:color="000000"/>
              </w:rPr>
              <w:t xml:space="preserve"> </w:t>
            </w:r>
            <w:r w:rsidRPr="00ED0774">
              <w:rPr>
                <w:rFonts w:eastAsia="Arial Unicode MS"/>
                <w:color w:val="000000"/>
                <w:u w:color="000000"/>
              </w:rPr>
              <w:t>дни</w:t>
            </w:r>
          </w:p>
          <w:p w14:paraId="7CD0AB7C" w14:textId="77777777" w:rsidR="00500D21" w:rsidRPr="00ED0774" w:rsidRDefault="0034140C"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4-часов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6-й</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70B232E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5DDA94" w14:textId="1CB1757B"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MAV</w:t>
            </w:r>
            <w:r w:rsidR="00623125" w:rsidRPr="00ED0774">
              <w:rPr>
                <w:rFonts w:eastAsia="Arial Unicode MS"/>
                <w:color w:val="000000"/>
                <w:u w:color="000000"/>
                <w:lang w:val="en-US"/>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007/978-3-642-74643-7_60","ISSN":"04400607","abstract":"Mitoxantrone in combination with VP-16 proved to be effective in refractory and relapsed acute myeloid leukemia (AML), with 42% of patients achieving complete remission (CR). The aim of this study was to assess whether the addition of cytosine arabinoside increased the response rate at a tolerable toxicity. The regimen consisted of mitoxantrone (M) 10 mg/m2 i.v. days 4-8, cytosine arabinoside (A) 100 mg/m2 continuous infusion days 1-8, and etoposide (VP-16) (V) 100-120 mg/m2 i.v. days 4-8 (MAV protocol) for relapsed and refractory AML. Thirty-six patients were treated, with a median age of 51 (20-73) years. For induction therapy one to two MAV cycles and for consolidation therapy two courses were scheduled. Twenty-one (58.3%) patients attained a complete remission (CR), with a median duration of 4.5 (1-12+) months. The median survival of all patients was 5.5 (0.5-15.5+) months. Four patients died in CR from chronic infections or after consolidation therapy with MAV. In evaluable patients, times to greater than 500 granulocytes/microliters and greater than 25,000 platelets/microliters were 23 (7-46) and 23 (6-44) days, respectively. In 54 evaluable MAV courses the following toxicity was observed (WHO grades 3/4): 26%, nausea and vomiting: 9%, hemorrhage; 6%, bilirubinemia; 11%, diarrhea; 22%, mucositis; 6%, local infection; 20%, septicemia; 13%, fever of unknown origin; 2%, cardiac arrhythmia; 7%, congestive heart failure. We conclude that MAV therapy is a highly active antileukemic combination with acceptable toxicity, which is recommended for further clinical trials in untreated AML.","author":[{"dropping-particle":"","family":"Link","given":"H.","non-dropping-particle":"","parse-names":false,"suffix":""},{"dropping-particle":"","family":"Freund","given":"M.","non-dropping-particle":"","parse-names":false,"suffix":""},{"dropping-particle":"","family":"Diedrich","given":"H.","non-dropping-particle":"","parse-names":false,"suffix":""},{"dropping-particle":"","family":"Wilke","given":"H.","non-dropping-particle":"","parse-names":false,"suffix":""},{"dropping-particle":"","family":"Austein","given":"J.","non-dropping-particle":"","parse-names":false,"suffix":""},{"dropping-particle":"","family":"Henke","given":"M.","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particle":"","family":"Hoffmann","given":"R.","non-dropping-particle":"","parse-names":false,"suffix":""}],"container-title":"Hamatologie und Bluttransfusion","id":"ITEM-1","issued":{"date-parts":[["1990"]]},"page":"322-325","title":"Mitoxantrone, cytosine arabinoside, and VP-16 in 36 patients with relapsed and refractory acute myeloid leukemia.","type":"article-journal","volume":"33"},"uris":["http://www.mendeley.com/documents/?uuid=cf00c0f8-51cd-3c96-866b-4f3a71ccb3ab"]}],"mendeley":{"formattedCitation":"[158]","plainTextFormattedCitation":"[158]","previouslyFormattedCitation":"[158]"},"properties":{"noteIndex":0},"schema":"https://github.com/citation-style-language/schema/raw/master/csl-citation.json"}</w:instrText>
            </w:r>
            <w:r w:rsidR="00623125" w:rsidRPr="00ED0774">
              <w:rPr>
                <w:rFonts w:eastAsia="Arial Unicode MS"/>
                <w:color w:val="000000"/>
                <w:u w:color="000000"/>
                <w:lang w:val="en-US"/>
              </w:rPr>
              <w:fldChar w:fldCharType="separate"/>
            </w:r>
            <w:r w:rsidR="00EB1161">
              <w:rPr>
                <w:rFonts w:eastAsia="Arial Unicode MS"/>
                <w:noProof/>
                <w:color w:val="000000"/>
                <w:u w:color="000000"/>
                <w:lang w:val="en-US"/>
              </w:rPr>
              <w:t>[159</w:t>
            </w:r>
            <w:r w:rsidR="00BF3043" w:rsidRPr="00BF3043">
              <w:rPr>
                <w:rFonts w:eastAsia="Arial Unicode MS"/>
                <w:noProof/>
                <w:color w:val="000000"/>
                <w:u w:color="000000"/>
                <w:lang w:val="en-US"/>
              </w:rPr>
              <w:t>]</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97394F" w14:textId="77777777" w:rsidR="00500D21" w:rsidRPr="00ED0774" w:rsidRDefault="00432C98" w:rsidP="00F0118E">
            <w:pPr>
              <w:ind w:firstLine="247"/>
              <w:rPr>
                <w:rFonts w:eastAsia="Arial Unicode MS"/>
                <w:color w:val="000000"/>
                <w:u w:color="000000"/>
              </w:rPr>
            </w:pPr>
            <w:r w:rsidRPr="00ED0774">
              <w:rPr>
                <w:rFonts w:eastAsia="Arial Unicode MS"/>
                <w:color w:val="000000"/>
                <w:u w:color="000000"/>
              </w:rPr>
              <w:t xml:space="preserve"> #</w:t>
            </w:r>
            <w:r w:rsidR="00500D21" w:rsidRPr="00ED0774">
              <w:rPr>
                <w:rFonts w:eastAsia="Arial Unicode MS"/>
                <w:color w:val="000000"/>
                <w:u w:color="000000"/>
              </w:rPr>
              <w:t>Митоксантро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4</w:t>
            </w:r>
            <w:r w:rsidR="00E41799" w:rsidRPr="00ED0774">
              <w:t>–</w:t>
            </w:r>
            <w:r w:rsidR="00500D21" w:rsidRPr="00ED0774">
              <w:rPr>
                <w:rFonts w:eastAsia="Arial Unicode MS"/>
                <w:color w:val="000000"/>
                <w:u w:color="000000"/>
              </w:rPr>
              <w:t>8-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7D7E417F" w14:textId="77777777" w:rsidR="00500D21" w:rsidRPr="00ED0774" w:rsidRDefault="00801B70"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24-часов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8-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6FA38F02"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Этопозид**</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4</w:t>
            </w:r>
            <w:r w:rsidR="00E41799" w:rsidRPr="00ED0774">
              <w:t>–</w:t>
            </w:r>
            <w:r w:rsidRPr="00ED0774">
              <w:rPr>
                <w:rFonts w:eastAsia="Arial Unicode MS"/>
                <w:color w:val="000000"/>
                <w:u w:color="000000"/>
              </w:rPr>
              <w:t>8-й</w:t>
            </w:r>
            <w:r w:rsidR="00926681" w:rsidRPr="00ED0774">
              <w:rPr>
                <w:rFonts w:eastAsia="Arial Unicode MS"/>
                <w:color w:val="000000"/>
                <w:u w:color="000000"/>
              </w:rPr>
              <w:t xml:space="preserve"> </w:t>
            </w:r>
            <w:r w:rsidRPr="00ED0774">
              <w:rPr>
                <w:rFonts w:eastAsia="Arial Unicode MS"/>
                <w:color w:val="000000"/>
                <w:u w:color="000000"/>
              </w:rPr>
              <w:t>дни</w:t>
            </w:r>
          </w:p>
        </w:tc>
      </w:tr>
      <w:tr w:rsidR="00500D21" w:rsidRPr="00ED0774" w14:paraId="0A0B76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F5735B5" w14:textId="5F14FC6A" w:rsidR="00500D21" w:rsidRPr="00ED0774" w:rsidRDefault="00500D21" w:rsidP="00F0118E">
            <w:pPr>
              <w:jc w:val="center"/>
              <w:rPr>
                <w:rFonts w:eastAsia="Arial Unicode MS"/>
                <w:color w:val="000000"/>
                <w:u w:color="000000"/>
              </w:rPr>
            </w:pPr>
            <w:r w:rsidRPr="00ED0774">
              <w:rPr>
                <w:rFonts w:eastAsia="Arial Unicode MS"/>
                <w:color w:val="000000"/>
                <w:u w:color="000000"/>
                <w:lang w:val="en-US"/>
              </w:rPr>
              <w:t>FLAG</w:t>
            </w:r>
            <w:r w:rsidRPr="00ED0774">
              <w:rPr>
                <w:rFonts w:eastAsia="Arial Unicode MS"/>
                <w:color w:val="000000"/>
                <w:u w:color="000000"/>
              </w:rPr>
              <w:t>-</w:t>
            </w:r>
            <w:r w:rsidRPr="00ED0774">
              <w:rPr>
                <w:rFonts w:eastAsia="Arial Unicode MS"/>
                <w:color w:val="000000"/>
                <w:u w:color="000000"/>
                <w:lang w:val="en-US"/>
              </w:rPr>
              <w:t>IDA</w:t>
            </w:r>
            <w:r w:rsidR="00623125" w:rsidRPr="00ED0774">
              <w:rPr>
                <w:rFonts w:eastAsia="Arial Unicode MS"/>
                <w:color w:val="000000"/>
                <w:u w:color="000000"/>
                <w:lang w:val="en-US"/>
              </w:rPr>
              <w:t xml:space="preserve"> </w:t>
            </w:r>
            <w:r w:rsidR="00623125" w:rsidRPr="00ED0774">
              <w:rPr>
                <w:rFonts w:eastAsia="Arial Unicode MS"/>
                <w:color w:val="000000"/>
                <w:u w:color="000000"/>
                <w:lang w:val="en-US"/>
              </w:rPr>
              <w:fldChar w:fldCharType="begin" w:fldLock="1"/>
            </w:r>
            <w:r w:rsidR="00122C3C">
              <w:rPr>
                <w:rFonts w:eastAsia="Arial Unicode MS"/>
                <w:color w:val="000000"/>
                <w:u w:color="000000"/>
                <w:lang w:val="en-US"/>
              </w:rPr>
              <w:instrText>ADDIN CSL_CITATION {"citationItems":[{"id":"ITEM-1","itemData":{"DOI":"10.1007/s00277-003-0624-2","ISSN":"09395555","abstract":"We evaluated the efficacy and toxicity profiles of the combination of fludarabine, high-dose cytosine arabinoside (AraC), idarubicin, and granulocyte colony-stimulating factor (G-CSF) in refractory/relapsed acute myeloblastic leukemia (AML) patients. Between October 1998 and February 2002, 46 AML patients were treated with FLAG-IDA (fludarabine 30 mg/m2, AraC 2 g/m2 for 5 days, idarubicin 10 mg/m2 for 3 days, and G-CSF 5 μg/kg from day +6 until neutrophil recovery). Thirty patients were in relapse after conventional chemotherapy including cytarabine, etoposide, and daunorubicin or mitoxantrone according to the GIMEMA protocols. Four were in relapse after autologous peripheral stem cell transplantation and two after allogeneic bone marrow transplantation. Ten patients had refractory disease (after 10 days of standard doses of cytarabine, 3 days of mitoxantrone or daunorubicin, and 5 days of etoposide). Recovery of neutrophils and platelets required a median of 19 and 22 days from the start of therapy. Complete remission (CR) was obtained in 24 of 46 patients (52.1%) and 3 of 46 (6.6%) died during reinduction therapy: 2 due to cerebral hemorrhage and 1 due to fungemia (Candida tropicalis). Fever &gt;38.5°C was observed in 40 of 46 patients (86.9%), 27 had fever of unknown origin (FUO) and 13 documented infections; 31 of 46 (67.3%) developed mucositis and 14 of 46 (30.4%) had grade 2 WHO transient liver toxicity. After achieving CR, 11 patients received allogeneic stem cell transplantation, 4 patients received autologous stem cell transplantation, 4 were judged unable to receive any further therapy, and 5 refused other therapy. Ten patients are at present in continuous CR after a median follow-up of 13 months (range: 4-24). In our experience, FLAG-IDA is a well-tolerated and effective regimen in relapsed/refractory AML. The toxicity is acceptable enabling most patients to receive futher treatment, including transplantation procedures.","author":[{"dropping-particle":"","family":"Pastore","given":"D.","non-dropping-particle":"","parse-names":false,"suffix":""},{"dropping-particle":"","family</w:instrText>
            </w:r>
            <w:r w:rsidR="00122C3C" w:rsidRPr="009639EB">
              <w:rPr>
                <w:rFonts w:eastAsia="Arial Unicode MS"/>
                <w:color w:val="000000"/>
                <w:u w:color="000000"/>
              </w:rPr>
              <w:instrText>":"</w:instrText>
            </w:r>
            <w:r w:rsidR="00122C3C">
              <w:rPr>
                <w:rFonts w:eastAsia="Arial Unicode MS"/>
                <w:color w:val="000000"/>
                <w:u w:color="000000"/>
                <w:lang w:val="en-US"/>
              </w:rPr>
              <w:instrText>Specchia</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Carlucci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P</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is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estice</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Rizzi</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Grec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uquicchi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C</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iso</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V</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Annal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ematology</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4","</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2003","4","1"]]},"</w:instrText>
            </w:r>
            <w:r w:rsidR="00122C3C">
              <w:rPr>
                <w:rFonts w:eastAsia="Arial Unicode MS"/>
                <w:color w:val="000000"/>
                <w:u w:color="000000"/>
                <w:lang w:val="en-US"/>
              </w:rPr>
              <w:instrText>page</w:instrText>
            </w:r>
            <w:r w:rsidR="00122C3C" w:rsidRPr="009639EB">
              <w:rPr>
                <w:rFonts w:eastAsia="Arial Unicode MS"/>
                <w:color w:val="000000"/>
                <w:u w:color="000000"/>
              </w:rPr>
              <w:instrText>":"231-235","</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FLAG</w:instrText>
            </w:r>
            <w:r w:rsidR="00122C3C" w:rsidRPr="009639EB">
              <w:rPr>
                <w:rFonts w:eastAsia="Arial Unicode MS"/>
                <w:color w:val="000000"/>
                <w:u w:color="000000"/>
              </w:rPr>
              <w:instrText>-</w:instrText>
            </w:r>
            <w:r w:rsidR="00122C3C">
              <w:rPr>
                <w:rFonts w:eastAsia="Arial Unicode MS"/>
                <w:color w:val="000000"/>
                <w:u w:color="000000"/>
                <w:lang w:val="en-US"/>
              </w:rPr>
              <w:instrText>ID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fractory</w:instrText>
            </w:r>
            <w:r w:rsidR="00122C3C" w:rsidRPr="009639EB">
              <w:rPr>
                <w:rFonts w:eastAsia="Arial Unicode MS"/>
                <w:color w:val="000000"/>
                <w:u w:color="000000"/>
              </w:rPr>
              <w:instrText>/</w:instrText>
            </w:r>
            <w:r w:rsidR="00122C3C">
              <w:rPr>
                <w:rFonts w:eastAsia="Arial Unicode MS"/>
                <w:color w:val="000000"/>
                <w:u w:color="000000"/>
                <w:lang w:val="en-US"/>
              </w:rPr>
              <w:instrText>relaps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ngle</w:instrText>
            </w:r>
            <w:r w:rsidR="00122C3C" w:rsidRPr="009639EB">
              <w:rPr>
                <w:rFonts w:eastAsia="Arial Unicode MS"/>
                <w:color w:val="000000"/>
                <w:u w:color="000000"/>
              </w:rPr>
              <w:instrText>-</w:instrText>
            </w:r>
            <w:r w:rsidR="00122C3C">
              <w:rPr>
                <w:rFonts w:eastAsia="Arial Unicode MS"/>
                <w:color w:val="000000"/>
                <w:u w:color="000000"/>
                <w:lang w:val="en-US"/>
              </w:rPr>
              <w:instrText>cen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xperience</w:instrText>
            </w:r>
            <w:r w:rsidR="00122C3C" w:rsidRPr="009639EB">
              <w:rPr>
                <w:rFonts w:eastAsia="Arial Unicode MS"/>
                <w:color w:val="000000"/>
                <w:u w:color="000000"/>
              </w:rPr>
              <w:instrText>","</w:instrText>
            </w:r>
            <w:r w:rsidR="00122C3C">
              <w:rPr>
                <w:rFonts w:eastAsia="Arial Unicode MS"/>
                <w:color w:val="000000"/>
                <w:u w:color="000000"/>
                <w:lang w:val="en-US"/>
              </w:rPr>
              <w:instrText>type</w:instrText>
            </w:r>
            <w:r w:rsidR="00122C3C" w:rsidRPr="009639EB">
              <w:rPr>
                <w:rFonts w:eastAsia="Arial Unicode MS"/>
                <w:color w:val="000000"/>
                <w:u w:color="000000"/>
              </w:rPr>
              <w:instrText>":"</w:instrText>
            </w:r>
            <w:r w:rsidR="00122C3C">
              <w:rPr>
                <w:rFonts w:eastAsia="Arial Unicode MS"/>
                <w:color w:val="000000"/>
                <w:u w:color="000000"/>
                <w:lang w:val="en-US"/>
              </w:rPr>
              <w:instrText>article</w:instrText>
            </w:r>
            <w:r w:rsidR="00122C3C" w:rsidRPr="009639EB">
              <w:rPr>
                <w:rFonts w:eastAsia="Arial Unicode MS"/>
                <w:color w:val="000000"/>
                <w:u w:color="000000"/>
              </w:rPr>
              <w:instrText>-</w:instrText>
            </w:r>
            <w:r w:rsidR="00122C3C">
              <w:rPr>
                <w:rFonts w:eastAsia="Arial Unicode MS"/>
                <w:color w:val="000000"/>
                <w:u w:color="000000"/>
                <w:lang w:val="en-US"/>
              </w:rPr>
              <w:instrText>journal</w:instrText>
            </w:r>
            <w:r w:rsidR="00122C3C" w:rsidRPr="009639EB">
              <w:rPr>
                <w:rFonts w:eastAsia="Arial Unicode MS"/>
                <w:color w:val="000000"/>
                <w:u w:color="000000"/>
              </w:rPr>
              <w:instrText>","</w:instrText>
            </w:r>
            <w:r w:rsidR="00122C3C">
              <w:rPr>
                <w:rFonts w:eastAsia="Arial Unicode MS"/>
                <w:color w:val="000000"/>
                <w:u w:color="000000"/>
                <w:lang w:val="en-US"/>
              </w:rPr>
              <w:instrText>volume</w:instrText>
            </w:r>
            <w:r w:rsidR="00122C3C" w:rsidRPr="009639EB">
              <w:rPr>
                <w:rFonts w:eastAsia="Arial Unicode MS"/>
                <w:color w:val="000000"/>
                <w:u w:color="000000"/>
              </w:rPr>
              <w:instrText>":"82"},"</w:instrText>
            </w:r>
            <w:r w:rsidR="00122C3C">
              <w:rPr>
                <w:rFonts w:eastAsia="Arial Unicode MS"/>
                <w:color w:val="000000"/>
                <w:u w:color="000000"/>
                <w:lang w:val="en-US"/>
              </w:rPr>
              <w:instrText>uris</w:instrText>
            </w:r>
            <w:r w:rsidR="00122C3C" w:rsidRPr="009639EB">
              <w:rPr>
                <w:rFonts w:eastAsia="Arial Unicode MS"/>
                <w:color w:val="000000"/>
                <w:u w:color="000000"/>
              </w:rPr>
              <w:instrText>":["</w:instrText>
            </w:r>
            <w:r w:rsidR="00122C3C">
              <w:rPr>
                <w:rFonts w:eastAsia="Arial Unicode MS"/>
                <w:color w:val="000000"/>
                <w:u w:color="000000"/>
                <w:lang w:val="en-US"/>
              </w:rPr>
              <w:instrText>http</w:instrText>
            </w:r>
            <w:r w:rsidR="00122C3C" w:rsidRPr="009639EB">
              <w:rPr>
                <w:rFonts w:eastAsia="Arial Unicode MS"/>
                <w:color w:val="000000"/>
                <w:u w:color="000000"/>
              </w:rPr>
              <w:instrText>://</w:instrText>
            </w:r>
            <w:r w:rsidR="00122C3C">
              <w:rPr>
                <w:rFonts w:eastAsia="Arial Unicode MS"/>
                <w:color w:val="000000"/>
                <w:u w:color="000000"/>
                <w:lang w:val="en-US"/>
              </w:rPr>
              <w:instrText>w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w:instrText>
            </w:r>
            <w:r w:rsidR="00122C3C">
              <w:rPr>
                <w:rFonts w:eastAsia="Arial Unicode MS"/>
                <w:color w:val="000000"/>
                <w:u w:color="000000"/>
                <w:lang w:val="en-US"/>
              </w:rPr>
              <w:instrText>d</w:instrText>
            </w:r>
            <w:r w:rsidR="00122C3C" w:rsidRPr="009639EB">
              <w:rPr>
                <w:rFonts w:eastAsia="Arial Unicode MS"/>
                <w:color w:val="000000"/>
                <w:u w:color="000000"/>
              </w:rPr>
              <w:instrText>223</w:instrText>
            </w:r>
            <w:r w:rsidR="00122C3C">
              <w:rPr>
                <w:rFonts w:eastAsia="Arial Unicode MS"/>
                <w:color w:val="000000"/>
                <w:u w:color="000000"/>
                <w:lang w:val="en-US"/>
              </w:rPr>
              <w:instrText>ef</w:instrText>
            </w:r>
            <w:r w:rsidR="00122C3C" w:rsidRPr="009639EB">
              <w:rPr>
                <w:rFonts w:eastAsia="Arial Unicode MS"/>
                <w:color w:val="000000"/>
                <w:u w:color="000000"/>
              </w:rPr>
              <w:instrText>21-897</w:instrText>
            </w:r>
            <w:r w:rsidR="00122C3C">
              <w:rPr>
                <w:rFonts w:eastAsia="Arial Unicode MS"/>
                <w:color w:val="000000"/>
                <w:u w:color="000000"/>
                <w:lang w:val="en-US"/>
              </w:rPr>
              <w:instrText>f</w:instrText>
            </w:r>
            <w:r w:rsidR="00122C3C" w:rsidRPr="009639EB">
              <w:rPr>
                <w:rFonts w:eastAsia="Arial Unicode MS"/>
                <w:color w:val="000000"/>
                <w:u w:color="000000"/>
              </w:rPr>
              <w:instrText>-35</w:instrText>
            </w:r>
            <w:r w:rsidR="00122C3C">
              <w:rPr>
                <w:rFonts w:eastAsia="Arial Unicode MS"/>
                <w:color w:val="000000"/>
                <w:u w:color="000000"/>
                <w:lang w:val="en-US"/>
              </w:rPr>
              <w:instrText>e</w:instrText>
            </w:r>
            <w:r w:rsidR="00122C3C" w:rsidRPr="009639EB">
              <w:rPr>
                <w:rFonts w:eastAsia="Arial Unicode MS"/>
                <w:color w:val="000000"/>
                <w:u w:color="000000"/>
              </w:rPr>
              <w:instrText>4-8641-406</w:instrText>
            </w:r>
            <w:r w:rsidR="00122C3C">
              <w:rPr>
                <w:rFonts w:eastAsia="Arial Unicode MS"/>
                <w:color w:val="000000"/>
                <w:u w:color="000000"/>
                <w:lang w:val="en-US"/>
              </w:rPr>
              <w:instrText>db</w:instrText>
            </w:r>
            <w:r w:rsidR="00122C3C" w:rsidRPr="009639EB">
              <w:rPr>
                <w:rFonts w:eastAsia="Arial Unicode MS"/>
                <w:color w:val="000000"/>
                <w:u w:color="000000"/>
              </w:rPr>
              <w:instrText>9</w:instrText>
            </w:r>
            <w:r w:rsidR="00122C3C">
              <w:rPr>
                <w:rFonts w:eastAsia="Arial Unicode MS"/>
                <w:color w:val="000000"/>
                <w:u w:color="000000"/>
                <w:lang w:val="en-US"/>
              </w:rPr>
              <w:instrText>b</w:instrText>
            </w:r>
            <w:r w:rsidR="00122C3C" w:rsidRPr="009639EB">
              <w:rPr>
                <w:rFonts w:eastAsia="Arial Unicode MS"/>
                <w:color w:val="000000"/>
                <w:u w:color="000000"/>
              </w:rPr>
              <w:instrText>8</w:instrText>
            </w:r>
            <w:r w:rsidR="00122C3C">
              <w:rPr>
                <w:rFonts w:eastAsia="Arial Unicode MS"/>
                <w:color w:val="000000"/>
                <w:u w:color="000000"/>
                <w:lang w:val="en-US"/>
              </w:rPr>
              <w:instrText>c</w:instrText>
            </w:r>
            <w:r w:rsidR="00122C3C" w:rsidRPr="009639EB">
              <w:rPr>
                <w:rFonts w:eastAsia="Arial Unicode MS"/>
                <w:color w:val="000000"/>
                <w:u w:color="000000"/>
              </w:rPr>
              <w:instrText>25</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59]"},"</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623125" w:rsidRPr="00ED0774">
              <w:rPr>
                <w:rFonts w:eastAsia="Arial Unicode MS"/>
                <w:color w:val="000000"/>
                <w:u w:color="000000"/>
                <w:lang w:val="en-US"/>
              </w:rPr>
              <w:fldChar w:fldCharType="separate"/>
            </w:r>
            <w:r w:rsidR="00EB1161">
              <w:rPr>
                <w:rFonts w:eastAsia="Arial Unicode MS"/>
                <w:noProof/>
                <w:color w:val="000000"/>
                <w:u w:color="000000"/>
              </w:rPr>
              <w:t>[160</w:t>
            </w:r>
            <w:r w:rsidR="00BF3043" w:rsidRPr="00BF3043">
              <w:rPr>
                <w:rFonts w:eastAsia="Arial Unicode MS"/>
                <w:noProof/>
                <w:color w:val="000000"/>
                <w:u w:color="000000"/>
              </w:rPr>
              <w:t>]</w:t>
            </w:r>
            <w:r w:rsidR="00623125"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FB45BB6" w14:textId="676B5C40" w:rsidR="00500D21" w:rsidRPr="00ED0774" w:rsidRDefault="00293BF1" w:rsidP="00F0118E">
            <w:pPr>
              <w:ind w:firstLine="247"/>
              <w:rPr>
                <w:rFonts w:eastAsia="Arial Unicode MS"/>
                <w:color w:val="000000"/>
                <w:u w:color="000000"/>
              </w:rPr>
            </w:pPr>
            <w:r w:rsidRPr="00ED0774">
              <w:t>#</w:t>
            </w:r>
            <w:r w:rsidR="00500D21" w:rsidRPr="00ED0774">
              <w:t>Филграстим**</w:t>
            </w:r>
            <w:r w:rsidR="00926681" w:rsidRPr="00ED0774">
              <w:t xml:space="preserve"> </w:t>
            </w:r>
            <w:r w:rsidR="00500D21" w:rsidRPr="00ED0774">
              <w:rPr>
                <w:rFonts w:eastAsia="Arial Unicode MS"/>
                <w:color w:val="000000"/>
                <w:u w:color="000000"/>
              </w:rPr>
              <w:t>5</w:t>
            </w:r>
            <w:r w:rsidR="00926681" w:rsidRPr="00ED0774">
              <w:rPr>
                <w:rFonts w:eastAsia="Arial Unicode MS"/>
                <w:color w:val="000000"/>
                <w:u w:color="000000"/>
              </w:rPr>
              <w:t xml:space="preserve"> </w:t>
            </w:r>
            <w:r w:rsidR="00500D21" w:rsidRPr="00ED0774">
              <w:rPr>
                <w:rFonts w:eastAsia="Arial Unicode MS"/>
                <w:color w:val="000000"/>
                <w:u w:color="000000"/>
              </w:rPr>
              <w:t>мкг/кг</w:t>
            </w:r>
            <w:r w:rsidR="00926681" w:rsidRPr="00ED0774">
              <w:rPr>
                <w:rFonts w:eastAsia="Arial Unicode MS"/>
                <w:color w:val="000000"/>
                <w:u w:color="000000"/>
              </w:rPr>
              <w:t xml:space="preserve"> </w:t>
            </w:r>
            <w:r w:rsidR="001F1C54">
              <w:rPr>
                <w:rFonts w:eastAsia="Arial Unicode MS"/>
                <w:color w:val="000000"/>
                <w:u w:color="000000"/>
              </w:rPr>
              <w:t xml:space="preserve">п/к </w:t>
            </w:r>
            <w:r w:rsidR="008C7D87" w:rsidRPr="00ED0774">
              <w:rPr>
                <w:rFonts w:eastAsia="Arial Unicode MS"/>
                <w:color w:val="000000"/>
                <w:u w:color="000000"/>
              </w:rPr>
              <w:t>в 1–7-й дни</w:t>
            </w:r>
          </w:p>
          <w:p w14:paraId="552F31CD" w14:textId="77777777" w:rsidR="00500D21" w:rsidRPr="00ED0774" w:rsidRDefault="00D32CA9"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Флударабин**</w:t>
            </w:r>
            <w:r w:rsidR="00926681" w:rsidRPr="00ED0774">
              <w:rPr>
                <w:rFonts w:eastAsia="Arial Unicode MS"/>
                <w:color w:val="000000"/>
                <w:u w:color="000000"/>
              </w:rPr>
              <w:t xml:space="preserve"> </w:t>
            </w:r>
            <w:r w:rsidR="00500D21" w:rsidRPr="00ED0774">
              <w:rPr>
                <w:rFonts w:eastAsia="Arial Unicode MS"/>
                <w:color w:val="000000"/>
                <w:u w:color="000000"/>
              </w:rPr>
              <w:t>3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30-минутная</w:t>
            </w:r>
            <w:r w:rsidR="00926681" w:rsidRPr="00ED0774">
              <w:rPr>
                <w:rFonts w:eastAsia="Arial Unicode MS"/>
                <w:color w:val="000000"/>
                <w:u w:color="000000"/>
              </w:rPr>
              <w:t xml:space="preserve"> </w:t>
            </w:r>
            <w:r w:rsidR="00500D21" w:rsidRPr="00ED0774">
              <w:rPr>
                <w:rFonts w:eastAsia="Arial Unicode MS"/>
                <w:color w:val="000000"/>
                <w:u w:color="000000"/>
              </w:rPr>
              <w:t>инфузия</w:t>
            </w:r>
            <w:r w:rsidR="00926681" w:rsidRPr="00ED0774">
              <w:rPr>
                <w:rFonts w:eastAsia="Arial Unicode MS"/>
                <w:color w:val="000000"/>
                <w:u w:color="000000"/>
              </w:rPr>
              <w:t xml:space="preserve"> </w:t>
            </w:r>
            <w:r w:rsidR="00500D21" w:rsidRPr="00ED0774">
              <w:rPr>
                <w:rFonts w:eastAsia="Arial Unicode MS"/>
                <w:color w:val="000000"/>
                <w:u w:color="000000"/>
              </w:rPr>
              <w:t>в</w:t>
            </w:r>
            <w:r w:rsidR="008C7D87" w:rsidRPr="00ED0774">
              <w:rPr>
                <w:rFonts w:eastAsia="Arial Unicode MS"/>
                <w:color w:val="000000"/>
                <w:u w:color="000000"/>
              </w:rPr>
              <w:t>о</w:t>
            </w:r>
            <w:r w:rsidR="00926681" w:rsidRPr="00ED0774">
              <w:rPr>
                <w:rFonts w:eastAsia="Arial Unicode MS"/>
                <w:color w:val="000000"/>
                <w:u w:color="000000"/>
              </w:rPr>
              <w:t xml:space="preserve"> </w:t>
            </w:r>
            <w:r w:rsidR="008C7D87" w:rsidRPr="00ED0774">
              <w:rPr>
                <w:rFonts w:eastAsia="Arial Unicode MS"/>
                <w:color w:val="000000"/>
                <w:u w:color="000000"/>
              </w:rPr>
              <w:t>2</w:t>
            </w:r>
            <w:r w:rsidR="00E41799" w:rsidRPr="00ED0774">
              <w:t>–</w:t>
            </w:r>
            <w:r w:rsidR="008C7D87" w:rsidRPr="00ED0774">
              <w:rPr>
                <w:rFonts w:eastAsia="Arial Unicode MS"/>
                <w:color w:val="000000"/>
                <w:u w:color="000000"/>
              </w:rPr>
              <w:t>6</w:t>
            </w:r>
            <w:r w:rsidR="00500D21" w:rsidRPr="00ED0774">
              <w:rPr>
                <w:rFonts w:eastAsia="Arial Unicode MS"/>
                <w:color w:val="000000"/>
                <w:u w:color="000000"/>
              </w:rPr>
              <w:t>-й</w:t>
            </w:r>
            <w:r w:rsidR="00926681" w:rsidRPr="00ED0774">
              <w:rPr>
                <w:rFonts w:eastAsia="Arial Unicode MS"/>
                <w:color w:val="000000"/>
                <w:u w:color="000000"/>
              </w:rPr>
              <w:t xml:space="preserve"> </w:t>
            </w:r>
            <w:r w:rsidR="00500D21" w:rsidRPr="00ED0774">
              <w:rPr>
                <w:rFonts w:eastAsia="Arial Unicode MS"/>
                <w:color w:val="000000"/>
                <w:u w:color="000000"/>
              </w:rPr>
              <w:t>дни</w:t>
            </w:r>
          </w:p>
          <w:p w14:paraId="0E9679C4"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Цитарабин**</w:t>
            </w:r>
            <w:r w:rsidR="00926681" w:rsidRPr="00ED0774">
              <w:rPr>
                <w:rFonts w:eastAsia="Arial Unicode MS"/>
                <w:color w:val="000000"/>
                <w:u w:color="000000"/>
              </w:rPr>
              <w:t xml:space="preserve"> </w:t>
            </w:r>
            <w:r w:rsidR="008C7D87" w:rsidRPr="00ED0774">
              <w:rPr>
                <w:rFonts w:eastAsia="Arial Unicode MS"/>
                <w:color w:val="000000"/>
                <w:u w:color="000000"/>
              </w:rPr>
              <w:t>2</w:t>
            </w:r>
            <w:r w:rsidRPr="00ED0774">
              <w:rPr>
                <w:rFonts w:eastAsia="Arial Unicode MS"/>
                <w:color w:val="000000"/>
                <w:u w:color="000000"/>
              </w:rPr>
              <w:t>00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4-часовая</w:t>
            </w:r>
            <w:r w:rsidR="00926681" w:rsidRPr="00ED0774">
              <w:rPr>
                <w:rFonts w:eastAsia="Arial Unicode MS"/>
                <w:color w:val="000000"/>
                <w:u w:color="000000"/>
              </w:rPr>
              <w:t xml:space="preserve"> </w:t>
            </w:r>
            <w:r w:rsidRPr="00ED0774">
              <w:rPr>
                <w:rFonts w:eastAsia="Arial Unicode MS"/>
                <w:color w:val="000000"/>
                <w:u w:color="000000"/>
              </w:rPr>
              <w:t>инфузия</w:t>
            </w:r>
            <w:r w:rsidR="00926681" w:rsidRPr="00ED0774">
              <w:rPr>
                <w:rFonts w:eastAsia="Arial Unicode MS"/>
                <w:color w:val="000000"/>
                <w:u w:color="000000"/>
              </w:rPr>
              <w:t xml:space="preserve"> </w:t>
            </w:r>
            <w:r w:rsidR="008C7D87" w:rsidRPr="00ED0774">
              <w:rPr>
                <w:rFonts w:eastAsia="Arial Unicode MS"/>
                <w:color w:val="000000"/>
                <w:u w:color="000000"/>
              </w:rPr>
              <w:t xml:space="preserve">через 4 ч </w:t>
            </w:r>
            <w:r w:rsidRPr="00ED0774">
              <w:rPr>
                <w:rFonts w:eastAsia="Arial Unicode MS"/>
                <w:color w:val="000000"/>
                <w:u w:color="000000"/>
              </w:rPr>
              <w:t>после</w:t>
            </w:r>
            <w:r w:rsidR="00926681" w:rsidRPr="00ED0774">
              <w:rPr>
                <w:rFonts w:eastAsia="Arial Unicode MS"/>
                <w:color w:val="000000"/>
                <w:u w:color="000000"/>
              </w:rPr>
              <w:t xml:space="preserve"> </w:t>
            </w:r>
            <w:r w:rsidR="00EB20A9" w:rsidRPr="00ED0774">
              <w:t>введения</w:t>
            </w:r>
            <w:r w:rsidR="00926681" w:rsidRPr="00ED0774">
              <w:t xml:space="preserve"> </w:t>
            </w:r>
            <w:r w:rsidR="00D32CA9" w:rsidRPr="00ED0774">
              <w:t>#</w:t>
            </w:r>
            <w:r w:rsidRPr="00ED0774">
              <w:rPr>
                <w:rFonts w:eastAsia="Arial Unicode MS"/>
                <w:color w:val="000000"/>
                <w:u w:color="000000"/>
              </w:rPr>
              <w:t>флударабина</w:t>
            </w:r>
            <w:r w:rsidR="00EB20A9" w:rsidRPr="00ED0774">
              <w:rPr>
                <w:rFonts w:eastAsia="Arial Unicode MS"/>
                <w:color w:val="000000"/>
                <w:u w:color="000000"/>
              </w:rPr>
              <w:t>**</w:t>
            </w:r>
            <w:r w:rsidR="00926681" w:rsidRPr="00ED0774">
              <w:rPr>
                <w:rFonts w:eastAsia="Arial Unicode MS"/>
                <w:color w:val="000000"/>
                <w:u w:color="000000"/>
              </w:rPr>
              <w:t xml:space="preserve"> </w:t>
            </w:r>
            <w:r w:rsidRPr="00ED0774">
              <w:rPr>
                <w:rFonts w:eastAsia="Arial Unicode MS"/>
                <w:color w:val="000000"/>
                <w:u w:color="000000"/>
              </w:rPr>
              <w:t>в</w:t>
            </w:r>
            <w:r w:rsidR="008C7D87" w:rsidRPr="00ED0774">
              <w:rPr>
                <w:rFonts w:eastAsia="Arial Unicode MS"/>
                <w:color w:val="000000"/>
                <w:u w:color="000000"/>
              </w:rPr>
              <w:t>о</w:t>
            </w:r>
            <w:r w:rsidR="00926681" w:rsidRPr="00ED0774">
              <w:rPr>
                <w:rFonts w:eastAsia="Arial Unicode MS"/>
                <w:color w:val="000000"/>
                <w:u w:color="000000"/>
              </w:rPr>
              <w:t xml:space="preserve"> </w:t>
            </w:r>
            <w:r w:rsidR="008C7D87" w:rsidRPr="00ED0774">
              <w:rPr>
                <w:rFonts w:eastAsia="Arial Unicode MS"/>
                <w:color w:val="000000"/>
                <w:u w:color="000000"/>
              </w:rPr>
              <w:t>2</w:t>
            </w:r>
            <w:r w:rsidR="00EB20A9" w:rsidRPr="00ED0774">
              <w:t>–</w:t>
            </w:r>
            <w:r w:rsidR="008C7D87" w:rsidRPr="00ED0774">
              <w:rPr>
                <w:rFonts w:eastAsia="Arial Unicode MS"/>
                <w:color w:val="000000"/>
                <w:u w:color="000000"/>
              </w:rPr>
              <w:t>6</w:t>
            </w:r>
            <w:r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ни</w:t>
            </w:r>
          </w:p>
          <w:p w14:paraId="3DCA0415" w14:textId="74E21FB4" w:rsidR="00500D21" w:rsidRPr="00ED0774" w:rsidRDefault="0000664B"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Идарубицин**</w:t>
            </w:r>
            <w:r w:rsidR="00926681" w:rsidRPr="00ED0774">
              <w:rPr>
                <w:rFonts w:eastAsia="Arial Unicode MS"/>
                <w:color w:val="000000"/>
                <w:u w:color="000000"/>
              </w:rPr>
              <w:t xml:space="preserve"> </w:t>
            </w:r>
            <w:r w:rsidR="00904C4E"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8C7D87" w:rsidRPr="00ED0774">
              <w:rPr>
                <w:rFonts w:eastAsia="Arial Unicode MS"/>
                <w:color w:val="000000"/>
                <w:u w:color="000000"/>
              </w:rPr>
              <w:t>4</w:t>
            </w:r>
            <w:r w:rsidR="008C7D87" w:rsidRPr="00ED0774">
              <w:t>–</w:t>
            </w:r>
            <w:r w:rsidR="008C7D87" w:rsidRPr="00ED0774">
              <w:rPr>
                <w:rFonts w:eastAsia="Arial Unicode MS"/>
                <w:color w:val="000000"/>
                <w:u w:color="000000"/>
              </w:rPr>
              <w:t xml:space="preserve">6-й дни </w:t>
            </w:r>
          </w:p>
        </w:tc>
      </w:tr>
      <w:tr w:rsidR="00500D21" w:rsidRPr="00333F7E" w14:paraId="0D3B7A0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F1145E" w14:textId="6F1214CA" w:rsidR="00500D21" w:rsidRPr="00333F7E" w:rsidRDefault="00500D21" w:rsidP="00F0118E">
            <w:pPr>
              <w:jc w:val="center"/>
              <w:rPr>
                <w:rFonts w:eastAsia="Arial Unicode MS"/>
                <w:color w:val="000000"/>
                <w:u w:color="000000"/>
              </w:rPr>
            </w:pPr>
            <w:r w:rsidRPr="00ED0774">
              <w:rPr>
                <w:rFonts w:eastAsia="Arial Unicode MS"/>
                <w:color w:val="000000"/>
                <w:u w:color="000000"/>
              </w:rPr>
              <w:t>HidAC-3-7</w:t>
            </w:r>
            <w:r w:rsidR="00904C4E" w:rsidRPr="00ED0774">
              <w:rPr>
                <w:rFonts w:eastAsia="Arial Unicode MS"/>
                <w:color w:val="000000"/>
                <w:u w:color="000000"/>
              </w:rPr>
              <w:t xml:space="preserve"> </w:t>
            </w:r>
            <w:r w:rsidR="00904C4E" w:rsidRPr="00ED0774">
              <w:rPr>
                <w:rFonts w:eastAsia="Arial Unicode MS"/>
                <w:color w:val="000000"/>
                <w:u w:color="000000"/>
                <w:lang w:val="en-US"/>
              </w:rPr>
              <w:fldChar w:fldCharType="begin" w:fldLock="1"/>
            </w:r>
            <w:r w:rsidR="00122C3C">
              <w:rPr>
                <w:rFonts w:eastAsia="Arial Unicode MS"/>
                <w:color w:val="000000"/>
                <w:u w:color="000000"/>
                <w:lang w:val="en-US"/>
              </w:rPr>
              <w:instrText>ADD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SL</w:instrText>
            </w:r>
            <w:r w:rsidR="00122C3C" w:rsidRPr="009639EB">
              <w:rPr>
                <w:rFonts w:eastAsia="Arial Unicode MS"/>
                <w:color w:val="000000"/>
                <w:u w:color="000000"/>
              </w:rPr>
              <w:instrText>_</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itationItems</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temData</w:instrText>
            </w:r>
            <w:r w:rsidR="00122C3C" w:rsidRPr="009639EB">
              <w:rPr>
                <w:rFonts w:eastAsia="Arial Unicode MS"/>
                <w:color w:val="000000"/>
                <w:u w:color="000000"/>
              </w:rPr>
              <w:instrText>":{"</w:instrText>
            </w:r>
            <w:r w:rsidR="00122C3C">
              <w:rPr>
                <w:rFonts w:eastAsia="Arial Unicode MS"/>
                <w:color w:val="000000"/>
                <w:u w:color="000000"/>
                <w:lang w:val="en-US"/>
              </w:rPr>
              <w:instrText>DOI</w:instrText>
            </w:r>
            <w:r w:rsidR="00122C3C" w:rsidRPr="009639EB">
              <w:rPr>
                <w:rFonts w:eastAsia="Arial Unicode MS"/>
                <w:color w:val="000000"/>
                <w:u w:color="000000"/>
              </w:rPr>
              <w:instrText>":"10.3109/10428199809092687","</w:instrText>
            </w:r>
            <w:r w:rsidR="00122C3C">
              <w:rPr>
                <w:rFonts w:eastAsia="Arial Unicode MS"/>
                <w:color w:val="000000"/>
                <w:u w:color="000000"/>
                <w:lang w:val="en-US"/>
              </w:rPr>
              <w:instrText>ISSN</w:instrText>
            </w:r>
            <w:r w:rsidR="00122C3C" w:rsidRPr="009639EB">
              <w:rPr>
                <w:rFonts w:eastAsia="Arial Unicode MS"/>
                <w:color w:val="000000"/>
                <w:u w:color="000000"/>
              </w:rPr>
              <w:instrText>":"10428194","</w:instrText>
            </w:r>
            <w:r w:rsidR="00122C3C">
              <w:rPr>
                <w:rFonts w:eastAsia="Arial Unicode MS"/>
                <w:color w:val="000000"/>
                <w:u w:color="000000"/>
                <w:lang w:val="en-US"/>
              </w:rPr>
              <w:instrText>abstract</w:instrText>
            </w:r>
            <w:r w:rsidR="00122C3C" w:rsidRPr="009639EB">
              <w:rPr>
                <w:rFonts w:eastAsia="Arial Unicode MS"/>
                <w:color w:val="000000"/>
                <w:u w:color="000000"/>
              </w:rPr>
              <w:instrText>":"</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M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l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roximately</w:instrText>
            </w:r>
            <w:r w:rsidR="00122C3C" w:rsidRPr="009639EB">
              <w:rPr>
                <w:rFonts w:eastAsia="Arial Unicode MS"/>
                <w:color w:val="000000"/>
                <w:u w:color="000000"/>
              </w:rPr>
              <w:instrText xml:space="preserve"> 55-75%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hieving</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le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tensific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o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l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u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gnificant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bsequ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utcom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pd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paris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aunorubic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versu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ombination</w:instrText>
            </w:r>
            <w:r w:rsidR="00122C3C" w:rsidRPr="009639EB">
              <w:rPr>
                <w:rFonts w:eastAsia="Arial Unicode MS"/>
                <w:color w:val="000000"/>
                <w:u w:color="000000"/>
              </w:rPr>
              <w:instrText xml:space="preserve"> (7-3-7) </w:instrText>
            </w:r>
            <w:r w:rsidR="00122C3C">
              <w:rPr>
                <w:rFonts w:eastAsia="Arial Unicode MS"/>
                <w:color w:val="000000"/>
                <w:u w:color="000000"/>
                <w:lang w:val="en-US"/>
              </w:rPr>
              <w:instrText>demonstr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ignifica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crea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lap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re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rvival</w:instrText>
            </w:r>
            <w:r w:rsidR="00122C3C" w:rsidRPr="009639EB">
              <w:rPr>
                <w:rFonts w:eastAsia="Arial Unicode MS"/>
                <w:color w:val="000000"/>
                <w:u w:color="000000"/>
              </w:rPr>
              <w:instrText>, (</w:instrText>
            </w:r>
            <w:r w:rsidR="00122C3C">
              <w:rPr>
                <w:rFonts w:eastAsia="Arial Unicode MS"/>
                <w:color w:val="000000"/>
                <w:u w:color="000000"/>
                <w:lang w:val="en-US"/>
              </w:rPr>
              <w:instrText>RF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w:instrText>
            </w:r>
            <w:r w:rsidR="00122C3C" w:rsidRPr="009639EB">
              <w:rPr>
                <w:rFonts w:eastAsia="Arial Unicode MS"/>
                <w:color w:val="000000"/>
                <w:u w:color="000000"/>
              </w:rPr>
              <w:instrText xml:space="preserve"> = 0.007)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F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48% </w:instrText>
            </w:r>
            <w:r w:rsidR="00122C3C">
              <w:rPr>
                <w:rFonts w:eastAsia="Arial Unicode MS"/>
                <w:color w:val="000000"/>
                <w:u w:color="000000"/>
                <w:lang w:val="en-US"/>
              </w:rPr>
              <w:instrText>at</w:instrText>
            </w:r>
            <w:r w:rsidR="00122C3C" w:rsidRPr="009639EB">
              <w:rPr>
                <w:rFonts w:eastAsia="Arial Unicode MS"/>
                <w:color w:val="000000"/>
                <w:u w:color="000000"/>
              </w:rPr>
              <w:instrText xml:space="preserve"> 5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25%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7-3-7.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r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a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odes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urviv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dvantag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t</w:instrText>
            </w:r>
            <w:r w:rsidR="00122C3C" w:rsidRPr="009639EB">
              <w:rPr>
                <w:rFonts w:eastAsia="Arial Unicode MS"/>
                <w:color w:val="000000"/>
                <w:u w:color="000000"/>
              </w:rPr>
              <w:instrText xml:space="preserve"> 5 </w:instrText>
            </w:r>
            <w:r w:rsidR="00122C3C">
              <w:rPr>
                <w:rFonts w:eastAsia="Arial Unicode MS"/>
                <w:color w:val="000000"/>
                <w:u w:color="000000"/>
                <w:lang w:val="en-US"/>
              </w:rPr>
              <w:instrText>year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33% </w:instrText>
            </w:r>
            <w:r w:rsidR="00122C3C">
              <w:rPr>
                <w:rFonts w:eastAsia="Arial Unicode MS"/>
                <w:color w:val="000000"/>
                <w:u w:color="000000"/>
                <w:lang w:val="en-US"/>
              </w:rPr>
              <w:instrText>compar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25%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andar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reat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sib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cau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iti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ea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a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DAC</w:instrText>
            </w:r>
            <w:r w:rsidR="00122C3C" w:rsidRPr="009639EB">
              <w:rPr>
                <w:rFonts w:eastAsia="Arial Unicode MS"/>
                <w:color w:val="000000"/>
                <w:u w:color="000000"/>
              </w:rPr>
              <w:instrText xml:space="preserve">-3-7.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mprovem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ee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tien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fte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ppea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aralle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btain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ost</w:instrText>
            </w:r>
            <w:r w:rsidR="00122C3C" w:rsidRPr="009639EB">
              <w:rPr>
                <w:rFonts w:eastAsia="Arial Unicode MS"/>
                <w:color w:val="000000"/>
                <w:u w:color="000000"/>
              </w:rPr>
              <w:instrText>-</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tensifi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ov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inic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vid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w:instrText>
            </w:r>
            <w:r w:rsidR="00122C3C">
              <w:rPr>
                <w:rFonts w:eastAsia="Arial Unicode MS"/>
                <w:color w:val="000000"/>
                <w:u w:color="000000"/>
                <w:lang w:val="en-US"/>
              </w:rPr>
              <w:instrText>respon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ffec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rese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ML</w:instrText>
            </w:r>
            <w:r w:rsidR="00122C3C" w:rsidRPr="009639EB">
              <w:rPr>
                <w:rFonts w:eastAsia="Arial Unicode MS"/>
                <w:color w:val="000000"/>
                <w:u w:color="000000"/>
              </w:rPr>
              <w:instrText>.</w:instrText>
            </w:r>
            <w:r w:rsidR="00122C3C">
              <w:rPr>
                <w:rFonts w:eastAsia="Arial Unicode MS"/>
                <w:color w:val="000000"/>
                <w:u w:color="000000"/>
                <w:lang w:val="en-US"/>
              </w:rPr>
              <w:instrText xml:space="preserve"> Intensified treatment is more toxic, gives more profound myelosuppression post-remission and has been shown to benefit younger patients only. Issues of patient selection and the optimal placement of intensification in the treatment sequence require further 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utur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ikel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a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miss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ura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a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b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sefu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linic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o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o</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fluenc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n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rapi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idual</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istant</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w:instrText>
            </w:r>
            <w:r w:rsidR="00122C3C">
              <w:rPr>
                <w:rFonts w:eastAsia="Arial Unicode MS"/>
                <w:color w:val="000000"/>
                <w:u w:color="000000"/>
                <w:lang w:val="en-US"/>
              </w:rPr>
              <w:instrText>author</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ishop</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ame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Matthews</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Ja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P</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Young</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Graham</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w:instrText>
            </w:r>
            <w:r w:rsidR="00122C3C">
              <w:rPr>
                <w:rFonts w:eastAsia="Arial Unicode MS"/>
                <w:color w:val="000000"/>
                <w:u w:color="000000"/>
                <w:lang w:val="en-US"/>
              </w:rPr>
              <w:instrText>R</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Bradstock</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Kenneth</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family</w:instrText>
            </w:r>
            <w:r w:rsidR="00122C3C" w:rsidRPr="009639EB">
              <w:rPr>
                <w:rFonts w:eastAsia="Arial Unicode MS"/>
                <w:color w:val="000000"/>
                <w:u w:color="000000"/>
              </w:rPr>
              <w:instrText>":"</w:instrText>
            </w:r>
            <w:r w:rsidR="00122C3C">
              <w:rPr>
                <w:rFonts w:eastAsia="Arial Unicode MS"/>
                <w:color w:val="000000"/>
                <w:u w:color="000000"/>
                <w:lang w:val="en-US"/>
              </w:rPr>
              <w:instrText>Lowenthal</w:instrText>
            </w:r>
            <w:r w:rsidR="00122C3C" w:rsidRPr="009639EB">
              <w:rPr>
                <w:rFonts w:eastAsia="Arial Unicode MS"/>
                <w:color w:val="000000"/>
                <w:u w:color="000000"/>
              </w:rPr>
              <w:instrText>","</w:instrText>
            </w:r>
            <w:r w:rsidR="00122C3C">
              <w:rPr>
                <w:rFonts w:eastAsia="Arial Unicode MS"/>
                <w:color w:val="000000"/>
                <w:u w:color="000000"/>
                <w:lang w:val="en-US"/>
              </w:rPr>
              <w:instrText>given</w:instrText>
            </w:r>
            <w:r w:rsidR="00122C3C" w:rsidRPr="009639EB">
              <w:rPr>
                <w:rFonts w:eastAsia="Arial Unicode MS"/>
                <w:color w:val="000000"/>
                <w:u w:color="000000"/>
              </w:rPr>
              <w:instrText>":"</w:instrText>
            </w:r>
            <w:r w:rsidR="00122C3C">
              <w:rPr>
                <w:rFonts w:eastAsia="Arial Unicode MS"/>
                <w:color w:val="000000"/>
                <w:u w:color="000000"/>
                <w:lang w:val="en-US"/>
              </w:rPr>
              <w:instrText>Raymo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w:instrText>
            </w:r>
            <w:r w:rsidR="00122C3C" w:rsidRPr="009639EB">
              <w:rPr>
                <w:rFonts w:eastAsia="Arial Unicode MS"/>
                <w:color w:val="000000"/>
                <w:u w:color="000000"/>
              </w:rPr>
              <w:instrText>.","</w:instrText>
            </w:r>
            <w:r w:rsidR="00122C3C">
              <w:rPr>
                <w:rFonts w:eastAsia="Arial Unicode MS"/>
                <w:color w:val="000000"/>
                <w:u w:color="000000"/>
                <w:lang w:val="en-US"/>
              </w:rPr>
              <w:instrText>non</w:instrText>
            </w:r>
            <w:r w:rsidR="00122C3C" w:rsidRPr="009639EB">
              <w:rPr>
                <w:rFonts w:eastAsia="Arial Unicode MS"/>
                <w:color w:val="000000"/>
                <w:u w:color="000000"/>
              </w:rPr>
              <w:instrText>-</w:instrText>
            </w:r>
            <w:r w:rsidR="00122C3C">
              <w:rPr>
                <w:rFonts w:eastAsia="Arial Unicode MS"/>
                <w:color w:val="000000"/>
                <w:u w:color="000000"/>
                <w:lang w:val="en-US"/>
              </w:rPr>
              <w:instrText>dropping</w:instrText>
            </w:r>
            <w:r w:rsidR="00122C3C" w:rsidRPr="009639EB">
              <w:rPr>
                <w:rFonts w:eastAsia="Arial Unicode MS"/>
                <w:color w:val="000000"/>
                <w:u w:color="000000"/>
              </w:rPr>
              <w:instrText>-</w:instrText>
            </w:r>
            <w:r w:rsidR="00122C3C">
              <w:rPr>
                <w:rFonts w:eastAsia="Arial Unicode MS"/>
                <w:color w:val="000000"/>
                <w:u w:color="000000"/>
                <w:lang w:val="en-US"/>
              </w:rPr>
              <w:instrText>particle</w:instrText>
            </w:r>
            <w:r w:rsidR="00122C3C" w:rsidRPr="009639EB">
              <w:rPr>
                <w:rFonts w:eastAsia="Arial Unicode MS"/>
                <w:color w:val="000000"/>
                <w:u w:color="000000"/>
              </w:rPr>
              <w:instrText>":"","</w:instrText>
            </w:r>
            <w:r w:rsidR="00122C3C">
              <w:rPr>
                <w:rFonts w:eastAsia="Arial Unicode MS"/>
                <w:color w:val="000000"/>
                <w:u w:color="000000"/>
                <w:lang w:val="en-US"/>
              </w:rPr>
              <w:instrText>parse</w:instrText>
            </w:r>
            <w:r w:rsidR="00122C3C" w:rsidRPr="009639EB">
              <w:rPr>
                <w:rFonts w:eastAsia="Arial Unicode MS"/>
                <w:color w:val="000000"/>
                <w:u w:color="000000"/>
              </w:rPr>
              <w:instrText>-</w:instrText>
            </w:r>
            <w:r w:rsidR="00122C3C">
              <w:rPr>
                <w:rFonts w:eastAsia="Arial Unicode MS"/>
                <w:color w:val="000000"/>
                <w:u w:color="000000"/>
                <w:lang w:val="en-US"/>
              </w:rPr>
              <w:instrText>names</w:instrText>
            </w:r>
            <w:r w:rsidR="00122C3C" w:rsidRPr="009639EB">
              <w:rPr>
                <w:rFonts w:eastAsia="Arial Unicode MS"/>
                <w:color w:val="000000"/>
                <w:u w:color="000000"/>
              </w:rPr>
              <w:instrText>":</w:instrText>
            </w:r>
            <w:r w:rsidR="00122C3C">
              <w:rPr>
                <w:rFonts w:eastAsia="Arial Unicode MS"/>
                <w:color w:val="000000"/>
                <w:u w:color="000000"/>
                <w:lang w:val="en-US"/>
              </w:rPr>
              <w:instrText>false</w:instrText>
            </w:r>
            <w:r w:rsidR="00122C3C" w:rsidRPr="009639EB">
              <w:rPr>
                <w:rFonts w:eastAsia="Arial Unicode MS"/>
                <w:color w:val="000000"/>
                <w:u w:color="000000"/>
              </w:rPr>
              <w:instrText>,"</w:instrText>
            </w:r>
            <w:r w:rsidR="00122C3C">
              <w:rPr>
                <w:rFonts w:eastAsia="Arial Unicode MS"/>
                <w:color w:val="000000"/>
                <w:u w:color="000000"/>
                <w:lang w:val="en-US"/>
              </w:rPr>
              <w:instrText>suffix</w:instrText>
            </w:r>
            <w:r w:rsidR="00122C3C" w:rsidRPr="009639EB">
              <w:rPr>
                <w:rFonts w:eastAsia="Arial Unicode MS"/>
                <w:color w:val="000000"/>
                <w:u w:color="000000"/>
              </w:rPr>
              <w:instrText>":""}],"</w:instrText>
            </w:r>
            <w:r w:rsidR="00122C3C">
              <w:rPr>
                <w:rFonts w:eastAsia="Arial Unicode MS"/>
                <w:color w:val="000000"/>
                <w:u w:color="000000"/>
                <w:lang w:val="en-US"/>
              </w:rPr>
              <w:instrText>container</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ymphoma</w:instrText>
            </w:r>
            <w:r w:rsidR="00122C3C" w:rsidRPr="009639EB">
              <w:rPr>
                <w:rFonts w:eastAsia="Arial Unicode MS"/>
                <w:color w:val="000000"/>
                <w:u w:color="000000"/>
              </w:rPr>
              <w:instrText>","</w:instrText>
            </w:r>
            <w:r w:rsidR="00122C3C">
              <w:rPr>
                <w:rFonts w:eastAsia="Arial Unicode MS"/>
                <w:color w:val="000000"/>
                <w:u w:color="000000"/>
                <w:lang w:val="en-US"/>
              </w:rPr>
              <w:instrText>id</w:instrText>
            </w:r>
            <w:r w:rsidR="00122C3C" w:rsidRPr="009639EB">
              <w:rPr>
                <w:rFonts w:eastAsia="Arial Unicode MS"/>
                <w:color w:val="000000"/>
                <w:u w:color="000000"/>
              </w:rPr>
              <w:instrText>":"</w:instrText>
            </w:r>
            <w:r w:rsidR="00122C3C">
              <w:rPr>
                <w:rFonts w:eastAsia="Arial Unicode MS"/>
                <w:color w:val="000000"/>
                <w:u w:color="000000"/>
                <w:lang w:val="en-US"/>
              </w:rPr>
              <w:instrText>ITEM</w:instrText>
            </w:r>
            <w:r w:rsidR="00122C3C" w:rsidRPr="009639EB">
              <w:rPr>
                <w:rFonts w:eastAsia="Arial Unicode MS"/>
                <w:color w:val="000000"/>
                <w:u w:color="000000"/>
              </w:rPr>
              <w:instrText>-1","</w:instrText>
            </w:r>
            <w:r w:rsidR="00122C3C">
              <w:rPr>
                <w:rFonts w:eastAsia="Arial Unicode MS"/>
                <w:color w:val="000000"/>
                <w:u w:color="000000"/>
                <w:lang w:val="en-US"/>
              </w:rPr>
              <w:instrText>issue</w:instrText>
            </w:r>
            <w:r w:rsidR="00122C3C" w:rsidRPr="009639EB">
              <w:rPr>
                <w:rFonts w:eastAsia="Arial Unicode MS"/>
                <w:color w:val="000000"/>
                <w:u w:color="000000"/>
              </w:rPr>
              <w:instrText>":"3-4","</w:instrText>
            </w:r>
            <w:r w:rsidR="00122C3C">
              <w:rPr>
                <w:rFonts w:eastAsia="Arial Unicode MS"/>
                <w:color w:val="000000"/>
                <w:u w:color="000000"/>
                <w:lang w:val="en-US"/>
              </w:rPr>
              <w:instrText>issued</w:instrText>
            </w:r>
            <w:r w:rsidR="00122C3C" w:rsidRPr="009639EB">
              <w:rPr>
                <w:rFonts w:eastAsia="Arial Unicode MS"/>
                <w:color w:val="000000"/>
                <w:u w:color="000000"/>
              </w:rPr>
              <w:instrText>":{"</w:instrText>
            </w:r>
            <w:r w:rsidR="00122C3C">
              <w:rPr>
                <w:rFonts w:eastAsia="Arial Unicode MS"/>
                <w:color w:val="000000"/>
                <w:u w:color="000000"/>
                <w:lang w:val="en-US"/>
              </w:rPr>
              <w:instrText>date</w:instrText>
            </w:r>
            <w:r w:rsidR="00122C3C" w:rsidRPr="009639EB">
              <w:rPr>
                <w:rFonts w:eastAsia="Arial Unicode MS"/>
                <w:color w:val="000000"/>
                <w:u w:color="000000"/>
              </w:rPr>
              <w:instrText>-</w:instrText>
            </w:r>
            <w:r w:rsidR="00122C3C">
              <w:rPr>
                <w:rFonts w:eastAsia="Arial Unicode MS"/>
                <w:color w:val="000000"/>
                <w:u w:color="000000"/>
                <w:lang w:val="en-US"/>
              </w:rPr>
              <w:instrText>parts</w:instrText>
            </w:r>
            <w:r w:rsidR="00122C3C" w:rsidRPr="009639EB">
              <w:rPr>
                <w:rFonts w:eastAsia="Arial Unicode MS"/>
                <w:color w:val="000000"/>
                <w:u w:color="000000"/>
              </w:rPr>
              <w:instrText>":[["1998"]]},"</w:instrText>
            </w:r>
            <w:r w:rsidR="00122C3C">
              <w:rPr>
                <w:rFonts w:eastAsia="Arial Unicode MS"/>
                <w:color w:val="000000"/>
                <w:u w:color="000000"/>
                <w:lang w:val="en-US"/>
              </w:rPr>
              <w:instrText>page</w:instrText>
            </w:r>
            <w:r w:rsidR="00122C3C" w:rsidRPr="009639EB">
              <w:rPr>
                <w:rFonts w:eastAsia="Arial Unicode MS"/>
                <w:color w:val="000000"/>
                <w:u w:color="000000"/>
              </w:rPr>
              <w:instrText>":"315-327","</w:instrText>
            </w:r>
            <w:r w:rsidR="00122C3C">
              <w:rPr>
                <w:rFonts w:eastAsia="Arial Unicode MS"/>
                <w:color w:val="000000"/>
                <w:u w:color="000000"/>
                <w:lang w:val="en-US"/>
              </w:rPr>
              <w:instrText>publisher</w:instrText>
            </w:r>
            <w:r w:rsidR="00122C3C" w:rsidRPr="009639EB">
              <w:rPr>
                <w:rFonts w:eastAsia="Arial Unicode MS"/>
                <w:color w:val="000000"/>
                <w:u w:color="000000"/>
              </w:rPr>
              <w:instrText>":"</w:instrText>
            </w:r>
            <w:r w:rsidR="00122C3C">
              <w:rPr>
                <w:rFonts w:eastAsia="Arial Unicode MS"/>
                <w:color w:val="000000"/>
                <w:u w:color="000000"/>
                <w:lang w:val="en-US"/>
              </w:rPr>
              <w:instrText>Inform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ealthcare</w:instrText>
            </w:r>
            <w:r w:rsidR="00122C3C" w:rsidRPr="009639EB">
              <w:rPr>
                <w:rFonts w:eastAsia="Arial Unicode MS"/>
                <w:color w:val="000000"/>
                <w:u w:color="000000"/>
              </w:rPr>
              <w:instrText>","</w:instrText>
            </w:r>
            <w:r w:rsidR="00122C3C">
              <w:rPr>
                <w:rFonts w:eastAsia="Arial Unicode MS"/>
                <w:color w:val="000000"/>
                <w:u w:color="000000"/>
                <w:lang w:val="en-US"/>
              </w:rPr>
              <w:instrText>title</w:instrText>
            </w:r>
            <w:r w:rsidR="00122C3C" w:rsidRPr="009639EB">
              <w:rPr>
                <w:rFonts w:eastAsia="Arial Unicode MS"/>
                <w:color w:val="000000"/>
                <w:u w:color="000000"/>
              </w:rPr>
              <w:instrText>":"</w:instrText>
            </w:r>
            <w:r w:rsidR="00122C3C">
              <w:rPr>
                <w:rFonts w:eastAsia="Arial Unicode MS"/>
                <w:color w:val="000000"/>
                <w:u w:color="000000"/>
                <w:lang w:val="en-US"/>
              </w:rPr>
              <w:instrText>Intensifi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inductio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hemotherap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wit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high</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dos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cytarabin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etoposid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for</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cut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myeloi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view</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n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updated</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results</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of</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the</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Australian</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leukemia</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study</w:instrText>
            </w:r>
            <w:r w:rsidR="00122C3C" w:rsidRPr="009639EB">
              <w:rPr>
                <w:rFonts w:eastAsia="Arial Unicode MS"/>
                <w:color w:val="000000"/>
                <w:u w:color="000000"/>
              </w:rPr>
              <w:instrText xml:space="preserve"> </w:instrText>
            </w:r>
            <w:r w:rsidR="00122C3C">
              <w:rPr>
                <w:rFonts w:eastAsia="Arial Unicode MS"/>
                <w:color w:val="000000"/>
                <w:u w:color="000000"/>
                <w:lang w:val="en-US"/>
              </w:rPr>
              <w:instrText>group</w:instrText>
            </w:r>
            <w:r w:rsidR="00122C3C" w:rsidRPr="009639EB">
              <w:rPr>
                <w:rFonts w:eastAsia="Arial Unicode MS"/>
                <w:color w:val="000000"/>
                <w:u w:color="000000"/>
              </w:rPr>
              <w:instrText>","</w:instrText>
            </w:r>
            <w:r w:rsidR="00122C3C">
              <w:rPr>
                <w:rFonts w:eastAsia="Arial Unicode MS"/>
                <w:color w:val="000000"/>
                <w:u w:color="000000"/>
                <w:lang w:val="en-US"/>
              </w:rPr>
              <w:instrText>type</w:instrText>
            </w:r>
            <w:r w:rsidR="00122C3C" w:rsidRPr="009639EB">
              <w:rPr>
                <w:rFonts w:eastAsia="Arial Unicode MS"/>
                <w:color w:val="000000"/>
                <w:u w:color="000000"/>
              </w:rPr>
              <w:instrText>":"</w:instrText>
            </w:r>
            <w:r w:rsidR="00122C3C">
              <w:rPr>
                <w:rFonts w:eastAsia="Arial Unicode MS"/>
                <w:color w:val="000000"/>
                <w:u w:color="000000"/>
                <w:lang w:val="en-US"/>
              </w:rPr>
              <w:instrText>article</w:instrText>
            </w:r>
            <w:r w:rsidR="00122C3C" w:rsidRPr="009639EB">
              <w:rPr>
                <w:rFonts w:eastAsia="Arial Unicode MS"/>
                <w:color w:val="000000"/>
                <w:u w:color="000000"/>
              </w:rPr>
              <w:instrText>-</w:instrText>
            </w:r>
            <w:r w:rsidR="00122C3C">
              <w:rPr>
                <w:rFonts w:eastAsia="Arial Unicode MS"/>
                <w:color w:val="000000"/>
                <w:u w:color="000000"/>
                <w:lang w:val="en-US"/>
              </w:rPr>
              <w:instrText>journal</w:instrText>
            </w:r>
            <w:r w:rsidR="00122C3C" w:rsidRPr="009639EB">
              <w:rPr>
                <w:rFonts w:eastAsia="Arial Unicode MS"/>
                <w:color w:val="000000"/>
                <w:u w:color="000000"/>
              </w:rPr>
              <w:instrText>","</w:instrText>
            </w:r>
            <w:r w:rsidR="00122C3C">
              <w:rPr>
                <w:rFonts w:eastAsia="Arial Unicode MS"/>
                <w:color w:val="000000"/>
                <w:u w:color="000000"/>
                <w:lang w:val="en-US"/>
              </w:rPr>
              <w:instrText>volume</w:instrText>
            </w:r>
            <w:r w:rsidR="00122C3C" w:rsidRPr="009639EB">
              <w:rPr>
                <w:rFonts w:eastAsia="Arial Unicode MS"/>
                <w:color w:val="000000"/>
                <w:u w:color="000000"/>
              </w:rPr>
              <w:instrText>":"28"},"</w:instrText>
            </w:r>
            <w:r w:rsidR="00122C3C">
              <w:rPr>
                <w:rFonts w:eastAsia="Arial Unicode MS"/>
                <w:color w:val="000000"/>
                <w:u w:color="000000"/>
                <w:lang w:val="en-US"/>
              </w:rPr>
              <w:instrText>uris</w:instrText>
            </w:r>
            <w:r w:rsidR="00122C3C" w:rsidRPr="009639EB">
              <w:rPr>
                <w:rFonts w:eastAsia="Arial Unicode MS"/>
                <w:color w:val="000000"/>
                <w:u w:color="000000"/>
              </w:rPr>
              <w:instrText>":["</w:instrText>
            </w:r>
            <w:r w:rsidR="00122C3C">
              <w:rPr>
                <w:rFonts w:eastAsia="Arial Unicode MS"/>
                <w:color w:val="000000"/>
                <w:u w:color="000000"/>
                <w:lang w:val="en-US"/>
              </w:rPr>
              <w:instrText>http</w:instrText>
            </w:r>
            <w:r w:rsidR="00122C3C" w:rsidRPr="009639EB">
              <w:rPr>
                <w:rFonts w:eastAsia="Arial Unicode MS"/>
                <w:color w:val="000000"/>
                <w:u w:color="000000"/>
              </w:rPr>
              <w:instrText>://</w:instrText>
            </w:r>
            <w:r w:rsidR="00122C3C">
              <w:rPr>
                <w:rFonts w:eastAsia="Arial Unicode MS"/>
                <w:color w:val="000000"/>
                <w:u w:color="000000"/>
                <w:lang w:val="en-US"/>
              </w:rPr>
              <w:instrText>www</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documents</w:instrText>
            </w:r>
            <w:r w:rsidR="00122C3C" w:rsidRPr="009639EB">
              <w:rPr>
                <w:rFonts w:eastAsia="Arial Unicode MS"/>
                <w:color w:val="000000"/>
                <w:u w:color="000000"/>
              </w:rPr>
              <w:instrText>/?</w:instrText>
            </w:r>
            <w:r w:rsidR="00122C3C">
              <w:rPr>
                <w:rFonts w:eastAsia="Arial Unicode MS"/>
                <w:color w:val="000000"/>
                <w:u w:color="000000"/>
                <w:lang w:val="en-US"/>
              </w:rPr>
              <w:instrText>uuid</w:instrText>
            </w:r>
            <w:r w:rsidR="00122C3C" w:rsidRPr="009639EB">
              <w:rPr>
                <w:rFonts w:eastAsia="Arial Unicode MS"/>
                <w:color w:val="000000"/>
                <w:u w:color="000000"/>
              </w:rPr>
              <w:instrText>=42</w:instrText>
            </w:r>
            <w:r w:rsidR="00122C3C">
              <w:rPr>
                <w:rFonts w:eastAsia="Arial Unicode MS"/>
                <w:color w:val="000000"/>
                <w:u w:color="000000"/>
                <w:lang w:val="en-US"/>
              </w:rPr>
              <w:instrText>e</w:instrText>
            </w:r>
            <w:r w:rsidR="00122C3C" w:rsidRPr="009639EB">
              <w:rPr>
                <w:rFonts w:eastAsia="Arial Unicode MS"/>
                <w:color w:val="000000"/>
                <w:u w:color="000000"/>
              </w:rPr>
              <w:instrText>90</w:instrText>
            </w:r>
            <w:r w:rsidR="00122C3C">
              <w:rPr>
                <w:rFonts w:eastAsia="Arial Unicode MS"/>
                <w:color w:val="000000"/>
                <w:u w:color="000000"/>
                <w:lang w:val="en-US"/>
              </w:rPr>
              <w:instrText>bb</w:instrText>
            </w:r>
            <w:r w:rsidR="00122C3C" w:rsidRPr="009639EB">
              <w:rPr>
                <w:rFonts w:eastAsia="Arial Unicode MS"/>
                <w:color w:val="000000"/>
                <w:u w:color="000000"/>
              </w:rPr>
              <w:instrText>4-3054-3287-9</w:instrText>
            </w:r>
            <w:r w:rsidR="00122C3C">
              <w:rPr>
                <w:rFonts w:eastAsia="Arial Unicode MS"/>
                <w:color w:val="000000"/>
                <w:u w:color="000000"/>
                <w:lang w:val="en-US"/>
              </w:rPr>
              <w:instrText>fa</w:instrText>
            </w:r>
            <w:r w:rsidR="00122C3C" w:rsidRPr="009639EB">
              <w:rPr>
                <w:rFonts w:eastAsia="Arial Unicode MS"/>
                <w:color w:val="000000"/>
                <w:u w:color="000000"/>
              </w:rPr>
              <w:instrText>0-</w:instrText>
            </w:r>
            <w:r w:rsidR="00122C3C">
              <w:rPr>
                <w:rFonts w:eastAsia="Arial Unicode MS"/>
                <w:color w:val="000000"/>
                <w:u w:color="000000"/>
                <w:lang w:val="en-US"/>
              </w:rPr>
              <w:instrText>b</w:instrText>
            </w:r>
            <w:r w:rsidR="00122C3C" w:rsidRPr="009639EB">
              <w:rPr>
                <w:rFonts w:eastAsia="Arial Unicode MS"/>
                <w:color w:val="000000"/>
                <w:u w:color="000000"/>
              </w:rPr>
              <w:instrText>438</w:instrText>
            </w:r>
            <w:r w:rsidR="00122C3C">
              <w:rPr>
                <w:rFonts w:eastAsia="Arial Unicode MS"/>
                <w:color w:val="000000"/>
                <w:u w:color="000000"/>
                <w:lang w:val="en-US"/>
              </w:rPr>
              <w:instrText>c</w:instrText>
            </w:r>
            <w:r w:rsidR="00122C3C" w:rsidRPr="009639EB">
              <w:rPr>
                <w:rFonts w:eastAsia="Arial Unicode MS"/>
                <w:color w:val="000000"/>
                <w:u w:color="000000"/>
              </w:rPr>
              <w:instrText>331</w:instrText>
            </w:r>
            <w:r w:rsidR="00122C3C">
              <w:rPr>
                <w:rFonts w:eastAsia="Arial Unicode MS"/>
                <w:color w:val="000000"/>
                <w:u w:color="000000"/>
                <w:lang w:val="en-US"/>
              </w:rPr>
              <w:instrText>eb</w:instrText>
            </w:r>
            <w:r w:rsidR="00122C3C" w:rsidRPr="009639EB">
              <w:rPr>
                <w:rFonts w:eastAsia="Arial Unicode MS"/>
                <w:color w:val="000000"/>
                <w:u w:color="000000"/>
              </w:rPr>
              <w:instrText>9</w:instrText>
            </w:r>
            <w:r w:rsidR="00122C3C">
              <w:rPr>
                <w:rFonts w:eastAsia="Arial Unicode MS"/>
                <w:color w:val="000000"/>
                <w:u w:color="000000"/>
                <w:lang w:val="en-US"/>
              </w:rPr>
              <w:instrText>c</w:instrText>
            </w:r>
            <w:r w:rsidR="00122C3C" w:rsidRPr="009639EB">
              <w:rPr>
                <w:rFonts w:eastAsia="Arial Unicode MS"/>
                <w:color w:val="000000"/>
                <w:u w:color="000000"/>
              </w:rPr>
              <w:instrText>"]}],"</w:instrText>
            </w:r>
            <w:r w:rsidR="00122C3C">
              <w:rPr>
                <w:rFonts w:eastAsia="Arial Unicode MS"/>
                <w:color w:val="000000"/>
                <w:u w:color="000000"/>
                <w:lang w:val="en-US"/>
              </w:rPr>
              <w:instrText>mendeley</w:instrText>
            </w:r>
            <w:r w:rsidR="00122C3C" w:rsidRPr="009639EB">
              <w:rPr>
                <w:rFonts w:eastAsia="Arial Unicode MS"/>
                <w:color w:val="000000"/>
                <w:u w:color="000000"/>
              </w:rPr>
              <w:instrText>":{"</w:instrText>
            </w:r>
            <w:r w:rsidR="00122C3C">
              <w:rPr>
                <w:rFonts w:eastAsia="Arial Unicode MS"/>
                <w:color w:val="000000"/>
                <w:u w:color="000000"/>
                <w:lang w:val="en-US"/>
              </w:rPr>
              <w:instrText>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lainText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reviouslyFormattedCitation</w:instrText>
            </w:r>
            <w:r w:rsidR="00122C3C" w:rsidRPr="009639EB">
              <w:rPr>
                <w:rFonts w:eastAsia="Arial Unicode MS"/>
                <w:color w:val="000000"/>
                <w:u w:color="000000"/>
              </w:rPr>
              <w:instrText>":"[160]"},"</w:instrText>
            </w:r>
            <w:r w:rsidR="00122C3C">
              <w:rPr>
                <w:rFonts w:eastAsia="Arial Unicode MS"/>
                <w:color w:val="000000"/>
                <w:u w:color="000000"/>
                <w:lang w:val="en-US"/>
              </w:rPr>
              <w:instrText>properties</w:instrText>
            </w:r>
            <w:r w:rsidR="00122C3C" w:rsidRPr="009639EB">
              <w:rPr>
                <w:rFonts w:eastAsia="Arial Unicode MS"/>
                <w:color w:val="000000"/>
                <w:u w:color="000000"/>
              </w:rPr>
              <w:instrText>":{"</w:instrText>
            </w:r>
            <w:r w:rsidR="00122C3C">
              <w:rPr>
                <w:rFonts w:eastAsia="Arial Unicode MS"/>
                <w:color w:val="000000"/>
                <w:u w:color="000000"/>
                <w:lang w:val="en-US"/>
              </w:rPr>
              <w:instrText>noteIndex</w:instrText>
            </w:r>
            <w:r w:rsidR="00122C3C" w:rsidRPr="009639EB">
              <w:rPr>
                <w:rFonts w:eastAsia="Arial Unicode MS"/>
                <w:color w:val="000000"/>
                <w:u w:color="000000"/>
              </w:rPr>
              <w:instrText>":0},"</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https</w:instrText>
            </w:r>
            <w:r w:rsidR="00122C3C" w:rsidRPr="009639EB">
              <w:rPr>
                <w:rFonts w:eastAsia="Arial Unicode MS"/>
                <w:color w:val="000000"/>
                <w:u w:color="000000"/>
              </w:rPr>
              <w:instrText>://</w:instrText>
            </w:r>
            <w:r w:rsidR="00122C3C">
              <w:rPr>
                <w:rFonts w:eastAsia="Arial Unicode MS"/>
                <w:color w:val="000000"/>
                <w:u w:color="000000"/>
                <w:lang w:val="en-US"/>
              </w:rPr>
              <w:instrText>github</w:instrText>
            </w:r>
            <w:r w:rsidR="00122C3C" w:rsidRPr="009639EB">
              <w:rPr>
                <w:rFonts w:eastAsia="Arial Unicode MS"/>
                <w:color w:val="000000"/>
                <w:u w:color="000000"/>
              </w:rPr>
              <w:instrText>.</w:instrText>
            </w:r>
            <w:r w:rsidR="00122C3C">
              <w:rPr>
                <w:rFonts w:eastAsia="Arial Unicode MS"/>
                <w:color w:val="000000"/>
                <w:u w:color="000000"/>
                <w:lang w:val="en-US"/>
              </w:rPr>
              <w:instrText>com</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style</w:instrText>
            </w:r>
            <w:r w:rsidR="00122C3C" w:rsidRPr="009639EB">
              <w:rPr>
                <w:rFonts w:eastAsia="Arial Unicode MS"/>
                <w:color w:val="000000"/>
                <w:u w:color="000000"/>
              </w:rPr>
              <w:instrText>-</w:instrText>
            </w:r>
            <w:r w:rsidR="00122C3C">
              <w:rPr>
                <w:rFonts w:eastAsia="Arial Unicode MS"/>
                <w:color w:val="000000"/>
                <w:u w:color="000000"/>
                <w:lang w:val="en-US"/>
              </w:rPr>
              <w:instrText>language</w:instrText>
            </w:r>
            <w:r w:rsidR="00122C3C" w:rsidRPr="009639EB">
              <w:rPr>
                <w:rFonts w:eastAsia="Arial Unicode MS"/>
                <w:color w:val="000000"/>
                <w:u w:color="000000"/>
              </w:rPr>
              <w:instrText>/</w:instrText>
            </w:r>
            <w:r w:rsidR="00122C3C">
              <w:rPr>
                <w:rFonts w:eastAsia="Arial Unicode MS"/>
                <w:color w:val="000000"/>
                <w:u w:color="000000"/>
                <w:lang w:val="en-US"/>
              </w:rPr>
              <w:instrText>schema</w:instrText>
            </w:r>
            <w:r w:rsidR="00122C3C" w:rsidRPr="009639EB">
              <w:rPr>
                <w:rFonts w:eastAsia="Arial Unicode MS"/>
                <w:color w:val="000000"/>
                <w:u w:color="000000"/>
              </w:rPr>
              <w:instrText>/</w:instrText>
            </w:r>
            <w:r w:rsidR="00122C3C">
              <w:rPr>
                <w:rFonts w:eastAsia="Arial Unicode MS"/>
                <w:color w:val="000000"/>
                <w:u w:color="000000"/>
                <w:lang w:val="en-US"/>
              </w:rPr>
              <w:instrText>raw</w:instrText>
            </w:r>
            <w:r w:rsidR="00122C3C" w:rsidRPr="009639EB">
              <w:rPr>
                <w:rFonts w:eastAsia="Arial Unicode MS"/>
                <w:color w:val="000000"/>
                <w:u w:color="000000"/>
              </w:rPr>
              <w:instrText>/</w:instrText>
            </w:r>
            <w:r w:rsidR="00122C3C">
              <w:rPr>
                <w:rFonts w:eastAsia="Arial Unicode MS"/>
                <w:color w:val="000000"/>
                <w:u w:color="000000"/>
                <w:lang w:val="en-US"/>
              </w:rPr>
              <w:instrText>master</w:instrText>
            </w:r>
            <w:r w:rsidR="00122C3C" w:rsidRPr="009639EB">
              <w:rPr>
                <w:rFonts w:eastAsia="Arial Unicode MS"/>
                <w:color w:val="000000"/>
                <w:u w:color="000000"/>
              </w:rPr>
              <w:instrText>/</w:instrText>
            </w:r>
            <w:r w:rsidR="00122C3C">
              <w:rPr>
                <w:rFonts w:eastAsia="Arial Unicode MS"/>
                <w:color w:val="000000"/>
                <w:u w:color="000000"/>
                <w:lang w:val="en-US"/>
              </w:rPr>
              <w:instrText>csl</w:instrText>
            </w:r>
            <w:r w:rsidR="00122C3C" w:rsidRPr="009639EB">
              <w:rPr>
                <w:rFonts w:eastAsia="Arial Unicode MS"/>
                <w:color w:val="000000"/>
                <w:u w:color="000000"/>
              </w:rPr>
              <w:instrText>-</w:instrText>
            </w:r>
            <w:r w:rsidR="00122C3C">
              <w:rPr>
                <w:rFonts w:eastAsia="Arial Unicode MS"/>
                <w:color w:val="000000"/>
                <w:u w:color="000000"/>
                <w:lang w:val="en-US"/>
              </w:rPr>
              <w:instrText>citation</w:instrText>
            </w:r>
            <w:r w:rsidR="00122C3C" w:rsidRPr="009639EB">
              <w:rPr>
                <w:rFonts w:eastAsia="Arial Unicode MS"/>
                <w:color w:val="000000"/>
                <w:u w:color="000000"/>
              </w:rPr>
              <w:instrText>.</w:instrText>
            </w:r>
            <w:r w:rsidR="00122C3C">
              <w:rPr>
                <w:rFonts w:eastAsia="Arial Unicode MS"/>
                <w:color w:val="000000"/>
                <w:u w:color="000000"/>
                <w:lang w:val="en-US"/>
              </w:rPr>
              <w:instrText>json</w:instrText>
            </w:r>
            <w:r w:rsidR="00122C3C" w:rsidRPr="009639EB">
              <w:rPr>
                <w:rFonts w:eastAsia="Arial Unicode MS"/>
                <w:color w:val="000000"/>
                <w:u w:color="000000"/>
              </w:rPr>
              <w:instrText>"}</w:instrText>
            </w:r>
            <w:r w:rsidR="00904C4E" w:rsidRPr="00ED0774">
              <w:rPr>
                <w:rFonts w:eastAsia="Arial Unicode MS"/>
                <w:color w:val="000000"/>
                <w:u w:color="000000"/>
                <w:lang w:val="en-US"/>
              </w:rPr>
              <w:fldChar w:fldCharType="separate"/>
            </w:r>
            <w:r w:rsidR="00EB1161">
              <w:rPr>
                <w:rFonts w:eastAsia="Arial Unicode MS"/>
                <w:noProof/>
                <w:color w:val="000000"/>
                <w:u w:color="000000"/>
              </w:rPr>
              <w:t>[161</w:t>
            </w:r>
            <w:r w:rsidR="00BF3043" w:rsidRPr="00BF3043">
              <w:rPr>
                <w:rFonts w:eastAsia="Arial Unicode MS"/>
                <w:noProof/>
                <w:color w:val="000000"/>
                <w:u w:color="000000"/>
              </w:rPr>
              <w:t>]</w:t>
            </w:r>
            <w:r w:rsidR="00904C4E"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A7528E" w14:textId="77777777" w:rsidR="00500D21" w:rsidRPr="00333F7E" w:rsidRDefault="00E35CCD"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2</w:t>
            </w:r>
            <w:r w:rsidR="00926681" w:rsidRPr="00333F7E">
              <w:rPr>
                <w:rFonts w:eastAsia="Arial Unicode MS"/>
                <w:color w:val="000000"/>
                <w:u w:color="000000"/>
              </w:rPr>
              <w:t xml:space="preserve"> </w:t>
            </w:r>
            <w:r w:rsidR="00500D21" w:rsidRPr="00ED0774">
              <w:rPr>
                <w:rFonts w:eastAsia="Arial Unicode MS"/>
                <w:color w:val="000000"/>
                <w:u w:color="000000"/>
              </w:rPr>
              <w:t>раза</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утки</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333F7E">
              <w:rPr>
                <w:rFonts w:eastAsia="Arial Unicode MS"/>
                <w:color w:val="000000"/>
                <w:u w:color="000000"/>
              </w:rPr>
              <w:t>5,</w:t>
            </w:r>
            <w:r w:rsidR="00926681" w:rsidRPr="00333F7E">
              <w:rPr>
                <w:rFonts w:eastAsia="Arial Unicode MS"/>
                <w:color w:val="000000"/>
                <w:u w:color="000000"/>
              </w:rPr>
              <w:t xml:space="preserve"> </w:t>
            </w:r>
            <w:r w:rsidR="00500D21" w:rsidRPr="00333F7E">
              <w:rPr>
                <w:rFonts w:eastAsia="Arial Unicode MS"/>
                <w:color w:val="000000"/>
                <w:u w:color="000000"/>
              </w:rPr>
              <w:t>7-</w:t>
            </w:r>
            <w:r w:rsidR="00500D21" w:rsidRPr="00ED0774">
              <w:rPr>
                <w:rFonts w:eastAsia="Arial Unicode MS"/>
                <w:color w:val="000000"/>
                <w:u w:color="000000"/>
              </w:rPr>
              <w:t>й</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6A170DD1" w14:textId="77777777" w:rsidR="00500D21" w:rsidRPr="00333F7E" w:rsidRDefault="00500D21" w:rsidP="00F0118E">
            <w:pPr>
              <w:ind w:firstLine="247"/>
              <w:rPr>
                <w:rFonts w:eastAsia="Arial Unicode MS"/>
                <w:color w:val="000000"/>
                <w:u w:color="000000"/>
              </w:rPr>
            </w:pPr>
            <w:r w:rsidRPr="00ED0774">
              <w:rPr>
                <w:rFonts w:eastAsia="Arial Unicode MS"/>
                <w:color w:val="000000"/>
                <w:u w:color="000000"/>
              </w:rPr>
              <w:t>Даунорубиц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45</w:t>
            </w:r>
            <w:r w:rsidR="00926681" w:rsidRPr="00333F7E">
              <w:rPr>
                <w:rFonts w:eastAsia="Arial Unicode MS"/>
                <w:color w:val="000000"/>
                <w:u w:color="000000"/>
              </w:rPr>
              <w:t xml:space="preserve"> </w:t>
            </w:r>
            <w:r w:rsidRPr="00ED0774">
              <w:rPr>
                <w:rFonts w:eastAsia="Arial Unicode MS"/>
                <w:color w:val="000000"/>
                <w:u w:color="000000"/>
              </w:rPr>
              <w:t>м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ED0774">
              <w:rPr>
                <w:rFonts w:eastAsia="Arial Unicode MS"/>
                <w:color w:val="000000"/>
                <w:u w:color="000000"/>
              </w:rPr>
              <w:t>в</w:t>
            </w:r>
            <w:r w:rsidRPr="00333F7E">
              <w:rPr>
                <w:rFonts w:eastAsia="Arial Unicode MS"/>
                <w:color w:val="000000"/>
                <w:u w:color="000000"/>
              </w:rPr>
              <w:t>/</w:t>
            </w:r>
            <w:r w:rsidRPr="00ED0774">
              <w:rPr>
                <w:rFonts w:eastAsia="Arial Unicode MS"/>
                <w:color w:val="000000"/>
                <w:u w:color="000000"/>
              </w:rPr>
              <w:t>в</w:t>
            </w:r>
            <w:r w:rsidR="00926681" w:rsidRPr="00333F7E">
              <w:rPr>
                <w:rFonts w:eastAsia="Arial Unicode MS"/>
                <w:color w:val="000000"/>
                <w:u w:color="000000"/>
              </w:rPr>
              <w:t xml:space="preserve"> </w:t>
            </w:r>
            <w:r w:rsidRPr="00333F7E">
              <w:rPr>
                <w:rFonts w:eastAsia="Arial Unicode MS"/>
                <w:color w:val="000000"/>
                <w:u w:color="000000"/>
              </w:rPr>
              <w:t>1</w:t>
            </w:r>
            <w:r w:rsidR="00926681" w:rsidRPr="00333F7E">
              <w:rPr>
                <w:rFonts w:eastAsia="Arial Unicode MS"/>
                <w:color w:val="000000"/>
                <w:u w:color="000000"/>
              </w:rPr>
              <w:t xml:space="preserve"> </w:t>
            </w:r>
            <w:r w:rsidRPr="00ED0774">
              <w:rPr>
                <w:rFonts w:eastAsia="Arial Unicode MS"/>
                <w:color w:val="000000"/>
                <w:u w:color="000000"/>
              </w:rPr>
              <w:t>раз</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ED0774">
              <w:rPr>
                <w:rFonts w:eastAsia="Arial Unicode MS"/>
                <w:color w:val="000000"/>
                <w:u w:color="000000"/>
              </w:rPr>
              <w:t>день</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333F7E">
              <w:rPr>
                <w:rFonts w:eastAsia="Arial Unicode MS"/>
                <w:color w:val="000000"/>
                <w:u w:color="000000"/>
              </w:rPr>
              <w:t>1</w:t>
            </w:r>
            <w:r w:rsidR="00E41799" w:rsidRPr="00333F7E">
              <w:t>–</w:t>
            </w:r>
            <w:r w:rsidRPr="00333F7E">
              <w:rPr>
                <w:rFonts w:eastAsia="Arial Unicode MS"/>
                <w:color w:val="000000"/>
                <w:u w:color="000000"/>
              </w:rPr>
              <w:t>3-</w:t>
            </w:r>
            <w:r w:rsidRPr="00ED0774">
              <w:rPr>
                <w:rFonts w:eastAsia="Arial Unicode MS"/>
                <w:color w:val="000000"/>
                <w:u w:color="000000"/>
              </w:rPr>
              <w:t>й</w:t>
            </w:r>
            <w:r w:rsidR="00926681" w:rsidRPr="00333F7E">
              <w:rPr>
                <w:rFonts w:eastAsia="Arial Unicode MS"/>
                <w:color w:val="000000"/>
                <w:u w:color="000000"/>
              </w:rPr>
              <w:t xml:space="preserve"> </w:t>
            </w:r>
            <w:r w:rsidRPr="00ED0774">
              <w:rPr>
                <w:rFonts w:eastAsia="Arial Unicode MS"/>
                <w:color w:val="000000"/>
                <w:u w:color="000000"/>
              </w:rPr>
              <w:t>дни</w:t>
            </w:r>
          </w:p>
          <w:p w14:paraId="1179EB10" w14:textId="77777777" w:rsidR="00500D21" w:rsidRPr="00333F7E" w:rsidRDefault="002427F1" w:rsidP="00F0118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Этопозид</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75</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7-</w:t>
            </w:r>
            <w:r w:rsidR="00500D21" w:rsidRPr="00ED0774">
              <w:rPr>
                <w:rFonts w:eastAsia="Arial Unicode MS"/>
                <w:color w:val="000000"/>
                <w:u w:color="000000"/>
              </w:rPr>
              <w:t>й</w:t>
            </w:r>
            <w:r w:rsidR="00926681" w:rsidRPr="00333F7E">
              <w:rPr>
                <w:rFonts w:eastAsia="Arial Unicode MS"/>
                <w:color w:val="000000"/>
                <w:u w:color="000000"/>
              </w:rPr>
              <w:t xml:space="preserve"> </w:t>
            </w:r>
            <w:r w:rsidR="00500D21" w:rsidRPr="00ED0774">
              <w:rPr>
                <w:rFonts w:eastAsia="Arial Unicode MS"/>
                <w:color w:val="000000"/>
                <w:u w:color="000000"/>
              </w:rPr>
              <w:t>дни</w:t>
            </w:r>
          </w:p>
        </w:tc>
      </w:tr>
      <w:tr w:rsidR="00500D21" w:rsidRPr="00333F7E" w14:paraId="772999B5"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C49D95" w14:textId="77777777" w:rsidR="00500D21" w:rsidRPr="00333F7E" w:rsidRDefault="002A4501" w:rsidP="00F0118E">
            <w:pPr>
              <w:jc w:val="center"/>
              <w:rPr>
                <w:rFonts w:eastAsia="Arial Unicode MS"/>
                <w:color w:val="000000"/>
                <w:highlight w:val="yellow"/>
                <w:u w:color="000000"/>
              </w:rPr>
            </w:pPr>
            <w:r w:rsidRPr="00ED0774">
              <w:rPr>
                <w:rFonts w:eastAsia="Arial Unicode MS"/>
                <w:color w:val="000000"/>
                <w:u w:color="000000"/>
              </w:rPr>
              <w:t>Цитараб</w:t>
            </w:r>
            <w:r w:rsidR="00500D21" w:rsidRPr="00ED0774">
              <w:rPr>
                <w:rFonts w:eastAsia="Arial Unicode MS"/>
                <w:color w:val="000000"/>
                <w:u w:color="000000"/>
              </w:rPr>
              <w:t>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высоких</w:t>
            </w:r>
            <w:r w:rsidR="00926681" w:rsidRPr="00333F7E">
              <w:rPr>
                <w:rFonts w:eastAsia="Arial Unicode MS"/>
                <w:color w:val="000000"/>
                <w:u w:color="000000"/>
              </w:rPr>
              <w:t xml:space="preserve"> </w:t>
            </w:r>
            <w:r w:rsidR="00500D21" w:rsidRPr="00ED0774">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ADE2476" w14:textId="77777777" w:rsidR="00500D21" w:rsidRPr="00333F7E" w:rsidRDefault="00500D21" w:rsidP="00F0118E">
            <w:pPr>
              <w:ind w:firstLine="247"/>
              <w:rPr>
                <w:rFonts w:eastAsia="Arial Unicode MS"/>
                <w:color w:val="000000"/>
                <w:highlight w:val="yellow"/>
                <w:u w:color="000000"/>
              </w:rPr>
            </w:pPr>
            <w:r w:rsidRPr="00ED0774">
              <w:rPr>
                <w:rFonts w:eastAsia="Arial Unicode MS"/>
                <w:color w:val="000000"/>
                <w:u w:color="000000"/>
              </w:rPr>
              <w:t>Цитараб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1,5</w:t>
            </w:r>
            <w:r w:rsidR="006643C2" w:rsidRPr="00333F7E">
              <w:t>–</w:t>
            </w:r>
            <w:r w:rsidRPr="00333F7E">
              <w:rPr>
                <w:rFonts w:eastAsia="Arial Unicode MS"/>
                <w:color w:val="000000"/>
                <w:u w:color="000000"/>
              </w:rPr>
              <w:t>3</w:t>
            </w:r>
            <w:r w:rsidR="00926681" w:rsidRPr="00333F7E">
              <w:rPr>
                <w:rFonts w:eastAsia="Arial Unicode MS"/>
                <w:color w:val="000000"/>
                <w:u w:color="000000"/>
              </w:rPr>
              <w:t xml:space="preserve"> </w:t>
            </w:r>
            <w:r w:rsidRPr="00ED0774">
              <w:rPr>
                <w:rFonts w:eastAsia="Arial Unicode MS"/>
                <w:color w:val="000000"/>
                <w:u w:color="000000"/>
              </w:rPr>
              <w:t>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ED0774">
              <w:rPr>
                <w:rFonts w:eastAsia="Arial Unicode MS"/>
                <w:color w:val="000000"/>
                <w:u w:color="000000"/>
              </w:rPr>
              <w:t>каждые</w:t>
            </w:r>
            <w:r w:rsidR="00926681" w:rsidRPr="00333F7E">
              <w:rPr>
                <w:rFonts w:eastAsia="Arial Unicode MS"/>
                <w:color w:val="000000"/>
                <w:u w:color="000000"/>
              </w:rPr>
              <w:t xml:space="preserve"> </w:t>
            </w:r>
            <w:r w:rsidRPr="00333F7E">
              <w:rPr>
                <w:rFonts w:eastAsia="Arial Unicode MS"/>
                <w:color w:val="000000"/>
                <w:u w:color="000000"/>
              </w:rPr>
              <w:t>12</w:t>
            </w:r>
            <w:r w:rsidR="00926681" w:rsidRPr="00333F7E">
              <w:rPr>
                <w:rFonts w:eastAsia="Arial Unicode MS"/>
                <w:color w:val="000000"/>
                <w:u w:color="000000"/>
              </w:rPr>
              <w:t xml:space="preserve"> </w:t>
            </w:r>
            <w:r w:rsidRPr="00ED0774">
              <w:rPr>
                <w:rFonts w:eastAsia="Arial Unicode MS"/>
                <w:color w:val="000000"/>
                <w:u w:color="000000"/>
              </w:rPr>
              <w:t>ч</w:t>
            </w:r>
            <w:r w:rsidR="00926681" w:rsidRPr="00333F7E">
              <w:rPr>
                <w:rFonts w:eastAsia="Arial Unicode MS"/>
                <w:color w:val="000000"/>
                <w:u w:color="000000"/>
              </w:rPr>
              <w:t xml:space="preserve"> </w:t>
            </w:r>
            <w:r w:rsidRPr="00333F7E">
              <w:rPr>
                <w:rFonts w:eastAsia="Arial Unicode MS"/>
                <w:color w:val="000000"/>
                <w:u w:color="000000"/>
              </w:rPr>
              <w:t>6</w:t>
            </w:r>
            <w:r w:rsidR="00926681" w:rsidRPr="00333F7E">
              <w:rPr>
                <w:rFonts w:eastAsia="Arial Unicode MS"/>
                <w:color w:val="000000"/>
                <w:u w:color="000000"/>
              </w:rPr>
              <w:t xml:space="preserve"> </w:t>
            </w:r>
            <w:r w:rsidRPr="00ED0774">
              <w:rPr>
                <w:rFonts w:eastAsia="Arial Unicode MS"/>
                <w:color w:val="000000"/>
                <w:u w:color="000000"/>
              </w:rPr>
              <w:t>дней</w:t>
            </w:r>
          </w:p>
        </w:tc>
      </w:tr>
      <w:tr w:rsidR="00E830A3" w:rsidRPr="00333F7E" w14:paraId="73365F3A"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E0FC336" w14:textId="77777777" w:rsidR="00E830A3" w:rsidRDefault="00E830A3" w:rsidP="00F0118E">
            <w:pPr>
              <w:jc w:val="center"/>
              <w:rPr>
                <w:rFonts w:eastAsia="Arial Unicode MS"/>
                <w:color w:val="000000"/>
                <w:u w:color="000000"/>
              </w:rPr>
            </w:pPr>
            <w:r w:rsidRPr="00ED0774">
              <w:rPr>
                <w:rFonts w:eastAsia="Arial Unicode MS"/>
                <w:color w:val="000000"/>
                <w:u w:color="000000"/>
              </w:rPr>
              <w:t>Цитарабин</w:t>
            </w:r>
            <w:r w:rsidRPr="00333F7E">
              <w:rPr>
                <w:rFonts w:eastAsia="Arial Unicode MS"/>
                <w:color w:val="000000"/>
                <w:u w:color="000000"/>
              </w:rPr>
              <w:t xml:space="preserve">** </w:t>
            </w:r>
            <w:r w:rsidRPr="00ED0774">
              <w:rPr>
                <w:rFonts w:eastAsia="Arial Unicode MS"/>
                <w:color w:val="000000"/>
                <w:u w:color="000000"/>
              </w:rPr>
              <w:t>в</w:t>
            </w:r>
            <w:r w:rsidRPr="00333F7E">
              <w:rPr>
                <w:rFonts w:eastAsia="Arial Unicode MS"/>
                <w:color w:val="000000"/>
                <w:u w:color="000000"/>
              </w:rPr>
              <w:t xml:space="preserve"> </w:t>
            </w:r>
            <w:r w:rsidRPr="00ED0774">
              <w:rPr>
                <w:rFonts w:eastAsia="Arial Unicode MS"/>
                <w:color w:val="000000"/>
                <w:u w:color="000000"/>
              </w:rPr>
              <w:t>высоких</w:t>
            </w:r>
            <w:r w:rsidRPr="00333F7E">
              <w:rPr>
                <w:rFonts w:eastAsia="Arial Unicode MS"/>
                <w:color w:val="000000"/>
                <w:u w:color="000000"/>
              </w:rPr>
              <w:t xml:space="preserve"> </w:t>
            </w:r>
            <w:r w:rsidRPr="00ED0774">
              <w:rPr>
                <w:rFonts w:eastAsia="Arial Unicode MS"/>
                <w:color w:val="000000"/>
                <w:u w:color="000000"/>
              </w:rPr>
              <w:t>дозах</w:t>
            </w:r>
          </w:p>
          <w:p w14:paraId="38AD0549" w14:textId="5732A4FD" w:rsidR="00E830A3" w:rsidRPr="00ED0774" w:rsidRDefault="00E830A3" w:rsidP="00F0118E">
            <w:pPr>
              <w:jc w:val="center"/>
              <w:rPr>
                <w:rFonts w:eastAsia="Arial Unicode MS"/>
                <w:color w:val="000000"/>
                <w:u w:color="000000"/>
              </w:rPr>
            </w:pPr>
            <w:r>
              <w:rPr>
                <w:rFonts w:eastAsia="Arial Unicode MS"/>
                <w:color w:val="000000"/>
                <w:u w:color="000000"/>
              </w:rPr>
              <w:t>с мидостаур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F06A2E" w14:textId="77777777" w:rsidR="00E830A3" w:rsidRDefault="00E830A3" w:rsidP="00F0118E">
            <w:pPr>
              <w:ind w:firstLine="247"/>
              <w:rPr>
                <w:rFonts w:eastAsia="Arial Unicode MS"/>
                <w:color w:val="000000"/>
                <w:u w:color="000000"/>
              </w:rPr>
            </w:pPr>
            <w:r w:rsidRPr="00ED0774">
              <w:rPr>
                <w:rFonts w:eastAsia="Arial Unicode MS"/>
                <w:color w:val="000000"/>
                <w:u w:color="000000"/>
              </w:rPr>
              <w:t>Цитарабин</w:t>
            </w:r>
            <w:r w:rsidRPr="00333F7E">
              <w:rPr>
                <w:rFonts w:eastAsia="Arial Unicode MS"/>
                <w:color w:val="000000"/>
                <w:u w:color="000000"/>
              </w:rPr>
              <w:t>** 1,5</w:t>
            </w:r>
            <w:r w:rsidRPr="00333F7E">
              <w:t>–</w:t>
            </w:r>
            <w:r w:rsidRPr="00333F7E">
              <w:rPr>
                <w:rFonts w:eastAsia="Arial Unicode MS"/>
                <w:color w:val="000000"/>
                <w:u w:color="000000"/>
              </w:rPr>
              <w:t xml:space="preserve">3 </w:t>
            </w:r>
            <w:r w:rsidRPr="00ED0774">
              <w:rPr>
                <w:rFonts w:eastAsia="Arial Unicode MS"/>
                <w:color w:val="000000"/>
                <w:u w:color="000000"/>
              </w:rPr>
              <w:t>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Pr="00333F7E">
              <w:rPr>
                <w:rFonts w:eastAsia="Arial Unicode MS"/>
                <w:color w:val="000000"/>
                <w:u w:color="000000"/>
              </w:rPr>
              <w:t xml:space="preserve"> </w:t>
            </w:r>
            <w:r w:rsidRPr="00ED0774">
              <w:rPr>
                <w:rFonts w:eastAsia="Arial Unicode MS"/>
                <w:color w:val="000000"/>
                <w:u w:color="000000"/>
              </w:rPr>
              <w:t>каждые</w:t>
            </w:r>
            <w:r w:rsidRPr="00333F7E">
              <w:rPr>
                <w:rFonts w:eastAsia="Arial Unicode MS"/>
                <w:color w:val="000000"/>
                <w:u w:color="000000"/>
              </w:rPr>
              <w:t xml:space="preserve"> 12 </w:t>
            </w:r>
            <w:r w:rsidRPr="00ED0774">
              <w:rPr>
                <w:rFonts w:eastAsia="Arial Unicode MS"/>
                <w:color w:val="000000"/>
                <w:u w:color="000000"/>
              </w:rPr>
              <w:t>ч</w:t>
            </w:r>
            <w:r w:rsidRPr="00333F7E">
              <w:rPr>
                <w:rFonts w:eastAsia="Arial Unicode MS"/>
                <w:color w:val="000000"/>
                <w:u w:color="000000"/>
              </w:rPr>
              <w:t xml:space="preserve"> 6 </w:t>
            </w:r>
            <w:r w:rsidRPr="00ED0774">
              <w:rPr>
                <w:rFonts w:eastAsia="Arial Unicode MS"/>
                <w:color w:val="000000"/>
                <w:u w:color="000000"/>
              </w:rPr>
              <w:t>дней</w:t>
            </w:r>
          </w:p>
          <w:p w14:paraId="60B0A1A7" w14:textId="66EC10B5" w:rsidR="00E830A3" w:rsidRPr="00ED0774" w:rsidRDefault="00E830A3" w:rsidP="00F0118E">
            <w:pPr>
              <w:ind w:firstLine="247"/>
              <w:rPr>
                <w:rFonts w:eastAsia="Arial Unicode MS"/>
                <w:color w:val="000000"/>
                <w:u w:color="000000"/>
              </w:rPr>
            </w:pPr>
            <w:r>
              <w:rPr>
                <w:rFonts w:eastAsia="Arial Unicode MS"/>
                <w:color w:val="000000"/>
                <w:u w:color="000000"/>
              </w:rPr>
              <w:t>Мидостаурин 50 мг 2 раза в день внутрь в один прием с 8 по 21 дни</w:t>
            </w:r>
          </w:p>
        </w:tc>
      </w:tr>
      <w:tr w:rsidR="00500D21" w:rsidRPr="00333F7E" w14:paraId="63E53E7D"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FAA29A" w14:textId="42899E13" w:rsidR="00500D21" w:rsidRPr="00333F7E" w:rsidRDefault="0060563B" w:rsidP="00F0118E">
            <w:pPr>
              <w:jc w:val="center"/>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w:t>
            </w:r>
            <w:r w:rsidR="002A4501" w:rsidRPr="00ED0774">
              <w:rPr>
                <w:rFonts w:eastAsia="Arial Unicode MS"/>
                <w:color w:val="000000"/>
                <w:u w:color="000000"/>
              </w:rPr>
              <w:t>а</w:t>
            </w:r>
            <w:r w:rsidR="00500D21" w:rsidRPr="00ED0774">
              <w:rPr>
                <w:rFonts w:eastAsia="Arial Unicode MS"/>
                <w:color w:val="000000"/>
                <w:u w:color="000000"/>
              </w:rPr>
              <w:t>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редних</w:t>
            </w:r>
            <w:r w:rsidR="00926681" w:rsidRPr="00333F7E">
              <w:rPr>
                <w:rFonts w:eastAsia="Arial Unicode MS"/>
                <w:color w:val="000000"/>
                <w:u w:color="000000"/>
              </w:rPr>
              <w:t xml:space="preserve"> </w:t>
            </w:r>
            <w:r w:rsidR="00500D21" w:rsidRPr="00ED0774">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73CAC82" w14:textId="77777777" w:rsidR="00500D21" w:rsidRPr="00333F7E" w:rsidRDefault="0060563B"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0</w:t>
            </w:r>
            <w:r w:rsidR="006643C2" w:rsidRPr="00333F7E">
              <w:t>–</w:t>
            </w:r>
            <w:r w:rsidR="00500D21" w:rsidRPr="00333F7E">
              <w:rPr>
                <w:rFonts w:eastAsia="Arial Unicode MS"/>
                <w:color w:val="000000"/>
                <w:u w:color="000000"/>
              </w:rPr>
              <w:t>1,5</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каждые</w:t>
            </w:r>
            <w:r w:rsidR="00926681" w:rsidRPr="00333F7E">
              <w:rPr>
                <w:rFonts w:eastAsia="Arial Unicode MS"/>
                <w:color w:val="000000"/>
                <w:u w:color="000000"/>
              </w:rPr>
              <w:t xml:space="preserve"> </w:t>
            </w:r>
            <w:r w:rsidR="00500D21" w:rsidRPr="00333F7E">
              <w:rPr>
                <w:rFonts w:eastAsia="Arial Unicode MS"/>
                <w:color w:val="000000"/>
                <w:u w:color="000000"/>
              </w:rPr>
              <w:t>12</w:t>
            </w:r>
            <w:r w:rsidR="00926681" w:rsidRPr="00333F7E">
              <w:rPr>
                <w:rFonts w:eastAsia="Arial Unicode MS"/>
                <w:color w:val="000000"/>
                <w:u w:color="000000"/>
              </w:rPr>
              <w:t xml:space="preserve"> </w:t>
            </w:r>
            <w:r w:rsidR="00500D21" w:rsidRPr="00ED0774">
              <w:rPr>
                <w:rFonts w:eastAsia="Arial Unicode MS"/>
                <w:color w:val="000000"/>
                <w:u w:color="000000"/>
              </w:rPr>
              <w:t>ч</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дня</w:t>
            </w:r>
            <w:r w:rsidR="00926681" w:rsidRPr="00333F7E">
              <w:rPr>
                <w:rFonts w:eastAsia="Arial Unicode MS"/>
                <w:color w:val="000000"/>
                <w:u w:color="000000"/>
              </w:rPr>
              <w:t xml:space="preserve"> </w:t>
            </w:r>
            <w:r w:rsidR="00500D21" w:rsidRPr="00ED0774">
              <w:rPr>
                <w:rFonts w:eastAsia="Arial Unicode MS"/>
                <w:color w:val="000000"/>
                <w:u w:color="000000"/>
              </w:rPr>
              <w:t>или</w:t>
            </w:r>
            <w:r w:rsidR="00926681" w:rsidRPr="00333F7E">
              <w:rPr>
                <w:rFonts w:eastAsia="Arial Unicode MS"/>
                <w:color w:val="000000"/>
                <w:u w:color="000000"/>
              </w:rPr>
              <w:t xml:space="preserve"> </w:t>
            </w:r>
          </w:p>
          <w:p w14:paraId="4DB2EAC4" w14:textId="77777777" w:rsidR="00500D21" w:rsidRPr="00333F7E" w:rsidRDefault="0060563B" w:rsidP="00F0118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0,5</w:t>
            </w:r>
            <w:r w:rsidR="006643C2" w:rsidRPr="00333F7E">
              <w:t>–</w:t>
            </w:r>
            <w:r w:rsidR="00500D21" w:rsidRPr="00333F7E">
              <w:rPr>
                <w:rFonts w:eastAsia="Arial Unicode MS"/>
                <w:color w:val="000000"/>
                <w:u w:color="000000"/>
              </w:rPr>
              <w:t>1,5</w:t>
            </w:r>
            <w:r w:rsidR="00926681" w:rsidRPr="00333F7E">
              <w:rPr>
                <w:rFonts w:eastAsia="Arial Unicode MS"/>
                <w:color w:val="000000"/>
                <w:u w:color="000000"/>
              </w:rPr>
              <w:t xml:space="preserve"> </w:t>
            </w:r>
            <w:r w:rsidR="00500D21" w:rsidRPr="00ED0774">
              <w:rPr>
                <w:rFonts w:eastAsia="Arial Unicode MS"/>
                <w:color w:val="000000"/>
                <w:u w:color="000000"/>
              </w:rPr>
              <w:t>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5(6)</w:t>
            </w:r>
            <w:r w:rsidR="00926681" w:rsidRPr="00333F7E">
              <w:rPr>
                <w:rFonts w:eastAsia="Arial Unicode MS"/>
                <w:color w:val="000000"/>
                <w:u w:color="000000"/>
              </w:rPr>
              <w:t xml:space="preserve"> </w:t>
            </w:r>
            <w:r w:rsidR="00500D21" w:rsidRPr="00ED0774">
              <w:rPr>
                <w:rFonts w:eastAsia="Arial Unicode MS"/>
                <w:color w:val="000000"/>
                <w:u w:color="000000"/>
              </w:rPr>
              <w:t>дней</w:t>
            </w:r>
          </w:p>
        </w:tc>
      </w:tr>
      <w:tr w:rsidR="00496EF1" w:rsidRPr="00333F7E" w14:paraId="4E5A53B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846147E" w14:textId="69DCC563" w:rsidR="00496EF1" w:rsidRPr="00333F7E" w:rsidRDefault="00496EF1" w:rsidP="00F0118E">
            <w:pPr>
              <w:jc w:val="center"/>
              <w:rPr>
                <w:rFonts w:eastAsia="Arial Unicode MS"/>
                <w:color w:val="000000"/>
                <w:u w:color="000000"/>
              </w:rPr>
            </w:pPr>
            <w:r w:rsidRPr="00333F7E">
              <w:rPr>
                <w:rFonts w:eastAsia="Arial Unicode MS"/>
                <w:color w:val="000000"/>
                <w:u w:color="000000"/>
              </w:rPr>
              <w:t>#</w:t>
            </w:r>
            <w:r w:rsidRPr="00ED0774">
              <w:rPr>
                <w:rFonts w:eastAsia="Arial Unicode MS"/>
                <w:color w:val="000000"/>
                <w:u w:color="000000"/>
              </w:rPr>
              <w:t>Цитарабин</w:t>
            </w:r>
            <w:r w:rsidRPr="00333F7E">
              <w:rPr>
                <w:rFonts w:eastAsia="Arial Unicode MS"/>
                <w:color w:val="000000"/>
                <w:u w:color="000000"/>
              </w:rPr>
              <w:t xml:space="preserve">** </w:t>
            </w:r>
            <w:r w:rsidRPr="00ED0774">
              <w:rPr>
                <w:rFonts w:eastAsia="Arial Unicode MS"/>
                <w:color w:val="000000"/>
                <w:u w:color="000000"/>
              </w:rPr>
              <w:t>в</w:t>
            </w:r>
            <w:r w:rsidRPr="00333F7E">
              <w:rPr>
                <w:rFonts w:eastAsia="Arial Unicode MS"/>
                <w:color w:val="000000"/>
                <w:u w:color="000000"/>
              </w:rPr>
              <w:t xml:space="preserve"> </w:t>
            </w:r>
            <w:r w:rsidRPr="00ED0774">
              <w:rPr>
                <w:rFonts w:eastAsia="Arial Unicode MS"/>
                <w:color w:val="000000"/>
                <w:u w:color="000000"/>
              </w:rPr>
              <w:t>средних</w:t>
            </w:r>
            <w:r w:rsidRPr="00333F7E">
              <w:rPr>
                <w:rFonts w:eastAsia="Arial Unicode MS"/>
                <w:color w:val="000000"/>
                <w:u w:color="000000"/>
              </w:rPr>
              <w:t xml:space="preserve"> </w:t>
            </w:r>
            <w:r w:rsidRPr="00ED0774">
              <w:rPr>
                <w:rFonts w:eastAsia="Arial Unicode MS"/>
                <w:color w:val="000000"/>
                <w:u w:color="000000"/>
              </w:rPr>
              <w:t>дозах</w:t>
            </w:r>
            <w:r>
              <w:rPr>
                <w:rFonts w:eastAsia="Arial Unicode MS"/>
                <w:color w:val="000000"/>
                <w:u w:color="000000"/>
              </w:rPr>
              <w:t xml:space="preserve"> с мидостаур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8AB6CC9" w14:textId="77777777" w:rsidR="00496EF1" w:rsidRPr="00333F7E" w:rsidRDefault="00496EF1" w:rsidP="00C243ED">
            <w:pPr>
              <w:ind w:firstLine="247"/>
              <w:rPr>
                <w:rFonts w:eastAsia="Arial Unicode MS"/>
                <w:color w:val="000000"/>
                <w:u w:color="000000"/>
              </w:rPr>
            </w:pPr>
            <w:r w:rsidRPr="00333F7E">
              <w:rPr>
                <w:rFonts w:eastAsia="Arial Unicode MS"/>
                <w:color w:val="000000"/>
                <w:u w:color="000000"/>
              </w:rPr>
              <w:t>#</w:t>
            </w:r>
            <w:r w:rsidRPr="00ED0774">
              <w:rPr>
                <w:rFonts w:eastAsia="Arial Unicode MS"/>
                <w:color w:val="000000"/>
                <w:u w:color="000000"/>
              </w:rPr>
              <w:t>Цитарабин</w:t>
            </w:r>
            <w:r w:rsidRPr="00333F7E">
              <w:rPr>
                <w:rFonts w:eastAsia="Arial Unicode MS"/>
                <w:color w:val="000000"/>
                <w:u w:color="000000"/>
              </w:rPr>
              <w:t>** 1,0</w:t>
            </w:r>
            <w:r w:rsidRPr="00333F7E">
              <w:t>–</w:t>
            </w:r>
            <w:r w:rsidRPr="00333F7E">
              <w:rPr>
                <w:rFonts w:eastAsia="Arial Unicode MS"/>
                <w:color w:val="000000"/>
                <w:u w:color="000000"/>
              </w:rPr>
              <w:t xml:space="preserve">1,5 </w:t>
            </w:r>
            <w:r w:rsidRPr="00ED0774">
              <w:rPr>
                <w:rFonts w:eastAsia="Arial Unicode MS"/>
                <w:color w:val="000000"/>
                <w:u w:color="000000"/>
              </w:rPr>
              <w:t>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Pr="00333F7E">
              <w:rPr>
                <w:rFonts w:eastAsia="Arial Unicode MS"/>
                <w:color w:val="000000"/>
                <w:u w:color="000000"/>
              </w:rPr>
              <w:t xml:space="preserve"> </w:t>
            </w:r>
            <w:r w:rsidRPr="00ED0774">
              <w:rPr>
                <w:rFonts w:eastAsia="Arial Unicode MS"/>
                <w:color w:val="000000"/>
                <w:u w:color="000000"/>
              </w:rPr>
              <w:t>каждые</w:t>
            </w:r>
            <w:r w:rsidRPr="00333F7E">
              <w:rPr>
                <w:rFonts w:eastAsia="Arial Unicode MS"/>
                <w:color w:val="000000"/>
                <w:u w:color="000000"/>
              </w:rPr>
              <w:t xml:space="preserve"> 12 </w:t>
            </w:r>
            <w:r w:rsidRPr="00ED0774">
              <w:rPr>
                <w:rFonts w:eastAsia="Arial Unicode MS"/>
                <w:color w:val="000000"/>
                <w:u w:color="000000"/>
              </w:rPr>
              <w:t>ч</w:t>
            </w:r>
            <w:r w:rsidRPr="00333F7E">
              <w:rPr>
                <w:rFonts w:eastAsia="Arial Unicode MS"/>
                <w:color w:val="000000"/>
                <w:u w:color="000000"/>
              </w:rPr>
              <w:t xml:space="preserve"> 3 </w:t>
            </w:r>
            <w:r w:rsidRPr="00ED0774">
              <w:rPr>
                <w:rFonts w:eastAsia="Arial Unicode MS"/>
                <w:color w:val="000000"/>
                <w:u w:color="000000"/>
              </w:rPr>
              <w:t>дня</w:t>
            </w:r>
            <w:r w:rsidRPr="00333F7E">
              <w:rPr>
                <w:rFonts w:eastAsia="Arial Unicode MS"/>
                <w:color w:val="000000"/>
                <w:u w:color="000000"/>
              </w:rPr>
              <w:t xml:space="preserve"> </w:t>
            </w:r>
            <w:r w:rsidRPr="00ED0774">
              <w:rPr>
                <w:rFonts w:eastAsia="Arial Unicode MS"/>
                <w:color w:val="000000"/>
                <w:u w:color="000000"/>
              </w:rPr>
              <w:t>или</w:t>
            </w:r>
            <w:r w:rsidRPr="00333F7E">
              <w:rPr>
                <w:rFonts w:eastAsia="Arial Unicode MS"/>
                <w:color w:val="000000"/>
                <w:u w:color="000000"/>
              </w:rPr>
              <w:t xml:space="preserve"> </w:t>
            </w:r>
          </w:p>
          <w:p w14:paraId="2B517E97" w14:textId="77777777" w:rsidR="00496EF1" w:rsidRDefault="00496EF1" w:rsidP="00F0118E">
            <w:pPr>
              <w:ind w:firstLine="247"/>
              <w:rPr>
                <w:rFonts w:eastAsia="Arial Unicode MS"/>
                <w:color w:val="000000"/>
                <w:u w:color="000000"/>
              </w:rPr>
            </w:pPr>
            <w:r w:rsidRPr="00333F7E">
              <w:rPr>
                <w:rFonts w:eastAsia="Arial Unicode MS"/>
                <w:color w:val="000000"/>
                <w:u w:color="000000"/>
              </w:rPr>
              <w:t>#</w:t>
            </w:r>
            <w:r w:rsidRPr="00ED0774">
              <w:rPr>
                <w:rFonts w:eastAsia="Arial Unicode MS"/>
                <w:color w:val="000000"/>
                <w:u w:color="000000"/>
              </w:rPr>
              <w:t>Цитарабин</w:t>
            </w:r>
            <w:r w:rsidRPr="00333F7E">
              <w:rPr>
                <w:rFonts w:eastAsia="Arial Unicode MS"/>
                <w:color w:val="000000"/>
                <w:u w:color="000000"/>
              </w:rPr>
              <w:t>** 0,5</w:t>
            </w:r>
            <w:r w:rsidRPr="00333F7E">
              <w:t>–</w:t>
            </w:r>
            <w:r w:rsidRPr="00333F7E">
              <w:rPr>
                <w:rFonts w:eastAsia="Arial Unicode MS"/>
                <w:color w:val="000000"/>
                <w:u w:color="000000"/>
              </w:rPr>
              <w:t xml:space="preserve">1,5 </w:t>
            </w:r>
            <w:r w:rsidRPr="00ED0774">
              <w:rPr>
                <w:rFonts w:eastAsia="Arial Unicode MS"/>
                <w:color w:val="000000"/>
                <w:u w:color="000000"/>
              </w:rPr>
              <w:t>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Pr="00333F7E">
              <w:rPr>
                <w:rFonts w:eastAsia="Arial Unicode MS"/>
                <w:color w:val="000000"/>
                <w:u w:color="000000"/>
              </w:rPr>
              <w:t xml:space="preserve"> 1</w:t>
            </w:r>
            <w:r w:rsidRPr="00333F7E">
              <w:t>–</w:t>
            </w:r>
            <w:r w:rsidRPr="00333F7E">
              <w:rPr>
                <w:rFonts w:eastAsia="Arial Unicode MS"/>
                <w:color w:val="000000"/>
                <w:u w:color="000000"/>
              </w:rPr>
              <w:t xml:space="preserve">5(6) </w:t>
            </w:r>
            <w:r w:rsidRPr="00ED0774">
              <w:rPr>
                <w:rFonts w:eastAsia="Arial Unicode MS"/>
                <w:color w:val="000000"/>
                <w:u w:color="000000"/>
              </w:rPr>
              <w:t>дней</w:t>
            </w:r>
          </w:p>
          <w:p w14:paraId="038CDF2C" w14:textId="70722E69" w:rsidR="00496EF1" w:rsidRPr="00333F7E" w:rsidRDefault="00496EF1" w:rsidP="00F0118E">
            <w:pPr>
              <w:ind w:firstLine="247"/>
              <w:rPr>
                <w:rFonts w:eastAsia="Arial Unicode MS"/>
                <w:color w:val="000000"/>
                <w:u w:color="000000"/>
              </w:rPr>
            </w:pPr>
            <w:r>
              <w:rPr>
                <w:rFonts w:eastAsia="Arial Unicode MS"/>
                <w:color w:val="000000"/>
                <w:u w:color="000000"/>
              </w:rPr>
              <w:t>Мидостаурин 50 мг 2 раза в день внутрь в один прием с 8 по 21 дни</w:t>
            </w:r>
          </w:p>
        </w:tc>
      </w:tr>
      <w:tr w:rsidR="00500D21" w:rsidRPr="00333F7E" w14:paraId="258F643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C9B20B7" w14:textId="77777777" w:rsidR="00500D21" w:rsidRPr="00333F7E" w:rsidRDefault="00500D21" w:rsidP="00F0118E">
            <w:pPr>
              <w:jc w:val="center"/>
              <w:rPr>
                <w:rFonts w:eastAsia="Arial Unicode MS"/>
                <w:color w:val="000000"/>
                <w:highlight w:val="yellow"/>
                <w:u w:color="000000"/>
              </w:rPr>
            </w:pPr>
            <w:r w:rsidRPr="00ED0774">
              <w:rPr>
                <w:rFonts w:eastAsia="Arial Unicode MS"/>
                <w:color w:val="000000"/>
                <w:u w:color="000000"/>
              </w:rPr>
              <w:lastRenderedPageBreak/>
              <w:t>Азацитидин</w:t>
            </w:r>
            <w:r w:rsidRPr="00333F7E">
              <w:rPr>
                <w:rFonts w:eastAsia="Arial Unicode MS"/>
                <w:color w:val="000000"/>
                <w:u w:color="000000"/>
              </w:rPr>
              <w:t>**</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430E7C" w14:textId="77777777" w:rsidR="00500D21" w:rsidRPr="00333F7E" w:rsidRDefault="00500D21" w:rsidP="00F0118E">
            <w:pPr>
              <w:ind w:firstLine="247"/>
              <w:rPr>
                <w:rFonts w:eastAsia="Arial Unicode MS"/>
                <w:color w:val="000000"/>
                <w:highlight w:val="yellow"/>
                <w:u w:color="000000"/>
              </w:rPr>
            </w:pPr>
            <w:r w:rsidRPr="00ED0774">
              <w:rPr>
                <w:rFonts w:eastAsia="Arial Unicode MS"/>
                <w:color w:val="000000"/>
                <w:u w:color="000000"/>
              </w:rPr>
              <w:t>Азацитидин</w:t>
            </w:r>
            <w:r w:rsidRPr="00333F7E">
              <w:rPr>
                <w:rFonts w:eastAsia="Arial Unicode MS"/>
                <w:color w:val="000000"/>
                <w:u w:color="000000"/>
              </w:rPr>
              <w:t>**</w:t>
            </w:r>
            <w:r w:rsidR="00926681" w:rsidRPr="00333F7E">
              <w:rPr>
                <w:rFonts w:eastAsia="Arial Unicode MS"/>
                <w:color w:val="000000"/>
                <w:u w:color="000000"/>
              </w:rPr>
              <w:t xml:space="preserve"> </w:t>
            </w:r>
            <w:r w:rsidRPr="00333F7E">
              <w:rPr>
                <w:rFonts w:eastAsia="Arial Unicode MS"/>
                <w:color w:val="000000"/>
                <w:u w:color="000000"/>
              </w:rPr>
              <w:t>75</w:t>
            </w:r>
            <w:r w:rsidR="00926681" w:rsidRPr="00333F7E">
              <w:rPr>
                <w:rFonts w:eastAsia="Arial Unicode MS"/>
                <w:color w:val="000000"/>
                <w:u w:color="000000"/>
              </w:rPr>
              <w:t xml:space="preserve"> </w:t>
            </w:r>
            <w:r w:rsidRPr="00ED0774">
              <w:rPr>
                <w:rFonts w:eastAsia="Arial Unicode MS"/>
                <w:color w:val="000000"/>
                <w:u w:color="000000"/>
              </w:rPr>
              <w:t>мг</w:t>
            </w:r>
            <w:r w:rsidRPr="00333F7E">
              <w:rPr>
                <w:rFonts w:eastAsia="Arial Unicode MS"/>
                <w:color w:val="000000"/>
                <w:u w:color="000000"/>
              </w:rPr>
              <w:t>/</w:t>
            </w:r>
            <w:r w:rsidRPr="00ED0774">
              <w:rPr>
                <w:rFonts w:eastAsia="Arial Unicode MS"/>
                <w:color w:val="000000"/>
                <w:u w:color="000000"/>
              </w:rPr>
              <w:t>м</w:t>
            </w:r>
            <w:r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Pr="00333F7E">
              <w:rPr>
                <w:rFonts w:eastAsia="Arial Unicode MS"/>
                <w:color w:val="000000"/>
                <w:u w:color="000000"/>
              </w:rPr>
              <w:t>7</w:t>
            </w:r>
            <w:r w:rsidR="00926681" w:rsidRPr="00333F7E">
              <w:rPr>
                <w:rFonts w:eastAsia="Arial Unicode MS"/>
                <w:color w:val="000000"/>
                <w:u w:color="000000"/>
              </w:rPr>
              <w:t xml:space="preserve"> </w:t>
            </w:r>
            <w:r w:rsidRPr="00ED0774">
              <w:rPr>
                <w:rFonts w:eastAsia="Arial Unicode MS"/>
                <w:color w:val="000000"/>
                <w:u w:color="000000"/>
              </w:rPr>
              <w:t>дней</w:t>
            </w:r>
            <w:r w:rsidR="00926681" w:rsidRPr="00333F7E">
              <w:rPr>
                <w:rFonts w:eastAsia="Arial Unicode MS"/>
                <w:color w:val="000000"/>
                <w:u w:color="000000"/>
              </w:rPr>
              <w:t xml:space="preserve"> </w:t>
            </w:r>
            <w:r w:rsidRPr="00ED0774">
              <w:rPr>
                <w:rFonts w:eastAsia="Arial Unicode MS"/>
                <w:color w:val="000000"/>
                <w:u w:color="000000"/>
              </w:rPr>
              <w:t>п</w:t>
            </w:r>
            <w:r w:rsidRPr="00333F7E">
              <w:rPr>
                <w:rFonts w:eastAsia="Arial Unicode MS"/>
                <w:color w:val="000000"/>
                <w:u w:color="000000"/>
              </w:rPr>
              <w:t>/</w:t>
            </w:r>
            <w:r w:rsidRPr="00ED0774">
              <w:rPr>
                <w:rFonts w:eastAsia="Arial Unicode MS"/>
                <w:color w:val="000000"/>
                <w:u w:color="000000"/>
              </w:rPr>
              <w:t>к</w:t>
            </w:r>
            <w:r w:rsidR="00926681" w:rsidRPr="00333F7E">
              <w:rPr>
                <w:rFonts w:eastAsia="Arial Unicode MS"/>
                <w:color w:val="000000"/>
                <w:u w:color="000000"/>
              </w:rPr>
              <w:t xml:space="preserve"> </w:t>
            </w:r>
            <w:r w:rsidRPr="00333F7E">
              <w:rPr>
                <w:rFonts w:eastAsia="Arial Unicode MS"/>
                <w:color w:val="000000"/>
                <w:u w:color="000000"/>
              </w:rPr>
              <w:t>1</w:t>
            </w:r>
            <w:r w:rsidR="00926681" w:rsidRPr="00333F7E">
              <w:rPr>
                <w:rFonts w:eastAsia="Arial Unicode MS"/>
                <w:color w:val="000000"/>
                <w:u w:color="000000"/>
              </w:rPr>
              <w:t xml:space="preserve"> </w:t>
            </w:r>
            <w:r w:rsidRPr="00ED0774">
              <w:rPr>
                <w:rFonts w:eastAsia="Arial Unicode MS"/>
                <w:color w:val="000000"/>
                <w:u w:color="000000"/>
              </w:rPr>
              <w:t>раз</w:t>
            </w:r>
            <w:r w:rsidR="00926681" w:rsidRPr="00333F7E">
              <w:rPr>
                <w:rFonts w:eastAsia="Arial Unicode MS"/>
                <w:color w:val="000000"/>
                <w:u w:color="000000"/>
              </w:rPr>
              <w:t xml:space="preserve"> </w:t>
            </w:r>
            <w:r w:rsidRPr="00ED0774">
              <w:rPr>
                <w:rFonts w:eastAsia="Arial Unicode MS"/>
                <w:color w:val="000000"/>
                <w:u w:color="000000"/>
              </w:rPr>
              <w:t>в</w:t>
            </w:r>
            <w:r w:rsidR="00926681" w:rsidRPr="00333F7E">
              <w:rPr>
                <w:rFonts w:eastAsia="Arial Unicode MS"/>
                <w:color w:val="000000"/>
                <w:u w:color="000000"/>
              </w:rPr>
              <w:t xml:space="preserve"> </w:t>
            </w:r>
            <w:r w:rsidRPr="00ED0774">
              <w:rPr>
                <w:rFonts w:eastAsia="Arial Unicode MS"/>
                <w:color w:val="000000"/>
                <w:u w:color="000000"/>
              </w:rPr>
              <w:t>день</w:t>
            </w:r>
            <w:r w:rsidRPr="00333F7E">
              <w:rPr>
                <w:rFonts w:eastAsia="Arial Unicode MS"/>
                <w:color w:val="000000"/>
                <w:u w:color="000000"/>
              </w:rPr>
              <w:t>,</w:t>
            </w:r>
            <w:r w:rsidR="00926681" w:rsidRPr="00333F7E">
              <w:rPr>
                <w:rFonts w:eastAsia="Arial Unicode MS"/>
                <w:color w:val="000000"/>
                <w:u w:color="000000"/>
              </w:rPr>
              <w:t xml:space="preserve"> </w:t>
            </w:r>
            <w:r w:rsidRPr="00ED0774">
              <w:rPr>
                <w:rFonts w:eastAsia="Arial Unicode MS"/>
                <w:color w:val="000000"/>
                <w:u w:color="000000"/>
              </w:rPr>
              <w:t>интервал</w:t>
            </w:r>
            <w:r w:rsidR="00926681" w:rsidRPr="00333F7E">
              <w:rPr>
                <w:rFonts w:eastAsia="Arial Unicode MS"/>
                <w:color w:val="000000"/>
                <w:u w:color="000000"/>
              </w:rPr>
              <w:t xml:space="preserve"> </w:t>
            </w:r>
            <w:r w:rsidRPr="00333F7E">
              <w:rPr>
                <w:rFonts w:eastAsia="Arial Unicode MS"/>
                <w:color w:val="000000"/>
                <w:u w:color="000000"/>
              </w:rPr>
              <w:t>21</w:t>
            </w:r>
            <w:r w:rsidR="00926681" w:rsidRPr="00333F7E">
              <w:rPr>
                <w:rFonts w:eastAsia="Arial Unicode MS"/>
                <w:color w:val="000000"/>
                <w:u w:color="000000"/>
              </w:rPr>
              <w:t xml:space="preserve"> </w:t>
            </w:r>
            <w:r w:rsidRPr="00ED0774">
              <w:rPr>
                <w:rFonts w:eastAsia="Arial Unicode MS"/>
                <w:color w:val="000000"/>
                <w:u w:color="000000"/>
              </w:rPr>
              <w:t>день</w:t>
            </w:r>
          </w:p>
        </w:tc>
      </w:tr>
      <w:tr w:rsidR="00500D21" w:rsidRPr="00333F7E" w14:paraId="3EEC93A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048287" w14:textId="77777777" w:rsidR="00500D21" w:rsidRPr="00333F7E" w:rsidRDefault="00500D21" w:rsidP="00F0118E">
            <w:pPr>
              <w:jc w:val="center"/>
              <w:rPr>
                <w:rFonts w:eastAsia="Arial Unicode MS"/>
                <w:color w:val="000000"/>
                <w:u w:color="000000"/>
              </w:rPr>
            </w:pPr>
            <w:r w:rsidRPr="00ED0774">
              <w:rPr>
                <w:rFonts w:eastAsia="Arial Unicode MS"/>
                <w:color w:val="000000"/>
                <w:u w:color="000000"/>
              </w:rPr>
              <w:t>Децитабин</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1021C7" w14:textId="77777777" w:rsidR="00500D21" w:rsidRPr="00333F7E" w:rsidRDefault="00BA48A1"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Децитабин</w:t>
            </w:r>
            <w:r w:rsidR="00926681" w:rsidRPr="00333F7E">
              <w:rPr>
                <w:rFonts w:eastAsia="Arial Unicode MS"/>
                <w:color w:val="000000"/>
                <w:u w:color="000000"/>
              </w:rPr>
              <w:t xml:space="preserve"> </w:t>
            </w:r>
            <w:r w:rsidR="00500D21" w:rsidRPr="00333F7E">
              <w:rPr>
                <w:rFonts w:eastAsia="Arial Unicode MS"/>
                <w:color w:val="000000"/>
                <w:u w:color="000000"/>
              </w:rPr>
              <w:t>20</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w:t>
            </w:r>
            <w:r w:rsidR="005A5233" w:rsidRPr="00333F7E">
              <w:t>–</w:t>
            </w:r>
            <w:r w:rsidR="00500D21" w:rsidRPr="00333F7E">
              <w:rPr>
                <w:rFonts w:eastAsia="Arial Unicode MS"/>
                <w:color w:val="000000"/>
                <w:u w:color="000000"/>
              </w:rPr>
              <w:t>5</w:t>
            </w:r>
            <w:r w:rsidR="00926681" w:rsidRPr="00333F7E">
              <w:rPr>
                <w:rFonts w:eastAsia="Arial Unicode MS"/>
                <w:color w:val="000000"/>
                <w:u w:color="000000"/>
              </w:rPr>
              <w:t xml:space="preserve"> </w:t>
            </w:r>
            <w:r w:rsidR="00500D21" w:rsidRPr="00ED0774">
              <w:rPr>
                <w:rFonts w:eastAsia="Arial Unicode MS"/>
                <w:color w:val="000000"/>
                <w:u w:color="000000"/>
              </w:rPr>
              <w:t>дни</w:t>
            </w:r>
            <w:r w:rsidR="00926681" w:rsidRPr="00333F7E">
              <w:rPr>
                <w:rFonts w:eastAsia="Arial Unicode MS"/>
                <w:color w:val="000000"/>
                <w:u w:color="000000"/>
              </w:rPr>
              <w:t xml:space="preserve"> </w:t>
            </w:r>
            <w:r w:rsidR="00500D21" w:rsidRPr="00ED0774">
              <w:rPr>
                <w:rFonts w:eastAsia="Arial Unicode MS"/>
                <w:color w:val="000000"/>
                <w:u w:color="000000"/>
              </w:rPr>
              <w:t>или</w:t>
            </w:r>
            <w:r w:rsidR="00926681" w:rsidRPr="00333F7E">
              <w:rPr>
                <w:rFonts w:eastAsia="Arial Unicode MS"/>
                <w:color w:val="000000"/>
                <w:u w:color="000000"/>
              </w:rPr>
              <w:t xml:space="preserve"> </w:t>
            </w:r>
            <w:r w:rsidR="00500D21" w:rsidRPr="00333F7E">
              <w:rPr>
                <w:rFonts w:eastAsia="Arial Unicode MS"/>
                <w:color w:val="000000"/>
                <w:u w:color="000000"/>
              </w:rPr>
              <w:t>1</w:t>
            </w:r>
            <w:r w:rsidR="00E41799" w:rsidRPr="00333F7E">
              <w:t>–</w:t>
            </w:r>
            <w:r w:rsidR="00500D21" w:rsidRPr="00333F7E">
              <w:rPr>
                <w:rFonts w:eastAsia="Arial Unicode MS"/>
                <w:color w:val="000000"/>
                <w:u w:color="000000"/>
              </w:rPr>
              <w:t>10</w:t>
            </w:r>
            <w:r w:rsidR="00926681" w:rsidRPr="00333F7E">
              <w:rPr>
                <w:rFonts w:eastAsia="Arial Unicode MS"/>
                <w:color w:val="000000"/>
                <w:u w:color="000000"/>
              </w:rPr>
              <w:t xml:space="preserve"> </w:t>
            </w:r>
            <w:r w:rsidR="00500D21" w:rsidRPr="00ED0774">
              <w:rPr>
                <w:rFonts w:eastAsia="Arial Unicode MS"/>
                <w:color w:val="000000"/>
                <w:u w:color="000000"/>
              </w:rPr>
              <w:t>дни</w:t>
            </w:r>
          </w:p>
        </w:tc>
      </w:tr>
      <w:tr w:rsidR="00500D21" w:rsidRPr="00333F7E" w14:paraId="17DF270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4C1C03D" w14:textId="712F01E3" w:rsidR="00500D21" w:rsidRPr="00333F7E" w:rsidRDefault="00836B91" w:rsidP="00F0118E">
            <w:pPr>
              <w:jc w:val="center"/>
              <w:rPr>
                <w:rFonts w:eastAsia="Arial Unicode MS"/>
                <w:color w:val="000000"/>
                <w:u w:color="000000"/>
              </w:rPr>
            </w:pPr>
            <w:r w:rsidRPr="00ED0774">
              <w:rPr>
                <w:rFonts w:eastAsia="Arial Unicode MS"/>
                <w:color w:val="000000"/>
                <w:u w:color="000000"/>
                <w:lang w:val="en-US"/>
              </w:rPr>
              <w:t>Dec</w:t>
            </w:r>
            <w:r w:rsidR="00500D21" w:rsidRPr="00333F7E">
              <w:rPr>
                <w:rFonts w:eastAsia="Arial Unicode MS"/>
                <w:color w:val="000000"/>
                <w:u w:color="000000"/>
              </w:rPr>
              <w:t>-</w:t>
            </w:r>
            <w:r w:rsidR="00500D21" w:rsidRPr="00ED0774">
              <w:rPr>
                <w:rFonts w:eastAsia="Arial Unicode MS"/>
                <w:color w:val="000000"/>
                <w:u w:color="000000"/>
                <w:lang w:val="en-US"/>
              </w:rPr>
              <w:t>Ida</w:t>
            </w:r>
            <w:r w:rsidR="00500D21" w:rsidRPr="00333F7E">
              <w:rPr>
                <w:rFonts w:eastAsia="Arial Unicode MS"/>
                <w:color w:val="000000"/>
                <w:u w:color="000000"/>
              </w:rPr>
              <w:t>-</w:t>
            </w:r>
            <w:r w:rsidR="00500D21" w:rsidRPr="00ED0774">
              <w:rPr>
                <w:rFonts w:eastAsia="Arial Unicode MS"/>
                <w:color w:val="000000"/>
                <w:u w:color="000000"/>
                <w:lang w:val="en-US"/>
              </w:rPr>
              <w:t>Ara</w:t>
            </w:r>
            <w:r w:rsidR="00500D21" w:rsidRPr="00333F7E">
              <w:rPr>
                <w:rFonts w:eastAsia="Arial Unicode MS"/>
                <w:color w:val="000000"/>
                <w:u w:color="000000"/>
              </w:rPr>
              <w:t>-</w:t>
            </w:r>
            <w:r w:rsidR="00500D21" w:rsidRPr="00ED0774">
              <w:rPr>
                <w:rFonts w:eastAsia="Arial Unicode MS"/>
                <w:color w:val="000000"/>
                <w:u w:color="000000"/>
                <w:lang w:val="en-US"/>
              </w:rPr>
              <w:t>C</w:t>
            </w:r>
            <w:r w:rsidRPr="00333F7E">
              <w:rPr>
                <w:rFonts w:eastAsia="Arial Unicode MS"/>
                <w:color w:val="000000"/>
                <w:u w:color="000000"/>
              </w:rPr>
              <w:t xml:space="preserve"> </w:t>
            </w:r>
            <w:r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333F7E">
              <w:rPr>
                <w:rFonts w:eastAsia="Arial Unicode MS"/>
                <w:color w:val="000000"/>
                <w:u w:color="000000"/>
              </w:rPr>
              <w:instrText>_</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temData</w:instrText>
            </w:r>
            <w:r w:rsidR="000E616A" w:rsidRPr="00333F7E">
              <w:rPr>
                <w:rFonts w:eastAsia="Arial Unicode MS"/>
                <w:color w:val="000000"/>
                <w:u w:color="000000"/>
              </w:rPr>
              <w:instrText>":{"</w:instrText>
            </w:r>
            <w:r w:rsidR="000E616A">
              <w:rPr>
                <w:rFonts w:eastAsia="Arial Unicode MS"/>
                <w:color w:val="000000"/>
                <w:u w:color="000000"/>
                <w:lang w:val="en-US"/>
              </w:rPr>
              <w:instrText>DOI</w:instrText>
            </w:r>
            <w:r w:rsidR="000E616A" w:rsidRPr="00333F7E">
              <w:rPr>
                <w:rFonts w:eastAsia="Arial Unicode MS"/>
                <w:color w:val="000000"/>
                <w:u w:color="000000"/>
              </w:rPr>
              <w:instrText>":"10.3109/10428194.2015.1091931","</w:instrText>
            </w:r>
            <w:r w:rsidR="000E616A">
              <w:rPr>
                <w:rFonts w:eastAsia="Arial Unicode MS"/>
                <w:color w:val="000000"/>
                <w:u w:color="000000"/>
                <w:lang w:val="en-US"/>
              </w:rPr>
              <w:instrText>ISSN</w:instrText>
            </w:r>
            <w:r w:rsidR="000E616A" w:rsidRPr="00333F7E">
              <w:rPr>
                <w:rFonts w:eastAsia="Arial Unicode MS"/>
                <w:color w:val="000000"/>
                <w:u w:color="000000"/>
              </w:rPr>
              <w:instrText>":"1029-2403","</w:instrText>
            </w:r>
            <w:r w:rsidR="000E616A">
              <w:rPr>
                <w:rFonts w:eastAsia="Arial Unicode MS"/>
                <w:color w:val="000000"/>
                <w:u w:color="000000"/>
                <w:lang w:val="en-US"/>
              </w:rPr>
              <w:instrText>PMID</w:instrText>
            </w:r>
            <w:r w:rsidR="000E616A" w:rsidRPr="00333F7E">
              <w:rPr>
                <w:rFonts w:eastAsia="Arial Unicode MS"/>
                <w:color w:val="000000"/>
                <w:u w:color="000000"/>
              </w:rPr>
              <w:instrText>":"26372888","</w:instrText>
            </w:r>
            <w:r w:rsidR="000E616A">
              <w:rPr>
                <w:rFonts w:eastAsia="Arial Unicode MS"/>
                <w:color w:val="000000"/>
                <w:u w:color="000000"/>
                <w:lang w:val="en-US"/>
              </w:rPr>
              <w:instrText>abstract</w:instrText>
            </w:r>
            <w:r w:rsidR="000E616A" w:rsidRPr="00333F7E">
              <w:rPr>
                <w:rFonts w:eastAsia="Arial Unicode MS"/>
                <w:color w:val="000000"/>
                <w:u w:color="000000"/>
              </w:rPr>
              <w:instrText>":"</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mon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dysplas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yndrom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eviou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dica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quential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ffec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refo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duc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quen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t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agnos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olv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lapsed</w:instrText>
            </w:r>
            <w:r w:rsidR="000E616A" w:rsidRPr="00333F7E">
              <w:rPr>
                <w:rFonts w:eastAsia="Arial Unicode MS"/>
                <w:color w:val="000000"/>
                <w:u w:color="000000"/>
              </w:rPr>
              <w:instrText>/</w:instrText>
            </w:r>
            <w:r w:rsidR="000E616A">
              <w:rPr>
                <w:rFonts w:eastAsia="Arial Unicode MS"/>
                <w:color w:val="000000"/>
                <w:u w:color="000000"/>
                <w:lang w:val="en-US"/>
              </w:rPr>
              <w:instrText>refractor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nroll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 xml:space="preserve">(2) </w:instrText>
            </w:r>
            <w:r w:rsidR="000E616A">
              <w:rPr>
                <w:rFonts w:eastAsia="Arial Unicode MS"/>
                <w:color w:val="000000"/>
                <w:u w:color="000000"/>
                <w:lang w:val="en-US"/>
              </w:rPr>
              <w:instrText>dai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3 </w:instrText>
            </w:r>
            <w:r w:rsidR="000E616A">
              <w:rPr>
                <w:rFonts w:eastAsia="Arial Unicode MS"/>
                <w:color w:val="000000"/>
                <w:u w:color="000000"/>
                <w:lang w:val="en-US"/>
              </w:rPr>
              <w:instrText>consecu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 xml:space="preserve"> (3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2)/</w:instrText>
            </w:r>
            <w:r w:rsidR="000E616A">
              <w:rPr>
                <w:rFonts w:eastAsia="Arial Unicode MS"/>
                <w:color w:val="000000"/>
                <w:u w:color="000000"/>
                <w:lang w:val="en-US"/>
              </w:rPr>
              <w:instrText>da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24 </w:instrText>
            </w:r>
            <w:r w:rsidR="000E616A">
              <w:rPr>
                <w:rFonts w:eastAsia="Arial Unicode MS"/>
                <w:color w:val="000000"/>
                <w:u w:color="000000"/>
                <w:lang w:val="en-US"/>
              </w:rPr>
              <w:instrTex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as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r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5-7 </w:instrText>
            </w:r>
            <w:r w:rsidR="000E616A">
              <w:rPr>
                <w:rFonts w:eastAsia="Arial Unicode MS"/>
                <w:color w:val="000000"/>
                <w:u w:color="000000"/>
                <w:lang w:val="en-US"/>
              </w:rPr>
              <w:instrText>consecu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7-1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66.67%.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Xie</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Li</w:instrText>
            </w:r>
            <w:r w:rsidR="000E616A" w:rsidRPr="00333F7E">
              <w:rPr>
                <w:rFonts w:eastAsia="Arial Unicode MS"/>
                <w:color w:val="000000"/>
                <w:u w:color="000000"/>
              </w:rPr>
              <w:instrText>-</w:instrText>
            </w:r>
            <w:r w:rsidR="000E616A">
              <w:rPr>
                <w:rFonts w:eastAsia="Arial Unicode MS"/>
                <w:color w:val="000000"/>
                <w:u w:color="000000"/>
                <w:lang w:val="en-US"/>
              </w:rPr>
              <w:instrText>Li</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Luo</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Yin</w:instrText>
            </w:r>
            <w:r w:rsidR="000E616A" w:rsidRPr="00333F7E">
              <w:rPr>
                <w:rFonts w:eastAsia="Arial Unicode MS"/>
                <w:color w:val="000000"/>
                <w:u w:color="000000"/>
              </w:rPr>
              <w:instrText>-</w:instrText>
            </w:r>
            <w:r w:rsidR="000E616A">
              <w:rPr>
                <w:rFonts w:eastAsia="Arial Unicode MS"/>
                <w:color w:val="000000"/>
                <w:u w:color="000000"/>
                <w:lang w:val="en-US"/>
              </w:rPr>
              <w:instrText>Wan</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H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Chao</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Ni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Lin</w:instrText>
            </w:r>
            <w:r w:rsidR="000E616A" w:rsidRPr="00333F7E">
              <w:rPr>
                <w:rFonts w:eastAsia="Arial Unicode MS"/>
                <w:color w:val="000000"/>
                <w:u w:color="000000"/>
              </w:rPr>
              <w:instrText>-</w:instrText>
            </w:r>
            <w:r w:rsidR="000E616A">
              <w:rPr>
                <w:rFonts w:eastAsia="Arial Unicode MS"/>
                <w:color w:val="000000"/>
                <w:u w:color="000000"/>
                <w:lang w:val="en-US"/>
              </w:rPr>
              <w:instrText>Mei</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Dou</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Min</w:instrText>
            </w:r>
            <w:r w:rsidR="000E616A" w:rsidRPr="00333F7E">
              <w:rPr>
                <w:rFonts w:eastAsia="Arial Unicode MS"/>
                <w:color w:val="000000"/>
                <w:u w:color="000000"/>
              </w:rPr>
              <w:instrText>-</w:instrText>
            </w:r>
            <w:r w:rsidR="000E616A">
              <w:rPr>
                <w:rFonts w:eastAsia="Arial Unicode MS"/>
                <w:color w:val="000000"/>
                <w:u w:color="000000"/>
                <w:lang w:val="en-US"/>
              </w:rPr>
              <w:instrText>Hua</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Jin</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Jie</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family</w:instrText>
            </w:r>
            <w:r w:rsidR="000E616A" w:rsidRPr="00333F7E">
              <w:rPr>
                <w:rFonts w:eastAsia="Arial Unicode MS"/>
                <w:color w:val="000000"/>
                <w:u w:color="000000"/>
              </w:rPr>
              <w:instrText>":"</w:instrText>
            </w:r>
            <w:r w:rsidR="000E616A">
              <w:rPr>
                <w:rFonts w:eastAsia="Arial Unicode MS"/>
                <w:color w:val="000000"/>
                <w:u w:color="000000"/>
                <w:lang w:val="en-US"/>
              </w:rPr>
              <w:instrText>Tong</w:instrText>
            </w:r>
            <w:r w:rsidR="000E616A" w:rsidRPr="00333F7E">
              <w:rPr>
                <w:rFonts w:eastAsia="Arial Unicode MS"/>
                <w:color w:val="000000"/>
                <w:u w:color="000000"/>
              </w:rPr>
              <w:instrText>","</w:instrText>
            </w:r>
            <w:r w:rsidR="000E616A">
              <w:rPr>
                <w:rFonts w:eastAsia="Arial Unicode MS"/>
                <w:color w:val="000000"/>
                <w:u w:color="000000"/>
                <w:lang w:val="en-US"/>
              </w:rPr>
              <w:instrText>given</w:instrText>
            </w:r>
            <w:r w:rsidR="000E616A" w:rsidRPr="00333F7E">
              <w:rPr>
                <w:rFonts w:eastAsia="Arial Unicode MS"/>
                <w:color w:val="000000"/>
                <w:u w:color="000000"/>
              </w:rPr>
              <w:instrText>":"</w:instrText>
            </w:r>
            <w:r w:rsidR="000E616A">
              <w:rPr>
                <w:rFonts w:eastAsia="Arial Unicode MS"/>
                <w:color w:val="000000"/>
                <w:u w:color="000000"/>
                <w:lang w:val="en-US"/>
              </w:rPr>
              <w:instrText>Hong</w:instrText>
            </w:r>
            <w:r w:rsidR="000E616A" w:rsidRPr="00333F7E">
              <w:rPr>
                <w:rFonts w:eastAsia="Arial Unicode MS"/>
                <w:color w:val="000000"/>
                <w:u w:color="000000"/>
              </w:rPr>
              <w:instrText>-</w:instrText>
            </w:r>
            <w:r w:rsidR="000E616A">
              <w:rPr>
                <w:rFonts w:eastAsia="Arial Unicode MS"/>
                <w:color w:val="000000"/>
                <w:u w:color="000000"/>
                <w:lang w:val="en-US"/>
              </w:rPr>
              <w:instrText>Yan</w:instrText>
            </w:r>
            <w:r w:rsidR="000E616A" w:rsidRPr="00333F7E">
              <w:rPr>
                <w:rFonts w:eastAsia="Arial Unicode MS"/>
                <w:color w:val="000000"/>
                <w:u w:color="000000"/>
              </w:rPr>
              <w:instrText>","</w:instrText>
            </w:r>
            <w:r w:rsidR="000E616A">
              <w:rPr>
                <w:rFonts w:eastAsia="Arial Unicode MS"/>
                <w:color w:val="000000"/>
                <w:u w:color="000000"/>
                <w:lang w:val="en-US"/>
              </w:rPr>
              <w:instrText>non</w:instrText>
            </w:r>
            <w:r w:rsidR="000E616A" w:rsidRPr="00333F7E">
              <w:rPr>
                <w:rFonts w:eastAsia="Arial Unicode MS"/>
                <w:color w:val="000000"/>
                <w:u w:color="000000"/>
              </w:rPr>
              <w:instrText>-</w:instrText>
            </w:r>
            <w:r w:rsidR="000E616A">
              <w:rPr>
                <w:rFonts w:eastAsia="Arial Unicode MS"/>
                <w:color w:val="000000"/>
                <w:u w:color="000000"/>
                <w:lang w:val="en-US"/>
              </w:rPr>
              <w:instrText>dropping</w:instrText>
            </w:r>
            <w:r w:rsidR="000E616A" w:rsidRPr="00333F7E">
              <w:rPr>
                <w:rFonts w:eastAsia="Arial Unicode MS"/>
                <w:color w:val="000000"/>
                <w:u w:color="000000"/>
              </w:rPr>
              <w:instrText>-</w:instrText>
            </w:r>
            <w:r w:rsidR="000E616A">
              <w:rPr>
                <w:rFonts w:eastAsia="Arial Unicode MS"/>
                <w:color w:val="000000"/>
                <w:u w:color="000000"/>
                <w:lang w:val="en-US"/>
              </w:rPr>
              <w:instrText>particle</w:instrText>
            </w:r>
            <w:r w:rsidR="000E616A" w:rsidRPr="00333F7E">
              <w:rPr>
                <w:rFonts w:eastAsia="Arial Unicode MS"/>
                <w:color w:val="000000"/>
                <w:u w:color="000000"/>
              </w:rPr>
              <w:instrText>":"","</w:instrText>
            </w:r>
            <w:r w:rsidR="000E616A">
              <w:rPr>
                <w:rFonts w:eastAsia="Arial Unicode MS"/>
                <w:color w:val="000000"/>
                <w:u w:color="000000"/>
                <w:lang w:val="en-US"/>
              </w:rPr>
              <w:instrText>parse</w:instrText>
            </w:r>
            <w:r w:rsidR="000E616A" w:rsidRPr="00333F7E">
              <w:rPr>
                <w:rFonts w:eastAsia="Arial Unicode MS"/>
                <w:color w:val="000000"/>
                <w:u w:color="000000"/>
              </w:rPr>
              <w:instrText>-</w:instrText>
            </w:r>
            <w:r w:rsidR="000E616A">
              <w:rPr>
                <w:rFonts w:eastAsia="Arial Unicode MS"/>
                <w:color w:val="000000"/>
                <w:u w:color="000000"/>
                <w:lang w:val="en-US"/>
              </w:rPr>
              <w:instrText>names</w:instrText>
            </w:r>
            <w:r w:rsidR="000E616A" w:rsidRPr="00333F7E">
              <w:rPr>
                <w:rFonts w:eastAsia="Arial Unicode MS"/>
                <w:color w:val="000000"/>
                <w:u w:color="000000"/>
              </w:rPr>
              <w:instrText>":</w:instrText>
            </w:r>
            <w:r w:rsidR="000E616A">
              <w:rPr>
                <w:rFonts w:eastAsia="Arial Unicode MS"/>
                <w:color w:val="000000"/>
                <w:u w:color="000000"/>
                <w:lang w:val="en-US"/>
              </w:rPr>
              <w:instrText>false</w:instrText>
            </w:r>
            <w:r w:rsidR="000E616A" w:rsidRPr="00333F7E">
              <w:rPr>
                <w:rFonts w:eastAsia="Arial Unicode MS"/>
                <w:color w:val="000000"/>
                <w:u w:color="000000"/>
              </w:rPr>
              <w:instrText>,"</w:instrText>
            </w:r>
            <w:r w:rsidR="000E616A">
              <w:rPr>
                <w:rFonts w:eastAsia="Arial Unicode MS"/>
                <w:color w:val="000000"/>
                <w:u w:color="000000"/>
                <w:lang w:val="en-US"/>
              </w:rPr>
              <w:instrText>suffix</w:instrText>
            </w:r>
            <w:r w:rsidR="000E616A" w:rsidRPr="00333F7E">
              <w:rPr>
                <w:rFonts w:eastAsia="Arial Unicode MS"/>
                <w:color w:val="000000"/>
                <w:u w:color="000000"/>
              </w:rPr>
              <w:instrText>":""}],"</w:instrText>
            </w:r>
            <w:r w:rsidR="000E616A">
              <w:rPr>
                <w:rFonts w:eastAsia="Arial Unicode MS"/>
                <w:color w:val="000000"/>
                <w:u w:color="000000"/>
                <w:lang w:val="en-US"/>
              </w:rPr>
              <w:instrText>container</w:instrText>
            </w:r>
            <w:r w:rsidR="000E616A" w:rsidRPr="00333F7E">
              <w:rPr>
                <w:rFonts w:eastAsia="Arial Unicode MS"/>
                <w:color w:val="000000"/>
                <w:u w:color="000000"/>
              </w:rPr>
              <w:instrText>-</w:instrText>
            </w:r>
            <w:r w:rsidR="000E616A">
              <w:rPr>
                <w:rFonts w:eastAsia="Arial Unicode MS"/>
                <w:color w:val="000000"/>
                <w:u w:color="000000"/>
                <w:lang w:val="en-US"/>
              </w:rPr>
              <w:instrText>title</w:instrText>
            </w:r>
            <w:r w:rsidR="000E616A" w:rsidRPr="00333F7E">
              <w:rPr>
                <w:rFonts w:eastAsia="Arial Unicode MS"/>
                <w:color w:val="000000"/>
                <w:u w:color="000000"/>
              </w:rPr>
              <w:instrText>":"</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amp; </w:instrText>
            </w:r>
            <w:r w:rsidR="000E616A">
              <w:rPr>
                <w:rFonts w:eastAsia="Arial Unicode MS"/>
                <w:color w:val="000000"/>
                <w:u w:color="000000"/>
                <w:lang w:val="en-US"/>
              </w:rPr>
              <w:instrText>lymphoma</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ssue</w:instrText>
            </w:r>
            <w:r w:rsidR="000E616A" w:rsidRPr="00333F7E">
              <w:rPr>
                <w:rFonts w:eastAsia="Arial Unicode MS"/>
                <w:color w:val="000000"/>
                <w:u w:color="000000"/>
              </w:rPr>
              <w:instrText>":"6","</w:instrText>
            </w:r>
            <w:r w:rsidR="000E616A">
              <w:rPr>
                <w:rFonts w:eastAsia="Arial Unicode MS"/>
                <w:color w:val="000000"/>
                <w:u w:color="000000"/>
                <w:lang w:val="en-US"/>
              </w:rPr>
              <w:instrText>issued</w:instrText>
            </w:r>
            <w:r w:rsidR="000E616A" w:rsidRPr="00333F7E">
              <w:rPr>
                <w:rFonts w:eastAsia="Arial Unicode MS"/>
                <w:color w:val="000000"/>
                <w:u w:color="000000"/>
              </w:rPr>
              <w:instrText>":{"</w:instrText>
            </w:r>
            <w:r w:rsidR="000E616A">
              <w:rPr>
                <w:rFonts w:eastAsia="Arial Unicode MS"/>
                <w:color w:val="000000"/>
                <w:u w:color="000000"/>
                <w:lang w:val="en-US"/>
              </w:rPr>
              <w:instrText>date</w:instrText>
            </w:r>
            <w:r w:rsidR="000E616A" w:rsidRPr="00333F7E">
              <w:rPr>
                <w:rFonts w:eastAsia="Arial Unicode MS"/>
                <w:color w:val="000000"/>
                <w:u w:color="000000"/>
              </w:rPr>
              <w:instrText>-</w:instrText>
            </w:r>
            <w:r w:rsidR="000E616A">
              <w:rPr>
                <w:rFonts w:eastAsia="Arial Unicode MS"/>
                <w:color w:val="000000"/>
                <w:u w:color="000000"/>
                <w:lang w:val="en-US"/>
              </w:rPr>
              <w:instrText>parts</w:instrText>
            </w:r>
            <w:r w:rsidR="000E616A" w:rsidRPr="00333F7E">
              <w:rPr>
                <w:rFonts w:eastAsia="Arial Unicode MS"/>
                <w:color w:val="000000"/>
                <w:u w:color="000000"/>
              </w:rPr>
              <w:instrText>":[["2016"]]},"</w:instrText>
            </w:r>
            <w:r w:rsidR="000E616A">
              <w:rPr>
                <w:rFonts w:eastAsia="Arial Unicode MS"/>
                <w:color w:val="000000"/>
                <w:u w:color="000000"/>
                <w:lang w:val="en-US"/>
              </w:rPr>
              <w:instrText>page</w:instrText>
            </w:r>
            <w:r w:rsidR="000E616A" w:rsidRPr="00333F7E">
              <w:rPr>
                <w:rFonts w:eastAsia="Arial Unicode MS"/>
                <w:color w:val="000000"/>
                <w:u w:color="000000"/>
              </w:rPr>
              <w:instrText>":"1311-8","</w:instrText>
            </w:r>
            <w:r w:rsidR="000E616A">
              <w:rPr>
                <w:rFonts w:eastAsia="Arial Unicode MS"/>
                <w:color w:val="000000"/>
                <w:u w:color="000000"/>
                <w:lang w:val="en-US"/>
              </w:rPr>
              <w:instrText>title</w:instrText>
            </w:r>
            <w:r w:rsidR="000E616A" w:rsidRPr="00333F7E">
              <w:rPr>
                <w:rFonts w:eastAsia="Arial Unicode MS"/>
                <w:color w:val="000000"/>
                <w:u w:color="000000"/>
              </w:rPr>
              <w:instrText>":"</w:instrText>
            </w:r>
            <w:r w:rsidR="000E616A">
              <w:rPr>
                <w:rFonts w:eastAsia="Arial Unicode MS"/>
                <w:color w:val="000000"/>
                <w:u w:color="000000"/>
                <w:lang w:val="en-US"/>
              </w:rPr>
              <w:instrText>Epigene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333F7E">
              <w:rPr>
                <w:rFonts w:eastAsia="Arial Unicode MS"/>
                <w:color w:val="000000"/>
                <w:u w:color="000000"/>
              </w:rPr>
              <w:instrText>/</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333F7E">
              <w:rPr>
                <w:rFonts w:eastAsia="Arial Unicode MS"/>
                <w:color w:val="000000"/>
                <w:u w:color="000000"/>
              </w:rPr>
              <w:instrText>-</w:instrText>
            </w:r>
            <w:r w:rsidR="000E616A">
              <w:rPr>
                <w:rFonts w:eastAsia="Arial Unicode MS"/>
                <w:color w:val="000000"/>
                <w:u w:color="000000"/>
                <w:lang w:val="en-US"/>
              </w:rPr>
              <w:instrText>leukem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333F7E">
              <w:rPr>
                <w:rFonts w:eastAsia="Arial Unicode MS"/>
                <w:color w:val="000000"/>
                <w:u w:color="000000"/>
              </w:rPr>
              <w:instrText>-</w:instrText>
            </w:r>
            <w:r w:rsidR="000E616A">
              <w:rPr>
                <w:rFonts w:eastAsia="Arial Unicode MS"/>
                <w:color w:val="000000"/>
                <w:u w:color="000000"/>
                <w:lang w:val="en-US"/>
              </w:rPr>
              <w:instrText>ris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333F7E">
              <w:rPr>
                <w:rFonts w:eastAsia="Arial Unicode MS"/>
                <w:color w:val="000000"/>
                <w:u w:color="000000"/>
              </w:rPr>
              <w:instrText>.","</w:instrText>
            </w:r>
            <w:r w:rsidR="000E616A">
              <w:rPr>
                <w:rFonts w:eastAsia="Arial Unicode MS"/>
                <w:color w:val="000000"/>
                <w:u w:color="000000"/>
                <w:lang w:val="en-US"/>
              </w:rPr>
              <w:instrText>type</w:instrText>
            </w:r>
            <w:r w:rsidR="000E616A" w:rsidRPr="00333F7E">
              <w:rPr>
                <w:rFonts w:eastAsia="Arial Unicode MS"/>
                <w:color w:val="000000"/>
                <w:u w:color="000000"/>
              </w:rPr>
              <w:instrText>":"</w:instrText>
            </w:r>
            <w:r w:rsidR="000E616A">
              <w:rPr>
                <w:rFonts w:eastAsia="Arial Unicode MS"/>
                <w:color w:val="000000"/>
                <w:u w:color="000000"/>
                <w:lang w:val="en-US"/>
              </w:rPr>
              <w:instrText>article</w:instrText>
            </w:r>
            <w:r w:rsidR="000E616A" w:rsidRPr="00333F7E">
              <w:rPr>
                <w:rFonts w:eastAsia="Arial Unicode MS"/>
                <w:color w:val="000000"/>
                <w:u w:color="000000"/>
              </w:rPr>
              <w:instrText>-</w:instrText>
            </w:r>
            <w:r w:rsidR="000E616A">
              <w:rPr>
                <w:rFonts w:eastAsia="Arial Unicode MS"/>
                <w:color w:val="000000"/>
                <w:u w:color="000000"/>
                <w:lang w:val="en-US"/>
              </w:rPr>
              <w:instrText>journal</w:instrText>
            </w:r>
            <w:r w:rsidR="000E616A" w:rsidRPr="00333F7E">
              <w:rPr>
                <w:rFonts w:eastAsia="Arial Unicode MS"/>
                <w:color w:val="000000"/>
                <w:u w:color="000000"/>
              </w:rPr>
              <w:instrText>","</w:instrText>
            </w:r>
            <w:r w:rsidR="000E616A">
              <w:rPr>
                <w:rFonts w:eastAsia="Arial Unicode MS"/>
                <w:color w:val="000000"/>
                <w:u w:color="000000"/>
                <w:lang w:val="en-US"/>
              </w:rPr>
              <w:instrText>volume</w:instrText>
            </w:r>
            <w:r w:rsidR="000E616A" w:rsidRPr="00333F7E">
              <w:rPr>
                <w:rFonts w:eastAsia="Arial Unicode MS"/>
                <w:color w:val="000000"/>
                <w:u w:color="000000"/>
              </w:rPr>
              <w:instrText>":"57"},"</w:instrText>
            </w:r>
            <w:r w:rsidR="000E616A">
              <w:rPr>
                <w:rFonts w:eastAsia="Arial Unicode MS"/>
                <w:color w:val="000000"/>
                <w:u w:color="000000"/>
                <w:lang w:val="en-US"/>
              </w:rPr>
              <w:instrText>uris</w:instrText>
            </w:r>
            <w:r w:rsidR="000E616A" w:rsidRPr="00333F7E">
              <w:rPr>
                <w:rFonts w:eastAsia="Arial Unicode MS"/>
                <w:color w:val="000000"/>
                <w:u w:color="000000"/>
              </w:rPr>
              <w:instrText>":["</w:instrText>
            </w:r>
            <w:r w:rsidR="000E616A">
              <w:rPr>
                <w:rFonts w:eastAsia="Arial Unicode MS"/>
                <w:color w:val="000000"/>
                <w:u w:color="000000"/>
                <w:lang w:val="en-US"/>
              </w:rPr>
              <w:instrText>http</w:instrText>
            </w:r>
            <w:r w:rsidR="000E616A" w:rsidRPr="00333F7E">
              <w:rPr>
                <w:rFonts w:eastAsia="Arial Unicode MS"/>
                <w:color w:val="000000"/>
                <w:u w:color="000000"/>
              </w:rPr>
              <w:instrText>://</w:instrText>
            </w:r>
            <w:r w:rsidR="000E616A">
              <w:rPr>
                <w:rFonts w:eastAsia="Arial Unicode MS"/>
                <w:color w:val="000000"/>
                <w:u w:color="000000"/>
                <w:lang w:val="en-US"/>
              </w:rPr>
              <w:instrText>www</w:instrText>
            </w:r>
            <w:r w:rsidR="000E616A" w:rsidRPr="00333F7E">
              <w:rPr>
                <w:rFonts w:eastAsia="Arial Unicode MS"/>
                <w:color w:val="000000"/>
                <w:u w:color="000000"/>
              </w:rPr>
              <w:instrText>.</w:instrText>
            </w:r>
            <w:r w:rsidR="000E616A">
              <w:rPr>
                <w:rFonts w:eastAsia="Arial Unicode MS"/>
                <w:color w:val="000000"/>
                <w:u w:color="000000"/>
                <w:lang w:val="en-US"/>
              </w:rPr>
              <w:instrText>mendeley</w:instrText>
            </w:r>
            <w:r w:rsidR="000E616A" w:rsidRPr="00333F7E">
              <w:rPr>
                <w:rFonts w:eastAsia="Arial Unicode MS"/>
                <w:color w:val="000000"/>
                <w:u w:color="000000"/>
              </w:rPr>
              <w:instrText>.</w:instrText>
            </w:r>
            <w:r w:rsidR="000E616A">
              <w:rPr>
                <w:rFonts w:eastAsia="Arial Unicode MS"/>
                <w:color w:val="000000"/>
                <w:u w:color="000000"/>
                <w:lang w:val="en-US"/>
              </w:rPr>
              <w:instrText>com</w:instrText>
            </w:r>
            <w:r w:rsidR="000E616A" w:rsidRPr="00333F7E">
              <w:rPr>
                <w:rFonts w:eastAsia="Arial Unicode MS"/>
                <w:color w:val="000000"/>
                <w:u w:color="000000"/>
              </w:rPr>
              <w:instrText>/</w:instrText>
            </w:r>
            <w:r w:rsidR="000E616A">
              <w:rPr>
                <w:rFonts w:eastAsia="Arial Unicode MS"/>
                <w:color w:val="000000"/>
                <w:u w:color="000000"/>
                <w:lang w:val="en-US"/>
              </w:rPr>
              <w:instrText>documents</w:instrText>
            </w:r>
            <w:r w:rsidR="000E616A" w:rsidRPr="00333F7E">
              <w:rPr>
                <w:rFonts w:eastAsia="Arial Unicode MS"/>
                <w:color w:val="000000"/>
                <w:u w:color="000000"/>
              </w:rPr>
              <w:instrText>/?</w:instrText>
            </w:r>
            <w:r w:rsidR="000E616A">
              <w:rPr>
                <w:rFonts w:eastAsia="Arial Unicode MS"/>
                <w:color w:val="000000"/>
                <w:u w:color="000000"/>
                <w:lang w:val="en-US"/>
              </w:rPr>
              <w:instrText>uuid</w:instrText>
            </w:r>
            <w:r w:rsidR="000E616A" w:rsidRPr="00333F7E">
              <w:rPr>
                <w:rFonts w:eastAsia="Arial Unicode MS"/>
                <w:color w:val="000000"/>
                <w:u w:color="000000"/>
              </w:rPr>
              <w:instrText>=154</w:instrText>
            </w:r>
            <w:r w:rsidR="000E616A">
              <w:rPr>
                <w:rFonts w:eastAsia="Arial Unicode MS"/>
                <w:color w:val="000000"/>
                <w:u w:color="000000"/>
                <w:lang w:val="en-US"/>
              </w:rPr>
              <w:instrText>bf</w:instrText>
            </w:r>
            <w:r w:rsidR="000E616A" w:rsidRPr="00333F7E">
              <w:rPr>
                <w:rFonts w:eastAsia="Arial Unicode MS"/>
                <w:color w:val="000000"/>
                <w:u w:color="000000"/>
              </w:rPr>
              <w:instrText>823-9168-33</w:instrText>
            </w:r>
            <w:r w:rsidR="000E616A">
              <w:rPr>
                <w:rFonts w:eastAsia="Arial Unicode MS"/>
                <w:color w:val="000000"/>
                <w:u w:color="000000"/>
                <w:lang w:val="en-US"/>
              </w:rPr>
              <w:instrText>f</w:instrText>
            </w:r>
            <w:r w:rsidR="000E616A" w:rsidRPr="00333F7E">
              <w:rPr>
                <w:rFonts w:eastAsia="Arial Unicode MS"/>
                <w:color w:val="000000"/>
                <w:u w:color="000000"/>
              </w:rPr>
              <w:instrText>1-827</w:instrText>
            </w:r>
            <w:r w:rsidR="000E616A">
              <w:rPr>
                <w:rFonts w:eastAsia="Arial Unicode MS"/>
                <w:color w:val="000000"/>
                <w:u w:color="000000"/>
                <w:lang w:val="en-US"/>
              </w:rPr>
              <w:instrText>b</w:instrText>
            </w:r>
            <w:r w:rsidR="000E616A" w:rsidRPr="00333F7E">
              <w:rPr>
                <w:rFonts w:eastAsia="Arial Unicode MS"/>
                <w:color w:val="000000"/>
                <w:u w:color="000000"/>
              </w:rPr>
              <w:instrText>-0</w:instrText>
            </w:r>
            <w:r w:rsidR="000E616A">
              <w:rPr>
                <w:rFonts w:eastAsia="Arial Unicode MS"/>
                <w:color w:val="000000"/>
                <w:u w:color="000000"/>
                <w:lang w:val="en-US"/>
              </w:rPr>
              <w:instrText>f</w:instrText>
            </w:r>
            <w:r w:rsidR="000E616A" w:rsidRPr="00333F7E">
              <w:rPr>
                <w:rFonts w:eastAsia="Arial Unicode MS"/>
                <w:color w:val="000000"/>
                <w:u w:color="000000"/>
              </w:rPr>
              <w:instrText>3</w:instrText>
            </w:r>
            <w:r w:rsidR="000E616A">
              <w:rPr>
                <w:rFonts w:eastAsia="Arial Unicode MS"/>
                <w:color w:val="000000"/>
                <w:u w:color="000000"/>
                <w:lang w:val="en-US"/>
              </w:rPr>
              <w:instrText>a</w:instrText>
            </w:r>
            <w:r w:rsidR="000E616A" w:rsidRPr="00333F7E">
              <w:rPr>
                <w:rFonts w:eastAsia="Arial Unicode MS"/>
                <w:color w:val="000000"/>
                <w:u w:color="000000"/>
              </w:rPr>
              <w:instrText>52774128"]}],"</w:instrText>
            </w:r>
            <w:r w:rsidR="000E616A">
              <w:rPr>
                <w:rFonts w:eastAsia="Arial Unicode MS"/>
                <w:color w:val="000000"/>
                <w:u w:color="000000"/>
                <w:lang w:val="en-US"/>
              </w:rPr>
              <w:instrText>mendeley</w:instrText>
            </w:r>
            <w:r w:rsidR="000E616A" w:rsidRPr="00333F7E">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lainText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reviouslyFormattedCitation</w:instrText>
            </w:r>
            <w:r w:rsidR="000E616A" w:rsidRPr="00333F7E">
              <w:rPr>
                <w:rFonts w:eastAsia="Arial Unicode MS"/>
                <w:color w:val="000000"/>
                <w:u w:color="000000"/>
              </w:rPr>
              <w:instrText>":"[54]"},"</w:instrText>
            </w:r>
            <w:r w:rsidR="000E616A">
              <w:rPr>
                <w:rFonts w:eastAsia="Arial Unicode MS"/>
                <w:color w:val="000000"/>
                <w:u w:color="000000"/>
                <w:lang w:val="en-US"/>
              </w:rPr>
              <w:instrText>properties</w:instrText>
            </w:r>
            <w:r w:rsidR="000E616A" w:rsidRPr="00333F7E">
              <w:rPr>
                <w:rFonts w:eastAsia="Arial Unicode MS"/>
                <w:color w:val="000000"/>
                <w:u w:color="000000"/>
              </w:rPr>
              <w:instrText>":{"</w:instrText>
            </w:r>
            <w:r w:rsidR="000E616A">
              <w:rPr>
                <w:rFonts w:eastAsia="Arial Unicode MS"/>
                <w:color w:val="000000"/>
                <w:u w:color="000000"/>
                <w:lang w:val="en-US"/>
              </w:rPr>
              <w:instrText>noteIndex</w:instrText>
            </w:r>
            <w:r w:rsidR="000E616A" w:rsidRPr="00333F7E">
              <w:rPr>
                <w:rFonts w:eastAsia="Arial Unicode MS"/>
                <w:color w:val="000000"/>
                <w:u w:color="000000"/>
              </w:rPr>
              <w:instrText>":0},"</w:instrText>
            </w:r>
            <w:r w:rsidR="000E616A">
              <w:rPr>
                <w:rFonts w:eastAsia="Arial Unicode MS"/>
                <w:color w:val="000000"/>
                <w:u w:color="000000"/>
                <w:lang w:val="en-US"/>
              </w:rPr>
              <w:instrText>schema</w:instrText>
            </w:r>
            <w:r w:rsidR="000E616A" w:rsidRPr="00333F7E">
              <w:rPr>
                <w:rFonts w:eastAsia="Arial Unicode MS"/>
                <w:color w:val="000000"/>
                <w:u w:color="000000"/>
              </w:rPr>
              <w:instrText>":"</w:instrText>
            </w:r>
            <w:r w:rsidR="000E616A">
              <w:rPr>
                <w:rFonts w:eastAsia="Arial Unicode MS"/>
                <w:color w:val="000000"/>
                <w:u w:color="000000"/>
                <w:lang w:val="en-US"/>
              </w:rPr>
              <w:instrText>https</w:instrText>
            </w:r>
            <w:r w:rsidR="000E616A" w:rsidRPr="00333F7E">
              <w:rPr>
                <w:rFonts w:eastAsia="Arial Unicode MS"/>
                <w:color w:val="000000"/>
                <w:u w:color="000000"/>
              </w:rPr>
              <w:instrText>://</w:instrText>
            </w:r>
            <w:r w:rsidR="000E616A">
              <w:rPr>
                <w:rFonts w:eastAsia="Arial Unicode MS"/>
                <w:color w:val="000000"/>
                <w:u w:color="000000"/>
                <w:lang w:val="en-US"/>
              </w:rPr>
              <w:instrText>github</w:instrText>
            </w:r>
            <w:r w:rsidR="000E616A" w:rsidRPr="00333F7E">
              <w:rPr>
                <w:rFonts w:eastAsia="Arial Unicode MS"/>
                <w:color w:val="000000"/>
                <w:u w:color="000000"/>
              </w:rPr>
              <w:instrText>.</w:instrText>
            </w:r>
            <w:r w:rsidR="000E616A">
              <w:rPr>
                <w:rFonts w:eastAsia="Arial Unicode MS"/>
                <w:color w:val="000000"/>
                <w:u w:color="000000"/>
                <w:lang w:val="en-US"/>
              </w:rPr>
              <w:instrText>com</w:instrText>
            </w:r>
            <w:r w:rsidR="000E616A" w:rsidRPr="00333F7E">
              <w:rPr>
                <w:rFonts w:eastAsia="Arial Unicode MS"/>
                <w:color w:val="000000"/>
                <w:u w:color="000000"/>
              </w:rPr>
              <w:instrText>/</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w:instrText>
            </w:r>
            <w:r w:rsidR="000E616A">
              <w:rPr>
                <w:rFonts w:eastAsia="Arial Unicode MS"/>
                <w:color w:val="000000"/>
                <w:u w:color="000000"/>
                <w:lang w:val="en-US"/>
              </w:rPr>
              <w:instrText>style</w:instrText>
            </w:r>
            <w:r w:rsidR="000E616A" w:rsidRPr="00333F7E">
              <w:rPr>
                <w:rFonts w:eastAsia="Arial Unicode MS"/>
                <w:color w:val="000000"/>
                <w:u w:color="000000"/>
              </w:rPr>
              <w:instrText>-</w:instrText>
            </w:r>
            <w:r w:rsidR="000E616A">
              <w:rPr>
                <w:rFonts w:eastAsia="Arial Unicode MS"/>
                <w:color w:val="000000"/>
                <w:u w:color="000000"/>
                <w:lang w:val="en-US"/>
              </w:rPr>
              <w:instrText>language</w:instrText>
            </w:r>
            <w:r w:rsidR="000E616A" w:rsidRPr="00333F7E">
              <w:rPr>
                <w:rFonts w:eastAsia="Arial Unicode MS"/>
                <w:color w:val="000000"/>
                <w:u w:color="000000"/>
              </w:rPr>
              <w:instrText>/</w:instrText>
            </w:r>
            <w:r w:rsidR="000E616A">
              <w:rPr>
                <w:rFonts w:eastAsia="Arial Unicode MS"/>
                <w:color w:val="000000"/>
                <w:u w:color="000000"/>
                <w:lang w:val="en-US"/>
              </w:rPr>
              <w:instrText>schema</w:instrText>
            </w:r>
            <w:r w:rsidR="000E616A" w:rsidRPr="00333F7E">
              <w:rPr>
                <w:rFonts w:eastAsia="Arial Unicode MS"/>
                <w:color w:val="000000"/>
                <w:u w:color="000000"/>
              </w:rPr>
              <w:instrText>/</w:instrText>
            </w:r>
            <w:r w:rsidR="000E616A">
              <w:rPr>
                <w:rFonts w:eastAsia="Arial Unicode MS"/>
                <w:color w:val="000000"/>
                <w:u w:color="000000"/>
                <w:lang w:val="en-US"/>
              </w:rPr>
              <w:instrText>raw</w:instrText>
            </w:r>
            <w:r w:rsidR="000E616A" w:rsidRPr="00333F7E">
              <w:rPr>
                <w:rFonts w:eastAsia="Arial Unicode MS"/>
                <w:color w:val="000000"/>
                <w:u w:color="000000"/>
              </w:rPr>
              <w:instrText>/</w:instrText>
            </w:r>
            <w:r w:rsidR="000E616A">
              <w:rPr>
                <w:rFonts w:eastAsia="Arial Unicode MS"/>
                <w:color w:val="000000"/>
                <w:u w:color="000000"/>
                <w:lang w:val="en-US"/>
              </w:rPr>
              <w:instrText>master</w:instrText>
            </w:r>
            <w:r w:rsidR="000E616A" w:rsidRPr="00333F7E">
              <w:rPr>
                <w:rFonts w:eastAsia="Arial Unicode MS"/>
                <w:color w:val="000000"/>
                <w:u w:color="000000"/>
              </w:rPr>
              <w:instrText>/</w:instrText>
            </w:r>
            <w:r w:rsidR="000E616A">
              <w:rPr>
                <w:rFonts w:eastAsia="Arial Unicode MS"/>
                <w:color w:val="000000"/>
                <w:u w:color="000000"/>
                <w:lang w:val="en-US"/>
              </w:rPr>
              <w:instrText>csl</w:instrText>
            </w:r>
            <w:r w:rsidR="000E616A" w:rsidRPr="00333F7E">
              <w:rPr>
                <w:rFonts w:eastAsia="Arial Unicode MS"/>
                <w:color w:val="000000"/>
                <w:u w:color="000000"/>
              </w:rPr>
              <w:instrText>-</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w:instrText>
            </w:r>
            <w:r w:rsidR="000E616A">
              <w:rPr>
                <w:rFonts w:eastAsia="Arial Unicode MS"/>
                <w:color w:val="000000"/>
                <w:u w:color="000000"/>
                <w:lang w:val="en-US"/>
              </w:rPr>
              <w:instrText>json</w:instrText>
            </w:r>
            <w:r w:rsidR="000E616A" w:rsidRPr="00333F7E">
              <w:rPr>
                <w:rFonts w:eastAsia="Arial Unicode MS"/>
                <w:color w:val="000000"/>
                <w:u w:color="000000"/>
              </w:rPr>
              <w:instrText>"}</w:instrText>
            </w:r>
            <w:r w:rsidRPr="00ED0774">
              <w:rPr>
                <w:rFonts w:eastAsia="Arial Unicode MS"/>
                <w:color w:val="000000"/>
                <w:u w:color="000000"/>
                <w:lang w:val="en-US"/>
              </w:rPr>
              <w:fldChar w:fldCharType="separate"/>
            </w:r>
            <w:r w:rsidR="000E616A" w:rsidRPr="00333F7E">
              <w:rPr>
                <w:rFonts w:eastAsia="Arial Unicode MS"/>
                <w:noProof/>
                <w:color w:val="000000"/>
                <w:u w:color="000000"/>
              </w:rPr>
              <w:t>[54]</w:t>
            </w:r>
            <w:r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7F8AE43" w14:textId="77777777" w:rsidR="00500D21" w:rsidRPr="00333F7E" w:rsidRDefault="0073228B"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Децитабин</w:t>
            </w:r>
            <w:r w:rsidR="00926681" w:rsidRPr="00333F7E">
              <w:rPr>
                <w:rFonts w:eastAsia="Arial Unicode MS"/>
                <w:color w:val="000000"/>
                <w:u w:color="000000"/>
              </w:rPr>
              <w:t xml:space="preserve"> </w:t>
            </w:r>
            <w:r w:rsidR="00500D21" w:rsidRPr="00333F7E">
              <w:rPr>
                <w:rFonts w:eastAsia="Arial Unicode MS"/>
                <w:color w:val="000000"/>
                <w:u w:color="000000"/>
              </w:rPr>
              <w:t>20</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1</w:t>
            </w:r>
            <w:r w:rsidR="00C35BAB" w:rsidRPr="00333F7E">
              <w:t>–</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4A4232D4" w14:textId="77777777" w:rsidR="00500D21" w:rsidRPr="00333F7E" w:rsidRDefault="00B91E0A" w:rsidP="00F0118E">
            <w:pPr>
              <w:ind w:firstLine="247"/>
              <w:rPr>
                <w:rFonts w:eastAsia="Arial Unicode MS"/>
                <w:color w:val="000000"/>
                <w:u w:color="000000"/>
              </w:rPr>
            </w:pPr>
            <w:r w:rsidRPr="00333F7E">
              <w:rPr>
                <w:rFonts w:eastAsia="Arial Unicode MS"/>
                <w:color w:val="000000"/>
                <w:u w:color="000000"/>
              </w:rPr>
              <w:t>#</w:t>
            </w:r>
            <w:r w:rsidR="00500D21" w:rsidRPr="00ED0774">
              <w:rPr>
                <w:rFonts w:eastAsia="Arial Unicode MS"/>
                <w:color w:val="000000"/>
                <w:u w:color="000000"/>
              </w:rPr>
              <w:t>Идарубиц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3</w:t>
            </w:r>
            <w:r w:rsidR="0092668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926681" w:rsidRPr="00333F7E">
              <w:rPr>
                <w:rFonts w:eastAsia="Arial Unicode MS"/>
                <w:color w:val="000000"/>
                <w:u w:color="000000"/>
                <w:vertAlign w:val="superscript"/>
              </w:rPr>
              <w:t xml:space="preserve"> </w:t>
            </w:r>
            <w:r w:rsidR="00500D21" w:rsidRPr="00ED0774">
              <w:rPr>
                <w:rFonts w:eastAsia="Arial Unicode MS"/>
                <w:color w:val="000000"/>
                <w:u w:color="000000"/>
              </w:rPr>
              <w:t>в</w:t>
            </w:r>
            <w:r w:rsidR="00500D21" w:rsidRPr="00333F7E">
              <w:rPr>
                <w:rFonts w:eastAsia="Arial Unicode MS"/>
                <w:color w:val="000000"/>
                <w:u w:color="000000"/>
              </w:rPr>
              <w:t>/</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струйно</w:t>
            </w:r>
            <w:r w:rsidR="00926681" w:rsidRPr="00333F7E">
              <w:rPr>
                <w:rFonts w:eastAsia="Arial Unicode MS"/>
                <w:color w:val="000000"/>
                <w:u w:color="000000"/>
              </w:rPr>
              <w:t xml:space="preserve"> </w:t>
            </w:r>
            <w:r w:rsidR="00500D21" w:rsidRPr="00333F7E">
              <w:rPr>
                <w:rFonts w:eastAsia="Arial Unicode MS"/>
                <w:color w:val="000000"/>
                <w:u w:color="000000"/>
              </w:rPr>
              <w:t>1</w:t>
            </w:r>
            <w:r w:rsidR="00926681" w:rsidRPr="00333F7E">
              <w:rPr>
                <w:rFonts w:eastAsia="Arial Unicode MS"/>
                <w:color w:val="000000"/>
                <w:u w:color="000000"/>
              </w:rPr>
              <w:t xml:space="preserve"> </w:t>
            </w:r>
            <w:r w:rsidR="00500D21" w:rsidRPr="00ED0774">
              <w:rPr>
                <w:rFonts w:eastAsia="Arial Unicode MS"/>
                <w:color w:val="000000"/>
                <w:u w:color="000000"/>
              </w:rPr>
              <w:t>раз</w:t>
            </w:r>
            <w:r w:rsidR="00926681" w:rsidRPr="00333F7E">
              <w:rPr>
                <w:rFonts w:eastAsia="Arial Unicode MS"/>
                <w:color w:val="000000"/>
                <w:u w:color="000000"/>
              </w:rPr>
              <w:t xml:space="preserve"> </w:t>
            </w:r>
            <w:r w:rsidR="00500D21" w:rsidRPr="00ED0774">
              <w:rPr>
                <w:rFonts w:eastAsia="Arial Unicode MS"/>
                <w:color w:val="000000"/>
                <w:u w:color="000000"/>
              </w:rPr>
              <w:t>в</w:t>
            </w:r>
            <w:r w:rsidR="00926681" w:rsidRPr="00333F7E">
              <w:rPr>
                <w:rFonts w:eastAsia="Arial Unicode MS"/>
                <w:color w:val="000000"/>
                <w:u w:color="000000"/>
              </w:rPr>
              <w:t xml:space="preserve"> </w:t>
            </w:r>
            <w:r w:rsidR="00500D21" w:rsidRPr="00ED0774">
              <w:rPr>
                <w:rFonts w:eastAsia="Arial Unicode MS"/>
                <w:color w:val="000000"/>
                <w:u w:color="000000"/>
              </w:rPr>
              <w:t>день</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4</w:t>
            </w:r>
            <w:r w:rsidR="00E41799" w:rsidRPr="00333F7E">
              <w:t>–</w:t>
            </w:r>
            <w:r w:rsidR="00500D21" w:rsidRPr="00333F7E">
              <w:rPr>
                <w:rFonts w:eastAsia="Arial Unicode MS"/>
                <w:color w:val="000000"/>
                <w:u w:color="000000"/>
              </w:rPr>
              <w:t>10</w:t>
            </w:r>
            <w:r w:rsidR="00926681" w:rsidRPr="00333F7E">
              <w:rPr>
                <w:rFonts w:eastAsia="Arial Unicode MS"/>
                <w:color w:val="000000"/>
                <w:u w:color="000000"/>
              </w:rPr>
              <w:t xml:space="preserve"> </w:t>
            </w:r>
            <w:r w:rsidR="00500D21" w:rsidRPr="00ED0774">
              <w:rPr>
                <w:rFonts w:eastAsia="Arial Unicode MS"/>
                <w:color w:val="000000"/>
                <w:u w:color="000000"/>
              </w:rPr>
              <w:t>дни</w:t>
            </w:r>
          </w:p>
          <w:p w14:paraId="68A4DDD5" w14:textId="0F69B0B8" w:rsidR="00500D21" w:rsidRPr="00333F7E" w:rsidRDefault="004A0302" w:rsidP="00F437AE">
            <w:pPr>
              <w:ind w:firstLine="247"/>
              <w:rPr>
                <w:rFonts w:eastAsia="Arial Unicode MS"/>
                <w:color w:val="000000"/>
                <w:highlight w:val="yellow"/>
                <w:u w:color="000000"/>
              </w:rPr>
            </w:pPr>
            <w:r w:rsidRPr="00333F7E">
              <w:rPr>
                <w:rFonts w:eastAsia="Arial Unicode MS"/>
                <w:color w:val="000000"/>
                <w:u w:color="000000"/>
              </w:rPr>
              <w:t>#</w:t>
            </w:r>
            <w:r w:rsidR="00500D21" w:rsidRPr="00ED0774">
              <w:rPr>
                <w:rFonts w:eastAsia="Arial Unicode MS"/>
                <w:color w:val="000000"/>
                <w:u w:color="000000"/>
              </w:rPr>
              <w:t>Цитарабин</w:t>
            </w:r>
            <w:r w:rsidR="00500D21" w:rsidRPr="00333F7E">
              <w:rPr>
                <w:rFonts w:eastAsia="Arial Unicode MS"/>
                <w:color w:val="000000"/>
                <w:u w:color="000000"/>
              </w:rPr>
              <w:t>**</w:t>
            </w:r>
            <w:r w:rsidR="00926681" w:rsidRPr="00333F7E">
              <w:rPr>
                <w:rFonts w:eastAsia="Arial Unicode MS"/>
                <w:color w:val="000000"/>
                <w:u w:color="000000"/>
              </w:rPr>
              <w:t xml:space="preserve"> </w:t>
            </w:r>
            <w:r w:rsidR="00F437AE" w:rsidRPr="00333F7E">
              <w:rPr>
                <w:rFonts w:eastAsia="Arial Unicode MS"/>
                <w:color w:val="000000"/>
                <w:u w:color="000000"/>
              </w:rPr>
              <w:t>15</w:t>
            </w:r>
            <w:r w:rsidR="00836B91" w:rsidRPr="00333F7E">
              <w:rPr>
                <w:rFonts w:eastAsia="Arial Unicode MS"/>
                <w:color w:val="000000"/>
                <w:u w:color="000000"/>
              </w:rPr>
              <w:t xml:space="preserve"> </w:t>
            </w:r>
            <w:r w:rsidR="00500D21" w:rsidRPr="00ED0774">
              <w:rPr>
                <w:rFonts w:eastAsia="Arial Unicode MS"/>
                <w:color w:val="000000"/>
                <w:u w:color="000000"/>
              </w:rPr>
              <w:t>мг</w:t>
            </w:r>
            <w:r w:rsidR="00500D21" w:rsidRPr="00333F7E">
              <w:rPr>
                <w:rFonts w:eastAsia="Arial Unicode MS"/>
                <w:color w:val="000000"/>
                <w:u w:color="000000"/>
              </w:rPr>
              <w:t>/</w:t>
            </w:r>
            <w:r w:rsidR="00500D21" w:rsidRPr="00ED0774">
              <w:rPr>
                <w:rFonts w:eastAsia="Arial Unicode MS"/>
                <w:color w:val="000000"/>
                <w:u w:color="000000"/>
              </w:rPr>
              <w:t>м</w:t>
            </w:r>
            <w:r w:rsidR="00500D21" w:rsidRPr="00333F7E">
              <w:rPr>
                <w:rFonts w:eastAsia="Arial Unicode MS"/>
                <w:color w:val="000000"/>
                <w:u w:color="000000"/>
                <w:vertAlign w:val="superscript"/>
              </w:rPr>
              <w:t>2</w:t>
            </w:r>
            <w:r w:rsidR="00F437AE" w:rsidRPr="00333F7E">
              <w:rPr>
                <w:rFonts w:eastAsia="Arial Unicode MS"/>
                <w:color w:val="000000"/>
                <w:u w:color="000000"/>
              </w:rPr>
              <w:t xml:space="preserve"> </w:t>
            </w:r>
            <w:r w:rsidR="00F437AE">
              <w:rPr>
                <w:rFonts w:eastAsia="Arial Unicode MS"/>
                <w:color w:val="000000"/>
                <w:u w:color="000000"/>
              </w:rPr>
              <w:t>х</w:t>
            </w:r>
            <w:r w:rsidR="00F437AE" w:rsidRPr="00333F7E">
              <w:rPr>
                <w:rFonts w:eastAsia="Arial Unicode MS"/>
                <w:color w:val="000000"/>
                <w:u w:color="000000"/>
              </w:rPr>
              <w:t xml:space="preserve"> 2</w:t>
            </w:r>
            <w:r w:rsidR="00F437AE">
              <w:rPr>
                <w:rFonts w:eastAsia="Arial Unicode MS"/>
                <w:color w:val="000000"/>
                <w:u w:color="000000"/>
              </w:rPr>
              <w:t>р</w:t>
            </w:r>
            <w:r w:rsidR="00836B91" w:rsidRPr="00333F7E">
              <w:rPr>
                <w:rFonts w:eastAsia="Arial Unicode MS"/>
                <w:color w:val="000000"/>
                <w:u w:color="000000"/>
              </w:rPr>
              <w:t>/</w:t>
            </w:r>
            <w:r w:rsidR="00836B91" w:rsidRPr="00ED0774">
              <w:rPr>
                <w:rFonts w:eastAsia="Arial Unicode MS"/>
                <w:color w:val="000000"/>
                <w:u w:color="000000"/>
              </w:rPr>
              <w:t>сут</w:t>
            </w:r>
            <w:r w:rsidR="00500D21" w:rsidRPr="00333F7E">
              <w:rPr>
                <w:rFonts w:eastAsia="Arial Unicode MS"/>
                <w:color w:val="000000"/>
                <w:u w:color="000000"/>
              </w:rPr>
              <w:t>,</w:t>
            </w:r>
            <w:r w:rsidR="00926681" w:rsidRPr="00333F7E">
              <w:rPr>
                <w:rFonts w:eastAsia="Arial Unicode MS"/>
                <w:color w:val="000000"/>
                <w:u w:color="000000"/>
              </w:rPr>
              <w:t xml:space="preserve"> </w:t>
            </w:r>
            <w:r w:rsidR="00500D21" w:rsidRPr="00333F7E">
              <w:rPr>
                <w:rFonts w:eastAsia="Arial Unicode MS"/>
                <w:color w:val="000000"/>
                <w:u w:color="000000"/>
              </w:rPr>
              <w:t>4</w:t>
            </w:r>
            <w:r w:rsidR="00E41799" w:rsidRPr="00333F7E">
              <w:t>–</w:t>
            </w:r>
            <w:r w:rsidR="00500D21" w:rsidRPr="00333F7E">
              <w:rPr>
                <w:rFonts w:eastAsia="Arial Unicode MS"/>
                <w:color w:val="000000"/>
                <w:u w:color="000000"/>
              </w:rPr>
              <w:t>17</w:t>
            </w:r>
            <w:r w:rsidR="00926681" w:rsidRPr="00333F7E">
              <w:rPr>
                <w:rFonts w:eastAsia="Arial Unicode MS"/>
                <w:color w:val="000000"/>
                <w:u w:color="000000"/>
              </w:rPr>
              <w:t xml:space="preserve"> </w:t>
            </w:r>
            <w:r w:rsidR="00500D21" w:rsidRPr="00ED0774">
              <w:rPr>
                <w:rFonts w:eastAsia="Arial Unicode MS"/>
                <w:color w:val="000000"/>
                <w:u w:color="000000"/>
              </w:rPr>
              <w:t>дни</w:t>
            </w:r>
            <w:r w:rsidR="00F437AE" w:rsidRPr="00333F7E">
              <w:rPr>
                <w:rFonts w:eastAsia="Arial Unicode MS"/>
                <w:color w:val="000000"/>
                <w:u w:color="000000"/>
              </w:rPr>
              <w:t xml:space="preserve">, </w:t>
            </w:r>
            <w:r w:rsidR="00F437AE">
              <w:rPr>
                <w:rFonts w:eastAsia="Arial Unicode MS"/>
                <w:color w:val="000000"/>
                <w:u w:color="000000"/>
              </w:rPr>
              <w:t>подкожно</w:t>
            </w:r>
          </w:p>
        </w:tc>
      </w:tr>
      <w:tr w:rsidR="00500D21" w:rsidRPr="00ED0774" w14:paraId="2C77F5D0"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6E8C135" w14:textId="427D31EF" w:rsidR="00500D21" w:rsidRPr="00ED0774" w:rsidRDefault="00500D21" w:rsidP="00F0118E">
            <w:pPr>
              <w:jc w:val="center"/>
              <w:rPr>
                <w:rFonts w:eastAsia="Arial Unicode MS"/>
                <w:color w:val="000000"/>
                <w:u w:color="000000"/>
                <w:lang w:val="en-US"/>
              </w:rPr>
            </w:pPr>
            <w:r w:rsidRPr="00ED0774">
              <w:rPr>
                <w:rFonts w:eastAsia="Arial Unicode MS"/>
                <w:color w:val="000000"/>
                <w:u w:color="000000"/>
              </w:rPr>
              <w:t>Малые</w:t>
            </w:r>
            <w:r w:rsidR="00926681" w:rsidRPr="00333F7E">
              <w:rPr>
                <w:rFonts w:eastAsia="Arial Unicode MS"/>
                <w:color w:val="000000"/>
                <w:u w:color="000000"/>
              </w:rPr>
              <w:t xml:space="preserve"> </w:t>
            </w:r>
            <w:r w:rsidRPr="00ED0774">
              <w:rPr>
                <w:rFonts w:eastAsia="Arial Unicode MS"/>
                <w:color w:val="000000"/>
                <w:u w:color="000000"/>
              </w:rPr>
              <w:t>дозы</w:t>
            </w:r>
            <w:r w:rsidR="00926681" w:rsidRPr="00333F7E">
              <w:rPr>
                <w:rFonts w:eastAsia="Arial Unicode MS"/>
                <w:color w:val="000000"/>
                <w:u w:color="000000"/>
              </w:rPr>
              <w:t xml:space="preserve"> </w:t>
            </w:r>
            <w:r w:rsidR="009C5EF8" w:rsidRPr="00333F7E">
              <w:rPr>
                <w:rFonts w:eastAsia="Arial Unicode MS"/>
                <w:color w:val="000000"/>
                <w:u w:color="000000"/>
              </w:rPr>
              <w:t>#</w:t>
            </w:r>
            <w:r w:rsidRPr="00ED0774">
              <w:rPr>
                <w:rFonts w:eastAsia="Arial Unicode MS"/>
                <w:color w:val="000000"/>
                <w:u w:color="000000"/>
              </w:rPr>
              <w:t>цитарабина</w:t>
            </w:r>
            <w:r w:rsidRPr="00333F7E">
              <w:rPr>
                <w:rFonts w:eastAsia="Arial Unicode MS"/>
                <w:color w:val="000000"/>
                <w:u w:color="000000"/>
              </w:rPr>
              <w:t>**</w:t>
            </w:r>
            <w:r w:rsidR="00450D67" w:rsidRPr="00333F7E">
              <w:rPr>
                <w:rFonts w:eastAsia="Arial Unicode MS"/>
                <w:color w:val="000000"/>
                <w:u w:color="000000"/>
              </w:rPr>
              <w:t xml:space="preserve"> </w:t>
            </w:r>
            <w:r w:rsidR="00450D67"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333F7E">
              <w:rPr>
                <w:rFonts w:eastAsia="Arial Unicode MS"/>
                <w:color w:val="000000"/>
                <w:u w:color="000000"/>
              </w:rPr>
              <w:instrText>_</w:instrText>
            </w:r>
            <w:r w:rsidR="000E616A">
              <w:rPr>
                <w:rFonts w:eastAsia="Arial Unicode MS"/>
                <w:color w:val="000000"/>
                <w:u w:color="000000"/>
                <w:lang w:val="en-US"/>
              </w:rPr>
              <w:instrText>CITAT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333F7E">
              <w:rPr>
                <w:rFonts w:eastAsia="Arial Unicode MS"/>
                <w:color w:val="000000"/>
                <w:u w:color="000000"/>
              </w:rPr>
              <w:instrText>":[{"</w:instrText>
            </w:r>
            <w:r w:rsidR="000E616A">
              <w:rPr>
                <w:rFonts w:eastAsia="Arial Unicode MS"/>
                <w:color w:val="000000"/>
                <w:u w:color="000000"/>
                <w:lang w:val="en-US"/>
              </w:rPr>
              <w:instrText>id</w:instrText>
            </w:r>
            <w:r w:rsidR="000E616A" w:rsidRPr="00333F7E">
              <w:rPr>
                <w:rFonts w:eastAsia="Arial Unicode MS"/>
                <w:color w:val="000000"/>
                <w:u w:color="000000"/>
              </w:rPr>
              <w:instrText>":"</w:instrText>
            </w:r>
            <w:r w:rsidR="000E616A">
              <w:rPr>
                <w:rFonts w:eastAsia="Arial Unicode MS"/>
                <w:color w:val="000000"/>
                <w:u w:color="000000"/>
                <w:lang w:val="en-US"/>
              </w:rPr>
              <w:instrText>ITEM</w:instrText>
            </w:r>
            <w:r w:rsidR="000E616A" w:rsidRPr="00333F7E">
              <w:rPr>
                <w:rFonts w:eastAsia="Arial Unicode MS"/>
                <w:color w:val="000000"/>
                <w:u w:color="000000"/>
              </w:rPr>
              <w:instrText>-1","</w:instrText>
            </w:r>
            <w:r w:rsidR="000E616A">
              <w:rPr>
                <w:rFonts w:eastAsia="Arial Unicode MS"/>
                <w:color w:val="000000"/>
                <w:u w:color="000000"/>
                <w:lang w:val="en-US"/>
              </w:rPr>
              <w:instrText>itemData</w:instrText>
            </w:r>
            <w:r w:rsidR="000E616A" w:rsidRPr="00333F7E">
              <w:rPr>
                <w:rFonts w:eastAsia="Arial Unicode MS"/>
                <w:color w:val="000000"/>
                <w:u w:color="000000"/>
              </w:rPr>
              <w:instrText>":{"</w:instrText>
            </w:r>
            <w:r w:rsidR="000E616A">
              <w:rPr>
                <w:rFonts w:eastAsia="Arial Unicode MS"/>
                <w:color w:val="000000"/>
                <w:u w:color="000000"/>
                <w:lang w:val="en-US"/>
              </w:rPr>
              <w:instrText>DOI</w:instrText>
            </w:r>
            <w:r w:rsidR="000E616A" w:rsidRPr="00333F7E">
              <w:rPr>
                <w:rFonts w:eastAsia="Arial Unicode MS"/>
                <w:color w:val="000000"/>
                <w:u w:color="000000"/>
              </w:rPr>
              <w:instrText>":"10.4103/2278-330</w:instrText>
            </w:r>
            <w:r w:rsidR="000E616A">
              <w:rPr>
                <w:rFonts w:eastAsia="Arial Unicode MS"/>
                <w:color w:val="000000"/>
                <w:u w:color="000000"/>
                <w:lang w:val="en-US"/>
              </w:rPr>
              <w:instrText>x</w:instrText>
            </w:r>
            <w:r w:rsidR="000E616A" w:rsidRPr="00333F7E">
              <w:rPr>
                <w:rFonts w:eastAsia="Arial Unicode MS"/>
                <w:color w:val="000000"/>
                <w:u w:color="000000"/>
              </w:rPr>
              <w:instrText>.149918","</w:instrText>
            </w:r>
            <w:r w:rsidR="000E616A">
              <w:rPr>
                <w:rFonts w:eastAsia="Arial Unicode MS"/>
                <w:color w:val="000000"/>
                <w:u w:color="000000"/>
                <w:lang w:val="en-US"/>
              </w:rPr>
              <w:instrText>ISSN</w:instrText>
            </w:r>
            <w:r w:rsidR="000E616A" w:rsidRPr="00333F7E">
              <w:rPr>
                <w:rFonts w:eastAsia="Arial Unicode MS"/>
                <w:color w:val="000000"/>
                <w:u w:color="000000"/>
              </w:rPr>
              <w:instrText>":"2278-330</w:instrText>
            </w:r>
            <w:r w:rsidR="000E616A">
              <w:rPr>
                <w:rFonts w:eastAsia="Arial Unicode MS"/>
                <w:color w:val="000000"/>
                <w:u w:color="000000"/>
                <w:lang w:val="en-US"/>
              </w:rPr>
              <w:instrText>X</w:instrText>
            </w:r>
            <w:r w:rsidR="000E616A" w:rsidRPr="00333F7E">
              <w:rPr>
                <w:rFonts w:eastAsia="Arial Unicode MS"/>
                <w:color w:val="000000"/>
                <w:u w:color="000000"/>
              </w:rPr>
              <w:instrText>","</w:instrText>
            </w:r>
            <w:r w:rsidR="000E616A">
              <w:rPr>
                <w:rFonts w:eastAsia="Arial Unicode MS"/>
                <w:color w:val="000000"/>
                <w:u w:color="000000"/>
                <w:lang w:val="en-US"/>
              </w:rPr>
              <w:instrText>abstract</w:instrText>
            </w:r>
            <w:r w:rsidR="000E616A" w:rsidRPr="00333F7E">
              <w:rPr>
                <w:rFonts w:eastAsia="Arial Unicode MS"/>
                <w:color w:val="000000"/>
                <w:u w:color="000000"/>
              </w:rPr>
              <w:instrText>":"</w:instrText>
            </w:r>
            <w:r w:rsidR="000E616A">
              <w:rPr>
                <w:rFonts w:eastAsia="Arial Unicode MS"/>
                <w:color w:val="000000"/>
                <w:u w:color="000000"/>
                <w:lang w:val="en-US"/>
              </w:rPr>
              <w:instrText>PURP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highligh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ceptab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ee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ATERIAL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ETHOD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i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rospectiv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arri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new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agnos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ver</w:instrText>
            </w:r>
            <w:r w:rsidR="000E616A" w:rsidRPr="00333F7E">
              <w:rPr>
                <w:rFonts w:eastAsia="Arial Unicode MS"/>
                <w:color w:val="000000"/>
                <w:u w:color="000000"/>
              </w:rPr>
              <w:instrText xml:space="preserve"> 60 </w:instrText>
            </w:r>
            <w:r w:rsidR="000E616A">
              <w:rPr>
                <w:rFonts w:eastAsia="Arial Unicode MS"/>
                <w:color w:val="000000"/>
                <w:u w:color="000000"/>
                <w:lang w:val="en-US"/>
              </w:rPr>
              <w:instrText>year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g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nfi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andar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gimen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o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zacytid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cau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rapeutic</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odaliti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xtreme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st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fordabilit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o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aking</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s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stitution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thic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learanc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rea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333F7E">
              <w:rPr>
                <w:rFonts w:eastAsia="Arial Unicode MS"/>
                <w:color w:val="000000"/>
                <w:u w:color="000000"/>
              </w:rPr>
              <w:instrText>/</w:instrText>
            </w:r>
            <w:r w:rsidR="000E616A">
              <w:rPr>
                <w:rFonts w:eastAsia="Arial Unicode MS"/>
                <w:color w:val="000000"/>
                <w:u w:color="000000"/>
                <w:lang w:val="en-US"/>
              </w:rPr>
              <w:instrText>m</w:instrText>
            </w:r>
            <w:r w:rsidR="000E616A" w:rsidRPr="00333F7E">
              <w:rPr>
                <w:rFonts w:eastAsia="Arial Unicode MS"/>
                <w:color w:val="000000"/>
                <w:u w:color="000000"/>
              </w:rPr>
              <w:instrText xml:space="preserve">(2)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ubcutaneousl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wo</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vid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s</w:instrText>
            </w:r>
            <w:r w:rsidR="000E616A" w:rsidRPr="00333F7E">
              <w:rPr>
                <w:rFonts w:eastAsia="Arial Unicode MS"/>
                <w:color w:val="000000"/>
                <w:u w:color="000000"/>
              </w:rPr>
              <w:instrText xml:space="preserve"> 12 </w:instrText>
            </w:r>
            <w:r w:rsidR="000E616A">
              <w:rPr>
                <w:rFonts w:eastAsia="Arial Unicode MS"/>
                <w:color w:val="000000"/>
                <w:u w:color="000000"/>
                <w:lang w:val="en-US"/>
              </w:rPr>
              <w:instrText>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par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4 </w:instrText>
            </w:r>
            <w:r w:rsidR="000E616A">
              <w:rPr>
                <w:rFonts w:eastAsia="Arial Unicode MS"/>
                <w:color w:val="000000"/>
                <w:u w:color="000000"/>
                <w:lang w:val="en-US"/>
              </w:rPr>
              <w:instrText>day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er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e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4 </w:instrText>
            </w:r>
            <w:r w:rsidR="000E616A">
              <w:rPr>
                <w:rFonts w:eastAsia="Arial Unicode MS"/>
                <w:color w:val="000000"/>
                <w:u w:color="000000"/>
                <w:lang w:val="en-US"/>
              </w:rPr>
              <w:instrText>week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ich</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stitu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befo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isea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w:instrText>
            </w:r>
            <w:r w:rsidR="000E616A" w:rsidRPr="00333F7E">
              <w:rPr>
                <w:rFonts w:eastAsia="Arial Unicode MS"/>
                <w:color w:val="000000"/>
                <w:u w:color="000000"/>
              </w:rPr>
              <w:instrText>-</w:instrText>
            </w:r>
            <w:r w:rsidR="000E616A">
              <w:rPr>
                <w:rFonts w:eastAsia="Arial Unicode MS"/>
                <w:color w:val="000000"/>
                <w:u w:color="000000"/>
                <w:lang w:val="en-US"/>
              </w:rPr>
              <w:instrText>assess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pea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h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ev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need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ttainmen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ntinu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333F7E">
              <w:rPr>
                <w:rFonts w:eastAsia="Arial Unicode MS"/>
                <w:color w:val="000000"/>
                <w:u w:color="000000"/>
              </w:rPr>
              <w:instrText xml:space="preserve"> 2 </w:instrText>
            </w:r>
            <w:r w:rsidR="000E616A">
              <w:rPr>
                <w:rFonts w:eastAsia="Arial Unicode MS"/>
                <w:color w:val="000000"/>
                <w:u w:color="000000"/>
                <w:lang w:val="en-US"/>
              </w:rPr>
              <w:instrText>days</w:instrText>
            </w:r>
            <w:r w:rsidR="000E616A" w:rsidRPr="00333F7E">
              <w:rPr>
                <w:rFonts w:eastAsia="Arial Unicode MS"/>
                <w:color w:val="000000"/>
                <w:u w:color="000000"/>
              </w:rPr>
              <w:instrText>/</w:instrText>
            </w:r>
            <w:r w:rsidR="000E616A">
              <w:rPr>
                <w:rFonts w:eastAsia="Arial Unicode MS"/>
                <w:color w:val="000000"/>
                <w:u w:color="000000"/>
                <w:lang w:val="en-US"/>
              </w:rPr>
              <w:instrText>week</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maintenanc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r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ocument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foun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round</w:instrText>
            </w:r>
            <w:r w:rsidR="000E616A" w:rsidRPr="00333F7E">
              <w:rPr>
                <w:rFonts w:eastAsia="Arial Unicode MS"/>
                <w:color w:val="000000"/>
                <w:u w:color="000000"/>
              </w:rPr>
              <w:instrText xml:space="preserve"> 20% </w:instrText>
            </w:r>
            <w:r w:rsidR="000E616A">
              <w:rPr>
                <w:rFonts w:eastAsia="Arial Unicode MS"/>
                <w:color w:val="000000"/>
                <w:u w:color="000000"/>
                <w:lang w:val="en-US"/>
              </w:rPr>
              <w:instrText>of</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chieved</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333F7E">
              <w:rPr>
                <w:rFonts w:eastAsia="Arial Unicode MS"/>
                <w:color w:val="000000"/>
                <w:u w:color="000000"/>
              </w:rPr>
              <w:instrText xml:space="preserve"> 30% </w:instrText>
            </w:r>
            <w:r w:rsidR="000E616A">
              <w:rPr>
                <w:rFonts w:eastAsia="Arial Unicode MS"/>
                <w:color w:val="000000"/>
                <w:u w:color="000000"/>
                <w:lang w:val="en-US"/>
              </w:rPr>
              <w:instrText>partial</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rates</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333F7E">
              <w:rPr>
                <w:rFonts w:eastAsia="Arial Unicode MS"/>
                <w:color w:val="000000"/>
                <w:u w:color="000000"/>
              </w:rPr>
              <w:instrText xml:space="preserve"> </w:instrText>
            </w:r>
            <w:r w:rsidR="000E616A">
              <w:rPr>
                <w:rFonts w:eastAsia="Arial Unicode MS"/>
                <w:color w:val="000000"/>
                <w:u w:color="000000"/>
                <w:lang w:val="en-US"/>
              </w:rPr>
              <w:instrText>definit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fluenc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u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450D67" w:rsidRPr="00ED0774">
              <w:rPr>
                <w:rFonts w:eastAsia="Arial Unicode MS"/>
                <w:color w:val="000000"/>
                <w:u w:color="000000"/>
                <w:lang w:val="en-US"/>
              </w:rPr>
              <w:fldChar w:fldCharType="separate"/>
            </w:r>
            <w:r w:rsidR="000E616A" w:rsidRPr="000E616A">
              <w:rPr>
                <w:rFonts w:eastAsia="Arial Unicode MS"/>
                <w:noProof/>
                <w:color w:val="000000"/>
                <w:u w:color="000000"/>
                <w:lang w:val="en-US"/>
              </w:rPr>
              <w:t>[53]</w:t>
            </w:r>
            <w:r w:rsidR="00450D67" w:rsidRPr="00ED0774">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A48F8A8" w14:textId="77777777" w:rsidR="00500D21" w:rsidRPr="00ED0774" w:rsidRDefault="00111123" w:rsidP="00F0118E">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45E435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1DE98F" w14:textId="4D6DDCAD" w:rsidR="00500D21" w:rsidRPr="00ED0774" w:rsidRDefault="00500D21" w:rsidP="00F0118E">
            <w:pPr>
              <w:jc w:val="center"/>
              <w:rPr>
                <w:rFonts w:eastAsia="Arial Unicode MS"/>
                <w:color w:val="000000"/>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азацитид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395C0E1"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63155ED6" w14:textId="3B19CA1C" w:rsidR="00500D21" w:rsidRPr="00ED0774" w:rsidRDefault="00500D21" w:rsidP="00F0118E">
            <w:pPr>
              <w:ind w:firstLine="247"/>
              <w:rPr>
                <w:rFonts w:eastAsia="Arial Unicode MS"/>
                <w:color w:val="000000"/>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F1C54">
              <w:rPr>
                <w:rFonts w:eastAsia="Arial Unicode MS"/>
                <w:color w:val="000000"/>
                <w:u w:color="000000"/>
              </w:rPr>
              <w:t>внутрь в один прием</w:t>
            </w:r>
            <w:r w:rsidR="001F1C54"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D0774" w14:paraId="554D6D7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EE714B9" w14:textId="68BB8AB7"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децитаб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12E761" w14:textId="77777777" w:rsidR="00500D21" w:rsidRPr="00ED0774" w:rsidRDefault="00500D21" w:rsidP="00F0118E">
            <w:pPr>
              <w:ind w:firstLine="247"/>
              <w:rPr>
                <w:rFonts w:eastAsia="Arial Unicode MS"/>
                <w:color w:val="000000"/>
                <w:u w:color="000000"/>
              </w:rPr>
            </w:pPr>
            <w:r w:rsidRPr="00ED0774">
              <w:rPr>
                <w:rFonts w:eastAsia="Arial Unicode MS"/>
                <w:color w:val="000000"/>
                <w:u w:color="000000"/>
              </w:rPr>
              <w:t>Децитабин</w:t>
            </w:r>
            <w:r w:rsidR="00926681" w:rsidRPr="00ED0774">
              <w:rPr>
                <w:rFonts w:eastAsia="Arial Unicode MS"/>
                <w:color w:val="000000"/>
                <w:u w:color="000000"/>
              </w:rPr>
              <w:t xml:space="preserve"> </w:t>
            </w:r>
            <w:r w:rsidRPr="00ED0774">
              <w:rPr>
                <w:rFonts w:eastAsia="Arial Unicode MS"/>
                <w:color w:val="000000"/>
                <w:u w:color="000000"/>
              </w:rPr>
              <w:t>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1</w:t>
            </w:r>
            <w:r w:rsidR="00C35BAB"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p w14:paraId="0A435CD7" w14:textId="4E7A0B8C"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C35BAB"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C35BAB"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F1C54">
              <w:rPr>
                <w:rFonts w:eastAsia="Arial Unicode MS"/>
                <w:color w:val="000000"/>
                <w:u w:color="000000"/>
              </w:rPr>
              <w:t>внутрь в один прием</w:t>
            </w:r>
            <w:r w:rsidR="001F1C54" w:rsidRPr="00ED0774">
              <w:rPr>
                <w:rFonts w:eastAsia="Arial Unicode MS"/>
                <w:color w:val="000000"/>
                <w:u w:color="000000"/>
              </w:rPr>
              <w:t xml:space="preserve"> </w:t>
            </w:r>
            <w:r w:rsidRPr="00ED0774">
              <w:rPr>
                <w:rFonts w:eastAsia="Arial Unicode MS"/>
                <w:color w:val="000000"/>
                <w:u w:color="000000"/>
              </w:rPr>
              <w:t>3</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ей</w:t>
            </w:r>
          </w:p>
        </w:tc>
      </w:tr>
      <w:tr w:rsidR="00500D21" w:rsidRPr="00ED0774" w14:paraId="274B6A17" w14:textId="77777777" w:rsidTr="00904C4E">
        <w:trPr>
          <w:gridAfter w:val="1"/>
          <w:wAfter w:w="87" w:type="dxa"/>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66D1B0A" w14:textId="00F2B3FB" w:rsidR="00500D21" w:rsidRPr="00ED0774" w:rsidRDefault="00500D21" w:rsidP="00F0118E">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малыми</w:t>
            </w:r>
            <w:r w:rsidR="00926681" w:rsidRPr="00ED0774">
              <w:rPr>
                <w:rFonts w:eastAsia="Arial Unicode MS"/>
                <w:color w:val="000000"/>
                <w:u w:color="000000"/>
              </w:rPr>
              <w:t xml:space="preserve"> </w:t>
            </w:r>
            <w:r w:rsidRPr="00ED0774">
              <w:rPr>
                <w:rFonts w:eastAsia="Arial Unicode MS"/>
                <w:color w:val="000000"/>
                <w:u w:color="000000"/>
              </w:rPr>
              <w:t>дозами</w:t>
            </w:r>
            <w:r w:rsidR="00926681" w:rsidRPr="00ED0774">
              <w:rPr>
                <w:rFonts w:eastAsia="Arial Unicode MS"/>
                <w:color w:val="000000"/>
                <w:u w:color="000000"/>
              </w:rPr>
              <w:t xml:space="preserve"> </w:t>
            </w:r>
            <w:r w:rsidR="00BD2FF1" w:rsidRPr="00ED0774">
              <w:rPr>
                <w:rFonts w:eastAsia="Arial Unicode MS"/>
                <w:color w:val="000000"/>
                <w:u w:color="000000"/>
              </w:rPr>
              <w:t>#</w:t>
            </w:r>
            <w:r w:rsidRPr="00ED0774">
              <w:rPr>
                <w:rFonts w:eastAsia="Arial Unicode MS"/>
                <w:color w:val="000000"/>
                <w:u w:color="000000"/>
              </w:rPr>
              <w:t>цитарабина**</w:t>
            </w:r>
          </w:p>
        </w:tc>
        <w:tc>
          <w:tcPr>
            <w:tcW w:w="73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B319EF" w14:textId="79EF4945" w:rsidR="00500D21" w:rsidRPr="00ED0774" w:rsidRDefault="002F3636" w:rsidP="00F0118E">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7A10D0" w:rsidRPr="00ED0774">
              <w:rPr>
                <w:rFonts w:eastAsia="Arial Unicode MS"/>
                <w:color w:val="000000"/>
                <w:u w:color="000000"/>
              </w:rPr>
              <w:t>2</w:t>
            </w:r>
            <w:r w:rsidR="00500D21" w:rsidRPr="00ED0774">
              <w:rPr>
                <w:rFonts w:eastAsia="Arial Unicode MS"/>
                <w:color w:val="000000"/>
                <w:u w:color="000000"/>
              </w:rPr>
              <w:t>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сутки</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p w14:paraId="5BF6D4B7" w14:textId="780E0F9E" w:rsidR="00500D21" w:rsidRPr="00ED0774" w:rsidRDefault="00500D21" w:rsidP="00F0118E">
            <w:pPr>
              <w:ind w:firstLine="247"/>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1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E1A23"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1</w:t>
            </w:r>
            <w:r w:rsidR="001E1A23"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2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001E1A23" w:rsidRPr="00ED0774">
              <w:rPr>
                <w:rFonts w:eastAsia="Arial Unicode MS"/>
                <w:color w:val="000000"/>
                <w:u w:color="000000"/>
              </w:rPr>
              <w:t>во</w:t>
            </w:r>
            <w:r w:rsidR="00926681" w:rsidRPr="00ED0774">
              <w:rPr>
                <w:rFonts w:eastAsia="Arial Unicode MS"/>
                <w:color w:val="000000"/>
                <w:u w:color="000000"/>
              </w:rPr>
              <w:t xml:space="preserve"> </w:t>
            </w:r>
            <w:r w:rsidRPr="00ED0774">
              <w:rPr>
                <w:rFonts w:eastAsia="Arial Unicode MS"/>
                <w:color w:val="000000"/>
                <w:u w:color="000000"/>
              </w:rPr>
              <w:t>2</w:t>
            </w:r>
            <w:r w:rsidR="001E1A23" w:rsidRPr="00ED0774">
              <w:rPr>
                <w:rFonts w:eastAsia="Arial Unicode MS"/>
                <w:color w:val="000000"/>
                <w:u w:color="000000"/>
              </w:rPr>
              <w:t>-й</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400</w:t>
            </w:r>
            <w:r w:rsidR="00926681" w:rsidRPr="00ED0774">
              <w:rPr>
                <w:rFonts w:eastAsia="Arial Unicode MS"/>
                <w:color w:val="000000"/>
                <w:u w:color="000000"/>
              </w:rPr>
              <w:t xml:space="preserve"> </w:t>
            </w:r>
            <w:r w:rsidRPr="00ED0774">
              <w:rPr>
                <w:rFonts w:eastAsia="Arial Unicode MS"/>
                <w:color w:val="000000"/>
                <w:u w:color="000000"/>
              </w:rPr>
              <w:t>мг</w:t>
            </w:r>
            <w:r w:rsidR="00926681" w:rsidRPr="00ED0774">
              <w:rPr>
                <w:rFonts w:eastAsia="Arial Unicode MS"/>
                <w:color w:val="000000"/>
                <w:u w:color="000000"/>
              </w:rPr>
              <w:t xml:space="preserve"> </w:t>
            </w:r>
            <w:r w:rsidRPr="00ED0774">
              <w:rPr>
                <w:rFonts w:eastAsia="Arial Unicode MS"/>
                <w:color w:val="000000"/>
                <w:u w:color="000000"/>
              </w:rPr>
              <w:t>3</w:t>
            </w:r>
            <w:r w:rsidR="007A10D0" w:rsidRPr="00ED0774">
              <w:rPr>
                <w:rFonts w:eastAsia="Arial Unicode MS"/>
                <w:color w:val="000000"/>
                <w:u w:color="000000"/>
              </w:rPr>
              <w:t xml:space="preserve"> день, 600 мг </w:t>
            </w:r>
            <w:r w:rsidR="001F1C54">
              <w:rPr>
                <w:rFonts w:eastAsia="Arial Unicode MS"/>
                <w:color w:val="000000"/>
                <w:u w:color="000000"/>
              </w:rPr>
              <w:t>внутрь в один прием</w:t>
            </w:r>
            <w:r w:rsidR="001F1C54" w:rsidRPr="00ED0774">
              <w:rPr>
                <w:rFonts w:eastAsia="Arial Unicode MS"/>
                <w:color w:val="000000"/>
                <w:u w:color="000000"/>
              </w:rPr>
              <w:t xml:space="preserve"> </w:t>
            </w:r>
            <w:r w:rsidR="007A10D0" w:rsidRPr="00ED0774">
              <w:rPr>
                <w:rFonts w:eastAsia="Arial Unicode MS"/>
                <w:color w:val="000000"/>
                <w:u w:color="000000"/>
              </w:rPr>
              <w:t>4</w:t>
            </w:r>
            <w:r w:rsidR="00E41799" w:rsidRPr="00ED0774">
              <w:t>–</w:t>
            </w:r>
            <w:r w:rsidRPr="00ED0774">
              <w:rPr>
                <w:rFonts w:eastAsia="Arial Unicode MS"/>
                <w:color w:val="000000"/>
                <w:u w:color="000000"/>
              </w:rPr>
              <w:t>28</w:t>
            </w:r>
            <w:r w:rsidR="00926681" w:rsidRPr="00ED0774">
              <w:rPr>
                <w:rFonts w:eastAsia="Arial Unicode MS"/>
                <w:color w:val="000000"/>
                <w:u w:color="000000"/>
              </w:rPr>
              <w:t xml:space="preserve"> </w:t>
            </w:r>
            <w:r w:rsidRPr="00ED0774">
              <w:rPr>
                <w:rFonts w:eastAsia="Arial Unicode MS"/>
                <w:color w:val="000000"/>
                <w:u w:color="000000"/>
              </w:rPr>
              <w:t>дн</w:t>
            </w:r>
            <w:r w:rsidR="007A10D0" w:rsidRPr="00ED0774">
              <w:rPr>
                <w:rFonts w:eastAsia="Arial Unicode MS"/>
                <w:color w:val="000000"/>
                <w:u w:color="000000"/>
              </w:rPr>
              <w:t>и</w:t>
            </w:r>
          </w:p>
        </w:tc>
      </w:tr>
    </w:tbl>
    <w:p w14:paraId="1331C6A1" w14:textId="77777777" w:rsidR="00500D21" w:rsidRPr="00ED0774" w:rsidRDefault="00500D21" w:rsidP="00705E68">
      <w:pPr>
        <w:pStyle w:val="22"/>
        <w:shd w:val="clear" w:color="auto" w:fill="FFFFFF"/>
        <w:ind w:left="0" w:firstLine="0"/>
        <w:rPr>
          <w:b/>
          <w:i/>
          <w:highlight w:val="yellow"/>
        </w:rPr>
      </w:pPr>
    </w:p>
    <w:p w14:paraId="779DD2E5" w14:textId="1EAB3286" w:rsidR="00500D21" w:rsidRPr="00AD736D" w:rsidRDefault="00D40FDC" w:rsidP="00705E68">
      <w:pPr>
        <w:pStyle w:val="22"/>
        <w:shd w:val="clear" w:color="auto" w:fill="FFFFFF"/>
        <w:ind w:left="0" w:firstLine="0"/>
        <w:rPr>
          <w:bCs/>
          <w:i/>
          <w:iCs/>
          <w:szCs w:val="24"/>
        </w:rPr>
      </w:pPr>
      <w:r w:rsidRPr="00AD736D">
        <w:rPr>
          <w:bCs/>
        </w:rPr>
        <w:t>Таблица</w:t>
      </w:r>
      <w:r w:rsidR="00926681" w:rsidRPr="00AD736D">
        <w:rPr>
          <w:bCs/>
        </w:rPr>
        <w:t xml:space="preserve"> </w:t>
      </w:r>
      <w:r w:rsidR="00AD736D" w:rsidRPr="00AD736D">
        <w:rPr>
          <w:bCs/>
          <w:lang w:val="ru-RU"/>
        </w:rPr>
        <w:t>2</w:t>
      </w:r>
      <w:r w:rsidRPr="00AD736D">
        <w:rPr>
          <w:bCs/>
        </w:rPr>
        <w:t>.</w:t>
      </w:r>
      <w:r w:rsidR="00926681" w:rsidRPr="00AD736D">
        <w:rPr>
          <w:bCs/>
        </w:rPr>
        <w:t xml:space="preserve"> </w:t>
      </w:r>
      <w:r w:rsidR="00500D21" w:rsidRPr="00AD736D">
        <w:rPr>
          <w:bCs/>
          <w:iCs/>
          <w:szCs w:val="24"/>
        </w:rPr>
        <w:t>Варианты</w:t>
      </w:r>
      <w:r w:rsidR="00926681" w:rsidRPr="00AD736D">
        <w:rPr>
          <w:bCs/>
          <w:iCs/>
          <w:szCs w:val="24"/>
        </w:rPr>
        <w:t xml:space="preserve"> </w:t>
      </w:r>
      <w:r w:rsidR="00500D21" w:rsidRPr="00AD736D">
        <w:rPr>
          <w:bCs/>
          <w:iCs/>
          <w:szCs w:val="24"/>
        </w:rPr>
        <w:t>курсов</w:t>
      </w:r>
      <w:r w:rsidR="00926681" w:rsidRPr="00AD736D">
        <w:rPr>
          <w:bCs/>
          <w:iCs/>
          <w:szCs w:val="24"/>
        </w:rPr>
        <w:t xml:space="preserve"> </w:t>
      </w:r>
      <w:r w:rsidR="00500D21" w:rsidRPr="00AD736D">
        <w:rPr>
          <w:bCs/>
          <w:iCs/>
          <w:szCs w:val="24"/>
        </w:rPr>
        <w:t>консолидации,</w:t>
      </w:r>
      <w:r w:rsidR="00926681" w:rsidRPr="00AD736D">
        <w:rPr>
          <w:bCs/>
          <w:iCs/>
          <w:szCs w:val="24"/>
        </w:rPr>
        <w:t xml:space="preserve"> </w:t>
      </w:r>
      <w:r w:rsidR="00500D21" w:rsidRPr="00AD736D">
        <w:rPr>
          <w:bCs/>
          <w:iCs/>
          <w:szCs w:val="24"/>
        </w:rPr>
        <w:t>терапии</w:t>
      </w:r>
      <w:r w:rsidR="00926681" w:rsidRPr="00AD736D">
        <w:rPr>
          <w:bCs/>
          <w:iCs/>
          <w:szCs w:val="24"/>
        </w:rPr>
        <w:t xml:space="preserve"> </w:t>
      </w:r>
      <w:r w:rsidR="00500D21" w:rsidRPr="00AD736D">
        <w:rPr>
          <w:bCs/>
          <w:iCs/>
          <w:szCs w:val="24"/>
        </w:rPr>
        <w:t>рефрактерных</w:t>
      </w:r>
      <w:r w:rsidR="00926681" w:rsidRPr="00AD736D">
        <w:rPr>
          <w:bCs/>
          <w:iCs/>
          <w:szCs w:val="24"/>
        </w:rPr>
        <w:t xml:space="preserve"> </w:t>
      </w:r>
      <w:r w:rsidR="00500D21" w:rsidRPr="00AD736D">
        <w:rPr>
          <w:bCs/>
          <w:iCs/>
          <w:szCs w:val="24"/>
        </w:rPr>
        <w:t>форм</w:t>
      </w:r>
      <w:r w:rsidR="00926681" w:rsidRPr="00AD736D">
        <w:rPr>
          <w:bCs/>
          <w:iCs/>
          <w:szCs w:val="24"/>
        </w:rPr>
        <w:t xml:space="preserve"> </w:t>
      </w:r>
      <w:r w:rsidR="00500D21" w:rsidRPr="00AD736D">
        <w:rPr>
          <w:bCs/>
          <w:iCs/>
          <w:szCs w:val="24"/>
        </w:rPr>
        <w:t>и</w:t>
      </w:r>
      <w:r w:rsidR="00926681" w:rsidRPr="00AD736D">
        <w:rPr>
          <w:bCs/>
          <w:iCs/>
          <w:szCs w:val="24"/>
        </w:rPr>
        <w:t xml:space="preserve"> </w:t>
      </w:r>
      <w:r w:rsidR="00500D21" w:rsidRPr="00AD736D">
        <w:rPr>
          <w:bCs/>
          <w:iCs/>
          <w:szCs w:val="24"/>
        </w:rPr>
        <w:t>рецидивов</w:t>
      </w:r>
      <w:r w:rsidR="00926681" w:rsidRPr="00AD736D">
        <w:rPr>
          <w:bCs/>
          <w:iCs/>
          <w:szCs w:val="24"/>
        </w:rPr>
        <w:t xml:space="preserve"> </w:t>
      </w:r>
      <w:r w:rsidR="00500D21" w:rsidRPr="00AD736D">
        <w:rPr>
          <w:bCs/>
          <w:iCs/>
          <w:szCs w:val="24"/>
        </w:rPr>
        <w:t>ОМЛ,</w:t>
      </w:r>
      <w:r w:rsidR="00926681" w:rsidRPr="00AD736D">
        <w:rPr>
          <w:bCs/>
          <w:iCs/>
          <w:szCs w:val="24"/>
        </w:rPr>
        <w:t xml:space="preserve"> </w:t>
      </w:r>
      <w:r w:rsidR="00500D21" w:rsidRPr="00AD736D">
        <w:rPr>
          <w:bCs/>
          <w:iCs/>
          <w:szCs w:val="24"/>
        </w:rPr>
        <w:t>используемые</w:t>
      </w:r>
      <w:r w:rsidR="00926681" w:rsidRPr="00AD736D">
        <w:rPr>
          <w:bCs/>
          <w:iCs/>
          <w:szCs w:val="24"/>
        </w:rPr>
        <w:t xml:space="preserve"> </w:t>
      </w:r>
      <w:r w:rsidR="00500D21" w:rsidRPr="00AD736D">
        <w:rPr>
          <w:bCs/>
          <w:iCs/>
          <w:szCs w:val="24"/>
        </w:rPr>
        <w:t>разными</w:t>
      </w:r>
      <w:r w:rsidR="00926681" w:rsidRPr="00AD736D">
        <w:rPr>
          <w:bCs/>
          <w:iCs/>
          <w:szCs w:val="24"/>
        </w:rPr>
        <w:t xml:space="preserve"> </w:t>
      </w:r>
      <w:r w:rsidR="00500D21" w:rsidRPr="00AD736D">
        <w:rPr>
          <w:bCs/>
          <w:iCs/>
          <w:szCs w:val="24"/>
        </w:rPr>
        <w:t>исследовательскими</w:t>
      </w:r>
      <w:r w:rsidR="00926681" w:rsidRPr="00AD736D">
        <w:rPr>
          <w:bCs/>
          <w:iCs/>
          <w:szCs w:val="24"/>
        </w:rPr>
        <w:t xml:space="preserve"> </w:t>
      </w:r>
      <w:r w:rsidR="00500D21" w:rsidRPr="00AD736D">
        <w:rPr>
          <w:bCs/>
          <w:iCs/>
          <w:szCs w:val="24"/>
        </w:rPr>
        <w:t>группами</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65"/>
        <w:gridCol w:w="6"/>
      </w:tblGrid>
      <w:tr w:rsidR="00500D21" w:rsidRPr="00ED0774" w14:paraId="47BECB5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CB0952C" w14:textId="6C9F076A" w:rsidR="00500D21" w:rsidRPr="00ED0774" w:rsidRDefault="00500D21" w:rsidP="00F0118E">
            <w:pPr>
              <w:jc w:val="center"/>
              <w:rPr>
                <w:b/>
              </w:rPr>
            </w:pPr>
            <w:r w:rsidRPr="00ED0774">
              <w:rPr>
                <w:b/>
              </w:rPr>
              <w:t>Программа</w:t>
            </w:r>
            <w:r w:rsidR="00926681" w:rsidRPr="00ED0774">
              <w:rPr>
                <w:b/>
              </w:rPr>
              <w:t xml:space="preserve"> </w:t>
            </w:r>
            <w:r w:rsidRPr="00ED0774">
              <w:rPr>
                <w:b/>
              </w:rPr>
              <w:t>консолидации</w:t>
            </w:r>
            <w:r w:rsidR="00926681" w:rsidRPr="00ED0774">
              <w:rPr>
                <w:b/>
              </w:rPr>
              <w:t xml:space="preserve"> </w:t>
            </w:r>
            <w:r w:rsidRPr="00ED0774">
              <w:rPr>
                <w:b/>
              </w:rPr>
              <w:t>и</w:t>
            </w:r>
            <w:r w:rsidR="00926681" w:rsidRPr="00ED0774">
              <w:rPr>
                <w:b/>
              </w:rPr>
              <w:t xml:space="preserve"> </w:t>
            </w:r>
            <w:r w:rsidR="001F1C54">
              <w:rPr>
                <w:b/>
              </w:rPr>
              <w:t xml:space="preserve">терапии </w:t>
            </w:r>
            <w:r w:rsidRPr="00ED0774">
              <w:rPr>
                <w:b/>
              </w:rPr>
              <w:t>рецидива</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D57AE1A" w14:textId="77777777" w:rsidR="00500D21" w:rsidRPr="00ED0774" w:rsidRDefault="00500D21" w:rsidP="00F0118E">
            <w:pPr>
              <w:ind w:firstLine="567"/>
              <w:jc w:val="center"/>
              <w:rPr>
                <w:b/>
                <w:highlight w:val="yellow"/>
              </w:rPr>
            </w:pPr>
            <w:r w:rsidRPr="00ED0774">
              <w:rPr>
                <w:b/>
              </w:rPr>
              <w:t>Препарат</w:t>
            </w:r>
          </w:p>
        </w:tc>
      </w:tr>
      <w:tr w:rsidR="00500D21" w:rsidRPr="00ED0774" w14:paraId="4CC49C8D"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8B0B9C" w14:textId="63E3D9E3" w:rsidR="00500D21" w:rsidRPr="00ED0774" w:rsidRDefault="00500D21" w:rsidP="00F0118E">
            <w:pPr>
              <w:jc w:val="center"/>
              <w:rPr>
                <w:lang w:val="en-US"/>
              </w:rPr>
            </w:pPr>
            <w:r w:rsidRPr="00ED0774">
              <w:t>НD-ARA-С</w:t>
            </w:r>
            <w:r w:rsidR="00450D67" w:rsidRPr="00ED0774">
              <w:rPr>
                <w:lang w:val="en-US"/>
              </w:rPr>
              <w:t xml:space="preserve"> </w:t>
            </w:r>
            <w:r w:rsidR="00450D67" w:rsidRPr="00ED0774">
              <w:rPr>
                <w:lang w:val="en-US"/>
              </w:rPr>
              <w:fldChar w:fldCharType="begin" w:fldLock="1"/>
            </w:r>
            <w:r w:rsidR="00122C3C">
              <w:rPr>
                <w:lang w:val="en-US"/>
              </w:rPr>
              <w:instrText>ADDIN CSL_CITATION {"citationItems":[{"id":"ITEM-1","itemData":{"DOI":"10.1007/s11899-013-0156-3","ISSN":"15588211","abstract":"Cytarabine (araC) has served as the backbone of acute myeloid leukemia (AML) treatment for nearly forty years. High-dose cytarabine (HD araC) therapy resulted from a theoretical model developed in the 1970s that attempted to maximize the anti-leukemia effect of cytarabine. Since that time, HD araC has been utilized mostly in consolidation therapy for AML and in patients with relapsed or resistant AML. The development of araC and HD araC preceded our current understanding of AML biology-that it is a heterogeneous disease, not a single clinical entity. Thus, the optimal dose, schedule, and clinical setting for the use of cytarabine in hematologic malignancies remain uncertain. Research is now better defining the optimal use of HD araC based on leukemia cell karyotype and molecular signature. Here we review the pharmacodynamics of araC, the landmark studies that established the role of HD araC in AML, and research defining the role of HD araC based on the unique biologic properties of the leukemia cell. © 2013 Springer Science+Business Media New York.","author":[{"dropping-particle":"","family":"Reese","given":"Nicholas D.","non-dropping-particle":"","parse-names":false,"suffix":""},{"dropping-particle":"","family":"Schiller","given":"Gary J.","non-dropping-particle":"","parse-names":false,"suffix":""}],"container-title":"Current Hematologic Malignancy Reports","id":"ITEM-1","issue":"2","issued":{"date-parts":[["2013","6"]]},"page":"141-148","title":"High-dose cytarabine (HD araC) in the treatment of leukemias: A review","type":"article-journal","volume":"8"},"uris":["http://www.mendeley.com/documents/?uuid=3b72af50-33c7-3853-8f5d-7df9766306f5"]}],"mendeley":{"formattedCitation":"[161]","plainTextFormattedCitation":"[161]","previouslyFormattedCitation":"[161]"},"properties":{"noteIndex":0},"schema":"https://github.com/citation-style-language/schema/raw/master/csl-citation.json"}</w:instrText>
            </w:r>
            <w:r w:rsidR="00450D67" w:rsidRPr="00ED0774">
              <w:rPr>
                <w:lang w:val="en-US"/>
              </w:rPr>
              <w:fldChar w:fldCharType="separate"/>
            </w:r>
            <w:r w:rsidR="00EB1161">
              <w:rPr>
                <w:noProof/>
                <w:lang w:val="en-US"/>
              </w:rPr>
              <w:t>[162</w:t>
            </w:r>
            <w:r w:rsidR="00BF3043" w:rsidRPr="00BF3043">
              <w:rPr>
                <w:noProof/>
                <w:lang w:val="en-US"/>
              </w:rPr>
              <w:t>]</w:t>
            </w:r>
            <w:r w:rsidR="00450D67"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49656B" w14:textId="77777777" w:rsidR="00500D21" w:rsidRPr="00ED0774" w:rsidRDefault="00EA2737"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926681" w:rsidRPr="00ED0774">
              <w:t xml:space="preserve"> </w:t>
            </w:r>
            <w:r w:rsidR="00500D21" w:rsidRPr="00ED0774">
              <w:t>3,</w:t>
            </w:r>
            <w:r w:rsidR="00926681" w:rsidRPr="00ED0774">
              <w:t xml:space="preserve"> </w:t>
            </w:r>
            <w:r w:rsidR="00500D21" w:rsidRPr="00ED0774">
              <w:t>5-й</w:t>
            </w:r>
            <w:r w:rsidR="00926681" w:rsidRPr="00ED0774">
              <w:t xml:space="preserve"> </w:t>
            </w:r>
            <w:r w:rsidR="00500D21" w:rsidRPr="00ED0774">
              <w:t>дни</w:t>
            </w:r>
          </w:p>
        </w:tc>
      </w:tr>
      <w:tr w:rsidR="00500D21" w:rsidRPr="00ED0774" w14:paraId="542265D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DB6AF88" w14:textId="7FBCC002" w:rsidR="00500D21" w:rsidRPr="00ED0774" w:rsidRDefault="00500D21" w:rsidP="00F0118E">
            <w:pPr>
              <w:jc w:val="center"/>
              <w:rPr>
                <w:lang w:val="en-US"/>
              </w:rPr>
            </w:pPr>
            <w:r w:rsidRPr="00ED0774">
              <w:t>MidAC</w:t>
            </w:r>
            <w:r w:rsidR="00BE6425" w:rsidRPr="00ED0774">
              <w:rPr>
                <w:lang w:val="en-US"/>
              </w:rPr>
              <w:t xml:space="preserve"> </w:t>
            </w:r>
            <w:r w:rsidR="00BE6425" w:rsidRPr="00ED0774">
              <w:rPr>
                <w:lang w:val="en-US"/>
              </w:rPr>
              <w:fldChar w:fldCharType="begin" w:fldLock="1"/>
            </w:r>
            <w:r w:rsidR="00122C3C">
              <w:rPr>
                <w:lang w:val="en-US"/>
              </w:rPr>
              <w:instrText>ADDIN CSL_CITATION {"citationItems":[{"id":"ITEM-1","itemData":{"DOI":"10.1080/10428190400013076","ISSN":"10428194","abstract":"Forty-three fit elderly patients with de novo acute myeloid leukemia (AML) received chemotherapy with mitoxantrone and intermediate dose cytarabine (MIDAC) in a phase II clinical trial conducted by the Australasian Leukaemia and Lymphoma Group. The main aim of the study was to evaluate the tolerability and efficacy of MIDAC in inducing durable remissions. While the chemotherapy was generally well tolerated, less than half the patients achieved complete remission (CR) after induction and many of those in CR could not receive planned consolidation cycles. The median overall survival for all patients was 6.5 months and the median disease-free survival for those achieving CR was 8.3 months. Only 2 patients survived beyond 4 years. Factors significantly associated with shorter survival were adverse cytogenetics, marrow dysplasia and increasing age. These results suggest that only selected elderly patients with AML are likely to benefit from aggressive chemotherapy and that novel therapies are required to improve the poor prognosis of this group. © 2005 Taylor &amp; Francis Group Ltd.","author":[{"dropping-particle":"","family":"Grigg","given":"Andrew P.","non-dropping-particle":"","parse-names":false,"suffix":""},{"dropping-particle":"","family":"Reynolds","given":"J.","non-dropping-particle":"","parse-names":false,"suffix":""},{"dropping-particle":"","family":"Mcquillan","given":"A.","non-dropping-particle":"","parse-names":false,"suffix":""},{"dropping-particle":"","family":"Juneja","given":"S. K.","non-dropping-particle":"","parse-names":false,"suffix":""},{"dropping-particle":"","family":"Iulio","given":"J.","non-dropping-particle":"Di","parse-names":false,"suffix":""},{"dropping-particle":"","family":"Hui","given":"C.","non-dropping-particle":"","parse-names":false,"suffix":""},{"dropping-particle":"","family":"Smith","given":"C.","non-dropping-particle":"","parse-names":false,"suffix":""},{"dropping-particle":"","family":"Kimber","given":"R.","non-dropping-particle":"","parse-names":false,"suffix":""},{"dropping-particle":"","family":"Bradstock","given":"K. F.","non-dropping-particle":"","parse-names":false,"suffix":""}],"container-title":"Leukemia and Lymphoma","id":"ITEM-1","issue":"3","issued":{"date-parts":[["2005","3"]]},"page":"367-375","title":"Prognostic features for response and survival in elderly patients wth de novo acute myeloid leukemia treated with mitoxantrone and intermediate dose cytarabine","type":"article-journal","volume":"46"},"uris":["http://www.mendeley.com/documents/?uuid=1e88b1dd-8831-39ed-b0ea-8b7211578d0a"]}],"mendeley":{"formattedCitation":"[162]","plainTextFormattedCitation":"[162]","previouslyFormattedCitation":"[162]"},"properties":{"noteIndex":0},"schema":"https://github.com/citation-style-language/schema/raw/master/csl-citation.json"}</w:instrText>
            </w:r>
            <w:r w:rsidR="00BE6425" w:rsidRPr="00ED0774">
              <w:rPr>
                <w:lang w:val="en-US"/>
              </w:rPr>
              <w:fldChar w:fldCharType="separate"/>
            </w:r>
            <w:r w:rsidR="00EB1161">
              <w:rPr>
                <w:noProof/>
                <w:lang w:val="en-US"/>
              </w:rPr>
              <w:t>[163</w:t>
            </w:r>
            <w:r w:rsidR="00BF3043" w:rsidRPr="00BF3043">
              <w:rPr>
                <w:noProof/>
                <w:lang w:val="en-US"/>
              </w:rPr>
              <w:t>]</w:t>
            </w:r>
            <w:r w:rsidR="00BE6425"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478B3DF" w14:textId="77777777" w:rsidR="00500D21" w:rsidRPr="00ED0774" w:rsidRDefault="00500D21" w:rsidP="00F0118E">
            <w:pPr>
              <w:ind w:firstLine="247"/>
            </w:pPr>
            <w:r w:rsidRPr="00ED0774">
              <w:t>Цитарабин**</w:t>
            </w:r>
            <w:r w:rsidR="00926681" w:rsidRPr="00ED0774">
              <w:t xml:space="preserve"> </w:t>
            </w:r>
            <w:r w:rsidRPr="00ED0774">
              <w:t>1</w:t>
            </w:r>
            <w:r w:rsidR="00926681" w:rsidRPr="00ED0774">
              <w:t xml:space="preserve"> </w:t>
            </w:r>
            <w:r w:rsidRPr="00ED0774">
              <w:t>г/м</w:t>
            </w:r>
            <w:r w:rsidRPr="00ED0774">
              <w:rPr>
                <w:vertAlign w:val="superscript"/>
              </w:rPr>
              <w:t>2</w:t>
            </w:r>
            <w:r w:rsidR="00926681" w:rsidRPr="00ED0774">
              <w:t xml:space="preserve"> </w:t>
            </w:r>
            <w:r w:rsidRPr="00ED0774">
              <w:t>в/в</w:t>
            </w:r>
            <w:r w:rsidR="00926681" w:rsidRPr="00ED0774">
              <w:t xml:space="preserve"> </w:t>
            </w:r>
            <w:r w:rsidRPr="00ED0774">
              <w:t>2</w:t>
            </w:r>
            <w:r w:rsidR="00926681" w:rsidRPr="00ED0774">
              <w:t xml:space="preserve"> </w:t>
            </w:r>
            <w:r w:rsidRPr="00ED0774">
              <w:t>раза</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1</w:t>
            </w:r>
            <w:r w:rsidR="00E41799" w:rsidRPr="00ED0774">
              <w:t>–</w:t>
            </w:r>
            <w:r w:rsidRPr="00ED0774">
              <w:t>3-й</w:t>
            </w:r>
            <w:r w:rsidR="00926681" w:rsidRPr="00ED0774">
              <w:t xml:space="preserve"> </w:t>
            </w:r>
            <w:r w:rsidRPr="00ED0774">
              <w:t>дни</w:t>
            </w:r>
          </w:p>
          <w:p w14:paraId="35994615" w14:textId="77777777" w:rsidR="00500D21" w:rsidRPr="00ED0774" w:rsidRDefault="00AD29E2" w:rsidP="00F0118E">
            <w:pPr>
              <w:ind w:firstLine="247"/>
              <w:rPr>
                <w:highlight w:val="yellow"/>
              </w:rPr>
            </w:pPr>
            <w:r w:rsidRPr="00ED0774">
              <w:t>#</w:t>
            </w:r>
            <w:r w:rsidR="00500D21" w:rsidRPr="00ED0774">
              <w:t>Митоксантрон**</w:t>
            </w:r>
            <w:r w:rsidR="00926681" w:rsidRPr="00ED0774">
              <w:t xml:space="preserve"> </w:t>
            </w:r>
            <w:r w:rsidR="00500D21" w:rsidRPr="00ED0774">
              <w:t>1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5-й</w:t>
            </w:r>
            <w:r w:rsidR="00926681" w:rsidRPr="00ED0774">
              <w:t xml:space="preserve"> </w:t>
            </w:r>
            <w:r w:rsidR="00500D21" w:rsidRPr="00ED0774">
              <w:t>дни</w:t>
            </w:r>
          </w:p>
        </w:tc>
      </w:tr>
      <w:tr w:rsidR="00500D21" w:rsidRPr="00ED0774" w14:paraId="3165260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6A93375" w14:textId="4CE0FC8D" w:rsidR="00500D21" w:rsidRPr="00ED0774" w:rsidRDefault="00500D21" w:rsidP="00F0118E">
            <w:pPr>
              <w:jc w:val="center"/>
              <w:rPr>
                <w:lang w:val="en-US"/>
              </w:rPr>
            </w:pPr>
            <w:r w:rsidRPr="00ED0774">
              <w:t>НАМ</w:t>
            </w:r>
            <w:r w:rsidR="00926681" w:rsidRPr="00ED0774">
              <w:t xml:space="preserve"> </w:t>
            </w:r>
            <w:r w:rsidRPr="00ED0774">
              <w:rPr>
                <w:shd w:val="clear" w:color="auto" w:fill="FFFFFF"/>
              </w:rPr>
              <w:t>(</w:t>
            </w:r>
            <w:r w:rsidRPr="00ED0774">
              <w:rPr>
                <w:shd w:val="clear" w:color="auto" w:fill="FFFFFF"/>
                <w:lang w:val="en-US"/>
              </w:rPr>
              <w:t>1</w:t>
            </w:r>
            <w:r w:rsidRPr="00ED0774">
              <w:rPr>
                <w:shd w:val="clear" w:color="auto" w:fill="FFFFFF"/>
              </w:rPr>
              <w:t>)</w:t>
            </w:r>
            <w:r w:rsidR="00BE6425" w:rsidRPr="00ED0774">
              <w:rPr>
                <w:shd w:val="clear" w:color="auto" w:fill="FFFFFF"/>
                <w:lang w:val="en-US"/>
              </w:rPr>
              <w:t xml:space="preserve"> </w:t>
            </w:r>
            <w:r w:rsidR="00BE6425" w:rsidRPr="00ED0774">
              <w:rPr>
                <w:shd w:val="clear" w:color="auto" w:fill="FFFFFF"/>
                <w:lang w:val="en-US"/>
              </w:rPr>
              <w:fldChar w:fldCharType="begin" w:fldLock="1"/>
            </w:r>
            <w:r w:rsidR="00122C3C">
              <w:rPr>
                <w:shd w:val="clear" w:color="auto" w:fill="FFFFFF"/>
                <w:lang w:val="en-US"/>
              </w:rPr>
              <w:instrText>ADDIN CSL_CITATION {"citationItems":[{"id":"ITEM-1","itemData":{"DOI":"10.1159/000216359","ISSN":"22965270","abstract":"In a clinical phase-II study 11 patients with refractory ALL were treated with high-dose AraC and mitoxantrone in combination (HAM). Refractoriness was defined as: 1. primary resistance against the BMFT induction protocol: 2. first relapse with non-response to the B-ALL/NHL regimen as salvage treatment; 3. second and subsequent relapses. Therapy consisted of HD-AraC 3 g/m&lt;sup&gt;2&lt;/sup&gt; every 12 h by a 3-h infusion on days 1-4 and mitoxantrone 10 mg/ m&lt;sup&gt;2&lt;/sup&gt;/d on days 2-6. Seven of the 11 patients achieved a complete remission, I patient was refractory against 2 HAM cycles and 3 patients died during bone marrow aplasia. Toxicity was acceptable, consisting mainly of nausea and vomiting, mucositis and diarrhea. One patient who had completed the prophylactic CNS treatment with intrathecal MTX and cranial irradiation immediately before entering the HAM protocol developed severe signs of cerebral toxicity. These data indicate a significant activity of HAM in refractory ALL and suggest that the combination should be applied at earlier stages of ALL treatment. Im Rahmen einer klinischen Phase-II-Studic wurden 11 Patienten mit refraktärer akuter lymphatischer Leukämie mit Hoch-Dosis Ara-C und Mitoxantron (HAM) behandelt. Refraktärität war definiert durch: 1. primäre Resistenz gegen die Initialbehandlung nach dem BMFT-Protokoll, 2. Resistenz gegen das B-ALL/NHL-Protokoll im ersten Rezidiv; 3. zweite und höhere Rezidive. Die Therapie bestand aus HD Ara-C 3 g/m&lt;sup&gt;2&lt;/sup&gt;alle 12 h als 3-h-Infusion Tag 1-4 und Mitoxantron 10 mg/m&lt;sup&gt;2&lt;/sup&gt;/Tag an den lagen 2-6. 7 der 11 Patienten erreichten eine komplette Remission. 1 Patient war refraktär gegen 2 HAM-Kurse, und 3 Patienten starben während der Phase der Knochenmarkaplasie. Die Toxizität von HAM war akzeptabel und bestand vor allen Dingen in Übelkeit und Erbrechen, Mukositis und Durchfall. Ein Patient, der unmittelbar vor Behandlung mit HAM die prophylaktische ZNS-Therapie mit inlrathekaicm Methotrexat und Schädel best rah lung abgeschlossen hatte, entwickelte schwere Zeichen einer zerebralen Toxizität. Diese Daten zeigen eine hohe Aktivität von HAM bei refraktärer ALL und legen nahe, die Kombination in früheren Stadien der ALLTherapie einzusetzen. © 1987 S. Karger GmbH, Freiburg.","author":[{"dropping-particle":"","family":"Hiddemann","given":"W.","non-dropping-particle":"","parse-names":false,"suffix":""},{"dropping-particle":"","family":"Kreutzmann","given":"H.","non-dropping-particle":"","parse-names":false,"suffix":""},{"dropping-particle":"","family":"Donhuijsen-Ant","given":"R.","non-dropping-particle":"","parse-names":false,"suffix":""},{"dropping-particle":"","family":"Planker","given":"M.","non-dropping-particle":"","parse-names":false,"suffix":""},{"dropping-particle":"","family":"Wendt","given":"F. C.","non-dropping-particle":"","parse-names":false,"suffix":""},{"dropping-particle":"","family":"Büchner","given":"T. H.","non-dropping-particle":"","parse-names":false,"suffix":""}],"container-title":"Oncology Research and Treatment","id":"ITEM-1","issue":"1","issued":{"date-parts":[["1987"]]},"page":"11-12","title":"High-dose cytosine arabinoside and mitoxantrone (Ham) for the treatment of refractory acute lymphoblastic leukemia","type":"article-journal","volume":"10"},"uris":["http://www.mendeley.com/documents/?uuid=a93c7818-6596-315f-b5ff-b519dc0ebfe8"]}],"mendeley":{"formattedCitation":"[163]","plainTextFormattedCitation":"[163]","previouslyFormattedCitation":"[163]"},"properties":{"noteIndex":0},"schema":"https://github.com/citation-style-language/schema/raw/master/csl-citation.json"}</w:instrText>
            </w:r>
            <w:r w:rsidR="00BE6425" w:rsidRPr="00ED0774">
              <w:rPr>
                <w:shd w:val="clear" w:color="auto" w:fill="FFFFFF"/>
                <w:lang w:val="en-US"/>
              </w:rPr>
              <w:fldChar w:fldCharType="separate"/>
            </w:r>
            <w:r w:rsidR="00EB1161">
              <w:rPr>
                <w:noProof/>
                <w:shd w:val="clear" w:color="auto" w:fill="FFFFFF"/>
                <w:lang w:val="en-US"/>
              </w:rPr>
              <w:t>[164</w:t>
            </w:r>
            <w:r w:rsidR="00BF3043" w:rsidRPr="00BF3043">
              <w:rPr>
                <w:noProof/>
                <w:shd w:val="clear" w:color="auto" w:fill="FFFFFF"/>
                <w:lang w:val="en-US"/>
              </w:rPr>
              <w:t>]</w:t>
            </w:r>
            <w:r w:rsidR="00BE6425" w:rsidRPr="00ED0774">
              <w:rPr>
                <w:shd w:val="clear" w:color="auto" w:fill="FFFFFF"/>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27E73E" w14:textId="77777777" w:rsidR="00500D21" w:rsidRPr="00ED0774" w:rsidRDefault="00EA580A" w:rsidP="00F0118E">
            <w:pPr>
              <w:ind w:firstLine="247"/>
            </w:pPr>
            <w:r w:rsidRPr="00ED0774">
              <w:t>#</w:t>
            </w:r>
            <w:r w:rsidR="00500D21" w:rsidRPr="00ED0774">
              <w:t>Цитарабин**</w:t>
            </w:r>
            <w:r w:rsidR="00926681" w:rsidRPr="00ED0774">
              <w:t xml:space="preserve"> </w:t>
            </w:r>
            <w:r w:rsidR="00500D21" w:rsidRPr="00ED0774">
              <w:t>3</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2</w:t>
            </w:r>
            <w:r w:rsidR="00926681" w:rsidRPr="00ED0774">
              <w:t xml:space="preserve"> </w:t>
            </w:r>
            <w:r w:rsidR="00500D21" w:rsidRPr="00ED0774">
              <w:t>раза</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3-й</w:t>
            </w:r>
            <w:r w:rsidR="00926681" w:rsidRPr="00ED0774">
              <w:t xml:space="preserve"> </w:t>
            </w:r>
            <w:r w:rsidR="00500D21" w:rsidRPr="00ED0774">
              <w:t>дни</w:t>
            </w:r>
          </w:p>
          <w:p w14:paraId="69DF2A42" w14:textId="77777777" w:rsidR="00500D21" w:rsidRPr="00ED0774" w:rsidRDefault="00500D21" w:rsidP="00F0118E">
            <w:pPr>
              <w:ind w:firstLine="247"/>
              <w:rPr>
                <w:highlight w:val="yellow"/>
              </w:rPr>
            </w:pPr>
            <w:r w:rsidRPr="00ED0774">
              <w:lastRenderedPageBreak/>
              <w:t>Митоксантрон**</w:t>
            </w:r>
            <w:r w:rsidR="00926681" w:rsidRPr="00ED0774">
              <w:t xml:space="preserve"> </w:t>
            </w:r>
            <w:r w:rsidRPr="00ED0774">
              <w:t>10</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3</w:t>
            </w:r>
            <w:r w:rsidR="00E41799" w:rsidRPr="00ED0774">
              <w:t>–</w:t>
            </w:r>
            <w:r w:rsidRPr="00ED0774">
              <w:t>5-й</w:t>
            </w:r>
            <w:r w:rsidR="00926681" w:rsidRPr="00ED0774">
              <w:t xml:space="preserve"> </w:t>
            </w:r>
            <w:r w:rsidRPr="00ED0774">
              <w:t>дни</w:t>
            </w:r>
          </w:p>
        </w:tc>
      </w:tr>
      <w:tr w:rsidR="00500D21" w:rsidRPr="00ED0774" w14:paraId="45C34D84"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070C4A5" w14:textId="77777777" w:rsidR="00500D21" w:rsidRPr="00ED0774" w:rsidRDefault="00500D21" w:rsidP="00F0118E">
            <w:pPr>
              <w:jc w:val="center"/>
            </w:pPr>
            <w:r w:rsidRPr="00ED0774">
              <w:lastRenderedPageBreak/>
              <w:t>НАМ</w:t>
            </w:r>
            <w:r w:rsidR="00926681" w:rsidRPr="00ED0774">
              <w:t xml:space="preserve"> </w:t>
            </w:r>
            <w:r w:rsidRPr="00ED0774">
              <w:rPr>
                <w:shd w:val="clear" w:color="auto" w:fill="FFFFFF"/>
              </w:rPr>
              <w:t>(2)</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134A935" w14:textId="77777777" w:rsidR="00500D21" w:rsidRPr="00ED0774" w:rsidRDefault="00500D21" w:rsidP="00F0118E">
            <w:pPr>
              <w:ind w:firstLine="247"/>
            </w:pPr>
            <w:r w:rsidRPr="00ED0774">
              <w:t>Цитарабин**</w:t>
            </w:r>
            <w:r w:rsidR="00926681" w:rsidRPr="00ED0774">
              <w:t xml:space="preserve"> </w:t>
            </w:r>
            <w:r w:rsidRPr="00ED0774">
              <w:t>3</w:t>
            </w:r>
            <w:r w:rsidR="00926681" w:rsidRPr="00ED0774">
              <w:t xml:space="preserve"> </w:t>
            </w:r>
            <w:r w:rsidRPr="00ED0774">
              <w:t>г/м</w:t>
            </w:r>
            <w:r w:rsidRPr="00ED0774">
              <w:rPr>
                <w:vertAlign w:val="superscript"/>
              </w:rPr>
              <w:t>2</w:t>
            </w:r>
            <w:r w:rsidR="00926681" w:rsidRPr="00ED0774">
              <w:t xml:space="preserve"> </w:t>
            </w:r>
            <w:r w:rsidRPr="00ED0774">
              <w:t>в/в</w:t>
            </w:r>
            <w:r w:rsidR="00926681" w:rsidRPr="00ED0774">
              <w:t xml:space="preserve"> </w:t>
            </w:r>
            <w:r w:rsidRPr="00ED0774">
              <w:t>3-часовая</w:t>
            </w:r>
            <w:r w:rsidR="00926681" w:rsidRPr="00ED0774">
              <w:t xml:space="preserve"> </w:t>
            </w:r>
            <w:r w:rsidRPr="00ED0774">
              <w:t>инфузия</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1</w:t>
            </w:r>
            <w:r w:rsidR="00E41799" w:rsidRPr="00ED0774">
              <w:t>–</w:t>
            </w:r>
            <w:r w:rsidRPr="00ED0774">
              <w:t>3-й</w:t>
            </w:r>
            <w:r w:rsidR="00926681" w:rsidRPr="00ED0774">
              <w:t xml:space="preserve"> </w:t>
            </w:r>
            <w:r w:rsidRPr="00ED0774">
              <w:t>дни</w:t>
            </w:r>
          </w:p>
          <w:p w14:paraId="6C4C4A17" w14:textId="77777777" w:rsidR="00500D21" w:rsidRPr="00ED0774" w:rsidRDefault="00500D21" w:rsidP="00F0118E">
            <w:pPr>
              <w:ind w:firstLine="247"/>
              <w:rPr>
                <w:highlight w:val="yellow"/>
              </w:rPr>
            </w:pPr>
            <w:r w:rsidRPr="00ED0774">
              <w:t>Митоксантрон**</w:t>
            </w:r>
            <w:r w:rsidR="00926681" w:rsidRPr="00ED0774">
              <w:t xml:space="preserve"> </w:t>
            </w:r>
            <w:r w:rsidRPr="00ED0774">
              <w:t>12</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о</w:t>
            </w:r>
            <w:r w:rsidR="00926681" w:rsidRPr="00ED0774">
              <w:t xml:space="preserve"> </w:t>
            </w:r>
            <w:r w:rsidRPr="00ED0774">
              <w:t>2</w:t>
            </w:r>
            <w:r w:rsidR="00926681" w:rsidRPr="00ED0774">
              <w:t xml:space="preserve"> </w:t>
            </w:r>
            <w:r w:rsidRPr="00ED0774">
              <w:t>и</w:t>
            </w:r>
            <w:r w:rsidR="00926681" w:rsidRPr="00ED0774">
              <w:t xml:space="preserve"> </w:t>
            </w:r>
            <w:r w:rsidRPr="00ED0774">
              <w:t>3-й</w:t>
            </w:r>
            <w:r w:rsidR="00926681" w:rsidRPr="00ED0774">
              <w:t xml:space="preserve"> </w:t>
            </w:r>
            <w:r w:rsidRPr="00ED0774">
              <w:t>дни</w:t>
            </w:r>
          </w:p>
        </w:tc>
      </w:tr>
      <w:tr w:rsidR="00500D21" w:rsidRPr="00ED0774" w14:paraId="1E9087B5"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0818FDA" w14:textId="7BC2E956" w:rsidR="00500D21" w:rsidRPr="00ED0774" w:rsidRDefault="00500D21" w:rsidP="00F0118E">
            <w:pPr>
              <w:jc w:val="center"/>
            </w:pPr>
            <w:r w:rsidRPr="00ED0774">
              <w:rPr>
                <w:lang w:val="en-US"/>
              </w:rPr>
              <w:t>A</w:t>
            </w:r>
            <w:r w:rsidRPr="00ED0774">
              <w:t>-НАМ</w:t>
            </w:r>
            <w:r w:rsidR="00375D1D" w:rsidRPr="00ED0774">
              <w:t xml:space="preserve"> </w:t>
            </w:r>
            <w:r w:rsidR="002045FE" w:rsidRPr="00ED0774">
              <w:fldChar w:fldCharType="begin" w:fldLock="1"/>
            </w:r>
            <w:r w:rsidR="00122C3C">
              <w:instrText>ADDIN CSL_CITATION {"citationItems":[{"id":"ITEM-1","itemData":{"DOI":"10.1038/sj.leu.2403528","ISSN":"08876924","abstract":"The purpose of our study was (i) to evaluate the impact of all-trans retinoic acid (ATRA) given as adjunct to chemotherapy and (ii) to compare second consolidation vs maintenance therapy in elderly patients with acute myeloid leukemia (AML). A total of 242 patients aged ≥61 years (median, 66.6 years) with AML were randomly assigned to ATRA beginning on day +3 after the initiation of chemotherapy (ATRA-arm, n=122) or no ATRA (standard-arm, n=120) in combination with induction and first consolidation therapy. A total of 61 patients in complete remission (CR) were randomly assigned to second intense consolidation (n=31) or 1-year oral maintenance therapy (n=30). After induction therapy the intention-to-treat analysis revealed a significant difference in CR rates between the ATRA- and the standard-arm (52 vs 39%; P=0.05). Event-free (EFS) and overall survival (OS) were significantly better in the ATRA-compared to the standard-arm (P=0.03 and 0.01, respectively). OS after second randomization was significantly better for patients assigned to intensive consolidation therapy (P&lt;0.001). The multivariate model for survival revealed lactate dehydrogenase, cytogenetic risk group, age, and first and second randomization as prognostic variables. In conclusion, the addition of ATRA to induction and consolidation therapy may improve CR rate, EFS and OS in elderly patients with AML. © 2004 Nature Publishing Group All rights reserved.","author":[{"dropping-particle":"","family":"Schlenk","given":"Richard F.","non-dropping-particle":"","parse-names":false,"suffix":""},{"dropping-particle":"","family":"Fröhling","given":"S.","non-dropping-particle":"","parse-names":false,"suffix":""},{"dropping-particle":"","family":"Hartmann","given":"F.","non-dropping-particle":"","parse-names":false,"suffix":""},{"dropping-particle":"","family":"Fischer","given":"J. Th","non-dropping-particle":"","parse-names":false,"suffix":""},{"dropping-particle":"","family":"Glasmacher","given":"A.","non-dropping-particle":"","parse-names":false,"suffix":""},{"dropping-particle":"","family":"Valle","given":"F.","non-dropping-particle":"del","parse-names":false,"suffix":""},{"dropping-particle":"","family":"Grimminger","given":"W.","non-dropping-particle":"","parse-names":false,"suffix":""},{"dropping-particle":"","family":"Götze","given":"K.","non-dropping-particle":"","parse-names":false,"suffix":""},{"dropping-particle":"","family":"Waterhouse","given":"C.","non-dropping-particle":"","parse-names":false,"suffix":""},{"dropping-particle":"","family":"Schoch","given":"R.","non-dropping-particle":"","parse-names":false,"suffix":""},{"dropping-particle":"","family":"Pralle","given":"H.","non-dropping-particle":"","parse-names":false,"suffix":""},{"dropping-particle":"","family":"Mergenthaler","given":"H. G.","non-dropping-particle":"","parse-names":false,"suffix":""},{"dropping-particle":"","family":"Hensel","given":"M.","non-dropping-particle":"","parse-names":false,"suffix":""},{"dropping-particle":"","family":"Koller","given":"E.","non-dropping-particle":"","parse-names":false,"suffix":""},{"dropping-particle":"","family":"Kirchen","given":"H.","non-dropping-particle":"","parse-names":false,"suffix":""},{"dropping-particle":"","family":"Preiss","given":"J.","non-dropping-particle":"","parse-names":false,"suffix":""},{"dropping-particle":"","family":"Salwender","given":"H.","non-dropping-particle":"","parse-names":false,"suffix":""},{"dropping-particle":"","family":"Biedermann","given":"H. G.","non-dropping-particle":"","parse-names":false,"suffix":""},{"dropping-particle":"","family":"Kremers","given":"S.","non-dropping-particle":"","parse-names":false,"suffix":""},{"dropping-particle":"","family":"Griesinger","given":"F.","non-dropping-particle":"","parse-names":false,"suffix":""},{"dropping-particle":"","family":"Benner","given":"A.","non-dropping-particle":"","parse-names":false,"suffix":""},{"dropping-particle":"","family":"Addamo","given":"B.","non-dropping-particle":"","parse-names":false,"suffix":""},{"dropping-particle":"","family":"Döhner","given":"K.","non-dropping-particle":"","parse-names":false,"suffix":""},{"dropping-particle":"","family":"Haas","given":"R.","non-dropping-particle":"","parse-names":false,"suffix":""},{"dropping-particle":"","family":"Döhner","given":"H.","non-dropping-particle":"","parse-names":false,"suffix":""}],"container-title":"Leukemia","id":"ITEM-1","issue":"11","issued":{"date-parts":[["2004"]]},"page":"1798-1803","publisher":"Nature Publishing Group","title":"Phase III study of all-trans retinoic acid in previously untreated patients 61 years or older with acute myeloid leukemia","type":"article-journal","volume":"18"},"uris":["http://www.mendeley.com/documents/?uuid=f4bcd085-d771-3bf1-bb02-afe27dd954df"]}],"mendeley":{"formattedCitation":"[164]","plainTextFormattedCitation":"[164]","previouslyFormattedCitation":"[164]"},"properties":{"noteIndex":0},"schema":"https://github.com/citation-style-language/schema/raw/master/csl-citation.json"}</w:instrText>
            </w:r>
            <w:r w:rsidR="002045FE" w:rsidRPr="00ED0774">
              <w:fldChar w:fldCharType="separate"/>
            </w:r>
            <w:r w:rsidR="00EB1161">
              <w:rPr>
                <w:noProof/>
              </w:rPr>
              <w:t>[165</w:t>
            </w:r>
            <w:r w:rsidR="00BF3043" w:rsidRPr="00BF3043">
              <w:rPr>
                <w:noProof/>
              </w:rPr>
              <w:t>]</w:t>
            </w:r>
            <w:r w:rsidR="002045FE" w:rsidRPr="00ED0774">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578824D" w14:textId="77777777" w:rsidR="00500D21" w:rsidRPr="00ED0774" w:rsidRDefault="006A6006" w:rsidP="00F0118E">
            <w:pPr>
              <w:ind w:firstLine="247"/>
            </w:pPr>
            <w:r w:rsidRPr="00ED0774">
              <w:t>#</w:t>
            </w:r>
            <w:r w:rsidR="00500D21" w:rsidRPr="00ED0774">
              <w:t>Цитарабин**</w:t>
            </w:r>
            <w:r w:rsidR="00926681" w:rsidRPr="00ED0774">
              <w:t xml:space="preserve"> </w:t>
            </w:r>
            <w:r w:rsidR="00500D21" w:rsidRPr="00ED0774">
              <w:t>1</w:t>
            </w:r>
            <w:r w:rsidR="00926681" w:rsidRPr="00ED0774">
              <w:t xml:space="preserve"> </w:t>
            </w:r>
            <w:r w:rsidR="00500D21" w:rsidRPr="00ED0774">
              <w:t>г/м</w:t>
            </w:r>
            <w:r w:rsidR="00500D21" w:rsidRPr="00ED0774">
              <w:rPr>
                <w:vertAlign w:val="superscript"/>
              </w:rPr>
              <w:t>2</w:t>
            </w:r>
            <w:r w:rsidR="00926681" w:rsidRPr="00ED0774">
              <w:t xml:space="preserve"> </w:t>
            </w:r>
            <w:r w:rsidR="00500D21" w:rsidRPr="00ED0774">
              <w:t>в/в</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день</w:t>
            </w:r>
            <w:r w:rsidR="00926681" w:rsidRPr="00ED0774">
              <w:t xml:space="preserve"> </w:t>
            </w:r>
            <w:r w:rsidR="00500D21" w:rsidRPr="00ED0774">
              <w:t>12-часовая</w:t>
            </w:r>
            <w:r w:rsidR="00926681" w:rsidRPr="00ED0774">
              <w:t xml:space="preserve"> </w:t>
            </w:r>
            <w:r w:rsidR="00500D21" w:rsidRPr="00ED0774">
              <w:t>инфузия</w:t>
            </w:r>
            <w:r w:rsidR="00926681" w:rsidRPr="00ED0774">
              <w:t xml:space="preserve"> </w:t>
            </w:r>
            <w:r w:rsidR="00500D21" w:rsidRPr="00ED0774">
              <w:t>в</w:t>
            </w:r>
            <w:r w:rsidR="00926681" w:rsidRPr="00ED0774">
              <w:t xml:space="preserve"> </w:t>
            </w:r>
            <w:r w:rsidR="00500D21" w:rsidRPr="00ED0774">
              <w:t>1</w:t>
            </w:r>
            <w:r w:rsidR="00E41799" w:rsidRPr="00ED0774">
              <w:t>–</w:t>
            </w:r>
            <w:r w:rsidR="00500D21" w:rsidRPr="00ED0774">
              <w:t>3-й</w:t>
            </w:r>
            <w:r w:rsidR="00926681" w:rsidRPr="00ED0774">
              <w:t xml:space="preserve"> </w:t>
            </w:r>
            <w:r w:rsidR="00500D21" w:rsidRPr="00ED0774">
              <w:t>дни</w:t>
            </w:r>
          </w:p>
          <w:p w14:paraId="6B2B9139" w14:textId="77777777" w:rsidR="00500D21" w:rsidRPr="00ED0774" w:rsidRDefault="00500D21" w:rsidP="00F0118E">
            <w:pPr>
              <w:ind w:firstLine="247"/>
            </w:pPr>
            <w:r w:rsidRPr="00ED0774">
              <w:t>Митоксантрон**</w:t>
            </w:r>
            <w:r w:rsidR="00926681" w:rsidRPr="00ED0774">
              <w:t xml:space="preserve"> </w:t>
            </w:r>
            <w:r w:rsidRPr="00ED0774">
              <w:t>12</w:t>
            </w:r>
            <w:r w:rsidR="00926681" w:rsidRPr="00ED0774">
              <w:t xml:space="preserve"> </w:t>
            </w:r>
            <w:r w:rsidRPr="00ED0774">
              <w:t>мг/м</w:t>
            </w:r>
            <w:r w:rsidRPr="00ED0774">
              <w:rPr>
                <w:vertAlign w:val="superscript"/>
              </w:rPr>
              <w:t>2</w:t>
            </w:r>
            <w:r w:rsidR="00926681" w:rsidRPr="00ED0774">
              <w:t xml:space="preserve"> </w:t>
            </w:r>
            <w:r w:rsidRPr="00ED0774">
              <w:t>в/в</w:t>
            </w:r>
            <w:r w:rsidR="00926681" w:rsidRPr="00ED0774">
              <w:t xml:space="preserve"> </w:t>
            </w:r>
            <w:r w:rsidRPr="00ED0774">
              <w:t>1</w:t>
            </w:r>
            <w:r w:rsidR="00926681" w:rsidRPr="00ED0774">
              <w:t xml:space="preserve"> </w:t>
            </w:r>
            <w:r w:rsidRPr="00ED0774">
              <w:t>раз</w:t>
            </w:r>
            <w:r w:rsidR="00926681" w:rsidRPr="00ED0774">
              <w:t xml:space="preserve"> </w:t>
            </w:r>
            <w:r w:rsidRPr="00ED0774">
              <w:t>в</w:t>
            </w:r>
            <w:r w:rsidR="00926681" w:rsidRPr="00ED0774">
              <w:t xml:space="preserve"> </w:t>
            </w:r>
            <w:r w:rsidRPr="00ED0774">
              <w:t>день</w:t>
            </w:r>
            <w:r w:rsidR="00926681" w:rsidRPr="00ED0774">
              <w:t xml:space="preserve"> </w:t>
            </w:r>
            <w:r w:rsidRPr="00ED0774">
              <w:t>в</w:t>
            </w:r>
            <w:r w:rsidR="00926681" w:rsidRPr="00ED0774">
              <w:t xml:space="preserve"> </w:t>
            </w:r>
            <w:r w:rsidRPr="00ED0774">
              <w:t>2</w:t>
            </w:r>
            <w:r w:rsidR="00E41799" w:rsidRPr="00ED0774">
              <w:t>–</w:t>
            </w:r>
            <w:r w:rsidRPr="00ED0774">
              <w:t>3-й</w:t>
            </w:r>
            <w:r w:rsidR="00926681" w:rsidRPr="00ED0774">
              <w:t xml:space="preserve"> </w:t>
            </w:r>
            <w:r w:rsidRPr="00ED0774">
              <w:t>дни</w:t>
            </w:r>
          </w:p>
          <w:p w14:paraId="016F1BF7" w14:textId="77777777" w:rsidR="00500D21" w:rsidRPr="00ED0774" w:rsidRDefault="00BB0804" w:rsidP="00F0118E">
            <w:pPr>
              <w:ind w:left="200"/>
              <w:rPr>
                <w:highlight w:val="yellow"/>
              </w:rPr>
            </w:pPr>
            <w:r w:rsidRPr="00ED0774">
              <w:t>#</w:t>
            </w:r>
            <w:r w:rsidR="00500D21" w:rsidRPr="00ED0774">
              <w:t>Третиноин**</w:t>
            </w:r>
            <w:r w:rsidR="00926681" w:rsidRPr="00ED0774">
              <w:t xml:space="preserve"> </w:t>
            </w:r>
            <w:r w:rsidR="00500D21" w:rsidRPr="00ED0774">
              <w:t>45</w:t>
            </w:r>
            <w:r w:rsidR="00926681" w:rsidRPr="00ED0774">
              <w:t xml:space="preserve"> </w:t>
            </w:r>
            <w:r w:rsidR="00500D21" w:rsidRPr="00ED0774">
              <w:t>мг/м</w:t>
            </w:r>
            <w:r w:rsidR="00500D21" w:rsidRPr="00ED0774">
              <w:rPr>
                <w:vertAlign w:val="superscript"/>
              </w:rPr>
              <w:t>2</w:t>
            </w:r>
            <w:r w:rsidR="00926681" w:rsidRPr="00ED0774">
              <w:t xml:space="preserve"> </w:t>
            </w:r>
            <w:r w:rsidRPr="00ED0774">
              <w:t>в</w:t>
            </w:r>
            <w:r w:rsidR="00926681" w:rsidRPr="00ED0774">
              <w:t xml:space="preserve"> </w:t>
            </w:r>
            <w:r w:rsidR="00500D21" w:rsidRPr="00ED0774">
              <w:t>3</w:t>
            </w:r>
            <w:r w:rsidRPr="00ED0774">
              <w:t>–</w:t>
            </w:r>
            <w:r w:rsidR="00500D21" w:rsidRPr="00ED0774">
              <w:t>5</w:t>
            </w:r>
            <w:r w:rsidR="00926681" w:rsidRPr="00ED0774">
              <w:t xml:space="preserve"> </w:t>
            </w:r>
            <w:r w:rsidR="00500D21" w:rsidRPr="00ED0774">
              <w:t>дни,</w:t>
            </w:r>
            <w:r w:rsidR="00926681" w:rsidRPr="00ED0774">
              <w:t xml:space="preserve"> </w:t>
            </w:r>
            <w:r w:rsidR="00500D21" w:rsidRPr="00ED0774">
              <w:t>затем</w:t>
            </w:r>
            <w:r w:rsidR="00926681" w:rsidRPr="00ED0774">
              <w:t xml:space="preserve"> </w:t>
            </w:r>
            <w:r w:rsidR="00500D21" w:rsidRPr="00ED0774">
              <w:t>15</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6</w:t>
            </w:r>
            <w:r w:rsidR="00E41799" w:rsidRPr="00ED0774">
              <w:t>–</w:t>
            </w:r>
            <w:r w:rsidR="00500D21" w:rsidRPr="00ED0774">
              <w:t>28-й</w:t>
            </w:r>
            <w:r w:rsidR="00926681" w:rsidRPr="00ED0774">
              <w:t xml:space="preserve"> </w:t>
            </w:r>
            <w:r w:rsidR="00500D21" w:rsidRPr="00ED0774">
              <w:t>дни</w:t>
            </w:r>
          </w:p>
        </w:tc>
      </w:tr>
      <w:tr w:rsidR="00500D21" w:rsidRPr="00E00201" w14:paraId="373A84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9B2EE58" w14:textId="3273A41D" w:rsidR="00500D21" w:rsidRPr="001718A8" w:rsidRDefault="00500D21" w:rsidP="00F0118E">
            <w:pPr>
              <w:jc w:val="center"/>
            </w:pPr>
            <w:r w:rsidRPr="00ED0774">
              <w:rPr>
                <w:lang w:val="en-US"/>
              </w:rPr>
              <w:t>ID</w:t>
            </w:r>
            <w:r w:rsidRPr="00ED0774">
              <w:t>-</w:t>
            </w:r>
            <w:r w:rsidRPr="00ED0774">
              <w:rPr>
                <w:lang w:val="en-US"/>
              </w:rPr>
              <w:t>Ara</w:t>
            </w:r>
            <w:r w:rsidRPr="00ED0774">
              <w:t>-</w:t>
            </w:r>
            <w:r w:rsidRPr="00ED0774">
              <w:rPr>
                <w:lang w:val="en-US"/>
              </w:rPr>
              <w:t>C</w:t>
            </w:r>
            <w:r w:rsidRPr="00ED0774">
              <w:t>/</w:t>
            </w:r>
            <w:r w:rsidRPr="00ED0774">
              <w:rPr>
                <w:lang w:val="en-US"/>
              </w:rPr>
              <w:t>DNR</w:t>
            </w:r>
            <w:r w:rsidR="002045FE" w:rsidRPr="00ED0774">
              <w:t xml:space="preserve"> </w:t>
            </w:r>
            <w:r w:rsidR="002045FE"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1007/</w:instrText>
            </w:r>
            <w:r w:rsidR="00122C3C">
              <w:rPr>
                <w:lang w:val="en-US"/>
              </w:rPr>
              <w:instrText>BF</w:instrText>
            </w:r>
            <w:r w:rsidR="00122C3C" w:rsidRPr="009639EB">
              <w:instrText>01744371","</w:instrText>
            </w:r>
            <w:r w:rsidR="00122C3C">
              <w:rPr>
                <w:lang w:val="en-US"/>
              </w:rPr>
              <w:instrText>ISSN</w:instrText>
            </w:r>
            <w:r w:rsidR="00122C3C" w:rsidRPr="009639EB">
              <w:instrText>":"09395555","</w:instrText>
            </w:r>
            <w:r w:rsidR="00122C3C">
              <w:rPr>
                <w:lang w:val="en-US"/>
              </w:rPr>
              <w:instrText>abstract</w:instrText>
            </w:r>
            <w:r w:rsidR="00122C3C" w:rsidRPr="009639EB">
              <w:instrText>":"</w:instrText>
            </w:r>
            <w:r w:rsidR="00122C3C">
              <w:rPr>
                <w:lang w:val="en-US"/>
              </w:rPr>
              <w:instrText>A</w:instrText>
            </w:r>
            <w:r w:rsidR="00122C3C" w:rsidRPr="009639EB">
              <w:instrText xml:space="preserve"> </w:instrText>
            </w:r>
            <w:r w:rsidR="00122C3C">
              <w:rPr>
                <w:lang w:val="en-US"/>
              </w:rPr>
              <w:instrText>total</w:instrText>
            </w:r>
            <w:r w:rsidR="00122C3C" w:rsidRPr="009639EB">
              <w:instrText xml:space="preserve"> </w:instrText>
            </w:r>
            <w:r w:rsidR="00122C3C">
              <w:rPr>
                <w:lang w:val="en-US"/>
              </w:rPr>
              <w:instrText>of</w:instrText>
            </w:r>
            <w:r w:rsidR="00122C3C" w:rsidRPr="009639EB">
              <w:instrText xml:space="preserve"> 149 </w:instrText>
            </w:r>
            <w:r w:rsidR="00122C3C">
              <w:rPr>
                <w:lang w:val="en-US"/>
              </w:rPr>
              <w:instrText>consecutive</w:instrText>
            </w:r>
            <w:r w:rsidR="00122C3C" w:rsidRPr="009639EB">
              <w:instrText xml:space="preserve"> </w:instrText>
            </w:r>
            <w:r w:rsidR="00122C3C">
              <w:rPr>
                <w:lang w:val="en-US"/>
              </w:rPr>
              <w:instrText>de</w:instrText>
            </w:r>
            <w:r w:rsidR="00122C3C" w:rsidRPr="009639EB">
              <w:instrText xml:space="preserve"> </w:instrText>
            </w:r>
            <w:r w:rsidR="00122C3C">
              <w:rPr>
                <w:lang w:val="en-US"/>
              </w:rPr>
              <w:instrText>novo</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ged</w:instrText>
            </w:r>
            <w:r w:rsidR="00122C3C" w:rsidRPr="009639EB">
              <w:instrText xml:space="preserve"> 50 </w:instrText>
            </w:r>
            <w:r w:rsidR="00122C3C">
              <w:rPr>
                <w:lang w:val="en-US"/>
              </w:rPr>
              <w:instrText>years</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less</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age</w:instrText>
            </w:r>
            <w:r w:rsidR="00122C3C" w:rsidRPr="009639EB">
              <w:instrText xml:space="preserve"> = 37 </w:instrText>
            </w:r>
            <w:r w:rsidR="00122C3C">
              <w:rPr>
                <w:lang w:val="en-US"/>
              </w:rPr>
              <w:instrText>year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enroll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this</w:instrText>
            </w:r>
            <w:r w:rsidR="00122C3C" w:rsidRPr="009639EB">
              <w:instrText xml:space="preserve"> </w:instrText>
            </w:r>
            <w:r w:rsidR="00122C3C">
              <w:rPr>
                <w:lang w:val="en-US"/>
              </w:rPr>
              <w:instrText>prospective</w:instrText>
            </w:r>
            <w:r w:rsidR="00122C3C" w:rsidRPr="009639EB">
              <w:instrText xml:space="preserve"> </w:instrText>
            </w:r>
            <w:r w:rsidR="00122C3C">
              <w:rPr>
                <w:lang w:val="en-US"/>
              </w:rPr>
              <w:instrText>multicenter</w:instrText>
            </w:r>
            <w:r w:rsidR="00122C3C" w:rsidRPr="009639EB">
              <w:instrText xml:space="preserve"> </w:instrText>
            </w:r>
            <w:r w:rsidR="00122C3C">
              <w:rPr>
                <w:lang w:val="en-US"/>
              </w:rPr>
              <w:instrText>trial</w:instrText>
            </w:r>
            <w:r w:rsidR="00122C3C" w:rsidRPr="009639EB">
              <w:instrText xml:space="preserve"> </w:instrText>
            </w:r>
            <w:r w:rsidR="00122C3C">
              <w:rPr>
                <w:lang w:val="en-US"/>
              </w:rPr>
              <w:instrText>initiat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May</w:instrText>
            </w:r>
            <w:r w:rsidR="00122C3C" w:rsidRPr="009639EB">
              <w:instrText xml:space="preserve"> 1985. </w:instrText>
            </w:r>
            <w:r w:rsidR="00122C3C">
              <w:rPr>
                <w:lang w:val="en-US"/>
              </w:rPr>
              <w:instrText>Al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ame</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arly</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daunorubicin</w:instrText>
            </w:r>
            <w:r w:rsidR="00122C3C" w:rsidRPr="009639EB">
              <w:instrText xml:space="preserve"> (</w:instrText>
            </w:r>
            <w:r w:rsidR="00122C3C">
              <w:rPr>
                <w:lang w:val="en-US"/>
              </w:rPr>
              <w:instrText>DNR</w:instrText>
            </w:r>
            <w:r w:rsidR="00122C3C" w:rsidRPr="009639EB">
              <w:instrText xml:space="preserve">), </w:instrText>
            </w:r>
            <w:r w:rsidR="00122C3C">
              <w:rPr>
                <w:lang w:val="en-US"/>
              </w:rPr>
              <w:instrText>cytosine</w:instrText>
            </w:r>
            <w:r w:rsidR="00122C3C" w:rsidRPr="009639EB">
              <w:instrText xml:space="preserve"> </w:instrText>
            </w:r>
            <w:r w:rsidR="00122C3C">
              <w:rPr>
                <w:lang w:val="en-US"/>
              </w:rPr>
              <w:instrText>arabinoside</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toposide</w:instrText>
            </w:r>
            <w:r w:rsidR="00122C3C" w:rsidRPr="009639EB">
              <w:instrText xml:space="preserve"> (</w:instrText>
            </w:r>
            <w:r w:rsidR="00122C3C">
              <w:rPr>
                <w:lang w:val="en-US"/>
              </w:rPr>
              <w:instrText>DAV</w:instrText>
            </w:r>
            <w:r w:rsidR="00122C3C" w:rsidRPr="009639EB">
              <w:instrText xml:space="preserve">). </w:instrText>
            </w:r>
            <w:r w:rsidR="00122C3C">
              <w:rPr>
                <w:lang w:val="en-US"/>
              </w:rPr>
              <w:instrText>High</w:instrText>
            </w:r>
            <w:r w:rsidR="00122C3C" w:rsidRPr="009639EB">
              <w:instrText>-</w:instrText>
            </w:r>
            <w:r w:rsidR="00122C3C">
              <w:rPr>
                <w:lang w:val="en-US"/>
              </w:rPr>
              <w:instrText>dose</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included</w:instrText>
            </w:r>
            <w:r w:rsidR="00122C3C" w:rsidRPr="009639EB">
              <w:instrText xml:space="preserve"> </w:instrText>
            </w:r>
            <w:r w:rsidR="00122C3C">
              <w:rPr>
                <w:lang w:val="en-US"/>
              </w:rPr>
              <w:instrText>Ara</w:instrText>
            </w:r>
            <w:r w:rsidR="00122C3C" w:rsidRPr="009639EB">
              <w:instrText>-</w:instrText>
            </w:r>
            <w:r w:rsidR="00122C3C">
              <w:rPr>
                <w:lang w:val="en-US"/>
              </w:rPr>
              <w:instrText>C</w:instrText>
            </w:r>
            <w:r w:rsidR="00122C3C" w:rsidRPr="009639EB">
              <w:instrText xml:space="preserve"> </w:instrText>
            </w:r>
            <w:r w:rsidR="00122C3C">
              <w:rPr>
                <w:lang w:val="en-US"/>
              </w:rPr>
              <w:instrText>at</w:instrText>
            </w:r>
            <w:r w:rsidR="00122C3C" w:rsidRPr="009639EB">
              <w:instrText xml:space="preserve"> 3 </w:instrText>
            </w:r>
            <w:r w:rsidR="00122C3C">
              <w:rPr>
                <w:lang w:val="en-US"/>
              </w:rPr>
              <w:instrText>g</w:instrText>
            </w:r>
            <w:r w:rsidR="00122C3C" w:rsidRPr="009639EB">
              <w:instrText>/</w:instrText>
            </w:r>
            <w:r w:rsidR="00122C3C">
              <w:rPr>
                <w:lang w:val="en-US"/>
              </w:rPr>
              <w:instrText>m</w:instrText>
            </w:r>
            <w:r w:rsidR="00122C3C" w:rsidRPr="009639EB">
              <w:instrText xml:space="preserve"> 2 , </w:instrText>
            </w:r>
            <w:r w:rsidR="00122C3C">
              <w:rPr>
                <w:lang w:val="en-US"/>
              </w:rPr>
              <w:instrText>in</w:instrText>
            </w:r>
            <w:r w:rsidR="00122C3C" w:rsidRPr="009639EB">
              <w:instrText xml:space="preserve"> 12 </w:instrText>
            </w:r>
            <w:r w:rsidR="00122C3C">
              <w:rPr>
                <w:lang w:val="en-US"/>
              </w:rPr>
              <w:instrText>doses</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eight</w:instrText>
            </w:r>
            <w:r w:rsidR="00122C3C" w:rsidRPr="009639EB">
              <w:instrText xml:space="preserve"> </w:instrText>
            </w:r>
            <w:r w:rsidR="00122C3C">
              <w:rPr>
                <w:lang w:val="en-US"/>
              </w:rPr>
              <w:instrText>doses</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I</w:instrText>
            </w:r>
            <w:r w:rsidR="00122C3C" w:rsidRPr="009639EB">
              <w:instrText xml:space="preserve">), </w:instrText>
            </w:r>
            <w:r w:rsidR="00122C3C">
              <w:rPr>
                <w:lang w:val="en-US"/>
              </w:rPr>
              <w:instrText>followed</w:instrText>
            </w:r>
            <w:r w:rsidR="00122C3C" w:rsidRPr="009639EB">
              <w:instrText xml:space="preserve"> </w:instrText>
            </w:r>
            <w:r w:rsidR="00122C3C">
              <w:rPr>
                <w:lang w:val="en-US"/>
              </w:rPr>
              <w:instrText>by</w:instrText>
            </w:r>
            <w:r w:rsidR="00122C3C" w:rsidRPr="009639EB">
              <w:instrText xml:space="preserve"> </w:instrText>
            </w:r>
            <w:r w:rsidR="00122C3C">
              <w:rPr>
                <w:lang w:val="en-US"/>
              </w:rPr>
              <w:instrText>DNR</w:instrText>
            </w:r>
            <w:r w:rsidR="00122C3C" w:rsidRPr="009639EB">
              <w:instrText xml:space="preserve"> 30 </w:instrText>
            </w:r>
            <w:r w:rsidR="00122C3C">
              <w:rPr>
                <w:lang w:val="en-US"/>
              </w:rPr>
              <w:instrText>mg</w:instrText>
            </w:r>
            <w:r w:rsidR="00122C3C" w:rsidRPr="009639EB">
              <w:instrText>/</w:instrText>
            </w:r>
            <w:r w:rsidR="00122C3C">
              <w:rPr>
                <w:lang w:val="en-US"/>
              </w:rPr>
              <w:instrText>m</w:instrText>
            </w:r>
            <w:r w:rsidR="00122C3C" w:rsidRPr="009639EB">
              <w:instrText xml:space="preserve"> 2 </w:instrText>
            </w:r>
            <w:r w:rsidR="00122C3C">
              <w:rPr>
                <w:lang w:val="en-US"/>
              </w:rPr>
              <w:instrText>for</w:instrText>
            </w:r>
            <w:r w:rsidR="00122C3C" w:rsidRPr="009639EB">
              <w:instrText xml:space="preserve"> 3 </w:instrText>
            </w:r>
            <w:r w:rsidR="00122C3C">
              <w:rPr>
                <w:lang w:val="en-US"/>
              </w:rPr>
              <w:instrText>days</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achieved</w:instrText>
            </w:r>
            <w:r w:rsidR="00122C3C" w:rsidRPr="009639EB">
              <w:instrText xml:space="preserve"> </w:instrText>
            </w:r>
            <w:r w:rsidR="00122C3C">
              <w:rPr>
                <w:lang w:val="en-US"/>
              </w:rPr>
              <w:instrText>in</w:instrText>
            </w:r>
            <w:r w:rsidR="00122C3C" w:rsidRPr="009639EB">
              <w:instrText xml:space="preserve"> 104 (70%) </w:instrText>
            </w:r>
            <w:r w:rsidR="00122C3C">
              <w:rPr>
                <w:lang w:val="en-US"/>
              </w:rPr>
              <w:instrText>patients</w:instrText>
            </w:r>
            <w:r w:rsidR="00122C3C" w:rsidRPr="009639EB">
              <w:instrText xml:space="preserve">; 61 </w:instrText>
            </w:r>
            <w:r w:rsidR="00122C3C">
              <w:rPr>
                <w:lang w:val="en-US"/>
              </w:rPr>
              <w:instrText>complete</w:instrText>
            </w:r>
            <w:r w:rsidR="00122C3C" w:rsidRPr="009639EB">
              <w:instrText xml:space="preserve"> </w:instrText>
            </w:r>
            <w:r w:rsidR="00122C3C">
              <w:rPr>
                <w:lang w:val="en-US"/>
              </w:rPr>
              <w:instrText>responders</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at</w:instrText>
            </w:r>
            <w:r w:rsidR="00122C3C" w:rsidRPr="009639EB">
              <w:instrText xml:space="preserve"> </w:instrText>
            </w:r>
            <w:r w:rsidR="00122C3C">
              <w:rPr>
                <w:lang w:val="en-US"/>
              </w:rPr>
              <w:instrText>least</w:instrText>
            </w:r>
            <w:r w:rsidR="00122C3C" w:rsidRPr="009639EB">
              <w:instrText xml:space="preserve"> </w:instrText>
            </w:r>
            <w:r w:rsidR="00122C3C">
              <w:rPr>
                <w:lang w:val="en-US"/>
              </w:rPr>
              <w:instrText>one</w:instrText>
            </w:r>
            <w:r w:rsidR="00122C3C" w:rsidRPr="009639EB">
              <w:instrText xml:space="preserve"> </w:instrText>
            </w:r>
            <w:r w:rsidR="00122C3C">
              <w:rPr>
                <w:lang w:val="en-US"/>
              </w:rPr>
              <w:instrText>cycle</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If</w:instrText>
            </w:r>
            <w:r w:rsidR="00122C3C" w:rsidRPr="009639EB">
              <w:instrText xml:space="preserve"> </w:instrText>
            </w:r>
            <w:r w:rsidR="00122C3C">
              <w:rPr>
                <w:lang w:val="en-US"/>
              </w:rPr>
              <w:instrText>tho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transplanted</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first</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n</w:instrText>
            </w:r>
            <w:r w:rsidR="00122C3C" w:rsidRPr="009639EB">
              <w:instrText xml:space="preserve">=26), </w:instrText>
            </w:r>
            <w:r w:rsidR="00122C3C">
              <w:rPr>
                <w:lang w:val="en-US"/>
              </w:rPr>
              <w:instrText>were</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consider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relapsefree</w:instrText>
            </w:r>
            <w:r w:rsidR="00122C3C" w:rsidRPr="009639EB">
              <w:instrText>-</w:instrText>
            </w:r>
            <w:r w:rsidR="00122C3C">
              <w:rPr>
                <w:lang w:val="en-US"/>
              </w:rPr>
              <w:instrText>survival</w:instrText>
            </w:r>
            <w:r w:rsidR="00122C3C" w:rsidRPr="009639EB">
              <w:instrText xml:space="preserve"> (</w:instrText>
            </w:r>
            <w:r w:rsidR="00122C3C">
              <w:rPr>
                <w:lang w:val="en-US"/>
              </w:rPr>
              <w:instrText>MRF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remaining</w:instrText>
            </w:r>
            <w:r w:rsidR="00122C3C" w:rsidRPr="009639EB">
              <w:instrText xml:space="preserve"> 78 </w:instrText>
            </w:r>
            <w:r w:rsidR="00122C3C">
              <w:rPr>
                <w:lang w:val="en-US"/>
              </w:rPr>
              <w:instrText>patients</w:instrText>
            </w:r>
            <w:r w:rsidR="00122C3C" w:rsidRPr="009639EB">
              <w:instrText xml:space="preserve"> </w:instrText>
            </w:r>
            <w:r w:rsidR="00122C3C">
              <w:rPr>
                <w:lang w:val="en-US"/>
              </w:rPr>
              <w:instrText>was</w:instrText>
            </w:r>
            <w:r w:rsidR="00122C3C" w:rsidRPr="009639EB">
              <w:instrText xml:space="preserve"> 15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relapse</w:instrText>
            </w:r>
            <w:r w:rsidR="00122C3C" w:rsidRPr="009639EB">
              <w:instrText>-</w:instrText>
            </w:r>
            <w:r w:rsidR="00122C3C">
              <w:rPr>
                <w:lang w:val="en-US"/>
              </w:rPr>
              <w:instrText>fre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RFS</w:instrText>
            </w:r>
            <w:r w:rsidR="00122C3C" w:rsidRPr="009639EB">
              <w:instrText xml:space="preserve">) </w:instrText>
            </w:r>
            <w:r w:rsidR="00122C3C">
              <w:rPr>
                <w:lang w:val="en-US"/>
              </w:rPr>
              <w:instrText>at</w:instrText>
            </w:r>
            <w:r w:rsidR="00122C3C" w:rsidRPr="009639EB">
              <w:instrText xml:space="preserve"> 116 </w:instrText>
            </w:r>
            <w:r w:rsidR="00122C3C">
              <w:rPr>
                <w:lang w:val="en-US"/>
              </w:rPr>
              <w:instrText>months</w:instrText>
            </w:r>
            <w:r w:rsidR="00122C3C" w:rsidRPr="009639EB">
              <w:instrText xml:space="preserve"> </w:instrText>
            </w:r>
            <w:r w:rsidR="00122C3C">
              <w:rPr>
                <w:lang w:val="en-US"/>
              </w:rPr>
              <w:instrText>of</w:instrText>
            </w:r>
            <w:r w:rsidR="00122C3C" w:rsidRPr="009639EB">
              <w:instrText xml:space="preserve"> 30% (95% </w:instrText>
            </w:r>
            <w:r w:rsidR="00122C3C">
              <w:rPr>
                <w:lang w:val="en-US"/>
              </w:rPr>
              <w:instrText>CI</w:instrText>
            </w:r>
            <w:r w:rsidR="00122C3C" w:rsidRPr="009639EB">
              <w:instrText xml:space="preserve">, 20-40%) </w:instrText>
            </w:r>
            <w:r w:rsidR="00122C3C">
              <w:rPr>
                <w:lang w:val="en-US"/>
              </w:rPr>
              <w:instrText>after</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follow</w:instrText>
            </w:r>
            <w:r w:rsidR="00122C3C" w:rsidRPr="009639EB">
              <w:instrText>-</w:instrText>
            </w:r>
            <w:r w:rsidR="00122C3C">
              <w:rPr>
                <w:lang w:val="en-US"/>
              </w:rPr>
              <w:instrText>up</w:instrText>
            </w:r>
            <w:r w:rsidR="00122C3C" w:rsidRPr="009639EB">
              <w:instrText xml:space="preserve"> </w:instrText>
            </w:r>
            <w:r w:rsidR="00122C3C">
              <w:rPr>
                <w:lang w:val="en-US"/>
              </w:rPr>
              <w:instrText>of</w:instrText>
            </w:r>
            <w:r w:rsidR="00122C3C" w:rsidRPr="009639EB">
              <w:instrText xml:space="preserve"> 95 </w:instrText>
            </w:r>
            <w:r w:rsidR="00122C3C">
              <w:rPr>
                <w:lang w:val="en-US"/>
              </w:rPr>
              <w:instrText>month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RF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HD</w:instrText>
            </w:r>
            <w:r w:rsidR="00122C3C" w:rsidRPr="009639EB">
              <w:instrText>-</w:instrText>
            </w:r>
            <w:r w:rsidR="00122C3C">
              <w:rPr>
                <w:lang w:val="en-US"/>
              </w:rPr>
              <w:instrText>Ara</w:instrText>
            </w:r>
            <w:r w:rsidR="00122C3C" w:rsidRPr="009639EB">
              <w:instrText>-</w:instrText>
            </w:r>
            <w:r w:rsidR="00122C3C">
              <w:rPr>
                <w:lang w:val="en-US"/>
              </w:rPr>
              <w:instrText>C</w:instrText>
            </w:r>
            <w:r w:rsidR="00122C3C" w:rsidRPr="009639EB">
              <w:instrText>/</w:instrText>
            </w:r>
            <w:r w:rsidR="00122C3C">
              <w:rPr>
                <w:lang w:val="en-US"/>
              </w:rPr>
              <w:instrText>DNR</w:instrText>
            </w:r>
            <w:r w:rsidR="00122C3C" w:rsidRPr="009639EB">
              <w:instrText xml:space="preserve"> </w:instrText>
            </w:r>
            <w:r w:rsidR="00122C3C">
              <w:rPr>
                <w:lang w:val="en-US"/>
              </w:rPr>
              <w:instrText>consolidated</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as</w:instrText>
            </w:r>
            <w:r w:rsidR="00122C3C" w:rsidRPr="009639EB">
              <w:instrText xml:space="preserve"> 25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RFS</w:instrText>
            </w:r>
            <w:r w:rsidR="00122C3C" w:rsidRPr="009639EB">
              <w:instrText xml:space="preserve"> </w:instrText>
            </w:r>
            <w:r w:rsidR="00122C3C">
              <w:rPr>
                <w:lang w:val="en-US"/>
              </w:rPr>
              <w:instrText>at</w:instrText>
            </w:r>
            <w:r w:rsidR="00122C3C" w:rsidRPr="009639EB">
              <w:instrText xml:space="preserve"> 116 </w:instrText>
            </w:r>
            <w:r w:rsidR="00122C3C">
              <w:rPr>
                <w:lang w:val="en-US"/>
              </w:rPr>
              <w:instrText>months</w:instrText>
            </w:r>
            <w:r w:rsidR="00122C3C" w:rsidRPr="009639EB">
              <w:instrText xml:space="preserve"> </w:instrText>
            </w:r>
            <w:r w:rsidR="00122C3C">
              <w:rPr>
                <w:lang w:val="en-US"/>
              </w:rPr>
              <w:instrText>of</w:instrText>
            </w:r>
            <w:r w:rsidR="00122C3C" w:rsidRPr="009639EB">
              <w:instrText xml:space="preserve"> 37% (95% </w:instrText>
            </w:r>
            <w:r w:rsidR="00122C3C">
              <w:rPr>
                <w:lang w:val="en-US"/>
              </w:rPr>
              <w:instrText>CI</w:instrText>
            </w:r>
            <w:r w:rsidR="00122C3C" w:rsidRPr="009639EB">
              <w:instrText xml:space="preserve">, 24-50%). </w:instrText>
            </w:r>
            <w:r w:rsidR="00122C3C">
              <w:rPr>
                <w:lang w:val="en-US"/>
              </w:rPr>
              <w:instrText>If</w:instrText>
            </w:r>
            <w:r w:rsidR="00122C3C" w:rsidRPr="009639EB">
              <w:instrText xml:space="preserve"> </w:instrText>
            </w:r>
            <w:r w:rsidR="00122C3C">
              <w:rPr>
                <w:lang w:val="en-US"/>
              </w:rPr>
              <w:instrText>al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transplanted</w:instrText>
            </w:r>
            <w:r w:rsidR="00122C3C" w:rsidRPr="009639EB">
              <w:instrText xml:space="preserve"> (</w:instrText>
            </w:r>
            <w:r w:rsidR="00122C3C">
              <w:rPr>
                <w:lang w:val="en-US"/>
              </w:rPr>
              <w:instrText>n</w:instrText>
            </w:r>
            <w:r w:rsidR="00122C3C" w:rsidRPr="009639EB">
              <w:instrText xml:space="preserve">=44) </w:instrText>
            </w:r>
            <w:r w:rsidR="00122C3C">
              <w:rPr>
                <w:lang w:val="en-US"/>
              </w:rPr>
              <w:instrText>were</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considere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time</w:instrText>
            </w:r>
            <w:r w:rsidR="00122C3C" w:rsidRPr="009639EB">
              <w:instrText xml:space="preserve"> (</w:instrText>
            </w:r>
            <w:r w:rsidR="00122C3C">
              <w:rPr>
                <w:lang w:val="en-US"/>
              </w:rPr>
              <w:instrText>MST</w:instrText>
            </w:r>
            <w:r w:rsidR="00122C3C" w:rsidRPr="009639EB">
              <w:instrText xml:space="preserve">) </w:instrText>
            </w:r>
            <w:r w:rsidR="00122C3C">
              <w:rPr>
                <w:lang w:val="en-US"/>
              </w:rPr>
              <w:instrText>was</w:instrText>
            </w:r>
            <w:r w:rsidR="00122C3C" w:rsidRPr="009639EB">
              <w:instrText xml:space="preserve"> 18 </w:instrText>
            </w:r>
            <w:r w:rsidR="00122C3C">
              <w:rPr>
                <w:lang w:val="en-US"/>
              </w:rPr>
              <w:instrText>month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probabil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being</w:instrText>
            </w:r>
            <w:r w:rsidR="00122C3C" w:rsidRPr="009639EB">
              <w:instrText xml:space="preserve"> </w:instrText>
            </w:r>
            <w:r w:rsidR="00122C3C">
              <w:rPr>
                <w:lang w:val="en-US"/>
              </w:rPr>
              <w:instrText>alive</w:instrText>
            </w:r>
            <w:r w:rsidR="00122C3C" w:rsidRPr="009639EB">
              <w:instrText xml:space="preserve"> </w:instrText>
            </w:r>
            <w:r w:rsidR="00122C3C">
              <w:rPr>
                <w:lang w:val="en-US"/>
              </w:rPr>
              <w:instrText>at 118 months of 24% (95% CI, 16-33%). MST of the HD-Ara-C/DNR consolidated patients was 58 months with a survival probability of 46% (95% CI, 31-60%) at 118 months. Prognostic factor analysis did not reveal any significant influence of age, sex, FAB subtype, white blood cell count, hemoglobin level, thrombocyte count, LDH, or response to the first induction course on RFS of the HD-Ara-C/DNR consolidated patients. In summary, HD-Ara-C/DNR consolidation can improve the long-term outcome of a subgroup of de novo AML patients. Further improvement of the outcome seems to depend on the identification of patients with an inferior outcome under that strategy who might benefit from alternative treatment strategies. © 1995 Springer-Verlag.","author":[{"dropping-particle":"","family":"Heil","given":"G.","non-dropping-particle":"","parse-names":false,"suffix":""},{"dropping-particle":"","family":"Mitrou","given":"P. S.","non-dropping-particle":"","parse-names":false,"suffix":""},{"dropping-particle":"","family":"Hoelzer","given":"D.","non-dropping-particle":"","parse-names":false,"suffix":""},{"dropping-particle":"","family":"Freund","given":"M.","non-dropping-particle":"","parse-names":false,"suffix":""},{"dropping-particle":"","family":"Link","given":"H.","non-dropping-particle":"","parse-names":false,"suffix":""},{"dropping-particle":"","family":"Ehninger","given":"G.","non-dropping-particle":"","parse-names":false,"suffix":""},{"dropping-particle":"","family":"Steinke","given":"B.","non-dropping-particle":"","parse-names":false,"suffix":""},{"dropping-particle":"","family":"Öhl","given":"S.","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L</w:instrText>
            </w:r>
            <w:r w:rsidR="00122C3C" w:rsidRPr="001718A8">
              <w:instrText>ö</w:instrText>
            </w:r>
            <w:r w:rsidR="00122C3C">
              <w:rPr>
                <w:lang w:val="en-US"/>
              </w:rPr>
              <w:instrText>sch</w:instrText>
            </w:r>
            <w:r w:rsidR="00122C3C" w:rsidRPr="001718A8">
              <w:instrText>","</w:instrText>
            </w:r>
            <w:r w:rsidR="00122C3C">
              <w:rPr>
                <w:lang w:val="en-US"/>
              </w:rPr>
              <w:instrText>given</w:instrText>
            </w:r>
            <w:r w:rsidR="00122C3C" w:rsidRPr="001718A8">
              <w:instrText>":"</w:instrText>
            </w:r>
            <w:r w:rsidR="00122C3C">
              <w:rPr>
                <w:lang w:val="en-US"/>
              </w:rPr>
              <w:instrText>A</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Quei</w:instrText>
            </w:r>
            <w:r w:rsidR="00122C3C" w:rsidRPr="001718A8">
              <w:instrText>ß</w:instrText>
            </w:r>
            <w:r w:rsidR="00122C3C">
              <w:rPr>
                <w:lang w:val="en-US"/>
              </w:rPr>
              <w:instrText>er</w:instrText>
            </w:r>
            <w:r w:rsidR="00122C3C" w:rsidRPr="001718A8">
              <w:instrText>","</w:instrText>
            </w:r>
            <w:r w:rsidR="00122C3C">
              <w:rPr>
                <w:lang w:val="en-US"/>
              </w:rPr>
              <w:instrText>given</w:instrText>
            </w:r>
            <w:r w:rsidR="00122C3C" w:rsidRPr="001718A8">
              <w:instrText>":"</w:instrText>
            </w:r>
            <w:r w:rsidR="00122C3C">
              <w:rPr>
                <w:lang w:val="en-US"/>
              </w:rPr>
              <w:instrText>W</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L</w:instrText>
            </w:r>
            <w:r w:rsidR="00122C3C" w:rsidRPr="001718A8">
              <w:instrText>ö</w:instrText>
            </w:r>
            <w:r w:rsidR="00122C3C">
              <w:rPr>
                <w:lang w:val="en-US"/>
              </w:rPr>
              <w:instrText>ffler</w:instrText>
            </w:r>
            <w:r w:rsidR="00122C3C" w:rsidRPr="001718A8">
              <w:instrText>","</w:instrText>
            </w:r>
            <w:r w:rsidR="00122C3C">
              <w:rPr>
                <w:lang w:val="en-US"/>
              </w:rPr>
              <w:instrText>given</w:instrText>
            </w:r>
            <w:r w:rsidR="00122C3C" w:rsidRPr="001718A8">
              <w:instrText>":"</w:instrText>
            </w:r>
            <w:r w:rsidR="00122C3C">
              <w:rPr>
                <w:lang w:val="en-US"/>
              </w:rPr>
              <w:instrText>B</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Gaus</w:instrText>
            </w:r>
            <w:r w:rsidR="00122C3C" w:rsidRPr="001718A8">
              <w:instrText>","</w:instrText>
            </w:r>
            <w:r w:rsidR="00122C3C">
              <w:rPr>
                <w:lang w:val="en-US"/>
              </w:rPr>
              <w:instrText>given</w:instrText>
            </w:r>
            <w:r w:rsidR="00122C3C" w:rsidRPr="001718A8">
              <w:instrText>":"</w:instrText>
            </w:r>
            <w:r w:rsidR="00122C3C">
              <w:rPr>
                <w:lang w:val="en-US"/>
              </w:rPr>
              <w:instrText>W</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H</w:instrText>
            </w:r>
            <w:r w:rsidR="00122C3C" w:rsidRPr="001718A8">
              <w:instrText>ö</w:instrText>
            </w:r>
            <w:r w:rsidR="00122C3C">
              <w:rPr>
                <w:lang w:val="en-US"/>
              </w:rPr>
              <w:instrText>gel</w:instrText>
            </w:r>
            <w:r w:rsidR="00122C3C" w:rsidRPr="001718A8">
              <w:instrText>","</w:instrText>
            </w:r>
            <w:r w:rsidR="00122C3C">
              <w:rPr>
                <w:lang w:val="en-US"/>
              </w:rPr>
              <w:instrText>given</w:instrText>
            </w:r>
            <w:r w:rsidR="00122C3C" w:rsidRPr="001718A8">
              <w:instrText>":"</w:instrText>
            </w:r>
            <w:r w:rsidR="00122C3C">
              <w:rPr>
                <w:lang w:val="en-US"/>
              </w:rPr>
              <w:instrText>J</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Heimpel</w:instrText>
            </w:r>
            <w:r w:rsidR="00122C3C" w:rsidRPr="001718A8">
              <w:instrText>","</w:instrText>
            </w:r>
            <w:r w:rsidR="00122C3C">
              <w:rPr>
                <w:lang w:val="en-US"/>
              </w:rPr>
              <w:instrText>given</w:instrText>
            </w:r>
            <w:r w:rsidR="00122C3C" w:rsidRPr="001718A8">
              <w:instrText>":"</w:instrText>
            </w:r>
            <w:r w:rsidR="00122C3C">
              <w:rPr>
                <w:lang w:val="en-US"/>
              </w:rPr>
              <w:instrText>H</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Kurrle</w:instrText>
            </w:r>
            <w:r w:rsidR="00122C3C" w:rsidRPr="001718A8">
              <w:instrText>","</w:instrText>
            </w:r>
            <w:r w:rsidR="00122C3C">
              <w:rPr>
                <w:lang w:val="en-US"/>
              </w:rPr>
              <w:instrText>given</w:instrText>
            </w:r>
            <w:r w:rsidR="00122C3C" w:rsidRPr="001718A8">
              <w:instrText>":"</w:instrText>
            </w:r>
            <w:r w:rsidR="00122C3C">
              <w:rPr>
                <w:lang w:val="en-US"/>
              </w:rPr>
              <w:instrText>E</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container</w:instrText>
            </w:r>
            <w:r w:rsidR="00122C3C" w:rsidRPr="001718A8">
              <w:instrText>-</w:instrText>
            </w:r>
            <w:r w:rsidR="00122C3C">
              <w:rPr>
                <w:lang w:val="en-US"/>
              </w:rPr>
              <w:instrText>title</w:instrText>
            </w:r>
            <w:r w:rsidR="00122C3C" w:rsidRPr="001718A8">
              <w:instrText>":"</w:instrText>
            </w:r>
            <w:r w:rsidR="00122C3C">
              <w:rPr>
                <w:lang w:val="en-US"/>
              </w:rPr>
              <w:instrText>Annals</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Hematology</w:instrText>
            </w:r>
            <w:r w:rsidR="00122C3C" w:rsidRPr="001718A8">
              <w:instrText>","</w:instrText>
            </w:r>
            <w:r w:rsidR="00122C3C">
              <w:rPr>
                <w:lang w:val="en-US"/>
              </w:rPr>
              <w:instrText>id</w:instrText>
            </w:r>
            <w:r w:rsidR="00122C3C" w:rsidRPr="001718A8">
              <w:instrText>":"</w:instrText>
            </w:r>
            <w:r w:rsidR="00122C3C">
              <w:rPr>
                <w:lang w:val="en-US"/>
              </w:rPr>
              <w:instrText>ITEM</w:instrText>
            </w:r>
            <w:r w:rsidR="00122C3C" w:rsidRPr="001718A8">
              <w:instrText>-1","</w:instrText>
            </w:r>
            <w:r w:rsidR="00122C3C">
              <w:rPr>
                <w:lang w:val="en-US"/>
              </w:rPr>
              <w:instrText>issue</w:instrText>
            </w:r>
            <w:r w:rsidR="00122C3C" w:rsidRPr="001718A8">
              <w:instrText>":"5","</w:instrText>
            </w:r>
            <w:r w:rsidR="00122C3C">
              <w:rPr>
                <w:lang w:val="en-US"/>
              </w:rPr>
              <w:instrText>issued</w:instrText>
            </w:r>
            <w:r w:rsidR="00122C3C" w:rsidRPr="001718A8">
              <w:instrText>":{"</w:instrText>
            </w:r>
            <w:r w:rsidR="00122C3C">
              <w:rPr>
                <w:lang w:val="en-US"/>
              </w:rPr>
              <w:instrText>date</w:instrText>
            </w:r>
            <w:r w:rsidR="00122C3C" w:rsidRPr="001718A8">
              <w:instrText>-</w:instrText>
            </w:r>
            <w:r w:rsidR="00122C3C">
              <w:rPr>
                <w:lang w:val="en-US"/>
              </w:rPr>
              <w:instrText>parts</w:instrText>
            </w:r>
            <w:r w:rsidR="00122C3C" w:rsidRPr="001718A8">
              <w:instrText>":[["1995","11"]]},"</w:instrText>
            </w:r>
            <w:r w:rsidR="00122C3C">
              <w:rPr>
                <w:lang w:val="en-US"/>
              </w:rPr>
              <w:instrText>page</w:instrText>
            </w:r>
            <w:r w:rsidR="00122C3C" w:rsidRPr="001718A8">
              <w:instrText>":"219-225","</w:instrText>
            </w:r>
            <w:r w:rsidR="00122C3C">
              <w:rPr>
                <w:lang w:val="en-US"/>
              </w:rPr>
              <w:instrText>publisher</w:instrText>
            </w:r>
            <w:r w:rsidR="00122C3C" w:rsidRPr="001718A8">
              <w:instrText>":"</w:instrText>
            </w:r>
            <w:r w:rsidR="00122C3C">
              <w:rPr>
                <w:lang w:val="en-US"/>
              </w:rPr>
              <w:instrText>Springer</w:instrText>
            </w:r>
            <w:r w:rsidR="00122C3C" w:rsidRPr="001718A8">
              <w:instrText>-</w:instrText>
            </w:r>
            <w:r w:rsidR="00122C3C">
              <w:rPr>
                <w:lang w:val="en-US"/>
              </w:rPr>
              <w:instrText>Verlag</w:instrText>
            </w:r>
            <w:r w:rsidR="00122C3C" w:rsidRPr="001718A8">
              <w:instrText>","</w:instrText>
            </w:r>
            <w:r w:rsidR="00122C3C">
              <w:rPr>
                <w:lang w:val="en-US"/>
              </w:rPr>
              <w:instrText>title</w:instrText>
            </w:r>
            <w:r w:rsidR="00122C3C" w:rsidRPr="001718A8">
              <w:instrText>":"</w:instrText>
            </w:r>
            <w:r w:rsidR="00122C3C">
              <w:rPr>
                <w:lang w:val="en-US"/>
              </w:rPr>
              <w:instrText>High</w:instrText>
            </w:r>
            <w:r w:rsidR="00122C3C" w:rsidRPr="001718A8">
              <w:instrText>-</w:instrText>
            </w:r>
            <w:r w:rsidR="00122C3C">
              <w:rPr>
                <w:lang w:val="en-US"/>
              </w:rPr>
              <w:instrText>dose</w:instrText>
            </w:r>
            <w:r w:rsidR="00122C3C" w:rsidRPr="001718A8">
              <w:instrText xml:space="preserve"> </w:instrText>
            </w:r>
            <w:r w:rsidR="00122C3C">
              <w:rPr>
                <w:lang w:val="en-US"/>
              </w:rPr>
              <w:instrText>cytosine</w:instrText>
            </w:r>
            <w:r w:rsidR="00122C3C" w:rsidRPr="001718A8">
              <w:instrText xml:space="preserve"> </w:instrText>
            </w:r>
            <w:r w:rsidR="00122C3C">
              <w:rPr>
                <w:lang w:val="en-US"/>
              </w:rPr>
              <w:instrText>arabinoside</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daunorubicin</w:instrText>
            </w:r>
            <w:r w:rsidR="00122C3C" w:rsidRPr="001718A8">
              <w:instrText xml:space="preserve"> </w:instrText>
            </w:r>
            <w:r w:rsidR="00122C3C">
              <w:rPr>
                <w:lang w:val="en-US"/>
              </w:rPr>
              <w:instrText>postremission</w:instrText>
            </w:r>
            <w:r w:rsidR="00122C3C" w:rsidRPr="001718A8">
              <w:instrText xml:space="preserve"> </w:instrText>
            </w:r>
            <w:r w:rsidR="00122C3C">
              <w:rPr>
                <w:lang w:val="en-US"/>
              </w:rPr>
              <w:instrText>therapy</w:instrText>
            </w:r>
            <w:r w:rsidR="00122C3C" w:rsidRPr="001718A8">
              <w:instrText xml:space="preserve"> </w:instrText>
            </w:r>
            <w:r w:rsidR="00122C3C">
              <w:rPr>
                <w:lang w:val="en-US"/>
              </w:rPr>
              <w:instrText>in</w:instrText>
            </w:r>
            <w:r w:rsidR="00122C3C" w:rsidRPr="001718A8">
              <w:instrText xml:space="preserve"> </w:instrText>
            </w:r>
            <w:r w:rsidR="00122C3C">
              <w:rPr>
                <w:lang w:val="en-US"/>
              </w:rPr>
              <w:instrText>adults</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de</w:instrText>
            </w:r>
            <w:r w:rsidR="00122C3C" w:rsidRPr="001718A8">
              <w:instrText xml:space="preserve"> </w:instrText>
            </w:r>
            <w:r w:rsidR="00122C3C">
              <w:rPr>
                <w:lang w:val="en-US"/>
              </w:rPr>
              <w:instrText>novo</w:instrText>
            </w:r>
            <w:r w:rsidR="00122C3C" w:rsidRPr="001718A8">
              <w:instrText xml:space="preserve"> </w:instrText>
            </w:r>
            <w:r w:rsidR="00122C3C">
              <w:rPr>
                <w:lang w:val="en-US"/>
              </w:rPr>
              <w:instrText>acute</w:instrText>
            </w:r>
            <w:r w:rsidR="00122C3C" w:rsidRPr="001718A8">
              <w:instrText xml:space="preserve"> </w:instrText>
            </w:r>
            <w:r w:rsidR="00122C3C">
              <w:rPr>
                <w:lang w:val="en-US"/>
              </w:rPr>
              <w:instrText>myeloid</w:instrText>
            </w:r>
            <w:r w:rsidR="00122C3C" w:rsidRPr="001718A8">
              <w:instrText xml:space="preserve"> </w:instrText>
            </w:r>
            <w:r w:rsidR="00122C3C">
              <w:rPr>
                <w:lang w:val="en-US"/>
              </w:rPr>
              <w:instrText>leukemia</w:instrText>
            </w:r>
            <w:r w:rsidR="00122C3C" w:rsidRPr="001718A8">
              <w:instrText xml:space="preserve"> - </w:instrText>
            </w:r>
            <w:r w:rsidR="00122C3C">
              <w:rPr>
                <w:lang w:val="en-US"/>
              </w:rPr>
              <w:instrText>Long</w:instrText>
            </w:r>
            <w:r w:rsidR="00122C3C" w:rsidRPr="001718A8">
              <w:instrText>-</w:instrText>
            </w:r>
            <w:r w:rsidR="00122C3C">
              <w:rPr>
                <w:lang w:val="en-US"/>
              </w:rPr>
              <w:instrText>term</w:instrText>
            </w:r>
            <w:r w:rsidR="00122C3C" w:rsidRPr="001718A8">
              <w:instrText xml:space="preserve"> </w:instrText>
            </w:r>
            <w:r w:rsidR="00122C3C">
              <w:rPr>
                <w:lang w:val="en-US"/>
              </w:rPr>
              <w:instrText>follow</w:instrText>
            </w:r>
            <w:r w:rsidR="00122C3C" w:rsidRPr="001718A8">
              <w:instrText>-</w:instrText>
            </w:r>
            <w:r w:rsidR="00122C3C">
              <w:rPr>
                <w:lang w:val="en-US"/>
              </w:rPr>
              <w:instrText>up</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a</w:instrText>
            </w:r>
            <w:r w:rsidR="00122C3C" w:rsidRPr="001718A8">
              <w:instrText xml:space="preserve"> </w:instrText>
            </w:r>
            <w:r w:rsidR="00122C3C">
              <w:rPr>
                <w:lang w:val="en-US"/>
              </w:rPr>
              <w:instrText>prospective</w:instrText>
            </w:r>
            <w:r w:rsidR="00122C3C" w:rsidRPr="001718A8">
              <w:instrText xml:space="preserve"> </w:instrText>
            </w:r>
            <w:r w:rsidR="00122C3C">
              <w:rPr>
                <w:lang w:val="en-US"/>
              </w:rPr>
              <w:instrText>multicenter</w:instrText>
            </w:r>
            <w:r w:rsidR="00122C3C" w:rsidRPr="001718A8">
              <w:instrText xml:space="preserve"> </w:instrText>
            </w:r>
            <w:r w:rsidR="00122C3C">
              <w:rPr>
                <w:lang w:val="en-US"/>
              </w:rPr>
              <w:instrText>trial</w:instrText>
            </w:r>
            <w:r w:rsidR="00122C3C" w:rsidRPr="001718A8">
              <w:instrText>","</w:instrText>
            </w:r>
            <w:r w:rsidR="00122C3C">
              <w:rPr>
                <w:lang w:val="en-US"/>
              </w:rPr>
              <w:instrText>type</w:instrText>
            </w:r>
            <w:r w:rsidR="00122C3C" w:rsidRPr="001718A8">
              <w:instrText>":"</w:instrText>
            </w:r>
            <w:r w:rsidR="00122C3C">
              <w:rPr>
                <w:lang w:val="en-US"/>
              </w:rPr>
              <w:instrText>article</w:instrText>
            </w:r>
            <w:r w:rsidR="00122C3C" w:rsidRPr="001718A8">
              <w:instrText>-</w:instrText>
            </w:r>
            <w:r w:rsidR="00122C3C">
              <w:rPr>
                <w:lang w:val="en-US"/>
              </w:rPr>
              <w:instrText>journal</w:instrText>
            </w:r>
            <w:r w:rsidR="00122C3C" w:rsidRPr="001718A8">
              <w:instrText>","</w:instrText>
            </w:r>
            <w:r w:rsidR="00122C3C">
              <w:rPr>
                <w:lang w:val="en-US"/>
              </w:rPr>
              <w:instrText>volume</w:instrText>
            </w:r>
            <w:r w:rsidR="00122C3C" w:rsidRPr="001718A8">
              <w:instrText>":"71"},"</w:instrText>
            </w:r>
            <w:r w:rsidR="00122C3C">
              <w:rPr>
                <w:lang w:val="en-US"/>
              </w:rPr>
              <w:instrText>uris</w:instrText>
            </w:r>
            <w:r w:rsidR="00122C3C" w:rsidRPr="001718A8">
              <w:instrText>":["</w:instrText>
            </w:r>
            <w:r w:rsidR="00122C3C">
              <w:rPr>
                <w:lang w:val="en-US"/>
              </w:rPr>
              <w:instrText>http</w:instrText>
            </w:r>
            <w:r w:rsidR="00122C3C" w:rsidRPr="001718A8">
              <w:instrText>://</w:instrText>
            </w:r>
            <w:r w:rsidR="00122C3C">
              <w:rPr>
                <w:lang w:val="en-US"/>
              </w:rPr>
              <w:instrText>www</w:instrText>
            </w:r>
            <w:r w:rsidR="00122C3C" w:rsidRPr="001718A8">
              <w:instrText>.</w:instrText>
            </w:r>
            <w:r w:rsidR="00122C3C">
              <w:rPr>
                <w:lang w:val="en-US"/>
              </w:rPr>
              <w:instrText>mendeley</w:instrText>
            </w:r>
            <w:r w:rsidR="00122C3C" w:rsidRPr="001718A8">
              <w:instrText>.</w:instrText>
            </w:r>
            <w:r w:rsidR="00122C3C">
              <w:rPr>
                <w:lang w:val="en-US"/>
              </w:rPr>
              <w:instrText>com</w:instrText>
            </w:r>
            <w:r w:rsidR="00122C3C" w:rsidRPr="001718A8">
              <w:instrText>/</w:instrText>
            </w:r>
            <w:r w:rsidR="00122C3C">
              <w:rPr>
                <w:lang w:val="en-US"/>
              </w:rPr>
              <w:instrText>documents</w:instrText>
            </w:r>
            <w:r w:rsidR="00122C3C" w:rsidRPr="001718A8">
              <w:instrText>/?</w:instrText>
            </w:r>
            <w:r w:rsidR="00122C3C">
              <w:rPr>
                <w:lang w:val="en-US"/>
              </w:rPr>
              <w:instrText>uuid</w:instrText>
            </w:r>
            <w:r w:rsidR="00122C3C" w:rsidRPr="001718A8">
              <w:instrText>=</w:instrText>
            </w:r>
            <w:r w:rsidR="00122C3C">
              <w:rPr>
                <w:lang w:val="en-US"/>
              </w:rPr>
              <w:instrText>d</w:instrText>
            </w:r>
            <w:r w:rsidR="00122C3C" w:rsidRPr="001718A8">
              <w:instrText>9</w:instrText>
            </w:r>
            <w:r w:rsidR="00122C3C">
              <w:rPr>
                <w:lang w:val="en-US"/>
              </w:rPr>
              <w:instrText>b</w:instrText>
            </w:r>
            <w:r w:rsidR="00122C3C" w:rsidRPr="001718A8">
              <w:instrText>1890</w:instrText>
            </w:r>
            <w:r w:rsidR="00122C3C">
              <w:rPr>
                <w:lang w:val="en-US"/>
              </w:rPr>
              <w:instrText>b</w:instrText>
            </w:r>
            <w:r w:rsidR="00122C3C" w:rsidRPr="001718A8">
              <w:instrText>-</w:instrText>
            </w:r>
            <w:r w:rsidR="00122C3C">
              <w:rPr>
                <w:lang w:val="en-US"/>
              </w:rPr>
              <w:instrText>d</w:instrText>
            </w:r>
            <w:r w:rsidR="00122C3C" w:rsidRPr="001718A8">
              <w:instrText>57</w:instrText>
            </w:r>
            <w:r w:rsidR="00122C3C">
              <w:rPr>
                <w:lang w:val="en-US"/>
              </w:rPr>
              <w:instrText>e</w:instrText>
            </w:r>
            <w:r w:rsidR="00122C3C" w:rsidRPr="001718A8">
              <w:instrText>-3422-</w:instrText>
            </w:r>
            <w:r w:rsidR="00122C3C">
              <w:rPr>
                <w:lang w:val="en-US"/>
              </w:rPr>
              <w:instrText>b</w:instrText>
            </w:r>
            <w:r w:rsidR="00122C3C" w:rsidRPr="001718A8">
              <w:instrText>814-</w:instrText>
            </w:r>
            <w:r w:rsidR="00122C3C">
              <w:rPr>
                <w:lang w:val="en-US"/>
              </w:rPr>
              <w:instrText>acfc</w:instrText>
            </w:r>
            <w:r w:rsidR="00122C3C" w:rsidRPr="001718A8">
              <w:instrText>9</w:instrText>
            </w:r>
            <w:r w:rsidR="00122C3C">
              <w:rPr>
                <w:lang w:val="en-US"/>
              </w:rPr>
              <w:instrText>fae</w:instrText>
            </w:r>
            <w:r w:rsidR="00122C3C" w:rsidRPr="001718A8">
              <w:instrText>4</w:instrText>
            </w:r>
            <w:r w:rsidR="00122C3C">
              <w:rPr>
                <w:lang w:val="en-US"/>
              </w:rPr>
              <w:instrText>e</w:instrText>
            </w:r>
            <w:r w:rsidR="00122C3C" w:rsidRPr="001718A8">
              <w:instrText>75"]}],"</w:instrText>
            </w:r>
            <w:r w:rsidR="00122C3C">
              <w:rPr>
                <w:lang w:val="en-US"/>
              </w:rPr>
              <w:instrText>mendeley</w:instrText>
            </w:r>
            <w:r w:rsidR="00122C3C" w:rsidRPr="001718A8">
              <w:instrText>":{"</w:instrText>
            </w:r>
            <w:r w:rsidR="00122C3C">
              <w:rPr>
                <w:lang w:val="en-US"/>
              </w:rPr>
              <w:instrText>formattedCitation</w:instrText>
            </w:r>
            <w:r w:rsidR="00122C3C" w:rsidRPr="001718A8">
              <w:instrText>":"[165]","</w:instrText>
            </w:r>
            <w:r w:rsidR="00122C3C">
              <w:rPr>
                <w:lang w:val="en-US"/>
              </w:rPr>
              <w:instrText>plainTextFormattedCitation</w:instrText>
            </w:r>
            <w:r w:rsidR="00122C3C" w:rsidRPr="001718A8">
              <w:instrText>":"[165]","</w:instrText>
            </w:r>
            <w:r w:rsidR="00122C3C">
              <w:rPr>
                <w:lang w:val="en-US"/>
              </w:rPr>
              <w:instrText>previouslyFormattedCitation</w:instrText>
            </w:r>
            <w:r w:rsidR="00122C3C" w:rsidRPr="001718A8">
              <w:instrText>":"[165]"},"</w:instrText>
            </w:r>
            <w:r w:rsidR="00122C3C">
              <w:rPr>
                <w:lang w:val="en-US"/>
              </w:rPr>
              <w:instrText>properties</w:instrText>
            </w:r>
            <w:r w:rsidR="00122C3C" w:rsidRPr="001718A8">
              <w:instrText>":{"</w:instrText>
            </w:r>
            <w:r w:rsidR="00122C3C">
              <w:rPr>
                <w:lang w:val="en-US"/>
              </w:rPr>
              <w:instrText>noteIndex</w:instrText>
            </w:r>
            <w:r w:rsidR="00122C3C" w:rsidRPr="001718A8">
              <w:instrText>":0},"</w:instrText>
            </w:r>
            <w:r w:rsidR="00122C3C">
              <w:rPr>
                <w:lang w:val="en-US"/>
              </w:rPr>
              <w:instrText>schema</w:instrText>
            </w:r>
            <w:r w:rsidR="00122C3C" w:rsidRPr="001718A8">
              <w:instrText>":"</w:instrText>
            </w:r>
            <w:r w:rsidR="00122C3C">
              <w:rPr>
                <w:lang w:val="en-US"/>
              </w:rPr>
              <w:instrText>https</w:instrText>
            </w:r>
            <w:r w:rsidR="00122C3C" w:rsidRPr="001718A8">
              <w:instrText>://</w:instrText>
            </w:r>
            <w:r w:rsidR="00122C3C">
              <w:rPr>
                <w:lang w:val="en-US"/>
              </w:rPr>
              <w:instrText>github</w:instrText>
            </w:r>
            <w:r w:rsidR="00122C3C" w:rsidRPr="001718A8">
              <w:instrText>.</w:instrText>
            </w:r>
            <w:r w:rsidR="00122C3C">
              <w:rPr>
                <w:lang w:val="en-US"/>
              </w:rPr>
              <w:instrText>com</w:instrText>
            </w:r>
            <w:r w:rsidR="00122C3C" w:rsidRPr="001718A8">
              <w:instrText>/</w:instrText>
            </w:r>
            <w:r w:rsidR="00122C3C">
              <w:rPr>
                <w:lang w:val="en-US"/>
              </w:rPr>
              <w:instrText>citation</w:instrText>
            </w:r>
            <w:r w:rsidR="00122C3C" w:rsidRPr="001718A8">
              <w:instrText>-</w:instrText>
            </w:r>
            <w:r w:rsidR="00122C3C">
              <w:rPr>
                <w:lang w:val="en-US"/>
              </w:rPr>
              <w:instrText>style</w:instrText>
            </w:r>
            <w:r w:rsidR="00122C3C" w:rsidRPr="001718A8">
              <w:instrText>-</w:instrText>
            </w:r>
            <w:r w:rsidR="00122C3C">
              <w:rPr>
                <w:lang w:val="en-US"/>
              </w:rPr>
              <w:instrText>language</w:instrText>
            </w:r>
            <w:r w:rsidR="00122C3C" w:rsidRPr="001718A8">
              <w:instrText>/</w:instrText>
            </w:r>
            <w:r w:rsidR="00122C3C">
              <w:rPr>
                <w:lang w:val="en-US"/>
              </w:rPr>
              <w:instrText>schema</w:instrText>
            </w:r>
            <w:r w:rsidR="00122C3C" w:rsidRPr="001718A8">
              <w:instrText>/</w:instrText>
            </w:r>
            <w:r w:rsidR="00122C3C">
              <w:rPr>
                <w:lang w:val="en-US"/>
              </w:rPr>
              <w:instrText>raw</w:instrText>
            </w:r>
            <w:r w:rsidR="00122C3C" w:rsidRPr="001718A8">
              <w:instrText>/</w:instrText>
            </w:r>
            <w:r w:rsidR="00122C3C">
              <w:rPr>
                <w:lang w:val="en-US"/>
              </w:rPr>
              <w:instrText>master</w:instrText>
            </w:r>
            <w:r w:rsidR="00122C3C" w:rsidRPr="001718A8">
              <w:instrText>/</w:instrText>
            </w:r>
            <w:r w:rsidR="00122C3C">
              <w:rPr>
                <w:lang w:val="en-US"/>
              </w:rPr>
              <w:instrText>csl</w:instrText>
            </w:r>
            <w:r w:rsidR="00122C3C" w:rsidRPr="001718A8">
              <w:instrText>-</w:instrText>
            </w:r>
            <w:r w:rsidR="00122C3C">
              <w:rPr>
                <w:lang w:val="en-US"/>
              </w:rPr>
              <w:instrText>citation</w:instrText>
            </w:r>
            <w:r w:rsidR="00122C3C" w:rsidRPr="001718A8">
              <w:instrText>.</w:instrText>
            </w:r>
            <w:r w:rsidR="00122C3C">
              <w:rPr>
                <w:lang w:val="en-US"/>
              </w:rPr>
              <w:instrText>json</w:instrText>
            </w:r>
            <w:r w:rsidR="00122C3C" w:rsidRPr="001718A8">
              <w:instrText>"}</w:instrText>
            </w:r>
            <w:r w:rsidR="002045FE" w:rsidRPr="00ED0774">
              <w:rPr>
                <w:lang w:val="en-US"/>
              </w:rPr>
              <w:fldChar w:fldCharType="separate"/>
            </w:r>
            <w:r w:rsidR="00EB1161">
              <w:rPr>
                <w:noProof/>
              </w:rPr>
              <w:t>[166</w:t>
            </w:r>
            <w:r w:rsidR="00BF3043" w:rsidRPr="001718A8">
              <w:rPr>
                <w:noProof/>
              </w:rPr>
              <w:t>]</w:t>
            </w:r>
            <w:r w:rsidR="002045FE"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6E5ECD" w14:textId="77777777" w:rsidR="00500D21" w:rsidRPr="008D6D4E" w:rsidRDefault="00EA580A" w:rsidP="00F0118E">
            <w:pPr>
              <w:ind w:firstLine="247"/>
            </w:pPr>
            <w:r w:rsidRPr="008D6D4E">
              <w:t>#</w:t>
            </w:r>
            <w:r w:rsidR="00500D21" w:rsidRPr="00ED0774">
              <w:t>Цитарабин</w:t>
            </w:r>
            <w:r w:rsidR="00500D21" w:rsidRPr="008D6D4E">
              <w:t>**</w:t>
            </w:r>
            <w:r w:rsidR="00926681" w:rsidRPr="008D6D4E">
              <w:t xml:space="preserve"> </w:t>
            </w:r>
            <w:r w:rsidR="00500D21" w:rsidRPr="008D6D4E">
              <w:t>3</w:t>
            </w:r>
            <w:r w:rsidR="00926681" w:rsidRPr="008D6D4E">
              <w:t xml:space="preserve"> </w:t>
            </w:r>
            <w:r w:rsidR="00500D21" w:rsidRPr="00ED0774">
              <w:t>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8D6D4E">
              <w:t>2-</w:t>
            </w:r>
            <w:r w:rsidR="00500D21" w:rsidRPr="00ED0774">
              <w:t>часовая</w:t>
            </w:r>
            <w:r w:rsidR="00926681" w:rsidRPr="008D6D4E">
              <w:t xml:space="preserve"> </w:t>
            </w:r>
            <w:r w:rsidR="00500D21" w:rsidRPr="00ED0774">
              <w:t>инфузия</w:t>
            </w:r>
            <w:r w:rsidR="00926681" w:rsidRPr="008D6D4E">
              <w:t xml:space="preserve"> </w:t>
            </w:r>
            <w:r w:rsidR="00BB0804" w:rsidRPr="00ED0774">
              <w:t>в</w:t>
            </w:r>
            <w:r w:rsidR="00926681" w:rsidRPr="008D6D4E">
              <w:t xml:space="preserve"> </w:t>
            </w:r>
            <w:r w:rsidR="00500D21" w:rsidRPr="008D6D4E">
              <w:t>1</w:t>
            </w:r>
            <w:r w:rsidR="00BB0804" w:rsidRPr="008D6D4E">
              <w:t>–</w:t>
            </w:r>
            <w:r w:rsidR="00500D21" w:rsidRPr="008D6D4E">
              <w:t>4</w:t>
            </w:r>
            <w:r w:rsidR="00BB0804" w:rsidRPr="008D6D4E">
              <w:t>-</w:t>
            </w:r>
            <w:r w:rsidR="00BB0804" w:rsidRPr="00ED0774">
              <w:t>й</w:t>
            </w:r>
            <w:r w:rsidR="00926681" w:rsidRPr="008D6D4E">
              <w:t xml:space="preserve"> </w:t>
            </w:r>
            <w:r w:rsidR="00500D21" w:rsidRPr="00ED0774">
              <w:t>дни</w:t>
            </w:r>
          </w:p>
          <w:p w14:paraId="3537C2D7" w14:textId="77777777" w:rsidR="00500D21" w:rsidRPr="008D6D4E" w:rsidRDefault="00500D21" w:rsidP="00F0118E">
            <w:pPr>
              <w:ind w:firstLine="247"/>
            </w:pPr>
            <w:r w:rsidRPr="00ED0774">
              <w:t>Даунорубицин</w:t>
            </w:r>
            <w:r w:rsidRPr="008D6D4E">
              <w:t>**</w:t>
            </w:r>
            <w:r w:rsidR="00926681" w:rsidRPr="008D6D4E">
              <w:t xml:space="preserve"> </w:t>
            </w:r>
            <w:r w:rsidRPr="008D6D4E">
              <w:t>45</w:t>
            </w:r>
            <w:r w:rsidR="00926681" w:rsidRPr="008D6D4E">
              <w:t xml:space="preserve"> </w:t>
            </w:r>
            <w:r w:rsidRPr="00ED0774">
              <w:t>мг</w:t>
            </w:r>
            <w:r w:rsidRPr="008D6D4E">
              <w:t>/</w:t>
            </w:r>
            <w:r w:rsidRPr="00ED0774">
              <w:t>м</w:t>
            </w:r>
            <w:r w:rsidRPr="008D6D4E">
              <w:rPr>
                <w:vertAlign w:val="superscript"/>
              </w:rPr>
              <w:t>2</w:t>
            </w:r>
            <w:r w:rsidR="00926681" w:rsidRPr="008D6D4E">
              <w:rPr>
                <w:vertAlign w:val="superscript"/>
              </w:rPr>
              <w:t xml:space="preserve"> </w:t>
            </w:r>
            <w:r w:rsidRPr="00ED0774">
              <w:t>в</w:t>
            </w:r>
            <w:r w:rsidRPr="008D6D4E">
              <w:t>/</w:t>
            </w:r>
            <w:r w:rsidRPr="00ED0774">
              <w:t>в</w:t>
            </w:r>
            <w:r w:rsidR="00926681" w:rsidRPr="008D6D4E">
              <w:t xml:space="preserve"> </w:t>
            </w:r>
            <w:r w:rsidRPr="008D6D4E">
              <w:t>1</w:t>
            </w:r>
            <w:r w:rsidR="00926681" w:rsidRPr="008D6D4E">
              <w:t xml:space="preserve"> </w:t>
            </w:r>
            <w:r w:rsidRPr="00ED0774">
              <w:t>раз</w:t>
            </w:r>
            <w:r w:rsidR="00926681" w:rsidRPr="008D6D4E">
              <w:t xml:space="preserve"> </w:t>
            </w:r>
            <w:r w:rsidRPr="00ED0774">
              <w:t>в</w:t>
            </w:r>
            <w:r w:rsidR="00926681" w:rsidRPr="008D6D4E">
              <w:t xml:space="preserve"> </w:t>
            </w:r>
            <w:r w:rsidRPr="00ED0774">
              <w:t>день</w:t>
            </w:r>
            <w:r w:rsidR="00926681" w:rsidRPr="008D6D4E">
              <w:t xml:space="preserve"> </w:t>
            </w:r>
            <w:r w:rsidRPr="00ED0774">
              <w:t>в</w:t>
            </w:r>
            <w:r w:rsidR="00926681" w:rsidRPr="008D6D4E">
              <w:t xml:space="preserve"> </w:t>
            </w:r>
            <w:r w:rsidRPr="008D6D4E">
              <w:t>3</w:t>
            </w:r>
            <w:r w:rsidR="00E41799" w:rsidRPr="008D6D4E">
              <w:t>–</w:t>
            </w:r>
            <w:r w:rsidRPr="008D6D4E">
              <w:t>5-</w:t>
            </w:r>
            <w:r w:rsidRPr="00ED0774">
              <w:t>й</w:t>
            </w:r>
            <w:r w:rsidR="00926681" w:rsidRPr="008D6D4E">
              <w:t xml:space="preserve"> </w:t>
            </w:r>
            <w:r w:rsidRPr="00ED0774">
              <w:t>дни</w:t>
            </w:r>
          </w:p>
        </w:tc>
      </w:tr>
      <w:tr w:rsidR="00500D21" w:rsidRPr="00E00201" w14:paraId="5C7BA3BC"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AFB0163" w14:textId="77777777" w:rsidR="00500D21" w:rsidRPr="001718A8" w:rsidRDefault="00500D21" w:rsidP="00F0118E">
            <w:pPr>
              <w:jc w:val="center"/>
            </w:pPr>
            <w:r w:rsidRPr="00ED0774">
              <w:t>НА</w:t>
            </w:r>
            <w:r w:rsidRPr="00ED0774">
              <w:rPr>
                <w:lang w:val="en-US"/>
              </w:rPr>
              <w:t>D</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7124B4" w14:textId="77777777" w:rsidR="00500D21" w:rsidRPr="008D6D4E" w:rsidRDefault="00EA580A" w:rsidP="00F0118E">
            <w:pPr>
              <w:ind w:firstLine="247"/>
            </w:pPr>
            <w:r w:rsidRPr="008D6D4E">
              <w:t>#</w:t>
            </w:r>
            <w:r w:rsidR="00500D21" w:rsidRPr="00ED0774">
              <w:t>Цитарабин</w:t>
            </w:r>
            <w:r w:rsidR="00500D21" w:rsidRPr="008D6D4E">
              <w:t>**</w:t>
            </w:r>
            <w:r w:rsidR="00926681" w:rsidRPr="008D6D4E">
              <w:t xml:space="preserve"> </w:t>
            </w:r>
            <w:r w:rsidR="00500D21" w:rsidRPr="008D6D4E">
              <w:t>3</w:t>
            </w:r>
            <w:r w:rsidR="00926681" w:rsidRPr="008D6D4E">
              <w:t xml:space="preserve"> </w:t>
            </w:r>
            <w:r w:rsidR="00500D21" w:rsidRPr="00ED0774">
              <w:t>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8D6D4E">
              <w:t>2-</w:t>
            </w:r>
            <w:r w:rsidR="00500D21" w:rsidRPr="00ED0774">
              <w:t>часовая</w:t>
            </w:r>
            <w:r w:rsidR="00926681" w:rsidRPr="008D6D4E">
              <w:t xml:space="preserve"> </w:t>
            </w:r>
            <w:r w:rsidR="00500D21" w:rsidRPr="00ED0774">
              <w:t>инфузия</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p>
          <w:p w14:paraId="119A0342" w14:textId="77777777" w:rsidR="00500D21" w:rsidRPr="008D6D4E" w:rsidRDefault="00500D21" w:rsidP="00F0118E">
            <w:pPr>
              <w:ind w:firstLine="247"/>
            </w:pPr>
            <w:r w:rsidRPr="00ED0774">
              <w:t>Даунорубицин</w:t>
            </w:r>
            <w:r w:rsidRPr="008D6D4E">
              <w:t>**</w:t>
            </w:r>
            <w:r w:rsidR="00926681" w:rsidRPr="008D6D4E">
              <w:t xml:space="preserve"> </w:t>
            </w:r>
            <w:r w:rsidRPr="008D6D4E">
              <w:t>45</w:t>
            </w:r>
            <w:r w:rsidR="00926681" w:rsidRPr="008D6D4E">
              <w:t xml:space="preserve"> </w:t>
            </w:r>
            <w:r w:rsidRPr="00ED0774">
              <w:t>мг</w:t>
            </w:r>
            <w:r w:rsidRPr="008D6D4E">
              <w:t>/</w:t>
            </w:r>
            <w:r w:rsidRPr="00ED0774">
              <w:t>м</w:t>
            </w:r>
            <w:r w:rsidRPr="008D6D4E">
              <w:rPr>
                <w:vertAlign w:val="superscript"/>
              </w:rPr>
              <w:t>2</w:t>
            </w:r>
            <w:r w:rsidR="00926681" w:rsidRPr="008D6D4E">
              <w:rPr>
                <w:vertAlign w:val="superscript"/>
              </w:rPr>
              <w:t xml:space="preserve"> </w:t>
            </w:r>
            <w:r w:rsidRPr="00ED0774">
              <w:t>в</w:t>
            </w:r>
            <w:r w:rsidRPr="008D6D4E">
              <w:t>/</w:t>
            </w:r>
            <w:r w:rsidRPr="00ED0774">
              <w:t>в</w:t>
            </w:r>
            <w:r w:rsidR="00926681" w:rsidRPr="008D6D4E">
              <w:t xml:space="preserve"> </w:t>
            </w:r>
            <w:r w:rsidRPr="008D6D4E">
              <w:t>1</w:t>
            </w:r>
            <w:r w:rsidR="00926681" w:rsidRPr="008D6D4E">
              <w:t xml:space="preserve"> </w:t>
            </w:r>
            <w:r w:rsidRPr="00ED0774">
              <w:t>раз</w:t>
            </w:r>
            <w:r w:rsidR="00926681" w:rsidRPr="008D6D4E">
              <w:t xml:space="preserve"> </w:t>
            </w:r>
            <w:r w:rsidRPr="00ED0774">
              <w:t>в</w:t>
            </w:r>
            <w:r w:rsidR="00926681" w:rsidRPr="008D6D4E">
              <w:t xml:space="preserve"> </w:t>
            </w:r>
            <w:r w:rsidRPr="00ED0774">
              <w:t>день</w:t>
            </w:r>
            <w:r w:rsidR="00926681" w:rsidRPr="008D6D4E">
              <w:t xml:space="preserve"> </w:t>
            </w:r>
            <w:r w:rsidRPr="00ED0774">
              <w:t>в</w:t>
            </w:r>
            <w:r w:rsidR="00926681" w:rsidRPr="008D6D4E">
              <w:t xml:space="preserve"> </w:t>
            </w:r>
            <w:r w:rsidRPr="008D6D4E">
              <w:t>3</w:t>
            </w:r>
            <w:r w:rsidR="00E41799" w:rsidRPr="008D6D4E">
              <w:t>–</w:t>
            </w:r>
            <w:r w:rsidRPr="008D6D4E">
              <w:t>5-</w:t>
            </w:r>
            <w:r w:rsidRPr="00ED0774">
              <w:t>й</w:t>
            </w:r>
            <w:r w:rsidR="00926681" w:rsidRPr="008D6D4E">
              <w:t xml:space="preserve"> </w:t>
            </w:r>
            <w:r w:rsidRPr="00ED0774">
              <w:t>дни</w:t>
            </w:r>
          </w:p>
        </w:tc>
      </w:tr>
      <w:tr w:rsidR="00500D21" w:rsidRPr="00E00201" w14:paraId="192619A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455C4F" w14:textId="54337EBD" w:rsidR="00500D21" w:rsidRPr="001718A8" w:rsidRDefault="00500D21" w:rsidP="00F0118E">
            <w:pPr>
              <w:jc w:val="center"/>
            </w:pPr>
            <w:r w:rsidRPr="00ED0774">
              <w:rPr>
                <w:lang w:val="en-US"/>
              </w:rPr>
              <w:t>H</w:t>
            </w:r>
            <w:r w:rsidRPr="001718A8">
              <w:t>-</w:t>
            </w:r>
            <w:r w:rsidRPr="00ED0774">
              <w:rPr>
                <w:lang w:val="en-US"/>
              </w:rPr>
              <w:t>MAC</w:t>
            </w:r>
            <w:r w:rsidR="002B3B3D" w:rsidRPr="001718A8">
              <w:t xml:space="preserve"> </w:t>
            </w:r>
            <w:r w:rsidR="002B3B3D" w:rsidRPr="00ED0774">
              <w:rPr>
                <w:lang w:val="en-US"/>
              </w:rPr>
              <w:fldChar w:fldCharType="begin" w:fldLock="1"/>
            </w:r>
            <w:r w:rsidR="00122C3C">
              <w:rPr>
                <w:lang w:val="en-US"/>
              </w:rPr>
              <w:instrText>ADDIN</w:instrText>
            </w:r>
            <w:r w:rsidR="00122C3C" w:rsidRPr="001718A8">
              <w:instrText xml:space="preserve"> </w:instrText>
            </w:r>
            <w:r w:rsidR="00122C3C">
              <w:rPr>
                <w:lang w:val="en-US"/>
              </w:rPr>
              <w:instrText>CSL</w:instrText>
            </w:r>
            <w:r w:rsidR="00122C3C" w:rsidRPr="001718A8">
              <w:instrText>_</w:instrText>
            </w:r>
            <w:r w:rsidR="00122C3C">
              <w:rPr>
                <w:lang w:val="en-US"/>
              </w:rPr>
              <w:instrText>CITATION</w:instrText>
            </w:r>
            <w:r w:rsidR="00122C3C" w:rsidRPr="001718A8">
              <w:instrText xml:space="preserve"> {"</w:instrText>
            </w:r>
            <w:r w:rsidR="00122C3C">
              <w:rPr>
                <w:lang w:val="en-US"/>
              </w:rPr>
              <w:instrText>citationItems</w:instrText>
            </w:r>
            <w:r w:rsidR="00122C3C" w:rsidRPr="001718A8">
              <w:instrText>":[{"</w:instrText>
            </w:r>
            <w:r w:rsidR="00122C3C">
              <w:rPr>
                <w:lang w:val="en-US"/>
              </w:rPr>
              <w:instrText>id</w:instrText>
            </w:r>
            <w:r w:rsidR="00122C3C" w:rsidRPr="001718A8">
              <w:instrText>":"</w:instrText>
            </w:r>
            <w:r w:rsidR="00122C3C">
              <w:rPr>
                <w:lang w:val="en-US"/>
              </w:rPr>
              <w:instrText>ITEM</w:instrText>
            </w:r>
            <w:r w:rsidR="00122C3C" w:rsidRPr="001718A8">
              <w:instrText>-1","</w:instrText>
            </w:r>
            <w:r w:rsidR="00122C3C">
              <w:rPr>
                <w:lang w:val="en-US"/>
              </w:rPr>
              <w:instrText>itemData</w:instrText>
            </w:r>
            <w:r w:rsidR="00122C3C" w:rsidRPr="001718A8">
              <w:instrText>":{"</w:instrText>
            </w:r>
            <w:r w:rsidR="00122C3C">
              <w:rPr>
                <w:lang w:val="en-US"/>
              </w:rPr>
              <w:instrText>DOI</w:instrText>
            </w:r>
            <w:r w:rsidR="00122C3C" w:rsidRPr="001718A8">
              <w:instrText>":"10.3109/10428194.2011.621562","</w:instrText>
            </w:r>
            <w:r w:rsidR="00122C3C">
              <w:rPr>
                <w:lang w:val="en-US"/>
              </w:rPr>
              <w:instrText>ISSN</w:instrText>
            </w:r>
            <w:r w:rsidR="00122C3C" w:rsidRPr="001718A8">
              <w:instrText>":"10428194","</w:instrText>
            </w:r>
            <w:r w:rsidR="00122C3C">
              <w:rPr>
                <w:lang w:val="en-US"/>
              </w:rPr>
              <w:instrText>abstract</w:instrText>
            </w:r>
            <w:r w:rsidR="00122C3C" w:rsidRPr="001718A8">
              <w:instrText>":"</w:instrText>
            </w:r>
            <w:r w:rsidR="00122C3C">
              <w:rPr>
                <w:lang w:val="en-US"/>
              </w:rPr>
              <w:instrText>Patients</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high</w:instrText>
            </w:r>
            <w:r w:rsidR="00122C3C" w:rsidRPr="001718A8">
              <w:instrText>-</w:instrText>
            </w:r>
            <w:r w:rsidR="00122C3C">
              <w:rPr>
                <w:lang w:val="en-US"/>
              </w:rPr>
              <w:instrText>risk</w:instrText>
            </w:r>
            <w:r w:rsidR="00122C3C" w:rsidRPr="001718A8">
              <w:instrText xml:space="preserve"> </w:instrText>
            </w:r>
            <w:r w:rsidR="00122C3C">
              <w:rPr>
                <w:lang w:val="en-US"/>
              </w:rPr>
              <w:instrText>AML</w:instrText>
            </w:r>
            <w:r w:rsidR="00122C3C" w:rsidRPr="001718A8">
              <w:instrText xml:space="preserve">, </w:instrText>
            </w:r>
            <w:r w:rsidR="00122C3C">
              <w:rPr>
                <w:lang w:val="en-US"/>
              </w:rPr>
              <w:instrText>defined</w:instrText>
            </w:r>
            <w:r w:rsidR="00122C3C" w:rsidRPr="001718A8">
              <w:instrText xml:space="preserve"> </w:instrText>
            </w:r>
            <w:r w:rsidR="00122C3C">
              <w:rPr>
                <w:lang w:val="en-US"/>
              </w:rPr>
              <w:instrText>as</w:instrText>
            </w:r>
            <w:r w:rsidR="00122C3C" w:rsidRPr="001718A8">
              <w:instrText xml:space="preserve"> </w:instrText>
            </w:r>
            <w:r w:rsidR="00122C3C">
              <w:rPr>
                <w:lang w:val="en-US"/>
              </w:rPr>
              <w:instrText>those</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advanced</w:instrText>
            </w:r>
            <w:r w:rsidR="00122C3C" w:rsidRPr="001718A8">
              <w:instrText xml:space="preserve"> </w:instrText>
            </w:r>
            <w:r w:rsidR="00122C3C">
              <w:rPr>
                <w:lang w:val="en-US"/>
              </w:rPr>
              <w:instrText>age</w:instrText>
            </w:r>
            <w:r w:rsidR="00122C3C" w:rsidRPr="001718A8">
              <w:instrText xml:space="preserve">, </w:instrText>
            </w:r>
            <w:r w:rsidR="00122C3C">
              <w:rPr>
                <w:lang w:val="en-US"/>
              </w:rPr>
              <w:instrText>relapsed</w:instrText>
            </w:r>
            <w:r w:rsidR="00122C3C" w:rsidRPr="001718A8">
              <w:instrText>/</w:instrText>
            </w:r>
            <w:r w:rsidR="00122C3C">
              <w:rPr>
                <w:lang w:val="en-US"/>
              </w:rPr>
              <w:instrText>refractory</w:instrText>
            </w:r>
            <w:r w:rsidR="00122C3C" w:rsidRPr="001718A8">
              <w:instrText xml:space="preserve"> </w:instrText>
            </w:r>
            <w:r w:rsidR="00122C3C">
              <w:rPr>
                <w:lang w:val="en-US"/>
              </w:rPr>
              <w:instrText>disease</w:instrText>
            </w:r>
            <w:r w:rsidR="00122C3C" w:rsidRPr="001718A8">
              <w:instrText xml:space="preserve">, </w:instrText>
            </w:r>
            <w:r w:rsidR="00122C3C">
              <w:rPr>
                <w:lang w:val="en-US"/>
              </w:rPr>
              <w:instrText>unfavorable</w:instrText>
            </w:r>
            <w:r w:rsidR="00122C3C" w:rsidRPr="001718A8">
              <w:instrText xml:space="preserve"> </w:instrText>
            </w:r>
            <w:r w:rsidR="00122C3C">
              <w:rPr>
                <w:lang w:val="en-US"/>
              </w:rPr>
              <w:instrText>molecular</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cytogenetic</w:instrText>
            </w:r>
            <w:r w:rsidR="00122C3C" w:rsidRPr="001718A8">
              <w:instrText xml:space="preserve"> </w:instrText>
            </w:r>
            <w:r w:rsidR="00122C3C">
              <w:rPr>
                <w:lang w:val="en-US"/>
              </w:rPr>
              <w:instrText>abnormalities</w:instrText>
            </w:r>
            <w:r w:rsidR="00122C3C" w:rsidRPr="001718A8">
              <w:instrText xml:space="preserve">, </w:instrText>
            </w:r>
            <w:r w:rsidR="00122C3C">
              <w:rPr>
                <w:lang w:val="en-US"/>
              </w:rPr>
              <w:instrText>therapy</w:instrText>
            </w:r>
            <w:r w:rsidR="00122C3C" w:rsidRPr="001718A8">
              <w:instrText>-</w:instrText>
            </w:r>
            <w:r w:rsidR="00122C3C">
              <w:rPr>
                <w:lang w:val="en-US"/>
              </w:rPr>
              <w:instrText>related</w:instrText>
            </w:r>
            <w:r w:rsidR="00122C3C" w:rsidRPr="001718A8">
              <w:instrText xml:space="preserve"> </w:instrText>
            </w:r>
            <w:r w:rsidR="00122C3C">
              <w:rPr>
                <w:lang w:val="en-US"/>
              </w:rPr>
              <w:instrText>myeloid</w:instrText>
            </w:r>
            <w:r w:rsidR="00122C3C" w:rsidRPr="001718A8">
              <w:instrText xml:space="preserve"> </w:instrText>
            </w:r>
            <w:r w:rsidR="00122C3C">
              <w:rPr>
                <w:lang w:val="en-US"/>
              </w:rPr>
              <w:instrText>neoplasm</w:instrText>
            </w:r>
            <w:r w:rsidR="00122C3C" w:rsidRPr="001718A8">
              <w:instrText xml:space="preserve"> (</w:instrText>
            </w:r>
            <w:r w:rsidR="00122C3C">
              <w:rPr>
                <w:lang w:val="en-US"/>
              </w:rPr>
              <w:instrText>t</w:instrText>
            </w:r>
            <w:r w:rsidR="00122C3C" w:rsidRPr="001718A8">
              <w:instrText>-</w:instrText>
            </w:r>
            <w:r w:rsidR="00122C3C">
              <w:rPr>
                <w:lang w:val="en-US"/>
              </w:rPr>
              <w:instrText>MN</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multiple</w:instrText>
            </w:r>
            <w:r w:rsidR="00122C3C" w:rsidRPr="001718A8">
              <w:instrText xml:space="preserve"> </w:instrText>
            </w:r>
            <w:r w:rsidR="00122C3C">
              <w:rPr>
                <w:lang w:val="en-US"/>
              </w:rPr>
              <w:instrText>medical</w:instrText>
            </w:r>
            <w:r w:rsidR="00122C3C" w:rsidRPr="001718A8">
              <w:instrText xml:space="preserve"> </w:instrText>
            </w:r>
            <w:r w:rsidR="00122C3C">
              <w:rPr>
                <w:lang w:val="en-US"/>
              </w:rPr>
              <w:instrText>co</w:instrText>
            </w:r>
            <w:r w:rsidR="00122C3C" w:rsidRPr="001718A8">
              <w:instrText>-</w:instrText>
            </w:r>
            <w:r w:rsidR="00122C3C">
              <w:rPr>
                <w:lang w:val="en-US"/>
              </w:rPr>
              <w:instrText>morbidities</w:instrText>
            </w:r>
            <w:r w:rsidR="00122C3C" w:rsidRPr="001718A8">
              <w:instrText xml:space="preserve"> </w:instrText>
            </w:r>
            <w:r w:rsidR="00122C3C">
              <w:rPr>
                <w:lang w:val="en-US"/>
              </w:rPr>
              <w:instrText>tend</w:instrText>
            </w:r>
            <w:r w:rsidR="00122C3C" w:rsidRPr="001718A8">
              <w:instrText xml:space="preserve"> </w:instrText>
            </w:r>
            <w:r w:rsidR="00122C3C">
              <w:rPr>
                <w:lang w:val="en-US"/>
              </w:rPr>
              <w:instrText>to</w:instrText>
            </w:r>
            <w:r w:rsidR="00122C3C" w:rsidRPr="001718A8">
              <w:instrText xml:space="preserve"> </w:instrText>
            </w:r>
            <w:r w:rsidR="00122C3C">
              <w:rPr>
                <w:lang w:val="en-US"/>
              </w:rPr>
              <w:instrText>respond</w:instrText>
            </w:r>
            <w:r w:rsidR="00122C3C" w:rsidRPr="001718A8">
              <w:instrText xml:space="preserve"> </w:instrText>
            </w:r>
            <w:r w:rsidR="00122C3C">
              <w:rPr>
                <w:lang w:val="en-US"/>
              </w:rPr>
              <w:instrText>poorly</w:instrText>
            </w:r>
            <w:r w:rsidR="00122C3C" w:rsidRPr="001718A8">
              <w:instrText xml:space="preserve"> </w:instrText>
            </w:r>
            <w:r w:rsidR="00122C3C">
              <w:rPr>
                <w:lang w:val="en-US"/>
              </w:rPr>
              <w:instrText>to</w:instrText>
            </w:r>
            <w:r w:rsidR="00122C3C" w:rsidRPr="001718A8">
              <w:instrText xml:space="preserve"> </w:instrText>
            </w:r>
            <w:r w:rsidR="00122C3C">
              <w:rPr>
                <w:lang w:val="en-US"/>
              </w:rPr>
              <w:instrText>standard</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daunorubicin</w:instrText>
            </w:r>
            <w:r w:rsidR="00122C3C" w:rsidRPr="001718A8">
              <w:instrText xml:space="preserve"> </w:instrText>
            </w:r>
            <w:r w:rsidR="00122C3C">
              <w:rPr>
                <w:lang w:val="en-US"/>
              </w:rPr>
              <w:instrText>induction</w:instrText>
            </w:r>
            <w:r w:rsidR="00122C3C" w:rsidRPr="001718A8">
              <w:instrText xml:space="preserve"> </w:instrText>
            </w:r>
            <w:r w:rsidR="00122C3C">
              <w:rPr>
                <w:lang w:val="en-US"/>
              </w:rPr>
              <w:instrText>therapy</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have</w:instrText>
            </w:r>
            <w:r w:rsidR="00122C3C" w:rsidRPr="001718A8">
              <w:instrText xml:space="preserve"> </w:instrText>
            </w:r>
            <w:r w:rsidR="00122C3C">
              <w:rPr>
                <w:lang w:val="en-US"/>
              </w:rPr>
              <w:instrText>a</w:instrText>
            </w:r>
            <w:r w:rsidR="00122C3C" w:rsidRPr="001718A8">
              <w:instrText xml:space="preserve"> </w:instrText>
            </w:r>
            <w:r w:rsidR="00122C3C">
              <w:rPr>
                <w:lang w:val="en-US"/>
              </w:rPr>
              <w:instrText>poor</w:instrText>
            </w:r>
            <w:r w:rsidR="00122C3C" w:rsidRPr="001718A8">
              <w:instrText xml:space="preserve"> </w:instrText>
            </w:r>
            <w:r w:rsidR="00122C3C">
              <w:rPr>
                <w:lang w:val="en-US"/>
              </w:rPr>
              <w:instrText>prognosis</w:instrText>
            </w:r>
            <w:r w:rsidR="00122C3C" w:rsidRPr="001718A8">
              <w:instrText xml:space="preserve">. </w:instrText>
            </w:r>
            <w:r w:rsidR="00122C3C">
              <w:rPr>
                <w:lang w:val="en-US"/>
              </w:rPr>
              <w:instrText>We</w:instrText>
            </w:r>
            <w:r w:rsidR="00122C3C" w:rsidRPr="009639EB">
              <w:instrText xml:space="preserve"> </w:instrText>
            </w:r>
            <w:r w:rsidR="00122C3C">
              <w:rPr>
                <w:lang w:val="en-US"/>
              </w:rPr>
              <w:instrText>performed</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retrospective</w:instrText>
            </w:r>
            <w:r w:rsidR="00122C3C" w:rsidRPr="009639EB">
              <w:instrText xml:space="preserve"> </w:instrText>
            </w:r>
            <w:r w:rsidR="00122C3C">
              <w:rPr>
                <w:lang w:val="en-US"/>
              </w:rPr>
              <w:instrText>analysi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an</w:instrText>
            </w:r>
            <w:r w:rsidR="00122C3C" w:rsidRPr="009639EB">
              <w:instrText xml:space="preserve"> </w:instrText>
            </w:r>
            <w:r w:rsidR="00122C3C">
              <w:rPr>
                <w:lang w:val="en-US"/>
              </w:rPr>
              <w:instrText>alternative</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regimen</w:instrText>
            </w:r>
            <w:r w:rsidR="00122C3C" w:rsidRPr="009639EB">
              <w:instrText xml:space="preserve"> </w:instrText>
            </w:r>
            <w:r w:rsidR="00122C3C">
              <w:rPr>
                <w:lang w:val="en-US"/>
              </w:rPr>
              <w:instrText>using</w:instrText>
            </w:r>
            <w:r w:rsidR="00122C3C" w:rsidRPr="009639EB">
              <w:instrText xml:space="preserve"> </w:instrText>
            </w:r>
            <w:r w:rsidR="00122C3C">
              <w:rPr>
                <w:lang w:val="en-US"/>
              </w:rPr>
              <w:instrText>high</w:instrText>
            </w:r>
            <w:r w:rsidR="00122C3C" w:rsidRPr="009639EB">
              <w:instrText xml:space="preserve"> </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HiDAC</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MITO</w:instrText>
            </w:r>
            <w:r w:rsidR="00122C3C" w:rsidRPr="009639EB">
              <w:instrText xml:space="preserve">) </w:instrText>
            </w:r>
            <w:r w:rsidR="00122C3C">
              <w:rPr>
                <w:lang w:val="en-US"/>
              </w:rPr>
              <w:instrText>administered</w:instrText>
            </w:r>
            <w:r w:rsidR="00122C3C" w:rsidRPr="009639EB">
              <w:instrText xml:space="preserve"> </w:instrText>
            </w:r>
            <w:r w:rsidR="00122C3C">
              <w:rPr>
                <w:lang w:val="en-US"/>
              </w:rPr>
              <w:instrText>to</w:instrText>
            </w:r>
            <w:r w:rsidR="00122C3C" w:rsidRPr="009639EB">
              <w:instrText xml:space="preserve"> 78 </w:instrText>
            </w:r>
            <w:r w:rsidR="00122C3C">
              <w:rPr>
                <w:lang w:val="en-US"/>
              </w:rPr>
              <w:instrText>high</w:instrText>
            </w:r>
            <w:r w:rsidR="00122C3C" w:rsidRPr="009639EB">
              <w:instrText>-</w:instrText>
            </w:r>
            <w:r w:rsidR="00122C3C">
              <w:rPr>
                <w:lang w:val="en-US"/>
              </w:rPr>
              <w:instrText>risk</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at</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University</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Chicago</w:instrText>
            </w:r>
            <w:r w:rsidR="00122C3C" w:rsidRPr="009639EB">
              <w:instrText xml:space="preserve"> </w:instrText>
            </w:r>
            <w:r w:rsidR="00122C3C">
              <w:rPr>
                <w:lang w:val="en-US"/>
              </w:rPr>
              <w:instrText>from</w:instrText>
            </w:r>
            <w:r w:rsidR="00122C3C" w:rsidRPr="009639EB">
              <w:instrText xml:space="preserve"> 2001 </w:instrText>
            </w:r>
            <w:r w:rsidR="00122C3C">
              <w:rPr>
                <w:lang w:val="en-US"/>
              </w:rPr>
              <w:instrText>to</w:instrText>
            </w:r>
            <w:r w:rsidR="00122C3C" w:rsidRPr="009639EB">
              <w:instrText xml:space="preserve"> 2008. </w:instrText>
            </w:r>
            <w:r w:rsidR="00122C3C">
              <w:rPr>
                <w:lang w:val="en-US"/>
              </w:rPr>
              <w:instrText>The</w:instrText>
            </w:r>
            <w:r w:rsidR="00122C3C" w:rsidRPr="009639EB">
              <w:instrText xml:space="preserve"> </w:instrText>
            </w:r>
            <w:r w:rsidR="00122C3C">
              <w:rPr>
                <w:lang w:val="en-US"/>
              </w:rPr>
              <w:instrText>primary</w:instrText>
            </w:r>
            <w:r w:rsidR="00122C3C" w:rsidRPr="009639EB">
              <w:instrText xml:space="preserve"> </w:instrText>
            </w:r>
            <w:r w:rsidR="00122C3C">
              <w:rPr>
                <w:lang w:val="en-US"/>
              </w:rPr>
              <w:instrText>endpoint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tudy</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death</w:instrText>
            </w:r>
            <w:r w:rsidR="00122C3C" w:rsidRPr="009639EB">
              <w:instrText xml:space="preserve"> </w:instrText>
            </w:r>
            <w:r w:rsidR="00122C3C">
              <w:rPr>
                <w:lang w:val="en-US"/>
              </w:rPr>
              <w:instrText>within</w:instrText>
            </w:r>
            <w:r w:rsidR="00122C3C" w:rsidRPr="009639EB">
              <w:instrText xml:space="preserve"> 30 </w:instrText>
            </w:r>
            <w:r w:rsidR="00122C3C">
              <w:rPr>
                <w:lang w:val="en-US"/>
              </w:rPr>
              <w:instrText>days</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initiation</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median</w:instrText>
            </w:r>
            <w:r w:rsidR="00122C3C" w:rsidRPr="009639EB">
              <w:instrText xml:space="preserve"> </w:instrText>
            </w:r>
            <w:r w:rsidR="00122C3C">
              <w:rPr>
                <w:lang w:val="en-US"/>
              </w:rPr>
              <w:instrText>age</w:instrText>
            </w:r>
            <w:r w:rsidR="00122C3C" w:rsidRPr="009639EB">
              <w:instrText xml:space="preserve"> </w:instrText>
            </w:r>
            <w:r w:rsidR="00122C3C">
              <w:rPr>
                <w:lang w:val="en-US"/>
              </w:rPr>
              <w:instrText>was</w:instrText>
            </w:r>
            <w:r w:rsidR="00122C3C" w:rsidRPr="009639EB">
              <w:instrText xml:space="preserve"> 63 </w:instrText>
            </w:r>
            <w:r w:rsidR="00122C3C">
              <w:rPr>
                <w:lang w:val="en-US"/>
              </w:rPr>
              <w:instrText>years</w:instrText>
            </w:r>
            <w:r w:rsidR="00122C3C" w:rsidRPr="009639EB">
              <w:instrText xml:space="preserve"> (</w:instrText>
            </w:r>
            <w:r w:rsidR="00122C3C">
              <w:rPr>
                <w:lang w:val="en-US"/>
              </w:rPr>
              <w:instrText>range</w:instrText>
            </w:r>
            <w:r w:rsidR="00122C3C" w:rsidRPr="009639EB">
              <w:instrText xml:space="preserve">:2385); 27% </w:instrText>
            </w:r>
            <w:r w:rsidR="00122C3C">
              <w:rPr>
                <w:lang w:val="en-US"/>
              </w:rPr>
              <w:instrText>of</w:instrText>
            </w:r>
            <w:r w:rsidR="00122C3C" w:rsidRPr="009639EB">
              <w:instrText xml:space="preserve"> </w:instrText>
            </w:r>
            <w:r w:rsidR="00122C3C">
              <w:rPr>
                <w:lang w:val="en-US"/>
              </w:rPr>
              <w:instrText>the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a</w:instrText>
            </w:r>
            <w:r w:rsidR="00122C3C" w:rsidRPr="009639EB">
              <w:instrText xml:space="preserve"> </w:instrText>
            </w:r>
            <w:r w:rsidR="00122C3C">
              <w:rPr>
                <w:lang w:val="en-US"/>
              </w:rPr>
              <w:instrText>Charlson</w:instrText>
            </w:r>
            <w:r w:rsidR="00122C3C" w:rsidRPr="009639EB">
              <w:instrText xml:space="preserve"> </w:instrText>
            </w:r>
            <w:r w:rsidR="00122C3C">
              <w:rPr>
                <w:lang w:val="en-US"/>
              </w:rPr>
              <w:instrText>co</w:instrText>
            </w:r>
            <w:r w:rsidR="00122C3C" w:rsidRPr="009639EB">
              <w:instrText>-</w:instrText>
            </w:r>
            <w:r w:rsidR="00122C3C">
              <w:rPr>
                <w:lang w:val="en-US"/>
              </w:rPr>
              <w:instrText>morbidity</w:instrText>
            </w:r>
            <w:r w:rsidR="00122C3C" w:rsidRPr="009639EB">
              <w:instrText xml:space="preserve"> </w:instrText>
            </w:r>
            <w:r w:rsidR="00122C3C">
              <w:rPr>
                <w:lang w:val="en-US"/>
              </w:rPr>
              <w:instrText>index</w:instrText>
            </w:r>
            <w:r w:rsidR="00122C3C" w:rsidRPr="009639EB">
              <w:instrText xml:space="preserve"> (</w:instrText>
            </w:r>
            <w:r w:rsidR="00122C3C">
              <w:rPr>
                <w:lang w:val="en-US"/>
              </w:rPr>
              <w:instrText>CCI</w:instrText>
            </w:r>
            <w:r w:rsidR="00122C3C" w:rsidRPr="009639EB">
              <w:instrText xml:space="preserve">) &gt; 2. </w:instrText>
            </w:r>
            <w:r w:rsidR="00122C3C">
              <w:rPr>
                <w:lang w:val="en-US"/>
              </w:rPr>
              <w:instrText>Forty</w:instrText>
            </w:r>
            <w:r w:rsidR="00122C3C" w:rsidRPr="009639EB">
              <w:instrText>-</w:instrText>
            </w:r>
            <w:r w:rsidR="00122C3C">
              <w:rPr>
                <w:lang w:val="en-US"/>
              </w:rPr>
              <w:instrText>three</w:instrText>
            </w:r>
            <w:r w:rsidR="00122C3C" w:rsidRPr="009639EB">
              <w:instrText xml:space="preserve"> (56%)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unfavorable</w:instrText>
            </w:r>
            <w:r w:rsidR="00122C3C" w:rsidRPr="009639EB">
              <w:instrText xml:space="preserve"> </w:instrText>
            </w:r>
            <w:r w:rsidR="00122C3C">
              <w:rPr>
                <w:lang w:val="en-US"/>
              </w:rPr>
              <w:instrText>cytogenetics</w:instrText>
            </w:r>
            <w:r w:rsidR="00122C3C" w:rsidRPr="009639EB">
              <w:instrText xml:space="preserve">, 28 (37%) </w:instrText>
            </w:r>
            <w:r w:rsidR="00122C3C">
              <w:rPr>
                <w:lang w:val="en-US"/>
              </w:rPr>
              <w:instrText>had</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risk</w:instrText>
            </w:r>
            <w:r w:rsidR="00122C3C" w:rsidRPr="009639EB">
              <w:instrText xml:space="preserve"> </w:instrText>
            </w:r>
            <w:r w:rsidR="00122C3C">
              <w:rPr>
                <w:lang w:val="en-US"/>
              </w:rPr>
              <w:instrText>cytogenetics</w:instrText>
            </w:r>
            <w:r w:rsidR="00122C3C" w:rsidRPr="009639EB">
              <w:instrText xml:space="preserve"> </w:instrText>
            </w:r>
            <w:r w:rsidR="00122C3C">
              <w:rPr>
                <w:lang w:val="en-US"/>
              </w:rPr>
              <w:instrText>and</w:instrText>
            </w:r>
            <w:r w:rsidR="00122C3C" w:rsidRPr="009639EB">
              <w:instrText xml:space="preserve"> 5 (7%) </w:instrText>
            </w:r>
            <w:r w:rsidR="00122C3C">
              <w:rPr>
                <w:lang w:val="en-US"/>
              </w:rPr>
              <w:instrText>had</w:instrText>
            </w:r>
            <w:r w:rsidR="00122C3C" w:rsidRPr="009639EB">
              <w:instrText xml:space="preserve"> </w:instrText>
            </w:r>
            <w:r w:rsidR="00122C3C">
              <w:rPr>
                <w:lang w:val="en-US"/>
              </w:rPr>
              <w:instrText>favorable</w:instrText>
            </w:r>
            <w:r w:rsidR="00122C3C" w:rsidRPr="009639EB">
              <w:instrText xml:space="preserve"> </w:instrText>
            </w:r>
            <w:r w:rsidR="00122C3C">
              <w:rPr>
                <w:lang w:val="en-US"/>
              </w:rPr>
              <w:instrText>cytogenetic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was</w:instrText>
            </w:r>
            <w:r w:rsidR="00122C3C" w:rsidRPr="009639EB">
              <w:instrText xml:space="preserve"> 45% </w:instrText>
            </w:r>
            <w:r w:rsidR="00122C3C">
              <w:rPr>
                <w:lang w:val="en-US"/>
              </w:rPr>
              <w:instrText>an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Ri</w:instrText>
            </w:r>
            <w:r w:rsidR="00122C3C" w:rsidRPr="009639EB">
              <w:instrText xml:space="preserve"> </w:instrText>
            </w:r>
            <w:r w:rsidR="00122C3C">
              <w:rPr>
                <w:lang w:val="en-US"/>
              </w:rPr>
              <w:instrText>rate</w:instrText>
            </w:r>
            <w:r w:rsidR="00122C3C" w:rsidRPr="009639EB">
              <w:instrText xml:space="preserve"> 10%; 7 </w:instrText>
            </w:r>
            <w:r w:rsidR="00122C3C">
              <w:rPr>
                <w:lang w:val="en-US"/>
              </w:rPr>
              <w:instrText>patients</w:instrText>
            </w:r>
            <w:r w:rsidR="00122C3C" w:rsidRPr="009639EB">
              <w:instrText xml:space="preserve"> (9%) </w:instrText>
            </w:r>
            <w:r w:rsidR="00122C3C">
              <w:rPr>
                <w:lang w:val="en-US"/>
              </w:rPr>
              <w:instrText>died</w:instrText>
            </w:r>
            <w:r w:rsidR="00122C3C" w:rsidRPr="009639EB">
              <w:instrText xml:space="preserve"> </w:instrText>
            </w:r>
            <w:r w:rsidR="00122C3C">
              <w:rPr>
                <w:lang w:val="en-US"/>
              </w:rPr>
              <w:instrText>during</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Notably</w:instrText>
            </w:r>
            <w:r w:rsidR="00122C3C" w:rsidRPr="009639EB">
              <w:instrText xml:space="preserve">, </w:instrText>
            </w:r>
            <w:r w:rsidR="00122C3C">
              <w:rPr>
                <w:lang w:val="en-US"/>
              </w:rPr>
              <w:instrText>t</w:instrText>
            </w:r>
            <w:r w:rsidR="00122C3C" w:rsidRPr="009639EB">
              <w:instrText>-</w:instrText>
            </w:r>
            <w:r w:rsidR="00122C3C">
              <w:rPr>
                <w:lang w:val="en-US"/>
              </w:rPr>
              <w:instrText>M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relapsed</w:instrText>
            </w:r>
            <w:r w:rsidR="00122C3C" w:rsidRPr="009639EB">
              <w:instrText>/</w:instrText>
            </w:r>
            <w:r w:rsidR="00122C3C">
              <w:rPr>
                <w:lang w:val="en-US"/>
              </w:rPr>
              <w:instrText>refractory</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had</w:instrText>
            </w:r>
            <w:r w:rsidR="00122C3C" w:rsidRPr="009639EB">
              <w:instrText xml:space="preserve"> </w:instrText>
            </w:r>
            <w:r w:rsidR="00122C3C">
              <w:rPr>
                <w:lang w:val="en-US"/>
              </w:rPr>
              <w:instrText>CR</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death</w:instrText>
            </w:r>
            <w:r w:rsidR="00122C3C" w:rsidRPr="009639EB">
              <w:instrText xml:space="preserve"> </w:instrText>
            </w:r>
            <w:r w:rsidR="00122C3C">
              <w:rPr>
                <w:lang w:val="en-US"/>
              </w:rPr>
              <w:instrText>rates</w:instrText>
            </w:r>
            <w:r w:rsidR="00122C3C" w:rsidRPr="009639EB">
              <w:instrText xml:space="preserve"> </w:instrText>
            </w:r>
            <w:r w:rsidR="00122C3C">
              <w:rPr>
                <w:lang w:val="en-US"/>
              </w:rPr>
              <w:instrText>equivalent</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de novo AML patients within this series. In this high risk AML population, HiDAC/MITO induction demonstrated an overall response rate of 55% with a low induction death rate of 9% and allowed 32 (41%) patients to proceed to allogeneic stem cell transplant. © 2012 Informa UK, Ltd.","author":[{"dropping-particle":"","family":"Larson","given":"Sarah M.","non-dropping-particle":"","parse-names":false,"suffix":""},{"dropping-particle":"","family":"Campbell","given":"Nicholas P.","non-dropping-particle":"","parse-names":false,"suffix":""},{"dropping-particle":"","family":"Huo","given":"Dezheng","non-dropping-particle":"","parse-names":false,"suffix":""},{"dropping-particle":"","family":"Artz","given":"Andrew","non-dropping-particle":"","parse-names":false,"suffix":""},{"dropping-particle":"","family":"Zhang","given":"Yanming","non-dropping-particle":"","parse-names":false,"suffix":""},{"dropping-particle":"","family":"Gajria","given":"Devika","non-dropping-particle":"","parse-names":false,"suffix":""},{"dropping-particle":"","family":"Green","given":"Margaret","non-dropping-particle":"","parse-names":false,"suffix":""},{"dropping-particle":"","family":"Weiner","given":"Howie","non-dropping-particle":"","parse-names":false,"suffix":""},{"dropping-particle":"","family":"Daugherty","given":"Christopher","non-dropping-particle":"","parse-names":false,"suffix":""},{"dropping-particle":"","family":"Odenike","given":"Olatoyosi","non-dropping-particle":"","parse-names":false,"suffix":""},{"dropping-particle":"","family":"Godley","given":"Lucy A.","non-dropping-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Hyjek</w:instrText>
            </w:r>
            <w:r w:rsidR="00122C3C" w:rsidRPr="001718A8">
              <w:instrText>","</w:instrText>
            </w:r>
            <w:r w:rsidR="00122C3C">
              <w:rPr>
                <w:lang w:val="en-US"/>
              </w:rPr>
              <w:instrText>given</w:instrText>
            </w:r>
            <w:r w:rsidR="00122C3C" w:rsidRPr="001718A8">
              <w:instrText>":"</w:instrText>
            </w:r>
            <w:r w:rsidR="00122C3C">
              <w:rPr>
                <w:lang w:val="en-US"/>
              </w:rPr>
              <w:instrText>Elizabeth</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Gurbuxani</w:instrText>
            </w:r>
            <w:r w:rsidR="00122C3C" w:rsidRPr="001718A8">
              <w:instrText>","</w:instrText>
            </w:r>
            <w:r w:rsidR="00122C3C">
              <w:rPr>
                <w:lang w:val="en-US"/>
              </w:rPr>
              <w:instrText>given</w:instrText>
            </w:r>
            <w:r w:rsidR="00122C3C" w:rsidRPr="001718A8">
              <w:instrText>":"</w:instrText>
            </w:r>
            <w:r w:rsidR="00122C3C">
              <w:rPr>
                <w:lang w:val="en-US"/>
              </w:rPr>
              <w:instrText>Sandeep</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Thirman</w:instrText>
            </w:r>
            <w:r w:rsidR="00122C3C" w:rsidRPr="001718A8">
              <w:instrText>","</w:instrText>
            </w:r>
            <w:r w:rsidR="00122C3C">
              <w:rPr>
                <w:lang w:val="en-US"/>
              </w:rPr>
              <w:instrText>given</w:instrText>
            </w:r>
            <w:r w:rsidR="00122C3C" w:rsidRPr="001718A8">
              <w:instrText>":"</w:instrText>
            </w:r>
            <w:r w:rsidR="00122C3C">
              <w:rPr>
                <w:lang w:val="en-US"/>
              </w:rPr>
              <w:instrText>Michael</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Sipkins</w:instrText>
            </w:r>
            <w:r w:rsidR="00122C3C" w:rsidRPr="001718A8">
              <w:instrText>","</w:instrText>
            </w:r>
            <w:r w:rsidR="00122C3C">
              <w:rPr>
                <w:lang w:val="en-US"/>
              </w:rPr>
              <w:instrText>given</w:instrText>
            </w:r>
            <w:r w:rsidR="00122C3C" w:rsidRPr="001718A8">
              <w:instrText>":"</w:instrText>
            </w:r>
            <w:r w:rsidR="00122C3C">
              <w:rPr>
                <w:lang w:val="en-US"/>
              </w:rPr>
              <w:instrText>Dorothy</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Besien</w:instrText>
            </w:r>
            <w:r w:rsidR="00122C3C" w:rsidRPr="001718A8">
              <w:instrText>","</w:instrText>
            </w:r>
            <w:r w:rsidR="00122C3C">
              <w:rPr>
                <w:lang w:val="en-US"/>
              </w:rPr>
              <w:instrText>given</w:instrText>
            </w:r>
            <w:r w:rsidR="00122C3C" w:rsidRPr="001718A8">
              <w:instrText>":"</w:instrText>
            </w:r>
            <w:r w:rsidR="00122C3C">
              <w:rPr>
                <w:lang w:val="en-US"/>
              </w:rPr>
              <w:instrText>Koen</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Van</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Larson</w:instrText>
            </w:r>
            <w:r w:rsidR="00122C3C" w:rsidRPr="001718A8">
              <w:instrText>","</w:instrText>
            </w:r>
            <w:r w:rsidR="00122C3C">
              <w:rPr>
                <w:lang w:val="en-US"/>
              </w:rPr>
              <w:instrText>given</w:instrText>
            </w:r>
            <w:r w:rsidR="00122C3C" w:rsidRPr="001718A8">
              <w:instrText>":"</w:instrText>
            </w:r>
            <w:r w:rsidR="00122C3C">
              <w:rPr>
                <w:lang w:val="en-US"/>
              </w:rPr>
              <w:instrText>Richard</w:instrText>
            </w:r>
            <w:r w:rsidR="00122C3C" w:rsidRPr="001718A8">
              <w:instrText xml:space="preserve"> </w:instrText>
            </w:r>
            <w:r w:rsidR="00122C3C">
              <w:rPr>
                <w:lang w:val="en-US"/>
              </w:rPr>
              <w:instrText>A</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Stock</w:instrText>
            </w:r>
            <w:r w:rsidR="00122C3C" w:rsidRPr="001718A8">
              <w:instrText>","</w:instrText>
            </w:r>
            <w:r w:rsidR="00122C3C">
              <w:rPr>
                <w:lang w:val="en-US"/>
              </w:rPr>
              <w:instrText>given</w:instrText>
            </w:r>
            <w:r w:rsidR="00122C3C" w:rsidRPr="001718A8">
              <w:instrText>":"</w:instrText>
            </w:r>
            <w:r w:rsidR="00122C3C">
              <w:rPr>
                <w:lang w:val="en-US"/>
              </w:rPr>
              <w:instrText>Wendy</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container</w:instrText>
            </w:r>
            <w:r w:rsidR="00122C3C" w:rsidRPr="001718A8">
              <w:instrText>-</w:instrText>
            </w:r>
            <w:r w:rsidR="00122C3C">
              <w:rPr>
                <w:lang w:val="en-US"/>
              </w:rPr>
              <w:instrText>title</w:instrText>
            </w:r>
            <w:r w:rsidR="00122C3C" w:rsidRPr="001718A8">
              <w:instrText>":"</w:instrText>
            </w:r>
            <w:r w:rsidR="00122C3C">
              <w:rPr>
                <w:lang w:val="en-US"/>
              </w:rPr>
              <w:instrText>Leukemia</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Lymphoma</w:instrText>
            </w:r>
            <w:r w:rsidR="00122C3C" w:rsidRPr="001718A8">
              <w:instrText>","</w:instrText>
            </w:r>
            <w:r w:rsidR="00122C3C">
              <w:rPr>
                <w:lang w:val="en-US"/>
              </w:rPr>
              <w:instrText>id</w:instrText>
            </w:r>
            <w:r w:rsidR="00122C3C" w:rsidRPr="001718A8">
              <w:instrText>":"</w:instrText>
            </w:r>
            <w:r w:rsidR="00122C3C">
              <w:rPr>
                <w:lang w:val="en-US"/>
              </w:rPr>
              <w:instrText>ITEM</w:instrText>
            </w:r>
            <w:r w:rsidR="00122C3C" w:rsidRPr="001718A8">
              <w:instrText>-1","</w:instrText>
            </w:r>
            <w:r w:rsidR="00122C3C">
              <w:rPr>
                <w:lang w:val="en-US"/>
              </w:rPr>
              <w:instrText>issue</w:instrText>
            </w:r>
            <w:r w:rsidR="00122C3C" w:rsidRPr="001718A8">
              <w:instrText>":"3","</w:instrText>
            </w:r>
            <w:r w:rsidR="00122C3C">
              <w:rPr>
                <w:lang w:val="en-US"/>
              </w:rPr>
              <w:instrText>issued</w:instrText>
            </w:r>
            <w:r w:rsidR="00122C3C" w:rsidRPr="001718A8">
              <w:instrText>":{"</w:instrText>
            </w:r>
            <w:r w:rsidR="00122C3C">
              <w:rPr>
                <w:lang w:val="en-US"/>
              </w:rPr>
              <w:instrText>date</w:instrText>
            </w:r>
            <w:r w:rsidR="00122C3C" w:rsidRPr="001718A8">
              <w:instrText>-</w:instrText>
            </w:r>
            <w:r w:rsidR="00122C3C">
              <w:rPr>
                <w:lang w:val="en-US"/>
              </w:rPr>
              <w:instrText>parts</w:instrText>
            </w:r>
            <w:r w:rsidR="00122C3C" w:rsidRPr="001718A8">
              <w:instrText>":[["2012","3"]]},"</w:instrText>
            </w:r>
            <w:r w:rsidR="00122C3C">
              <w:rPr>
                <w:lang w:val="en-US"/>
              </w:rPr>
              <w:instrText>page</w:instrText>
            </w:r>
            <w:r w:rsidR="00122C3C" w:rsidRPr="001718A8">
              <w:instrText>":"445-450","</w:instrText>
            </w:r>
            <w:r w:rsidR="00122C3C">
              <w:rPr>
                <w:lang w:val="en-US"/>
              </w:rPr>
              <w:instrText>title</w:instrText>
            </w:r>
            <w:r w:rsidR="00122C3C" w:rsidRPr="001718A8">
              <w:instrText>":"</w:instrText>
            </w:r>
            <w:r w:rsidR="00122C3C">
              <w:rPr>
                <w:lang w:val="en-US"/>
              </w:rPr>
              <w:instrText>High</w:instrText>
            </w:r>
            <w:r w:rsidR="00122C3C" w:rsidRPr="001718A8">
              <w:instrText xml:space="preserve"> </w:instrText>
            </w:r>
            <w:r w:rsidR="00122C3C">
              <w:rPr>
                <w:lang w:val="en-US"/>
              </w:rPr>
              <w:instrText>dose</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mitoxantrone</w:instrText>
            </w:r>
            <w:r w:rsidR="00122C3C" w:rsidRPr="001718A8">
              <w:instrText xml:space="preserve">: </w:instrText>
            </w:r>
            <w:r w:rsidR="00122C3C">
              <w:rPr>
                <w:lang w:val="en-US"/>
              </w:rPr>
              <w:instrText>An</w:instrText>
            </w:r>
            <w:r w:rsidR="00122C3C" w:rsidRPr="001718A8">
              <w:instrText xml:space="preserve"> </w:instrText>
            </w:r>
            <w:r w:rsidR="00122C3C">
              <w:rPr>
                <w:lang w:val="en-US"/>
              </w:rPr>
              <w:instrText>effective</w:instrText>
            </w:r>
            <w:r w:rsidR="00122C3C" w:rsidRPr="001718A8">
              <w:instrText xml:space="preserve"> </w:instrText>
            </w:r>
            <w:r w:rsidR="00122C3C">
              <w:rPr>
                <w:lang w:val="en-US"/>
              </w:rPr>
              <w:instrText>induction</w:instrText>
            </w:r>
            <w:r w:rsidR="00122C3C" w:rsidRPr="001718A8">
              <w:instrText xml:space="preserve"> </w:instrText>
            </w:r>
            <w:r w:rsidR="00122C3C">
              <w:rPr>
                <w:lang w:val="en-US"/>
              </w:rPr>
              <w:instrText>regimen</w:instrText>
            </w:r>
            <w:r w:rsidR="00122C3C" w:rsidRPr="001718A8">
              <w:instrText xml:space="preserve"> </w:instrText>
            </w:r>
            <w:r w:rsidR="00122C3C">
              <w:rPr>
                <w:lang w:val="en-US"/>
              </w:rPr>
              <w:instrText>for</w:instrText>
            </w:r>
            <w:r w:rsidR="00122C3C" w:rsidRPr="001718A8">
              <w:instrText xml:space="preserve"> </w:instrText>
            </w:r>
            <w:r w:rsidR="00122C3C">
              <w:rPr>
                <w:lang w:val="en-US"/>
              </w:rPr>
              <w:instrText>high</w:instrText>
            </w:r>
            <w:r w:rsidR="00122C3C" w:rsidRPr="001718A8">
              <w:instrText>-</w:instrText>
            </w:r>
            <w:r w:rsidR="00122C3C">
              <w:rPr>
                <w:lang w:val="en-US"/>
              </w:rPr>
              <w:instrText>risk</w:instrText>
            </w:r>
            <w:r w:rsidR="00122C3C" w:rsidRPr="001718A8">
              <w:instrText xml:space="preserve"> </w:instrText>
            </w:r>
            <w:r w:rsidR="00122C3C">
              <w:rPr>
                <w:lang w:val="en-US"/>
              </w:rPr>
              <w:instrText>Acute</w:instrText>
            </w:r>
            <w:r w:rsidR="00122C3C" w:rsidRPr="001718A8">
              <w:instrText xml:space="preserve"> </w:instrText>
            </w:r>
            <w:r w:rsidR="00122C3C">
              <w:rPr>
                <w:lang w:val="en-US"/>
              </w:rPr>
              <w:instrText>Myeloid</w:instrText>
            </w:r>
            <w:r w:rsidR="00122C3C" w:rsidRPr="001718A8">
              <w:instrText xml:space="preserve"> </w:instrText>
            </w:r>
            <w:r w:rsidR="00122C3C">
              <w:rPr>
                <w:lang w:val="en-US"/>
              </w:rPr>
              <w:instrText>Leukemia</w:instrText>
            </w:r>
            <w:r w:rsidR="00122C3C" w:rsidRPr="001718A8">
              <w:instrText xml:space="preserve"> (</w:instrText>
            </w:r>
            <w:r w:rsidR="00122C3C">
              <w:rPr>
                <w:lang w:val="en-US"/>
              </w:rPr>
              <w:instrText>AML</w:instrText>
            </w:r>
            <w:r w:rsidR="00122C3C" w:rsidRPr="001718A8">
              <w:instrText>)","</w:instrText>
            </w:r>
            <w:r w:rsidR="00122C3C">
              <w:rPr>
                <w:lang w:val="en-US"/>
              </w:rPr>
              <w:instrText>type</w:instrText>
            </w:r>
            <w:r w:rsidR="00122C3C" w:rsidRPr="001718A8">
              <w:instrText>":"</w:instrText>
            </w:r>
            <w:r w:rsidR="00122C3C">
              <w:rPr>
                <w:lang w:val="en-US"/>
              </w:rPr>
              <w:instrText>article</w:instrText>
            </w:r>
            <w:r w:rsidR="00122C3C" w:rsidRPr="001718A8">
              <w:instrText>-</w:instrText>
            </w:r>
            <w:r w:rsidR="00122C3C">
              <w:rPr>
                <w:lang w:val="en-US"/>
              </w:rPr>
              <w:instrText>journal</w:instrText>
            </w:r>
            <w:r w:rsidR="00122C3C" w:rsidRPr="001718A8">
              <w:instrText>","</w:instrText>
            </w:r>
            <w:r w:rsidR="00122C3C">
              <w:rPr>
                <w:lang w:val="en-US"/>
              </w:rPr>
              <w:instrText>volume</w:instrText>
            </w:r>
            <w:r w:rsidR="00122C3C" w:rsidRPr="001718A8">
              <w:instrText>":"53"},"</w:instrText>
            </w:r>
            <w:r w:rsidR="00122C3C">
              <w:rPr>
                <w:lang w:val="en-US"/>
              </w:rPr>
              <w:instrText>uris</w:instrText>
            </w:r>
            <w:r w:rsidR="00122C3C" w:rsidRPr="001718A8">
              <w:instrText>":["</w:instrText>
            </w:r>
            <w:r w:rsidR="00122C3C">
              <w:rPr>
                <w:lang w:val="en-US"/>
              </w:rPr>
              <w:instrText>http</w:instrText>
            </w:r>
            <w:r w:rsidR="00122C3C" w:rsidRPr="001718A8">
              <w:instrText>://</w:instrText>
            </w:r>
            <w:r w:rsidR="00122C3C">
              <w:rPr>
                <w:lang w:val="en-US"/>
              </w:rPr>
              <w:instrText>www</w:instrText>
            </w:r>
            <w:r w:rsidR="00122C3C" w:rsidRPr="001718A8">
              <w:instrText>.</w:instrText>
            </w:r>
            <w:r w:rsidR="00122C3C">
              <w:rPr>
                <w:lang w:val="en-US"/>
              </w:rPr>
              <w:instrText>mendeley</w:instrText>
            </w:r>
            <w:r w:rsidR="00122C3C" w:rsidRPr="001718A8">
              <w:instrText>.</w:instrText>
            </w:r>
            <w:r w:rsidR="00122C3C">
              <w:rPr>
                <w:lang w:val="en-US"/>
              </w:rPr>
              <w:instrText>com</w:instrText>
            </w:r>
            <w:r w:rsidR="00122C3C" w:rsidRPr="001718A8">
              <w:instrText>/</w:instrText>
            </w:r>
            <w:r w:rsidR="00122C3C">
              <w:rPr>
                <w:lang w:val="en-US"/>
              </w:rPr>
              <w:instrText>documents</w:instrText>
            </w:r>
            <w:r w:rsidR="00122C3C" w:rsidRPr="001718A8">
              <w:instrText>/?</w:instrText>
            </w:r>
            <w:r w:rsidR="00122C3C">
              <w:rPr>
                <w:lang w:val="en-US"/>
              </w:rPr>
              <w:instrText>uuid</w:instrText>
            </w:r>
            <w:r w:rsidR="00122C3C" w:rsidRPr="001718A8">
              <w:instrText>=</w:instrText>
            </w:r>
            <w:r w:rsidR="00122C3C">
              <w:rPr>
                <w:lang w:val="en-US"/>
              </w:rPr>
              <w:instrText>fc</w:instrText>
            </w:r>
            <w:r w:rsidR="00122C3C" w:rsidRPr="001718A8">
              <w:instrText>28</w:instrText>
            </w:r>
            <w:r w:rsidR="00122C3C">
              <w:rPr>
                <w:lang w:val="en-US"/>
              </w:rPr>
              <w:instrText>e</w:instrText>
            </w:r>
            <w:r w:rsidR="00122C3C" w:rsidRPr="001718A8">
              <w:instrText>6</w:instrText>
            </w:r>
            <w:r w:rsidR="00122C3C">
              <w:rPr>
                <w:lang w:val="en-US"/>
              </w:rPr>
              <w:instrText>eb</w:instrText>
            </w:r>
            <w:r w:rsidR="00122C3C" w:rsidRPr="001718A8">
              <w:instrText>-9360-313</w:instrText>
            </w:r>
            <w:r w:rsidR="00122C3C">
              <w:rPr>
                <w:lang w:val="en-US"/>
              </w:rPr>
              <w:instrText>a</w:instrText>
            </w:r>
            <w:r w:rsidR="00122C3C" w:rsidRPr="001718A8">
              <w:instrText>-</w:instrText>
            </w:r>
            <w:r w:rsidR="00122C3C">
              <w:rPr>
                <w:lang w:val="en-US"/>
              </w:rPr>
              <w:instrText>bee</w:instrText>
            </w:r>
            <w:r w:rsidR="00122C3C" w:rsidRPr="001718A8">
              <w:instrText>9-9</w:instrText>
            </w:r>
            <w:r w:rsidR="00122C3C">
              <w:rPr>
                <w:lang w:val="en-US"/>
              </w:rPr>
              <w:instrText>f</w:instrText>
            </w:r>
            <w:r w:rsidR="00122C3C" w:rsidRPr="001718A8">
              <w:instrText>674</w:instrText>
            </w:r>
            <w:r w:rsidR="00122C3C">
              <w:rPr>
                <w:lang w:val="en-US"/>
              </w:rPr>
              <w:instrText>bac</w:instrText>
            </w:r>
            <w:r w:rsidR="00122C3C" w:rsidRPr="001718A8">
              <w:instrText>8</w:instrText>
            </w:r>
            <w:r w:rsidR="00122C3C">
              <w:rPr>
                <w:lang w:val="en-US"/>
              </w:rPr>
              <w:instrText>de</w:instrText>
            </w:r>
            <w:r w:rsidR="00122C3C" w:rsidRPr="001718A8">
              <w:instrText>5"]}],"</w:instrText>
            </w:r>
            <w:r w:rsidR="00122C3C">
              <w:rPr>
                <w:lang w:val="en-US"/>
              </w:rPr>
              <w:instrText>mendeley</w:instrText>
            </w:r>
            <w:r w:rsidR="00122C3C" w:rsidRPr="001718A8">
              <w:instrText>":{"</w:instrText>
            </w:r>
            <w:r w:rsidR="00122C3C">
              <w:rPr>
                <w:lang w:val="en-US"/>
              </w:rPr>
              <w:instrText>formattedCitation</w:instrText>
            </w:r>
            <w:r w:rsidR="00122C3C" w:rsidRPr="001718A8">
              <w:instrText>":"[166]","</w:instrText>
            </w:r>
            <w:r w:rsidR="00122C3C">
              <w:rPr>
                <w:lang w:val="en-US"/>
              </w:rPr>
              <w:instrText>plainTextFormattedCitation</w:instrText>
            </w:r>
            <w:r w:rsidR="00122C3C" w:rsidRPr="001718A8">
              <w:instrText>":"[166]","</w:instrText>
            </w:r>
            <w:r w:rsidR="00122C3C">
              <w:rPr>
                <w:lang w:val="en-US"/>
              </w:rPr>
              <w:instrText>previouslyFormattedCitation</w:instrText>
            </w:r>
            <w:r w:rsidR="00122C3C" w:rsidRPr="001718A8">
              <w:instrText>":"[166]"},"</w:instrText>
            </w:r>
            <w:r w:rsidR="00122C3C">
              <w:rPr>
                <w:lang w:val="en-US"/>
              </w:rPr>
              <w:instrText>properties</w:instrText>
            </w:r>
            <w:r w:rsidR="00122C3C" w:rsidRPr="001718A8">
              <w:instrText>":{"</w:instrText>
            </w:r>
            <w:r w:rsidR="00122C3C">
              <w:rPr>
                <w:lang w:val="en-US"/>
              </w:rPr>
              <w:instrText>noteIndex</w:instrText>
            </w:r>
            <w:r w:rsidR="00122C3C" w:rsidRPr="001718A8">
              <w:instrText>":0},"</w:instrText>
            </w:r>
            <w:r w:rsidR="00122C3C">
              <w:rPr>
                <w:lang w:val="en-US"/>
              </w:rPr>
              <w:instrText>schema</w:instrText>
            </w:r>
            <w:r w:rsidR="00122C3C" w:rsidRPr="001718A8">
              <w:instrText>":"</w:instrText>
            </w:r>
            <w:r w:rsidR="00122C3C">
              <w:rPr>
                <w:lang w:val="en-US"/>
              </w:rPr>
              <w:instrText>https</w:instrText>
            </w:r>
            <w:r w:rsidR="00122C3C" w:rsidRPr="001718A8">
              <w:instrText>://</w:instrText>
            </w:r>
            <w:r w:rsidR="00122C3C">
              <w:rPr>
                <w:lang w:val="en-US"/>
              </w:rPr>
              <w:instrText>github</w:instrText>
            </w:r>
            <w:r w:rsidR="00122C3C" w:rsidRPr="001718A8">
              <w:instrText>.</w:instrText>
            </w:r>
            <w:r w:rsidR="00122C3C">
              <w:rPr>
                <w:lang w:val="en-US"/>
              </w:rPr>
              <w:instrText>com</w:instrText>
            </w:r>
            <w:r w:rsidR="00122C3C" w:rsidRPr="001718A8">
              <w:instrText>/</w:instrText>
            </w:r>
            <w:r w:rsidR="00122C3C">
              <w:rPr>
                <w:lang w:val="en-US"/>
              </w:rPr>
              <w:instrText>citation</w:instrText>
            </w:r>
            <w:r w:rsidR="00122C3C" w:rsidRPr="001718A8">
              <w:instrText>-</w:instrText>
            </w:r>
            <w:r w:rsidR="00122C3C">
              <w:rPr>
                <w:lang w:val="en-US"/>
              </w:rPr>
              <w:instrText>style</w:instrText>
            </w:r>
            <w:r w:rsidR="00122C3C" w:rsidRPr="001718A8">
              <w:instrText>-</w:instrText>
            </w:r>
            <w:r w:rsidR="00122C3C">
              <w:rPr>
                <w:lang w:val="en-US"/>
              </w:rPr>
              <w:instrText>language</w:instrText>
            </w:r>
            <w:r w:rsidR="00122C3C" w:rsidRPr="001718A8">
              <w:instrText>/</w:instrText>
            </w:r>
            <w:r w:rsidR="00122C3C">
              <w:rPr>
                <w:lang w:val="en-US"/>
              </w:rPr>
              <w:instrText>schema</w:instrText>
            </w:r>
            <w:r w:rsidR="00122C3C" w:rsidRPr="001718A8">
              <w:instrText>/</w:instrText>
            </w:r>
            <w:r w:rsidR="00122C3C">
              <w:rPr>
                <w:lang w:val="en-US"/>
              </w:rPr>
              <w:instrText>raw</w:instrText>
            </w:r>
            <w:r w:rsidR="00122C3C" w:rsidRPr="001718A8">
              <w:instrText>/</w:instrText>
            </w:r>
            <w:r w:rsidR="00122C3C">
              <w:rPr>
                <w:lang w:val="en-US"/>
              </w:rPr>
              <w:instrText>master</w:instrText>
            </w:r>
            <w:r w:rsidR="00122C3C" w:rsidRPr="001718A8">
              <w:instrText>/</w:instrText>
            </w:r>
            <w:r w:rsidR="00122C3C">
              <w:rPr>
                <w:lang w:val="en-US"/>
              </w:rPr>
              <w:instrText>csl</w:instrText>
            </w:r>
            <w:r w:rsidR="00122C3C" w:rsidRPr="001718A8">
              <w:instrText>-</w:instrText>
            </w:r>
            <w:r w:rsidR="00122C3C">
              <w:rPr>
                <w:lang w:val="en-US"/>
              </w:rPr>
              <w:instrText>citation</w:instrText>
            </w:r>
            <w:r w:rsidR="00122C3C" w:rsidRPr="001718A8">
              <w:instrText>.</w:instrText>
            </w:r>
            <w:r w:rsidR="00122C3C">
              <w:rPr>
                <w:lang w:val="en-US"/>
              </w:rPr>
              <w:instrText>json</w:instrText>
            </w:r>
            <w:r w:rsidR="00122C3C" w:rsidRPr="001718A8">
              <w:instrText>"}</w:instrText>
            </w:r>
            <w:r w:rsidR="002B3B3D" w:rsidRPr="00ED0774">
              <w:rPr>
                <w:lang w:val="en-US"/>
              </w:rPr>
              <w:fldChar w:fldCharType="separate"/>
            </w:r>
            <w:r w:rsidR="00EB1161">
              <w:rPr>
                <w:noProof/>
              </w:rPr>
              <w:t>[167</w:t>
            </w:r>
            <w:r w:rsidR="00BF3043" w:rsidRPr="001718A8">
              <w:rPr>
                <w:noProof/>
              </w:rPr>
              <w:t>]</w:t>
            </w:r>
            <w:r w:rsidR="002B3B3D"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5F30397" w14:textId="77777777" w:rsidR="00500D21" w:rsidRPr="008D6D4E" w:rsidRDefault="00EA580A" w:rsidP="00F0118E">
            <w:pPr>
              <w:ind w:firstLine="247"/>
            </w:pPr>
            <w:r w:rsidRPr="008D6D4E">
              <w:t>#</w:t>
            </w:r>
            <w:r w:rsidR="00500D21" w:rsidRPr="00ED0774">
              <w:t>Цитарабин</w:t>
            </w:r>
            <w:r w:rsidR="00500D21" w:rsidRPr="008D6D4E">
              <w:t>**</w:t>
            </w:r>
            <w:r w:rsidR="00926681" w:rsidRPr="008D6D4E">
              <w:t xml:space="preserve"> </w:t>
            </w:r>
            <w:r w:rsidR="00500D21" w:rsidRPr="008D6D4E">
              <w:t>3</w:t>
            </w:r>
            <w:r w:rsidR="00926681" w:rsidRPr="008D6D4E">
              <w:t xml:space="preserve"> </w:t>
            </w:r>
            <w:r w:rsidR="00500D21" w:rsidRPr="00ED0774">
              <w:t>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500D21" w:rsidRPr="00ED0774">
              <w:t>часовая</w:t>
            </w:r>
            <w:r w:rsidR="00926681" w:rsidRPr="008D6D4E">
              <w:t xml:space="preserve"> </w:t>
            </w:r>
            <w:r w:rsidR="00500D21" w:rsidRPr="00ED0774">
              <w:t>инфузия</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BB0804"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6-</w:t>
            </w:r>
            <w:r w:rsidR="00500D21" w:rsidRPr="00ED0774">
              <w:t>й</w:t>
            </w:r>
            <w:r w:rsidR="00926681" w:rsidRPr="008D6D4E">
              <w:t xml:space="preserve"> </w:t>
            </w:r>
            <w:r w:rsidR="00500D21" w:rsidRPr="00ED0774">
              <w:t>дни</w:t>
            </w:r>
          </w:p>
          <w:p w14:paraId="26DD76DF" w14:textId="77777777" w:rsidR="00500D21" w:rsidRPr="008D6D4E" w:rsidRDefault="00500D21" w:rsidP="00F0118E">
            <w:pPr>
              <w:ind w:firstLine="247"/>
            </w:pPr>
            <w:r w:rsidRPr="00ED0774">
              <w:t>Митоксантрон</w:t>
            </w:r>
            <w:r w:rsidRPr="008D6D4E">
              <w:t>**</w:t>
            </w:r>
            <w:r w:rsidR="00926681" w:rsidRPr="008D6D4E">
              <w:t xml:space="preserve"> </w:t>
            </w:r>
            <w:r w:rsidRPr="008D6D4E">
              <w:t>10</w:t>
            </w:r>
            <w:r w:rsidR="00926681" w:rsidRPr="008D6D4E">
              <w:t xml:space="preserve"> </w:t>
            </w:r>
            <w:r w:rsidRPr="00ED0774">
              <w:t>мг</w:t>
            </w:r>
            <w:r w:rsidRPr="008D6D4E">
              <w:t>/</w:t>
            </w:r>
            <w:r w:rsidRPr="00ED0774">
              <w:t>м</w:t>
            </w:r>
            <w:r w:rsidRPr="008D6D4E">
              <w:rPr>
                <w:vertAlign w:val="superscript"/>
              </w:rPr>
              <w:t>2</w:t>
            </w:r>
            <w:r w:rsidR="00926681" w:rsidRPr="008D6D4E">
              <w:t xml:space="preserve"> </w:t>
            </w:r>
            <w:r w:rsidRPr="00ED0774">
              <w:t>в</w:t>
            </w:r>
            <w:r w:rsidRPr="008D6D4E">
              <w:t>/</w:t>
            </w:r>
            <w:r w:rsidRPr="00ED0774">
              <w:t>в</w:t>
            </w:r>
            <w:r w:rsidR="00926681" w:rsidRPr="008D6D4E">
              <w:t xml:space="preserve"> </w:t>
            </w:r>
            <w:r w:rsidRPr="008D6D4E">
              <w:t>1</w:t>
            </w:r>
            <w:r w:rsidR="00926681" w:rsidRPr="008D6D4E">
              <w:t xml:space="preserve"> </w:t>
            </w:r>
            <w:r w:rsidRPr="00ED0774">
              <w:t>раз</w:t>
            </w:r>
            <w:r w:rsidR="00926681" w:rsidRPr="008D6D4E">
              <w:t xml:space="preserve"> </w:t>
            </w:r>
            <w:r w:rsidRPr="00ED0774">
              <w:t>в</w:t>
            </w:r>
            <w:r w:rsidR="00926681" w:rsidRPr="008D6D4E">
              <w:t xml:space="preserve"> </w:t>
            </w:r>
            <w:r w:rsidRPr="00ED0774">
              <w:t>день</w:t>
            </w:r>
            <w:r w:rsidR="00926681" w:rsidRPr="008D6D4E">
              <w:t xml:space="preserve"> </w:t>
            </w:r>
            <w:r w:rsidRPr="00ED0774">
              <w:t>в</w:t>
            </w:r>
            <w:r w:rsidR="00926681" w:rsidRPr="008D6D4E">
              <w:t xml:space="preserve"> </w:t>
            </w:r>
            <w:r w:rsidRPr="008D6D4E">
              <w:t>4</w:t>
            </w:r>
            <w:r w:rsidR="00BB0804" w:rsidRPr="008D6D4E">
              <w:t>–</w:t>
            </w:r>
            <w:r w:rsidRPr="008D6D4E">
              <w:t>6-</w:t>
            </w:r>
            <w:r w:rsidRPr="00ED0774">
              <w:t>й</w:t>
            </w:r>
            <w:r w:rsidR="00926681" w:rsidRPr="008D6D4E">
              <w:t xml:space="preserve"> </w:t>
            </w:r>
            <w:r w:rsidRPr="00ED0774">
              <w:t>дни</w:t>
            </w:r>
          </w:p>
        </w:tc>
      </w:tr>
      <w:tr w:rsidR="00500D21" w:rsidRPr="00E00201" w14:paraId="0974FE4B" w14:textId="77777777" w:rsidTr="00AC6CC9">
        <w:trPr>
          <w:gridAfter w:val="1"/>
          <w:wAfter w:w="6" w:type="dxa"/>
          <w:trHeight w:val="42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B246C6" w14:textId="3A66CF46" w:rsidR="00500D21" w:rsidRPr="001718A8" w:rsidRDefault="00500D21" w:rsidP="00F0118E">
            <w:pPr>
              <w:jc w:val="center"/>
              <w:rPr>
                <w:highlight w:val="yellow"/>
              </w:rPr>
            </w:pPr>
            <w:r w:rsidRPr="00ED0774">
              <w:rPr>
                <w:lang w:val="en-US"/>
              </w:rPr>
              <w:t>I</w:t>
            </w:r>
            <w:r w:rsidRPr="001718A8">
              <w:t>-</w:t>
            </w:r>
            <w:r w:rsidRPr="00ED0774">
              <w:rPr>
                <w:lang w:val="en-US"/>
              </w:rPr>
              <w:t>MAC</w:t>
            </w:r>
            <w:r w:rsidR="002B3B3D" w:rsidRPr="001718A8">
              <w:t xml:space="preserve"> </w:t>
            </w:r>
            <w:r w:rsidR="002B3B3D" w:rsidRPr="00ED0774">
              <w:rPr>
                <w:lang w:val="en-US"/>
              </w:rPr>
              <w:fldChar w:fldCharType="begin" w:fldLock="1"/>
            </w:r>
            <w:r w:rsidR="00122C3C">
              <w:rPr>
                <w:lang w:val="en-US"/>
              </w:rPr>
              <w:instrText>ADDIN</w:instrText>
            </w:r>
            <w:r w:rsidR="00122C3C" w:rsidRPr="001718A8">
              <w:instrText xml:space="preserve"> </w:instrText>
            </w:r>
            <w:r w:rsidR="00122C3C">
              <w:rPr>
                <w:lang w:val="en-US"/>
              </w:rPr>
              <w:instrText>CSL</w:instrText>
            </w:r>
            <w:r w:rsidR="00122C3C" w:rsidRPr="001718A8">
              <w:instrText>_</w:instrText>
            </w:r>
            <w:r w:rsidR="00122C3C">
              <w:rPr>
                <w:lang w:val="en-US"/>
              </w:rPr>
              <w:instrText>CITATION</w:instrText>
            </w:r>
            <w:r w:rsidR="00122C3C" w:rsidRPr="001718A8">
              <w:instrText xml:space="preserve"> {"</w:instrText>
            </w:r>
            <w:r w:rsidR="00122C3C">
              <w:rPr>
                <w:lang w:val="en-US"/>
              </w:rPr>
              <w:instrText>citationItems</w:instrText>
            </w:r>
            <w:r w:rsidR="00122C3C" w:rsidRPr="001718A8">
              <w:instrText>":[{"</w:instrText>
            </w:r>
            <w:r w:rsidR="00122C3C">
              <w:rPr>
                <w:lang w:val="en-US"/>
              </w:rPr>
              <w:instrText>id</w:instrText>
            </w:r>
            <w:r w:rsidR="00122C3C" w:rsidRPr="001718A8">
              <w:instrText>":"</w:instrText>
            </w:r>
            <w:r w:rsidR="00122C3C">
              <w:rPr>
                <w:lang w:val="en-US"/>
              </w:rPr>
              <w:instrText>ITEM</w:instrText>
            </w:r>
            <w:r w:rsidR="00122C3C" w:rsidRPr="001718A8">
              <w:instrText>-1","</w:instrText>
            </w:r>
            <w:r w:rsidR="00122C3C">
              <w:rPr>
                <w:lang w:val="en-US"/>
              </w:rPr>
              <w:instrText>itemData</w:instrText>
            </w:r>
            <w:r w:rsidR="00122C3C" w:rsidRPr="001718A8">
              <w:instrText>":{"</w:instrText>
            </w:r>
            <w:r w:rsidR="00122C3C">
              <w:rPr>
                <w:lang w:val="en-US"/>
              </w:rPr>
              <w:instrText>DOI</w:instrText>
            </w:r>
            <w:r w:rsidR="00122C3C" w:rsidRPr="001718A8">
              <w:instrText>":"10.1093/</w:instrText>
            </w:r>
            <w:r w:rsidR="00122C3C">
              <w:rPr>
                <w:lang w:val="en-US"/>
              </w:rPr>
              <w:instrText>annonc</w:instrText>
            </w:r>
            <w:r w:rsidR="00122C3C" w:rsidRPr="001718A8">
              <w:instrText>/</w:instrText>
            </w:r>
            <w:r w:rsidR="00122C3C">
              <w:rPr>
                <w:lang w:val="en-US"/>
              </w:rPr>
              <w:instrText>mdy</w:instrText>
            </w:r>
            <w:r w:rsidR="00122C3C" w:rsidRPr="001718A8">
              <w:instrText>030","</w:instrText>
            </w:r>
            <w:r w:rsidR="00122C3C">
              <w:rPr>
                <w:lang w:val="en-US"/>
              </w:rPr>
              <w:instrText>ISSN</w:instrText>
            </w:r>
            <w:r w:rsidR="00122C3C" w:rsidRPr="001718A8">
              <w:instrText>":"15698041","</w:instrText>
            </w:r>
            <w:r w:rsidR="00122C3C">
              <w:rPr>
                <w:lang w:val="en-US"/>
              </w:rPr>
              <w:instrText>PMID</w:instrText>
            </w:r>
            <w:r w:rsidR="00122C3C" w:rsidRPr="001718A8">
              <w:instrText>":"29390048","</w:instrText>
            </w:r>
            <w:r w:rsidR="00122C3C">
              <w:rPr>
                <w:lang w:val="en-US"/>
              </w:rPr>
              <w:instrText>abstract</w:instrText>
            </w:r>
            <w:r w:rsidR="00122C3C" w:rsidRPr="001718A8">
              <w:instrText>":"</w:instrText>
            </w:r>
            <w:r w:rsidR="00122C3C">
              <w:rPr>
                <w:lang w:val="en-US"/>
              </w:rPr>
              <w:instrText>Background</w:instrText>
            </w:r>
            <w:r w:rsidR="00122C3C" w:rsidRPr="001718A8">
              <w:instrText xml:space="preserve">: </w:instrText>
            </w:r>
            <w:r w:rsidR="00122C3C">
              <w:rPr>
                <w:lang w:val="en-US"/>
              </w:rPr>
              <w:instrText>The</w:instrText>
            </w:r>
            <w:r w:rsidR="00122C3C" w:rsidRPr="001718A8">
              <w:instrText xml:space="preserve"> </w:instrText>
            </w:r>
            <w:r w:rsidR="00122C3C">
              <w:rPr>
                <w:lang w:val="en-US"/>
              </w:rPr>
              <w:instrText>combination</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intermediate</w:instrText>
            </w:r>
            <w:r w:rsidR="00122C3C" w:rsidRPr="001718A8">
              <w:instrText>-</w:instrText>
            </w:r>
            <w:r w:rsidR="00122C3C">
              <w:rPr>
                <w:lang w:val="en-US"/>
              </w:rPr>
              <w:instrText>dose</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plus</w:instrText>
            </w:r>
            <w:r w:rsidR="00122C3C" w:rsidRPr="001718A8">
              <w:instrText xml:space="preserve"> </w:instrText>
            </w:r>
            <w:r w:rsidR="00122C3C">
              <w:rPr>
                <w:lang w:val="en-US"/>
              </w:rPr>
              <w:instrText>mitoxantrone</w:instrText>
            </w:r>
            <w:r w:rsidR="00122C3C" w:rsidRPr="001718A8">
              <w:instrText xml:space="preserve"> (</w:instrText>
            </w:r>
            <w:r w:rsidR="00122C3C">
              <w:rPr>
                <w:lang w:val="en-US"/>
              </w:rPr>
              <w:instrText>IMA</w:instrText>
            </w:r>
            <w:r w:rsidR="00122C3C" w:rsidRPr="001718A8">
              <w:instrText xml:space="preserve">) </w:instrText>
            </w:r>
            <w:r w:rsidR="00122C3C">
              <w:rPr>
                <w:lang w:val="en-US"/>
              </w:rPr>
              <w:instrText>can</w:instrText>
            </w:r>
            <w:r w:rsidR="00122C3C" w:rsidRPr="001718A8">
              <w:instrText xml:space="preserve"> </w:instrText>
            </w:r>
            <w:r w:rsidR="00122C3C">
              <w:rPr>
                <w:lang w:val="en-US"/>
              </w:rPr>
              <w:instrText>induce</w:instrText>
            </w:r>
            <w:r w:rsidR="00122C3C" w:rsidRPr="001718A8">
              <w:instrText xml:space="preserve"> </w:instrText>
            </w:r>
            <w:r w:rsidR="00122C3C">
              <w:rPr>
                <w:lang w:val="en-US"/>
              </w:rPr>
              <w:instrText>high</w:instrText>
            </w:r>
            <w:r w:rsidR="00122C3C" w:rsidRPr="001718A8">
              <w:instrText xml:space="preserve"> </w:instrText>
            </w:r>
            <w:r w:rsidR="00122C3C">
              <w:rPr>
                <w:lang w:val="en-US"/>
              </w:rPr>
              <w:instrText>complete</w:instrText>
            </w:r>
            <w:r w:rsidR="00122C3C" w:rsidRPr="001718A8">
              <w:instrText xml:space="preserve"> </w:instrText>
            </w:r>
            <w:r w:rsidR="00122C3C">
              <w:rPr>
                <w:lang w:val="en-US"/>
              </w:rPr>
              <w:instrText>remission</w:instrText>
            </w:r>
            <w:r w:rsidR="00122C3C" w:rsidRPr="001718A8">
              <w:instrText xml:space="preserve"> </w:instrText>
            </w:r>
            <w:r w:rsidR="00122C3C">
              <w:rPr>
                <w:lang w:val="en-US"/>
              </w:rPr>
              <w:instrText>rates</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acceptable</w:instrText>
            </w:r>
            <w:r w:rsidR="00122C3C" w:rsidRPr="001718A8">
              <w:instrText xml:space="preserve"> </w:instrText>
            </w:r>
            <w:r w:rsidR="00122C3C">
              <w:rPr>
                <w:lang w:val="en-US"/>
              </w:rPr>
              <w:instrText>toxicity</w:instrText>
            </w:r>
            <w:r w:rsidR="00122C3C" w:rsidRPr="001718A8">
              <w:instrText xml:space="preserve"> </w:instrText>
            </w:r>
            <w:r w:rsidR="00122C3C">
              <w:rPr>
                <w:lang w:val="en-US"/>
              </w:rPr>
              <w:instrText>in</w:instrText>
            </w:r>
            <w:r w:rsidR="00122C3C" w:rsidRPr="001718A8">
              <w:instrText xml:space="preserve"> </w:instrText>
            </w:r>
            <w:r w:rsidR="00122C3C">
              <w:rPr>
                <w:lang w:val="en-US"/>
              </w:rPr>
              <w:instrText>elderly</w:instrText>
            </w:r>
            <w:r w:rsidR="00122C3C" w:rsidRPr="001718A8">
              <w:instrText xml:space="preserve"> </w:instrText>
            </w:r>
            <w:r w:rsidR="00122C3C">
              <w:rPr>
                <w:lang w:val="en-US"/>
              </w:rPr>
              <w:instrText>patients</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acute</w:instrText>
            </w:r>
            <w:r w:rsidR="00122C3C" w:rsidRPr="001718A8">
              <w:instrText xml:space="preserve"> </w:instrText>
            </w:r>
            <w:r w:rsidR="00122C3C">
              <w:rPr>
                <w:lang w:val="en-US"/>
              </w:rPr>
              <w:instrText>myeloid</w:instrText>
            </w:r>
            <w:r w:rsidR="00122C3C" w:rsidRPr="001718A8">
              <w:instrText xml:space="preserve"> </w:instrText>
            </w:r>
            <w:r w:rsidR="00122C3C">
              <w:rPr>
                <w:lang w:val="en-US"/>
              </w:rPr>
              <w:instrText>leukemia</w:instrText>
            </w:r>
            <w:r w:rsidR="00122C3C" w:rsidRPr="001718A8">
              <w:instrText xml:space="preserve"> (</w:instrText>
            </w:r>
            <w:r w:rsidR="00122C3C">
              <w:rPr>
                <w:lang w:val="en-US"/>
              </w:rPr>
              <w:instrText>AML</w:instrText>
            </w:r>
            <w:r w:rsidR="00122C3C" w:rsidRPr="001718A8">
              <w:instrText xml:space="preserve">). </w:instrText>
            </w:r>
            <w:r w:rsidR="00122C3C">
              <w:rPr>
                <w:lang w:val="en-US"/>
              </w:rPr>
              <w:instrText>We</w:instrText>
            </w:r>
            <w:r w:rsidR="00122C3C" w:rsidRPr="001718A8">
              <w:instrText xml:space="preserve"> </w:instrText>
            </w:r>
            <w:r w:rsidR="00122C3C">
              <w:rPr>
                <w:lang w:val="en-US"/>
              </w:rPr>
              <w:instrText>present</w:instrText>
            </w:r>
            <w:r w:rsidR="00122C3C" w:rsidRPr="001718A8">
              <w:instrText xml:space="preserve"> </w:instrText>
            </w:r>
            <w:r w:rsidR="00122C3C">
              <w:rPr>
                <w:lang w:val="en-US"/>
              </w:rPr>
              <w:instrText>the</w:instrText>
            </w:r>
            <w:r w:rsidR="00122C3C" w:rsidRPr="001718A8">
              <w:instrText xml:space="preserve"> </w:instrText>
            </w:r>
            <w:r w:rsidR="00122C3C">
              <w:rPr>
                <w:lang w:val="en-US"/>
              </w:rPr>
              <w:instrText>final</w:instrText>
            </w:r>
            <w:r w:rsidR="00122C3C" w:rsidRPr="001718A8">
              <w:instrText xml:space="preserve"> </w:instrText>
            </w:r>
            <w:r w:rsidR="00122C3C">
              <w:rPr>
                <w:lang w:val="en-US"/>
              </w:rPr>
              <w:instrText>results</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a</w:instrText>
            </w:r>
            <w:r w:rsidR="00122C3C" w:rsidRPr="001718A8">
              <w:instrText xml:space="preserve"> </w:instrText>
            </w:r>
            <w:r w:rsidR="00122C3C">
              <w:rPr>
                <w:lang w:val="en-US"/>
              </w:rPr>
              <w:instrText>randomized</w:instrText>
            </w:r>
            <w:r w:rsidR="00122C3C" w:rsidRPr="001718A8">
              <w:instrText>-</w:instrText>
            </w:r>
            <w:r w:rsidR="00122C3C">
              <w:rPr>
                <w:lang w:val="en-US"/>
              </w:rPr>
              <w:instrText>controlled</w:instrText>
            </w:r>
            <w:r w:rsidR="00122C3C" w:rsidRPr="001718A8">
              <w:instrText xml:space="preserve"> </w:instrText>
            </w:r>
            <w:r w:rsidR="00122C3C">
              <w:rPr>
                <w:lang w:val="en-US"/>
              </w:rPr>
              <w:instrText>trial</w:instrText>
            </w:r>
            <w:r w:rsidR="00122C3C" w:rsidRPr="001718A8">
              <w:instrText xml:space="preserve"> </w:instrText>
            </w:r>
            <w:r w:rsidR="00122C3C">
              <w:rPr>
                <w:lang w:val="en-US"/>
              </w:rPr>
              <w:instrText>comparing</w:instrText>
            </w:r>
            <w:r w:rsidR="00122C3C" w:rsidRPr="001718A8">
              <w:instrText xml:space="preserve"> </w:instrText>
            </w:r>
            <w:r w:rsidR="00122C3C">
              <w:rPr>
                <w:lang w:val="en-US"/>
              </w:rPr>
              <w:instrText>IMA</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the</w:instrText>
            </w:r>
            <w:r w:rsidR="00122C3C" w:rsidRPr="001718A8">
              <w:instrText xml:space="preserve"> </w:instrText>
            </w:r>
            <w:r w:rsidR="00122C3C">
              <w:rPr>
                <w:lang w:val="en-US"/>
              </w:rPr>
              <w:instrText>standard</w:instrText>
            </w:r>
            <w:r w:rsidR="00122C3C" w:rsidRPr="001718A8">
              <w:instrText xml:space="preserve"> 7+3 </w:instrText>
            </w:r>
            <w:r w:rsidR="00122C3C">
              <w:rPr>
                <w:lang w:val="en-US"/>
              </w:rPr>
              <w:instrText>induction</w:instrText>
            </w:r>
            <w:r w:rsidR="00122C3C" w:rsidRPr="001718A8">
              <w:instrText xml:space="preserve"> </w:instrText>
            </w:r>
            <w:r w:rsidR="00122C3C">
              <w:rPr>
                <w:lang w:val="en-US"/>
              </w:rPr>
              <w:instrText>regimen</w:instrText>
            </w:r>
            <w:r w:rsidR="00122C3C" w:rsidRPr="001718A8">
              <w:instrText xml:space="preserve"> </w:instrText>
            </w:r>
            <w:r w:rsidR="00122C3C">
              <w:rPr>
                <w:lang w:val="en-US"/>
              </w:rPr>
              <w:instrText>consisting</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continuous</w:instrText>
            </w:r>
            <w:r w:rsidR="00122C3C" w:rsidRPr="001718A8">
              <w:instrText xml:space="preserve"> </w:instrText>
            </w:r>
            <w:r w:rsidR="00122C3C">
              <w:rPr>
                <w:lang w:val="en-US"/>
              </w:rPr>
              <w:instrText>infusion</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plus</w:instrText>
            </w:r>
            <w:r w:rsidR="00122C3C" w:rsidRPr="001718A8">
              <w:instrText xml:space="preserve"> </w:instrText>
            </w:r>
            <w:r w:rsidR="00122C3C">
              <w:rPr>
                <w:lang w:val="en-US"/>
              </w:rPr>
              <w:instrText>daunorubicin</w:instrText>
            </w:r>
            <w:r w:rsidR="00122C3C" w:rsidRPr="001718A8">
              <w:instrText xml:space="preserve"> (</w:instrText>
            </w:r>
            <w:r w:rsidR="00122C3C">
              <w:rPr>
                <w:lang w:val="en-US"/>
              </w:rPr>
              <w:instrText>DA</w:instrText>
            </w:r>
            <w:r w:rsidR="00122C3C" w:rsidRPr="001718A8">
              <w:instrText xml:space="preserve">). </w:instrText>
            </w:r>
            <w:r w:rsidR="00122C3C">
              <w:rPr>
                <w:lang w:val="en-US"/>
              </w:rPr>
              <w:instrText>Patients</w:instrText>
            </w:r>
            <w:r w:rsidR="00122C3C" w:rsidRPr="001718A8">
              <w:instrText xml:space="preserve"> </w:instrText>
            </w:r>
            <w:r w:rsidR="00122C3C">
              <w:rPr>
                <w:lang w:val="en-US"/>
              </w:rPr>
              <w:instrText>and</w:instrText>
            </w:r>
            <w:r w:rsidR="00122C3C" w:rsidRPr="001718A8">
              <w:instrText xml:space="preserve"> </w:instrText>
            </w:r>
            <w:r w:rsidR="00122C3C">
              <w:rPr>
                <w:lang w:val="en-US"/>
              </w:rPr>
              <w:instrText>methods</w:instrText>
            </w:r>
            <w:r w:rsidR="00122C3C" w:rsidRPr="001718A8">
              <w:instrText xml:space="preserve">: </w:instrText>
            </w:r>
            <w:r w:rsidR="00122C3C">
              <w:rPr>
                <w:lang w:val="en-US"/>
              </w:rPr>
              <w:instrText>Patients</w:instrText>
            </w:r>
            <w:r w:rsidR="00122C3C" w:rsidRPr="001718A8">
              <w:instrText xml:space="preserve"> </w:instrText>
            </w:r>
            <w:r w:rsidR="00122C3C">
              <w:rPr>
                <w:lang w:val="en-US"/>
              </w:rPr>
              <w:instrText>with</w:instrText>
            </w:r>
            <w:r w:rsidR="00122C3C" w:rsidRPr="001718A8">
              <w:instrText xml:space="preserve"> </w:instrText>
            </w:r>
            <w:r w:rsidR="00122C3C">
              <w:rPr>
                <w:lang w:val="en-US"/>
              </w:rPr>
              <w:instrText>newly</w:instrText>
            </w:r>
            <w:r w:rsidR="00122C3C" w:rsidRPr="001718A8">
              <w:instrText xml:space="preserve"> </w:instrText>
            </w:r>
            <w:r w:rsidR="00122C3C">
              <w:rPr>
                <w:lang w:val="en-US"/>
              </w:rPr>
              <w:instrText>diagnosed</w:instrText>
            </w:r>
            <w:r w:rsidR="00122C3C" w:rsidRPr="001718A8">
              <w:instrText xml:space="preserve"> </w:instrText>
            </w:r>
            <w:r w:rsidR="00122C3C">
              <w:rPr>
                <w:lang w:val="en-US"/>
              </w:rPr>
              <w:instrText>AML</w:instrText>
            </w:r>
            <w:r w:rsidR="00122C3C" w:rsidRPr="001718A8">
              <w:instrText xml:space="preserve"> &gt;</w:instrText>
            </w:r>
            <w:r w:rsidR="00122C3C" w:rsidRPr="009639EB">
              <w:instrText xml:space="preserve"> 60 </w:instrText>
            </w:r>
            <w:r w:rsidR="00122C3C">
              <w:rPr>
                <w:lang w:val="en-US"/>
              </w:rPr>
              <w:instrText>year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randomized</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receive</w:instrText>
            </w:r>
            <w:r w:rsidR="00122C3C" w:rsidRPr="009639EB">
              <w:instrText xml:space="preserve"> </w:instrText>
            </w:r>
            <w:r w:rsidR="00122C3C">
              <w:rPr>
                <w:lang w:val="en-US"/>
              </w:rPr>
              <w:instrText>either</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100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twice</w:instrText>
            </w:r>
            <w:r w:rsidR="00122C3C" w:rsidRPr="009639EB">
              <w:instrText xml:space="preserve"> </w:instrText>
            </w:r>
            <w:r w:rsidR="00122C3C">
              <w:rPr>
                <w:lang w:val="en-US"/>
              </w:rPr>
              <w:instrText>daily</w:instrText>
            </w:r>
            <w:r w:rsidR="00122C3C" w:rsidRPr="009639EB">
              <w:instrText xml:space="preserve"> </w:instrText>
            </w:r>
            <w:r w:rsidR="00122C3C">
              <w:rPr>
                <w:lang w:val="en-US"/>
              </w:rPr>
              <w:instrText>on</w:instrText>
            </w:r>
            <w:r w:rsidR="00122C3C" w:rsidRPr="009639EB">
              <w:instrText xml:space="preserve"> </w:instrText>
            </w:r>
            <w:r w:rsidR="00122C3C">
              <w:rPr>
                <w:lang w:val="en-US"/>
              </w:rPr>
              <w:instrText>days</w:instrText>
            </w:r>
            <w:r w:rsidR="00122C3C" w:rsidRPr="009639EB">
              <w:instrText xml:space="preserve"> 1, 3, 5, 7)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1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days</w:instrText>
            </w:r>
            <w:r w:rsidR="00122C3C" w:rsidRPr="009639EB">
              <w:instrText xml:space="preserve"> 1-3) (</w:instrText>
            </w:r>
            <w:r w:rsidR="00122C3C">
              <w:rPr>
                <w:lang w:val="en-US"/>
              </w:rPr>
              <w:instrText>IMA</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standard</w:instrText>
            </w:r>
            <w:r w:rsidR="00122C3C" w:rsidRPr="009639EB">
              <w:instrText xml:space="preserve"> </w:instrText>
            </w:r>
            <w:r w:rsidR="00122C3C">
              <w:rPr>
                <w:lang w:val="en-US"/>
              </w:rPr>
              <w:instrText>induc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cytarabine</w:instrText>
            </w:r>
            <w:r w:rsidR="00122C3C" w:rsidRPr="009639EB">
              <w:instrText xml:space="preserve"> (100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continuously</w:instrText>
            </w:r>
            <w:r w:rsidR="00122C3C" w:rsidRPr="009639EB">
              <w:instrText xml:space="preserve"> </w:instrText>
            </w:r>
            <w:r w:rsidR="00122C3C">
              <w:rPr>
                <w:lang w:val="en-US"/>
              </w:rPr>
              <w:instrText>days</w:instrText>
            </w:r>
            <w:r w:rsidR="00122C3C" w:rsidRPr="009639EB">
              <w:instrText xml:space="preserve"> 1-7) </w:instrText>
            </w:r>
            <w:r w:rsidR="00122C3C">
              <w:rPr>
                <w:lang w:val="en-US"/>
              </w:rPr>
              <w:instrText>plus</w:instrText>
            </w:r>
            <w:r w:rsidR="00122C3C" w:rsidRPr="009639EB">
              <w:instrText xml:space="preserve"> </w:instrText>
            </w:r>
            <w:r w:rsidR="00122C3C">
              <w:rPr>
                <w:lang w:val="en-US"/>
              </w:rPr>
              <w:instrText>daunorubicin</w:instrText>
            </w:r>
            <w:r w:rsidR="00122C3C" w:rsidRPr="009639EB">
              <w:instrText xml:space="preserve"> (45 </w:instrText>
            </w:r>
            <w:r w:rsidR="00122C3C">
              <w:rPr>
                <w:lang w:val="en-US"/>
              </w:rPr>
              <w:instrText>mg</w:instrText>
            </w:r>
            <w:r w:rsidR="00122C3C" w:rsidRPr="009639EB">
              <w:instrText>/</w:instrText>
            </w:r>
            <w:r w:rsidR="00122C3C">
              <w:rPr>
                <w:lang w:val="en-US"/>
              </w:rPr>
              <w:instrText>m</w:instrText>
            </w:r>
            <w:r w:rsidR="00122C3C" w:rsidRPr="009639EB">
              <w:instrText xml:space="preserve">2 </w:instrText>
            </w:r>
            <w:r w:rsidR="00122C3C">
              <w:rPr>
                <w:lang w:val="en-US"/>
              </w:rPr>
              <w:instrText>days</w:instrText>
            </w:r>
            <w:r w:rsidR="00122C3C" w:rsidRPr="009639EB">
              <w:instrText xml:space="preserve"> 3-5) (</w:instrText>
            </w:r>
            <w:r w:rsidR="00122C3C">
              <w:rPr>
                <w:lang w:val="en-US"/>
              </w:rPr>
              <w:instrText>DA</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received</w:instrText>
            </w:r>
            <w:r w:rsidR="00122C3C" w:rsidRPr="009639EB">
              <w:instrText xml:space="preserve"> </w:instrText>
            </w:r>
            <w:r w:rsidR="00122C3C">
              <w:rPr>
                <w:lang w:val="en-US"/>
              </w:rPr>
              <w:instrText>intermediate</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amsacrine</w:instrText>
            </w:r>
            <w:r w:rsidR="00122C3C" w:rsidRPr="009639EB">
              <w:instrText xml:space="preserve"> </w:instrText>
            </w:r>
            <w:r w:rsidR="00122C3C">
              <w:rPr>
                <w:lang w:val="en-US"/>
              </w:rPr>
              <w:instrText>as</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whereas</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IMA</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consolidated</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standard</w:instrText>
            </w:r>
            <w:r w:rsidR="00122C3C" w:rsidRPr="009639EB">
              <w:instrText>-</w:instrText>
            </w:r>
            <w:r w:rsidR="00122C3C">
              <w:rPr>
                <w:lang w:val="en-US"/>
              </w:rPr>
              <w:instrText>dose</w:instrText>
            </w:r>
            <w:r w:rsidR="00122C3C" w:rsidRPr="009639EB">
              <w:instrText xml:space="preserve"> </w:instrText>
            </w:r>
            <w:r w:rsidR="00122C3C">
              <w:rPr>
                <w:lang w:val="en-US"/>
              </w:rPr>
              <w:instrText>cytarabine</w:instrText>
            </w:r>
            <w:r w:rsidR="00122C3C" w:rsidRPr="009639EB">
              <w:instrText xml:space="preserve"> </w:instrText>
            </w:r>
            <w:r w:rsidR="00122C3C">
              <w:rPr>
                <w:lang w:val="en-US"/>
              </w:rPr>
              <w:instrText>plus</w:instrText>
            </w:r>
            <w:r w:rsidR="00122C3C" w:rsidRPr="009639EB">
              <w:instrText xml:space="preserve"> </w:instrText>
            </w:r>
            <w:r w:rsidR="00122C3C">
              <w:rPr>
                <w:lang w:val="en-US"/>
              </w:rPr>
              <w:instrText>mitoxantrone</w:instrText>
            </w:r>
            <w:r w:rsidR="00122C3C" w:rsidRPr="009639EB">
              <w:instrText xml:space="preserve">. </w:instrText>
            </w:r>
            <w:r w:rsidR="00122C3C">
              <w:rPr>
                <w:lang w:val="en-US"/>
              </w:rPr>
              <w:instrText>Results</w:instrText>
            </w:r>
            <w:r w:rsidR="00122C3C" w:rsidRPr="009639EB">
              <w:instrText xml:space="preserve">: </w:instrText>
            </w:r>
            <w:r w:rsidR="00122C3C">
              <w:rPr>
                <w:lang w:val="en-US"/>
              </w:rPr>
              <w:instrText>Between</w:instrText>
            </w:r>
            <w:r w:rsidR="00122C3C" w:rsidRPr="009639EB">
              <w:instrText xml:space="preserve"> </w:instrText>
            </w:r>
            <w:r w:rsidR="00122C3C">
              <w:rPr>
                <w:lang w:val="en-US"/>
              </w:rPr>
              <w:instrText>February</w:instrText>
            </w:r>
            <w:r w:rsidR="00122C3C" w:rsidRPr="009639EB">
              <w:instrText xml:space="preserve"> 2005 </w:instrText>
            </w:r>
            <w:r w:rsidR="00122C3C">
              <w:rPr>
                <w:lang w:val="en-US"/>
              </w:rPr>
              <w:instrText>and</w:instrText>
            </w:r>
            <w:r w:rsidR="00122C3C" w:rsidRPr="009639EB">
              <w:instrText xml:space="preserve"> </w:instrText>
            </w:r>
            <w:r w:rsidR="00122C3C">
              <w:rPr>
                <w:lang w:val="en-US"/>
              </w:rPr>
              <w:instrText>October</w:instrText>
            </w:r>
            <w:r w:rsidR="00122C3C" w:rsidRPr="009639EB">
              <w:instrText xml:space="preserve"> 2009, 485 </w:instrText>
            </w:r>
            <w:r w:rsidR="00122C3C">
              <w:rPr>
                <w:lang w:val="en-US"/>
              </w:rPr>
              <w:instrText>patient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randomized</w:instrText>
            </w:r>
            <w:r w:rsidR="00122C3C" w:rsidRPr="009639EB">
              <w:instrText xml:space="preserve">; 241 </w:instrText>
            </w:r>
            <w:r w:rsidR="00122C3C">
              <w:rPr>
                <w:lang w:val="en-US"/>
              </w:rPr>
              <w:instrText>for</w:instrText>
            </w:r>
            <w:r w:rsidR="00122C3C" w:rsidRPr="009639EB">
              <w:instrText xml:space="preserve"> </w:instrText>
            </w:r>
            <w:r w:rsidR="00122C3C">
              <w:rPr>
                <w:lang w:val="en-US"/>
              </w:rPr>
              <w:instrText>treatment</w:instrText>
            </w:r>
            <w:r w:rsidR="00122C3C" w:rsidRPr="009639EB">
              <w:instrText xml:space="preserve"> </w:instrText>
            </w:r>
            <w:r w:rsidR="00122C3C">
              <w:rPr>
                <w:lang w:val="en-US"/>
              </w:rPr>
              <w:instrText>arm</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and</w:instrText>
            </w:r>
            <w:r w:rsidR="00122C3C" w:rsidRPr="009639EB">
              <w:instrText xml:space="preserve"> 244 </w:instrText>
            </w:r>
            <w:r w:rsidR="00122C3C">
              <w:rPr>
                <w:lang w:val="en-US"/>
              </w:rPr>
              <w:instrText>for</w:instrText>
            </w:r>
            <w:r w:rsidR="00122C3C" w:rsidRPr="009639EB">
              <w:instrText xml:space="preserve"> </w:instrText>
            </w:r>
            <w:r w:rsidR="00122C3C">
              <w:rPr>
                <w:lang w:val="en-US"/>
              </w:rPr>
              <w:instrText>IMA</w:instrText>
            </w:r>
            <w:r w:rsidR="00122C3C" w:rsidRPr="009639EB">
              <w:instrText xml:space="preserve">; 76% </w:instrText>
            </w:r>
            <w:r w:rsidR="00122C3C">
              <w:rPr>
                <w:lang w:val="en-US"/>
              </w:rPr>
              <w:instrText>of</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ere</w:instrText>
            </w:r>
            <w:r w:rsidR="00122C3C" w:rsidRPr="009639EB">
              <w:instrText xml:space="preserve"> &gt; 65 </w:instrText>
            </w:r>
            <w:r w:rsidR="00122C3C">
              <w:rPr>
                <w:lang w:val="en-US"/>
              </w:rPr>
              <w:instrText>years</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sponse</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DA</w:instrText>
            </w:r>
            <w:r w:rsidR="00122C3C" w:rsidRPr="009639EB">
              <w:instrText xml:space="preserve"> </w:instrText>
            </w:r>
            <w:r w:rsidR="00122C3C">
              <w:rPr>
                <w:lang w:val="en-US"/>
              </w:rPr>
              <w:instrText>was</w:instrText>
            </w:r>
            <w:r w:rsidR="00122C3C" w:rsidRPr="009639EB">
              <w:instrText xml:space="preserve"> 39% [95% </w:instrText>
            </w:r>
            <w:r w:rsidR="00122C3C">
              <w:rPr>
                <w:lang w:val="en-US"/>
              </w:rPr>
              <w:instrText>confidence</w:instrText>
            </w:r>
            <w:r w:rsidR="00122C3C" w:rsidRPr="009639EB">
              <w:instrText xml:space="preserve"> </w:instrText>
            </w:r>
            <w:r w:rsidR="00122C3C">
              <w:rPr>
                <w:lang w:val="en-US"/>
              </w:rPr>
              <w:instrText>interval</w:instrText>
            </w:r>
            <w:r w:rsidR="00122C3C" w:rsidRPr="009639EB">
              <w:instrText xml:space="preserve"> (95% </w:instrText>
            </w:r>
            <w:r w:rsidR="00122C3C">
              <w:rPr>
                <w:lang w:val="en-US"/>
              </w:rPr>
              <w:instrText>CI</w:instrText>
            </w:r>
            <w:r w:rsidR="00122C3C" w:rsidRPr="009639EB">
              <w:instrText xml:space="preserve">): 33-45] </w:instrText>
            </w:r>
            <w:r w:rsidR="00122C3C">
              <w:rPr>
                <w:lang w:val="en-US"/>
              </w:rPr>
              <w:instrText>versus</w:instrText>
            </w:r>
            <w:r w:rsidR="00122C3C" w:rsidRPr="009639EB">
              <w:instrText xml:space="preserve"> 55% (95% </w:instrText>
            </w:r>
            <w:r w:rsidR="00122C3C">
              <w:rPr>
                <w:lang w:val="en-US"/>
              </w:rPr>
              <w:instrText>CI</w:instrText>
            </w:r>
            <w:r w:rsidR="00122C3C" w:rsidRPr="009639EB">
              <w:instrText xml:space="preserve">: 49-61) </w:instrText>
            </w:r>
            <w:r w:rsidR="00122C3C">
              <w:rPr>
                <w:lang w:val="en-US"/>
              </w:rPr>
              <w:instrText>after</w:instrText>
            </w:r>
            <w:r w:rsidR="00122C3C" w:rsidRPr="009639EB">
              <w:instrText xml:space="preserve"> </w:instrText>
            </w:r>
            <w:r w:rsidR="00122C3C">
              <w:rPr>
                <w:lang w:val="en-US"/>
              </w:rPr>
              <w:instrText>IMA (odds ratio 1.89, P=0.001). The 6-week early-death rate was 14% in both arms. Relapse-free survival curves were superimposable in the first year, but separated afterwards, resulting in 3-year relapse-free survival rates of 29% versus 14% in the DA versus IMA arms, respectively (P=0.042). The median overall survival was 10 months in both arms (P=0.513). Conclusion: The dose escalation of cytarabine in induction therapy lead to improved remission rates in the elderly AML patients. This did not translate into a survival advantage, most likely due to differences in consolidation treatment. Thus, effective consolidation strategies need to be further explored. In combination with an effective consolidation strategy, the use of intermediate-dose cytarabine in induction may improve curative treatment for elderly AML patients.","author":[{"dropping-particle":"","family":"Röllig","given":"Christoph","non-dropping-particle":"","parse-names":false,"suffix":""},{"dropping-particle":"","family":"Kramer","given":"M.","non-dropping-particle":"","parse-names":false,"suffix":""},{"dropping-particle":"","family":"Gabrecht","given":"M.","non-dropping-particle":"","parse-names":false,"suffix":""},{"dropping-particle":"","family":"Hänel","given":"M.","non-dropping-particle":"","parse-names":false,"suffix":""},{"dropping-particle":"","family":"Herbst","given":"R.","non-dropping-particle":"","parse-names":false,"suffix":""},{"dropping-particle":"","family":"Kaiser","given":"U.","non-dropping-particle":"","parse-names":false,"suffix":""},{"dropping-particle":"","family":"Schmitz","given":"N.","non-dropping-particle":"","parse-names":false,"suffix":""},{"dropping-particle":"","family":"Kullmer","given":"J.","non-dropping-particle":"","parse-names":false,"suffix":""},{"dropping-particle":"","family":"Fetscher","given":"S.","non-dropping-particle":"","parse-names":false,"suffix":""},{"dropping-particle":"","family":"Link","given":"H.","non-dropping-particle":"","parse-names":false,"suffix":""},{"dropping-particle":"","family":"Mantovani-Löffler","given":"L.","non-dropping-particle":"","parse-names":false,"suffix":""},{"dropping-particle":"","family":"Krümpelmann","given":"U.","non-dropping-particle":"","parse-names":false,"suffix":""},{"dropping-particle":"","family":"Neuhaus","given":"T.","non-dropping-particle":"","parse-names":false,"suffix":""},{"dropping-particle":"","family":"Heits","given":"F.","non-dropping-particle":"","parse-names":false,"suffix":""},{"dropping-particle":"","family":"Einsele","given":"H.","non-dropping-particle":"","parse-names":false,"suffix":""},{"dropping-particle":"","family":"Ritter","given":"B.","non-dropping-particle":"","parse-names":false,"suffix":""},{"dropping-particle":"","family":"Bornhäuser","given":"M.","non-dropping-particle":"","parse-names":false,"suffix":""},{"dropping-particle":"","family":"Schetelig","given":"J.","non-dropping-particle":"","parse-names":false,"suffix":""},{"dropping-particle":"","family":"Thiede","given":"C.","non-dropping-particle":"","parse-names":false,"suffix":""},{"dropping-particle":"","family":"Mohr","given":"B.","non-dropping-particle":"","parse-names":false,"suffix":""},{"dropping-particle":"","family":"Schaich","given":"M.","non-dropping-particle":"","parse-names":false,"suffix":""},{"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Platzbecker</w:instrText>
            </w:r>
            <w:r w:rsidR="00122C3C" w:rsidRPr="001718A8">
              <w:instrText>","</w:instrText>
            </w:r>
            <w:r w:rsidR="00122C3C">
              <w:rPr>
                <w:lang w:val="en-US"/>
              </w:rPr>
              <w:instrText>given</w:instrText>
            </w:r>
            <w:r w:rsidR="00122C3C" w:rsidRPr="001718A8">
              <w:instrText>":"</w:instrText>
            </w:r>
            <w:r w:rsidR="00122C3C">
              <w:rPr>
                <w:lang w:val="en-US"/>
              </w:rPr>
              <w:instrText>U</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Sch</w:instrText>
            </w:r>
            <w:r w:rsidR="00122C3C" w:rsidRPr="001718A8">
              <w:instrText>ä</w:instrText>
            </w:r>
            <w:r w:rsidR="00122C3C">
              <w:rPr>
                <w:lang w:val="en-US"/>
              </w:rPr>
              <w:instrText>fer</w:instrText>
            </w:r>
            <w:r w:rsidR="00122C3C" w:rsidRPr="001718A8">
              <w:instrText>-</w:instrText>
            </w:r>
            <w:r w:rsidR="00122C3C">
              <w:rPr>
                <w:lang w:val="en-US"/>
              </w:rPr>
              <w:instrText>Eckart</w:instrText>
            </w:r>
            <w:r w:rsidR="00122C3C" w:rsidRPr="001718A8">
              <w:instrText>","</w:instrText>
            </w:r>
            <w:r w:rsidR="00122C3C">
              <w:rPr>
                <w:lang w:val="en-US"/>
              </w:rPr>
              <w:instrText>given</w:instrText>
            </w:r>
            <w:r w:rsidR="00122C3C" w:rsidRPr="001718A8">
              <w:instrText>":"</w:instrText>
            </w:r>
            <w:r w:rsidR="00122C3C">
              <w:rPr>
                <w:lang w:val="en-US"/>
              </w:rPr>
              <w:instrText>K</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Kr</w:instrText>
            </w:r>
            <w:r w:rsidR="00122C3C" w:rsidRPr="001718A8">
              <w:instrText>ä</w:instrText>
            </w:r>
            <w:r w:rsidR="00122C3C">
              <w:rPr>
                <w:lang w:val="en-US"/>
              </w:rPr>
              <w:instrText>mer</w:instrText>
            </w:r>
            <w:r w:rsidR="00122C3C" w:rsidRPr="001718A8">
              <w:instrText>","</w:instrText>
            </w:r>
            <w:r w:rsidR="00122C3C">
              <w:rPr>
                <w:lang w:val="en-US"/>
              </w:rPr>
              <w:instrText>given</w:instrText>
            </w:r>
            <w:r w:rsidR="00122C3C" w:rsidRPr="001718A8">
              <w:instrText>":"</w:instrText>
            </w:r>
            <w:r w:rsidR="00122C3C">
              <w:rPr>
                <w:lang w:val="en-US"/>
              </w:rPr>
              <w:instrText>A</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Berdel</w:instrText>
            </w:r>
            <w:r w:rsidR="00122C3C" w:rsidRPr="001718A8">
              <w:instrText>","</w:instrText>
            </w:r>
            <w:r w:rsidR="00122C3C">
              <w:rPr>
                <w:lang w:val="en-US"/>
              </w:rPr>
              <w:instrText>given</w:instrText>
            </w:r>
            <w:r w:rsidR="00122C3C" w:rsidRPr="001718A8">
              <w:instrText>":"</w:instrText>
            </w:r>
            <w:r w:rsidR="00122C3C">
              <w:rPr>
                <w:lang w:val="en-US"/>
              </w:rPr>
              <w:instrText>W</w:instrText>
            </w:r>
            <w:r w:rsidR="00122C3C" w:rsidRPr="001718A8">
              <w:instrText xml:space="preserve">. </w:instrText>
            </w:r>
            <w:r w:rsidR="00122C3C">
              <w:rPr>
                <w:lang w:val="en-US"/>
              </w:rPr>
              <w:instrText>E</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Serve</w:instrText>
            </w:r>
            <w:r w:rsidR="00122C3C" w:rsidRPr="001718A8">
              <w:instrText>","</w:instrText>
            </w:r>
            <w:r w:rsidR="00122C3C">
              <w:rPr>
                <w:lang w:val="en-US"/>
              </w:rPr>
              <w:instrText>given</w:instrText>
            </w:r>
            <w:r w:rsidR="00122C3C" w:rsidRPr="001718A8">
              <w:instrText>":"</w:instrText>
            </w:r>
            <w:r w:rsidR="00122C3C">
              <w:rPr>
                <w:lang w:val="en-US"/>
              </w:rPr>
              <w:instrText>H</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Ehninger</w:instrText>
            </w:r>
            <w:r w:rsidR="00122C3C" w:rsidRPr="001718A8">
              <w:instrText>","</w:instrText>
            </w:r>
            <w:r w:rsidR="00122C3C">
              <w:rPr>
                <w:lang w:val="en-US"/>
              </w:rPr>
              <w:instrText>given</w:instrText>
            </w:r>
            <w:r w:rsidR="00122C3C" w:rsidRPr="001718A8">
              <w:instrText>":"</w:instrText>
            </w:r>
            <w:r w:rsidR="00122C3C">
              <w:rPr>
                <w:lang w:val="en-US"/>
              </w:rPr>
              <w:instrText>G</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family</w:instrText>
            </w:r>
            <w:r w:rsidR="00122C3C" w:rsidRPr="001718A8">
              <w:instrText>":"</w:instrText>
            </w:r>
            <w:r w:rsidR="00122C3C">
              <w:rPr>
                <w:lang w:val="en-US"/>
              </w:rPr>
              <w:instrText>Schuler</w:instrText>
            </w:r>
            <w:r w:rsidR="00122C3C" w:rsidRPr="001718A8">
              <w:instrText>","</w:instrText>
            </w:r>
            <w:r w:rsidR="00122C3C">
              <w:rPr>
                <w:lang w:val="en-US"/>
              </w:rPr>
              <w:instrText>given</w:instrText>
            </w:r>
            <w:r w:rsidR="00122C3C" w:rsidRPr="001718A8">
              <w:instrText>":"</w:instrText>
            </w:r>
            <w:r w:rsidR="00122C3C">
              <w:rPr>
                <w:lang w:val="en-US"/>
              </w:rPr>
              <w:instrText>U</w:instrText>
            </w:r>
            <w:r w:rsidR="00122C3C" w:rsidRPr="001718A8">
              <w:instrText xml:space="preserve">. </w:instrText>
            </w:r>
            <w:r w:rsidR="00122C3C">
              <w:rPr>
                <w:lang w:val="en-US"/>
              </w:rPr>
              <w:instrText>S</w:instrText>
            </w:r>
            <w:r w:rsidR="00122C3C" w:rsidRPr="001718A8">
              <w:instrText>.","</w:instrText>
            </w:r>
            <w:r w:rsidR="00122C3C">
              <w:rPr>
                <w:lang w:val="en-US"/>
              </w:rPr>
              <w:instrText>non</w:instrText>
            </w:r>
            <w:r w:rsidR="00122C3C" w:rsidRPr="001718A8">
              <w:instrText>-</w:instrText>
            </w:r>
            <w:r w:rsidR="00122C3C">
              <w:rPr>
                <w:lang w:val="en-US"/>
              </w:rPr>
              <w:instrText>dropping</w:instrText>
            </w:r>
            <w:r w:rsidR="00122C3C" w:rsidRPr="001718A8">
              <w:instrText>-</w:instrText>
            </w:r>
            <w:r w:rsidR="00122C3C">
              <w:rPr>
                <w:lang w:val="en-US"/>
              </w:rPr>
              <w:instrText>particle</w:instrText>
            </w:r>
            <w:r w:rsidR="00122C3C" w:rsidRPr="001718A8">
              <w:instrText>":"","</w:instrText>
            </w:r>
            <w:r w:rsidR="00122C3C">
              <w:rPr>
                <w:lang w:val="en-US"/>
              </w:rPr>
              <w:instrText>parse</w:instrText>
            </w:r>
            <w:r w:rsidR="00122C3C" w:rsidRPr="001718A8">
              <w:instrText>-</w:instrText>
            </w:r>
            <w:r w:rsidR="00122C3C">
              <w:rPr>
                <w:lang w:val="en-US"/>
              </w:rPr>
              <w:instrText>names</w:instrText>
            </w:r>
            <w:r w:rsidR="00122C3C" w:rsidRPr="001718A8">
              <w:instrText>":</w:instrText>
            </w:r>
            <w:r w:rsidR="00122C3C">
              <w:rPr>
                <w:lang w:val="en-US"/>
              </w:rPr>
              <w:instrText>false</w:instrText>
            </w:r>
            <w:r w:rsidR="00122C3C" w:rsidRPr="001718A8">
              <w:instrText>,"</w:instrText>
            </w:r>
            <w:r w:rsidR="00122C3C">
              <w:rPr>
                <w:lang w:val="en-US"/>
              </w:rPr>
              <w:instrText>suffix</w:instrText>
            </w:r>
            <w:r w:rsidR="00122C3C" w:rsidRPr="001718A8">
              <w:instrText>":""}],"</w:instrText>
            </w:r>
            <w:r w:rsidR="00122C3C">
              <w:rPr>
                <w:lang w:val="en-US"/>
              </w:rPr>
              <w:instrText>container</w:instrText>
            </w:r>
            <w:r w:rsidR="00122C3C" w:rsidRPr="001718A8">
              <w:instrText>-</w:instrText>
            </w:r>
            <w:r w:rsidR="00122C3C">
              <w:rPr>
                <w:lang w:val="en-US"/>
              </w:rPr>
              <w:instrText>title</w:instrText>
            </w:r>
            <w:r w:rsidR="00122C3C" w:rsidRPr="001718A8">
              <w:instrText>":"</w:instrText>
            </w:r>
            <w:r w:rsidR="00122C3C">
              <w:rPr>
                <w:lang w:val="en-US"/>
              </w:rPr>
              <w:instrText>Annals</w:instrText>
            </w:r>
            <w:r w:rsidR="00122C3C" w:rsidRPr="001718A8">
              <w:instrText xml:space="preserve"> </w:instrText>
            </w:r>
            <w:r w:rsidR="00122C3C">
              <w:rPr>
                <w:lang w:val="en-US"/>
              </w:rPr>
              <w:instrText>of</w:instrText>
            </w:r>
            <w:r w:rsidR="00122C3C" w:rsidRPr="001718A8">
              <w:instrText xml:space="preserve"> </w:instrText>
            </w:r>
            <w:r w:rsidR="00122C3C">
              <w:rPr>
                <w:lang w:val="en-US"/>
              </w:rPr>
              <w:instrText>Oncology</w:instrText>
            </w:r>
            <w:r w:rsidR="00122C3C" w:rsidRPr="001718A8">
              <w:instrText>","</w:instrText>
            </w:r>
            <w:r w:rsidR="00122C3C">
              <w:rPr>
                <w:lang w:val="en-US"/>
              </w:rPr>
              <w:instrText>id</w:instrText>
            </w:r>
            <w:r w:rsidR="00122C3C" w:rsidRPr="001718A8">
              <w:instrText>":"</w:instrText>
            </w:r>
            <w:r w:rsidR="00122C3C">
              <w:rPr>
                <w:lang w:val="en-US"/>
              </w:rPr>
              <w:instrText>ITEM</w:instrText>
            </w:r>
            <w:r w:rsidR="00122C3C" w:rsidRPr="001718A8">
              <w:instrText>-1","</w:instrText>
            </w:r>
            <w:r w:rsidR="00122C3C">
              <w:rPr>
                <w:lang w:val="en-US"/>
              </w:rPr>
              <w:instrText>issue</w:instrText>
            </w:r>
            <w:r w:rsidR="00122C3C" w:rsidRPr="001718A8">
              <w:instrText>":"4","</w:instrText>
            </w:r>
            <w:r w:rsidR="00122C3C">
              <w:rPr>
                <w:lang w:val="en-US"/>
              </w:rPr>
              <w:instrText>issued</w:instrText>
            </w:r>
            <w:r w:rsidR="00122C3C" w:rsidRPr="001718A8">
              <w:instrText>":{"</w:instrText>
            </w:r>
            <w:r w:rsidR="00122C3C">
              <w:rPr>
                <w:lang w:val="en-US"/>
              </w:rPr>
              <w:instrText>date</w:instrText>
            </w:r>
            <w:r w:rsidR="00122C3C" w:rsidRPr="001718A8">
              <w:instrText>-</w:instrText>
            </w:r>
            <w:r w:rsidR="00122C3C">
              <w:rPr>
                <w:lang w:val="en-US"/>
              </w:rPr>
              <w:instrText>parts</w:instrText>
            </w:r>
            <w:r w:rsidR="00122C3C" w:rsidRPr="001718A8">
              <w:instrText>":[["2018","4","1"]]},"</w:instrText>
            </w:r>
            <w:r w:rsidR="00122C3C">
              <w:rPr>
                <w:lang w:val="en-US"/>
              </w:rPr>
              <w:instrText>page</w:instrText>
            </w:r>
            <w:r w:rsidR="00122C3C" w:rsidRPr="001718A8">
              <w:instrText>":"973-978","</w:instrText>
            </w:r>
            <w:r w:rsidR="00122C3C">
              <w:rPr>
                <w:lang w:val="en-US"/>
              </w:rPr>
              <w:instrText>publisher</w:instrText>
            </w:r>
            <w:r w:rsidR="00122C3C" w:rsidRPr="001718A8">
              <w:instrText>":"</w:instrText>
            </w:r>
            <w:r w:rsidR="00122C3C">
              <w:rPr>
                <w:lang w:val="en-US"/>
              </w:rPr>
              <w:instrText>Oxford</w:instrText>
            </w:r>
            <w:r w:rsidR="00122C3C" w:rsidRPr="001718A8">
              <w:instrText xml:space="preserve"> </w:instrText>
            </w:r>
            <w:r w:rsidR="00122C3C">
              <w:rPr>
                <w:lang w:val="en-US"/>
              </w:rPr>
              <w:instrText>University</w:instrText>
            </w:r>
            <w:r w:rsidR="00122C3C" w:rsidRPr="001718A8">
              <w:instrText xml:space="preserve"> </w:instrText>
            </w:r>
            <w:r w:rsidR="00122C3C">
              <w:rPr>
                <w:lang w:val="en-US"/>
              </w:rPr>
              <w:instrText>Press</w:instrText>
            </w:r>
            <w:r w:rsidR="00122C3C" w:rsidRPr="001718A8">
              <w:instrText>","</w:instrText>
            </w:r>
            <w:r w:rsidR="00122C3C">
              <w:rPr>
                <w:lang w:val="en-US"/>
              </w:rPr>
              <w:instrText>title</w:instrText>
            </w:r>
            <w:r w:rsidR="00122C3C" w:rsidRPr="001718A8">
              <w:instrText>":"</w:instrText>
            </w:r>
            <w:r w:rsidR="00122C3C">
              <w:rPr>
                <w:lang w:val="en-US"/>
              </w:rPr>
              <w:instrText>Intermediate</w:instrText>
            </w:r>
            <w:r w:rsidR="00122C3C" w:rsidRPr="001718A8">
              <w:instrText>-</w:instrText>
            </w:r>
            <w:r w:rsidR="00122C3C">
              <w:rPr>
                <w:lang w:val="en-US"/>
              </w:rPr>
              <w:instrText>dose</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plus</w:instrText>
            </w:r>
            <w:r w:rsidR="00122C3C" w:rsidRPr="001718A8">
              <w:instrText xml:space="preserve"> </w:instrText>
            </w:r>
            <w:r w:rsidR="00122C3C">
              <w:rPr>
                <w:lang w:val="en-US"/>
              </w:rPr>
              <w:instrText>mitoxantrone</w:instrText>
            </w:r>
            <w:r w:rsidR="00122C3C" w:rsidRPr="001718A8">
              <w:instrText xml:space="preserve"> </w:instrText>
            </w:r>
            <w:r w:rsidR="00122C3C">
              <w:rPr>
                <w:lang w:val="en-US"/>
              </w:rPr>
              <w:instrText>versus</w:instrText>
            </w:r>
            <w:r w:rsidR="00122C3C" w:rsidRPr="001718A8">
              <w:instrText xml:space="preserve"> </w:instrText>
            </w:r>
            <w:r w:rsidR="00122C3C">
              <w:rPr>
                <w:lang w:val="en-US"/>
              </w:rPr>
              <w:instrText>standard</w:instrText>
            </w:r>
            <w:r w:rsidR="00122C3C" w:rsidRPr="001718A8">
              <w:instrText>-</w:instrText>
            </w:r>
            <w:r w:rsidR="00122C3C">
              <w:rPr>
                <w:lang w:val="en-US"/>
              </w:rPr>
              <w:instrText>dose</w:instrText>
            </w:r>
            <w:r w:rsidR="00122C3C" w:rsidRPr="001718A8">
              <w:instrText xml:space="preserve"> </w:instrText>
            </w:r>
            <w:r w:rsidR="00122C3C">
              <w:rPr>
                <w:lang w:val="en-US"/>
              </w:rPr>
              <w:instrText>cytarabine</w:instrText>
            </w:r>
            <w:r w:rsidR="00122C3C" w:rsidRPr="001718A8">
              <w:instrText xml:space="preserve"> </w:instrText>
            </w:r>
            <w:r w:rsidR="00122C3C">
              <w:rPr>
                <w:lang w:val="en-US"/>
              </w:rPr>
              <w:instrText>plus</w:instrText>
            </w:r>
            <w:r w:rsidR="00122C3C" w:rsidRPr="001718A8">
              <w:instrText xml:space="preserve"> </w:instrText>
            </w:r>
            <w:r w:rsidR="00122C3C">
              <w:rPr>
                <w:lang w:val="en-US"/>
              </w:rPr>
              <w:instrText>daunorubicin</w:instrText>
            </w:r>
            <w:r w:rsidR="00122C3C" w:rsidRPr="001718A8">
              <w:instrText xml:space="preserve"> </w:instrText>
            </w:r>
            <w:r w:rsidR="00122C3C">
              <w:rPr>
                <w:lang w:val="en-US"/>
              </w:rPr>
              <w:instrText>for</w:instrText>
            </w:r>
            <w:r w:rsidR="00122C3C" w:rsidRPr="001718A8">
              <w:instrText xml:space="preserve"> </w:instrText>
            </w:r>
            <w:r w:rsidR="00122C3C">
              <w:rPr>
                <w:lang w:val="en-US"/>
              </w:rPr>
              <w:instrText>acute</w:instrText>
            </w:r>
            <w:r w:rsidR="00122C3C" w:rsidRPr="001718A8">
              <w:instrText xml:space="preserve"> </w:instrText>
            </w:r>
            <w:r w:rsidR="00122C3C">
              <w:rPr>
                <w:lang w:val="en-US"/>
              </w:rPr>
              <w:instrText>myeloid</w:instrText>
            </w:r>
            <w:r w:rsidR="00122C3C" w:rsidRPr="001718A8">
              <w:instrText xml:space="preserve"> </w:instrText>
            </w:r>
            <w:r w:rsidR="00122C3C">
              <w:rPr>
                <w:lang w:val="en-US"/>
              </w:rPr>
              <w:instrText>leukemia</w:instrText>
            </w:r>
            <w:r w:rsidR="00122C3C" w:rsidRPr="001718A8">
              <w:instrText xml:space="preserve"> </w:instrText>
            </w:r>
            <w:r w:rsidR="00122C3C">
              <w:rPr>
                <w:lang w:val="en-US"/>
              </w:rPr>
              <w:instrText>in</w:instrText>
            </w:r>
            <w:r w:rsidR="00122C3C" w:rsidRPr="001718A8">
              <w:instrText xml:space="preserve"> </w:instrText>
            </w:r>
            <w:r w:rsidR="00122C3C">
              <w:rPr>
                <w:lang w:val="en-US"/>
              </w:rPr>
              <w:instrText>elderly</w:instrText>
            </w:r>
            <w:r w:rsidR="00122C3C" w:rsidRPr="001718A8">
              <w:instrText xml:space="preserve"> </w:instrText>
            </w:r>
            <w:r w:rsidR="00122C3C">
              <w:rPr>
                <w:lang w:val="en-US"/>
              </w:rPr>
              <w:instrText>patients</w:instrText>
            </w:r>
            <w:r w:rsidR="00122C3C" w:rsidRPr="001718A8">
              <w:instrText>","</w:instrText>
            </w:r>
            <w:r w:rsidR="00122C3C">
              <w:rPr>
                <w:lang w:val="en-US"/>
              </w:rPr>
              <w:instrText>type</w:instrText>
            </w:r>
            <w:r w:rsidR="00122C3C" w:rsidRPr="001718A8">
              <w:instrText>":"</w:instrText>
            </w:r>
            <w:r w:rsidR="00122C3C">
              <w:rPr>
                <w:lang w:val="en-US"/>
              </w:rPr>
              <w:instrText>article</w:instrText>
            </w:r>
            <w:r w:rsidR="00122C3C" w:rsidRPr="001718A8">
              <w:instrText>-</w:instrText>
            </w:r>
            <w:r w:rsidR="00122C3C">
              <w:rPr>
                <w:lang w:val="en-US"/>
              </w:rPr>
              <w:instrText>journal</w:instrText>
            </w:r>
            <w:r w:rsidR="00122C3C" w:rsidRPr="001718A8">
              <w:instrText>","</w:instrText>
            </w:r>
            <w:r w:rsidR="00122C3C">
              <w:rPr>
                <w:lang w:val="en-US"/>
              </w:rPr>
              <w:instrText>volume</w:instrText>
            </w:r>
            <w:r w:rsidR="00122C3C" w:rsidRPr="001718A8">
              <w:instrText>":"29"},"</w:instrText>
            </w:r>
            <w:r w:rsidR="00122C3C">
              <w:rPr>
                <w:lang w:val="en-US"/>
              </w:rPr>
              <w:instrText>uris</w:instrText>
            </w:r>
            <w:r w:rsidR="00122C3C" w:rsidRPr="001718A8">
              <w:instrText>":["</w:instrText>
            </w:r>
            <w:r w:rsidR="00122C3C">
              <w:rPr>
                <w:lang w:val="en-US"/>
              </w:rPr>
              <w:instrText>http</w:instrText>
            </w:r>
            <w:r w:rsidR="00122C3C" w:rsidRPr="001718A8">
              <w:instrText>://</w:instrText>
            </w:r>
            <w:r w:rsidR="00122C3C">
              <w:rPr>
                <w:lang w:val="en-US"/>
              </w:rPr>
              <w:instrText>www</w:instrText>
            </w:r>
            <w:r w:rsidR="00122C3C" w:rsidRPr="001718A8">
              <w:instrText>.</w:instrText>
            </w:r>
            <w:r w:rsidR="00122C3C">
              <w:rPr>
                <w:lang w:val="en-US"/>
              </w:rPr>
              <w:instrText>mendeley</w:instrText>
            </w:r>
            <w:r w:rsidR="00122C3C" w:rsidRPr="001718A8">
              <w:instrText>.</w:instrText>
            </w:r>
            <w:r w:rsidR="00122C3C">
              <w:rPr>
                <w:lang w:val="en-US"/>
              </w:rPr>
              <w:instrText>com</w:instrText>
            </w:r>
            <w:r w:rsidR="00122C3C" w:rsidRPr="001718A8">
              <w:instrText>/</w:instrText>
            </w:r>
            <w:r w:rsidR="00122C3C">
              <w:rPr>
                <w:lang w:val="en-US"/>
              </w:rPr>
              <w:instrText>documents</w:instrText>
            </w:r>
            <w:r w:rsidR="00122C3C" w:rsidRPr="001718A8">
              <w:instrText>/?</w:instrText>
            </w:r>
            <w:r w:rsidR="00122C3C">
              <w:rPr>
                <w:lang w:val="en-US"/>
              </w:rPr>
              <w:instrText>uuid</w:instrText>
            </w:r>
            <w:r w:rsidR="00122C3C" w:rsidRPr="001718A8">
              <w:instrText>=352</w:instrText>
            </w:r>
            <w:r w:rsidR="00122C3C">
              <w:rPr>
                <w:lang w:val="en-US"/>
              </w:rPr>
              <w:instrText>a</w:instrText>
            </w:r>
            <w:r w:rsidR="00122C3C" w:rsidRPr="001718A8">
              <w:instrText>80</w:instrText>
            </w:r>
            <w:r w:rsidR="00122C3C">
              <w:rPr>
                <w:lang w:val="en-US"/>
              </w:rPr>
              <w:instrText>b</w:instrText>
            </w:r>
            <w:r w:rsidR="00122C3C" w:rsidRPr="001718A8">
              <w:instrText>6-</w:instrText>
            </w:r>
            <w:r w:rsidR="00122C3C">
              <w:rPr>
                <w:lang w:val="en-US"/>
              </w:rPr>
              <w:instrText>c</w:instrText>
            </w:r>
            <w:r w:rsidR="00122C3C" w:rsidRPr="001718A8">
              <w:instrText>748-31</w:instrText>
            </w:r>
            <w:r w:rsidR="00122C3C">
              <w:rPr>
                <w:lang w:val="en-US"/>
              </w:rPr>
              <w:instrText>d</w:instrText>
            </w:r>
            <w:r w:rsidR="00122C3C" w:rsidRPr="001718A8">
              <w:instrText>6-8114-</w:instrText>
            </w:r>
            <w:r w:rsidR="00122C3C">
              <w:rPr>
                <w:lang w:val="en-US"/>
              </w:rPr>
              <w:instrText>f</w:instrText>
            </w:r>
            <w:r w:rsidR="00122C3C" w:rsidRPr="001718A8">
              <w:instrText>8</w:instrText>
            </w:r>
            <w:r w:rsidR="00122C3C">
              <w:rPr>
                <w:lang w:val="en-US"/>
              </w:rPr>
              <w:instrText>b</w:instrText>
            </w:r>
            <w:r w:rsidR="00122C3C" w:rsidRPr="001718A8">
              <w:instrText>547</w:instrText>
            </w:r>
            <w:r w:rsidR="00122C3C">
              <w:rPr>
                <w:lang w:val="en-US"/>
              </w:rPr>
              <w:instrText>eded</w:instrText>
            </w:r>
            <w:r w:rsidR="00122C3C" w:rsidRPr="001718A8">
              <w:instrText>97"]}],"</w:instrText>
            </w:r>
            <w:r w:rsidR="00122C3C">
              <w:rPr>
                <w:lang w:val="en-US"/>
              </w:rPr>
              <w:instrText>mendeley</w:instrText>
            </w:r>
            <w:r w:rsidR="00122C3C" w:rsidRPr="001718A8">
              <w:instrText>":{"</w:instrText>
            </w:r>
            <w:r w:rsidR="00122C3C">
              <w:rPr>
                <w:lang w:val="en-US"/>
              </w:rPr>
              <w:instrText>formattedCitation</w:instrText>
            </w:r>
            <w:r w:rsidR="00122C3C" w:rsidRPr="001718A8">
              <w:instrText>":"[167]","</w:instrText>
            </w:r>
            <w:r w:rsidR="00122C3C">
              <w:rPr>
                <w:lang w:val="en-US"/>
              </w:rPr>
              <w:instrText>plainTextFormattedCitation</w:instrText>
            </w:r>
            <w:r w:rsidR="00122C3C" w:rsidRPr="001718A8">
              <w:instrText>":"[167]","</w:instrText>
            </w:r>
            <w:r w:rsidR="00122C3C">
              <w:rPr>
                <w:lang w:val="en-US"/>
              </w:rPr>
              <w:instrText>previouslyFormattedCitation</w:instrText>
            </w:r>
            <w:r w:rsidR="00122C3C" w:rsidRPr="001718A8">
              <w:instrText>":"[167]"},"</w:instrText>
            </w:r>
            <w:r w:rsidR="00122C3C">
              <w:rPr>
                <w:lang w:val="en-US"/>
              </w:rPr>
              <w:instrText>properties</w:instrText>
            </w:r>
            <w:r w:rsidR="00122C3C" w:rsidRPr="001718A8">
              <w:instrText>":{"</w:instrText>
            </w:r>
            <w:r w:rsidR="00122C3C">
              <w:rPr>
                <w:lang w:val="en-US"/>
              </w:rPr>
              <w:instrText>noteIndex</w:instrText>
            </w:r>
            <w:r w:rsidR="00122C3C" w:rsidRPr="001718A8">
              <w:instrText>":0},"</w:instrText>
            </w:r>
            <w:r w:rsidR="00122C3C">
              <w:rPr>
                <w:lang w:val="en-US"/>
              </w:rPr>
              <w:instrText>schema</w:instrText>
            </w:r>
            <w:r w:rsidR="00122C3C" w:rsidRPr="001718A8">
              <w:instrText>":"</w:instrText>
            </w:r>
            <w:r w:rsidR="00122C3C">
              <w:rPr>
                <w:lang w:val="en-US"/>
              </w:rPr>
              <w:instrText>https</w:instrText>
            </w:r>
            <w:r w:rsidR="00122C3C" w:rsidRPr="001718A8">
              <w:instrText>://</w:instrText>
            </w:r>
            <w:r w:rsidR="00122C3C">
              <w:rPr>
                <w:lang w:val="en-US"/>
              </w:rPr>
              <w:instrText>github</w:instrText>
            </w:r>
            <w:r w:rsidR="00122C3C" w:rsidRPr="001718A8">
              <w:instrText>.</w:instrText>
            </w:r>
            <w:r w:rsidR="00122C3C">
              <w:rPr>
                <w:lang w:val="en-US"/>
              </w:rPr>
              <w:instrText>com</w:instrText>
            </w:r>
            <w:r w:rsidR="00122C3C" w:rsidRPr="001718A8">
              <w:instrText>/</w:instrText>
            </w:r>
            <w:r w:rsidR="00122C3C">
              <w:rPr>
                <w:lang w:val="en-US"/>
              </w:rPr>
              <w:instrText>citation</w:instrText>
            </w:r>
            <w:r w:rsidR="00122C3C" w:rsidRPr="001718A8">
              <w:instrText>-</w:instrText>
            </w:r>
            <w:r w:rsidR="00122C3C">
              <w:rPr>
                <w:lang w:val="en-US"/>
              </w:rPr>
              <w:instrText>style</w:instrText>
            </w:r>
            <w:r w:rsidR="00122C3C" w:rsidRPr="001718A8">
              <w:instrText>-</w:instrText>
            </w:r>
            <w:r w:rsidR="00122C3C">
              <w:rPr>
                <w:lang w:val="en-US"/>
              </w:rPr>
              <w:instrText>language</w:instrText>
            </w:r>
            <w:r w:rsidR="00122C3C" w:rsidRPr="001718A8">
              <w:instrText>/</w:instrText>
            </w:r>
            <w:r w:rsidR="00122C3C">
              <w:rPr>
                <w:lang w:val="en-US"/>
              </w:rPr>
              <w:instrText>schema</w:instrText>
            </w:r>
            <w:r w:rsidR="00122C3C" w:rsidRPr="001718A8">
              <w:instrText>/</w:instrText>
            </w:r>
            <w:r w:rsidR="00122C3C">
              <w:rPr>
                <w:lang w:val="en-US"/>
              </w:rPr>
              <w:instrText>raw</w:instrText>
            </w:r>
            <w:r w:rsidR="00122C3C" w:rsidRPr="001718A8">
              <w:instrText>/</w:instrText>
            </w:r>
            <w:r w:rsidR="00122C3C">
              <w:rPr>
                <w:lang w:val="en-US"/>
              </w:rPr>
              <w:instrText>master</w:instrText>
            </w:r>
            <w:r w:rsidR="00122C3C" w:rsidRPr="001718A8">
              <w:instrText>/</w:instrText>
            </w:r>
            <w:r w:rsidR="00122C3C">
              <w:rPr>
                <w:lang w:val="en-US"/>
              </w:rPr>
              <w:instrText>csl</w:instrText>
            </w:r>
            <w:r w:rsidR="00122C3C" w:rsidRPr="001718A8">
              <w:instrText>-</w:instrText>
            </w:r>
            <w:r w:rsidR="00122C3C">
              <w:rPr>
                <w:lang w:val="en-US"/>
              </w:rPr>
              <w:instrText>citation</w:instrText>
            </w:r>
            <w:r w:rsidR="00122C3C" w:rsidRPr="001718A8">
              <w:instrText>.</w:instrText>
            </w:r>
            <w:r w:rsidR="00122C3C">
              <w:rPr>
                <w:lang w:val="en-US"/>
              </w:rPr>
              <w:instrText>json</w:instrText>
            </w:r>
            <w:r w:rsidR="00122C3C" w:rsidRPr="001718A8">
              <w:instrText>"}</w:instrText>
            </w:r>
            <w:r w:rsidR="002B3B3D" w:rsidRPr="00ED0774">
              <w:rPr>
                <w:lang w:val="en-US"/>
              </w:rPr>
              <w:fldChar w:fldCharType="separate"/>
            </w:r>
            <w:r w:rsidR="00EB1161">
              <w:rPr>
                <w:noProof/>
              </w:rPr>
              <w:t>[168</w:t>
            </w:r>
            <w:r w:rsidR="00BF3043" w:rsidRPr="001718A8">
              <w:rPr>
                <w:noProof/>
              </w:rPr>
              <w:t>]</w:t>
            </w:r>
            <w:r w:rsidR="002B3B3D" w:rsidRPr="00ED0774">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51FB7E" w14:textId="77777777" w:rsidR="00500D21" w:rsidRPr="008D6D4E" w:rsidRDefault="00EA2737" w:rsidP="00F0118E">
            <w:pPr>
              <w:ind w:firstLine="247"/>
            </w:pPr>
            <w:r w:rsidRPr="008D6D4E">
              <w:t>#</w:t>
            </w:r>
            <w:r w:rsidR="00500D21" w:rsidRPr="00ED0774">
              <w:t>Цитарабин</w:t>
            </w:r>
            <w:r w:rsidR="00500D21" w:rsidRPr="008D6D4E">
              <w:t>**</w:t>
            </w:r>
            <w:r w:rsidR="00926681" w:rsidRPr="008D6D4E">
              <w:t xml:space="preserve"> </w:t>
            </w:r>
            <w:r w:rsidR="00500D21" w:rsidRPr="008D6D4E">
              <w:t>1</w:t>
            </w:r>
            <w:r w:rsidR="00926681" w:rsidRPr="008D6D4E">
              <w:t xml:space="preserve"> </w:t>
            </w:r>
            <w:r w:rsidR="00500D21" w:rsidRPr="00ED0774">
              <w:t>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500D21" w:rsidRPr="00ED0774">
              <w:t>часовая</w:t>
            </w:r>
            <w:r w:rsidR="00926681" w:rsidRPr="008D6D4E">
              <w:t xml:space="preserve"> </w:t>
            </w:r>
            <w:r w:rsidR="00500D21" w:rsidRPr="00ED0774">
              <w:t>инфузия</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BB0804"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6-</w:t>
            </w:r>
            <w:r w:rsidR="00500D21" w:rsidRPr="00ED0774">
              <w:t>й</w:t>
            </w:r>
            <w:r w:rsidR="00926681" w:rsidRPr="008D6D4E">
              <w:t xml:space="preserve"> </w:t>
            </w:r>
            <w:r w:rsidR="00500D21" w:rsidRPr="00ED0774">
              <w:t>дни</w:t>
            </w:r>
          </w:p>
          <w:p w14:paraId="7B29B0EA" w14:textId="77777777" w:rsidR="00500D21" w:rsidRPr="008D6D4E" w:rsidRDefault="00500D21" w:rsidP="00F0118E">
            <w:pPr>
              <w:ind w:firstLine="247"/>
            </w:pPr>
            <w:r w:rsidRPr="00ED0774">
              <w:t>Митоксантрон</w:t>
            </w:r>
            <w:r w:rsidRPr="008D6D4E">
              <w:t>**</w:t>
            </w:r>
            <w:r w:rsidR="00926681" w:rsidRPr="008D6D4E">
              <w:t xml:space="preserve"> </w:t>
            </w:r>
            <w:r w:rsidRPr="008D6D4E">
              <w:t>10</w:t>
            </w:r>
            <w:r w:rsidR="00926681" w:rsidRPr="008D6D4E">
              <w:t xml:space="preserve"> </w:t>
            </w:r>
            <w:r w:rsidRPr="00ED0774">
              <w:t>мг</w:t>
            </w:r>
            <w:r w:rsidRPr="008D6D4E">
              <w:t>/</w:t>
            </w:r>
            <w:r w:rsidRPr="00ED0774">
              <w:t>м</w:t>
            </w:r>
            <w:r w:rsidRPr="008D6D4E">
              <w:rPr>
                <w:vertAlign w:val="superscript"/>
              </w:rPr>
              <w:t>2</w:t>
            </w:r>
            <w:r w:rsidR="00926681" w:rsidRPr="008D6D4E">
              <w:t xml:space="preserve"> </w:t>
            </w:r>
            <w:r w:rsidRPr="00ED0774">
              <w:t>в</w:t>
            </w:r>
            <w:r w:rsidRPr="008D6D4E">
              <w:t>/</w:t>
            </w:r>
            <w:r w:rsidRPr="00ED0774">
              <w:t>в</w:t>
            </w:r>
            <w:r w:rsidR="00926681" w:rsidRPr="008D6D4E">
              <w:t xml:space="preserve"> </w:t>
            </w:r>
            <w:r w:rsidRPr="008D6D4E">
              <w:t>1</w:t>
            </w:r>
            <w:r w:rsidR="00926681" w:rsidRPr="008D6D4E">
              <w:t xml:space="preserve"> </w:t>
            </w:r>
            <w:r w:rsidRPr="00ED0774">
              <w:t>раз</w:t>
            </w:r>
            <w:r w:rsidR="00926681" w:rsidRPr="008D6D4E">
              <w:t xml:space="preserve"> </w:t>
            </w:r>
            <w:r w:rsidRPr="00ED0774">
              <w:t>в</w:t>
            </w:r>
            <w:r w:rsidR="00926681" w:rsidRPr="008D6D4E">
              <w:t xml:space="preserve"> </w:t>
            </w:r>
            <w:r w:rsidRPr="00ED0774">
              <w:t>день</w:t>
            </w:r>
            <w:r w:rsidR="00926681" w:rsidRPr="008D6D4E">
              <w:t xml:space="preserve"> </w:t>
            </w:r>
            <w:r w:rsidRPr="00ED0774">
              <w:t>в</w:t>
            </w:r>
            <w:r w:rsidR="00926681" w:rsidRPr="008D6D4E">
              <w:t xml:space="preserve"> </w:t>
            </w:r>
            <w:r w:rsidRPr="008D6D4E">
              <w:t>4</w:t>
            </w:r>
            <w:r w:rsidR="00E41799" w:rsidRPr="008D6D4E">
              <w:t>–</w:t>
            </w:r>
            <w:r w:rsidRPr="008D6D4E">
              <w:t>6-</w:t>
            </w:r>
            <w:r w:rsidRPr="00ED0774">
              <w:t>й</w:t>
            </w:r>
            <w:r w:rsidR="00926681" w:rsidRPr="008D6D4E">
              <w:t xml:space="preserve"> </w:t>
            </w:r>
            <w:r w:rsidRPr="00ED0774">
              <w:t>дни</w:t>
            </w:r>
          </w:p>
        </w:tc>
      </w:tr>
      <w:tr w:rsidR="00500D21" w:rsidRPr="00E00201" w14:paraId="2201A01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84C4269" w14:textId="77777777" w:rsidR="00500D21" w:rsidRPr="001718A8" w:rsidRDefault="00500D21" w:rsidP="00F0118E">
            <w:pPr>
              <w:jc w:val="center"/>
            </w:pPr>
            <w:r w:rsidRPr="00ED0774">
              <w:rPr>
                <w:rFonts w:eastAsia="Arial Unicode MS"/>
                <w:color w:val="000000"/>
                <w:u w:color="000000"/>
              </w:rPr>
              <w:t>Азацитидин</w:t>
            </w:r>
            <w:r w:rsidRPr="001718A8">
              <w:rPr>
                <w:rFonts w:eastAsia="Arial Unicode MS"/>
                <w:color w:val="000000"/>
                <w:u w:color="000000"/>
              </w:rPr>
              <w:t>**</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9C94B4" w14:textId="77777777" w:rsidR="00500D21" w:rsidRPr="008D6D4E" w:rsidRDefault="00500D21" w:rsidP="00F0118E">
            <w:pPr>
              <w:ind w:firstLine="247"/>
            </w:pPr>
            <w:r w:rsidRPr="00ED0774">
              <w:rPr>
                <w:rFonts w:eastAsia="Arial Unicode MS"/>
                <w:color w:val="000000"/>
                <w:u w:color="000000"/>
              </w:rPr>
              <w:t>Азацитидин</w:t>
            </w:r>
            <w:r w:rsidRPr="008D6D4E">
              <w:rPr>
                <w:rFonts w:eastAsia="Arial Unicode MS"/>
                <w:color w:val="000000"/>
                <w:u w:color="000000"/>
              </w:rPr>
              <w:t>**</w:t>
            </w:r>
            <w:r w:rsidR="00926681" w:rsidRPr="008D6D4E">
              <w:rPr>
                <w:rFonts w:eastAsia="Arial Unicode MS"/>
                <w:color w:val="000000"/>
                <w:u w:color="000000"/>
              </w:rPr>
              <w:t xml:space="preserve"> </w:t>
            </w:r>
            <w:r w:rsidRPr="008D6D4E">
              <w:rPr>
                <w:rFonts w:eastAsia="Arial Unicode MS"/>
                <w:color w:val="000000"/>
                <w:u w:color="000000"/>
              </w:rPr>
              <w:t>75</w:t>
            </w:r>
            <w:r w:rsidR="00926681" w:rsidRPr="008D6D4E">
              <w:rPr>
                <w:rFonts w:eastAsia="Arial Unicode MS"/>
                <w:color w:val="000000"/>
                <w:u w:color="000000"/>
              </w:rPr>
              <w:t xml:space="preserve"> </w:t>
            </w:r>
            <w:r w:rsidRPr="00ED0774">
              <w:rPr>
                <w:rFonts w:eastAsia="Arial Unicode MS"/>
                <w:color w:val="000000"/>
                <w:u w:color="000000"/>
              </w:rPr>
              <w:t>мг</w:t>
            </w:r>
            <w:r w:rsidRPr="008D6D4E">
              <w:rPr>
                <w:rFonts w:eastAsia="Arial Unicode MS"/>
                <w:color w:val="000000"/>
                <w:u w:color="000000"/>
              </w:rPr>
              <w:t>/</w:t>
            </w:r>
            <w:r w:rsidRPr="00ED0774">
              <w:rPr>
                <w:rFonts w:eastAsia="Arial Unicode MS"/>
                <w:color w:val="000000"/>
                <w:u w:color="000000"/>
              </w:rPr>
              <w:t>м</w:t>
            </w:r>
            <w:r w:rsidRPr="008D6D4E">
              <w:rPr>
                <w:rFonts w:eastAsia="Arial Unicode MS"/>
                <w:color w:val="000000"/>
                <w:u w:color="000000"/>
                <w:vertAlign w:val="superscript"/>
              </w:rPr>
              <w:t>2</w:t>
            </w:r>
            <w:r w:rsidR="00926681" w:rsidRPr="008D6D4E">
              <w:rPr>
                <w:rFonts w:eastAsia="Arial Unicode MS"/>
                <w:color w:val="000000"/>
                <w:u w:color="000000"/>
              </w:rPr>
              <w:t xml:space="preserve"> </w:t>
            </w:r>
            <w:r w:rsidRPr="008D6D4E">
              <w:rPr>
                <w:rFonts w:eastAsia="Arial Unicode MS"/>
                <w:color w:val="000000"/>
                <w:u w:color="000000"/>
              </w:rPr>
              <w:t>7</w:t>
            </w:r>
            <w:r w:rsidR="00926681" w:rsidRPr="008D6D4E">
              <w:rPr>
                <w:rFonts w:eastAsia="Arial Unicode MS"/>
                <w:color w:val="000000"/>
                <w:u w:color="000000"/>
              </w:rPr>
              <w:t xml:space="preserve"> </w:t>
            </w:r>
            <w:r w:rsidRPr="00ED0774">
              <w:rPr>
                <w:rFonts w:eastAsia="Arial Unicode MS"/>
                <w:color w:val="000000"/>
                <w:u w:color="000000"/>
              </w:rPr>
              <w:t>дней</w:t>
            </w:r>
            <w:r w:rsidRPr="008D6D4E">
              <w:rPr>
                <w:rFonts w:eastAsia="Arial Unicode MS"/>
                <w:color w:val="000000"/>
                <w:u w:color="000000"/>
              </w:rPr>
              <w:t>,</w:t>
            </w:r>
            <w:r w:rsidR="00926681" w:rsidRPr="008D6D4E">
              <w:rPr>
                <w:rFonts w:eastAsia="Arial Unicode MS"/>
                <w:color w:val="000000"/>
                <w:u w:color="000000"/>
              </w:rPr>
              <w:t xml:space="preserve"> </w:t>
            </w:r>
            <w:r w:rsidRPr="00ED0774">
              <w:rPr>
                <w:rFonts w:eastAsia="Arial Unicode MS"/>
                <w:color w:val="000000"/>
                <w:u w:color="000000"/>
              </w:rPr>
              <w:t>интервал</w:t>
            </w:r>
            <w:r w:rsidR="00926681" w:rsidRPr="008D6D4E">
              <w:rPr>
                <w:rFonts w:eastAsia="Arial Unicode MS"/>
                <w:color w:val="000000"/>
                <w:u w:color="000000"/>
              </w:rPr>
              <w:t xml:space="preserve"> </w:t>
            </w:r>
            <w:r w:rsidRPr="008D6D4E">
              <w:rPr>
                <w:rFonts w:eastAsia="Arial Unicode MS"/>
                <w:color w:val="000000"/>
                <w:u w:color="000000"/>
              </w:rPr>
              <w:t>21</w:t>
            </w:r>
            <w:r w:rsidR="00926681" w:rsidRPr="008D6D4E">
              <w:rPr>
                <w:rFonts w:eastAsia="Arial Unicode MS"/>
                <w:color w:val="000000"/>
                <w:u w:color="000000"/>
              </w:rPr>
              <w:t xml:space="preserve"> </w:t>
            </w:r>
            <w:r w:rsidRPr="00ED0774">
              <w:rPr>
                <w:rFonts w:eastAsia="Arial Unicode MS"/>
                <w:color w:val="000000"/>
                <w:u w:color="000000"/>
              </w:rPr>
              <w:t>день</w:t>
            </w:r>
          </w:p>
        </w:tc>
      </w:tr>
      <w:tr w:rsidR="00500D21" w:rsidRPr="00E00201" w14:paraId="2D293FAE"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366B4D9" w14:textId="77777777" w:rsidR="00500D21" w:rsidRPr="001718A8" w:rsidRDefault="00500D21" w:rsidP="00F0118E">
            <w:pPr>
              <w:jc w:val="center"/>
              <w:rPr>
                <w:rFonts w:eastAsia="Arial Unicode MS"/>
                <w:color w:val="000000"/>
                <w:highlight w:val="yellow"/>
                <w:u w:color="000000"/>
              </w:rPr>
            </w:pPr>
            <w:r w:rsidRPr="00ED0774">
              <w:rPr>
                <w:rFonts w:eastAsia="Arial Unicode MS"/>
                <w:color w:val="000000"/>
                <w:u w:color="000000"/>
              </w:rPr>
              <w:t>Децитабин</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34A84D" w14:textId="77777777" w:rsidR="00500D21" w:rsidRPr="008D6D4E" w:rsidRDefault="00715AB0" w:rsidP="00F0118E">
            <w:pPr>
              <w:ind w:firstLine="247"/>
              <w:rPr>
                <w:rFonts w:eastAsia="Arial Unicode MS"/>
                <w:color w:val="000000"/>
                <w:highlight w:val="yellow"/>
                <w:u w:color="000000"/>
              </w:rPr>
            </w:pPr>
            <w:r w:rsidRPr="008D6D4E">
              <w:rPr>
                <w:rFonts w:eastAsia="Arial Unicode MS"/>
                <w:color w:val="000000"/>
                <w:u w:color="000000"/>
              </w:rPr>
              <w:t>#</w:t>
            </w:r>
            <w:r w:rsidR="00500D21" w:rsidRPr="00ED0774">
              <w:rPr>
                <w:rFonts w:eastAsia="Arial Unicode MS"/>
                <w:color w:val="000000"/>
                <w:u w:color="000000"/>
              </w:rPr>
              <w:t>Децитабин</w:t>
            </w:r>
            <w:r w:rsidR="00926681" w:rsidRPr="008D6D4E">
              <w:rPr>
                <w:rFonts w:eastAsia="Arial Unicode MS"/>
                <w:color w:val="000000"/>
                <w:u w:color="000000"/>
              </w:rPr>
              <w:t xml:space="preserve"> </w:t>
            </w:r>
            <w:r w:rsidR="00500D21" w:rsidRPr="008D6D4E">
              <w:rPr>
                <w:rFonts w:eastAsia="Arial Unicode MS"/>
                <w:color w:val="000000"/>
                <w:u w:color="000000"/>
              </w:rPr>
              <w:t>20</w:t>
            </w:r>
            <w:r w:rsidR="00926681" w:rsidRPr="008D6D4E">
              <w:rPr>
                <w:rFonts w:eastAsia="Arial Unicode MS"/>
                <w:color w:val="000000"/>
                <w:u w:color="000000"/>
              </w:rPr>
              <w:t xml:space="preserve"> </w:t>
            </w:r>
            <w:r w:rsidR="00500D21" w:rsidRPr="00ED0774">
              <w:rPr>
                <w:rFonts w:eastAsia="Arial Unicode MS"/>
                <w:color w:val="000000"/>
                <w:u w:color="000000"/>
              </w:rPr>
              <w:t>мг</w:t>
            </w:r>
            <w:r w:rsidR="00500D21" w:rsidRPr="008D6D4E">
              <w:rPr>
                <w:rFonts w:eastAsia="Arial Unicode MS"/>
                <w:color w:val="000000"/>
                <w:u w:color="000000"/>
              </w:rPr>
              <w:t>/</w:t>
            </w:r>
            <w:r w:rsidR="00500D21" w:rsidRPr="00ED0774">
              <w:rPr>
                <w:rFonts w:eastAsia="Arial Unicode MS"/>
                <w:color w:val="000000"/>
                <w:u w:color="000000"/>
              </w:rPr>
              <w:t>м</w:t>
            </w:r>
            <w:r w:rsidR="00500D21" w:rsidRPr="008D6D4E">
              <w:rPr>
                <w:rFonts w:eastAsia="Arial Unicode MS"/>
                <w:color w:val="000000"/>
                <w:u w:color="000000"/>
                <w:vertAlign w:val="superscript"/>
              </w:rPr>
              <w:t>2</w:t>
            </w:r>
            <w:r w:rsidR="00926681" w:rsidRPr="008D6D4E">
              <w:rPr>
                <w:rFonts w:eastAsia="Arial Unicode MS"/>
                <w:color w:val="000000"/>
                <w:u w:color="000000"/>
              </w:rPr>
              <w:t xml:space="preserve"> </w:t>
            </w:r>
            <w:r w:rsidR="00500D21" w:rsidRPr="00ED0774">
              <w:rPr>
                <w:rFonts w:eastAsia="Arial Unicode MS"/>
                <w:color w:val="000000"/>
                <w:u w:color="000000"/>
              </w:rPr>
              <w:t>в</w:t>
            </w:r>
            <w:r w:rsidR="00500D21" w:rsidRPr="008D6D4E">
              <w:rPr>
                <w:rFonts w:eastAsia="Arial Unicode MS"/>
                <w:color w:val="000000"/>
                <w:u w:color="000000"/>
              </w:rPr>
              <w:t>/</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8D6D4E">
              <w:rPr>
                <w:rFonts w:eastAsia="Arial Unicode MS"/>
                <w:color w:val="000000"/>
                <w:u w:color="000000"/>
              </w:rPr>
              <w:t>1</w:t>
            </w:r>
            <w:r w:rsidR="00926681" w:rsidRPr="008D6D4E">
              <w:rPr>
                <w:rFonts w:eastAsia="Arial Unicode MS"/>
                <w:color w:val="000000"/>
                <w:u w:color="000000"/>
              </w:rPr>
              <w:t xml:space="preserve"> </w:t>
            </w:r>
            <w:r w:rsidR="00500D21" w:rsidRPr="00ED0774">
              <w:rPr>
                <w:rFonts w:eastAsia="Arial Unicode MS"/>
                <w:color w:val="000000"/>
                <w:u w:color="000000"/>
              </w:rPr>
              <w:t>раз</w:t>
            </w:r>
            <w:r w:rsidR="00926681" w:rsidRPr="008D6D4E">
              <w:rPr>
                <w:rFonts w:eastAsia="Arial Unicode MS"/>
                <w:color w:val="000000"/>
                <w:u w:color="000000"/>
              </w:rPr>
              <w:t xml:space="preserve"> </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ED0774">
              <w:rPr>
                <w:rFonts w:eastAsia="Arial Unicode MS"/>
                <w:color w:val="000000"/>
                <w:u w:color="000000"/>
              </w:rPr>
              <w:t>день</w:t>
            </w:r>
            <w:r w:rsidR="00926681" w:rsidRPr="008D6D4E">
              <w:rPr>
                <w:rFonts w:eastAsia="Arial Unicode MS"/>
                <w:color w:val="000000"/>
                <w:u w:color="000000"/>
              </w:rPr>
              <w:t xml:space="preserve"> </w:t>
            </w:r>
            <w:r w:rsidR="00BB0804" w:rsidRPr="00ED0774">
              <w:rPr>
                <w:rFonts w:eastAsia="Arial Unicode MS"/>
                <w:color w:val="000000"/>
                <w:u w:color="000000"/>
              </w:rPr>
              <w:t>в</w:t>
            </w:r>
            <w:r w:rsidR="00926681" w:rsidRPr="008D6D4E">
              <w:rPr>
                <w:rFonts w:eastAsia="Arial Unicode MS"/>
                <w:color w:val="000000"/>
                <w:u w:color="000000"/>
              </w:rPr>
              <w:t xml:space="preserve"> </w:t>
            </w:r>
            <w:r w:rsidR="00500D21" w:rsidRPr="008D6D4E">
              <w:rPr>
                <w:rFonts w:eastAsia="Arial Unicode MS"/>
                <w:color w:val="000000"/>
                <w:u w:color="000000"/>
              </w:rPr>
              <w:t>1</w:t>
            </w:r>
            <w:r w:rsidR="00E41799" w:rsidRPr="008D6D4E">
              <w:t>–</w:t>
            </w:r>
            <w:r w:rsidR="00500D21" w:rsidRPr="008D6D4E">
              <w:rPr>
                <w:rFonts w:eastAsia="Arial Unicode MS"/>
                <w:color w:val="000000"/>
                <w:u w:color="000000"/>
              </w:rPr>
              <w:t>5</w:t>
            </w:r>
            <w:r w:rsidR="00BB0804" w:rsidRPr="008D6D4E">
              <w:rPr>
                <w:rFonts w:eastAsia="Arial Unicode MS"/>
                <w:color w:val="000000"/>
                <w:u w:color="000000"/>
              </w:rPr>
              <w:t>-</w:t>
            </w:r>
            <w:r w:rsidR="00BB0804" w:rsidRPr="00ED0774">
              <w:rPr>
                <w:rFonts w:eastAsia="Arial Unicode MS"/>
                <w:color w:val="000000"/>
                <w:u w:color="000000"/>
              </w:rPr>
              <w:t>й</w:t>
            </w:r>
            <w:r w:rsidR="00926681" w:rsidRPr="008D6D4E">
              <w:rPr>
                <w:rFonts w:eastAsia="Arial Unicode MS"/>
                <w:color w:val="000000"/>
                <w:u w:color="000000"/>
              </w:rPr>
              <w:t xml:space="preserve"> </w:t>
            </w:r>
            <w:r w:rsidR="00500D21" w:rsidRPr="00ED0774">
              <w:rPr>
                <w:rFonts w:eastAsia="Arial Unicode MS"/>
                <w:color w:val="000000"/>
                <w:u w:color="000000"/>
              </w:rPr>
              <w:t>дни</w:t>
            </w:r>
            <w:r w:rsidR="00926681" w:rsidRPr="008D6D4E">
              <w:rPr>
                <w:rFonts w:eastAsia="Arial Unicode MS"/>
                <w:color w:val="000000"/>
                <w:u w:color="000000"/>
              </w:rPr>
              <w:t xml:space="preserve"> </w:t>
            </w:r>
            <w:r w:rsidR="00500D21" w:rsidRPr="00ED0774">
              <w:rPr>
                <w:rFonts w:eastAsia="Arial Unicode MS"/>
                <w:color w:val="000000"/>
                <w:u w:color="000000"/>
              </w:rPr>
              <w:t>или</w:t>
            </w:r>
            <w:r w:rsidR="00926681" w:rsidRPr="008D6D4E">
              <w:rPr>
                <w:rFonts w:eastAsia="Arial Unicode MS"/>
                <w:color w:val="000000"/>
                <w:u w:color="000000"/>
              </w:rPr>
              <w:t xml:space="preserve"> </w:t>
            </w:r>
            <w:r w:rsidR="00500D21" w:rsidRPr="008D6D4E">
              <w:rPr>
                <w:rFonts w:eastAsia="Arial Unicode MS"/>
                <w:color w:val="000000"/>
                <w:u w:color="000000"/>
              </w:rPr>
              <w:t>1</w:t>
            </w:r>
            <w:r w:rsidR="00E41799" w:rsidRPr="008D6D4E">
              <w:t>–</w:t>
            </w:r>
            <w:r w:rsidR="00500D21" w:rsidRPr="008D6D4E">
              <w:rPr>
                <w:rFonts w:eastAsia="Arial Unicode MS"/>
                <w:color w:val="000000"/>
                <w:u w:color="000000"/>
              </w:rPr>
              <w:t>10</w:t>
            </w:r>
            <w:r w:rsidR="00BB0804" w:rsidRPr="008D6D4E">
              <w:rPr>
                <w:rFonts w:eastAsia="Arial Unicode MS"/>
                <w:color w:val="000000"/>
                <w:u w:color="000000"/>
              </w:rPr>
              <w:t>-</w:t>
            </w:r>
            <w:r w:rsidR="00BB0804" w:rsidRPr="00ED0774">
              <w:rPr>
                <w:rFonts w:eastAsia="Arial Unicode MS"/>
                <w:color w:val="000000"/>
                <w:u w:color="000000"/>
              </w:rPr>
              <w:t>й</w:t>
            </w:r>
            <w:r w:rsidR="00926681" w:rsidRPr="008D6D4E">
              <w:rPr>
                <w:rFonts w:eastAsia="Arial Unicode MS"/>
                <w:color w:val="000000"/>
                <w:u w:color="000000"/>
              </w:rPr>
              <w:t xml:space="preserve"> </w:t>
            </w:r>
            <w:r w:rsidR="00500D21" w:rsidRPr="00ED0774">
              <w:rPr>
                <w:rFonts w:eastAsia="Arial Unicode MS"/>
                <w:color w:val="000000"/>
                <w:u w:color="000000"/>
              </w:rPr>
              <w:t>дни</w:t>
            </w:r>
          </w:p>
        </w:tc>
      </w:tr>
      <w:tr w:rsidR="00500D21" w:rsidRPr="00E00201" w14:paraId="36532A8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0C97495" w14:textId="1AA6BB5C" w:rsidR="00500D21" w:rsidRPr="001718A8" w:rsidRDefault="00653711" w:rsidP="00D2010A">
            <w:pPr>
              <w:jc w:val="center"/>
              <w:rPr>
                <w:rFonts w:eastAsia="Arial Unicode MS"/>
                <w:color w:val="000000"/>
                <w:u w:color="000000"/>
              </w:rPr>
            </w:pPr>
            <w:r w:rsidRPr="008D6D4E" w:rsidDel="00653711">
              <w:rPr>
                <w:rFonts w:eastAsia="Arial Unicode MS"/>
                <w:color w:val="000000"/>
                <w:u w:color="000000"/>
              </w:rPr>
              <w:t xml:space="preserve"> </w:t>
            </w:r>
            <w:r w:rsidRPr="00ED0774">
              <w:rPr>
                <w:rFonts w:eastAsia="Arial Unicode MS"/>
                <w:color w:val="000000"/>
                <w:u w:color="000000"/>
                <w:lang w:val="en-US"/>
              </w:rPr>
              <w:t>Dec</w:t>
            </w:r>
            <w:r w:rsidRPr="001718A8">
              <w:rPr>
                <w:rFonts w:eastAsia="Arial Unicode MS"/>
                <w:color w:val="000000"/>
                <w:u w:color="000000"/>
              </w:rPr>
              <w:t>-</w:t>
            </w:r>
            <w:r w:rsidRPr="00ED0774">
              <w:rPr>
                <w:rFonts w:eastAsia="Arial Unicode MS"/>
                <w:color w:val="000000"/>
                <w:u w:color="000000"/>
                <w:lang w:val="en-US"/>
              </w:rPr>
              <w:t>Ida</w:t>
            </w:r>
            <w:r w:rsidR="00500D21" w:rsidRPr="001718A8">
              <w:rPr>
                <w:rFonts w:eastAsia="Arial Unicode MS"/>
                <w:color w:val="000000"/>
                <w:u w:color="000000"/>
              </w:rPr>
              <w:t>-</w:t>
            </w:r>
            <w:r w:rsidR="00500D21" w:rsidRPr="00ED0774">
              <w:rPr>
                <w:rFonts w:eastAsia="Arial Unicode MS"/>
                <w:color w:val="000000"/>
                <w:u w:color="000000"/>
                <w:lang w:val="en-US"/>
              </w:rPr>
              <w:t>Ara</w:t>
            </w:r>
            <w:r w:rsidR="00500D21" w:rsidRPr="001718A8">
              <w:rPr>
                <w:rFonts w:eastAsia="Arial Unicode MS"/>
                <w:color w:val="000000"/>
                <w:u w:color="000000"/>
              </w:rPr>
              <w:t>-</w:t>
            </w:r>
            <w:r w:rsidR="00500D21" w:rsidRPr="00ED0774">
              <w:rPr>
                <w:rFonts w:eastAsia="Arial Unicode MS"/>
                <w:color w:val="000000"/>
                <w:u w:color="000000"/>
                <w:lang w:val="en-US"/>
              </w:rPr>
              <w:t>C</w:t>
            </w:r>
            <w:r w:rsidR="00AC6CC9" w:rsidRPr="001718A8">
              <w:rPr>
                <w:rFonts w:eastAsia="Arial Unicode MS"/>
                <w:color w:val="000000"/>
                <w:u w:color="000000"/>
              </w:rPr>
              <w:t xml:space="preserve"> </w:t>
            </w:r>
            <w:r w:rsidR="00AC6CC9"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1718A8">
              <w:rPr>
                <w:rFonts w:eastAsia="Arial Unicode MS"/>
                <w:color w:val="000000"/>
                <w:u w:color="000000"/>
              </w:rPr>
              <w:instrText>_</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1718A8">
              <w:rPr>
                <w:rFonts w:eastAsia="Arial Unicode MS"/>
                <w:color w:val="000000"/>
                <w:u w:color="000000"/>
              </w:rPr>
              <w:instrText>":[{"</w:instrText>
            </w:r>
            <w:r w:rsidR="000E616A">
              <w:rPr>
                <w:rFonts w:eastAsia="Arial Unicode MS"/>
                <w:color w:val="000000"/>
                <w:u w:color="000000"/>
                <w:lang w:val="en-US"/>
              </w:rPr>
              <w:instrText>id</w:instrText>
            </w:r>
            <w:r w:rsidR="000E616A" w:rsidRPr="001718A8">
              <w:rPr>
                <w:rFonts w:eastAsia="Arial Unicode MS"/>
                <w:color w:val="000000"/>
                <w:u w:color="000000"/>
              </w:rPr>
              <w:instrText>":"</w:instrText>
            </w:r>
            <w:r w:rsidR="000E616A">
              <w:rPr>
                <w:rFonts w:eastAsia="Arial Unicode MS"/>
                <w:color w:val="000000"/>
                <w:u w:color="000000"/>
                <w:lang w:val="en-US"/>
              </w:rPr>
              <w:instrText>ITEM</w:instrText>
            </w:r>
            <w:r w:rsidR="000E616A" w:rsidRPr="001718A8">
              <w:rPr>
                <w:rFonts w:eastAsia="Arial Unicode MS"/>
                <w:color w:val="000000"/>
                <w:u w:color="000000"/>
              </w:rPr>
              <w:instrText>-1","</w:instrText>
            </w:r>
            <w:r w:rsidR="000E616A">
              <w:rPr>
                <w:rFonts w:eastAsia="Arial Unicode MS"/>
                <w:color w:val="000000"/>
                <w:u w:color="000000"/>
                <w:lang w:val="en-US"/>
              </w:rPr>
              <w:instrText>itemData</w:instrText>
            </w:r>
            <w:r w:rsidR="000E616A" w:rsidRPr="001718A8">
              <w:rPr>
                <w:rFonts w:eastAsia="Arial Unicode MS"/>
                <w:color w:val="000000"/>
                <w:u w:color="000000"/>
              </w:rPr>
              <w:instrText>":{"</w:instrText>
            </w:r>
            <w:r w:rsidR="000E616A">
              <w:rPr>
                <w:rFonts w:eastAsia="Arial Unicode MS"/>
                <w:color w:val="000000"/>
                <w:u w:color="000000"/>
                <w:lang w:val="en-US"/>
              </w:rPr>
              <w:instrText>DOI</w:instrText>
            </w:r>
            <w:r w:rsidR="000E616A" w:rsidRPr="001718A8">
              <w:rPr>
                <w:rFonts w:eastAsia="Arial Unicode MS"/>
                <w:color w:val="000000"/>
                <w:u w:color="000000"/>
              </w:rPr>
              <w:instrText>":"10.3109/10428194.2015.1091931","</w:instrText>
            </w:r>
            <w:r w:rsidR="000E616A">
              <w:rPr>
                <w:rFonts w:eastAsia="Arial Unicode MS"/>
                <w:color w:val="000000"/>
                <w:u w:color="000000"/>
                <w:lang w:val="en-US"/>
              </w:rPr>
              <w:instrText>ISSN</w:instrText>
            </w:r>
            <w:r w:rsidR="000E616A" w:rsidRPr="001718A8">
              <w:rPr>
                <w:rFonts w:eastAsia="Arial Unicode MS"/>
                <w:color w:val="000000"/>
                <w:u w:color="000000"/>
              </w:rPr>
              <w:instrText>":"1029-2403","</w:instrText>
            </w:r>
            <w:r w:rsidR="000E616A">
              <w:rPr>
                <w:rFonts w:eastAsia="Arial Unicode MS"/>
                <w:color w:val="000000"/>
                <w:u w:color="000000"/>
                <w:lang w:val="en-US"/>
              </w:rPr>
              <w:instrText>PMID</w:instrText>
            </w:r>
            <w:r w:rsidR="000E616A" w:rsidRPr="001718A8">
              <w:rPr>
                <w:rFonts w:eastAsia="Arial Unicode MS"/>
                <w:color w:val="000000"/>
                <w:u w:color="000000"/>
              </w:rPr>
              <w:instrText>":"26372888","</w:instrText>
            </w:r>
            <w:r w:rsidR="000E616A">
              <w:rPr>
                <w:rFonts w:eastAsia="Arial Unicode MS"/>
                <w:color w:val="000000"/>
                <w:u w:color="000000"/>
                <w:lang w:val="en-US"/>
              </w:rPr>
              <w:instrText>abstract</w:instrText>
            </w:r>
            <w:r w:rsidR="000E616A" w:rsidRPr="001718A8">
              <w:rPr>
                <w:rFonts w:eastAsia="Arial Unicode MS"/>
                <w:color w:val="000000"/>
                <w:u w:color="000000"/>
              </w:rPr>
              <w:instrText>":"</w:instrText>
            </w:r>
            <w:r w:rsidR="000E616A">
              <w:rPr>
                <w:rFonts w:eastAsia="Arial Unicode MS"/>
                <w:color w:val="000000"/>
                <w:u w:color="000000"/>
                <w:lang w:val="en-US"/>
              </w:rPr>
              <w:instrText>Decit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mmonl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us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dysplasti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yndrom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reviou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dicat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equentiall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effectiv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refor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nduct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equen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t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agno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olv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D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psed</w:instrText>
            </w:r>
            <w:r w:rsidR="000E616A" w:rsidRPr="00F83FEB">
              <w:rPr>
                <w:rFonts w:eastAsia="Arial Unicode MS"/>
                <w:color w:val="000000"/>
                <w:u w:color="000000"/>
              </w:rPr>
              <w:instrText>/</w:instrText>
            </w:r>
            <w:r w:rsidR="000E616A">
              <w:rPr>
                <w:rFonts w:eastAsia="Arial Unicode MS"/>
                <w:color w:val="000000"/>
                <w:u w:color="000000"/>
                <w:lang w:val="en-US"/>
              </w:rPr>
              <w:instrText>refracto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nroll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 xml:space="preserve">(2) </w:instrText>
            </w:r>
            <w:r w:rsidR="000E616A">
              <w:rPr>
                <w:rFonts w:eastAsia="Arial Unicode MS"/>
                <w:color w:val="000000"/>
                <w:u w:color="000000"/>
                <w:lang w:val="en-US"/>
              </w:rPr>
              <w:instrText>dai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3 </w:instrText>
            </w:r>
            <w:r w:rsidR="000E616A">
              <w:rPr>
                <w:rFonts w:eastAsia="Arial Unicode MS"/>
                <w:color w:val="000000"/>
                <w:u w:color="000000"/>
                <w:lang w:val="en-US"/>
              </w:rPr>
              <w:instrText>consecu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 xml:space="preserve"> (3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24 </w:instrText>
            </w:r>
            <w:r w:rsidR="000E616A">
              <w:rPr>
                <w:rFonts w:eastAsia="Arial Unicode MS"/>
                <w:color w:val="000000"/>
                <w:u w:color="000000"/>
                <w:lang w:val="en-US"/>
              </w:rPr>
              <w:instrTex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as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r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5-7 </w:instrText>
            </w:r>
            <w:r w:rsidR="000E616A">
              <w:rPr>
                <w:rFonts w:eastAsia="Arial Unicode MS"/>
                <w:color w:val="000000"/>
                <w:u w:color="000000"/>
                <w:lang w:val="en-US"/>
              </w:rPr>
              <w:instrText>consecuti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2)/</w:instrText>
            </w:r>
            <w:r w:rsidR="000E616A">
              <w:rPr>
                <w:rFonts w:eastAsia="Arial Unicode MS"/>
                <w:color w:val="000000"/>
                <w:u w:color="000000"/>
                <w:lang w:val="en-US"/>
              </w:rPr>
              <w:instrText>da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7-1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66.67%.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pigene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F83FEB">
              <w:rPr>
                <w:rFonts w:eastAsia="Arial Unicode MS"/>
                <w:color w:val="000000"/>
                <w:u w:color="000000"/>
              </w:rPr>
              <w:instrText>/</w:instrText>
            </w:r>
            <w:r w:rsidR="000E616A">
              <w:rPr>
                <w:rFonts w:eastAsia="Arial Unicode MS"/>
                <w:color w:val="000000"/>
                <w:u w:color="000000"/>
                <w:lang w:val="en-US"/>
              </w:rPr>
              <w:instrText>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F83FEB">
              <w:rPr>
                <w:rFonts w:eastAsia="Arial Unicode MS"/>
                <w:color w:val="000000"/>
                <w:u w:color="000000"/>
              </w:rPr>
              <w:instrText>-</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F83FEB">
              <w:rPr>
                <w:rFonts w:eastAsia="Arial Unicode MS"/>
                <w:color w:val="000000"/>
                <w:u w:color="000000"/>
              </w:rPr>
              <w:instrText>-</w:instrText>
            </w:r>
            <w:r w:rsidR="000E616A">
              <w:rPr>
                <w:rFonts w:eastAsia="Arial Unicode MS"/>
                <w:color w:val="000000"/>
                <w:u w:color="000000"/>
                <w:lang w:val="en-US"/>
              </w:rPr>
              <w:instrText>ris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F83FEB">
              <w:rPr>
                <w:rFonts w:eastAsia="Arial Unicode MS"/>
                <w:color w:val="000000"/>
                <w:u w:color="000000"/>
              </w:rPr>
              <w:instrText>.","</w:instrText>
            </w:r>
            <w:r w:rsidR="000E616A">
              <w:rPr>
                <w:rFonts w:eastAsia="Arial Unicode MS"/>
                <w:color w:val="000000"/>
                <w:u w:color="000000"/>
                <w:lang w:val="en-US"/>
              </w:rPr>
              <w:instrText>author</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Xie</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Li</w:instrText>
            </w:r>
            <w:r w:rsidR="000E616A" w:rsidRPr="001718A8">
              <w:rPr>
                <w:rFonts w:eastAsia="Arial Unicode MS"/>
                <w:color w:val="000000"/>
                <w:u w:color="000000"/>
              </w:rPr>
              <w:instrText>-</w:instrText>
            </w:r>
            <w:r w:rsidR="000E616A">
              <w:rPr>
                <w:rFonts w:eastAsia="Arial Unicode MS"/>
                <w:color w:val="000000"/>
                <w:u w:color="000000"/>
                <w:lang w:val="en-US"/>
              </w:rPr>
              <w:instrText>Li</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Luo</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Yin</w:instrText>
            </w:r>
            <w:r w:rsidR="000E616A" w:rsidRPr="001718A8">
              <w:rPr>
                <w:rFonts w:eastAsia="Arial Unicode MS"/>
                <w:color w:val="000000"/>
                <w:u w:color="000000"/>
              </w:rPr>
              <w:instrText>-</w:instrText>
            </w:r>
            <w:r w:rsidR="000E616A">
              <w:rPr>
                <w:rFonts w:eastAsia="Arial Unicode MS"/>
                <w:color w:val="000000"/>
                <w:u w:color="000000"/>
                <w:lang w:val="en-US"/>
              </w:rPr>
              <w:instrText>Wan</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Hu</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Chao</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Niu</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Lin</w:instrText>
            </w:r>
            <w:r w:rsidR="000E616A" w:rsidRPr="001718A8">
              <w:rPr>
                <w:rFonts w:eastAsia="Arial Unicode MS"/>
                <w:color w:val="000000"/>
                <w:u w:color="000000"/>
              </w:rPr>
              <w:instrText>-</w:instrText>
            </w:r>
            <w:r w:rsidR="000E616A">
              <w:rPr>
                <w:rFonts w:eastAsia="Arial Unicode MS"/>
                <w:color w:val="000000"/>
                <w:u w:color="000000"/>
                <w:lang w:val="en-US"/>
              </w:rPr>
              <w:instrText>Mei</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Dou</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Min</w:instrText>
            </w:r>
            <w:r w:rsidR="000E616A" w:rsidRPr="001718A8">
              <w:rPr>
                <w:rFonts w:eastAsia="Arial Unicode MS"/>
                <w:color w:val="000000"/>
                <w:u w:color="000000"/>
              </w:rPr>
              <w:instrText>-</w:instrText>
            </w:r>
            <w:r w:rsidR="000E616A">
              <w:rPr>
                <w:rFonts w:eastAsia="Arial Unicode MS"/>
                <w:color w:val="000000"/>
                <w:u w:color="000000"/>
                <w:lang w:val="en-US"/>
              </w:rPr>
              <w:instrText>Hua</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Jin</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Jie</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Tong</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Hong</w:instrText>
            </w:r>
            <w:r w:rsidR="000E616A" w:rsidRPr="001718A8">
              <w:rPr>
                <w:rFonts w:eastAsia="Arial Unicode MS"/>
                <w:color w:val="000000"/>
                <w:u w:color="000000"/>
              </w:rPr>
              <w:instrText>-</w:instrText>
            </w:r>
            <w:r w:rsidR="000E616A">
              <w:rPr>
                <w:rFonts w:eastAsia="Arial Unicode MS"/>
                <w:color w:val="000000"/>
                <w:u w:color="000000"/>
                <w:lang w:val="en-US"/>
              </w:rPr>
              <w:instrText>Yan</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container</w:instrText>
            </w:r>
            <w:r w:rsidR="000E616A" w:rsidRPr="001718A8">
              <w:rPr>
                <w:rFonts w:eastAsia="Arial Unicode MS"/>
                <w:color w:val="000000"/>
                <w:u w:color="000000"/>
              </w:rPr>
              <w:instrText>-</w:instrText>
            </w:r>
            <w:r w:rsidR="000E616A">
              <w:rPr>
                <w:rFonts w:eastAsia="Arial Unicode MS"/>
                <w:color w:val="000000"/>
                <w:u w:color="000000"/>
                <w:lang w:val="en-US"/>
              </w:rPr>
              <w:instrText>title</w:instrText>
            </w:r>
            <w:r w:rsidR="000E616A" w:rsidRPr="001718A8">
              <w:rPr>
                <w:rFonts w:eastAsia="Arial Unicode MS"/>
                <w:color w:val="000000"/>
                <w:u w:color="000000"/>
              </w:rPr>
              <w:instrText>":"</w:instrText>
            </w:r>
            <w:r w:rsidR="000E616A">
              <w:rPr>
                <w:rFonts w:eastAsia="Arial Unicode MS"/>
                <w:color w:val="000000"/>
                <w:u w:color="000000"/>
                <w:lang w:val="en-US"/>
              </w:rPr>
              <w:instrText>Leukemia</w:instrText>
            </w:r>
            <w:r w:rsidR="000E616A" w:rsidRPr="001718A8">
              <w:rPr>
                <w:rFonts w:eastAsia="Arial Unicode MS"/>
                <w:color w:val="000000"/>
                <w:u w:color="000000"/>
              </w:rPr>
              <w:instrText xml:space="preserve"> &amp; </w:instrText>
            </w:r>
            <w:r w:rsidR="000E616A">
              <w:rPr>
                <w:rFonts w:eastAsia="Arial Unicode MS"/>
                <w:color w:val="000000"/>
                <w:u w:color="000000"/>
                <w:lang w:val="en-US"/>
              </w:rPr>
              <w:instrText>lymphoma</w:instrText>
            </w:r>
            <w:r w:rsidR="000E616A" w:rsidRPr="001718A8">
              <w:rPr>
                <w:rFonts w:eastAsia="Arial Unicode MS"/>
                <w:color w:val="000000"/>
                <w:u w:color="000000"/>
              </w:rPr>
              <w:instrText>","</w:instrText>
            </w:r>
            <w:r w:rsidR="000E616A">
              <w:rPr>
                <w:rFonts w:eastAsia="Arial Unicode MS"/>
                <w:color w:val="000000"/>
                <w:u w:color="000000"/>
                <w:lang w:val="en-US"/>
              </w:rPr>
              <w:instrText>id</w:instrText>
            </w:r>
            <w:r w:rsidR="000E616A" w:rsidRPr="001718A8">
              <w:rPr>
                <w:rFonts w:eastAsia="Arial Unicode MS"/>
                <w:color w:val="000000"/>
                <w:u w:color="000000"/>
              </w:rPr>
              <w:instrText>":"</w:instrText>
            </w:r>
            <w:r w:rsidR="000E616A">
              <w:rPr>
                <w:rFonts w:eastAsia="Arial Unicode MS"/>
                <w:color w:val="000000"/>
                <w:u w:color="000000"/>
                <w:lang w:val="en-US"/>
              </w:rPr>
              <w:instrText>ITEM</w:instrText>
            </w:r>
            <w:r w:rsidR="000E616A" w:rsidRPr="001718A8">
              <w:rPr>
                <w:rFonts w:eastAsia="Arial Unicode MS"/>
                <w:color w:val="000000"/>
                <w:u w:color="000000"/>
              </w:rPr>
              <w:instrText>-1","</w:instrText>
            </w:r>
            <w:r w:rsidR="000E616A">
              <w:rPr>
                <w:rFonts w:eastAsia="Arial Unicode MS"/>
                <w:color w:val="000000"/>
                <w:u w:color="000000"/>
                <w:lang w:val="en-US"/>
              </w:rPr>
              <w:instrText>issue</w:instrText>
            </w:r>
            <w:r w:rsidR="000E616A" w:rsidRPr="001718A8">
              <w:rPr>
                <w:rFonts w:eastAsia="Arial Unicode MS"/>
                <w:color w:val="000000"/>
                <w:u w:color="000000"/>
              </w:rPr>
              <w:instrText>":"6","</w:instrText>
            </w:r>
            <w:r w:rsidR="000E616A">
              <w:rPr>
                <w:rFonts w:eastAsia="Arial Unicode MS"/>
                <w:color w:val="000000"/>
                <w:u w:color="000000"/>
                <w:lang w:val="en-US"/>
              </w:rPr>
              <w:instrText>issued</w:instrText>
            </w:r>
            <w:r w:rsidR="000E616A" w:rsidRPr="001718A8">
              <w:rPr>
                <w:rFonts w:eastAsia="Arial Unicode MS"/>
                <w:color w:val="000000"/>
                <w:u w:color="000000"/>
              </w:rPr>
              <w:instrText>":{"</w:instrText>
            </w:r>
            <w:r w:rsidR="000E616A">
              <w:rPr>
                <w:rFonts w:eastAsia="Arial Unicode MS"/>
                <w:color w:val="000000"/>
                <w:u w:color="000000"/>
                <w:lang w:val="en-US"/>
              </w:rPr>
              <w:instrText>date</w:instrText>
            </w:r>
            <w:r w:rsidR="000E616A" w:rsidRPr="001718A8">
              <w:rPr>
                <w:rFonts w:eastAsia="Arial Unicode MS"/>
                <w:color w:val="000000"/>
                <w:u w:color="000000"/>
              </w:rPr>
              <w:instrText>-</w:instrText>
            </w:r>
            <w:r w:rsidR="000E616A">
              <w:rPr>
                <w:rFonts w:eastAsia="Arial Unicode MS"/>
                <w:color w:val="000000"/>
                <w:u w:color="000000"/>
                <w:lang w:val="en-US"/>
              </w:rPr>
              <w:instrText>parts</w:instrText>
            </w:r>
            <w:r w:rsidR="000E616A" w:rsidRPr="001718A8">
              <w:rPr>
                <w:rFonts w:eastAsia="Arial Unicode MS"/>
                <w:color w:val="000000"/>
                <w:u w:color="000000"/>
              </w:rPr>
              <w:instrText>":[["2016"]]},"</w:instrText>
            </w:r>
            <w:r w:rsidR="000E616A">
              <w:rPr>
                <w:rFonts w:eastAsia="Arial Unicode MS"/>
                <w:color w:val="000000"/>
                <w:u w:color="000000"/>
                <w:lang w:val="en-US"/>
              </w:rPr>
              <w:instrText>page</w:instrText>
            </w:r>
            <w:r w:rsidR="000E616A" w:rsidRPr="001718A8">
              <w:rPr>
                <w:rFonts w:eastAsia="Arial Unicode MS"/>
                <w:color w:val="000000"/>
                <w:u w:color="000000"/>
              </w:rPr>
              <w:instrText>":"1311-8","</w:instrText>
            </w:r>
            <w:r w:rsidR="000E616A">
              <w:rPr>
                <w:rFonts w:eastAsia="Arial Unicode MS"/>
                <w:color w:val="000000"/>
                <w:u w:color="000000"/>
                <w:lang w:val="en-US"/>
              </w:rPr>
              <w:instrText>title</w:instrText>
            </w:r>
            <w:r w:rsidR="000E616A" w:rsidRPr="001718A8">
              <w:rPr>
                <w:rFonts w:eastAsia="Arial Unicode MS"/>
                <w:color w:val="000000"/>
                <w:u w:color="000000"/>
              </w:rPr>
              <w:instrText>":"</w:instrText>
            </w:r>
            <w:r w:rsidR="000E616A">
              <w:rPr>
                <w:rFonts w:eastAsia="Arial Unicode MS"/>
                <w:color w:val="000000"/>
                <w:u w:color="000000"/>
                <w:lang w:val="en-US"/>
              </w:rPr>
              <w:instrText>Epigeneti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riming</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follow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1718A8">
              <w:rPr>
                <w:rFonts w:eastAsia="Arial Unicode MS"/>
                <w:color w:val="000000"/>
                <w:u w:color="000000"/>
              </w:rPr>
              <w:instrText>-</w:instrText>
            </w:r>
            <w:r w:rsidR="000E616A">
              <w:rPr>
                <w:rFonts w:eastAsia="Arial Unicode MS"/>
                <w:color w:val="000000"/>
                <w:u w:color="000000"/>
                <w:lang w:val="en-US"/>
              </w:rPr>
              <w:instrText>do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darubicin</w:instrText>
            </w:r>
            <w:r w:rsidR="000E616A" w:rsidRPr="001718A8">
              <w:rPr>
                <w:rFonts w:eastAsia="Arial Unicode MS"/>
                <w:color w:val="000000"/>
                <w:u w:color="000000"/>
              </w:rPr>
              <w:instrText>/</w:instrText>
            </w:r>
            <w:r w:rsidR="000E616A">
              <w:rPr>
                <w:rFonts w:eastAsia="Arial Unicode MS"/>
                <w:color w:val="000000"/>
                <w:u w:color="000000"/>
                <w:lang w:val="en-US"/>
              </w:rPr>
              <w:instrText>cytar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ha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creas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ti</w:instrText>
            </w:r>
            <w:r w:rsidR="000E616A" w:rsidRPr="001718A8">
              <w:rPr>
                <w:rFonts w:eastAsia="Arial Unicode MS"/>
                <w:color w:val="000000"/>
                <w:u w:color="000000"/>
              </w:rPr>
              <w:instrText>-</w:instrText>
            </w:r>
            <w:r w:rsidR="000E616A">
              <w:rPr>
                <w:rFonts w:eastAsia="Arial Unicode MS"/>
                <w:color w:val="000000"/>
                <w:u w:color="000000"/>
                <w:lang w:val="en-US"/>
              </w:rPr>
              <w:instrText>leukemi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effec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mpar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raditiona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hemotherap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high</w:instrText>
            </w:r>
            <w:r w:rsidR="000E616A" w:rsidRPr="001718A8">
              <w:rPr>
                <w:rFonts w:eastAsia="Arial Unicode MS"/>
                <w:color w:val="000000"/>
                <w:u w:color="000000"/>
              </w:rPr>
              <w:instrText>-</w:instrText>
            </w:r>
            <w:r w:rsidR="000E616A">
              <w:rPr>
                <w:rFonts w:eastAsia="Arial Unicode MS"/>
                <w:color w:val="000000"/>
                <w:u w:color="000000"/>
                <w:lang w:val="en-US"/>
              </w:rPr>
              <w:instrText>risk</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neoplasms</w:instrText>
            </w:r>
            <w:r w:rsidR="000E616A" w:rsidRPr="001718A8">
              <w:rPr>
                <w:rFonts w:eastAsia="Arial Unicode MS"/>
                <w:color w:val="000000"/>
                <w:u w:color="000000"/>
              </w:rPr>
              <w:instrText>.","</w:instrText>
            </w:r>
            <w:r w:rsidR="000E616A">
              <w:rPr>
                <w:rFonts w:eastAsia="Arial Unicode MS"/>
                <w:color w:val="000000"/>
                <w:u w:color="000000"/>
                <w:lang w:val="en-US"/>
              </w:rPr>
              <w:instrText>type</w:instrText>
            </w:r>
            <w:r w:rsidR="000E616A" w:rsidRPr="001718A8">
              <w:rPr>
                <w:rFonts w:eastAsia="Arial Unicode MS"/>
                <w:color w:val="000000"/>
                <w:u w:color="000000"/>
              </w:rPr>
              <w:instrText>":"</w:instrText>
            </w:r>
            <w:r w:rsidR="000E616A">
              <w:rPr>
                <w:rFonts w:eastAsia="Arial Unicode MS"/>
                <w:color w:val="000000"/>
                <w:u w:color="000000"/>
                <w:lang w:val="en-US"/>
              </w:rPr>
              <w:instrText>article</w:instrText>
            </w:r>
            <w:r w:rsidR="000E616A" w:rsidRPr="001718A8">
              <w:rPr>
                <w:rFonts w:eastAsia="Arial Unicode MS"/>
                <w:color w:val="000000"/>
                <w:u w:color="000000"/>
              </w:rPr>
              <w:instrText>-</w:instrText>
            </w:r>
            <w:r w:rsidR="000E616A">
              <w:rPr>
                <w:rFonts w:eastAsia="Arial Unicode MS"/>
                <w:color w:val="000000"/>
                <w:u w:color="000000"/>
                <w:lang w:val="en-US"/>
              </w:rPr>
              <w:instrText>journal</w:instrText>
            </w:r>
            <w:r w:rsidR="000E616A" w:rsidRPr="001718A8">
              <w:rPr>
                <w:rFonts w:eastAsia="Arial Unicode MS"/>
                <w:color w:val="000000"/>
                <w:u w:color="000000"/>
              </w:rPr>
              <w:instrText>","</w:instrText>
            </w:r>
            <w:r w:rsidR="000E616A">
              <w:rPr>
                <w:rFonts w:eastAsia="Arial Unicode MS"/>
                <w:color w:val="000000"/>
                <w:u w:color="000000"/>
                <w:lang w:val="en-US"/>
              </w:rPr>
              <w:instrText>volume</w:instrText>
            </w:r>
            <w:r w:rsidR="000E616A" w:rsidRPr="001718A8">
              <w:rPr>
                <w:rFonts w:eastAsia="Arial Unicode MS"/>
                <w:color w:val="000000"/>
                <w:u w:color="000000"/>
              </w:rPr>
              <w:instrText>":"57"},"</w:instrText>
            </w:r>
            <w:r w:rsidR="000E616A">
              <w:rPr>
                <w:rFonts w:eastAsia="Arial Unicode MS"/>
                <w:color w:val="000000"/>
                <w:u w:color="000000"/>
                <w:lang w:val="en-US"/>
              </w:rPr>
              <w:instrText>uris</w:instrText>
            </w:r>
            <w:r w:rsidR="000E616A" w:rsidRPr="001718A8">
              <w:rPr>
                <w:rFonts w:eastAsia="Arial Unicode MS"/>
                <w:color w:val="000000"/>
                <w:u w:color="000000"/>
              </w:rPr>
              <w:instrText>":["</w:instrText>
            </w:r>
            <w:r w:rsidR="000E616A">
              <w:rPr>
                <w:rFonts w:eastAsia="Arial Unicode MS"/>
                <w:color w:val="000000"/>
                <w:u w:color="000000"/>
                <w:lang w:val="en-US"/>
              </w:rPr>
              <w:instrText>http</w:instrText>
            </w:r>
            <w:r w:rsidR="000E616A" w:rsidRPr="001718A8">
              <w:rPr>
                <w:rFonts w:eastAsia="Arial Unicode MS"/>
                <w:color w:val="000000"/>
                <w:u w:color="000000"/>
              </w:rPr>
              <w:instrText>://</w:instrText>
            </w:r>
            <w:r w:rsidR="000E616A">
              <w:rPr>
                <w:rFonts w:eastAsia="Arial Unicode MS"/>
                <w:color w:val="000000"/>
                <w:u w:color="000000"/>
                <w:lang w:val="en-US"/>
              </w:rPr>
              <w:instrText>www</w:instrText>
            </w:r>
            <w:r w:rsidR="000E616A" w:rsidRPr="001718A8">
              <w:rPr>
                <w:rFonts w:eastAsia="Arial Unicode MS"/>
                <w:color w:val="000000"/>
                <w:u w:color="000000"/>
              </w:rPr>
              <w:instrText>.</w:instrText>
            </w:r>
            <w:r w:rsidR="000E616A">
              <w:rPr>
                <w:rFonts w:eastAsia="Arial Unicode MS"/>
                <w:color w:val="000000"/>
                <w:u w:color="000000"/>
                <w:lang w:val="en-US"/>
              </w:rPr>
              <w:instrText>mendeley</w:instrText>
            </w:r>
            <w:r w:rsidR="000E616A" w:rsidRPr="001718A8">
              <w:rPr>
                <w:rFonts w:eastAsia="Arial Unicode MS"/>
                <w:color w:val="000000"/>
                <w:u w:color="000000"/>
              </w:rPr>
              <w:instrText>.</w:instrText>
            </w:r>
            <w:r w:rsidR="000E616A">
              <w:rPr>
                <w:rFonts w:eastAsia="Arial Unicode MS"/>
                <w:color w:val="000000"/>
                <w:u w:color="000000"/>
                <w:lang w:val="en-US"/>
              </w:rPr>
              <w:instrText>com</w:instrText>
            </w:r>
            <w:r w:rsidR="000E616A" w:rsidRPr="001718A8">
              <w:rPr>
                <w:rFonts w:eastAsia="Arial Unicode MS"/>
                <w:color w:val="000000"/>
                <w:u w:color="000000"/>
              </w:rPr>
              <w:instrText>/</w:instrText>
            </w:r>
            <w:r w:rsidR="000E616A">
              <w:rPr>
                <w:rFonts w:eastAsia="Arial Unicode MS"/>
                <w:color w:val="000000"/>
                <w:u w:color="000000"/>
                <w:lang w:val="en-US"/>
              </w:rPr>
              <w:instrText>documents</w:instrText>
            </w:r>
            <w:r w:rsidR="000E616A" w:rsidRPr="001718A8">
              <w:rPr>
                <w:rFonts w:eastAsia="Arial Unicode MS"/>
                <w:color w:val="000000"/>
                <w:u w:color="000000"/>
              </w:rPr>
              <w:instrText>/?</w:instrText>
            </w:r>
            <w:r w:rsidR="000E616A">
              <w:rPr>
                <w:rFonts w:eastAsia="Arial Unicode MS"/>
                <w:color w:val="000000"/>
                <w:u w:color="000000"/>
                <w:lang w:val="en-US"/>
              </w:rPr>
              <w:instrText>uuid</w:instrText>
            </w:r>
            <w:r w:rsidR="000E616A" w:rsidRPr="001718A8">
              <w:rPr>
                <w:rFonts w:eastAsia="Arial Unicode MS"/>
                <w:color w:val="000000"/>
                <w:u w:color="000000"/>
              </w:rPr>
              <w:instrText>=154</w:instrText>
            </w:r>
            <w:r w:rsidR="000E616A">
              <w:rPr>
                <w:rFonts w:eastAsia="Arial Unicode MS"/>
                <w:color w:val="000000"/>
                <w:u w:color="000000"/>
                <w:lang w:val="en-US"/>
              </w:rPr>
              <w:instrText>bf</w:instrText>
            </w:r>
            <w:r w:rsidR="000E616A" w:rsidRPr="001718A8">
              <w:rPr>
                <w:rFonts w:eastAsia="Arial Unicode MS"/>
                <w:color w:val="000000"/>
                <w:u w:color="000000"/>
              </w:rPr>
              <w:instrText>823-9168-33</w:instrText>
            </w:r>
            <w:r w:rsidR="000E616A">
              <w:rPr>
                <w:rFonts w:eastAsia="Arial Unicode MS"/>
                <w:color w:val="000000"/>
                <w:u w:color="000000"/>
                <w:lang w:val="en-US"/>
              </w:rPr>
              <w:instrText>f</w:instrText>
            </w:r>
            <w:r w:rsidR="000E616A" w:rsidRPr="001718A8">
              <w:rPr>
                <w:rFonts w:eastAsia="Arial Unicode MS"/>
                <w:color w:val="000000"/>
                <w:u w:color="000000"/>
              </w:rPr>
              <w:instrText>1-827</w:instrText>
            </w:r>
            <w:r w:rsidR="000E616A">
              <w:rPr>
                <w:rFonts w:eastAsia="Arial Unicode MS"/>
                <w:color w:val="000000"/>
                <w:u w:color="000000"/>
                <w:lang w:val="en-US"/>
              </w:rPr>
              <w:instrText>b</w:instrText>
            </w:r>
            <w:r w:rsidR="000E616A" w:rsidRPr="001718A8">
              <w:rPr>
                <w:rFonts w:eastAsia="Arial Unicode MS"/>
                <w:color w:val="000000"/>
                <w:u w:color="000000"/>
              </w:rPr>
              <w:instrText>-0</w:instrText>
            </w:r>
            <w:r w:rsidR="000E616A">
              <w:rPr>
                <w:rFonts w:eastAsia="Arial Unicode MS"/>
                <w:color w:val="000000"/>
                <w:u w:color="000000"/>
                <w:lang w:val="en-US"/>
              </w:rPr>
              <w:instrText>f</w:instrText>
            </w:r>
            <w:r w:rsidR="000E616A" w:rsidRPr="001718A8">
              <w:rPr>
                <w:rFonts w:eastAsia="Arial Unicode MS"/>
                <w:color w:val="000000"/>
                <w:u w:color="000000"/>
              </w:rPr>
              <w:instrText>3</w:instrText>
            </w:r>
            <w:r w:rsidR="000E616A">
              <w:rPr>
                <w:rFonts w:eastAsia="Arial Unicode MS"/>
                <w:color w:val="000000"/>
                <w:u w:color="000000"/>
                <w:lang w:val="en-US"/>
              </w:rPr>
              <w:instrText>a</w:instrText>
            </w:r>
            <w:r w:rsidR="000E616A" w:rsidRPr="001718A8">
              <w:rPr>
                <w:rFonts w:eastAsia="Arial Unicode MS"/>
                <w:color w:val="000000"/>
                <w:u w:color="000000"/>
              </w:rPr>
              <w:instrText>52774128"]}],"</w:instrText>
            </w:r>
            <w:r w:rsidR="000E616A">
              <w:rPr>
                <w:rFonts w:eastAsia="Arial Unicode MS"/>
                <w:color w:val="000000"/>
                <w:u w:color="000000"/>
                <w:lang w:val="en-US"/>
              </w:rPr>
              <w:instrText>mendeley</w:instrText>
            </w:r>
            <w:r w:rsidR="000E616A" w:rsidRPr="001718A8">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1718A8">
              <w:rPr>
                <w:rFonts w:eastAsia="Arial Unicode MS"/>
                <w:color w:val="000000"/>
                <w:u w:color="000000"/>
              </w:rPr>
              <w:instrText>":"[54]","</w:instrText>
            </w:r>
            <w:r w:rsidR="000E616A">
              <w:rPr>
                <w:rFonts w:eastAsia="Arial Unicode MS"/>
                <w:color w:val="000000"/>
                <w:u w:color="000000"/>
                <w:lang w:val="en-US"/>
              </w:rPr>
              <w:instrText>plainTextFormattedCitation</w:instrText>
            </w:r>
            <w:r w:rsidR="000E616A" w:rsidRPr="001718A8">
              <w:rPr>
                <w:rFonts w:eastAsia="Arial Unicode MS"/>
                <w:color w:val="000000"/>
                <w:u w:color="000000"/>
              </w:rPr>
              <w:instrText>":"[54]","</w:instrText>
            </w:r>
            <w:r w:rsidR="000E616A">
              <w:rPr>
                <w:rFonts w:eastAsia="Arial Unicode MS"/>
                <w:color w:val="000000"/>
                <w:u w:color="000000"/>
                <w:lang w:val="en-US"/>
              </w:rPr>
              <w:instrText>previouslyFormattedCitation</w:instrText>
            </w:r>
            <w:r w:rsidR="000E616A" w:rsidRPr="001718A8">
              <w:rPr>
                <w:rFonts w:eastAsia="Arial Unicode MS"/>
                <w:color w:val="000000"/>
                <w:u w:color="000000"/>
              </w:rPr>
              <w:instrText>":"[54]"},"</w:instrText>
            </w:r>
            <w:r w:rsidR="000E616A">
              <w:rPr>
                <w:rFonts w:eastAsia="Arial Unicode MS"/>
                <w:color w:val="000000"/>
                <w:u w:color="000000"/>
                <w:lang w:val="en-US"/>
              </w:rPr>
              <w:instrText>properties</w:instrText>
            </w:r>
            <w:r w:rsidR="000E616A" w:rsidRPr="001718A8">
              <w:rPr>
                <w:rFonts w:eastAsia="Arial Unicode MS"/>
                <w:color w:val="000000"/>
                <w:u w:color="000000"/>
              </w:rPr>
              <w:instrText>":{"</w:instrText>
            </w:r>
            <w:r w:rsidR="000E616A">
              <w:rPr>
                <w:rFonts w:eastAsia="Arial Unicode MS"/>
                <w:color w:val="000000"/>
                <w:u w:color="000000"/>
                <w:lang w:val="en-US"/>
              </w:rPr>
              <w:instrText>noteIndex</w:instrText>
            </w:r>
            <w:r w:rsidR="000E616A" w:rsidRPr="001718A8">
              <w:rPr>
                <w:rFonts w:eastAsia="Arial Unicode MS"/>
                <w:color w:val="000000"/>
                <w:u w:color="000000"/>
              </w:rPr>
              <w:instrText>":0},"</w:instrText>
            </w:r>
            <w:r w:rsidR="000E616A">
              <w:rPr>
                <w:rFonts w:eastAsia="Arial Unicode MS"/>
                <w:color w:val="000000"/>
                <w:u w:color="000000"/>
                <w:lang w:val="en-US"/>
              </w:rPr>
              <w:instrText>schema</w:instrText>
            </w:r>
            <w:r w:rsidR="000E616A" w:rsidRPr="001718A8">
              <w:rPr>
                <w:rFonts w:eastAsia="Arial Unicode MS"/>
                <w:color w:val="000000"/>
                <w:u w:color="000000"/>
              </w:rPr>
              <w:instrText>":"</w:instrText>
            </w:r>
            <w:r w:rsidR="000E616A">
              <w:rPr>
                <w:rFonts w:eastAsia="Arial Unicode MS"/>
                <w:color w:val="000000"/>
                <w:u w:color="000000"/>
                <w:lang w:val="en-US"/>
              </w:rPr>
              <w:instrText>https</w:instrText>
            </w:r>
            <w:r w:rsidR="000E616A" w:rsidRPr="001718A8">
              <w:rPr>
                <w:rFonts w:eastAsia="Arial Unicode MS"/>
                <w:color w:val="000000"/>
                <w:u w:color="000000"/>
              </w:rPr>
              <w:instrText>://</w:instrText>
            </w:r>
            <w:r w:rsidR="000E616A">
              <w:rPr>
                <w:rFonts w:eastAsia="Arial Unicode MS"/>
                <w:color w:val="000000"/>
                <w:u w:color="000000"/>
                <w:lang w:val="en-US"/>
              </w:rPr>
              <w:instrText>github</w:instrText>
            </w:r>
            <w:r w:rsidR="000E616A" w:rsidRPr="001718A8">
              <w:rPr>
                <w:rFonts w:eastAsia="Arial Unicode MS"/>
                <w:color w:val="000000"/>
                <w:u w:color="000000"/>
              </w:rPr>
              <w:instrText>.</w:instrText>
            </w:r>
            <w:r w:rsidR="000E616A">
              <w:rPr>
                <w:rFonts w:eastAsia="Arial Unicode MS"/>
                <w:color w:val="000000"/>
                <w:u w:color="000000"/>
                <w:lang w:val="en-US"/>
              </w:rPr>
              <w:instrText>com</w:instrText>
            </w:r>
            <w:r w:rsidR="000E616A" w:rsidRPr="001718A8">
              <w:rPr>
                <w:rFonts w:eastAsia="Arial Unicode MS"/>
                <w:color w:val="000000"/>
                <w:u w:color="000000"/>
              </w:rPr>
              <w:instrText>/</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w:instrText>
            </w:r>
            <w:r w:rsidR="000E616A">
              <w:rPr>
                <w:rFonts w:eastAsia="Arial Unicode MS"/>
                <w:color w:val="000000"/>
                <w:u w:color="000000"/>
                <w:lang w:val="en-US"/>
              </w:rPr>
              <w:instrText>style</w:instrText>
            </w:r>
            <w:r w:rsidR="000E616A" w:rsidRPr="001718A8">
              <w:rPr>
                <w:rFonts w:eastAsia="Arial Unicode MS"/>
                <w:color w:val="000000"/>
                <w:u w:color="000000"/>
              </w:rPr>
              <w:instrText>-</w:instrText>
            </w:r>
            <w:r w:rsidR="000E616A">
              <w:rPr>
                <w:rFonts w:eastAsia="Arial Unicode MS"/>
                <w:color w:val="000000"/>
                <w:u w:color="000000"/>
                <w:lang w:val="en-US"/>
              </w:rPr>
              <w:instrText>language</w:instrText>
            </w:r>
            <w:r w:rsidR="000E616A" w:rsidRPr="001718A8">
              <w:rPr>
                <w:rFonts w:eastAsia="Arial Unicode MS"/>
                <w:color w:val="000000"/>
                <w:u w:color="000000"/>
              </w:rPr>
              <w:instrText>/</w:instrText>
            </w:r>
            <w:r w:rsidR="000E616A">
              <w:rPr>
                <w:rFonts w:eastAsia="Arial Unicode MS"/>
                <w:color w:val="000000"/>
                <w:u w:color="000000"/>
                <w:lang w:val="en-US"/>
              </w:rPr>
              <w:instrText>schema</w:instrText>
            </w:r>
            <w:r w:rsidR="000E616A" w:rsidRPr="001718A8">
              <w:rPr>
                <w:rFonts w:eastAsia="Arial Unicode MS"/>
                <w:color w:val="000000"/>
                <w:u w:color="000000"/>
              </w:rPr>
              <w:instrText>/</w:instrText>
            </w:r>
            <w:r w:rsidR="000E616A">
              <w:rPr>
                <w:rFonts w:eastAsia="Arial Unicode MS"/>
                <w:color w:val="000000"/>
                <w:u w:color="000000"/>
                <w:lang w:val="en-US"/>
              </w:rPr>
              <w:instrText>raw</w:instrText>
            </w:r>
            <w:r w:rsidR="000E616A" w:rsidRPr="001718A8">
              <w:rPr>
                <w:rFonts w:eastAsia="Arial Unicode MS"/>
                <w:color w:val="000000"/>
                <w:u w:color="000000"/>
              </w:rPr>
              <w:instrText>/</w:instrText>
            </w:r>
            <w:r w:rsidR="000E616A">
              <w:rPr>
                <w:rFonts w:eastAsia="Arial Unicode MS"/>
                <w:color w:val="000000"/>
                <w:u w:color="000000"/>
                <w:lang w:val="en-US"/>
              </w:rPr>
              <w:instrText>master</w:instrText>
            </w:r>
            <w:r w:rsidR="000E616A" w:rsidRPr="001718A8">
              <w:rPr>
                <w:rFonts w:eastAsia="Arial Unicode MS"/>
                <w:color w:val="000000"/>
                <w:u w:color="000000"/>
              </w:rPr>
              <w:instrText>/</w:instrText>
            </w:r>
            <w:r w:rsidR="000E616A">
              <w:rPr>
                <w:rFonts w:eastAsia="Arial Unicode MS"/>
                <w:color w:val="000000"/>
                <w:u w:color="000000"/>
                <w:lang w:val="en-US"/>
              </w:rPr>
              <w:instrText>csl</w:instrText>
            </w:r>
            <w:r w:rsidR="000E616A" w:rsidRPr="001718A8">
              <w:rPr>
                <w:rFonts w:eastAsia="Arial Unicode MS"/>
                <w:color w:val="000000"/>
                <w:u w:color="000000"/>
              </w:rPr>
              <w:instrText>-</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w:instrText>
            </w:r>
            <w:r w:rsidR="000E616A">
              <w:rPr>
                <w:rFonts w:eastAsia="Arial Unicode MS"/>
                <w:color w:val="000000"/>
                <w:u w:color="000000"/>
                <w:lang w:val="en-US"/>
              </w:rPr>
              <w:instrText>json</w:instrText>
            </w:r>
            <w:r w:rsidR="000E616A" w:rsidRPr="001718A8">
              <w:rPr>
                <w:rFonts w:eastAsia="Arial Unicode MS"/>
                <w:color w:val="000000"/>
                <w:u w:color="000000"/>
              </w:rPr>
              <w:instrText>"}</w:instrText>
            </w:r>
            <w:r w:rsidR="00AC6CC9" w:rsidRPr="00ED0774">
              <w:rPr>
                <w:rFonts w:eastAsia="Arial Unicode MS"/>
                <w:color w:val="000000"/>
                <w:u w:color="000000"/>
                <w:lang w:val="en-US"/>
              </w:rPr>
              <w:fldChar w:fldCharType="separate"/>
            </w:r>
            <w:r w:rsidR="000E616A" w:rsidRPr="001718A8">
              <w:rPr>
                <w:rFonts w:eastAsia="Arial Unicode MS"/>
                <w:noProof/>
                <w:color w:val="000000"/>
                <w:u w:color="000000"/>
              </w:rPr>
              <w:t>[54]</w:t>
            </w:r>
            <w:r w:rsidR="00AC6CC9" w:rsidRPr="00ED0774">
              <w:rPr>
                <w:rFonts w:eastAsia="Arial Unicode MS"/>
                <w:color w:val="000000"/>
                <w:u w:color="000000"/>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B8A59C2" w14:textId="77777777" w:rsidR="00500D21" w:rsidRPr="008D6D4E" w:rsidRDefault="0013781E" w:rsidP="00D2010A">
            <w:pPr>
              <w:ind w:firstLine="247"/>
              <w:rPr>
                <w:rFonts w:eastAsia="Arial Unicode MS"/>
                <w:color w:val="000000"/>
                <w:u w:color="000000"/>
              </w:rPr>
            </w:pPr>
            <w:r w:rsidRPr="008D6D4E">
              <w:rPr>
                <w:rFonts w:eastAsia="Arial Unicode MS"/>
                <w:color w:val="000000"/>
                <w:u w:color="000000"/>
              </w:rPr>
              <w:t>#</w:t>
            </w:r>
            <w:r w:rsidR="00500D21" w:rsidRPr="00ED0774">
              <w:rPr>
                <w:rFonts w:eastAsia="Arial Unicode MS"/>
                <w:color w:val="000000"/>
                <w:u w:color="000000"/>
              </w:rPr>
              <w:t>Децитабин</w:t>
            </w:r>
            <w:r w:rsidR="00926681" w:rsidRPr="008D6D4E">
              <w:rPr>
                <w:rFonts w:eastAsia="Arial Unicode MS"/>
                <w:color w:val="000000"/>
                <w:u w:color="000000"/>
              </w:rPr>
              <w:t xml:space="preserve"> </w:t>
            </w:r>
            <w:r w:rsidR="00500D21" w:rsidRPr="008D6D4E">
              <w:rPr>
                <w:rFonts w:eastAsia="Arial Unicode MS"/>
                <w:color w:val="000000"/>
                <w:u w:color="000000"/>
              </w:rPr>
              <w:t>20</w:t>
            </w:r>
            <w:r w:rsidR="00926681" w:rsidRPr="008D6D4E">
              <w:rPr>
                <w:rFonts w:eastAsia="Arial Unicode MS"/>
                <w:color w:val="000000"/>
                <w:u w:color="000000"/>
              </w:rPr>
              <w:t xml:space="preserve"> </w:t>
            </w:r>
            <w:r w:rsidR="00500D21" w:rsidRPr="00ED0774">
              <w:rPr>
                <w:rFonts w:eastAsia="Arial Unicode MS"/>
                <w:color w:val="000000"/>
                <w:u w:color="000000"/>
              </w:rPr>
              <w:t>мг</w:t>
            </w:r>
            <w:r w:rsidR="00500D21" w:rsidRPr="008D6D4E">
              <w:rPr>
                <w:rFonts w:eastAsia="Arial Unicode MS"/>
                <w:color w:val="000000"/>
                <w:u w:color="000000"/>
              </w:rPr>
              <w:t>/</w:t>
            </w:r>
            <w:r w:rsidR="00500D21" w:rsidRPr="00ED0774">
              <w:rPr>
                <w:rFonts w:eastAsia="Arial Unicode MS"/>
                <w:color w:val="000000"/>
                <w:u w:color="000000"/>
              </w:rPr>
              <w:t>м</w:t>
            </w:r>
            <w:r w:rsidR="00500D21" w:rsidRPr="008D6D4E">
              <w:rPr>
                <w:rFonts w:eastAsia="Arial Unicode MS"/>
                <w:color w:val="000000"/>
                <w:u w:color="000000"/>
                <w:vertAlign w:val="superscript"/>
              </w:rPr>
              <w:t>2</w:t>
            </w:r>
            <w:r w:rsidR="00926681" w:rsidRPr="008D6D4E">
              <w:rPr>
                <w:rFonts w:eastAsia="Arial Unicode MS"/>
                <w:color w:val="000000"/>
                <w:u w:color="000000"/>
              </w:rPr>
              <w:t xml:space="preserve"> </w:t>
            </w:r>
            <w:r w:rsidR="00500D21" w:rsidRPr="00ED0774">
              <w:rPr>
                <w:rFonts w:eastAsia="Arial Unicode MS"/>
                <w:color w:val="000000"/>
                <w:u w:color="000000"/>
              </w:rPr>
              <w:t>в</w:t>
            </w:r>
            <w:r w:rsidR="00500D21" w:rsidRPr="008D6D4E">
              <w:rPr>
                <w:rFonts w:eastAsia="Arial Unicode MS"/>
                <w:color w:val="000000"/>
                <w:u w:color="000000"/>
              </w:rPr>
              <w:t>/</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8D6D4E">
              <w:rPr>
                <w:rFonts w:eastAsia="Arial Unicode MS"/>
                <w:color w:val="000000"/>
                <w:u w:color="000000"/>
              </w:rPr>
              <w:t>1</w:t>
            </w:r>
            <w:r w:rsidR="00926681" w:rsidRPr="008D6D4E">
              <w:rPr>
                <w:rFonts w:eastAsia="Arial Unicode MS"/>
                <w:color w:val="000000"/>
                <w:u w:color="000000"/>
              </w:rPr>
              <w:t xml:space="preserve"> </w:t>
            </w:r>
            <w:r w:rsidR="00500D21" w:rsidRPr="00ED0774">
              <w:rPr>
                <w:rFonts w:eastAsia="Arial Unicode MS"/>
                <w:color w:val="000000"/>
                <w:u w:color="000000"/>
              </w:rPr>
              <w:t>раз</w:t>
            </w:r>
            <w:r w:rsidR="00926681" w:rsidRPr="008D6D4E">
              <w:rPr>
                <w:rFonts w:eastAsia="Arial Unicode MS"/>
                <w:color w:val="000000"/>
                <w:u w:color="000000"/>
              </w:rPr>
              <w:t xml:space="preserve"> </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ED0774">
              <w:rPr>
                <w:rFonts w:eastAsia="Arial Unicode MS"/>
                <w:color w:val="000000"/>
                <w:u w:color="000000"/>
              </w:rPr>
              <w:t>день</w:t>
            </w:r>
            <w:r w:rsidR="00500D21" w:rsidRPr="008D6D4E">
              <w:rPr>
                <w:rFonts w:eastAsia="Arial Unicode MS"/>
                <w:color w:val="000000"/>
                <w:u w:color="000000"/>
              </w:rPr>
              <w:t>,</w:t>
            </w:r>
            <w:r w:rsidR="00926681" w:rsidRPr="008D6D4E">
              <w:rPr>
                <w:rFonts w:eastAsia="Arial Unicode MS"/>
                <w:color w:val="000000"/>
                <w:u w:color="000000"/>
              </w:rPr>
              <w:t xml:space="preserve"> </w:t>
            </w:r>
            <w:r w:rsidR="00500D21" w:rsidRPr="008D6D4E">
              <w:rPr>
                <w:rFonts w:eastAsia="Arial Unicode MS"/>
                <w:color w:val="000000"/>
                <w:u w:color="000000"/>
              </w:rPr>
              <w:t>1</w:t>
            </w:r>
            <w:r w:rsidR="00E41799" w:rsidRPr="008D6D4E">
              <w:t>–</w:t>
            </w:r>
            <w:r w:rsidR="00500D21" w:rsidRPr="008D6D4E">
              <w:rPr>
                <w:rFonts w:eastAsia="Arial Unicode MS"/>
                <w:color w:val="000000"/>
                <w:u w:color="000000"/>
              </w:rPr>
              <w:t>3</w:t>
            </w:r>
            <w:r w:rsidR="00926681" w:rsidRPr="008D6D4E">
              <w:rPr>
                <w:rFonts w:eastAsia="Arial Unicode MS"/>
                <w:color w:val="000000"/>
                <w:u w:color="000000"/>
              </w:rPr>
              <w:t xml:space="preserve"> </w:t>
            </w:r>
            <w:r w:rsidR="00500D21" w:rsidRPr="00ED0774">
              <w:rPr>
                <w:rFonts w:eastAsia="Arial Unicode MS"/>
                <w:color w:val="000000"/>
                <w:u w:color="000000"/>
              </w:rPr>
              <w:t>дни</w:t>
            </w:r>
          </w:p>
          <w:p w14:paraId="65A25B50" w14:textId="77777777" w:rsidR="00500D21" w:rsidRPr="008D6D4E" w:rsidRDefault="000C10A2" w:rsidP="00D2010A">
            <w:pPr>
              <w:ind w:firstLine="247"/>
              <w:rPr>
                <w:rFonts w:eastAsia="Arial Unicode MS"/>
                <w:color w:val="000000"/>
                <w:u w:color="000000"/>
              </w:rPr>
            </w:pPr>
            <w:r w:rsidRPr="008D6D4E">
              <w:rPr>
                <w:rFonts w:eastAsia="Arial Unicode MS"/>
                <w:color w:val="000000"/>
                <w:u w:color="000000"/>
              </w:rPr>
              <w:t>#</w:t>
            </w:r>
            <w:r w:rsidR="00500D21" w:rsidRPr="00ED0774">
              <w:rPr>
                <w:rFonts w:eastAsia="Arial Unicode MS"/>
                <w:color w:val="000000"/>
                <w:u w:color="000000"/>
              </w:rPr>
              <w:t>Идарубицин</w:t>
            </w:r>
            <w:r w:rsidR="00500D21" w:rsidRPr="008D6D4E">
              <w:rPr>
                <w:rFonts w:eastAsia="Arial Unicode MS"/>
                <w:color w:val="000000"/>
                <w:u w:color="000000"/>
              </w:rPr>
              <w:t>**</w:t>
            </w:r>
            <w:r w:rsidR="00926681" w:rsidRPr="008D6D4E">
              <w:rPr>
                <w:rFonts w:eastAsia="Arial Unicode MS"/>
                <w:color w:val="000000"/>
                <w:u w:color="000000"/>
              </w:rPr>
              <w:t xml:space="preserve"> </w:t>
            </w:r>
            <w:r w:rsidR="00500D21" w:rsidRPr="008D6D4E">
              <w:rPr>
                <w:rFonts w:eastAsia="Arial Unicode MS"/>
                <w:color w:val="000000"/>
                <w:u w:color="000000"/>
              </w:rPr>
              <w:t>3</w:t>
            </w:r>
            <w:r w:rsidR="00926681" w:rsidRPr="008D6D4E">
              <w:rPr>
                <w:rFonts w:eastAsia="Arial Unicode MS"/>
                <w:color w:val="000000"/>
                <w:u w:color="000000"/>
              </w:rPr>
              <w:t xml:space="preserve"> </w:t>
            </w:r>
            <w:r w:rsidR="00500D21" w:rsidRPr="00ED0774">
              <w:rPr>
                <w:rFonts w:eastAsia="Arial Unicode MS"/>
                <w:color w:val="000000"/>
                <w:u w:color="000000"/>
              </w:rPr>
              <w:t>мг</w:t>
            </w:r>
            <w:r w:rsidR="00500D21" w:rsidRPr="008D6D4E">
              <w:rPr>
                <w:rFonts w:eastAsia="Arial Unicode MS"/>
                <w:color w:val="000000"/>
                <w:u w:color="000000"/>
              </w:rPr>
              <w:t>/</w:t>
            </w:r>
            <w:r w:rsidR="00500D21" w:rsidRPr="00ED0774">
              <w:rPr>
                <w:rFonts w:eastAsia="Arial Unicode MS"/>
                <w:color w:val="000000"/>
                <w:u w:color="000000"/>
              </w:rPr>
              <w:t>м</w:t>
            </w:r>
            <w:r w:rsidR="00500D21" w:rsidRPr="008D6D4E">
              <w:rPr>
                <w:rFonts w:eastAsia="Arial Unicode MS"/>
                <w:color w:val="000000"/>
                <w:u w:color="000000"/>
                <w:vertAlign w:val="superscript"/>
              </w:rPr>
              <w:t>2</w:t>
            </w:r>
            <w:r w:rsidR="00926681" w:rsidRPr="008D6D4E">
              <w:rPr>
                <w:rFonts w:eastAsia="Arial Unicode MS"/>
                <w:color w:val="000000"/>
                <w:u w:color="000000"/>
                <w:vertAlign w:val="superscript"/>
              </w:rPr>
              <w:t xml:space="preserve"> </w:t>
            </w:r>
            <w:r w:rsidR="00500D21" w:rsidRPr="00ED0774">
              <w:rPr>
                <w:rFonts w:eastAsia="Arial Unicode MS"/>
                <w:color w:val="000000"/>
                <w:u w:color="000000"/>
              </w:rPr>
              <w:t>в</w:t>
            </w:r>
            <w:r w:rsidR="00500D21" w:rsidRPr="008D6D4E">
              <w:rPr>
                <w:rFonts w:eastAsia="Arial Unicode MS"/>
                <w:color w:val="000000"/>
                <w:u w:color="000000"/>
              </w:rPr>
              <w:t>/</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ED0774">
              <w:rPr>
                <w:rFonts w:eastAsia="Arial Unicode MS"/>
                <w:color w:val="000000"/>
                <w:u w:color="000000"/>
              </w:rPr>
              <w:t>струйно</w:t>
            </w:r>
            <w:r w:rsidR="00926681" w:rsidRPr="008D6D4E">
              <w:rPr>
                <w:rFonts w:eastAsia="Arial Unicode MS"/>
                <w:color w:val="000000"/>
                <w:u w:color="000000"/>
              </w:rPr>
              <w:t xml:space="preserve"> </w:t>
            </w:r>
            <w:r w:rsidR="00500D21" w:rsidRPr="008D6D4E">
              <w:rPr>
                <w:rFonts w:eastAsia="Arial Unicode MS"/>
                <w:color w:val="000000"/>
                <w:u w:color="000000"/>
              </w:rPr>
              <w:t>1</w:t>
            </w:r>
            <w:r w:rsidR="00926681" w:rsidRPr="008D6D4E">
              <w:rPr>
                <w:rFonts w:eastAsia="Arial Unicode MS"/>
                <w:color w:val="000000"/>
                <w:u w:color="000000"/>
              </w:rPr>
              <w:t xml:space="preserve"> </w:t>
            </w:r>
            <w:r w:rsidR="00500D21" w:rsidRPr="00ED0774">
              <w:rPr>
                <w:rFonts w:eastAsia="Arial Unicode MS"/>
                <w:color w:val="000000"/>
                <w:u w:color="000000"/>
              </w:rPr>
              <w:t>раз</w:t>
            </w:r>
            <w:r w:rsidR="00926681" w:rsidRPr="008D6D4E">
              <w:rPr>
                <w:rFonts w:eastAsia="Arial Unicode MS"/>
                <w:color w:val="000000"/>
                <w:u w:color="000000"/>
              </w:rPr>
              <w:t xml:space="preserve"> </w:t>
            </w:r>
            <w:r w:rsidR="00500D21" w:rsidRPr="00ED0774">
              <w:rPr>
                <w:rFonts w:eastAsia="Arial Unicode MS"/>
                <w:color w:val="000000"/>
                <w:u w:color="000000"/>
              </w:rPr>
              <w:t>в</w:t>
            </w:r>
            <w:r w:rsidR="00926681" w:rsidRPr="008D6D4E">
              <w:rPr>
                <w:rFonts w:eastAsia="Arial Unicode MS"/>
                <w:color w:val="000000"/>
                <w:u w:color="000000"/>
              </w:rPr>
              <w:t xml:space="preserve"> </w:t>
            </w:r>
            <w:r w:rsidR="00500D21" w:rsidRPr="00ED0774">
              <w:rPr>
                <w:rFonts w:eastAsia="Arial Unicode MS"/>
                <w:color w:val="000000"/>
                <w:u w:color="000000"/>
              </w:rPr>
              <w:t>день</w:t>
            </w:r>
            <w:r w:rsidR="00500D21" w:rsidRPr="008D6D4E">
              <w:rPr>
                <w:rFonts w:eastAsia="Arial Unicode MS"/>
                <w:color w:val="000000"/>
                <w:u w:color="000000"/>
              </w:rPr>
              <w:t>,</w:t>
            </w:r>
            <w:r w:rsidR="00926681" w:rsidRPr="008D6D4E">
              <w:rPr>
                <w:rFonts w:eastAsia="Arial Unicode MS"/>
                <w:color w:val="000000"/>
                <w:u w:color="000000"/>
              </w:rPr>
              <w:t xml:space="preserve"> </w:t>
            </w:r>
            <w:r w:rsidR="00500D21" w:rsidRPr="008D6D4E">
              <w:rPr>
                <w:rFonts w:eastAsia="Arial Unicode MS"/>
                <w:color w:val="000000"/>
                <w:u w:color="000000"/>
              </w:rPr>
              <w:t>4</w:t>
            </w:r>
            <w:r w:rsidR="00E41799" w:rsidRPr="008D6D4E">
              <w:t>–</w:t>
            </w:r>
            <w:r w:rsidR="00500D21" w:rsidRPr="008D6D4E">
              <w:rPr>
                <w:rFonts w:eastAsia="Arial Unicode MS"/>
                <w:color w:val="000000"/>
                <w:u w:color="000000"/>
              </w:rPr>
              <w:t>10</w:t>
            </w:r>
            <w:r w:rsidR="00926681" w:rsidRPr="008D6D4E">
              <w:rPr>
                <w:rFonts w:eastAsia="Arial Unicode MS"/>
                <w:color w:val="000000"/>
                <w:u w:color="000000"/>
              </w:rPr>
              <w:t xml:space="preserve"> </w:t>
            </w:r>
            <w:r w:rsidR="00500D21" w:rsidRPr="00ED0774">
              <w:rPr>
                <w:rFonts w:eastAsia="Arial Unicode MS"/>
                <w:color w:val="000000"/>
                <w:u w:color="000000"/>
              </w:rPr>
              <w:t>дни</w:t>
            </w:r>
          </w:p>
          <w:p w14:paraId="20960539" w14:textId="70EC431F" w:rsidR="00500D21" w:rsidRPr="008D6D4E" w:rsidRDefault="000C10A2" w:rsidP="00F437AE">
            <w:pPr>
              <w:ind w:firstLine="247"/>
              <w:rPr>
                <w:rFonts w:eastAsia="Arial Unicode MS"/>
                <w:color w:val="000000"/>
                <w:u w:color="000000"/>
              </w:rPr>
            </w:pPr>
            <w:r w:rsidRPr="008D6D4E">
              <w:rPr>
                <w:rFonts w:eastAsia="Arial Unicode MS"/>
                <w:color w:val="000000"/>
                <w:u w:color="000000"/>
              </w:rPr>
              <w:t>#</w:t>
            </w:r>
            <w:r w:rsidR="00500D21" w:rsidRPr="00ED0774">
              <w:rPr>
                <w:rFonts w:eastAsia="Arial Unicode MS"/>
                <w:color w:val="000000"/>
                <w:u w:color="000000"/>
              </w:rPr>
              <w:t>Цитарабин</w:t>
            </w:r>
            <w:r w:rsidR="00500D21" w:rsidRPr="008D6D4E">
              <w:rPr>
                <w:rFonts w:eastAsia="Arial Unicode MS"/>
                <w:color w:val="000000"/>
                <w:u w:color="000000"/>
              </w:rPr>
              <w:t>**</w:t>
            </w:r>
            <w:r w:rsidR="00926681" w:rsidRPr="008D6D4E">
              <w:rPr>
                <w:rFonts w:eastAsia="Arial Unicode MS"/>
                <w:color w:val="000000"/>
                <w:u w:color="000000"/>
              </w:rPr>
              <w:t xml:space="preserve"> </w:t>
            </w:r>
            <w:r w:rsidR="00F437AE" w:rsidRPr="008D6D4E">
              <w:rPr>
                <w:rFonts w:eastAsia="Arial Unicode MS"/>
                <w:color w:val="000000"/>
                <w:u w:color="000000"/>
              </w:rPr>
              <w:t>15</w:t>
            </w:r>
            <w:r w:rsidR="00926681" w:rsidRPr="008D6D4E">
              <w:rPr>
                <w:rFonts w:eastAsia="Arial Unicode MS"/>
                <w:color w:val="000000"/>
                <w:u w:color="000000"/>
              </w:rPr>
              <w:t xml:space="preserve"> </w:t>
            </w:r>
            <w:r w:rsidR="00500D21" w:rsidRPr="00ED0774">
              <w:rPr>
                <w:rFonts w:eastAsia="Arial Unicode MS"/>
                <w:color w:val="000000"/>
                <w:u w:color="000000"/>
              </w:rPr>
              <w:t>мг</w:t>
            </w:r>
            <w:r w:rsidR="00500D21" w:rsidRPr="008D6D4E">
              <w:rPr>
                <w:rFonts w:eastAsia="Arial Unicode MS"/>
                <w:color w:val="000000"/>
                <w:u w:color="000000"/>
              </w:rPr>
              <w:t>/</w:t>
            </w:r>
            <w:r w:rsidR="00500D21" w:rsidRPr="00ED0774">
              <w:rPr>
                <w:rFonts w:eastAsia="Arial Unicode MS"/>
                <w:color w:val="000000"/>
                <w:u w:color="000000"/>
              </w:rPr>
              <w:t>м</w:t>
            </w:r>
            <w:r w:rsidR="00500D21" w:rsidRPr="008D6D4E">
              <w:rPr>
                <w:rFonts w:eastAsia="Arial Unicode MS"/>
                <w:color w:val="000000"/>
                <w:u w:color="000000"/>
                <w:vertAlign w:val="superscript"/>
              </w:rPr>
              <w:t>2</w:t>
            </w:r>
            <w:r w:rsidR="00F437AE" w:rsidRPr="008D6D4E">
              <w:rPr>
                <w:rFonts w:eastAsia="Arial Unicode MS"/>
                <w:color w:val="000000"/>
                <w:u w:color="000000"/>
              </w:rPr>
              <w:t xml:space="preserve"> </w:t>
            </w:r>
            <w:r w:rsidR="00F437AE">
              <w:rPr>
                <w:rFonts w:eastAsia="Arial Unicode MS"/>
                <w:color w:val="000000"/>
                <w:u w:color="000000"/>
              </w:rPr>
              <w:t>х</w:t>
            </w:r>
            <w:r w:rsidR="00F437AE" w:rsidRPr="008D6D4E">
              <w:rPr>
                <w:rFonts w:eastAsia="Arial Unicode MS"/>
                <w:color w:val="000000"/>
                <w:u w:color="000000"/>
              </w:rPr>
              <w:t xml:space="preserve"> 2 </w:t>
            </w:r>
            <w:r w:rsidR="00F437AE">
              <w:rPr>
                <w:rFonts w:eastAsia="Arial Unicode MS"/>
                <w:color w:val="000000"/>
                <w:u w:color="000000"/>
              </w:rPr>
              <w:t>р</w:t>
            </w:r>
            <w:r w:rsidR="00F437AE" w:rsidRPr="008D6D4E">
              <w:rPr>
                <w:rFonts w:eastAsia="Arial Unicode MS"/>
                <w:color w:val="000000"/>
                <w:u w:color="000000"/>
              </w:rPr>
              <w:t>/</w:t>
            </w:r>
            <w:r w:rsidR="00AC6CC9" w:rsidRPr="00ED0774">
              <w:rPr>
                <w:rFonts w:eastAsia="Arial Unicode MS"/>
                <w:color w:val="000000"/>
                <w:u w:color="000000"/>
              </w:rPr>
              <w:t>сут</w:t>
            </w:r>
            <w:r w:rsidR="00500D21" w:rsidRPr="008D6D4E">
              <w:rPr>
                <w:rFonts w:eastAsia="Arial Unicode MS"/>
                <w:color w:val="000000"/>
                <w:u w:color="000000"/>
              </w:rPr>
              <w:t>,</w:t>
            </w:r>
            <w:r w:rsidR="00926681" w:rsidRPr="008D6D4E">
              <w:rPr>
                <w:rFonts w:eastAsia="Arial Unicode MS"/>
                <w:color w:val="000000"/>
                <w:u w:color="000000"/>
              </w:rPr>
              <w:t xml:space="preserve"> </w:t>
            </w:r>
            <w:r w:rsidR="00500D21" w:rsidRPr="008D6D4E">
              <w:rPr>
                <w:rFonts w:eastAsia="Arial Unicode MS"/>
                <w:color w:val="000000"/>
                <w:u w:color="000000"/>
              </w:rPr>
              <w:t>4</w:t>
            </w:r>
            <w:r w:rsidR="00E41799" w:rsidRPr="008D6D4E">
              <w:t>–</w:t>
            </w:r>
            <w:r w:rsidR="00500D21" w:rsidRPr="008D6D4E">
              <w:rPr>
                <w:rFonts w:eastAsia="Arial Unicode MS"/>
                <w:color w:val="000000"/>
                <w:u w:color="000000"/>
              </w:rPr>
              <w:t>17</w:t>
            </w:r>
            <w:r w:rsidR="00926681" w:rsidRPr="008D6D4E">
              <w:rPr>
                <w:rFonts w:eastAsia="Arial Unicode MS"/>
                <w:color w:val="000000"/>
                <w:u w:color="000000"/>
              </w:rPr>
              <w:t xml:space="preserve"> </w:t>
            </w:r>
            <w:r w:rsidR="00500D21" w:rsidRPr="00ED0774">
              <w:rPr>
                <w:rFonts w:eastAsia="Arial Unicode MS"/>
                <w:color w:val="000000"/>
                <w:u w:color="000000"/>
              </w:rPr>
              <w:t>дни</w:t>
            </w:r>
            <w:r w:rsidR="00F437AE" w:rsidRPr="008D6D4E">
              <w:rPr>
                <w:rFonts w:eastAsia="Arial Unicode MS"/>
                <w:color w:val="000000"/>
                <w:u w:color="000000"/>
              </w:rPr>
              <w:t xml:space="preserve">, </w:t>
            </w:r>
            <w:r w:rsidR="00F437AE">
              <w:rPr>
                <w:rFonts w:eastAsia="Arial Unicode MS"/>
                <w:color w:val="000000"/>
                <w:u w:color="000000"/>
              </w:rPr>
              <w:t>подкожно</w:t>
            </w:r>
          </w:p>
        </w:tc>
      </w:tr>
      <w:tr w:rsidR="00500D21" w:rsidRPr="00ED0774" w14:paraId="353499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93808B" w14:textId="65D6A554" w:rsidR="00500D21" w:rsidRPr="00ED0774" w:rsidRDefault="00500D21" w:rsidP="00D2010A">
            <w:pPr>
              <w:jc w:val="center"/>
              <w:rPr>
                <w:rFonts w:eastAsia="Arial Unicode MS"/>
                <w:color w:val="000000"/>
                <w:highlight w:val="yellow"/>
                <w:u w:color="000000"/>
                <w:lang w:val="en-US"/>
              </w:rPr>
            </w:pPr>
            <w:r w:rsidRPr="00ED0774">
              <w:rPr>
                <w:rFonts w:eastAsia="Arial Unicode MS"/>
                <w:color w:val="000000"/>
                <w:u w:color="000000"/>
              </w:rPr>
              <w:t>Малые</w:t>
            </w:r>
            <w:r w:rsidR="00926681" w:rsidRPr="001718A8">
              <w:rPr>
                <w:rFonts w:eastAsia="Arial Unicode MS"/>
                <w:color w:val="000000"/>
                <w:u w:color="000000"/>
              </w:rPr>
              <w:t xml:space="preserve"> </w:t>
            </w:r>
            <w:r w:rsidRPr="00ED0774">
              <w:rPr>
                <w:rFonts w:eastAsia="Arial Unicode MS"/>
                <w:color w:val="000000"/>
                <w:u w:color="000000"/>
              </w:rPr>
              <w:t>дозы</w:t>
            </w:r>
            <w:r w:rsidR="00926681" w:rsidRPr="001718A8">
              <w:rPr>
                <w:rFonts w:eastAsia="Arial Unicode MS"/>
                <w:color w:val="000000"/>
                <w:u w:color="000000"/>
              </w:rPr>
              <w:t xml:space="preserve"> </w:t>
            </w:r>
            <w:r w:rsidR="008479FA" w:rsidRPr="001718A8">
              <w:rPr>
                <w:rFonts w:eastAsia="Arial Unicode MS"/>
                <w:color w:val="000000"/>
                <w:u w:color="000000"/>
              </w:rPr>
              <w:t>#</w:t>
            </w:r>
            <w:r w:rsidRPr="00ED0774">
              <w:rPr>
                <w:rFonts w:eastAsia="Arial Unicode MS"/>
                <w:color w:val="000000"/>
                <w:u w:color="000000"/>
              </w:rPr>
              <w:t>цитарабина</w:t>
            </w:r>
            <w:r w:rsidRPr="001718A8">
              <w:rPr>
                <w:rFonts w:eastAsia="Arial Unicode MS"/>
                <w:color w:val="000000"/>
                <w:u w:color="000000"/>
              </w:rPr>
              <w:t>**</w:t>
            </w:r>
            <w:r w:rsidR="002B3B3D" w:rsidRPr="001718A8">
              <w:rPr>
                <w:rFonts w:eastAsia="Arial Unicode MS"/>
                <w:color w:val="000000"/>
                <w:u w:color="000000"/>
              </w:rPr>
              <w:t xml:space="preserve"> </w:t>
            </w:r>
            <w:r w:rsidR="002B3B3D" w:rsidRPr="00ED0774">
              <w:rPr>
                <w:rFonts w:eastAsia="Arial Unicode MS"/>
                <w:color w:val="000000"/>
                <w:u w:color="000000"/>
              </w:rPr>
              <w:fldChar w:fldCharType="begin" w:fldLock="1"/>
            </w:r>
            <w:r w:rsidR="000E616A">
              <w:rPr>
                <w:rFonts w:eastAsia="Arial Unicode MS"/>
                <w:color w:val="000000"/>
                <w:u w:color="000000"/>
                <w:lang w:val="en-US"/>
              </w:rPr>
              <w:instrText>ADD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1718A8">
              <w:rPr>
                <w:rFonts w:eastAsia="Arial Unicode MS"/>
                <w:color w:val="000000"/>
                <w:u w:color="000000"/>
              </w:rPr>
              <w:instrText>_</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1718A8">
              <w:rPr>
                <w:rFonts w:eastAsia="Arial Unicode MS"/>
                <w:color w:val="000000"/>
                <w:u w:color="000000"/>
              </w:rPr>
              <w:instrText>":[{"</w:instrText>
            </w:r>
            <w:r w:rsidR="000E616A">
              <w:rPr>
                <w:rFonts w:eastAsia="Arial Unicode MS"/>
                <w:color w:val="000000"/>
                <w:u w:color="000000"/>
                <w:lang w:val="en-US"/>
              </w:rPr>
              <w:instrText>id</w:instrText>
            </w:r>
            <w:r w:rsidR="000E616A" w:rsidRPr="001718A8">
              <w:rPr>
                <w:rFonts w:eastAsia="Arial Unicode MS"/>
                <w:color w:val="000000"/>
                <w:u w:color="000000"/>
              </w:rPr>
              <w:instrText>":"</w:instrText>
            </w:r>
            <w:r w:rsidR="000E616A">
              <w:rPr>
                <w:rFonts w:eastAsia="Arial Unicode MS"/>
                <w:color w:val="000000"/>
                <w:u w:color="000000"/>
                <w:lang w:val="en-US"/>
              </w:rPr>
              <w:instrText>ITEM</w:instrText>
            </w:r>
            <w:r w:rsidR="000E616A" w:rsidRPr="001718A8">
              <w:rPr>
                <w:rFonts w:eastAsia="Arial Unicode MS"/>
                <w:color w:val="000000"/>
                <w:u w:color="000000"/>
              </w:rPr>
              <w:instrText>-1","</w:instrText>
            </w:r>
            <w:r w:rsidR="000E616A">
              <w:rPr>
                <w:rFonts w:eastAsia="Arial Unicode MS"/>
                <w:color w:val="000000"/>
                <w:u w:color="000000"/>
                <w:lang w:val="en-US"/>
              </w:rPr>
              <w:instrText>itemData</w:instrText>
            </w:r>
            <w:r w:rsidR="000E616A" w:rsidRPr="001718A8">
              <w:rPr>
                <w:rFonts w:eastAsia="Arial Unicode MS"/>
                <w:color w:val="000000"/>
                <w:u w:color="000000"/>
              </w:rPr>
              <w:instrText>":{"</w:instrText>
            </w:r>
            <w:r w:rsidR="000E616A">
              <w:rPr>
                <w:rFonts w:eastAsia="Arial Unicode MS"/>
                <w:color w:val="000000"/>
                <w:u w:color="000000"/>
                <w:lang w:val="en-US"/>
              </w:rPr>
              <w:instrText>DOI</w:instrText>
            </w:r>
            <w:r w:rsidR="000E616A" w:rsidRPr="001718A8">
              <w:rPr>
                <w:rFonts w:eastAsia="Arial Unicode MS"/>
                <w:color w:val="000000"/>
                <w:u w:color="000000"/>
              </w:rPr>
              <w:instrText>":"10.4103/2278-330</w:instrText>
            </w:r>
            <w:r w:rsidR="000E616A">
              <w:rPr>
                <w:rFonts w:eastAsia="Arial Unicode MS"/>
                <w:color w:val="000000"/>
                <w:u w:color="000000"/>
                <w:lang w:val="en-US"/>
              </w:rPr>
              <w:instrText>x</w:instrText>
            </w:r>
            <w:r w:rsidR="000E616A" w:rsidRPr="001718A8">
              <w:rPr>
                <w:rFonts w:eastAsia="Arial Unicode MS"/>
                <w:color w:val="000000"/>
                <w:u w:color="000000"/>
              </w:rPr>
              <w:instrText>.149918","</w:instrText>
            </w:r>
            <w:r w:rsidR="000E616A">
              <w:rPr>
                <w:rFonts w:eastAsia="Arial Unicode MS"/>
                <w:color w:val="000000"/>
                <w:u w:color="000000"/>
                <w:lang w:val="en-US"/>
              </w:rPr>
              <w:instrText>ISSN</w:instrText>
            </w:r>
            <w:r w:rsidR="000E616A" w:rsidRPr="001718A8">
              <w:rPr>
                <w:rFonts w:eastAsia="Arial Unicode MS"/>
                <w:color w:val="000000"/>
                <w:u w:color="000000"/>
              </w:rPr>
              <w:instrText>":"2278-330</w:instrText>
            </w:r>
            <w:r w:rsidR="000E616A">
              <w:rPr>
                <w:rFonts w:eastAsia="Arial Unicode MS"/>
                <w:color w:val="000000"/>
                <w:u w:color="000000"/>
                <w:lang w:val="en-US"/>
              </w:rPr>
              <w:instrText>X</w:instrText>
            </w:r>
            <w:r w:rsidR="000E616A" w:rsidRPr="001718A8">
              <w:rPr>
                <w:rFonts w:eastAsia="Arial Unicode MS"/>
                <w:color w:val="000000"/>
                <w:u w:color="000000"/>
              </w:rPr>
              <w:instrText>","</w:instrText>
            </w:r>
            <w:r w:rsidR="000E616A">
              <w:rPr>
                <w:rFonts w:eastAsia="Arial Unicode MS"/>
                <w:color w:val="000000"/>
                <w:u w:color="000000"/>
                <w:lang w:val="en-US"/>
              </w:rPr>
              <w:instrText>abstract</w:instrText>
            </w:r>
            <w:r w:rsidR="000E616A" w:rsidRPr="001718A8">
              <w:rPr>
                <w:rFonts w:eastAsia="Arial Unicode MS"/>
                <w:color w:val="000000"/>
                <w:u w:color="000000"/>
              </w:rPr>
              <w:instrText>":"</w:instrText>
            </w:r>
            <w:r w:rsidR="000E616A">
              <w:rPr>
                <w:rFonts w:eastAsia="Arial Unicode MS"/>
                <w:color w:val="000000"/>
                <w:u w:color="000000"/>
                <w:lang w:val="en-US"/>
              </w:rPr>
              <w:instrText>PURPO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highligh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cceptabl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ee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ATERIAL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ETHOD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i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rospectiv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arri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1718A8">
              <w:rPr>
                <w:rFonts w:eastAsia="Arial Unicode MS"/>
                <w:color w:val="000000"/>
                <w:u w:color="000000"/>
              </w:rPr>
              <w:instrText xml:space="preserve"> 30 </w:instrText>
            </w:r>
            <w:r w:rsidR="000E616A">
              <w:rPr>
                <w:rFonts w:eastAsia="Arial Unicode MS"/>
                <w:color w:val="000000"/>
                <w:u w:color="000000"/>
                <w:lang w:val="en-US"/>
              </w:rPr>
              <w:instrText>newl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iagnos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ver</w:instrText>
            </w:r>
            <w:r w:rsidR="000E616A" w:rsidRPr="001718A8">
              <w:rPr>
                <w:rFonts w:eastAsia="Arial Unicode MS"/>
                <w:color w:val="000000"/>
                <w:u w:color="000000"/>
              </w:rPr>
              <w:instrText xml:space="preserve"> 60 </w:instrText>
            </w:r>
            <w:r w:rsidR="000E616A">
              <w:rPr>
                <w:rFonts w:eastAsia="Arial Unicode MS"/>
                <w:color w:val="000000"/>
                <w:u w:color="000000"/>
                <w:lang w:val="en-US"/>
              </w:rPr>
              <w:instrText>year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g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ho</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unfi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standar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regimen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not</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u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zacytid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becau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herapeutic</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odal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xtrem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st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fordabili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aking</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s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stitution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thic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lear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mg</w:instrText>
            </w:r>
            <w:r w:rsidR="000E616A" w:rsidRPr="00F83FEB">
              <w:rPr>
                <w:rFonts w:eastAsia="Arial Unicode MS"/>
                <w:color w:val="000000"/>
                <w:u w:color="000000"/>
              </w:rPr>
              <w:instrText>/</w:instrText>
            </w:r>
            <w:r w:rsidR="000E616A">
              <w:rPr>
                <w:rFonts w:eastAsia="Arial Unicode MS"/>
                <w:color w:val="000000"/>
                <w:u w:color="000000"/>
                <w:lang w:val="en-US"/>
              </w:rPr>
              <w:instrText>m</w:instrText>
            </w:r>
            <w:r w:rsidR="000E616A" w:rsidRPr="00F83FEB">
              <w:rPr>
                <w:rFonts w:eastAsia="Arial Unicode MS"/>
                <w:color w:val="000000"/>
                <w:u w:color="000000"/>
              </w:rPr>
              <w:instrText xml:space="preserve">(2)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ubcutaneous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w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vi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ses</w:instrText>
            </w:r>
            <w:r w:rsidR="000E616A" w:rsidRPr="00F83FEB">
              <w:rPr>
                <w:rFonts w:eastAsia="Arial Unicode MS"/>
                <w:color w:val="000000"/>
                <w:u w:color="000000"/>
              </w:rPr>
              <w:instrText xml:space="preserve"> 12 </w:instrText>
            </w:r>
            <w:r w:rsidR="000E616A">
              <w:rPr>
                <w:rFonts w:eastAsia="Arial Unicode MS"/>
                <w:color w:val="000000"/>
                <w:u w:color="000000"/>
                <w:lang w:val="en-US"/>
              </w:rPr>
              <w:instrTex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par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4 </w:instrText>
            </w:r>
            <w:r w:rsidR="000E616A">
              <w:rPr>
                <w:rFonts w:eastAsia="Arial Unicode MS"/>
                <w:color w:val="000000"/>
                <w:u w:color="000000"/>
                <w:lang w:val="en-US"/>
              </w:rPr>
              <w:instrText>day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e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4 </w:instrText>
            </w:r>
            <w:r w:rsidR="000E616A">
              <w:rPr>
                <w:rFonts w:eastAsia="Arial Unicode MS"/>
                <w:color w:val="000000"/>
                <w:u w:color="000000"/>
                <w:lang w:val="en-US"/>
              </w:rPr>
              <w:instrText>week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hic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stitu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fo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isea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w:instrText>
            </w:r>
            <w:r w:rsidR="000E616A" w:rsidRPr="00F83FEB">
              <w:rPr>
                <w:rFonts w:eastAsia="Arial Unicode MS"/>
                <w:color w:val="000000"/>
                <w:u w:color="000000"/>
              </w:rPr>
              <w:instrText>-</w:instrText>
            </w:r>
            <w:r w:rsidR="000E616A">
              <w:rPr>
                <w:rFonts w:eastAsia="Arial Unicode MS"/>
                <w:color w:val="000000"/>
                <w:u w:color="000000"/>
                <w:lang w:val="en-US"/>
              </w:rPr>
              <w:instrText>assess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pe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c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dminister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h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ee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tain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tinu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o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ytar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2 </w:instrText>
            </w:r>
            <w:r w:rsidR="000E616A">
              <w:rPr>
                <w:rFonts w:eastAsia="Arial Unicode MS"/>
                <w:color w:val="000000"/>
                <w:u w:color="000000"/>
                <w:lang w:val="en-US"/>
              </w:rPr>
              <w:instrText>days</w:instrText>
            </w:r>
            <w:r w:rsidR="000E616A" w:rsidRPr="00F83FEB">
              <w:rPr>
                <w:rFonts w:eastAsia="Arial Unicode MS"/>
                <w:color w:val="000000"/>
                <w:u w:color="000000"/>
              </w:rPr>
              <w:instrText>/</w:instrText>
            </w:r>
            <w:r w:rsidR="000E616A">
              <w:rPr>
                <w:rFonts w:eastAsia="Arial Unicode MS"/>
                <w:color w:val="000000"/>
                <w:u w:color="000000"/>
                <w:lang w:val="en-US"/>
              </w:rPr>
              <w:instrText>week</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ainten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ft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r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ocumen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u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round</w:instrText>
            </w:r>
            <w:r w:rsidR="000E616A" w:rsidRPr="00F83FEB">
              <w:rPr>
                <w:rFonts w:eastAsia="Arial Unicode MS"/>
                <w:color w:val="000000"/>
                <w:u w:color="000000"/>
              </w:rPr>
              <w:instrText xml:space="preserve"> 20%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hiev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30% </w:instrText>
            </w:r>
            <w:r w:rsidR="000E616A">
              <w:rPr>
                <w:rFonts w:eastAsia="Arial Unicode MS"/>
                <w:color w:val="000000"/>
                <w:u w:color="000000"/>
                <w:lang w:val="en-US"/>
              </w:rPr>
              <w:instrText>par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finit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fluenc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u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a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resen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orbidit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2B3B3D" w:rsidRPr="00ED0774">
              <w:rPr>
                <w:rFonts w:eastAsia="Arial Unicode MS"/>
                <w:color w:val="000000"/>
                <w:u w:color="000000"/>
              </w:rPr>
              <w:fldChar w:fldCharType="separate"/>
            </w:r>
            <w:r w:rsidR="000E616A" w:rsidRPr="000E616A">
              <w:rPr>
                <w:rFonts w:eastAsia="Arial Unicode MS"/>
                <w:noProof/>
                <w:color w:val="000000"/>
                <w:u w:color="000000"/>
              </w:rPr>
              <w:t>[53]</w:t>
            </w:r>
            <w:r w:rsidR="002B3B3D" w:rsidRPr="00ED0774">
              <w:rPr>
                <w:rFonts w:eastAsia="Arial Unicode MS"/>
                <w:color w:val="000000"/>
                <w:u w:color="000000"/>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B725DE" w14:textId="77777777" w:rsidR="00500D21" w:rsidRPr="00ED0774" w:rsidRDefault="008479FA"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0C249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14497A32"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F2AEC1" w14:textId="3B99700A" w:rsidR="00500D21" w:rsidRPr="00ED0774" w:rsidRDefault="00222BF1" w:rsidP="00D2010A">
            <w:pPr>
              <w:jc w:val="center"/>
              <w:rPr>
                <w:rFonts w:eastAsia="Arial Unicode MS"/>
                <w:color w:val="000000"/>
                <w:highlight w:val="yellow"/>
                <w:u w:color="000000"/>
                <w:lang w:val="en-US"/>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азацитидином**</w:t>
            </w:r>
            <w:r w:rsidR="00663F87" w:rsidRPr="00ED0774">
              <w:rPr>
                <w:rFonts w:eastAsia="Arial Unicode MS"/>
                <w:color w:val="000000"/>
                <w:u w:color="000000"/>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226EC5F"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4A46AC36" w14:textId="0A303FD9" w:rsidR="00500D21" w:rsidRPr="00ED0774" w:rsidRDefault="00AC03B4"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1F1C54">
              <w:rPr>
                <w:rFonts w:eastAsia="Arial Unicode MS"/>
                <w:color w:val="000000"/>
                <w:u w:color="000000"/>
              </w:rPr>
              <w:t xml:space="preserve"> внутрь в один прием</w:t>
            </w:r>
            <w:r w:rsidR="000C2491" w:rsidRPr="00ED0774">
              <w:rPr>
                <w:rFonts w:eastAsia="Arial Unicode MS"/>
                <w:color w:val="000000"/>
                <w:u w:color="000000"/>
              </w:rPr>
              <w:t>,</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00201" w14:paraId="033FC2F3"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1E19D30" w14:textId="46688C23" w:rsidR="00500D21" w:rsidRPr="001718A8" w:rsidRDefault="008E6FD3" w:rsidP="00D2010A">
            <w:pPr>
              <w:jc w:val="center"/>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децитабином</w:t>
            </w:r>
            <w:r w:rsidR="00663F87" w:rsidRPr="00ED0774">
              <w:rPr>
                <w:rFonts w:eastAsia="Arial Unicode MS"/>
                <w:color w:val="000000"/>
                <w:u w:color="000000"/>
                <w:lang w:val="en-US"/>
              </w:rPr>
              <w:t xml:space="preserve"> </w:t>
            </w:r>
            <w:r w:rsidR="00663F87" w:rsidRPr="00ED0774">
              <w:rPr>
                <w:rFonts w:eastAsia="Arial Unicode MS"/>
                <w:color w:val="000000"/>
                <w:u w:color="000000"/>
                <w:lang w:val="en-US"/>
              </w:rPr>
              <w:fldChar w:fldCharType="begin" w:fldLock="1"/>
            </w:r>
            <w:r w:rsidR="000E616A">
              <w:rPr>
                <w:rFonts w:eastAsia="Arial Unicode MS"/>
                <w:color w:val="000000"/>
                <w:u w:color="000000"/>
                <w:lang w:val="en-US"/>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H</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Kantarjian</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Hagop</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Xu</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Tu</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Hong</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Wan</w:instrText>
            </w:r>
            <w:r w:rsidR="000E616A" w:rsidRPr="001718A8">
              <w:rPr>
                <w:rFonts w:eastAsia="Arial Unicode MS"/>
                <w:color w:val="000000"/>
                <w:u w:color="000000"/>
              </w:rPr>
              <w:instrText>-</w:instrText>
            </w:r>
            <w:r w:rsidR="000E616A">
              <w:rPr>
                <w:rFonts w:eastAsia="Arial Unicode MS"/>
                <w:color w:val="000000"/>
                <w:u w:color="000000"/>
                <w:lang w:val="en-US"/>
              </w:rPr>
              <w:instrText>Jen</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Chyla</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Brenda</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Potluri</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Jalaja</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Pollyea</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Daniel</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family</w:instrText>
            </w:r>
            <w:r w:rsidR="000E616A" w:rsidRPr="001718A8">
              <w:rPr>
                <w:rFonts w:eastAsia="Arial Unicode MS"/>
                <w:color w:val="000000"/>
                <w:u w:color="000000"/>
              </w:rPr>
              <w:instrText>":"</w:instrText>
            </w:r>
            <w:r w:rsidR="000E616A">
              <w:rPr>
                <w:rFonts w:eastAsia="Arial Unicode MS"/>
                <w:color w:val="000000"/>
                <w:u w:color="000000"/>
                <w:lang w:val="en-US"/>
              </w:rPr>
              <w:instrText>Letai</w:instrText>
            </w:r>
            <w:r w:rsidR="000E616A" w:rsidRPr="001718A8">
              <w:rPr>
                <w:rFonts w:eastAsia="Arial Unicode MS"/>
                <w:color w:val="000000"/>
                <w:u w:color="000000"/>
              </w:rPr>
              <w:instrText>","</w:instrText>
            </w:r>
            <w:r w:rsidR="000E616A">
              <w:rPr>
                <w:rFonts w:eastAsia="Arial Unicode MS"/>
                <w:color w:val="000000"/>
                <w:u w:color="000000"/>
                <w:lang w:val="en-US"/>
              </w:rPr>
              <w:instrText>given</w:instrText>
            </w:r>
            <w:r w:rsidR="000E616A" w:rsidRPr="001718A8">
              <w:rPr>
                <w:rFonts w:eastAsia="Arial Unicode MS"/>
                <w:color w:val="000000"/>
                <w:u w:color="000000"/>
              </w:rPr>
              <w:instrText>":"</w:instrText>
            </w:r>
            <w:r w:rsidR="000E616A">
              <w:rPr>
                <w:rFonts w:eastAsia="Arial Unicode MS"/>
                <w:color w:val="000000"/>
                <w:u w:color="000000"/>
                <w:lang w:val="en-US"/>
              </w:rPr>
              <w:instrText>Anthony</w:instrText>
            </w:r>
            <w:r w:rsidR="000E616A" w:rsidRPr="001718A8">
              <w:rPr>
                <w:rFonts w:eastAsia="Arial Unicode MS"/>
                <w:color w:val="000000"/>
                <w:u w:color="000000"/>
              </w:rPr>
              <w:instrText>","</w:instrText>
            </w:r>
            <w:r w:rsidR="000E616A">
              <w:rPr>
                <w:rFonts w:eastAsia="Arial Unicode MS"/>
                <w:color w:val="000000"/>
                <w:u w:color="000000"/>
                <w:lang w:val="en-US"/>
              </w:rPr>
              <w:instrText>non</w:instrText>
            </w:r>
            <w:r w:rsidR="000E616A" w:rsidRPr="001718A8">
              <w:rPr>
                <w:rFonts w:eastAsia="Arial Unicode MS"/>
                <w:color w:val="000000"/>
                <w:u w:color="000000"/>
              </w:rPr>
              <w:instrText>-</w:instrText>
            </w:r>
            <w:r w:rsidR="000E616A">
              <w:rPr>
                <w:rFonts w:eastAsia="Arial Unicode MS"/>
                <w:color w:val="000000"/>
                <w:u w:color="000000"/>
                <w:lang w:val="en-US"/>
              </w:rPr>
              <w:instrText>dropping</w:instrText>
            </w:r>
            <w:r w:rsidR="000E616A" w:rsidRPr="001718A8">
              <w:rPr>
                <w:rFonts w:eastAsia="Arial Unicode MS"/>
                <w:color w:val="000000"/>
                <w:u w:color="000000"/>
              </w:rPr>
              <w:instrText>-</w:instrText>
            </w:r>
            <w:r w:rsidR="000E616A">
              <w:rPr>
                <w:rFonts w:eastAsia="Arial Unicode MS"/>
                <w:color w:val="000000"/>
                <w:u w:color="000000"/>
                <w:lang w:val="en-US"/>
              </w:rPr>
              <w:instrText>particle</w:instrText>
            </w:r>
            <w:r w:rsidR="000E616A" w:rsidRPr="001718A8">
              <w:rPr>
                <w:rFonts w:eastAsia="Arial Unicode MS"/>
                <w:color w:val="000000"/>
                <w:u w:color="000000"/>
              </w:rPr>
              <w:instrText>":"","</w:instrText>
            </w:r>
            <w:r w:rsidR="000E616A">
              <w:rPr>
                <w:rFonts w:eastAsia="Arial Unicode MS"/>
                <w:color w:val="000000"/>
                <w:u w:color="000000"/>
                <w:lang w:val="en-US"/>
              </w:rPr>
              <w:instrText>parse</w:instrText>
            </w:r>
            <w:r w:rsidR="000E616A" w:rsidRPr="001718A8">
              <w:rPr>
                <w:rFonts w:eastAsia="Arial Unicode MS"/>
                <w:color w:val="000000"/>
                <w:u w:color="000000"/>
              </w:rPr>
              <w:instrText>-</w:instrText>
            </w:r>
            <w:r w:rsidR="000E616A">
              <w:rPr>
                <w:rFonts w:eastAsia="Arial Unicode MS"/>
                <w:color w:val="000000"/>
                <w:u w:color="000000"/>
                <w:lang w:val="en-US"/>
              </w:rPr>
              <w:instrText>names</w:instrText>
            </w:r>
            <w:r w:rsidR="000E616A" w:rsidRPr="001718A8">
              <w:rPr>
                <w:rFonts w:eastAsia="Arial Unicode MS"/>
                <w:color w:val="000000"/>
                <w:u w:color="000000"/>
              </w:rPr>
              <w:instrText>":</w:instrText>
            </w:r>
            <w:r w:rsidR="000E616A">
              <w:rPr>
                <w:rFonts w:eastAsia="Arial Unicode MS"/>
                <w:color w:val="000000"/>
                <w:u w:color="000000"/>
                <w:lang w:val="en-US"/>
              </w:rPr>
              <w:instrText>false</w:instrText>
            </w:r>
            <w:r w:rsidR="000E616A" w:rsidRPr="001718A8">
              <w:rPr>
                <w:rFonts w:eastAsia="Arial Unicode MS"/>
                <w:color w:val="000000"/>
                <w:u w:color="000000"/>
              </w:rPr>
              <w:instrText>,"</w:instrText>
            </w:r>
            <w:r w:rsidR="000E616A">
              <w:rPr>
                <w:rFonts w:eastAsia="Arial Unicode MS"/>
                <w:color w:val="000000"/>
                <w:u w:color="000000"/>
                <w:lang w:val="en-US"/>
              </w:rPr>
              <w:instrText>suffix</w:instrText>
            </w:r>
            <w:r w:rsidR="000E616A" w:rsidRPr="001718A8">
              <w:rPr>
                <w:rFonts w:eastAsia="Arial Unicode MS"/>
                <w:color w:val="000000"/>
                <w:u w:color="000000"/>
              </w:rPr>
              <w:instrText>":""}],"</w:instrText>
            </w:r>
            <w:r w:rsidR="000E616A">
              <w:rPr>
                <w:rFonts w:eastAsia="Arial Unicode MS"/>
                <w:color w:val="000000"/>
                <w:u w:color="000000"/>
                <w:lang w:val="en-US"/>
              </w:rPr>
              <w:instrText>container</w:instrText>
            </w:r>
            <w:r w:rsidR="000E616A" w:rsidRPr="001718A8">
              <w:rPr>
                <w:rFonts w:eastAsia="Arial Unicode MS"/>
                <w:color w:val="000000"/>
                <w:u w:color="000000"/>
              </w:rPr>
              <w:instrText>-</w:instrText>
            </w:r>
            <w:r w:rsidR="000E616A">
              <w:rPr>
                <w:rFonts w:eastAsia="Arial Unicode MS"/>
                <w:color w:val="000000"/>
                <w:u w:color="000000"/>
                <w:lang w:val="en-US"/>
              </w:rPr>
              <w:instrText>title</w:instrText>
            </w:r>
            <w:r w:rsidR="000E616A" w:rsidRPr="001718A8">
              <w:rPr>
                <w:rFonts w:eastAsia="Arial Unicode MS"/>
                <w:color w:val="000000"/>
                <w:u w:color="000000"/>
              </w:rPr>
              <w:instrText>":"</w:instrText>
            </w:r>
            <w:r w:rsidR="000E616A">
              <w:rPr>
                <w:rFonts w:eastAsia="Arial Unicode MS"/>
                <w:color w:val="000000"/>
                <w:u w:color="000000"/>
                <w:lang w:val="en-US"/>
              </w:rPr>
              <w:instrText>Blood</w:instrText>
            </w:r>
            <w:r w:rsidR="000E616A" w:rsidRPr="001718A8">
              <w:rPr>
                <w:rFonts w:eastAsia="Arial Unicode MS"/>
                <w:color w:val="000000"/>
                <w:u w:color="000000"/>
              </w:rPr>
              <w:instrText>","</w:instrText>
            </w:r>
            <w:r w:rsidR="000E616A">
              <w:rPr>
                <w:rFonts w:eastAsia="Arial Unicode MS"/>
                <w:color w:val="000000"/>
                <w:u w:color="000000"/>
                <w:lang w:val="en-US"/>
              </w:rPr>
              <w:instrText>id</w:instrText>
            </w:r>
            <w:r w:rsidR="000E616A" w:rsidRPr="001718A8">
              <w:rPr>
                <w:rFonts w:eastAsia="Arial Unicode MS"/>
                <w:color w:val="000000"/>
                <w:u w:color="000000"/>
              </w:rPr>
              <w:instrText>":"</w:instrText>
            </w:r>
            <w:r w:rsidR="000E616A">
              <w:rPr>
                <w:rFonts w:eastAsia="Arial Unicode MS"/>
                <w:color w:val="000000"/>
                <w:u w:color="000000"/>
                <w:lang w:val="en-US"/>
              </w:rPr>
              <w:instrText>ITEM</w:instrText>
            </w:r>
            <w:r w:rsidR="000E616A" w:rsidRPr="001718A8">
              <w:rPr>
                <w:rFonts w:eastAsia="Arial Unicode MS"/>
                <w:color w:val="000000"/>
                <w:u w:color="000000"/>
              </w:rPr>
              <w:instrText>-1","</w:instrText>
            </w:r>
            <w:r w:rsidR="000E616A">
              <w:rPr>
                <w:rFonts w:eastAsia="Arial Unicode MS"/>
                <w:color w:val="000000"/>
                <w:u w:color="000000"/>
                <w:lang w:val="en-US"/>
              </w:rPr>
              <w:instrText>issue</w:instrText>
            </w:r>
            <w:r w:rsidR="000E616A" w:rsidRPr="001718A8">
              <w:rPr>
                <w:rFonts w:eastAsia="Arial Unicode MS"/>
                <w:color w:val="000000"/>
                <w:u w:color="000000"/>
              </w:rPr>
              <w:instrText>":"1","</w:instrText>
            </w:r>
            <w:r w:rsidR="000E616A">
              <w:rPr>
                <w:rFonts w:eastAsia="Arial Unicode MS"/>
                <w:color w:val="000000"/>
                <w:u w:color="000000"/>
                <w:lang w:val="en-US"/>
              </w:rPr>
              <w:instrText>issued</w:instrText>
            </w:r>
            <w:r w:rsidR="000E616A" w:rsidRPr="001718A8">
              <w:rPr>
                <w:rFonts w:eastAsia="Arial Unicode MS"/>
                <w:color w:val="000000"/>
                <w:u w:color="000000"/>
              </w:rPr>
              <w:instrText>":{"</w:instrText>
            </w:r>
            <w:r w:rsidR="000E616A">
              <w:rPr>
                <w:rFonts w:eastAsia="Arial Unicode MS"/>
                <w:color w:val="000000"/>
                <w:u w:color="000000"/>
                <w:lang w:val="en-US"/>
              </w:rPr>
              <w:instrText>date</w:instrText>
            </w:r>
            <w:r w:rsidR="000E616A" w:rsidRPr="001718A8">
              <w:rPr>
                <w:rFonts w:eastAsia="Arial Unicode MS"/>
                <w:color w:val="000000"/>
                <w:u w:color="000000"/>
              </w:rPr>
              <w:instrText>-</w:instrText>
            </w:r>
            <w:r w:rsidR="000E616A">
              <w:rPr>
                <w:rFonts w:eastAsia="Arial Unicode MS"/>
                <w:color w:val="000000"/>
                <w:u w:color="000000"/>
                <w:lang w:val="en-US"/>
              </w:rPr>
              <w:instrText>parts</w:instrText>
            </w:r>
            <w:r w:rsidR="000E616A" w:rsidRPr="001718A8">
              <w:rPr>
                <w:rFonts w:eastAsia="Arial Unicode MS"/>
                <w:color w:val="000000"/>
                <w:u w:color="000000"/>
              </w:rPr>
              <w:instrText>":[["2019","1","3"]]},"</w:instrText>
            </w:r>
            <w:r w:rsidR="000E616A">
              <w:rPr>
                <w:rFonts w:eastAsia="Arial Unicode MS"/>
                <w:color w:val="000000"/>
                <w:u w:color="000000"/>
                <w:lang w:val="en-US"/>
              </w:rPr>
              <w:instrText>page</w:instrText>
            </w:r>
            <w:r w:rsidR="000E616A" w:rsidRPr="001718A8">
              <w:rPr>
                <w:rFonts w:eastAsia="Arial Unicode MS"/>
                <w:color w:val="000000"/>
                <w:u w:color="000000"/>
              </w:rPr>
              <w:instrText>":"7-17","</w:instrText>
            </w:r>
            <w:r w:rsidR="000E616A">
              <w:rPr>
                <w:rFonts w:eastAsia="Arial Unicode MS"/>
                <w:color w:val="000000"/>
                <w:u w:color="000000"/>
                <w:lang w:val="en-US"/>
              </w:rPr>
              <w:instrText>title</w:instrText>
            </w:r>
            <w:r w:rsidR="000E616A" w:rsidRPr="001718A8">
              <w:rPr>
                <w:rFonts w:eastAsia="Arial Unicode MS"/>
                <w:color w:val="000000"/>
                <w:u w:color="000000"/>
              </w:rPr>
              <w:instrText>":"</w:instrText>
            </w:r>
            <w:r w:rsidR="000E616A">
              <w:rPr>
                <w:rFonts w:eastAsia="Arial Unicode MS"/>
                <w:color w:val="000000"/>
                <w:u w:color="000000"/>
                <w:lang w:val="en-US"/>
              </w:rPr>
              <w:instrText>Venetoclax</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combine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or</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zacitidin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1718A8">
              <w:rPr>
                <w:rFonts w:eastAsia="Arial Unicode MS"/>
                <w:color w:val="000000"/>
                <w:u w:color="000000"/>
              </w:rPr>
              <w:instrText>-</w:instrText>
            </w:r>
            <w:r w:rsidR="000E616A">
              <w:rPr>
                <w:rFonts w:eastAsia="Arial Unicode MS"/>
                <w:color w:val="000000"/>
                <w:u w:color="000000"/>
                <w:lang w:val="en-US"/>
              </w:rPr>
              <w:instrText>naiv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1718A8">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1718A8">
              <w:rPr>
                <w:rFonts w:eastAsia="Arial Unicode MS"/>
                <w:color w:val="000000"/>
                <w:u w:color="000000"/>
              </w:rPr>
              <w:instrText>.","</w:instrText>
            </w:r>
            <w:r w:rsidR="000E616A">
              <w:rPr>
                <w:rFonts w:eastAsia="Arial Unicode MS"/>
                <w:color w:val="000000"/>
                <w:u w:color="000000"/>
                <w:lang w:val="en-US"/>
              </w:rPr>
              <w:instrText>type</w:instrText>
            </w:r>
            <w:r w:rsidR="000E616A" w:rsidRPr="001718A8">
              <w:rPr>
                <w:rFonts w:eastAsia="Arial Unicode MS"/>
                <w:color w:val="000000"/>
                <w:u w:color="000000"/>
              </w:rPr>
              <w:instrText>":"</w:instrText>
            </w:r>
            <w:r w:rsidR="000E616A">
              <w:rPr>
                <w:rFonts w:eastAsia="Arial Unicode MS"/>
                <w:color w:val="000000"/>
                <w:u w:color="000000"/>
                <w:lang w:val="en-US"/>
              </w:rPr>
              <w:instrText>article</w:instrText>
            </w:r>
            <w:r w:rsidR="000E616A" w:rsidRPr="001718A8">
              <w:rPr>
                <w:rFonts w:eastAsia="Arial Unicode MS"/>
                <w:color w:val="000000"/>
                <w:u w:color="000000"/>
              </w:rPr>
              <w:instrText>-</w:instrText>
            </w:r>
            <w:r w:rsidR="000E616A">
              <w:rPr>
                <w:rFonts w:eastAsia="Arial Unicode MS"/>
                <w:color w:val="000000"/>
                <w:u w:color="000000"/>
                <w:lang w:val="en-US"/>
              </w:rPr>
              <w:instrText>journal</w:instrText>
            </w:r>
            <w:r w:rsidR="000E616A" w:rsidRPr="001718A8">
              <w:rPr>
                <w:rFonts w:eastAsia="Arial Unicode MS"/>
                <w:color w:val="000000"/>
                <w:u w:color="000000"/>
              </w:rPr>
              <w:instrText>","</w:instrText>
            </w:r>
            <w:r w:rsidR="000E616A">
              <w:rPr>
                <w:rFonts w:eastAsia="Arial Unicode MS"/>
                <w:color w:val="000000"/>
                <w:u w:color="000000"/>
                <w:lang w:val="en-US"/>
              </w:rPr>
              <w:instrText>volume</w:instrText>
            </w:r>
            <w:r w:rsidR="000E616A" w:rsidRPr="001718A8">
              <w:rPr>
                <w:rFonts w:eastAsia="Arial Unicode MS"/>
                <w:color w:val="000000"/>
                <w:u w:color="000000"/>
              </w:rPr>
              <w:instrText>":"133"},"</w:instrText>
            </w:r>
            <w:r w:rsidR="000E616A">
              <w:rPr>
                <w:rFonts w:eastAsia="Arial Unicode MS"/>
                <w:color w:val="000000"/>
                <w:u w:color="000000"/>
                <w:lang w:val="en-US"/>
              </w:rPr>
              <w:instrText>uris</w:instrText>
            </w:r>
            <w:r w:rsidR="000E616A" w:rsidRPr="001718A8">
              <w:rPr>
                <w:rFonts w:eastAsia="Arial Unicode MS"/>
                <w:color w:val="000000"/>
                <w:u w:color="000000"/>
              </w:rPr>
              <w:instrText>":["</w:instrText>
            </w:r>
            <w:r w:rsidR="000E616A">
              <w:rPr>
                <w:rFonts w:eastAsia="Arial Unicode MS"/>
                <w:color w:val="000000"/>
                <w:u w:color="000000"/>
                <w:lang w:val="en-US"/>
              </w:rPr>
              <w:instrText>http</w:instrText>
            </w:r>
            <w:r w:rsidR="000E616A" w:rsidRPr="001718A8">
              <w:rPr>
                <w:rFonts w:eastAsia="Arial Unicode MS"/>
                <w:color w:val="000000"/>
                <w:u w:color="000000"/>
              </w:rPr>
              <w:instrText>://</w:instrText>
            </w:r>
            <w:r w:rsidR="000E616A">
              <w:rPr>
                <w:rFonts w:eastAsia="Arial Unicode MS"/>
                <w:color w:val="000000"/>
                <w:u w:color="000000"/>
                <w:lang w:val="en-US"/>
              </w:rPr>
              <w:instrText>www</w:instrText>
            </w:r>
            <w:r w:rsidR="000E616A" w:rsidRPr="001718A8">
              <w:rPr>
                <w:rFonts w:eastAsia="Arial Unicode MS"/>
                <w:color w:val="000000"/>
                <w:u w:color="000000"/>
              </w:rPr>
              <w:instrText>.</w:instrText>
            </w:r>
            <w:r w:rsidR="000E616A">
              <w:rPr>
                <w:rFonts w:eastAsia="Arial Unicode MS"/>
                <w:color w:val="000000"/>
                <w:u w:color="000000"/>
                <w:lang w:val="en-US"/>
              </w:rPr>
              <w:instrText>mendeley</w:instrText>
            </w:r>
            <w:r w:rsidR="000E616A" w:rsidRPr="001718A8">
              <w:rPr>
                <w:rFonts w:eastAsia="Arial Unicode MS"/>
                <w:color w:val="000000"/>
                <w:u w:color="000000"/>
              </w:rPr>
              <w:instrText>.</w:instrText>
            </w:r>
            <w:r w:rsidR="000E616A">
              <w:rPr>
                <w:rFonts w:eastAsia="Arial Unicode MS"/>
                <w:color w:val="000000"/>
                <w:u w:color="000000"/>
                <w:lang w:val="en-US"/>
              </w:rPr>
              <w:instrText>com</w:instrText>
            </w:r>
            <w:r w:rsidR="000E616A" w:rsidRPr="001718A8">
              <w:rPr>
                <w:rFonts w:eastAsia="Arial Unicode MS"/>
                <w:color w:val="000000"/>
                <w:u w:color="000000"/>
              </w:rPr>
              <w:instrText>/</w:instrText>
            </w:r>
            <w:r w:rsidR="000E616A">
              <w:rPr>
                <w:rFonts w:eastAsia="Arial Unicode MS"/>
                <w:color w:val="000000"/>
                <w:u w:color="000000"/>
                <w:lang w:val="en-US"/>
              </w:rPr>
              <w:instrText>documents</w:instrText>
            </w:r>
            <w:r w:rsidR="000E616A" w:rsidRPr="001718A8">
              <w:rPr>
                <w:rFonts w:eastAsia="Arial Unicode MS"/>
                <w:color w:val="000000"/>
                <w:u w:color="000000"/>
              </w:rPr>
              <w:instrText>/?</w:instrText>
            </w:r>
            <w:r w:rsidR="000E616A">
              <w:rPr>
                <w:rFonts w:eastAsia="Arial Unicode MS"/>
                <w:color w:val="000000"/>
                <w:u w:color="000000"/>
                <w:lang w:val="en-US"/>
              </w:rPr>
              <w:instrText>uuid</w:instrText>
            </w:r>
            <w:r w:rsidR="000E616A" w:rsidRPr="001718A8">
              <w:rPr>
                <w:rFonts w:eastAsia="Arial Unicode MS"/>
                <w:color w:val="000000"/>
                <w:u w:color="000000"/>
              </w:rPr>
              <w:instrText>=858</w:instrText>
            </w:r>
            <w:r w:rsidR="000E616A">
              <w:rPr>
                <w:rFonts w:eastAsia="Arial Unicode MS"/>
                <w:color w:val="000000"/>
                <w:u w:color="000000"/>
                <w:lang w:val="en-US"/>
              </w:rPr>
              <w:instrText>f</w:instrText>
            </w:r>
            <w:r w:rsidR="000E616A" w:rsidRPr="001718A8">
              <w:rPr>
                <w:rFonts w:eastAsia="Arial Unicode MS"/>
                <w:color w:val="000000"/>
                <w:u w:color="000000"/>
              </w:rPr>
              <w:instrText>2</w:instrText>
            </w:r>
            <w:r w:rsidR="000E616A">
              <w:rPr>
                <w:rFonts w:eastAsia="Arial Unicode MS"/>
                <w:color w:val="000000"/>
                <w:u w:color="000000"/>
                <w:lang w:val="en-US"/>
              </w:rPr>
              <w:instrText>a</w:instrText>
            </w:r>
            <w:r w:rsidR="000E616A" w:rsidRPr="001718A8">
              <w:rPr>
                <w:rFonts w:eastAsia="Arial Unicode MS"/>
                <w:color w:val="000000"/>
                <w:u w:color="000000"/>
              </w:rPr>
              <w:instrText>8</w:instrText>
            </w:r>
            <w:r w:rsidR="000E616A">
              <w:rPr>
                <w:rFonts w:eastAsia="Arial Unicode MS"/>
                <w:color w:val="000000"/>
                <w:u w:color="000000"/>
                <w:lang w:val="en-US"/>
              </w:rPr>
              <w:instrText>f</w:instrText>
            </w:r>
            <w:r w:rsidR="000E616A" w:rsidRPr="001718A8">
              <w:rPr>
                <w:rFonts w:eastAsia="Arial Unicode MS"/>
                <w:color w:val="000000"/>
                <w:u w:color="000000"/>
              </w:rPr>
              <w:instrText>-</w:instrText>
            </w:r>
            <w:r w:rsidR="000E616A">
              <w:rPr>
                <w:rFonts w:eastAsia="Arial Unicode MS"/>
                <w:color w:val="000000"/>
                <w:u w:color="000000"/>
                <w:lang w:val="en-US"/>
              </w:rPr>
              <w:instrText>ec</w:instrText>
            </w:r>
            <w:r w:rsidR="000E616A" w:rsidRPr="001718A8">
              <w:rPr>
                <w:rFonts w:eastAsia="Arial Unicode MS"/>
                <w:color w:val="000000"/>
                <w:u w:color="000000"/>
              </w:rPr>
              <w:instrText>68-31</w:instrText>
            </w:r>
            <w:r w:rsidR="000E616A">
              <w:rPr>
                <w:rFonts w:eastAsia="Arial Unicode MS"/>
                <w:color w:val="000000"/>
                <w:u w:color="000000"/>
                <w:lang w:val="en-US"/>
              </w:rPr>
              <w:instrText>f</w:instrText>
            </w:r>
            <w:r w:rsidR="000E616A" w:rsidRPr="001718A8">
              <w:rPr>
                <w:rFonts w:eastAsia="Arial Unicode MS"/>
                <w:color w:val="000000"/>
                <w:u w:color="000000"/>
              </w:rPr>
              <w:instrText>3-971</w:instrText>
            </w:r>
            <w:r w:rsidR="000E616A">
              <w:rPr>
                <w:rFonts w:eastAsia="Arial Unicode MS"/>
                <w:color w:val="000000"/>
                <w:u w:color="000000"/>
                <w:lang w:val="en-US"/>
              </w:rPr>
              <w:instrText>e</w:instrText>
            </w:r>
            <w:r w:rsidR="000E616A" w:rsidRPr="001718A8">
              <w:rPr>
                <w:rFonts w:eastAsia="Arial Unicode MS"/>
                <w:color w:val="000000"/>
                <w:u w:color="000000"/>
              </w:rPr>
              <w:instrText>-8</w:instrText>
            </w:r>
            <w:r w:rsidR="000E616A">
              <w:rPr>
                <w:rFonts w:eastAsia="Arial Unicode MS"/>
                <w:color w:val="000000"/>
                <w:u w:color="000000"/>
                <w:lang w:val="en-US"/>
              </w:rPr>
              <w:instrText>af</w:instrText>
            </w:r>
            <w:r w:rsidR="000E616A" w:rsidRPr="001718A8">
              <w:rPr>
                <w:rFonts w:eastAsia="Arial Unicode MS"/>
                <w:color w:val="000000"/>
                <w:u w:color="000000"/>
              </w:rPr>
              <w:instrText>475</w:instrText>
            </w:r>
            <w:r w:rsidR="000E616A">
              <w:rPr>
                <w:rFonts w:eastAsia="Arial Unicode MS"/>
                <w:color w:val="000000"/>
                <w:u w:color="000000"/>
                <w:lang w:val="en-US"/>
              </w:rPr>
              <w:instrText>a</w:instrText>
            </w:r>
            <w:r w:rsidR="000E616A" w:rsidRPr="001718A8">
              <w:rPr>
                <w:rFonts w:eastAsia="Arial Unicode MS"/>
                <w:color w:val="000000"/>
                <w:u w:color="000000"/>
              </w:rPr>
              <w:instrText>72</w:instrText>
            </w:r>
            <w:r w:rsidR="000E616A">
              <w:rPr>
                <w:rFonts w:eastAsia="Arial Unicode MS"/>
                <w:color w:val="000000"/>
                <w:u w:color="000000"/>
                <w:lang w:val="en-US"/>
              </w:rPr>
              <w:instrText>be</w:instrText>
            </w:r>
            <w:r w:rsidR="000E616A" w:rsidRPr="001718A8">
              <w:rPr>
                <w:rFonts w:eastAsia="Arial Unicode MS"/>
                <w:color w:val="000000"/>
                <w:u w:color="000000"/>
              </w:rPr>
              <w:instrText>0"]}],"</w:instrText>
            </w:r>
            <w:r w:rsidR="000E616A">
              <w:rPr>
                <w:rFonts w:eastAsia="Arial Unicode MS"/>
                <w:color w:val="000000"/>
                <w:u w:color="000000"/>
                <w:lang w:val="en-US"/>
              </w:rPr>
              <w:instrText>mendeley</w:instrText>
            </w:r>
            <w:r w:rsidR="000E616A" w:rsidRPr="001718A8">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1718A8">
              <w:rPr>
                <w:rFonts w:eastAsia="Arial Unicode MS"/>
                <w:color w:val="000000"/>
                <w:u w:color="000000"/>
              </w:rPr>
              <w:instrText>":"[56]","</w:instrText>
            </w:r>
            <w:r w:rsidR="000E616A">
              <w:rPr>
                <w:rFonts w:eastAsia="Arial Unicode MS"/>
                <w:color w:val="000000"/>
                <w:u w:color="000000"/>
                <w:lang w:val="en-US"/>
              </w:rPr>
              <w:instrText>plainTextFormattedCitation</w:instrText>
            </w:r>
            <w:r w:rsidR="000E616A" w:rsidRPr="001718A8">
              <w:rPr>
                <w:rFonts w:eastAsia="Arial Unicode MS"/>
                <w:color w:val="000000"/>
                <w:u w:color="000000"/>
              </w:rPr>
              <w:instrText>":"[56]","</w:instrText>
            </w:r>
            <w:r w:rsidR="000E616A">
              <w:rPr>
                <w:rFonts w:eastAsia="Arial Unicode MS"/>
                <w:color w:val="000000"/>
                <w:u w:color="000000"/>
                <w:lang w:val="en-US"/>
              </w:rPr>
              <w:instrText>previouslyFormattedCitation</w:instrText>
            </w:r>
            <w:r w:rsidR="000E616A" w:rsidRPr="001718A8">
              <w:rPr>
                <w:rFonts w:eastAsia="Arial Unicode MS"/>
                <w:color w:val="000000"/>
                <w:u w:color="000000"/>
              </w:rPr>
              <w:instrText>":"[56]"},"</w:instrText>
            </w:r>
            <w:r w:rsidR="000E616A">
              <w:rPr>
                <w:rFonts w:eastAsia="Arial Unicode MS"/>
                <w:color w:val="000000"/>
                <w:u w:color="000000"/>
                <w:lang w:val="en-US"/>
              </w:rPr>
              <w:instrText>properties</w:instrText>
            </w:r>
            <w:r w:rsidR="000E616A" w:rsidRPr="001718A8">
              <w:rPr>
                <w:rFonts w:eastAsia="Arial Unicode MS"/>
                <w:color w:val="000000"/>
                <w:u w:color="000000"/>
              </w:rPr>
              <w:instrText>":{"</w:instrText>
            </w:r>
            <w:r w:rsidR="000E616A">
              <w:rPr>
                <w:rFonts w:eastAsia="Arial Unicode MS"/>
                <w:color w:val="000000"/>
                <w:u w:color="000000"/>
                <w:lang w:val="en-US"/>
              </w:rPr>
              <w:instrText>noteIndex</w:instrText>
            </w:r>
            <w:r w:rsidR="000E616A" w:rsidRPr="001718A8">
              <w:rPr>
                <w:rFonts w:eastAsia="Arial Unicode MS"/>
                <w:color w:val="000000"/>
                <w:u w:color="000000"/>
              </w:rPr>
              <w:instrText>":0},"</w:instrText>
            </w:r>
            <w:r w:rsidR="000E616A">
              <w:rPr>
                <w:rFonts w:eastAsia="Arial Unicode MS"/>
                <w:color w:val="000000"/>
                <w:u w:color="000000"/>
                <w:lang w:val="en-US"/>
              </w:rPr>
              <w:instrText>schema</w:instrText>
            </w:r>
            <w:r w:rsidR="000E616A" w:rsidRPr="001718A8">
              <w:rPr>
                <w:rFonts w:eastAsia="Arial Unicode MS"/>
                <w:color w:val="000000"/>
                <w:u w:color="000000"/>
              </w:rPr>
              <w:instrText>":"</w:instrText>
            </w:r>
            <w:r w:rsidR="000E616A">
              <w:rPr>
                <w:rFonts w:eastAsia="Arial Unicode MS"/>
                <w:color w:val="000000"/>
                <w:u w:color="000000"/>
                <w:lang w:val="en-US"/>
              </w:rPr>
              <w:instrText>https</w:instrText>
            </w:r>
            <w:r w:rsidR="000E616A" w:rsidRPr="001718A8">
              <w:rPr>
                <w:rFonts w:eastAsia="Arial Unicode MS"/>
                <w:color w:val="000000"/>
                <w:u w:color="000000"/>
              </w:rPr>
              <w:instrText>://</w:instrText>
            </w:r>
            <w:r w:rsidR="000E616A">
              <w:rPr>
                <w:rFonts w:eastAsia="Arial Unicode MS"/>
                <w:color w:val="000000"/>
                <w:u w:color="000000"/>
                <w:lang w:val="en-US"/>
              </w:rPr>
              <w:instrText>github</w:instrText>
            </w:r>
            <w:r w:rsidR="000E616A" w:rsidRPr="001718A8">
              <w:rPr>
                <w:rFonts w:eastAsia="Arial Unicode MS"/>
                <w:color w:val="000000"/>
                <w:u w:color="000000"/>
              </w:rPr>
              <w:instrText>.</w:instrText>
            </w:r>
            <w:r w:rsidR="000E616A">
              <w:rPr>
                <w:rFonts w:eastAsia="Arial Unicode MS"/>
                <w:color w:val="000000"/>
                <w:u w:color="000000"/>
                <w:lang w:val="en-US"/>
              </w:rPr>
              <w:instrText>com</w:instrText>
            </w:r>
            <w:r w:rsidR="000E616A" w:rsidRPr="001718A8">
              <w:rPr>
                <w:rFonts w:eastAsia="Arial Unicode MS"/>
                <w:color w:val="000000"/>
                <w:u w:color="000000"/>
              </w:rPr>
              <w:instrText>/</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w:instrText>
            </w:r>
            <w:r w:rsidR="000E616A">
              <w:rPr>
                <w:rFonts w:eastAsia="Arial Unicode MS"/>
                <w:color w:val="000000"/>
                <w:u w:color="000000"/>
                <w:lang w:val="en-US"/>
              </w:rPr>
              <w:instrText>style</w:instrText>
            </w:r>
            <w:r w:rsidR="000E616A" w:rsidRPr="001718A8">
              <w:rPr>
                <w:rFonts w:eastAsia="Arial Unicode MS"/>
                <w:color w:val="000000"/>
                <w:u w:color="000000"/>
              </w:rPr>
              <w:instrText>-</w:instrText>
            </w:r>
            <w:r w:rsidR="000E616A">
              <w:rPr>
                <w:rFonts w:eastAsia="Arial Unicode MS"/>
                <w:color w:val="000000"/>
                <w:u w:color="000000"/>
                <w:lang w:val="en-US"/>
              </w:rPr>
              <w:instrText>language</w:instrText>
            </w:r>
            <w:r w:rsidR="000E616A" w:rsidRPr="001718A8">
              <w:rPr>
                <w:rFonts w:eastAsia="Arial Unicode MS"/>
                <w:color w:val="000000"/>
                <w:u w:color="000000"/>
              </w:rPr>
              <w:instrText>/</w:instrText>
            </w:r>
            <w:r w:rsidR="000E616A">
              <w:rPr>
                <w:rFonts w:eastAsia="Arial Unicode MS"/>
                <w:color w:val="000000"/>
                <w:u w:color="000000"/>
                <w:lang w:val="en-US"/>
              </w:rPr>
              <w:instrText>schema</w:instrText>
            </w:r>
            <w:r w:rsidR="000E616A" w:rsidRPr="001718A8">
              <w:rPr>
                <w:rFonts w:eastAsia="Arial Unicode MS"/>
                <w:color w:val="000000"/>
                <w:u w:color="000000"/>
              </w:rPr>
              <w:instrText>/</w:instrText>
            </w:r>
            <w:r w:rsidR="000E616A">
              <w:rPr>
                <w:rFonts w:eastAsia="Arial Unicode MS"/>
                <w:color w:val="000000"/>
                <w:u w:color="000000"/>
                <w:lang w:val="en-US"/>
              </w:rPr>
              <w:instrText>raw</w:instrText>
            </w:r>
            <w:r w:rsidR="000E616A" w:rsidRPr="001718A8">
              <w:rPr>
                <w:rFonts w:eastAsia="Arial Unicode MS"/>
                <w:color w:val="000000"/>
                <w:u w:color="000000"/>
              </w:rPr>
              <w:instrText>/</w:instrText>
            </w:r>
            <w:r w:rsidR="000E616A">
              <w:rPr>
                <w:rFonts w:eastAsia="Arial Unicode MS"/>
                <w:color w:val="000000"/>
                <w:u w:color="000000"/>
                <w:lang w:val="en-US"/>
              </w:rPr>
              <w:instrText>master</w:instrText>
            </w:r>
            <w:r w:rsidR="000E616A" w:rsidRPr="001718A8">
              <w:rPr>
                <w:rFonts w:eastAsia="Arial Unicode MS"/>
                <w:color w:val="000000"/>
                <w:u w:color="000000"/>
              </w:rPr>
              <w:instrText>/</w:instrText>
            </w:r>
            <w:r w:rsidR="000E616A">
              <w:rPr>
                <w:rFonts w:eastAsia="Arial Unicode MS"/>
                <w:color w:val="000000"/>
                <w:u w:color="000000"/>
                <w:lang w:val="en-US"/>
              </w:rPr>
              <w:instrText>csl</w:instrText>
            </w:r>
            <w:r w:rsidR="000E616A" w:rsidRPr="001718A8">
              <w:rPr>
                <w:rFonts w:eastAsia="Arial Unicode MS"/>
                <w:color w:val="000000"/>
                <w:u w:color="000000"/>
              </w:rPr>
              <w:instrText>-</w:instrText>
            </w:r>
            <w:r w:rsidR="000E616A">
              <w:rPr>
                <w:rFonts w:eastAsia="Arial Unicode MS"/>
                <w:color w:val="000000"/>
                <w:u w:color="000000"/>
                <w:lang w:val="en-US"/>
              </w:rPr>
              <w:instrText>citation</w:instrText>
            </w:r>
            <w:r w:rsidR="000E616A" w:rsidRPr="001718A8">
              <w:rPr>
                <w:rFonts w:eastAsia="Arial Unicode MS"/>
                <w:color w:val="000000"/>
                <w:u w:color="000000"/>
              </w:rPr>
              <w:instrText>.</w:instrText>
            </w:r>
            <w:r w:rsidR="000E616A">
              <w:rPr>
                <w:rFonts w:eastAsia="Arial Unicode MS"/>
                <w:color w:val="000000"/>
                <w:u w:color="000000"/>
                <w:lang w:val="en-US"/>
              </w:rPr>
              <w:instrText>json</w:instrText>
            </w:r>
            <w:r w:rsidR="000E616A" w:rsidRPr="001718A8">
              <w:rPr>
                <w:rFonts w:eastAsia="Arial Unicode MS"/>
                <w:color w:val="000000"/>
                <w:u w:color="000000"/>
              </w:rPr>
              <w:instrText>"}</w:instrText>
            </w:r>
            <w:r w:rsidR="00663F87" w:rsidRPr="00ED0774">
              <w:rPr>
                <w:rFonts w:eastAsia="Arial Unicode MS"/>
                <w:color w:val="000000"/>
                <w:u w:color="000000"/>
                <w:lang w:val="en-US"/>
              </w:rPr>
              <w:fldChar w:fldCharType="separate"/>
            </w:r>
            <w:r w:rsidR="000E616A" w:rsidRPr="001718A8">
              <w:rPr>
                <w:rFonts w:eastAsia="Arial Unicode MS"/>
                <w:noProof/>
                <w:color w:val="000000"/>
                <w:u w:color="000000"/>
              </w:rPr>
              <w:t>[56]</w:t>
            </w:r>
            <w:r w:rsidR="00663F87" w:rsidRPr="00ED0774">
              <w:rPr>
                <w:rFonts w:eastAsia="Arial Unicode MS"/>
                <w:color w:val="000000"/>
                <w:u w:color="000000"/>
                <w:lang w:val="en-US"/>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7583027" w14:textId="77777777" w:rsidR="00500D21" w:rsidRPr="008D6D4E" w:rsidRDefault="00500D21" w:rsidP="00D2010A">
            <w:pPr>
              <w:ind w:firstLine="247"/>
              <w:rPr>
                <w:rFonts w:eastAsia="Arial Unicode MS"/>
                <w:color w:val="000000"/>
                <w:u w:color="000000"/>
              </w:rPr>
            </w:pPr>
            <w:r w:rsidRPr="00ED0774">
              <w:rPr>
                <w:rFonts w:eastAsia="Arial Unicode MS"/>
                <w:color w:val="000000"/>
                <w:u w:color="000000"/>
              </w:rPr>
              <w:t>Децитабин</w:t>
            </w:r>
            <w:r w:rsidR="00926681" w:rsidRPr="008D6D4E">
              <w:rPr>
                <w:rFonts w:eastAsia="Arial Unicode MS"/>
                <w:color w:val="000000"/>
                <w:u w:color="000000"/>
              </w:rPr>
              <w:t xml:space="preserve"> </w:t>
            </w:r>
            <w:r w:rsidRPr="008D6D4E">
              <w:rPr>
                <w:rFonts w:eastAsia="Arial Unicode MS"/>
                <w:color w:val="000000"/>
                <w:u w:color="000000"/>
              </w:rPr>
              <w:t>20</w:t>
            </w:r>
            <w:r w:rsidR="00926681" w:rsidRPr="008D6D4E">
              <w:rPr>
                <w:rFonts w:eastAsia="Arial Unicode MS"/>
                <w:color w:val="000000"/>
                <w:u w:color="000000"/>
              </w:rPr>
              <w:t xml:space="preserve"> </w:t>
            </w:r>
            <w:r w:rsidRPr="00ED0774">
              <w:rPr>
                <w:rFonts w:eastAsia="Arial Unicode MS"/>
                <w:color w:val="000000"/>
                <w:u w:color="000000"/>
              </w:rPr>
              <w:t>мг</w:t>
            </w:r>
            <w:r w:rsidRPr="008D6D4E">
              <w:rPr>
                <w:rFonts w:eastAsia="Arial Unicode MS"/>
                <w:color w:val="000000"/>
                <w:u w:color="000000"/>
              </w:rPr>
              <w:t>/</w:t>
            </w:r>
            <w:r w:rsidRPr="00ED0774">
              <w:rPr>
                <w:rFonts w:eastAsia="Arial Unicode MS"/>
                <w:color w:val="000000"/>
                <w:u w:color="000000"/>
              </w:rPr>
              <w:t>м</w:t>
            </w:r>
            <w:r w:rsidRPr="008D6D4E">
              <w:rPr>
                <w:rFonts w:eastAsia="Arial Unicode MS"/>
                <w:color w:val="000000"/>
                <w:u w:color="000000"/>
                <w:vertAlign w:val="superscript"/>
              </w:rPr>
              <w:t>2</w:t>
            </w:r>
            <w:r w:rsidR="00926681" w:rsidRPr="008D6D4E">
              <w:rPr>
                <w:rFonts w:eastAsia="Arial Unicode MS"/>
                <w:color w:val="000000"/>
                <w:u w:color="000000"/>
              </w:rPr>
              <w:t xml:space="preserve"> </w:t>
            </w:r>
            <w:r w:rsidRPr="00ED0774">
              <w:rPr>
                <w:rFonts w:eastAsia="Arial Unicode MS"/>
                <w:color w:val="000000"/>
                <w:u w:color="000000"/>
              </w:rPr>
              <w:t>в</w:t>
            </w:r>
            <w:r w:rsidRPr="008D6D4E">
              <w:rPr>
                <w:rFonts w:eastAsia="Arial Unicode MS"/>
                <w:color w:val="000000"/>
                <w:u w:color="000000"/>
              </w:rPr>
              <w:t>/</w:t>
            </w:r>
            <w:r w:rsidRPr="00ED0774">
              <w:rPr>
                <w:rFonts w:eastAsia="Arial Unicode MS"/>
                <w:color w:val="000000"/>
                <w:u w:color="000000"/>
              </w:rPr>
              <w:t>в</w:t>
            </w:r>
            <w:r w:rsidR="00926681" w:rsidRPr="008D6D4E">
              <w:rPr>
                <w:rFonts w:eastAsia="Arial Unicode MS"/>
                <w:color w:val="000000"/>
                <w:u w:color="000000"/>
              </w:rPr>
              <w:t xml:space="preserve"> </w:t>
            </w:r>
            <w:r w:rsidRPr="008D6D4E">
              <w:rPr>
                <w:rFonts w:eastAsia="Arial Unicode MS"/>
                <w:color w:val="000000"/>
                <w:u w:color="000000"/>
              </w:rPr>
              <w:t>1</w:t>
            </w:r>
            <w:r w:rsidR="00926681" w:rsidRPr="008D6D4E">
              <w:rPr>
                <w:rFonts w:eastAsia="Arial Unicode MS"/>
                <w:color w:val="000000"/>
                <w:u w:color="000000"/>
              </w:rPr>
              <w:t xml:space="preserve"> </w:t>
            </w:r>
            <w:r w:rsidRPr="00ED0774">
              <w:rPr>
                <w:rFonts w:eastAsia="Arial Unicode MS"/>
                <w:color w:val="000000"/>
                <w:u w:color="000000"/>
              </w:rPr>
              <w:t>раз</w:t>
            </w:r>
            <w:r w:rsidR="00926681" w:rsidRPr="008D6D4E">
              <w:rPr>
                <w:rFonts w:eastAsia="Arial Unicode MS"/>
                <w:color w:val="000000"/>
                <w:u w:color="000000"/>
              </w:rPr>
              <w:t xml:space="preserve"> </w:t>
            </w:r>
            <w:r w:rsidRPr="00ED0774">
              <w:rPr>
                <w:rFonts w:eastAsia="Arial Unicode MS"/>
                <w:color w:val="000000"/>
                <w:u w:color="000000"/>
              </w:rPr>
              <w:t>в</w:t>
            </w:r>
            <w:r w:rsidR="00926681" w:rsidRPr="008D6D4E">
              <w:rPr>
                <w:rFonts w:eastAsia="Arial Unicode MS"/>
                <w:color w:val="000000"/>
                <w:u w:color="000000"/>
              </w:rPr>
              <w:t xml:space="preserve"> </w:t>
            </w:r>
            <w:r w:rsidRPr="00ED0774">
              <w:rPr>
                <w:rFonts w:eastAsia="Arial Unicode MS"/>
                <w:color w:val="000000"/>
                <w:u w:color="000000"/>
              </w:rPr>
              <w:t>день</w:t>
            </w:r>
            <w:r w:rsidRPr="008D6D4E">
              <w:rPr>
                <w:rFonts w:eastAsia="Arial Unicode MS"/>
                <w:color w:val="000000"/>
                <w:u w:color="000000"/>
              </w:rPr>
              <w:t>,</w:t>
            </w:r>
            <w:r w:rsidR="00926681" w:rsidRPr="008D6D4E">
              <w:rPr>
                <w:rFonts w:eastAsia="Arial Unicode MS"/>
                <w:color w:val="000000"/>
                <w:u w:color="000000"/>
              </w:rPr>
              <w:t xml:space="preserve"> </w:t>
            </w:r>
            <w:r w:rsidRPr="008D6D4E">
              <w:rPr>
                <w:rFonts w:eastAsia="Arial Unicode MS"/>
                <w:color w:val="000000"/>
                <w:u w:color="000000"/>
              </w:rPr>
              <w:t>1</w:t>
            </w:r>
            <w:r w:rsidR="000C2491" w:rsidRPr="008D6D4E">
              <w:t>–</w:t>
            </w:r>
            <w:r w:rsidRPr="008D6D4E">
              <w:rPr>
                <w:rFonts w:eastAsia="Arial Unicode MS"/>
                <w:color w:val="000000"/>
                <w:u w:color="000000"/>
              </w:rPr>
              <w:t>5</w:t>
            </w:r>
            <w:r w:rsidR="00926681" w:rsidRPr="008D6D4E">
              <w:rPr>
                <w:rFonts w:eastAsia="Arial Unicode MS"/>
                <w:color w:val="000000"/>
                <w:u w:color="000000"/>
              </w:rPr>
              <w:t xml:space="preserve"> </w:t>
            </w:r>
            <w:r w:rsidRPr="00ED0774">
              <w:rPr>
                <w:rFonts w:eastAsia="Arial Unicode MS"/>
                <w:color w:val="000000"/>
                <w:u w:color="000000"/>
              </w:rPr>
              <w:t>дни</w:t>
            </w:r>
          </w:p>
          <w:p w14:paraId="7D3C095A" w14:textId="2520A9C2" w:rsidR="00500D21" w:rsidRPr="001718A8" w:rsidRDefault="008E6FD3" w:rsidP="00D2010A">
            <w:pPr>
              <w:ind w:firstLine="247"/>
              <w:rPr>
                <w:rFonts w:eastAsia="Arial Unicode MS"/>
                <w:color w:val="000000"/>
                <w:highlight w:val="yellow"/>
                <w:u w:color="000000"/>
              </w:rPr>
            </w:pPr>
            <w:r w:rsidRPr="001718A8">
              <w:rPr>
                <w:rFonts w:eastAsia="Arial Unicode MS"/>
                <w:color w:val="000000"/>
                <w:u w:color="000000"/>
              </w:rPr>
              <w:t>#</w:t>
            </w:r>
            <w:r w:rsidR="00500D21" w:rsidRPr="00ED0774">
              <w:rPr>
                <w:rFonts w:eastAsia="Arial Unicode MS"/>
                <w:color w:val="000000"/>
                <w:u w:color="000000"/>
              </w:rPr>
              <w:t>Венетоклакс</w:t>
            </w:r>
            <w:r w:rsidR="00926681" w:rsidRPr="001718A8">
              <w:rPr>
                <w:rFonts w:eastAsia="Arial Unicode MS"/>
                <w:color w:val="000000"/>
                <w:u w:color="000000"/>
              </w:rPr>
              <w:t xml:space="preserve"> </w:t>
            </w:r>
            <w:r w:rsidR="00500D21" w:rsidRPr="001718A8">
              <w:rPr>
                <w:rFonts w:eastAsia="Arial Unicode MS"/>
                <w:color w:val="000000"/>
                <w:u w:color="000000"/>
              </w:rPr>
              <w:t>400</w:t>
            </w:r>
            <w:r w:rsidR="00926681" w:rsidRPr="001718A8">
              <w:rPr>
                <w:rFonts w:eastAsia="Arial Unicode MS"/>
                <w:color w:val="000000"/>
                <w:u w:color="000000"/>
              </w:rPr>
              <w:t xml:space="preserve"> </w:t>
            </w:r>
            <w:r w:rsidR="00500D21" w:rsidRPr="00ED0774">
              <w:rPr>
                <w:rFonts w:eastAsia="Arial Unicode MS"/>
                <w:color w:val="000000"/>
                <w:u w:color="000000"/>
              </w:rPr>
              <w:t>мг</w:t>
            </w:r>
            <w:r w:rsidR="001F1C54">
              <w:rPr>
                <w:rFonts w:eastAsia="Arial Unicode MS"/>
                <w:color w:val="000000"/>
                <w:u w:color="000000"/>
              </w:rPr>
              <w:t xml:space="preserve"> внутрь в один прием</w:t>
            </w:r>
            <w:r w:rsidR="000C2491" w:rsidRPr="001718A8">
              <w:rPr>
                <w:rFonts w:eastAsia="Arial Unicode MS"/>
                <w:color w:val="000000"/>
                <w:u w:color="000000"/>
              </w:rPr>
              <w:t>,</w:t>
            </w:r>
            <w:r w:rsidR="00926681" w:rsidRPr="001718A8">
              <w:rPr>
                <w:rFonts w:eastAsia="Arial Unicode MS"/>
                <w:color w:val="000000"/>
                <w:u w:color="000000"/>
              </w:rPr>
              <w:t xml:space="preserve"> </w:t>
            </w:r>
            <w:r w:rsidR="00500D21" w:rsidRPr="001718A8">
              <w:rPr>
                <w:rFonts w:eastAsia="Arial Unicode MS"/>
                <w:color w:val="000000"/>
                <w:u w:color="000000"/>
              </w:rPr>
              <w:t>1</w:t>
            </w:r>
            <w:r w:rsidR="00E41799" w:rsidRPr="001718A8">
              <w:t>–</w:t>
            </w:r>
            <w:r w:rsidR="00500D21" w:rsidRPr="001718A8">
              <w:rPr>
                <w:rFonts w:eastAsia="Arial Unicode MS"/>
                <w:color w:val="000000"/>
                <w:u w:color="000000"/>
              </w:rPr>
              <w:t>28</w:t>
            </w:r>
            <w:r w:rsidR="00926681" w:rsidRPr="001718A8">
              <w:rPr>
                <w:rFonts w:eastAsia="Arial Unicode MS"/>
                <w:color w:val="000000"/>
                <w:u w:color="000000"/>
              </w:rPr>
              <w:t xml:space="preserve"> </w:t>
            </w:r>
            <w:r w:rsidR="00500D21" w:rsidRPr="00ED0774">
              <w:rPr>
                <w:rFonts w:eastAsia="Arial Unicode MS"/>
                <w:color w:val="000000"/>
                <w:u w:color="000000"/>
              </w:rPr>
              <w:t>дней</w:t>
            </w:r>
          </w:p>
        </w:tc>
      </w:tr>
      <w:tr w:rsidR="00500D21" w:rsidRPr="00E00201" w14:paraId="1CC4DB81"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26A47E" w14:textId="77777777" w:rsidR="00F27694" w:rsidRPr="008D6D4E" w:rsidRDefault="00222BF1" w:rsidP="00D2010A">
            <w:pPr>
              <w:jc w:val="center"/>
              <w:rPr>
                <w:rFonts w:eastAsia="Arial Unicode MS"/>
                <w:color w:val="000000"/>
                <w:u w:color="000000"/>
              </w:rPr>
            </w:pPr>
            <w:r w:rsidRPr="008D6D4E">
              <w:rPr>
                <w:rFonts w:eastAsia="Arial Unicode MS"/>
                <w:color w:val="000000"/>
                <w:u w:color="000000"/>
              </w:rPr>
              <w:lastRenderedPageBreak/>
              <w:t>#</w:t>
            </w:r>
            <w:r w:rsidR="00500D21" w:rsidRPr="00ED0774">
              <w:rPr>
                <w:rFonts w:eastAsia="Arial Unicode MS"/>
                <w:color w:val="000000"/>
                <w:u w:color="000000"/>
              </w:rPr>
              <w:t>Венетоклакс</w:t>
            </w:r>
            <w:r w:rsidR="00926681" w:rsidRPr="008D6D4E">
              <w:rPr>
                <w:rFonts w:eastAsia="Arial Unicode MS"/>
                <w:color w:val="000000"/>
                <w:u w:color="000000"/>
              </w:rPr>
              <w:t xml:space="preserve"> </w:t>
            </w:r>
            <w:r w:rsidR="00500D21" w:rsidRPr="00ED0774">
              <w:rPr>
                <w:rFonts w:eastAsia="Arial Unicode MS"/>
                <w:color w:val="000000"/>
                <w:u w:color="000000"/>
              </w:rPr>
              <w:t>с</w:t>
            </w:r>
            <w:r w:rsidR="00926681" w:rsidRPr="008D6D4E">
              <w:rPr>
                <w:rFonts w:eastAsia="Arial Unicode MS"/>
                <w:color w:val="000000"/>
                <w:u w:color="000000"/>
              </w:rPr>
              <w:t xml:space="preserve"> </w:t>
            </w:r>
            <w:r w:rsidR="00500D21" w:rsidRPr="00ED0774">
              <w:rPr>
                <w:rFonts w:eastAsia="Arial Unicode MS"/>
                <w:color w:val="000000"/>
                <w:u w:color="000000"/>
              </w:rPr>
              <w:t>малыми</w:t>
            </w:r>
            <w:r w:rsidR="00926681" w:rsidRPr="008D6D4E">
              <w:rPr>
                <w:rFonts w:eastAsia="Arial Unicode MS"/>
                <w:color w:val="000000"/>
                <w:u w:color="000000"/>
              </w:rPr>
              <w:t xml:space="preserve"> </w:t>
            </w:r>
            <w:r w:rsidR="00500D21" w:rsidRPr="00ED0774">
              <w:rPr>
                <w:rFonts w:eastAsia="Arial Unicode MS"/>
                <w:color w:val="000000"/>
                <w:u w:color="000000"/>
              </w:rPr>
              <w:t>дозами</w:t>
            </w:r>
          </w:p>
          <w:p w14:paraId="258142CE" w14:textId="230BCCBD" w:rsidR="00500D21" w:rsidRPr="008D6D4E" w:rsidRDefault="00F27694" w:rsidP="00D2010A">
            <w:pPr>
              <w:jc w:val="center"/>
              <w:rPr>
                <w:rFonts w:eastAsia="Arial Unicode MS"/>
                <w:color w:val="000000"/>
                <w:highlight w:val="yellow"/>
                <w:u w:color="000000"/>
              </w:rPr>
            </w:pPr>
            <w:r w:rsidRPr="008D6D4E">
              <w:rPr>
                <w:rFonts w:eastAsia="Arial Unicode MS"/>
                <w:color w:val="000000"/>
                <w:u w:color="000000"/>
              </w:rPr>
              <w:t>#</w:t>
            </w:r>
            <w:r w:rsidR="00500D21" w:rsidRPr="00ED0774">
              <w:rPr>
                <w:rFonts w:eastAsia="Arial Unicode MS"/>
                <w:color w:val="000000"/>
                <w:u w:color="000000"/>
              </w:rPr>
              <w:t>цитарабина</w:t>
            </w:r>
            <w:r w:rsidR="00500D21" w:rsidRPr="008D6D4E">
              <w:rPr>
                <w:rFonts w:eastAsia="Arial Unicode MS"/>
                <w:color w:val="000000"/>
                <w:u w:color="000000"/>
              </w:rPr>
              <w:t>**</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EC98D3" w14:textId="16BA2117" w:rsidR="00500D21" w:rsidRPr="008D6D4E" w:rsidRDefault="00F27694" w:rsidP="00D2010A">
            <w:pPr>
              <w:ind w:firstLine="247"/>
              <w:rPr>
                <w:rFonts w:eastAsia="Arial Unicode MS"/>
                <w:color w:val="000000"/>
                <w:u w:color="000000"/>
              </w:rPr>
            </w:pPr>
            <w:r w:rsidRPr="008D6D4E">
              <w:rPr>
                <w:rFonts w:eastAsia="Arial Unicode MS"/>
                <w:color w:val="000000"/>
                <w:u w:color="000000"/>
              </w:rPr>
              <w:t>#</w:t>
            </w:r>
            <w:r w:rsidR="00500D21" w:rsidRPr="00ED0774">
              <w:rPr>
                <w:rFonts w:eastAsia="Arial Unicode MS"/>
                <w:color w:val="000000"/>
                <w:u w:color="000000"/>
              </w:rPr>
              <w:t>Цитарабин</w:t>
            </w:r>
            <w:r w:rsidR="00500D21" w:rsidRPr="008D6D4E">
              <w:rPr>
                <w:rFonts w:eastAsia="Arial Unicode MS"/>
                <w:color w:val="000000"/>
                <w:u w:color="000000"/>
              </w:rPr>
              <w:t>**</w:t>
            </w:r>
            <w:r w:rsidR="00926681" w:rsidRPr="008D6D4E">
              <w:rPr>
                <w:rFonts w:eastAsia="Arial Unicode MS"/>
                <w:color w:val="000000"/>
                <w:u w:color="000000"/>
              </w:rPr>
              <w:t xml:space="preserve"> </w:t>
            </w:r>
            <w:r w:rsidR="00636C65" w:rsidRPr="008D6D4E">
              <w:rPr>
                <w:rFonts w:eastAsia="Arial Unicode MS"/>
                <w:color w:val="000000"/>
                <w:u w:color="000000"/>
              </w:rPr>
              <w:t>2</w:t>
            </w:r>
            <w:r w:rsidR="00500D21" w:rsidRPr="008D6D4E">
              <w:rPr>
                <w:rFonts w:eastAsia="Arial Unicode MS"/>
                <w:color w:val="000000"/>
                <w:u w:color="000000"/>
              </w:rPr>
              <w:t>0</w:t>
            </w:r>
            <w:r w:rsidR="00926681" w:rsidRPr="008D6D4E">
              <w:rPr>
                <w:rFonts w:eastAsia="Arial Unicode MS"/>
                <w:color w:val="000000"/>
                <w:u w:color="000000"/>
              </w:rPr>
              <w:t xml:space="preserve"> </w:t>
            </w:r>
            <w:r w:rsidR="00500D21" w:rsidRPr="00ED0774">
              <w:rPr>
                <w:rFonts w:eastAsia="Arial Unicode MS"/>
                <w:color w:val="000000"/>
                <w:u w:color="000000"/>
              </w:rPr>
              <w:t>мг</w:t>
            </w:r>
            <w:r w:rsidR="00500D21" w:rsidRPr="008D6D4E">
              <w:rPr>
                <w:rFonts w:eastAsia="Arial Unicode MS"/>
                <w:color w:val="000000"/>
                <w:u w:color="000000"/>
              </w:rPr>
              <w:t>/</w:t>
            </w:r>
            <w:r w:rsidR="00500D21" w:rsidRPr="00ED0774">
              <w:rPr>
                <w:rFonts w:eastAsia="Arial Unicode MS"/>
                <w:color w:val="000000"/>
                <w:u w:color="000000"/>
              </w:rPr>
              <w:t>м</w:t>
            </w:r>
            <w:r w:rsidR="00500D21" w:rsidRPr="008D6D4E">
              <w:rPr>
                <w:rFonts w:eastAsia="Arial Unicode MS"/>
                <w:color w:val="000000"/>
                <w:u w:color="000000"/>
                <w:vertAlign w:val="superscript"/>
              </w:rPr>
              <w:t>2</w:t>
            </w:r>
            <w:r w:rsidR="00926681" w:rsidRPr="008D6D4E">
              <w:rPr>
                <w:rFonts w:eastAsia="Arial Unicode MS"/>
                <w:color w:val="000000"/>
                <w:u w:color="000000"/>
              </w:rPr>
              <w:t xml:space="preserve"> </w:t>
            </w:r>
            <w:r w:rsidR="00500D21" w:rsidRPr="00ED0774">
              <w:rPr>
                <w:rFonts w:eastAsia="Arial Unicode MS"/>
                <w:color w:val="000000"/>
                <w:u w:color="000000"/>
              </w:rPr>
              <w:t>п</w:t>
            </w:r>
            <w:r w:rsidR="00500D21" w:rsidRPr="008D6D4E">
              <w:rPr>
                <w:rFonts w:eastAsia="Arial Unicode MS"/>
                <w:color w:val="000000"/>
                <w:u w:color="000000"/>
              </w:rPr>
              <w:t>/</w:t>
            </w:r>
            <w:r w:rsidR="00500D21" w:rsidRPr="00ED0774">
              <w:rPr>
                <w:rFonts w:eastAsia="Arial Unicode MS"/>
                <w:color w:val="000000"/>
                <w:u w:color="000000"/>
              </w:rPr>
              <w:t>к</w:t>
            </w:r>
            <w:r w:rsidR="00926681" w:rsidRPr="008D6D4E">
              <w:rPr>
                <w:rFonts w:eastAsia="Arial Unicode MS"/>
                <w:color w:val="000000"/>
                <w:u w:color="000000"/>
              </w:rPr>
              <w:t xml:space="preserve"> </w:t>
            </w:r>
            <w:r w:rsidR="00500D21" w:rsidRPr="008D6D4E">
              <w:rPr>
                <w:rFonts w:eastAsia="Arial Unicode MS"/>
                <w:color w:val="000000"/>
                <w:u w:color="000000"/>
              </w:rPr>
              <w:t>2</w:t>
            </w:r>
            <w:r w:rsidR="00926681" w:rsidRPr="008D6D4E">
              <w:rPr>
                <w:rFonts w:eastAsia="Arial Unicode MS"/>
                <w:color w:val="000000"/>
                <w:u w:color="000000"/>
              </w:rPr>
              <w:t xml:space="preserve"> </w:t>
            </w:r>
            <w:r w:rsidR="00500D21" w:rsidRPr="00ED0774">
              <w:rPr>
                <w:rFonts w:eastAsia="Arial Unicode MS"/>
                <w:color w:val="000000"/>
                <w:u w:color="000000"/>
              </w:rPr>
              <w:t>раза</w:t>
            </w:r>
            <w:r w:rsidR="00926681" w:rsidRPr="008D6D4E">
              <w:rPr>
                <w:rFonts w:eastAsia="Arial Unicode MS"/>
                <w:color w:val="000000"/>
                <w:u w:color="000000"/>
              </w:rPr>
              <w:t xml:space="preserve"> </w:t>
            </w:r>
            <w:r w:rsidR="00500D21" w:rsidRPr="00ED0774">
              <w:rPr>
                <w:rFonts w:eastAsia="Arial Unicode MS"/>
                <w:color w:val="000000"/>
                <w:u w:color="000000"/>
              </w:rPr>
              <w:t>в</w:t>
            </w:r>
            <w:r w:rsidR="00926681" w:rsidRPr="008D6D4E">
              <w:rPr>
                <w:rFonts w:eastAsia="Arial Unicode MS"/>
                <w:color w:val="000000"/>
                <w:u w:color="000000"/>
              </w:rPr>
              <w:t xml:space="preserve"> </w:t>
            </w:r>
            <w:r w:rsidR="000C2491" w:rsidRPr="00ED0774">
              <w:rPr>
                <w:rFonts w:eastAsia="Arial Unicode MS"/>
                <w:color w:val="000000"/>
                <w:u w:color="000000"/>
              </w:rPr>
              <w:t>день</w:t>
            </w:r>
            <w:r w:rsidR="000C2491" w:rsidRPr="008D6D4E">
              <w:rPr>
                <w:rFonts w:eastAsia="Arial Unicode MS"/>
                <w:color w:val="000000"/>
                <w:u w:color="000000"/>
              </w:rPr>
              <w:t>,</w:t>
            </w:r>
            <w:r w:rsidR="00926681" w:rsidRPr="008D6D4E">
              <w:rPr>
                <w:rFonts w:eastAsia="Arial Unicode MS"/>
                <w:color w:val="000000"/>
                <w:u w:color="000000"/>
              </w:rPr>
              <w:t xml:space="preserve"> </w:t>
            </w:r>
            <w:r w:rsidR="00500D21" w:rsidRPr="008D6D4E">
              <w:rPr>
                <w:rFonts w:eastAsia="Arial Unicode MS"/>
                <w:color w:val="000000"/>
                <w:u w:color="000000"/>
              </w:rPr>
              <w:t>10</w:t>
            </w:r>
            <w:r w:rsidR="00926681" w:rsidRPr="008D6D4E">
              <w:rPr>
                <w:rFonts w:eastAsia="Arial Unicode MS"/>
                <w:color w:val="000000"/>
                <w:u w:color="000000"/>
              </w:rPr>
              <w:t xml:space="preserve"> </w:t>
            </w:r>
            <w:r w:rsidR="00500D21" w:rsidRPr="00ED0774">
              <w:rPr>
                <w:rFonts w:eastAsia="Arial Unicode MS"/>
                <w:color w:val="000000"/>
                <w:u w:color="000000"/>
              </w:rPr>
              <w:t>дней</w:t>
            </w:r>
            <w:r w:rsidR="00926681" w:rsidRPr="008D6D4E">
              <w:rPr>
                <w:rFonts w:eastAsia="Arial Unicode MS"/>
                <w:color w:val="000000"/>
                <w:u w:color="000000"/>
              </w:rPr>
              <w:t xml:space="preserve"> </w:t>
            </w:r>
          </w:p>
          <w:p w14:paraId="11AFB524" w14:textId="04FFFFB9" w:rsidR="00500D21" w:rsidRPr="001718A8" w:rsidRDefault="00F27694" w:rsidP="00D2010A">
            <w:pPr>
              <w:ind w:firstLine="247"/>
              <w:rPr>
                <w:rFonts w:eastAsia="Arial Unicode MS"/>
                <w:color w:val="000000"/>
                <w:highlight w:val="yellow"/>
                <w:u w:color="000000"/>
              </w:rPr>
            </w:pPr>
            <w:r w:rsidRPr="001718A8">
              <w:rPr>
                <w:rFonts w:eastAsia="Arial Unicode MS"/>
                <w:color w:val="000000"/>
                <w:u w:color="000000"/>
              </w:rPr>
              <w:t>#</w:t>
            </w:r>
            <w:r w:rsidR="00500D21" w:rsidRPr="00ED0774">
              <w:rPr>
                <w:rFonts w:eastAsia="Arial Unicode MS"/>
                <w:color w:val="000000"/>
                <w:u w:color="000000"/>
              </w:rPr>
              <w:t>Венетоклакс</w:t>
            </w:r>
            <w:r w:rsidR="00926681" w:rsidRPr="001718A8">
              <w:rPr>
                <w:rFonts w:eastAsia="Arial Unicode MS"/>
                <w:color w:val="000000"/>
                <w:u w:color="000000"/>
              </w:rPr>
              <w:t xml:space="preserve"> </w:t>
            </w:r>
            <w:r w:rsidR="00636C65" w:rsidRPr="001718A8">
              <w:rPr>
                <w:rFonts w:eastAsia="Arial Unicode MS"/>
                <w:color w:val="000000"/>
                <w:u w:color="000000"/>
              </w:rPr>
              <w:t>6</w:t>
            </w:r>
            <w:r w:rsidR="00500D21" w:rsidRPr="001718A8">
              <w:rPr>
                <w:rFonts w:eastAsia="Arial Unicode MS"/>
                <w:color w:val="000000"/>
                <w:u w:color="000000"/>
              </w:rPr>
              <w:t>00</w:t>
            </w:r>
            <w:r w:rsidR="00926681" w:rsidRPr="001718A8">
              <w:rPr>
                <w:rFonts w:eastAsia="Arial Unicode MS"/>
                <w:color w:val="000000"/>
                <w:u w:color="000000"/>
              </w:rPr>
              <w:t xml:space="preserve"> </w:t>
            </w:r>
            <w:r w:rsidR="00500D21" w:rsidRPr="00ED0774">
              <w:rPr>
                <w:rFonts w:eastAsia="Arial Unicode MS"/>
                <w:color w:val="000000"/>
                <w:u w:color="000000"/>
              </w:rPr>
              <w:t>мг</w:t>
            </w:r>
            <w:r w:rsidR="001F1C54">
              <w:rPr>
                <w:rFonts w:eastAsia="Arial Unicode MS"/>
                <w:color w:val="000000"/>
                <w:u w:color="000000"/>
              </w:rPr>
              <w:t xml:space="preserve"> внутрь в один прием</w:t>
            </w:r>
            <w:r w:rsidR="000C2491" w:rsidRPr="001718A8">
              <w:rPr>
                <w:rFonts w:eastAsia="Arial Unicode MS"/>
                <w:color w:val="000000"/>
                <w:u w:color="000000"/>
              </w:rPr>
              <w:t>,</w:t>
            </w:r>
            <w:r w:rsidR="00926681" w:rsidRPr="001718A8">
              <w:rPr>
                <w:rFonts w:eastAsia="Arial Unicode MS"/>
                <w:color w:val="000000"/>
                <w:u w:color="000000"/>
              </w:rPr>
              <w:t xml:space="preserve"> </w:t>
            </w:r>
            <w:r w:rsidR="00500D21" w:rsidRPr="001718A8">
              <w:rPr>
                <w:rFonts w:eastAsia="Arial Unicode MS"/>
                <w:color w:val="000000"/>
                <w:u w:color="000000"/>
              </w:rPr>
              <w:t>1</w:t>
            </w:r>
            <w:r w:rsidR="00E41799" w:rsidRPr="001718A8">
              <w:t>–</w:t>
            </w:r>
            <w:r w:rsidR="00500D21" w:rsidRPr="001718A8">
              <w:rPr>
                <w:rFonts w:eastAsia="Arial Unicode MS"/>
                <w:color w:val="000000"/>
                <w:u w:color="000000"/>
              </w:rPr>
              <w:t>28</w:t>
            </w:r>
            <w:r w:rsidR="00926681" w:rsidRPr="001718A8">
              <w:rPr>
                <w:rFonts w:eastAsia="Arial Unicode MS"/>
                <w:color w:val="000000"/>
                <w:u w:color="000000"/>
              </w:rPr>
              <w:t xml:space="preserve"> </w:t>
            </w:r>
            <w:r w:rsidR="00500D21" w:rsidRPr="00ED0774">
              <w:rPr>
                <w:rFonts w:eastAsia="Arial Unicode MS"/>
                <w:color w:val="000000"/>
                <w:u w:color="000000"/>
              </w:rPr>
              <w:t>дней</w:t>
            </w:r>
          </w:p>
        </w:tc>
      </w:tr>
      <w:tr w:rsidR="00496EF1" w:rsidRPr="00E00201" w14:paraId="4195F23D"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E58ABD2" w14:textId="77777777" w:rsidR="00496EF1" w:rsidRDefault="00496EF1" w:rsidP="00C243ED">
            <w:pPr>
              <w:jc w:val="center"/>
              <w:rPr>
                <w:rFonts w:eastAsia="Arial Unicode MS"/>
                <w:color w:val="000000"/>
                <w:u w:color="000000"/>
              </w:rPr>
            </w:pPr>
            <w:r>
              <w:rPr>
                <w:rFonts w:eastAsia="Arial Unicode MS"/>
                <w:color w:val="000000"/>
                <w:u w:color="000000"/>
              </w:rPr>
              <w:t>Гилтеритиниб</w:t>
            </w:r>
          </w:p>
          <w:p w14:paraId="0093302D" w14:textId="4AC468BC" w:rsidR="00496EF1" w:rsidRPr="008D6D4E" w:rsidRDefault="00496EF1" w:rsidP="00D2010A">
            <w:pPr>
              <w:jc w:val="center"/>
              <w:rPr>
                <w:rFonts w:eastAsia="Arial Unicode MS"/>
                <w:color w:val="000000"/>
                <w:u w:color="000000"/>
              </w:rPr>
            </w:pPr>
            <w:r w:rsidRPr="00E830A3">
              <w:rPr>
                <w:rFonts w:eastAsia="Arial Unicode MS"/>
                <w:color w:val="000000"/>
                <w:u w:color="000000"/>
              </w:rPr>
              <w:t>[82]</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9ABDEFA" w14:textId="6BF2DF24" w:rsidR="00496EF1" w:rsidRPr="008D6D4E" w:rsidRDefault="00496EF1" w:rsidP="00D2010A">
            <w:pPr>
              <w:ind w:firstLine="247"/>
              <w:rPr>
                <w:rFonts w:eastAsia="Arial Unicode MS"/>
                <w:color w:val="000000"/>
                <w:u w:color="000000"/>
              </w:rPr>
            </w:pPr>
            <w:r>
              <w:rPr>
                <w:rFonts w:eastAsia="Arial Unicode MS"/>
                <w:color w:val="000000"/>
                <w:u w:color="000000"/>
              </w:rPr>
              <w:t>Гилтеритиниб 120 мг внутрь 1 раз в день 1 – 28 дни</w:t>
            </w:r>
          </w:p>
        </w:tc>
      </w:tr>
      <w:tr w:rsidR="00496EF1" w:rsidRPr="00E00201" w14:paraId="51BC2B18"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F676907" w14:textId="77777777" w:rsidR="00496EF1" w:rsidRDefault="00496EF1" w:rsidP="00C243ED">
            <w:pPr>
              <w:jc w:val="center"/>
              <w:rPr>
                <w:rFonts w:eastAsia="Arial Unicode MS"/>
                <w:color w:val="000000"/>
                <w:u w:color="000000"/>
              </w:rPr>
            </w:pPr>
            <w:r>
              <w:rPr>
                <w:rFonts w:eastAsia="Arial Unicode MS"/>
                <w:color w:val="000000"/>
                <w:u w:color="000000"/>
              </w:rPr>
              <w:t>Гилтеритиниб</w:t>
            </w:r>
          </w:p>
          <w:p w14:paraId="5CBD8717" w14:textId="1D35229D" w:rsidR="00496EF1" w:rsidRPr="008D6D4E" w:rsidRDefault="00496EF1" w:rsidP="00D2010A">
            <w:pPr>
              <w:jc w:val="center"/>
              <w:rPr>
                <w:rFonts w:eastAsia="Arial Unicode MS"/>
                <w:color w:val="000000"/>
                <w:u w:color="000000"/>
              </w:rPr>
            </w:pPr>
            <w:r w:rsidRPr="00E830A3">
              <w:rPr>
                <w:rFonts w:eastAsia="Arial Unicode MS"/>
                <w:color w:val="000000"/>
                <w:u w:color="000000"/>
              </w:rPr>
              <w:t>[82]</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DF4570B" w14:textId="1A7D982F" w:rsidR="00496EF1" w:rsidRPr="008D6D4E" w:rsidRDefault="00496EF1" w:rsidP="00D2010A">
            <w:pPr>
              <w:ind w:firstLine="247"/>
              <w:rPr>
                <w:rFonts w:eastAsia="Arial Unicode MS"/>
                <w:color w:val="000000"/>
                <w:u w:color="000000"/>
              </w:rPr>
            </w:pPr>
            <w:r>
              <w:rPr>
                <w:rFonts w:eastAsia="Arial Unicode MS"/>
                <w:color w:val="000000"/>
                <w:u w:color="000000"/>
              </w:rPr>
              <w:t>Гилтеритиниб 200 мг внутрь 1 раз в день 1 – 28 дни</w:t>
            </w:r>
          </w:p>
        </w:tc>
      </w:tr>
    </w:tbl>
    <w:p w14:paraId="4725AAE5" w14:textId="77777777" w:rsidR="00500D21" w:rsidRPr="00ED0774" w:rsidRDefault="00500D21" w:rsidP="00705E68">
      <w:pPr>
        <w:pStyle w:val="22"/>
        <w:ind w:left="0" w:firstLine="0"/>
        <w:rPr>
          <w:b/>
          <w:highlight w:val="yellow"/>
        </w:rPr>
      </w:pPr>
    </w:p>
    <w:p w14:paraId="0B19F487" w14:textId="1B3BEBFB" w:rsidR="00500D21" w:rsidRPr="00AD736D" w:rsidRDefault="00D40FDC" w:rsidP="00705E68">
      <w:pPr>
        <w:pStyle w:val="22"/>
        <w:rPr>
          <w:bCs/>
          <w:i/>
          <w:iCs/>
          <w:szCs w:val="24"/>
        </w:rPr>
      </w:pPr>
      <w:r w:rsidRPr="00AD736D">
        <w:rPr>
          <w:bCs/>
        </w:rPr>
        <w:t>Таблица</w:t>
      </w:r>
      <w:r w:rsidR="00926681" w:rsidRPr="00AD736D">
        <w:rPr>
          <w:bCs/>
        </w:rPr>
        <w:t xml:space="preserve"> </w:t>
      </w:r>
      <w:r w:rsidR="00AD736D" w:rsidRPr="001718A8">
        <w:rPr>
          <w:bCs/>
          <w:lang w:val="ru-RU"/>
        </w:rPr>
        <w:t>3</w:t>
      </w:r>
      <w:r w:rsidRPr="00AD736D">
        <w:rPr>
          <w:bCs/>
        </w:rPr>
        <w:t>.</w:t>
      </w:r>
      <w:r w:rsidR="00926681" w:rsidRPr="00AD736D">
        <w:rPr>
          <w:bCs/>
        </w:rPr>
        <w:t xml:space="preserve"> </w:t>
      </w:r>
      <w:r w:rsidR="00500D21" w:rsidRPr="00AD736D">
        <w:rPr>
          <w:bCs/>
          <w:iCs/>
          <w:szCs w:val="24"/>
        </w:rPr>
        <w:t>Варианты</w:t>
      </w:r>
      <w:r w:rsidR="00926681" w:rsidRPr="00AD736D">
        <w:rPr>
          <w:bCs/>
          <w:iCs/>
          <w:szCs w:val="24"/>
        </w:rPr>
        <w:t xml:space="preserve"> </w:t>
      </w:r>
      <w:r w:rsidR="00500D21" w:rsidRPr="00AD736D">
        <w:rPr>
          <w:bCs/>
          <w:iCs/>
          <w:szCs w:val="24"/>
        </w:rPr>
        <w:t>курсов</w:t>
      </w:r>
      <w:r w:rsidR="00926681" w:rsidRPr="00AD736D">
        <w:rPr>
          <w:bCs/>
          <w:iCs/>
          <w:szCs w:val="24"/>
        </w:rPr>
        <w:t xml:space="preserve"> </w:t>
      </w:r>
      <w:r w:rsidR="00500D21" w:rsidRPr="00AD736D">
        <w:rPr>
          <w:bCs/>
          <w:iCs/>
          <w:szCs w:val="24"/>
        </w:rPr>
        <w:t>поддерживающего</w:t>
      </w:r>
      <w:r w:rsidR="00926681" w:rsidRPr="00AD736D">
        <w:rPr>
          <w:bCs/>
          <w:iCs/>
          <w:szCs w:val="24"/>
        </w:rPr>
        <w:t xml:space="preserve"> </w:t>
      </w:r>
      <w:r w:rsidR="00500D21" w:rsidRPr="00AD736D">
        <w:rPr>
          <w:bCs/>
          <w:iCs/>
          <w:szCs w:val="24"/>
        </w:rPr>
        <w:t>лечения</w:t>
      </w:r>
    </w:p>
    <w:tbl>
      <w:tblPr>
        <w:tblW w:w="9282"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gridCol w:w="62"/>
      </w:tblGrid>
      <w:tr w:rsidR="00500D21" w:rsidRPr="00E00201" w14:paraId="5644711B"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C690A4" w14:textId="77777777" w:rsidR="00500D21" w:rsidRPr="001718A8" w:rsidRDefault="00500D21" w:rsidP="00D2010A">
            <w:pPr>
              <w:jc w:val="center"/>
              <w:rPr>
                <w:b/>
              </w:rPr>
            </w:pPr>
            <w:r w:rsidRPr="00ED0774">
              <w:rPr>
                <w:b/>
              </w:rPr>
              <w:t>Программа</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7ED39" w14:textId="77777777" w:rsidR="00500D21" w:rsidRPr="001718A8" w:rsidRDefault="00500D21" w:rsidP="00D2010A">
            <w:pPr>
              <w:ind w:firstLine="567"/>
              <w:jc w:val="center"/>
              <w:rPr>
                <w:b/>
              </w:rPr>
            </w:pPr>
            <w:r w:rsidRPr="00ED0774">
              <w:rPr>
                <w:b/>
              </w:rPr>
              <w:t>Препарат</w:t>
            </w:r>
          </w:p>
        </w:tc>
      </w:tr>
      <w:tr w:rsidR="00500D21" w:rsidRPr="00E00201" w14:paraId="67F67AB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AB40B00" w14:textId="5B9F1A8E" w:rsidR="00500D21" w:rsidRPr="001718A8" w:rsidRDefault="00500D21" w:rsidP="00D2010A">
            <w:pPr>
              <w:jc w:val="center"/>
            </w:pPr>
            <w:r w:rsidRPr="001718A8">
              <w:t>5</w:t>
            </w:r>
            <w:r w:rsidR="00926681" w:rsidRPr="001718A8">
              <w:t xml:space="preserve"> </w:t>
            </w:r>
            <w:r w:rsidRPr="001718A8">
              <w:t>+</w:t>
            </w:r>
            <w:r w:rsidR="00926681" w:rsidRPr="001718A8">
              <w:t xml:space="preserve"> </w:t>
            </w:r>
            <w:r w:rsidRPr="001718A8">
              <w:t>6-</w:t>
            </w:r>
            <w:r w:rsidRPr="00ED0774">
              <w:t>МП</w:t>
            </w:r>
            <w:r w:rsidR="00C12872" w:rsidRPr="001718A8">
              <w:t xml:space="preserve"> </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16D1F3" w14:textId="16000BE1" w:rsidR="00500D21" w:rsidRPr="008D6D4E" w:rsidRDefault="00694FEA" w:rsidP="00D2010A">
            <w:pPr>
              <w:ind w:firstLine="251"/>
            </w:pPr>
            <w:r w:rsidRPr="008D6D4E">
              <w:t>#</w:t>
            </w:r>
            <w:r w:rsidR="00500D21" w:rsidRPr="00ED0774">
              <w:t>Цитарабин</w:t>
            </w:r>
            <w:r w:rsidR="00500D21" w:rsidRPr="008D6D4E">
              <w:t>**</w:t>
            </w:r>
            <w:r w:rsidR="00926681" w:rsidRPr="008D6D4E">
              <w:t xml:space="preserve"> </w:t>
            </w:r>
            <w:r w:rsidR="00500D21" w:rsidRPr="008D6D4E">
              <w:t>1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r w:rsidR="00926681" w:rsidRPr="008D6D4E">
              <w:t xml:space="preserve"> </w:t>
            </w:r>
            <w:r w:rsidR="00500D21" w:rsidRPr="00ED0774">
              <w:t>или</w:t>
            </w:r>
            <w:r w:rsidR="00926681" w:rsidRPr="008D6D4E">
              <w:t xml:space="preserve"> </w:t>
            </w:r>
            <w:r w:rsidR="00500D21" w:rsidRPr="008D6D4E">
              <w:t>50</w:t>
            </w:r>
            <w:r w:rsidR="005A0CCA" w:rsidRPr="008D6D4E">
              <w:t>-1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3321F0" w:rsidRPr="00ED0774">
              <w:t>п</w:t>
            </w:r>
            <w:r w:rsidR="003321F0" w:rsidRPr="008D6D4E">
              <w:t>/</w:t>
            </w:r>
            <w:r w:rsidR="003321F0" w:rsidRPr="00ED0774">
              <w:t>к</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p>
          <w:p w14:paraId="6E810DAC" w14:textId="77777777" w:rsidR="00500D21" w:rsidRPr="008D6D4E" w:rsidRDefault="000F00BC" w:rsidP="00D2010A">
            <w:pPr>
              <w:ind w:firstLine="251"/>
              <w:rPr>
                <w:highlight w:val="yellow"/>
              </w:rPr>
            </w:pPr>
            <w:r w:rsidRPr="008D6D4E">
              <w:t>#</w:t>
            </w:r>
            <w:r w:rsidR="00500D21" w:rsidRPr="00ED0774">
              <w:t>Меркаптопурин</w:t>
            </w:r>
            <w:r w:rsidR="00500D21" w:rsidRPr="008D6D4E">
              <w:t>**</w:t>
            </w:r>
            <w:r w:rsidR="00926681" w:rsidRPr="008D6D4E">
              <w:t xml:space="preserve"> </w:t>
            </w:r>
            <w:r w:rsidR="00500D21" w:rsidRPr="008D6D4E">
              <w:t>6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926681" w:rsidRPr="008D6D4E">
              <w:t xml:space="preserve"> </w:t>
            </w:r>
            <w:r w:rsidR="00500D21" w:rsidRPr="00ED0774">
              <w:t>сутки</w:t>
            </w:r>
            <w:r w:rsidR="00926681" w:rsidRPr="008D6D4E">
              <w:t xml:space="preserve"> </w:t>
            </w:r>
            <w:r w:rsidR="00500D21" w:rsidRPr="00ED0774">
              <w:t>в</w:t>
            </w:r>
            <w:r w:rsidR="00926681" w:rsidRPr="008D6D4E">
              <w:t xml:space="preserve"> </w:t>
            </w:r>
            <w:r w:rsidR="00500D21" w:rsidRPr="008D6D4E">
              <w:t>2</w:t>
            </w:r>
            <w:r w:rsidR="00926681" w:rsidRPr="008D6D4E">
              <w:t xml:space="preserve"> </w:t>
            </w:r>
            <w:r w:rsidR="00500D21" w:rsidRPr="00ED0774">
              <w:t>приема</w:t>
            </w:r>
            <w:r w:rsidR="00926681" w:rsidRPr="008D6D4E">
              <w:t xml:space="preserve"> </w:t>
            </w:r>
            <w:r w:rsidR="00500D21" w:rsidRPr="00ED0774">
              <w:t>внутр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r w:rsidR="00926681" w:rsidRPr="008D6D4E">
              <w:t xml:space="preserve">  </w:t>
            </w:r>
          </w:p>
        </w:tc>
      </w:tr>
      <w:tr w:rsidR="00496EF1" w:rsidRPr="00E00201" w14:paraId="430D5A9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8FAEB6" w14:textId="77777777" w:rsidR="00496EF1" w:rsidRDefault="00496EF1" w:rsidP="00D2010A">
            <w:pPr>
              <w:jc w:val="center"/>
            </w:pPr>
            <w:r w:rsidRPr="001718A8">
              <w:t>5 + 6-</w:t>
            </w:r>
            <w:r w:rsidRPr="00ED0774">
              <w:t>МП</w:t>
            </w:r>
            <w:r w:rsidRPr="001718A8">
              <w:t xml:space="preserve"> </w:t>
            </w:r>
          </w:p>
          <w:p w14:paraId="44181170" w14:textId="6B66C995" w:rsidR="00496EF1" w:rsidRPr="001718A8" w:rsidRDefault="00496EF1" w:rsidP="00D2010A">
            <w:pPr>
              <w:jc w:val="center"/>
            </w:pPr>
            <w:r>
              <w:t>с мидостаурином</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8C45C7A" w14:textId="77777777" w:rsidR="00496EF1" w:rsidRPr="008D6D4E" w:rsidRDefault="00496EF1" w:rsidP="00C243ED">
            <w:pPr>
              <w:ind w:firstLine="251"/>
            </w:pPr>
            <w:r w:rsidRPr="008D6D4E">
              <w:t>#</w:t>
            </w:r>
            <w:r w:rsidRPr="00ED0774">
              <w:t>Цитарабин</w:t>
            </w:r>
            <w:r w:rsidRPr="008D6D4E">
              <w:t xml:space="preserve">** 100 </w:t>
            </w:r>
            <w:r w:rsidRPr="00ED0774">
              <w:t>мг</w:t>
            </w:r>
            <w:r w:rsidRPr="008D6D4E">
              <w:t>/</w:t>
            </w:r>
            <w:r w:rsidRPr="00ED0774">
              <w:t>м</w:t>
            </w:r>
            <w:r w:rsidRPr="008D6D4E">
              <w:rPr>
                <w:vertAlign w:val="superscript"/>
              </w:rPr>
              <w:t>2</w:t>
            </w:r>
            <w:r w:rsidRPr="008D6D4E">
              <w:t xml:space="preserve"> </w:t>
            </w:r>
            <w:r w:rsidRPr="00ED0774">
              <w:t>в</w:t>
            </w:r>
            <w:r w:rsidRPr="008D6D4E">
              <w:t>/</w:t>
            </w:r>
            <w:r w:rsidRPr="00ED0774">
              <w:t>в</w:t>
            </w:r>
            <w:r w:rsidRPr="008D6D4E">
              <w:t xml:space="preserve"> 2 </w:t>
            </w:r>
            <w:r w:rsidRPr="00ED0774">
              <w:t>раза</w:t>
            </w:r>
            <w:r w:rsidRPr="008D6D4E">
              <w:t xml:space="preserve"> </w:t>
            </w:r>
            <w:r w:rsidRPr="00ED0774">
              <w:t>в</w:t>
            </w:r>
            <w:r w:rsidRPr="008D6D4E">
              <w:t xml:space="preserve"> </w:t>
            </w:r>
            <w:r w:rsidRPr="00ED0774">
              <w:t>день</w:t>
            </w:r>
            <w:r w:rsidRPr="008D6D4E">
              <w:t xml:space="preserve"> </w:t>
            </w:r>
            <w:r w:rsidRPr="00ED0774">
              <w:t>в</w:t>
            </w:r>
            <w:r w:rsidRPr="008D6D4E">
              <w:t xml:space="preserve"> 1–5-</w:t>
            </w:r>
            <w:r w:rsidRPr="00ED0774">
              <w:t>й</w:t>
            </w:r>
            <w:r w:rsidRPr="008D6D4E">
              <w:t xml:space="preserve"> </w:t>
            </w:r>
            <w:r w:rsidRPr="00ED0774">
              <w:t>дни</w:t>
            </w:r>
            <w:r w:rsidRPr="008D6D4E">
              <w:t xml:space="preserve"> </w:t>
            </w:r>
            <w:r w:rsidRPr="00ED0774">
              <w:t>или</w:t>
            </w:r>
            <w:r w:rsidRPr="008D6D4E">
              <w:t xml:space="preserve"> 50-100 </w:t>
            </w:r>
            <w:r w:rsidRPr="00ED0774">
              <w:t>мг</w:t>
            </w:r>
            <w:r w:rsidRPr="008D6D4E">
              <w:t>/</w:t>
            </w:r>
            <w:r w:rsidRPr="00ED0774">
              <w:t>м</w:t>
            </w:r>
            <w:r w:rsidRPr="008D6D4E">
              <w:rPr>
                <w:vertAlign w:val="superscript"/>
              </w:rPr>
              <w:t>2</w:t>
            </w:r>
            <w:r w:rsidRPr="008D6D4E">
              <w:t xml:space="preserve"> </w:t>
            </w:r>
            <w:r w:rsidRPr="00ED0774">
              <w:t>п</w:t>
            </w:r>
            <w:r w:rsidRPr="008D6D4E">
              <w:t>/</w:t>
            </w:r>
            <w:r w:rsidRPr="00ED0774">
              <w:t>к</w:t>
            </w:r>
            <w:r w:rsidRPr="008D6D4E">
              <w:t xml:space="preserve"> 2 </w:t>
            </w:r>
            <w:r w:rsidRPr="00ED0774">
              <w:t>раза</w:t>
            </w:r>
            <w:r w:rsidRPr="008D6D4E">
              <w:t xml:space="preserve"> </w:t>
            </w:r>
            <w:r w:rsidRPr="00ED0774">
              <w:t>в</w:t>
            </w:r>
            <w:r w:rsidRPr="008D6D4E">
              <w:t xml:space="preserve"> </w:t>
            </w:r>
            <w:r w:rsidRPr="00ED0774">
              <w:t>день</w:t>
            </w:r>
            <w:r w:rsidRPr="008D6D4E">
              <w:t xml:space="preserve"> </w:t>
            </w:r>
            <w:r w:rsidRPr="00ED0774">
              <w:t>в</w:t>
            </w:r>
            <w:r w:rsidRPr="008D6D4E">
              <w:t xml:space="preserve"> 1–5-</w:t>
            </w:r>
            <w:r w:rsidRPr="00ED0774">
              <w:t>й</w:t>
            </w:r>
            <w:r w:rsidRPr="008D6D4E">
              <w:t xml:space="preserve"> </w:t>
            </w:r>
            <w:r w:rsidRPr="00ED0774">
              <w:t>дни</w:t>
            </w:r>
          </w:p>
          <w:p w14:paraId="6150392F" w14:textId="77777777" w:rsidR="00496EF1" w:rsidRDefault="00496EF1" w:rsidP="00D2010A">
            <w:pPr>
              <w:ind w:firstLine="251"/>
            </w:pPr>
            <w:r w:rsidRPr="008D6D4E">
              <w:t>#</w:t>
            </w:r>
            <w:r w:rsidRPr="00ED0774">
              <w:t>Меркаптопурин</w:t>
            </w:r>
            <w:r w:rsidRPr="008D6D4E">
              <w:t xml:space="preserve">** 60 </w:t>
            </w:r>
            <w:r w:rsidRPr="00ED0774">
              <w:t>мг</w:t>
            </w:r>
            <w:r w:rsidRPr="008D6D4E">
              <w:t>/</w:t>
            </w:r>
            <w:r w:rsidRPr="00ED0774">
              <w:t>м</w:t>
            </w:r>
            <w:r w:rsidRPr="008D6D4E">
              <w:rPr>
                <w:vertAlign w:val="superscript"/>
              </w:rPr>
              <w:t>2</w:t>
            </w:r>
            <w:r w:rsidRPr="008D6D4E">
              <w:t xml:space="preserve"> </w:t>
            </w:r>
            <w:r w:rsidRPr="00ED0774">
              <w:t>в</w:t>
            </w:r>
            <w:r w:rsidRPr="008D6D4E">
              <w:t xml:space="preserve"> </w:t>
            </w:r>
            <w:r w:rsidRPr="00ED0774">
              <w:t>сутки</w:t>
            </w:r>
            <w:r w:rsidRPr="008D6D4E">
              <w:t xml:space="preserve"> </w:t>
            </w:r>
            <w:r w:rsidRPr="00ED0774">
              <w:t>в</w:t>
            </w:r>
            <w:r w:rsidRPr="008D6D4E">
              <w:t xml:space="preserve"> 2 </w:t>
            </w:r>
            <w:r w:rsidRPr="00ED0774">
              <w:t>приема</w:t>
            </w:r>
            <w:r w:rsidRPr="008D6D4E">
              <w:t xml:space="preserve"> </w:t>
            </w:r>
            <w:r w:rsidRPr="00ED0774">
              <w:t>внутрь</w:t>
            </w:r>
            <w:r w:rsidRPr="008D6D4E">
              <w:t xml:space="preserve"> </w:t>
            </w:r>
            <w:r w:rsidRPr="00ED0774">
              <w:t>в</w:t>
            </w:r>
            <w:r w:rsidRPr="008D6D4E">
              <w:t xml:space="preserve"> 1–5-</w:t>
            </w:r>
            <w:r w:rsidRPr="00ED0774">
              <w:t>й</w:t>
            </w:r>
            <w:r w:rsidRPr="008D6D4E">
              <w:t xml:space="preserve"> </w:t>
            </w:r>
            <w:r w:rsidRPr="00ED0774">
              <w:t>дни</w:t>
            </w:r>
          </w:p>
          <w:p w14:paraId="6A61BFF0" w14:textId="7542CF0D" w:rsidR="00496EF1" w:rsidRPr="008D6D4E" w:rsidRDefault="00496EF1" w:rsidP="00D2010A">
            <w:pPr>
              <w:ind w:firstLine="251"/>
            </w:pPr>
            <w:r w:rsidRPr="008D6D4E">
              <w:t xml:space="preserve">  </w:t>
            </w:r>
            <w:r>
              <w:rPr>
                <w:rFonts w:eastAsia="Arial Unicode MS"/>
                <w:color w:val="000000"/>
                <w:u w:color="000000"/>
              </w:rPr>
              <w:t>Мидостаурин 50 мг 2 раза в день внутрь в один прием с 8 по 21 дни</w:t>
            </w:r>
          </w:p>
        </w:tc>
      </w:tr>
      <w:tr w:rsidR="00500D21" w:rsidRPr="00E00201" w14:paraId="49C7273C"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5CF9D38" w14:textId="77777777" w:rsidR="00500D21" w:rsidRPr="001718A8" w:rsidRDefault="00500D21" w:rsidP="00D2010A">
            <w:pPr>
              <w:jc w:val="center"/>
            </w:pPr>
            <w:r w:rsidRPr="001718A8">
              <w:t>5</w:t>
            </w:r>
            <w:r w:rsidR="00926681" w:rsidRPr="001718A8">
              <w:t xml:space="preserve"> </w:t>
            </w:r>
            <w:r w:rsidRPr="001718A8">
              <w:t>+</w:t>
            </w:r>
            <w:r w:rsidR="00926681" w:rsidRPr="001718A8">
              <w:t xml:space="preserve"> </w:t>
            </w:r>
            <w:r w:rsidRPr="00ED0774">
              <w:t>ЦФ</w:t>
            </w:r>
            <w:r w:rsidR="00926681" w:rsidRPr="001718A8">
              <w:t xml:space="preserve"> </w:t>
            </w:r>
            <w:r w:rsidRPr="001718A8">
              <w:rPr>
                <w:shd w:val="clear" w:color="auto" w:fill="FFFFFF"/>
              </w:rPr>
              <w:t>(1)</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8CF5126" w14:textId="77777777" w:rsidR="00500D21" w:rsidRPr="008D6D4E" w:rsidRDefault="00F06B6A" w:rsidP="00D2010A">
            <w:pPr>
              <w:ind w:firstLine="251"/>
            </w:pPr>
            <w:r w:rsidRPr="008D6D4E">
              <w:t>#</w:t>
            </w:r>
            <w:r w:rsidR="00500D21" w:rsidRPr="00ED0774">
              <w:t>Цитарабин</w:t>
            </w:r>
            <w:r w:rsidR="00500D21" w:rsidRPr="008D6D4E">
              <w:t>**</w:t>
            </w:r>
            <w:r w:rsidR="00926681" w:rsidRPr="008D6D4E">
              <w:t xml:space="preserve"> </w:t>
            </w:r>
            <w:r w:rsidR="00500D21" w:rsidRPr="008D6D4E">
              <w:t>1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r w:rsidR="00926681" w:rsidRPr="008D6D4E">
              <w:t xml:space="preserve"> </w:t>
            </w:r>
            <w:r w:rsidR="00500D21" w:rsidRPr="00ED0774">
              <w:t>или</w:t>
            </w:r>
            <w:r w:rsidR="00926681" w:rsidRPr="008D6D4E">
              <w:t xml:space="preserve"> </w:t>
            </w:r>
            <w:r w:rsidR="00500D21" w:rsidRPr="008D6D4E">
              <w:t>1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3321F0" w:rsidRPr="00ED0774">
              <w:t>п</w:t>
            </w:r>
            <w:r w:rsidR="003321F0" w:rsidRPr="008D6D4E">
              <w:t>/</w:t>
            </w:r>
            <w:r w:rsidR="003321F0" w:rsidRPr="00ED0774">
              <w:t>к</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p>
          <w:p w14:paraId="0468F68D" w14:textId="77777777" w:rsidR="00500D21" w:rsidRPr="008D6D4E" w:rsidRDefault="008F2560" w:rsidP="00D2010A">
            <w:pPr>
              <w:ind w:firstLine="251"/>
              <w:rPr>
                <w:highlight w:val="yellow"/>
              </w:rPr>
            </w:pPr>
            <w:r w:rsidRPr="008D6D4E">
              <w:t>#</w:t>
            </w:r>
            <w:r w:rsidR="00500D21" w:rsidRPr="00ED0774">
              <w:t>Циклофосфамид</w:t>
            </w:r>
            <w:r w:rsidR="00500D21" w:rsidRPr="008D6D4E">
              <w:t>**</w:t>
            </w:r>
            <w:r w:rsidR="00926681" w:rsidRPr="008D6D4E">
              <w:t xml:space="preserve"> </w:t>
            </w:r>
            <w:r w:rsidR="00500D21" w:rsidRPr="008D6D4E">
              <w:t>10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926681" w:rsidRPr="008D6D4E">
              <w:t xml:space="preserve"> </w:t>
            </w:r>
            <w:r w:rsidR="00500D21" w:rsidRPr="008D6D4E">
              <w:t>3-</w:t>
            </w:r>
            <w:r w:rsidR="00500D21" w:rsidRPr="00ED0774">
              <w:t>й</w:t>
            </w:r>
            <w:r w:rsidR="00926681" w:rsidRPr="008D6D4E">
              <w:t xml:space="preserve"> </w:t>
            </w:r>
            <w:r w:rsidR="00500D21" w:rsidRPr="00ED0774">
              <w:t>день</w:t>
            </w:r>
          </w:p>
        </w:tc>
      </w:tr>
      <w:tr w:rsidR="00496EF1" w:rsidRPr="00E00201" w14:paraId="15F77D0A"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56D80E" w14:textId="77777777" w:rsidR="00496EF1" w:rsidRDefault="00496EF1" w:rsidP="00D2010A">
            <w:pPr>
              <w:jc w:val="center"/>
              <w:rPr>
                <w:shd w:val="clear" w:color="auto" w:fill="FFFFFF"/>
              </w:rPr>
            </w:pPr>
            <w:r w:rsidRPr="001718A8">
              <w:t xml:space="preserve">5 + </w:t>
            </w:r>
            <w:r w:rsidRPr="00ED0774">
              <w:t>ЦФ</w:t>
            </w:r>
            <w:r w:rsidRPr="001718A8">
              <w:t xml:space="preserve"> </w:t>
            </w:r>
            <w:r w:rsidRPr="001718A8">
              <w:rPr>
                <w:shd w:val="clear" w:color="auto" w:fill="FFFFFF"/>
              </w:rPr>
              <w:t>(1)</w:t>
            </w:r>
          </w:p>
          <w:p w14:paraId="774D5EEC" w14:textId="6F870C3D" w:rsidR="00496EF1" w:rsidRPr="001718A8" w:rsidRDefault="00496EF1" w:rsidP="00D2010A">
            <w:pPr>
              <w:jc w:val="center"/>
            </w:pP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D55C8A" w14:textId="77777777" w:rsidR="00496EF1" w:rsidRPr="008D6D4E" w:rsidRDefault="00496EF1" w:rsidP="00C243ED">
            <w:pPr>
              <w:ind w:firstLine="251"/>
            </w:pPr>
            <w:r w:rsidRPr="008D6D4E">
              <w:t>#</w:t>
            </w:r>
            <w:r w:rsidRPr="00ED0774">
              <w:t>Цитарабин</w:t>
            </w:r>
            <w:r w:rsidRPr="008D6D4E">
              <w:t xml:space="preserve">** 100 </w:t>
            </w:r>
            <w:r w:rsidRPr="00ED0774">
              <w:t>мг</w:t>
            </w:r>
            <w:r w:rsidRPr="008D6D4E">
              <w:t>/</w:t>
            </w:r>
            <w:r w:rsidRPr="00ED0774">
              <w:t>м</w:t>
            </w:r>
            <w:r w:rsidRPr="008D6D4E">
              <w:rPr>
                <w:vertAlign w:val="superscript"/>
              </w:rPr>
              <w:t>2</w:t>
            </w:r>
            <w:r w:rsidRPr="008D6D4E">
              <w:t xml:space="preserve"> </w:t>
            </w:r>
            <w:r w:rsidRPr="00ED0774">
              <w:t>в</w:t>
            </w:r>
            <w:r w:rsidRPr="008D6D4E">
              <w:t>/</w:t>
            </w:r>
            <w:r w:rsidRPr="00ED0774">
              <w:t>в</w:t>
            </w:r>
            <w:r w:rsidRPr="008D6D4E">
              <w:t xml:space="preserve"> 2 </w:t>
            </w:r>
            <w:r w:rsidRPr="00ED0774">
              <w:t>раза</w:t>
            </w:r>
            <w:r w:rsidRPr="008D6D4E">
              <w:t xml:space="preserve"> </w:t>
            </w:r>
            <w:r w:rsidRPr="00ED0774">
              <w:t>в</w:t>
            </w:r>
            <w:r w:rsidRPr="008D6D4E">
              <w:t xml:space="preserve"> </w:t>
            </w:r>
            <w:r w:rsidRPr="00ED0774">
              <w:t>день</w:t>
            </w:r>
            <w:r w:rsidRPr="008D6D4E">
              <w:t xml:space="preserve"> </w:t>
            </w:r>
            <w:r w:rsidRPr="00ED0774">
              <w:t>в</w:t>
            </w:r>
            <w:r w:rsidRPr="008D6D4E">
              <w:t xml:space="preserve"> 1–5-</w:t>
            </w:r>
            <w:r w:rsidRPr="00ED0774">
              <w:t>й</w:t>
            </w:r>
            <w:r w:rsidRPr="008D6D4E">
              <w:t xml:space="preserve"> </w:t>
            </w:r>
            <w:r w:rsidRPr="00ED0774">
              <w:t>дни</w:t>
            </w:r>
            <w:r w:rsidRPr="008D6D4E">
              <w:t xml:space="preserve"> </w:t>
            </w:r>
            <w:r w:rsidRPr="00ED0774">
              <w:t>или</w:t>
            </w:r>
            <w:r w:rsidRPr="008D6D4E">
              <w:t xml:space="preserve"> 100 </w:t>
            </w:r>
            <w:r w:rsidRPr="00ED0774">
              <w:t>мг</w:t>
            </w:r>
            <w:r w:rsidRPr="008D6D4E">
              <w:t>/</w:t>
            </w:r>
            <w:r w:rsidRPr="00ED0774">
              <w:t>м</w:t>
            </w:r>
            <w:r w:rsidRPr="008D6D4E">
              <w:rPr>
                <w:vertAlign w:val="superscript"/>
              </w:rPr>
              <w:t>2</w:t>
            </w:r>
            <w:r w:rsidRPr="008D6D4E">
              <w:t xml:space="preserve"> </w:t>
            </w:r>
            <w:r w:rsidRPr="00ED0774">
              <w:t>п</w:t>
            </w:r>
            <w:r w:rsidRPr="008D6D4E">
              <w:t>/</w:t>
            </w:r>
            <w:r w:rsidRPr="00ED0774">
              <w:t>к</w:t>
            </w:r>
            <w:r w:rsidRPr="008D6D4E">
              <w:t xml:space="preserve"> 2 </w:t>
            </w:r>
            <w:r w:rsidRPr="00ED0774">
              <w:t>раза</w:t>
            </w:r>
            <w:r w:rsidRPr="008D6D4E">
              <w:t xml:space="preserve"> </w:t>
            </w:r>
            <w:r w:rsidRPr="00ED0774">
              <w:t>в</w:t>
            </w:r>
            <w:r w:rsidRPr="008D6D4E">
              <w:t xml:space="preserve"> </w:t>
            </w:r>
            <w:r w:rsidRPr="00ED0774">
              <w:t>день</w:t>
            </w:r>
            <w:r w:rsidRPr="008D6D4E">
              <w:t xml:space="preserve"> </w:t>
            </w:r>
            <w:r w:rsidRPr="00ED0774">
              <w:t>в</w:t>
            </w:r>
            <w:r w:rsidRPr="008D6D4E">
              <w:t xml:space="preserve"> 1–5-</w:t>
            </w:r>
            <w:r w:rsidRPr="00ED0774">
              <w:t>й</w:t>
            </w:r>
            <w:r w:rsidRPr="008D6D4E">
              <w:t xml:space="preserve"> </w:t>
            </w:r>
            <w:r w:rsidRPr="00ED0774">
              <w:t>дни</w:t>
            </w:r>
          </w:p>
          <w:p w14:paraId="6E3F85A8" w14:textId="0B4BFDDE" w:rsidR="00496EF1" w:rsidRPr="008D6D4E" w:rsidRDefault="00496EF1" w:rsidP="00D2010A">
            <w:pPr>
              <w:ind w:firstLine="251"/>
            </w:pPr>
            <w:r w:rsidRPr="008D6D4E">
              <w:t>#</w:t>
            </w:r>
            <w:r w:rsidRPr="00ED0774">
              <w:t>Циклофосфамид</w:t>
            </w:r>
            <w:r w:rsidRPr="008D6D4E">
              <w:t xml:space="preserve">** 1000 </w:t>
            </w:r>
            <w:r w:rsidRPr="00ED0774">
              <w:t>мг</w:t>
            </w:r>
            <w:r w:rsidRPr="008D6D4E">
              <w:t>/</w:t>
            </w:r>
            <w:r w:rsidRPr="00ED0774">
              <w:t>м</w:t>
            </w:r>
            <w:r w:rsidRPr="008D6D4E">
              <w:rPr>
                <w:vertAlign w:val="superscript"/>
              </w:rPr>
              <w:t>2</w:t>
            </w:r>
            <w:r w:rsidRPr="008D6D4E">
              <w:t xml:space="preserve"> </w:t>
            </w:r>
            <w:r w:rsidRPr="00ED0774">
              <w:t>в</w:t>
            </w:r>
            <w:r w:rsidRPr="008D6D4E">
              <w:t xml:space="preserve"> 3-</w:t>
            </w:r>
            <w:r w:rsidRPr="00ED0774">
              <w:t>й</w:t>
            </w:r>
            <w:r w:rsidRPr="008D6D4E">
              <w:t xml:space="preserve"> </w:t>
            </w:r>
            <w:r w:rsidRPr="00ED0774">
              <w:t>день</w:t>
            </w:r>
          </w:p>
        </w:tc>
      </w:tr>
      <w:tr w:rsidR="00500D21" w:rsidRPr="00ED0774" w14:paraId="031A0062"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839027C" w14:textId="77777777" w:rsidR="00500D21" w:rsidRPr="001718A8" w:rsidRDefault="00500D21" w:rsidP="00D2010A">
            <w:pPr>
              <w:jc w:val="center"/>
            </w:pPr>
            <w:r w:rsidRPr="001718A8">
              <w:t>5</w:t>
            </w:r>
            <w:r w:rsidR="00926681" w:rsidRPr="001718A8">
              <w:t xml:space="preserve"> </w:t>
            </w:r>
            <w:r w:rsidRPr="001718A8">
              <w:t>+</w:t>
            </w:r>
            <w:r w:rsidR="00926681" w:rsidRPr="001718A8">
              <w:t xml:space="preserve"> </w:t>
            </w:r>
            <w:r w:rsidRPr="00ED0774">
              <w:t>ЦФ</w:t>
            </w:r>
            <w:r w:rsidR="00926681" w:rsidRPr="001718A8">
              <w:t xml:space="preserve"> </w:t>
            </w:r>
            <w:r w:rsidRPr="001718A8">
              <w:rPr>
                <w:shd w:val="clear" w:color="auto" w:fill="FFFFFF"/>
              </w:rPr>
              <w:t>(2)</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E213925" w14:textId="77777777" w:rsidR="00500D21" w:rsidRPr="008D6D4E" w:rsidRDefault="00F06B6A" w:rsidP="00D2010A">
            <w:pPr>
              <w:ind w:firstLine="251"/>
            </w:pPr>
            <w:r w:rsidRPr="008D6D4E">
              <w:t>#</w:t>
            </w:r>
            <w:r w:rsidR="00500D21" w:rsidRPr="00ED0774">
              <w:t>Цитарабин</w:t>
            </w:r>
            <w:r w:rsidR="00500D21" w:rsidRPr="008D6D4E">
              <w:t>**</w:t>
            </w:r>
            <w:r w:rsidR="00926681" w:rsidRPr="008D6D4E">
              <w:t xml:space="preserve"> </w:t>
            </w:r>
            <w:r w:rsidR="00500D21" w:rsidRPr="008D6D4E">
              <w:t>10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500D21" w:rsidRPr="00ED0774">
              <w:t>в</w:t>
            </w:r>
            <w:r w:rsidR="00500D21" w:rsidRPr="008D6D4E">
              <w:t>/</w:t>
            </w:r>
            <w:r w:rsidR="00500D21" w:rsidRPr="00ED0774">
              <w:t>в</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r w:rsidR="00926681" w:rsidRPr="008D6D4E">
              <w:t xml:space="preserve"> </w:t>
            </w:r>
            <w:r w:rsidR="00500D21" w:rsidRPr="00ED0774">
              <w:t>или</w:t>
            </w:r>
            <w:r w:rsidR="00926681" w:rsidRPr="008D6D4E">
              <w:t xml:space="preserve"> </w:t>
            </w:r>
            <w:r w:rsidR="00500D21" w:rsidRPr="008D6D4E">
              <w:t>50</w:t>
            </w:r>
            <w:r w:rsidR="00926681" w:rsidRPr="008D6D4E">
              <w:t xml:space="preserve"> </w:t>
            </w:r>
            <w:r w:rsidR="00500D21" w:rsidRPr="00ED0774">
              <w:t>мг</w:t>
            </w:r>
            <w:r w:rsidR="00500D21" w:rsidRPr="008D6D4E">
              <w:t>/</w:t>
            </w:r>
            <w:r w:rsidR="00500D21" w:rsidRPr="00ED0774">
              <w:t>м</w:t>
            </w:r>
            <w:r w:rsidR="00500D21" w:rsidRPr="008D6D4E">
              <w:rPr>
                <w:vertAlign w:val="superscript"/>
              </w:rPr>
              <w:t>2</w:t>
            </w:r>
            <w:r w:rsidR="00926681" w:rsidRPr="008D6D4E">
              <w:t xml:space="preserve"> </w:t>
            </w:r>
            <w:r w:rsidR="003321F0" w:rsidRPr="00ED0774">
              <w:t>п</w:t>
            </w:r>
            <w:r w:rsidR="003321F0" w:rsidRPr="008D6D4E">
              <w:t>/</w:t>
            </w:r>
            <w:r w:rsidR="003321F0" w:rsidRPr="00ED0774">
              <w:t>к</w:t>
            </w:r>
            <w:r w:rsidR="00926681" w:rsidRPr="008D6D4E">
              <w:t xml:space="preserve"> </w:t>
            </w:r>
            <w:r w:rsidR="00500D21" w:rsidRPr="008D6D4E">
              <w:t>2</w:t>
            </w:r>
            <w:r w:rsidR="00926681" w:rsidRPr="008D6D4E">
              <w:t xml:space="preserve"> </w:t>
            </w:r>
            <w:r w:rsidR="00500D21" w:rsidRPr="00ED0774">
              <w:t>раза</w:t>
            </w:r>
            <w:r w:rsidR="00926681" w:rsidRPr="008D6D4E">
              <w:t xml:space="preserve"> </w:t>
            </w:r>
            <w:r w:rsidR="00500D21" w:rsidRPr="00ED0774">
              <w:t>в</w:t>
            </w:r>
            <w:r w:rsidR="00926681" w:rsidRPr="008D6D4E">
              <w:t xml:space="preserve"> </w:t>
            </w:r>
            <w:r w:rsidR="00500D21" w:rsidRPr="00ED0774">
              <w:t>день</w:t>
            </w:r>
            <w:r w:rsidR="00926681" w:rsidRPr="008D6D4E">
              <w:t xml:space="preserve"> </w:t>
            </w:r>
            <w:r w:rsidR="00500D21" w:rsidRPr="00ED0774">
              <w:t>в</w:t>
            </w:r>
            <w:r w:rsidR="00926681" w:rsidRPr="008D6D4E">
              <w:t xml:space="preserve"> </w:t>
            </w:r>
            <w:r w:rsidR="00500D21" w:rsidRPr="008D6D4E">
              <w:t>1</w:t>
            </w:r>
            <w:r w:rsidR="00E41799" w:rsidRPr="008D6D4E">
              <w:t>–</w:t>
            </w:r>
            <w:r w:rsidR="00500D21" w:rsidRPr="008D6D4E">
              <w:t>5-</w:t>
            </w:r>
            <w:r w:rsidR="00500D21" w:rsidRPr="00ED0774">
              <w:t>й</w:t>
            </w:r>
            <w:r w:rsidR="00926681" w:rsidRPr="008D6D4E">
              <w:t xml:space="preserve"> </w:t>
            </w:r>
            <w:r w:rsidR="00500D21" w:rsidRPr="00ED0774">
              <w:t>дни</w:t>
            </w:r>
          </w:p>
          <w:p w14:paraId="1B9A2213" w14:textId="77777777" w:rsidR="00500D21" w:rsidRPr="00ED0774" w:rsidRDefault="008F2560" w:rsidP="00D2010A">
            <w:pPr>
              <w:ind w:firstLine="251"/>
              <w:rPr>
                <w:highlight w:val="yellow"/>
              </w:rPr>
            </w:pPr>
            <w:r w:rsidRPr="00E00201">
              <w:t>#</w:t>
            </w:r>
            <w:r w:rsidR="00500D21" w:rsidRPr="00ED0774">
              <w:t>Циклофосфамид**</w:t>
            </w:r>
            <w:r w:rsidR="00926681" w:rsidRPr="00ED0774">
              <w:t xml:space="preserve"> </w:t>
            </w:r>
            <w:r w:rsidR="00500D21" w:rsidRPr="00ED0774">
              <w:t>65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1-й</w:t>
            </w:r>
            <w:r w:rsidR="00926681" w:rsidRPr="00ED0774">
              <w:t xml:space="preserve"> </w:t>
            </w:r>
            <w:r w:rsidR="00500D21" w:rsidRPr="00ED0774">
              <w:t>день</w:t>
            </w:r>
          </w:p>
        </w:tc>
      </w:tr>
      <w:tr w:rsidR="00500D21" w:rsidRPr="00ED0774" w14:paraId="6AFD378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98125C6" w14:textId="19FC2247" w:rsidR="00500D21" w:rsidRPr="00ED0774" w:rsidRDefault="00500D21" w:rsidP="00D2010A">
            <w:pPr>
              <w:jc w:val="center"/>
            </w:pPr>
            <w:r w:rsidRPr="00ED0774">
              <w:t>6-МР</w:t>
            </w:r>
            <w:r w:rsidR="00926681" w:rsidRPr="00ED0774">
              <w:t xml:space="preserve"> </w:t>
            </w:r>
            <w:r w:rsidRPr="00ED0774">
              <w:t>+</w:t>
            </w:r>
            <w:r w:rsidR="00926681" w:rsidRPr="00ED0774">
              <w:t xml:space="preserve"> </w:t>
            </w:r>
            <w:r w:rsidRPr="00ED0774">
              <w:t>МТХ</w:t>
            </w:r>
            <w:r w:rsidR="00C12872" w:rsidRPr="00ED0774">
              <w:t xml:space="preserve"> </w:t>
            </w:r>
            <w:r w:rsidR="00C12872" w:rsidRPr="00ED0774">
              <w:rPr>
                <w:lang w:val="en-US"/>
              </w:rPr>
              <w:fldChar w:fldCharType="begin" w:fldLock="1"/>
            </w:r>
            <w:r w:rsidR="00122C3C">
              <w:rPr>
                <w:lang w:val="en-US"/>
              </w:rPr>
              <w:instrText>ADDIN</w:instrText>
            </w:r>
            <w:r w:rsidR="00122C3C" w:rsidRPr="009639EB">
              <w:instrText xml:space="preserve"> </w:instrText>
            </w:r>
            <w:r w:rsidR="00122C3C">
              <w:rPr>
                <w:lang w:val="en-US"/>
              </w:rPr>
              <w:instrText>CSL</w:instrText>
            </w:r>
            <w:r w:rsidR="00122C3C" w:rsidRPr="009639EB">
              <w:instrText>_</w:instrText>
            </w:r>
            <w:r w:rsidR="00122C3C">
              <w:rPr>
                <w:lang w:val="en-US"/>
              </w:rPr>
              <w:instrText>CITATION</w:instrText>
            </w:r>
            <w:r w:rsidR="00122C3C" w:rsidRPr="009639EB">
              <w:instrText xml:space="preserve"> {"</w:instrText>
            </w:r>
            <w:r w:rsidR="00122C3C">
              <w:rPr>
                <w:lang w:val="en-US"/>
              </w:rPr>
              <w:instrText>citationItems</w:instrText>
            </w:r>
            <w:r w:rsidR="00122C3C" w:rsidRPr="009639EB">
              <w:instrText>":[{"</w:instrText>
            </w:r>
            <w:r w:rsidR="00122C3C">
              <w:rPr>
                <w:lang w:val="en-US"/>
              </w:rPr>
              <w:instrText>id</w:instrText>
            </w:r>
            <w:r w:rsidR="00122C3C" w:rsidRPr="009639EB">
              <w:instrText>":"</w:instrText>
            </w:r>
            <w:r w:rsidR="00122C3C">
              <w:rPr>
                <w:lang w:val="en-US"/>
              </w:rPr>
              <w:instrText>ITEM</w:instrText>
            </w:r>
            <w:r w:rsidR="00122C3C" w:rsidRPr="009639EB">
              <w:instrText>-1","</w:instrText>
            </w:r>
            <w:r w:rsidR="00122C3C">
              <w:rPr>
                <w:lang w:val="en-US"/>
              </w:rPr>
              <w:instrText>itemData</w:instrText>
            </w:r>
            <w:r w:rsidR="00122C3C" w:rsidRPr="009639EB">
              <w:instrText>":{"</w:instrText>
            </w:r>
            <w:r w:rsidR="00122C3C">
              <w:rPr>
                <w:lang w:val="en-US"/>
              </w:rPr>
              <w:instrText>DOI</w:instrText>
            </w:r>
            <w:r w:rsidR="00122C3C" w:rsidRPr="009639EB">
              <w:instrText>":"10.3346/</w:instrText>
            </w:r>
            <w:r w:rsidR="00122C3C">
              <w:rPr>
                <w:lang w:val="en-US"/>
              </w:rPr>
              <w:instrText>jkms</w:instrText>
            </w:r>
            <w:r w:rsidR="00122C3C" w:rsidRPr="009639EB">
              <w:instrText>.2015.30.10.1416","</w:instrText>
            </w:r>
            <w:r w:rsidR="00122C3C">
              <w:rPr>
                <w:lang w:val="en-US"/>
              </w:rPr>
              <w:instrText>ISSN</w:instrText>
            </w:r>
            <w:r w:rsidR="00122C3C" w:rsidRPr="009639EB">
              <w:instrText>":"15986357","</w:instrText>
            </w:r>
            <w:r w:rsidR="00122C3C">
              <w:rPr>
                <w:lang w:val="en-US"/>
              </w:rPr>
              <w:instrText>abstract</w:instrText>
            </w:r>
            <w:r w:rsidR="00122C3C" w:rsidRPr="009639EB">
              <w:instrText>":"</w:instrText>
            </w:r>
            <w:r w:rsidR="00122C3C">
              <w:rPr>
                <w:lang w:val="en-US"/>
              </w:rPr>
              <w:instrText>For</w:instrText>
            </w:r>
            <w:r w:rsidR="00122C3C" w:rsidRPr="009639EB">
              <w:instrText xml:space="preserve"> </w:instrText>
            </w:r>
            <w:r w:rsidR="00122C3C">
              <w:rPr>
                <w:lang w:val="en-US"/>
              </w:rPr>
              <w:instrText>decades</w:instrText>
            </w:r>
            <w:r w:rsidR="00122C3C" w:rsidRPr="009639EB">
              <w:instrText xml:space="preserve">, </w:instrText>
            </w:r>
            <w:r w:rsidR="00122C3C">
              <w:rPr>
                <w:lang w:val="en-US"/>
              </w:rPr>
              <w:instrText>maintenance</w:instrText>
            </w:r>
            <w:r w:rsidR="00122C3C" w:rsidRPr="009639EB">
              <w:instrText xml:space="preserve"> </w:instrText>
            </w:r>
            <w:r w:rsidR="00122C3C">
              <w:rPr>
                <w:lang w:val="en-US"/>
              </w:rPr>
              <w:instrText>chemotherapy</w:instrText>
            </w:r>
            <w:r w:rsidR="00122C3C" w:rsidRPr="009639EB">
              <w:instrText xml:space="preserve"> </w:instrText>
            </w:r>
            <w:r w:rsidR="00122C3C">
              <w:rPr>
                <w:lang w:val="en-US"/>
              </w:rPr>
              <w:instrText>has</w:instrText>
            </w:r>
            <w:r w:rsidR="00122C3C" w:rsidRPr="009639EB">
              <w:instrText xml:space="preserve"> </w:instrText>
            </w:r>
            <w:r w:rsidR="00122C3C">
              <w:rPr>
                <w:lang w:val="en-US"/>
              </w:rPr>
              <w:instrText>failed</w:instrText>
            </w:r>
            <w:r w:rsidR="00122C3C" w:rsidRPr="009639EB">
              <w:instrText xml:space="preserve"> </w:instrText>
            </w:r>
            <w:r w:rsidR="00122C3C">
              <w:rPr>
                <w:lang w:val="en-US"/>
              </w:rPr>
              <w:instrText>to</w:instrText>
            </w:r>
            <w:r w:rsidR="00122C3C" w:rsidRPr="009639EB">
              <w:instrText xml:space="preserve"> </w:instrText>
            </w:r>
            <w:r w:rsidR="00122C3C">
              <w:rPr>
                <w:lang w:val="en-US"/>
              </w:rPr>
              <w:instrText>improve</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cure</w:instrText>
            </w:r>
            <w:r w:rsidR="00122C3C" w:rsidRPr="009639EB">
              <w:instrText xml:space="preserve"> </w:instrText>
            </w:r>
            <w:r w:rsidR="00122C3C">
              <w:rPr>
                <w:lang w:val="en-US"/>
              </w:rPr>
              <w:instrText>rate</w:instrText>
            </w:r>
            <w:r w:rsidR="00122C3C" w:rsidRPr="009639EB">
              <w:instrText xml:space="preserve"> </w:instrText>
            </w:r>
            <w:r w:rsidR="00122C3C">
              <w:rPr>
                <w:lang w:val="en-US"/>
              </w:rPr>
              <w:instrText>or</w:instrText>
            </w:r>
            <w:r w:rsidR="00122C3C" w:rsidRPr="009639EB">
              <w:instrText xml:space="preserve"> </w:instrText>
            </w:r>
            <w:r w:rsidR="00122C3C">
              <w:rPr>
                <w:lang w:val="en-US"/>
              </w:rPr>
              <w:instrText>prolong</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of</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myeloid</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other</w:instrText>
            </w:r>
            <w:r w:rsidR="00122C3C" w:rsidRPr="009639EB">
              <w:instrText xml:space="preserve"> </w:instrText>
            </w:r>
            <w:r w:rsidR="00122C3C">
              <w:rPr>
                <w:lang w:val="en-US"/>
              </w:rPr>
              <w:instrText>than</w:instrText>
            </w:r>
            <w:r w:rsidR="00122C3C" w:rsidRPr="009639EB">
              <w:instrText xml:space="preserve"> </w:instrText>
            </w:r>
            <w:r w:rsidR="00122C3C">
              <w:rPr>
                <w:lang w:val="en-US"/>
              </w:rPr>
              <w:instrText>those</w:instrText>
            </w:r>
            <w:r w:rsidR="00122C3C" w:rsidRPr="009639EB">
              <w:instrText xml:space="preserve"> </w:instrText>
            </w:r>
            <w:r w:rsidR="00122C3C">
              <w:rPr>
                <w:lang w:val="en-US"/>
              </w:rPr>
              <w:instrText>with</w:instrText>
            </w:r>
            <w:r w:rsidR="00122C3C" w:rsidRPr="009639EB">
              <w:instrText xml:space="preserve"> </w:instrText>
            </w:r>
            <w:r w:rsidR="00122C3C">
              <w:rPr>
                <w:lang w:val="en-US"/>
              </w:rPr>
              <w:instrText>acute</w:instrText>
            </w:r>
            <w:r w:rsidR="00122C3C" w:rsidRPr="009639EB">
              <w:instrText xml:space="preserve"> </w:instrText>
            </w:r>
            <w:r w:rsidR="00122C3C">
              <w:rPr>
                <w:lang w:val="en-US"/>
              </w:rPr>
              <w:instrText>promyelocytic</w:instrText>
            </w:r>
            <w:r w:rsidR="00122C3C" w:rsidRPr="009639EB">
              <w:instrText xml:space="preserve"> </w:instrText>
            </w:r>
            <w:r w:rsidR="00122C3C">
              <w:rPr>
                <w:lang w:val="en-US"/>
              </w:rPr>
              <w:instrText>leukemia</w:instrText>
            </w:r>
            <w:r w:rsidR="00122C3C" w:rsidRPr="009639EB">
              <w:instrText xml:space="preserve">. </w:instrText>
            </w:r>
            <w:r w:rsidR="00122C3C">
              <w:rPr>
                <w:lang w:val="en-US"/>
              </w:rPr>
              <w:instrText>Immediately</w:instrText>
            </w:r>
            <w:r w:rsidR="00122C3C" w:rsidRPr="009639EB">
              <w:instrText xml:space="preserve"> </w:instrText>
            </w:r>
            <w:r w:rsidR="00122C3C">
              <w:rPr>
                <w:lang w:val="en-US"/>
              </w:rPr>
              <w:instrText>after</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first</w:instrText>
            </w:r>
            <w:r w:rsidR="00122C3C" w:rsidRPr="009639EB">
              <w:instrText xml:space="preserve"> </w:instrText>
            </w:r>
            <w:r w:rsidR="00122C3C">
              <w:rPr>
                <w:lang w:val="en-US"/>
              </w:rPr>
              <w:instrText>complete</w:instrText>
            </w:r>
            <w:r w:rsidR="00122C3C" w:rsidRPr="009639EB">
              <w:instrText xml:space="preserve"> </w:instrText>
            </w:r>
            <w:r w:rsidR="00122C3C">
              <w:rPr>
                <w:lang w:val="en-US"/>
              </w:rPr>
              <w:instrText>remission</w:instrText>
            </w:r>
            <w:r w:rsidR="00122C3C" w:rsidRPr="009639EB">
              <w:instrText xml:space="preserve"> </w:instrText>
            </w:r>
            <w:r w:rsidR="00122C3C">
              <w:rPr>
                <w:lang w:val="en-US"/>
              </w:rPr>
              <w:instrText>following</w:instrText>
            </w:r>
            <w:r w:rsidR="00122C3C" w:rsidRPr="009639EB">
              <w:instrText xml:space="preserve"> </w:instrText>
            </w:r>
            <w:r w:rsidR="00122C3C">
              <w:rPr>
                <w:lang w:val="en-US"/>
              </w:rPr>
              <w:instrText>consolidation</w:instrText>
            </w:r>
            <w:r w:rsidR="00122C3C" w:rsidRPr="009639EB">
              <w:instrText xml:space="preserve"> </w:instrText>
            </w:r>
            <w:r w:rsidR="00122C3C">
              <w:rPr>
                <w:lang w:val="en-US"/>
              </w:rPr>
              <w:instrText>therapy</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obtained</w:instrText>
            </w:r>
            <w:r w:rsidR="00122C3C" w:rsidRPr="009639EB">
              <w:instrText xml:space="preserve">, </w:instrText>
            </w:r>
            <w:r w:rsidR="00122C3C">
              <w:rPr>
                <w:lang w:val="en-US"/>
              </w:rPr>
              <w:instrText>oral</w:instrText>
            </w:r>
            <w:r w:rsidR="00122C3C" w:rsidRPr="009639EB">
              <w:instrText xml:space="preserve"> </w:instrText>
            </w:r>
            <w:r w:rsidR="00122C3C">
              <w:rPr>
                <w:lang w:val="en-US"/>
              </w:rPr>
              <w:instrText>maintenance</w:instrText>
            </w:r>
            <w:r w:rsidR="00122C3C" w:rsidRPr="009639EB">
              <w:instrText xml:space="preserve"> </w:instrText>
            </w:r>
            <w:r w:rsidR="00122C3C">
              <w:rPr>
                <w:lang w:val="en-US"/>
              </w:rPr>
              <w:instrText>chemotherapy</w:instrText>
            </w:r>
            <w:r w:rsidR="00122C3C" w:rsidRPr="009639EB">
              <w:instrText xml:space="preserve"> (</w:instrText>
            </w:r>
            <w:r w:rsidR="00122C3C">
              <w:rPr>
                <w:lang w:val="en-US"/>
              </w:rPr>
              <w:instrText>daily</w:instrText>
            </w:r>
            <w:r w:rsidR="00122C3C" w:rsidRPr="009639EB">
              <w:instrText xml:space="preserve"> 6-</w:instrText>
            </w:r>
            <w:r w:rsidR="00122C3C">
              <w:rPr>
                <w:lang w:val="en-US"/>
              </w:rPr>
              <w:instrText>mercaptopurine</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weekly</w:instrText>
            </w:r>
            <w:r w:rsidR="00122C3C" w:rsidRPr="009639EB">
              <w:instrText xml:space="preserve"> </w:instrText>
            </w:r>
            <w:r w:rsidR="00122C3C">
              <w:rPr>
                <w:lang w:val="en-US"/>
              </w:rPr>
              <w:instrText>methotrexate</w:instrText>
            </w:r>
            <w:r w:rsidR="00122C3C" w:rsidRPr="009639EB">
              <w:instrText xml:space="preserve">) </w:instrText>
            </w:r>
            <w:r w:rsidR="00122C3C">
              <w:rPr>
                <w:lang w:val="en-US"/>
              </w:rPr>
              <w:instrText>was</w:instrText>
            </w:r>
            <w:r w:rsidR="00122C3C" w:rsidRPr="009639EB">
              <w:instrText xml:space="preserve"> </w:instrText>
            </w:r>
            <w:r w:rsidR="00122C3C">
              <w:rPr>
                <w:lang w:val="en-US"/>
              </w:rPr>
              <w:instrText>given</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continued</w:instrText>
            </w:r>
            <w:r w:rsidR="00122C3C" w:rsidRPr="009639EB">
              <w:instrText xml:space="preserve"> </w:instrText>
            </w:r>
            <w:r w:rsidR="00122C3C">
              <w:rPr>
                <w:lang w:val="en-US"/>
              </w:rPr>
              <w:instrText>for</w:instrText>
            </w:r>
            <w:r w:rsidR="00122C3C" w:rsidRPr="009639EB">
              <w:instrText xml:space="preserve"> </w:instrText>
            </w:r>
            <w:r w:rsidR="00122C3C">
              <w:rPr>
                <w:lang w:val="en-US"/>
              </w:rPr>
              <w:instrText>two</w:instrText>
            </w:r>
            <w:r w:rsidR="00122C3C" w:rsidRPr="009639EB">
              <w:instrText xml:space="preserve"> </w:instrText>
            </w:r>
            <w:r w:rsidR="00122C3C">
              <w:rPr>
                <w:lang w:val="en-US"/>
              </w:rPr>
              <w:instrText>years</w:instrText>
            </w:r>
            <w:r w:rsidR="00122C3C" w:rsidRPr="009639EB">
              <w:instrText xml:space="preserve"> </w:instrText>
            </w:r>
            <w:r w:rsidR="00122C3C">
              <w:rPr>
                <w:lang w:val="en-US"/>
              </w:rPr>
              <w:instrText>in</w:instrText>
            </w:r>
            <w:r w:rsidR="00122C3C" w:rsidRPr="009639EB">
              <w:instrText xml:space="preserve"> </w:instrText>
            </w:r>
            <w:r w:rsidR="00122C3C">
              <w:rPr>
                <w:lang w:val="en-US"/>
              </w:rPr>
              <w:instrText>transplant</w:instrText>
            </w:r>
            <w:r w:rsidR="00122C3C" w:rsidRPr="009639EB">
              <w:instrText>-</w:instrText>
            </w:r>
            <w:r w:rsidR="00122C3C">
              <w:rPr>
                <w:lang w:val="en-US"/>
              </w:rPr>
              <w:instrText>ineligible</w:instrText>
            </w:r>
            <w:r w:rsidR="00122C3C" w:rsidRPr="009639EB">
              <w:instrText xml:space="preserve"> </w:instrText>
            </w:r>
            <w:r w:rsidR="00122C3C">
              <w:rPr>
                <w:lang w:val="en-US"/>
              </w:rPr>
              <w:instrText>AML</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Leukemia</w:instrText>
            </w:r>
            <w:r w:rsidR="00122C3C" w:rsidRPr="009639EB">
              <w:instrText>-</w:instrText>
            </w:r>
            <w:r w:rsidR="00122C3C">
              <w:rPr>
                <w:lang w:val="en-US"/>
              </w:rPr>
              <w:instrText>free</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LFS</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overall</w:instrText>
            </w:r>
            <w:r w:rsidR="00122C3C" w:rsidRPr="009639EB">
              <w:instrText xml:space="preserve"> </w:instrText>
            </w:r>
            <w:r w:rsidR="00122C3C">
              <w:rPr>
                <w:lang w:val="en-US"/>
              </w:rPr>
              <w:instrText>survival</w:instrText>
            </w:r>
            <w:r w:rsidR="00122C3C" w:rsidRPr="009639EB">
              <w:instrText xml:space="preserve"> (</w:instrText>
            </w:r>
            <w:r w:rsidR="00122C3C">
              <w:rPr>
                <w:lang w:val="en-US"/>
              </w:rPr>
              <w:instrText>OS</w:instrText>
            </w:r>
            <w:r w:rsidR="00122C3C" w:rsidRPr="009639EB">
              <w:instrText xml:space="preserve">) </w:instrText>
            </w:r>
            <w:r w:rsidR="00122C3C">
              <w:rPr>
                <w:lang w:val="en-US"/>
              </w:rPr>
              <w:instrText>were</w:instrText>
            </w:r>
            <w:r w:rsidR="00122C3C" w:rsidRPr="009639EB">
              <w:instrText xml:space="preserve"> </w:instrText>
            </w:r>
            <w:r w:rsidR="00122C3C">
              <w:rPr>
                <w:lang w:val="en-US"/>
              </w:rPr>
              <w:instrText>studied</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compared</w:instrText>
            </w:r>
            <w:r w:rsidR="00122C3C" w:rsidRPr="009639EB">
              <w:instrText xml:space="preserve"> </w:instrText>
            </w:r>
            <w:r w:rsidR="00122C3C">
              <w:rPr>
                <w:lang w:val="en-US"/>
              </w:rPr>
              <w:instrText>between</w:instrText>
            </w:r>
            <w:r w:rsidR="00122C3C" w:rsidRPr="009639EB">
              <w:instrText xml:space="preserve"> </w:instrText>
            </w:r>
            <w:r w:rsidR="00122C3C">
              <w:rPr>
                <w:lang w:val="en-US"/>
              </w:rPr>
              <w:instrText>these</w:instrText>
            </w:r>
            <w:r w:rsidR="00122C3C" w:rsidRPr="009639EB">
              <w:instrText xml:space="preserve"> </w:instrText>
            </w:r>
            <w:r w:rsidR="00122C3C">
              <w:rPr>
                <w:lang w:val="en-US"/>
              </w:rPr>
              <w:instrText>patients</w:instrText>
            </w:r>
            <w:r w:rsidR="00122C3C" w:rsidRPr="009639EB">
              <w:instrText xml:space="preserve"> </w:instrText>
            </w:r>
            <w:r w:rsidR="00122C3C">
              <w:rPr>
                <w:lang w:val="en-US"/>
              </w:rPr>
              <w:instrText>and</w:instrText>
            </w:r>
            <w:r w:rsidR="00122C3C" w:rsidRPr="009639EB">
              <w:instrText xml:space="preserve"> </w:instrText>
            </w:r>
            <w:r w:rsidR="00122C3C">
              <w:rPr>
                <w:lang w:val="en-US"/>
              </w:rPr>
              <w:instrText>the</w:instrText>
            </w:r>
            <w:r w:rsidR="00122C3C" w:rsidRPr="009639EB">
              <w:instrText xml:space="preserve"> </w:instrText>
            </w:r>
            <w:r w:rsidR="00122C3C">
              <w:rPr>
                <w:lang w:val="en-US"/>
              </w:rPr>
              <w:instrText>historical</w:instrText>
            </w:r>
            <w:r w:rsidR="00122C3C" w:rsidRPr="009639EB">
              <w:instrText xml:space="preserve"> </w:instrText>
            </w:r>
            <w:r w:rsidR="00122C3C">
              <w:rPr>
                <w:lang w:val="en-US"/>
              </w:rPr>
              <w:instrText>control</w:instrText>
            </w:r>
            <w:r w:rsidR="00122C3C" w:rsidRPr="009639EB">
              <w:instrText xml:space="preserve"> </w:instrText>
            </w:r>
            <w:r w:rsidR="00122C3C">
              <w:rPr>
                <w:lang w:val="en-US"/>
              </w:rPr>
              <w:instrText>group</w:instrText>
            </w:r>
            <w:r w:rsidR="00122C3C" w:rsidRPr="009639EB">
              <w:instrText xml:space="preserve"> </w:instrText>
            </w:r>
            <w:r w:rsidR="00122C3C">
              <w:rPr>
                <w:lang w:val="en-US"/>
              </w:rPr>
              <w:instrText>who</w:instrText>
            </w:r>
            <w:r w:rsidR="00122C3C" w:rsidRPr="009639EB">
              <w:instrText xml:space="preserve"> </w:instrText>
            </w:r>
            <w:r w:rsidR="00122C3C">
              <w:rPr>
                <w:lang w:val="en-US"/>
              </w:rPr>
              <w:instrText>did</w:instrText>
            </w:r>
            <w:r w:rsidR="00122C3C" w:rsidRPr="009639EB">
              <w:instrText xml:space="preserve"> </w:instrText>
            </w:r>
            <w:r w:rsidR="00122C3C">
              <w:rPr>
                <w:lang w:val="en-US"/>
              </w:rPr>
              <w:instrText>not</w:instrText>
            </w:r>
            <w:r w:rsidR="00122C3C" w:rsidRPr="009639EB">
              <w:instrText xml:space="preserve"> </w:instrText>
            </w:r>
            <w:r w:rsidR="00122C3C">
              <w:rPr>
                <w:lang w:val="en-US"/>
              </w:rPr>
              <w:instrText>receive</w:instrText>
            </w:r>
            <w:r w:rsidR="00122C3C" w:rsidRPr="009639EB">
              <w:instrText xml:space="preserve"> </w:instrText>
            </w:r>
            <w:r w:rsidR="00122C3C">
              <w:rPr>
                <w:lang w:val="en-US"/>
              </w:rPr>
              <w:instrText>maintenance therapy. Consecutive 52 transplant-ineligible AML patients were analyzed. Among these patients, 27 received oral maintenance chemotherapy. No significant difference was found in the patients' characteristics between the maintenance and the control groups. The median OS was 43 (95% CI, 19-67) and 19 (95% CI, 8-30) months in the maintenance and the control groups, respectively (P = 0.202). In the multivariate analysis, the presence of maintenance therapy was an independent prognostic factor for better OS (P = 0.021) and LFS (P = 0.024). Clinical benefit from maintenance chemotherapy was remarkable in older patients (≥60 yr) (P = 0.035), those with intermediate or unfavorable cytogenetics (P = 0.006), those with initial low blast count in peripheral blood (P = 0.044), and those receiving less than two cycles of consolidation therapy (P = 0.017). Maintenance oral chemotherapy as a post-remission therapy can prolong the survival of patients with AML who are not eligible for transplantation, particularly older patients, those with intermediate or unfavorable cytogenetics, those with initial low blast count, and those receiving less than two cycles of consolidation therapy.","author":[{"dropping-particle":"","family":"Choi</w:instrText>
            </w:r>
            <w:r w:rsidR="00122C3C" w:rsidRPr="008B2CCB">
              <w:instrText>","</w:instrText>
            </w:r>
            <w:r w:rsidR="00122C3C">
              <w:rPr>
                <w:lang w:val="en-US"/>
              </w:rPr>
              <w:instrText>given</w:instrText>
            </w:r>
            <w:r w:rsidR="00122C3C" w:rsidRPr="008B2CCB">
              <w:instrText>":"</w:instrText>
            </w:r>
            <w:r w:rsidR="00122C3C">
              <w:rPr>
                <w:lang w:val="en-US"/>
              </w:rPr>
              <w:instrText>Yong</w:instrText>
            </w:r>
            <w:r w:rsidR="00122C3C" w:rsidRPr="008B2CCB">
              <w:instrText xml:space="preserve"> </w:instrText>
            </w:r>
            <w:r w:rsidR="00122C3C">
              <w:rPr>
                <w:lang w:val="en-US"/>
              </w:rPr>
              <w:instrText>Wo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Jeong</w:instrText>
            </w:r>
            <w:r w:rsidR="00122C3C" w:rsidRPr="008B2CCB">
              <w:instrText>","</w:instrText>
            </w:r>
            <w:r w:rsidR="00122C3C">
              <w:rPr>
                <w:lang w:val="en-US"/>
              </w:rPr>
              <w:instrText>given</w:instrText>
            </w:r>
            <w:r w:rsidR="00122C3C" w:rsidRPr="008B2CCB">
              <w:instrText>":"</w:instrText>
            </w:r>
            <w:r w:rsidR="00122C3C">
              <w:rPr>
                <w:lang w:val="en-US"/>
              </w:rPr>
              <w:instrText>Seong</w:instrText>
            </w:r>
            <w:r w:rsidR="00122C3C" w:rsidRPr="008B2CCB">
              <w:instrText xml:space="preserve"> </w:instrText>
            </w:r>
            <w:r w:rsidR="00122C3C">
              <w:rPr>
                <w:lang w:val="en-US"/>
              </w:rPr>
              <w:instrText>Hy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Ahn</w:instrText>
            </w:r>
            <w:r w:rsidR="00122C3C" w:rsidRPr="008B2CCB">
              <w:instrText>","</w:instrText>
            </w:r>
            <w:r w:rsidR="00122C3C">
              <w:rPr>
                <w:lang w:val="en-US"/>
              </w:rPr>
              <w:instrText>given</w:instrText>
            </w:r>
            <w:r w:rsidR="00122C3C" w:rsidRPr="008B2CCB">
              <w:instrText>":"</w:instrText>
            </w:r>
            <w:r w:rsidR="00122C3C">
              <w:rPr>
                <w:lang w:val="en-US"/>
              </w:rPr>
              <w:instrText>Mi</w:instrText>
            </w:r>
            <w:r w:rsidR="00122C3C" w:rsidRPr="008B2CCB">
              <w:instrText xml:space="preserve"> </w:instrText>
            </w:r>
            <w:r w:rsidR="00122C3C">
              <w:rPr>
                <w:lang w:val="en-US"/>
              </w:rPr>
              <w:instrText>S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Lee</w:instrText>
            </w:r>
            <w:r w:rsidR="00122C3C" w:rsidRPr="008B2CCB">
              <w:instrText>","</w:instrText>
            </w:r>
            <w:r w:rsidR="00122C3C">
              <w:rPr>
                <w:lang w:val="en-US"/>
              </w:rPr>
              <w:instrText>given</w:instrText>
            </w:r>
            <w:r w:rsidR="00122C3C" w:rsidRPr="008B2CCB">
              <w:instrText>":"</w:instrText>
            </w:r>
            <w:r w:rsidR="00122C3C">
              <w:rPr>
                <w:lang w:val="en-US"/>
              </w:rPr>
              <w:instrText>Hyun</w:instrText>
            </w:r>
            <w:r w:rsidR="00122C3C" w:rsidRPr="008B2CCB">
              <w:instrText xml:space="preserve"> </w:instrText>
            </w:r>
            <w:r w:rsidR="00122C3C">
              <w:rPr>
                <w:lang w:val="en-US"/>
              </w:rPr>
              <w:instrText>Woo</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Kang</w:instrText>
            </w:r>
            <w:r w:rsidR="00122C3C" w:rsidRPr="008B2CCB">
              <w:instrText>","</w:instrText>
            </w:r>
            <w:r w:rsidR="00122C3C">
              <w:rPr>
                <w:lang w:val="en-US"/>
              </w:rPr>
              <w:instrText>given</w:instrText>
            </w:r>
            <w:r w:rsidR="00122C3C" w:rsidRPr="008B2CCB">
              <w:instrText>":"</w:instrText>
            </w:r>
            <w:r w:rsidR="00122C3C">
              <w:rPr>
                <w:lang w:val="en-US"/>
              </w:rPr>
              <w:instrText>Seok</w:instrText>
            </w:r>
            <w:r w:rsidR="00122C3C" w:rsidRPr="008B2CCB">
              <w:instrText xml:space="preserve"> </w:instrText>
            </w:r>
            <w:r w:rsidR="00122C3C">
              <w:rPr>
                <w:lang w:val="en-US"/>
              </w:rPr>
              <w:instrText>Yun</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Choi</w:instrText>
            </w:r>
            <w:r w:rsidR="00122C3C" w:rsidRPr="008B2CCB">
              <w:instrText>","</w:instrText>
            </w:r>
            <w:r w:rsidR="00122C3C">
              <w:rPr>
                <w:lang w:val="en-US"/>
              </w:rPr>
              <w:instrText>given</w:instrText>
            </w:r>
            <w:r w:rsidR="00122C3C" w:rsidRPr="008B2CCB">
              <w:instrText>":"</w:instrText>
            </w:r>
            <w:r w:rsidR="00122C3C">
              <w:rPr>
                <w:lang w:val="en-US"/>
              </w:rPr>
              <w:instrText>Jin</w:instrText>
            </w:r>
            <w:r w:rsidR="00122C3C" w:rsidRPr="008B2CCB">
              <w:instrText xml:space="preserve"> </w:instrText>
            </w:r>
            <w:r w:rsidR="00122C3C">
              <w:rPr>
                <w:lang w:val="en-US"/>
              </w:rPr>
              <w:instrText>Hyuk</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Park</w:instrText>
            </w:r>
            <w:r w:rsidR="00122C3C" w:rsidRPr="008B2CCB">
              <w:instrText>","</w:instrText>
            </w:r>
            <w:r w:rsidR="00122C3C">
              <w:rPr>
                <w:lang w:val="en-US"/>
              </w:rPr>
              <w:instrText>given</w:instrText>
            </w:r>
            <w:r w:rsidR="00122C3C" w:rsidRPr="008B2CCB">
              <w:instrText>":"</w:instrText>
            </w:r>
            <w:r w:rsidR="00122C3C">
              <w:rPr>
                <w:lang w:val="en-US"/>
              </w:rPr>
              <w:instrText>Joon</w:instrText>
            </w:r>
            <w:r w:rsidR="00122C3C" w:rsidRPr="008B2CCB">
              <w:instrText xml:space="preserve"> </w:instrText>
            </w:r>
            <w:r w:rsidR="00122C3C">
              <w:rPr>
                <w:lang w:val="en-US"/>
              </w:rPr>
              <w:instrText>Seong</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container</w:instrText>
            </w:r>
            <w:r w:rsidR="00122C3C" w:rsidRPr="008B2CCB">
              <w:instrText>-</w:instrText>
            </w:r>
            <w:r w:rsidR="00122C3C">
              <w:rPr>
                <w:lang w:val="en-US"/>
              </w:rPr>
              <w:instrText>title</w:instrText>
            </w:r>
            <w:r w:rsidR="00122C3C" w:rsidRPr="008B2CCB">
              <w:instrText>":"</w:instrText>
            </w:r>
            <w:r w:rsidR="00122C3C">
              <w:rPr>
                <w:lang w:val="en-US"/>
              </w:rPr>
              <w:instrText>Journal</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Korean</w:instrText>
            </w:r>
            <w:r w:rsidR="00122C3C" w:rsidRPr="008B2CCB">
              <w:instrText xml:space="preserve"> </w:instrText>
            </w:r>
            <w:r w:rsidR="00122C3C">
              <w:rPr>
                <w:lang w:val="en-US"/>
              </w:rPr>
              <w:instrText>Medical</w:instrText>
            </w:r>
            <w:r w:rsidR="00122C3C" w:rsidRPr="008B2CCB">
              <w:instrText xml:space="preserve"> </w:instrText>
            </w:r>
            <w:r w:rsidR="00122C3C">
              <w:rPr>
                <w:lang w:val="en-US"/>
              </w:rPr>
              <w:instrText>Science</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ssue</w:instrText>
            </w:r>
            <w:r w:rsidR="00122C3C" w:rsidRPr="008B2CCB">
              <w:instrText>":"10","</w:instrText>
            </w:r>
            <w:r w:rsidR="00122C3C">
              <w:rPr>
                <w:lang w:val="en-US"/>
              </w:rPr>
              <w:instrText>issued</w:instrText>
            </w:r>
            <w:r w:rsidR="00122C3C" w:rsidRPr="008B2CCB">
              <w:instrText>":{"</w:instrText>
            </w:r>
            <w:r w:rsidR="00122C3C">
              <w:rPr>
                <w:lang w:val="en-US"/>
              </w:rPr>
              <w:instrText>date</w:instrText>
            </w:r>
            <w:r w:rsidR="00122C3C" w:rsidRPr="008B2CCB">
              <w:instrText>-</w:instrText>
            </w:r>
            <w:r w:rsidR="00122C3C">
              <w:rPr>
                <w:lang w:val="en-US"/>
              </w:rPr>
              <w:instrText>parts</w:instrText>
            </w:r>
            <w:r w:rsidR="00122C3C" w:rsidRPr="008B2CCB">
              <w:instrText>":[["2015"]]},"</w:instrText>
            </w:r>
            <w:r w:rsidR="00122C3C">
              <w:rPr>
                <w:lang w:val="en-US"/>
              </w:rPr>
              <w:instrText>page</w:instrText>
            </w:r>
            <w:r w:rsidR="00122C3C" w:rsidRPr="008B2CCB">
              <w:instrText>":"1416-1422","</w:instrText>
            </w:r>
            <w:r w:rsidR="00122C3C">
              <w:rPr>
                <w:lang w:val="en-US"/>
              </w:rPr>
              <w:instrText>publisher</w:instrText>
            </w:r>
            <w:r w:rsidR="00122C3C" w:rsidRPr="008B2CCB">
              <w:instrText>":"</w:instrText>
            </w:r>
            <w:r w:rsidR="00122C3C">
              <w:rPr>
                <w:lang w:val="en-US"/>
              </w:rPr>
              <w:instrText>Korean</w:instrText>
            </w:r>
            <w:r w:rsidR="00122C3C" w:rsidRPr="008B2CCB">
              <w:instrText xml:space="preserve"> </w:instrText>
            </w:r>
            <w:r w:rsidR="00122C3C">
              <w:rPr>
                <w:lang w:val="en-US"/>
              </w:rPr>
              <w:instrText>Academy</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Medical</w:instrText>
            </w:r>
            <w:r w:rsidR="00122C3C" w:rsidRPr="008B2CCB">
              <w:instrText xml:space="preserve"> </w:instrText>
            </w:r>
            <w:r w:rsidR="00122C3C">
              <w:rPr>
                <w:lang w:val="en-US"/>
              </w:rPr>
              <w:instrText>Science</w:instrText>
            </w:r>
            <w:r w:rsidR="00122C3C" w:rsidRPr="008B2CCB">
              <w:instrText>","</w:instrText>
            </w:r>
            <w:r w:rsidR="00122C3C">
              <w:rPr>
                <w:lang w:val="en-US"/>
              </w:rPr>
              <w:instrText>title</w:instrText>
            </w:r>
            <w:r w:rsidR="00122C3C" w:rsidRPr="008B2CCB">
              <w:instrText>":"</w:instrText>
            </w:r>
            <w:r w:rsidR="00122C3C">
              <w:rPr>
                <w:lang w:val="en-US"/>
              </w:rPr>
              <w:instrText>Oral</w:instrText>
            </w:r>
            <w:r w:rsidR="00122C3C" w:rsidRPr="008B2CCB">
              <w:instrText xml:space="preserve"> </w:instrText>
            </w:r>
            <w:r w:rsidR="00122C3C">
              <w:rPr>
                <w:lang w:val="en-US"/>
              </w:rPr>
              <w:instrText>maintenance</w:instrText>
            </w:r>
            <w:r w:rsidR="00122C3C" w:rsidRPr="008B2CCB">
              <w:instrText xml:space="preserve"> </w:instrText>
            </w:r>
            <w:r w:rsidR="00122C3C">
              <w:rPr>
                <w:lang w:val="en-US"/>
              </w:rPr>
              <w:instrText>chemotherapy</w:instrText>
            </w:r>
            <w:r w:rsidR="00122C3C" w:rsidRPr="008B2CCB">
              <w:instrText xml:space="preserve"> </w:instrText>
            </w:r>
            <w:r w:rsidR="00122C3C">
              <w:rPr>
                <w:lang w:val="en-US"/>
              </w:rPr>
              <w:instrText>with</w:instrText>
            </w:r>
            <w:r w:rsidR="00122C3C" w:rsidRPr="008B2CCB">
              <w:instrText xml:space="preserve"> 6-</w:instrText>
            </w:r>
            <w:r w:rsidR="00122C3C">
              <w:rPr>
                <w:lang w:val="en-US"/>
              </w:rPr>
              <w:instrText>Mercaptopurine</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methotrexate</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patient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acute</w:instrText>
            </w:r>
            <w:r w:rsidR="00122C3C" w:rsidRPr="008B2CCB">
              <w:instrText xml:space="preserve"> </w:instrText>
            </w:r>
            <w:r w:rsidR="00122C3C">
              <w:rPr>
                <w:lang w:val="en-US"/>
              </w:rPr>
              <w:instrText>myeloid</w:instrText>
            </w:r>
            <w:r w:rsidR="00122C3C" w:rsidRPr="008B2CCB">
              <w:instrText xml:space="preserve"> </w:instrText>
            </w:r>
            <w:r w:rsidR="00122C3C">
              <w:rPr>
                <w:lang w:val="en-US"/>
              </w:rPr>
              <w:instrText>leukemia</w:instrText>
            </w:r>
            <w:r w:rsidR="00122C3C" w:rsidRPr="008B2CCB">
              <w:instrText xml:space="preserve"> </w:instrText>
            </w:r>
            <w:r w:rsidR="00122C3C">
              <w:rPr>
                <w:lang w:val="en-US"/>
              </w:rPr>
              <w:instrText>ineligible</w:instrText>
            </w:r>
            <w:r w:rsidR="00122C3C" w:rsidRPr="008B2CCB">
              <w:instrText xml:space="preserve"> </w:instrText>
            </w:r>
            <w:r w:rsidR="00122C3C">
              <w:rPr>
                <w:lang w:val="en-US"/>
              </w:rPr>
              <w:instrText>for</w:instrText>
            </w:r>
            <w:r w:rsidR="00122C3C" w:rsidRPr="008B2CCB">
              <w:instrText xml:space="preserve"> </w:instrText>
            </w:r>
            <w:r w:rsidR="00122C3C">
              <w:rPr>
                <w:lang w:val="en-US"/>
              </w:rPr>
              <w:instrText>transplantation</w:instrText>
            </w:r>
            <w:r w:rsidR="00122C3C" w:rsidRPr="008B2CCB">
              <w:instrText>","</w:instrText>
            </w:r>
            <w:r w:rsidR="00122C3C">
              <w:rPr>
                <w:lang w:val="en-US"/>
              </w:rPr>
              <w:instrText>type</w:instrText>
            </w:r>
            <w:r w:rsidR="00122C3C" w:rsidRPr="008B2CCB">
              <w:instrText>":"</w:instrText>
            </w:r>
            <w:r w:rsidR="00122C3C">
              <w:rPr>
                <w:lang w:val="en-US"/>
              </w:rPr>
              <w:instrText>article</w:instrText>
            </w:r>
            <w:r w:rsidR="00122C3C" w:rsidRPr="008B2CCB">
              <w:instrText>-</w:instrText>
            </w:r>
            <w:r w:rsidR="00122C3C">
              <w:rPr>
                <w:lang w:val="en-US"/>
              </w:rPr>
              <w:instrText>journal</w:instrText>
            </w:r>
            <w:r w:rsidR="00122C3C" w:rsidRPr="008B2CCB">
              <w:instrText>","</w:instrText>
            </w:r>
            <w:r w:rsidR="00122C3C">
              <w:rPr>
                <w:lang w:val="en-US"/>
              </w:rPr>
              <w:instrText>volume</w:instrText>
            </w:r>
            <w:r w:rsidR="00122C3C" w:rsidRPr="008B2CCB">
              <w:instrText>":"30"},"</w:instrText>
            </w:r>
            <w:r w:rsidR="00122C3C">
              <w:rPr>
                <w:lang w:val="en-US"/>
              </w:rPr>
              <w:instrText>uris</w:instrText>
            </w:r>
            <w:r w:rsidR="00122C3C" w:rsidRPr="008B2CCB">
              <w:instrText>":["</w:instrText>
            </w:r>
            <w:r w:rsidR="00122C3C">
              <w:rPr>
                <w:lang w:val="en-US"/>
              </w:rPr>
              <w:instrText>http</w:instrText>
            </w:r>
            <w:r w:rsidR="00122C3C" w:rsidRPr="008B2CCB">
              <w:instrText>://</w:instrText>
            </w:r>
            <w:r w:rsidR="00122C3C">
              <w:rPr>
                <w:lang w:val="en-US"/>
              </w:rPr>
              <w:instrText>www</w:instrText>
            </w:r>
            <w:r w:rsidR="00122C3C" w:rsidRPr="008B2CCB">
              <w:instrText>.</w:instrText>
            </w:r>
            <w:r w:rsidR="00122C3C">
              <w:rPr>
                <w:lang w:val="en-US"/>
              </w:rPr>
              <w:instrText>mendeley</w:instrText>
            </w:r>
            <w:r w:rsidR="00122C3C" w:rsidRPr="008B2CCB">
              <w:instrText>.</w:instrText>
            </w:r>
            <w:r w:rsidR="00122C3C">
              <w:rPr>
                <w:lang w:val="en-US"/>
              </w:rPr>
              <w:instrText>com</w:instrText>
            </w:r>
            <w:r w:rsidR="00122C3C" w:rsidRPr="008B2CCB">
              <w:instrText>/</w:instrText>
            </w:r>
            <w:r w:rsidR="00122C3C">
              <w:rPr>
                <w:lang w:val="en-US"/>
              </w:rPr>
              <w:instrText>documents</w:instrText>
            </w:r>
            <w:r w:rsidR="00122C3C" w:rsidRPr="008B2CCB">
              <w:instrText>/?</w:instrText>
            </w:r>
            <w:r w:rsidR="00122C3C">
              <w:rPr>
                <w:lang w:val="en-US"/>
              </w:rPr>
              <w:instrText>uuid</w:instrText>
            </w:r>
            <w:r w:rsidR="00122C3C" w:rsidRPr="008B2CCB">
              <w:instrText>=</w:instrText>
            </w:r>
            <w:r w:rsidR="00122C3C">
              <w:rPr>
                <w:lang w:val="en-US"/>
              </w:rPr>
              <w:instrText>efe</w:instrText>
            </w:r>
            <w:r w:rsidR="00122C3C" w:rsidRPr="008B2CCB">
              <w:instrText>94</w:instrText>
            </w:r>
            <w:r w:rsidR="00122C3C">
              <w:rPr>
                <w:lang w:val="en-US"/>
              </w:rPr>
              <w:instrText>d</w:instrText>
            </w:r>
            <w:r w:rsidR="00122C3C" w:rsidRPr="008B2CCB">
              <w:instrText>8</w:instrText>
            </w:r>
            <w:r w:rsidR="00122C3C">
              <w:rPr>
                <w:lang w:val="en-US"/>
              </w:rPr>
              <w:instrText>c</w:instrText>
            </w:r>
            <w:r w:rsidR="00122C3C" w:rsidRPr="008B2CCB">
              <w:instrText>-8</w:instrText>
            </w:r>
            <w:r w:rsidR="00122C3C">
              <w:rPr>
                <w:lang w:val="en-US"/>
              </w:rPr>
              <w:instrText>f</w:instrText>
            </w:r>
            <w:r w:rsidR="00122C3C" w:rsidRPr="008B2CCB">
              <w:instrText>2</w:instrText>
            </w:r>
            <w:r w:rsidR="00122C3C">
              <w:rPr>
                <w:lang w:val="en-US"/>
              </w:rPr>
              <w:instrText>a</w:instrText>
            </w:r>
            <w:r w:rsidR="00122C3C" w:rsidRPr="008B2CCB">
              <w:instrText>-3</w:instrText>
            </w:r>
            <w:r w:rsidR="00122C3C">
              <w:rPr>
                <w:lang w:val="en-US"/>
              </w:rPr>
              <w:instrText>b</w:instrText>
            </w:r>
            <w:r w:rsidR="00122C3C" w:rsidRPr="008B2CCB">
              <w:instrText>26-9048-55</w:instrText>
            </w:r>
            <w:r w:rsidR="00122C3C">
              <w:rPr>
                <w:lang w:val="en-US"/>
              </w:rPr>
              <w:instrText>ed</w:instrText>
            </w:r>
            <w:r w:rsidR="00122C3C" w:rsidRPr="008B2CCB">
              <w:instrText>3069</w:instrText>
            </w:r>
            <w:r w:rsidR="00122C3C">
              <w:rPr>
                <w:lang w:val="en-US"/>
              </w:rPr>
              <w:instrText>ae</w:instrText>
            </w:r>
            <w:r w:rsidR="00122C3C" w:rsidRPr="008B2CCB">
              <w:instrText>15"]}],"</w:instrText>
            </w:r>
            <w:r w:rsidR="00122C3C">
              <w:rPr>
                <w:lang w:val="en-US"/>
              </w:rPr>
              <w:instrText>mendeley</w:instrText>
            </w:r>
            <w:r w:rsidR="00122C3C" w:rsidRPr="008B2CCB">
              <w:instrText>":{"</w:instrText>
            </w:r>
            <w:r w:rsidR="00122C3C">
              <w:rPr>
                <w:lang w:val="en-US"/>
              </w:rPr>
              <w:instrText>formattedCitation</w:instrText>
            </w:r>
            <w:r w:rsidR="00122C3C" w:rsidRPr="008B2CCB">
              <w:instrText>":"[168]","</w:instrText>
            </w:r>
            <w:r w:rsidR="00122C3C">
              <w:rPr>
                <w:lang w:val="en-US"/>
              </w:rPr>
              <w:instrText>plainTextFormattedCitation</w:instrText>
            </w:r>
            <w:r w:rsidR="00122C3C" w:rsidRPr="008B2CCB">
              <w:instrText>":"[168]","</w:instrText>
            </w:r>
            <w:r w:rsidR="00122C3C">
              <w:rPr>
                <w:lang w:val="en-US"/>
              </w:rPr>
              <w:instrText>previouslyFormattedCitation</w:instrText>
            </w:r>
            <w:r w:rsidR="00122C3C" w:rsidRPr="008B2CCB">
              <w:instrText>":"[168]"},"</w:instrText>
            </w:r>
            <w:r w:rsidR="00122C3C">
              <w:rPr>
                <w:lang w:val="en-US"/>
              </w:rPr>
              <w:instrText>properties</w:instrText>
            </w:r>
            <w:r w:rsidR="00122C3C" w:rsidRPr="008B2CCB">
              <w:instrText>":{"</w:instrText>
            </w:r>
            <w:r w:rsidR="00122C3C">
              <w:rPr>
                <w:lang w:val="en-US"/>
              </w:rPr>
              <w:instrText>noteIndex</w:instrText>
            </w:r>
            <w:r w:rsidR="00122C3C" w:rsidRPr="008B2CCB">
              <w:instrText>":0},"</w:instrText>
            </w:r>
            <w:r w:rsidR="00122C3C">
              <w:rPr>
                <w:lang w:val="en-US"/>
              </w:rPr>
              <w:instrText>schema</w:instrText>
            </w:r>
            <w:r w:rsidR="00122C3C" w:rsidRPr="008B2CCB">
              <w:instrText>":"</w:instrText>
            </w:r>
            <w:r w:rsidR="00122C3C">
              <w:rPr>
                <w:lang w:val="en-US"/>
              </w:rPr>
              <w:instrText>https</w:instrText>
            </w:r>
            <w:r w:rsidR="00122C3C" w:rsidRPr="008B2CCB">
              <w:instrText>://</w:instrText>
            </w:r>
            <w:r w:rsidR="00122C3C">
              <w:rPr>
                <w:lang w:val="en-US"/>
              </w:rPr>
              <w:instrText>github</w:instrText>
            </w:r>
            <w:r w:rsidR="00122C3C" w:rsidRPr="008B2CCB">
              <w:instrText>.</w:instrText>
            </w:r>
            <w:r w:rsidR="00122C3C">
              <w:rPr>
                <w:lang w:val="en-US"/>
              </w:rPr>
              <w:instrText>com</w:instrText>
            </w:r>
            <w:r w:rsidR="00122C3C" w:rsidRPr="008B2CCB">
              <w:instrText>/</w:instrText>
            </w:r>
            <w:r w:rsidR="00122C3C">
              <w:rPr>
                <w:lang w:val="en-US"/>
              </w:rPr>
              <w:instrText>citation</w:instrText>
            </w:r>
            <w:r w:rsidR="00122C3C" w:rsidRPr="008B2CCB">
              <w:instrText>-</w:instrText>
            </w:r>
            <w:r w:rsidR="00122C3C">
              <w:rPr>
                <w:lang w:val="en-US"/>
              </w:rPr>
              <w:instrText>style</w:instrText>
            </w:r>
            <w:r w:rsidR="00122C3C" w:rsidRPr="008B2CCB">
              <w:instrText>-</w:instrText>
            </w:r>
            <w:r w:rsidR="00122C3C">
              <w:rPr>
                <w:lang w:val="en-US"/>
              </w:rPr>
              <w:instrText>language</w:instrText>
            </w:r>
            <w:r w:rsidR="00122C3C" w:rsidRPr="008B2CCB">
              <w:instrText>/</w:instrText>
            </w:r>
            <w:r w:rsidR="00122C3C">
              <w:rPr>
                <w:lang w:val="en-US"/>
              </w:rPr>
              <w:instrText>schema</w:instrText>
            </w:r>
            <w:r w:rsidR="00122C3C" w:rsidRPr="008B2CCB">
              <w:instrText>/</w:instrText>
            </w:r>
            <w:r w:rsidR="00122C3C">
              <w:rPr>
                <w:lang w:val="en-US"/>
              </w:rPr>
              <w:instrText>raw</w:instrText>
            </w:r>
            <w:r w:rsidR="00122C3C" w:rsidRPr="008B2CCB">
              <w:instrText>/</w:instrText>
            </w:r>
            <w:r w:rsidR="00122C3C">
              <w:rPr>
                <w:lang w:val="en-US"/>
              </w:rPr>
              <w:instrText>master</w:instrText>
            </w:r>
            <w:r w:rsidR="00122C3C" w:rsidRPr="008B2CCB">
              <w:instrText>/</w:instrText>
            </w:r>
            <w:r w:rsidR="00122C3C">
              <w:rPr>
                <w:lang w:val="en-US"/>
              </w:rPr>
              <w:instrText>csl</w:instrText>
            </w:r>
            <w:r w:rsidR="00122C3C" w:rsidRPr="008B2CCB">
              <w:instrText>-</w:instrText>
            </w:r>
            <w:r w:rsidR="00122C3C">
              <w:rPr>
                <w:lang w:val="en-US"/>
              </w:rPr>
              <w:instrText>citation</w:instrText>
            </w:r>
            <w:r w:rsidR="00122C3C" w:rsidRPr="008B2CCB">
              <w:instrText>.</w:instrText>
            </w:r>
            <w:r w:rsidR="00122C3C">
              <w:rPr>
                <w:lang w:val="en-US"/>
              </w:rPr>
              <w:instrText>json</w:instrText>
            </w:r>
            <w:r w:rsidR="00122C3C" w:rsidRPr="008B2CCB">
              <w:instrText>"}</w:instrText>
            </w:r>
            <w:r w:rsidR="00C12872" w:rsidRPr="00ED0774">
              <w:rPr>
                <w:lang w:val="en-US"/>
              </w:rPr>
              <w:fldChar w:fldCharType="separate"/>
            </w:r>
            <w:r w:rsidR="00EB1161">
              <w:rPr>
                <w:noProof/>
              </w:rPr>
              <w:t>[169</w:t>
            </w:r>
            <w:r w:rsidR="00BF3043" w:rsidRPr="00BF3043">
              <w:rPr>
                <w:noProof/>
              </w:rPr>
              <w:t>]</w:t>
            </w:r>
            <w:r w:rsidR="00C12872" w:rsidRPr="00ED0774">
              <w:rPr>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92FB90" w14:textId="77777777" w:rsidR="00500D21" w:rsidRPr="00ED0774" w:rsidRDefault="000F00BC" w:rsidP="00D2010A">
            <w:pPr>
              <w:ind w:left="-32" w:firstLine="251"/>
            </w:pPr>
            <w:r w:rsidRPr="00ED0774">
              <w:t>#</w:t>
            </w:r>
            <w:r w:rsidR="00500D21" w:rsidRPr="00ED0774">
              <w:t>Меркаптопурин**</w:t>
            </w:r>
            <w:r w:rsidR="00926681" w:rsidRPr="00ED0774">
              <w:t xml:space="preserve"> </w:t>
            </w:r>
            <w:r w:rsidR="00500D21" w:rsidRPr="00ED0774">
              <w:t>5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в</w:t>
            </w:r>
            <w:r w:rsidR="00926681" w:rsidRPr="00ED0774">
              <w:t xml:space="preserve"> </w:t>
            </w:r>
            <w:r w:rsidR="00500D21" w:rsidRPr="00ED0774">
              <w:t>сутки</w:t>
            </w:r>
            <w:r w:rsidR="00926681" w:rsidRPr="00ED0774">
              <w:t xml:space="preserve"> </w:t>
            </w:r>
            <w:r w:rsidR="00500D21" w:rsidRPr="00ED0774">
              <w:t>в</w:t>
            </w:r>
            <w:r w:rsidR="00926681" w:rsidRPr="00ED0774">
              <w:t xml:space="preserve"> </w:t>
            </w:r>
            <w:r w:rsidR="00500D21" w:rsidRPr="00ED0774">
              <w:t>2</w:t>
            </w:r>
            <w:r w:rsidR="00926681" w:rsidRPr="00ED0774">
              <w:t xml:space="preserve"> </w:t>
            </w:r>
            <w:r w:rsidR="00500D21" w:rsidRPr="00ED0774">
              <w:t>приема</w:t>
            </w:r>
            <w:r w:rsidR="00926681" w:rsidRPr="00ED0774">
              <w:t xml:space="preserve"> </w:t>
            </w:r>
            <w:r w:rsidR="00500D21" w:rsidRPr="00ED0774">
              <w:t>внутрь</w:t>
            </w:r>
            <w:r w:rsidR="00926681" w:rsidRPr="00ED0774">
              <w:t xml:space="preserve"> </w:t>
            </w:r>
            <w:r w:rsidR="00500D21" w:rsidRPr="00ED0774">
              <w:t>постоянно</w:t>
            </w:r>
            <w:r w:rsidR="00926681" w:rsidRPr="00ED0774">
              <w:t xml:space="preserve"> </w:t>
            </w:r>
            <w:r w:rsidR="00500D21" w:rsidRPr="00ED0774">
              <w:t>в</w:t>
            </w:r>
            <w:r w:rsidR="00926681" w:rsidRPr="00ED0774">
              <w:t xml:space="preserve"> </w:t>
            </w:r>
            <w:r w:rsidR="00500D21" w:rsidRPr="00ED0774">
              <w:t>течение</w:t>
            </w:r>
            <w:r w:rsidR="00926681" w:rsidRPr="00ED0774">
              <w:t xml:space="preserve"> </w:t>
            </w:r>
            <w:r w:rsidR="00500D21" w:rsidRPr="00ED0774">
              <w:t>2</w:t>
            </w:r>
            <w:r w:rsidR="00926681" w:rsidRPr="00ED0774">
              <w:t xml:space="preserve"> </w:t>
            </w:r>
            <w:r w:rsidR="00500D21" w:rsidRPr="00ED0774">
              <w:t>лет</w:t>
            </w:r>
            <w:r w:rsidR="00926681" w:rsidRPr="00ED0774">
              <w:t xml:space="preserve"> </w:t>
            </w:r>
            <w:r w:rsidR="00500D21" w:rsidRPr="00ED0774">
              <w:t>с</w:t>
            </w:r>
            <w:r w:rsidR="00926681" w:rsidRPr="00ED0774">
              <w:t xml:space="preserve"> </w:t>
            </w:r>
            <w:r w:rsidR="00500D21" w:rsidRPr="00ED0774">
              <w:t>модификацией</w:t>
            </w:r>
            <w:r w:rsidR="00926681" w:rsidRPr="00ED0774">
              <w:t xml:space="preserve"> </w:t>
            </w:r>
            <w:r w:rsidR="00500D21" w:rsidRPr="00ED0774">
              <w:t>дозы</w:t>
            </w:r>
            <w:r w:rsidR="00926681" w:rsidRPr="00ED0774">
              <w:t xml:space="preserve"> </w:t>
            </w:r>
            <w:r w:rsidR="00500D21" w:rsidRPr="00ED0774">
              <w:t>в</w:t>
            </w:r>
            <w:r w:rsidR="00926681" w:rsidRPr="00ED0774">
              <w:t xml:space="preserve"> </w:t>
            </w:r>
            <w:r w:rsidR="00500D21" w:rsidRPr="00ED0774">
              <w:t>зависимости</w:t>
            </w:r>
            <w:r w:rsidR="00926681" w:rsidRPr="00ED0774">
              <w:t xml:space="preserve"> </w:t>
            </w:r>
            <w:r w:rsidR="00500D21" w:rsidRPr="00ED0774">
              <w:t>от</w:t>
            </w:r>
            <w:r w:rsidR="00926681" w:rsidRPr="00ED0774">
              <w:t xml:space="preserve"> </w:t>
            </w:r>
            <w:r w:rsidR="00500D21" w:rsidRPr="00ED0774">
              <w:t>глубины</w:t>
            </w:r>
            <w:r w:rsidR="00926681" w:rsidRPr="00ED0774">
              <w:t xml:space="preserve"> </w:t>
            </w:r>
            <w:r w:rsidR="00500D21" w:rsidRPr="00ED0774">
              <w:t>цитопенического</w:t>
            </w:r>
            <w:r w:rsidR="00926681" w:rsidRPr="00ED0774">
              <w:t xml:space="preserve"> </w:t>
            </w:r>
            <w:r w:rsidR="00500D21" w:rsidRPr="00ED0774">
              <w:t>синдрома</w:t>
            </w:r>
          </w:p>
          <w:p w14:paraId="03C9ACF7" w14:textId="67EF73F0" w:rsidR="00500D21" w:rsidRPr="00ED0774" w:rsidRDefault="009A39B0" w:rsidP="00D2010A">
            <w:pPr>
              <w:ind w:left="-32" w:firstLine="251"/>
            </w:pPr>
            <w:r w:rsidRPr="00ED0774">
              <w:lastRenderedPageBreak/>
              <w:t>#</w:t>
            </w:r>
            <w:r w:rsidR="00500D21" w:rsidRPr="00ED0774">
              <w:t>Метотрексат</w:t>
            </w:r>
            <w:r w:rsidR="00C71725" w:rsidRPr="00ED0774">
              <w:t>**</w:t>
            </w:r>
            <w:r w:rsidR="00926681" w:rsidRPr="00ED0774">
              <w:t xml:space="preserve"> </w:t>
            </w:r>
            <w:r w:rsidR="00C12872" w:rsidRPr="00ED0774">
              <w:t>1</w:t>
            </w:r>
            <w:r w:rsidR="00500D21" w:rsidRPr="00ED0774">
              <w:t>0</w:t>
            </w:r>
            <w:r w:rsidR="00926681" w:rsidRPr="00ED0774">
              <w:t xml:space="preserve"> </w:t>
            </w:r>
            <w:r w:rsidR="00500D21" w:rsidRPr="00ED0774">
              <w:t>мг/м</w:t>
            </w:r>
            <w:r w:rsidR="00500D21" w:rsidRPr="00ED0774">
              <w:rPr>
                <w:vertAlign w:val="superscript"/>
              </w:rPr>
              <w:t>2</w:t>
            </w:r>
            <w:r w:rsidR="00926681" w:rsidRPr="00ED0774">
              <w:t xml:space="preserve"> </w:t>
            </w:r>
            <w:r w:rsidR="00500D21" w:rsidRPr="00ED0774">
              <w:t>1</w:t>
            </w:r>
            <w:r w:rsidR="00926681" w:rsidRPr="00ED0774">
              <w:t xml:space="preserve"> </w:t>
            </w:r>
            <w:r w:rsidR="00500D21" w:rsidRPr="00ED0774">
              <w:t>раз</w:t>
            </w:r>
            <w:r w:rsidR="00926681" w:rsidRPr="00ED0774">
              <w:t xml:space="preserve"> </w:t>
            </w:r>
            <w:r w:rsidR="00500D21" w:rsidRPr="00ED0774">
              <w:t>в</w:t>
            </w:r>
            <w:r w:rsidR="00926681" w:rsidRPr="00ED0774">
              <w:t xml:space="preserve"> </w:t>
            </w:r>
            <w:r w:rsidR="00500D21" w:rsidRPr="00ED0774">
              <w:t>неделю</w:t>
            </w:r>
            <w:r w:rsidR="00926681" w:rsidRPr="00ED0774">
              <w:t xml:space="preserve"> </w:t>
            </w:r>
            <w:r w:rsidR="00500D21" w:rsidRPr="00ED0774">
              <w:t>в/в</w:t>
            </w:r>
            <w:r w:rsidR="00926681" w:rsidRPr="00ED0774">
              <w:t xml:space="preserve"> </w:t>
            </w:r>
            <w:r w:rsidR="00500D21" w:rsidRPr="00ED0774">
              <w:t>в</w:t>
            </w:r>
            <w:r w:rsidR="00926681" w:rsidRPr="00ED0774">
              <w:t xml:space="preserve"> </w:t>
            </w:r>
            <w:r w:rsidR="00500D21" w:rsidRPr="00ED0774">
              <w:t>течение</w:t>
            </w:r>
            <w:r w:rsidR="00926681" w:rsidRPr="00ED0774">
              <w:t xml:space="preserve"> </w:t>
            </w:r>
            <w:r w:rsidR="00500D21" w:rsidRPr="00ED0774">
              <w:t>2</w:t>
            </w:r>
            <w:r w:rsidR="00926681" w:rsidRPr="00ED0774">
              <w:t xml:space="preserve"> </w:t>
            </w:r>
            <w:r w:rsidR="00500D21" w:rsidRPr="00ED0774">
              <w:t>лет</w:t>
            </w:r>
            <w:r w:rsidR="00926681" w:rsidRPr="00ED0774">
              <w:t xml:space="preserve"> </w:t>
            </w:r>
            <w:r w:rsidR="00500D21" w:rsidRPr="00ED0774">
              <w:t>с</w:t>
            </w:r>
            <w:r w:rsidR="00926681" w:rsidRPr="00ED0774">
              <w:t xml:space="preserve"> </w:t>
            </w:r>
            <w:r w:rsidR="00500D21" w:rsidRPr="00ED0774">
              <w:t>модификацией</w:t>
            </w:r>
            <w:r w:rsidR="00926681" w:rsidRPr="00ED0774">
              <w:t xml:space="preserve"> </w:t>
            </w:r>
            <w:r w:rsidR="00500D21" w:rsidRPr="00ED0774">
              <w:t>дозы</w:t>
            </w:r>
            <w:r w:rsidR="00926681" w:rsidRPr="00ED0774">
              <w:t xml:space="preserve"> </w:t>
            </w:r>
            <w:r w:rsidR="00500D21" w:rsidRPr="00ED0774">
              <w:t>в</w:t>
            </w:r>
            <w:r w:rsidR="00926681" w:rsidRPr="00ED0774">
              <w:t xml:space="preserve"> </w:t>
            </w:r>
            <w:r w:rsidR="00500D21" w:rsidRPr="00ED0774">
              <w:t>зависимости</w:t>
            </w:r>
            <w:r w:rsidR="00926681" w:rsidRPr="00ED0774">
              <w:t xml:space="preserve"> </w:t>
            </w:r>
            <w:r w:rsidR="00500D21" w:rsidRPr="00ED0774">
              <w:t>от</w:t>
            </w:r>
            <w:r w:rsidR="00926681" w:rsidRPr="00ED0774">
              <w:t xml:space="preserve"> </w:t>
            </w:r>
            <w:r w:rsidR="00500D21" w:rsidRPr="00ED0774">
              <w:t>глубины</w:t>
            </w:r>
            <w:r w:rsidR="00926681" w:rsidRPr="00ED0774">
              <w:t xml:space="preserve"> </w:t>
            </w:r>
            <w:r w:rsidR="00500D21" w:rsidRPr="00ED0774">
              <w:t>цитопенического</w:t>
            </w:r>
            <w:r w:rsidR="00926681" w:rsidRPr="00ED0774">
              <w:t xml:space="preserve"> </w:t>
            </w:r>
            <w:r w:rsidR="00500D21" w:rsidRPr="00ED0774">
              <w:t>синдрома</w:t>
            </w:r>
          </w:p>
        </w:tc>
      </w:tr>
      <w:tr w:rsidR="00500D21" w:rsidRPr="00ED0774" w14:paraId="2D19CF66"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F49026E" w14:textId="77777777" w:rsidR="00500D21" w:rsidRPr="00ED0774" w:rsidRDefault="00500D21" w:rsidP="00D2010A">
            <w:pPr>
              <w:jc w:val="center"/>
            </w:pPr>
            <w:r w:rsidRPr="00ED0774">
              <w:rPr>
                <w:rFonts w:eastAsia="Arial Unicode MS"/>
                <w:color w:val="000000"/>
                <w:u w:color="000000"/>
              </w:rPr>
              <w:lastRenderedPageBreak/>
              <w:t>Азацитидин**</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EEE024" w14:textId="77777777" w:rsidR="00500D21" w:rsidRPr="00ED0774" w:rsidRDefault="00500D21" w:rsidP="00D2010A">
            <w:pPr>
              <w:ind w:firstLine="251"/>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tc>
      </w:tr>
      <w:tr w:rsidR="00500D21" w:rsidRPr="00ED0774" w14:paraId="6DF17529"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2363B85" w14:textId="09CB16BB" w:rsidR="00500D21" w:rsidRPr="00ED0774" w:rsidRDefault="00500D21" w:rsidP="00D2010A">
            <w:pPr>
              <w:jc w:val="center"/>
              <w:rPr>
                <w:rFonts w:eastAsia="Arial Unicode MS"/>
                <w:color w:val="000000"/>
                <w:u w:color="000000"/>
              </w:rPr>
            </w:pPr>
            <w:r w:rsidRPr="00ED0774">
              <w:rPr>
                <w:rFonts w:eastAsia="Arial Unicode MS"/>
                <w:color w:val="000000"/>
                <w:u w:color="000000"/>
              </w:rPr>
              <w:t>Децитабин</w:t>
            </w:r>
            <w:r w:rsidR="00653711" w:rsidRPr="00ED0774">
              <w:rPr>
                <w:rFonts w:eastAsia="Arial Unicode MS"/>
                <w:color w:val="000000"/>
                <w:u w:color="000000"/>
              </w:rPr>
              <w:t xml:space="preserve"> </w:t>
            </w:r>
            <w:r w:rsidR="00653711" w:rsidRPr="00ED0774">
              <w:rPr>
                <w:rFonts w:eastAsia="Arial Unicode MS"/>
                <w:color w:val="000000"/>
                <w:u w:color="000000"/>
                <w:lang w:val="en-US"/>
              </w:rPr>
              <w:fldChar w:fldCharType="begin" w:fldLock="1"/>
            </w:r>
            <w:r w:rsidR="000E616A">
              <w:rPr>
                <w:rFonts w:eastAsia="Arial Unicode MS"/>
                <w:color w:val="000000"/>
                <w:u w:color="000000"/>
                <w:lang w:val="en-US"/>
              </w:rPr>
              <w:instrText>ADD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SL</w:instrText>
            </w:r>
            <w:r w:rsidR="000E616A" w:rsidRPr="00F83FEB">
              <w:rPr>
                <w:rFonts w:eastAsia="Arial Unicode MS"/>
                <w:color w:val="000000"/>
                <w:u w:color="000000"/>
              </w:rPr>
              <w:instrText>_</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tationItems</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temData</w:instrText>
            </w:r>
            <w:r w:rsidR="000E616A" w:rsidRPr="00F83FEB">
              <w:rPr>
                <w:rFonts w:eastAsia="Arial Unicode MS"/>
                <w:color w:val="000000"/>
                <w:u w:color="000000"/>
              </w:rPr>
              <w:instrText>":{"</w:instrText>
            </w:r>
            <w:r w:rsidR="000E616A">
              <w:rPr>
                <w:rFonts w:eastAsia="Arial Unicode MS"/>
                <w:color w:val="000000"/>
                <w:u w:color="000000"/>
                <w:lang w:val="en-US"/>
              </w:rPr>
              <w:instrText>DOI</w:instrText>
            </w:r>
            <w:r w:rsidR="000E616A" w:rsidRPr="00F83FEB">
              <w:rPr>
                <w:rFonts w:eastAsia="Arial Unicode MS"/>
                <w:color w:val="000000"/>
                <w:u w:color="000000"/>
              </w:rPr>
              <w:instrText>":"10.18632/</w:instrText>
            </w:r>
            <w:r w:rsidR="000E616A">
              <w:rPr>
                <w:rFonts w:eastAsia="Arial Unicode MS"/>
                <w:color w:val="000000"/>
                <w:u w:color="000000"/>
                <w:lang w:val="en-US"/>
              </w:rPr>
              <w:instrText>oncotarget</w:instrText>
            </w:r>
            <w:r w:rsidR="000E616A" w:rsidRPr="00F83FEB">
              <w:rPr>
                <w:rFonts w:eastAsia="Arial Unicode MS"/>
                <w:color w:val="000000"/>
                <w:u w:color="000000"/>
              </w:rPr>
              <w:instrText>.17241","</w:instrText>
            </w:r>
            <w:r w:rsidR="000E616A">
              <w:rPr>
                <w:rFonts w:eastAsia="Arial Unicode MS"/>
                <w:color w:val="000000"/>
                <w:u w:color="000000"/>
                <w:lang w:val="en-US"/>
              </w:rPr>
              <w:instrText>ISSN</w:instrText>
            </w:r>
            <w:r w:rsidR="000E616A" w:rsidRPr="00F83FEB">
              <w:rPr>
                <w:rFonts w:eastAsia="Arial Unicode MS"/>
                <w:color w:val="000000"/>
                <w:u w:color="000000"/>
              </w:rPr>
              <w:instrText>":"19492553","</w:instrText>
            </w:r>
            <w:r w:rsidR="000E616A">
              <w:rPr>
                <w:rFonts w:eastAsia="Arial Unicode MS"/>
                <w:color w:val="000000"/>
                <w:u w:color="000000"/>
                <w:lang w:val="en-US"/>
              </w:rPr>
              <w:instrText>abstra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av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imi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ption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cern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bou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i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itnes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tent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ortali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lthoug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umbe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linic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ial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monstr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enefi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ul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ain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ntroversi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erform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o</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alu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igibl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dentifi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rom</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ubM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b</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cie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mba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chra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ibrar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N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ublish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tudi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clud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nrolling</w:instrText>
            </w:r>
            <w:r w:rsidR="000E616A" w:rsidRPr="00F83FEB">
              <w:rPr>
                <w:rFonts w:eastAsia="Arial Unicode MS"/>
                <w:color w:val="000000"/>
                <w:u w:color="000000"/>
              </w:rPr>
              <w:instrText xml:space="preserve"> 718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M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utcom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omple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missi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spon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veral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urviv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a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alu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bas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l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grades</w:instrText>
            </w:r>
            <w:r w:rsidR="000E616A" w:rsidRPr="00F83FEB">
              <w:rPr>
                <w:rFonts w:eastAsia="Arial Unicode MS"/>
                <w:color w:val="000000"/>
                <w:u w:color="000000"/>
              </w:rPr>
              <w:instrText xml:space="preserve"> 3-4 </w:instrText>
            </w:r>
            <w:r w:rsidR="000E616A">
              <w:rPr>
                <w:rFonts w:eastAsia="Arial Unicode MS"/>
                <w:color w:val="000000"/>
                <w:u w:color="000000"/>
                <w:lang w:val="en-US"/>
              </w:rPr>
              <w:instrText>advers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v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a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a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a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ool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stimate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95% </w:instrText>
            </w:r>
            <w:r w:rsidR="000E616A">
              <w:rPr>
                <w:rFonts w:eastAsia="Arial Unicode MS"/>
                <w:color w:val="000000"/>
                <w:u w:color="000000"/>
                <w:lang w:val="en-US"/>
              </w:rPr>
              <w:instrText>confidenc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terval</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fo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RR</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ere</w:instrText>
            </w:r>
            <w:r w:rsidR="000E616A" w:rsidRPr="00F83FEB">
              <w:rPr>
                <w:rFonts w:eastAsia="Arial Unicode MS"/>
                <w:color w:val="000000"/>
                <w:u w:color="000000"/>
              </w:rPr>
              <w:instrText xml:space="preserve"> 27%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19%-36%), 37%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28%-47%)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8.09 </w:instrText>
            </w:r>
            <w:r w:rsidR="000E616A">
              <w:rPr>
                <w:rFonts w:eastAsia="Arial Unicode MS"/>
                <w:color w:val="000000"/>
                <w:u w:color="000000"/>
                <w:lang w:val="en-US"/>
              </w:rPr>
              <w:instrText>months</w:instrText>
            </w:r>
            <w:r w:rsidR="000E616A" w:rsidRPr="00F83FEB">
              <w:rPr>
                <w:rFonts w:eastAsia="Arial Unicode MS"/>
                <w:color w:val="000000"/>
                <w:u w:color="000000"/>
              </w:rPr>
              <w:instrText xml:space="preserve"> (95% </w:instrText>
            </w:r>
            <w:r w:rsidR="000E616A">
              <w:rPr>
                <w:rFonts w:eastAsia="Arial Unicode MS"/>
                <w:color w:val="000000"/>
                <w:u w:color="000000"/>
                <w:lang w:val="en-US"/>
              </w:rPr>
              <w:instrText>CI</w:instrText>
            </w:r>
            <w:r w:rsidR="000E616A" w:rsidRPr="00F83FEB">
              <w:rPr>
                <w:rFonts w:eastAsia="Arial Unicode MS"/>
                <w:color w:val="000000"/>
                <w:u w:color="000000"/>
              </w:rPr>
              <w:instrText xml:space="preserve"> 5.77-10.41), </w:instrText>
            </w:r>
            <w:r w:rsidR="000E616A">
              <w:rPr>
                <w:rFonts w:eastAsia="Arial Unicode MS"/>
                <w:color w:val="000000"/>
                <w:u w:color="000000"/>
                <w:lang w:val="en-US"/>
              </w:rPr>
              <w:instrText>respective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h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stimate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 Fang","non-dropping-particle":"","parse-names":false,"suffix":""},{"dropping-particle":"","family":"Zhou","given":"Jing-Dong Dong","non-dropping-particle":"","parse-names":false,"suffix":""},{"dropping-particle":"","family":"Yao","given":"Dong-Ming Ming","non-dropping-particle":"","parse-names":false,"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Ma</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i</w:instrText>
            </w:r>
            <w:r w:rsidR="000E616A" w:rsidRPr="00F83FEB">
              <w:rPr>
                <w:rFonts w:eastAsia="Arial Unicode MS"/>
                <w:color w:val="000000"/>
                <w:u w:color="000000"/>
              </w:rPr>
              <w:instrText>-</w:instrText>
            </w:r>
            <w:r w:rsidR="000E616A">
              <w:rPr>
                <w:rFonts w:eastAsia="Arial Unicode MS"/>
                <w:color w:val="000000"/>
                <w:u w:color="000000"/>
                <w:lang w:val="en-US"/>
              </w:rPr>
              <w:instrText>Chu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Ch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We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Xiang</w:instrText>
            </w:r>
            <w:r w:rsidR="000E616A" w:rsidRPr="00F83FEB">
              <w:rPr>
                <w:rFonts w:eastAsia="Arial Unicode MS"/>
                <w:color w:val="000000"/>
                <w:u w:color="000000"/>
              </w:rPr>
              <w:instrText>-</w:instrText>
            </w:r>
            <w:r w:rsidR="000E616A">
              <w:rPr>
                <w:rFonts w:eastAsia="Arial Unicode MS"/>
                <w:color w:val="000000"/>
                <w:u w:color="000000"/>
                <w:lang w:val="en-US"/>
              </w:rPr>
              <w:instrText>Me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Zhang</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Zhi</w:instrText>
            </w:r>
            <w:r w:rsidR="000E616A" w:rsidRPr="00F83FEB">
              <w:rPr>
                <w:rFonts w:eastAsia="Arial Unicode MS"/>
                <w:color w:val="000000"/>
                <w:u w:color="000000"/>
              </w:rPr>
              <w:instrText>-</w:instrText>
            </w:r>
            <w:r w:rsidR="000E616A">
              <w:rPr>
                <w:rFonts w:eastAsia="Arial Unicode MS"/>
                <w:color w:val="000000"/>
                <w:u w:color="000000"/>
                <w:lang w:val="en-US"/>
              </w:rPr>
              <w:instrText>Hui</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Hui</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ia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Xin</w:instrText>
            </w:r>
            <w:r w:rsidR="000E616A" w:rsidRPr="00F83FEB">
              <w:rPr>
                <w:rFonts w:eastAsia="Arial Unicode MS"/>
                <w:color w:val="000000"/>
                <w:u w:color="000000"/>
              </w:rPr>
              <w:instrText>-</w:instrText>
            </w:r>
            <w:r w:rsidR="000E616A">
              <w:rPr>
                <w:rFonts w:eastAsia="Arial Unicode MS"/>
                <w:color w:val="000000"/>
                <w:u w:color="000000"/>
                <w:lang w:val="en-US"/>
              </w:rPr>
              <w:instrText>Yu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Yue</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Xu</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Zi</w:instrText>
            </w:r>
            <w:r w:rsidR="000E616A" w:rsidRPr="00F83FEB">
              <w:rPr>
                <w:rFonts w:eastAsia="Arial Unicode MS"/>
                <w:color w:val="000000"/>
                <w:u w:color="000000"/>
              </w:rPr>
              <w:instrText>-</w:instrText>
            </w:r>
            <w:r w:rsidR="000E616A">
              <w:rPr>
                <w:rFonts w:eastAsia="Arial Unicode MS"/>
                <w:color w:val="000000"/>
                <w:u w:color="000000"/>
                <w:lang w:val="en-US"/>
              </w:rPr>
              <w:instrText>Ju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J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Qia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un</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family</w:instrText>
            </w:r>
            <w:r w:rsidR="000E616A" w:rsidRPr="00F83FEB">
              <w:rPr>
                <w:rFonts w:eastAsia="Arial Unicode MS"/>
                <w:color w:val="000000"/>
                <w:u w:color="000000"/>
              </w:rPr>
              <w:instrText>":"</w:instrText>
            </w:r>
            <w:r w:rsidR="000E616A">
              <w:rPr>
                <w:rFonts w:eastAsia="Arial Unicode MS"/>
                <w:color w:val="000000"/>
                <w:u w:color="000000"/>
                <w:lang w:val="en-US"/>
              </w:rPr>
              <w:instrText>Lin</w:instrText>
            </w:r>
            <w:r w:rsidR="000E616A" w:rsidRPr="00F83FEB">
              <w:rPr>
                <w:rFonts w:eastAsia="Arial Unicode MS"/>
                <w:color w:val="000000"/>
                <w:u w:color="000000"/>
              </w:rPr>
              <w:instrText>","</w:instrText>
            </w:r>
            <w:r w:rsidR="000E616A">
              <w:rPr>
                <w:rFonts w:eastAsia="Arial Unicode MS"/>
                <w:color w:val="000000"/>
                <w:u w:color="000000"/>
                <w:lang w:val="en-US"/>
              </w:rPr>
              <w:instrText>given</w:instrText>
            </w:r>
            <w:r w:rsidR="000E616A" w:rsidRPr="00F83FEB">
              <w:rPr>
                <w:rFonts w:eastAsia="Arial Unicode MS"/>
                <w:color w:val="000000"/>
                <w:u w:color="000000"/>
              </w:rPr>
              <w:instrText>":"</w:instrText>
            </w:r>
            <w:r w:rsidR="000E616A">
              <w:rPr>
                <w:rFonts w:eastAsia="Arial Unicode MS"/>
                <w:color w:val="000000"/>
                <w:u w:color="000000"/>
                <w:lang w:val="en-US"/>
              </w:rPr>
              <w:instrText>Jiang</w:instrText>
            </w:r>
            <w:r w:rsidR="000E616A" w:rsidRPr="00F83FEB">
              <w:rPr>
                <w:rFonts w:eastAsia="Arial Unicode MS"/>
                <w:color w:val="000000"/>
                <w:u w:color="000000"/>
              </w:rPr>
              <w:instrText>","</w:instrText>
            </w:r>
            <w:r w:rsidR="000E616A">
              <w:rPr>
                <w:rFonts w:eastAsia="Arial Unicode MS"/>
                <w:color w:val="000000"/>
                <w:u w:color="000000"/>
                <w:lang w:val="en-US"/>
              </w:rPr>
              <w:instrText>non</w:instrText>
            </w:r>
            <w:r w:rsidR="000E616A" w:rsidRPr="00F83FEB">
              <w:rPr>
                <w:rFonts w:eastAsia="Arial Unicode MS"/>
                <w:color w:val="000000"/>
                <w:u w:color="000000"/>
              </w:rPr>
              <w:instrText>-</w:instrText>
            </w:r>
            <w:r w:rsidR="000E616A">
              <w:rPr>
                <w:rFonts w:eastAsia="Arial Unicode MS"/>
                <w:color w:val="000000"/>
                <w:u w:color="000000"/>
                <w:lang w:val="en-US"/>
              </w:rPr>
              <w:instrText>dropping</w:instrText>
            </w:r>
            <w:r w:rsidR="000E616A" w:rsidRPr="00F83FEB">
              <w:rPr>
                <w:rFonts w:eastAsia="Arial Unicode MS"/>
                <w:color w:val="000000"/>
                <w:u w:color="000000"/>
              </w:rPr>
              <w:instrText>-</w:instrText>
            </w:r>
            <w:r w:rsidR="000E616A">
              <w:rPr>
                <w:rFonts w:eastAsia="Arial Unicode MS"/>
                <w:color w:val="000000"/>
                <w:u w:color="000000"/>
                <w:lang w:val="en-US"/>
              </w:rPr>
              <w:instrText>particle</w:instrText>
            </w:r>
            <w:r w:rsidR="000E616A" w:rsidRPr="00F83FEB">
              <w:rPr>
                <w:rFonts w:eastAsia="Arial Unicode MS"/>
                <w:color w:val="000000"/>
                <w:u w:color="000000"/>
              </w:rPr>
              <w:instrText>":"","</w:instrText>
            </w:r>
            <w:r w:rsidR="000E616A">
              <w:rPr>
                <w:rFonts w:eastAsia="Arial Unicode MS"/>
                <w:color w:val="000000"/>
                <w:u w:color="000000"/>
                <w:lang w:val="en-US"/>
              </w:rPr>
              <w:instrText>parse</w:instrText>
            </w:r>
            <w:r w:rsidR="000E616A" w:rsidRPr="00F83FEB">
              <w:rPr>
                <w:rFonts w:eastAsia="Arial Unicode MS"/>
                <w:color w:val="000000"/>
                <w:u w:color="000000"/>
              </w:rPr>
              <w:instrText>-</w:instrText>
            </w:r>
            <w:r w:rsidR="000E616A">
              <w:rPr>
                <w:rFonts w:eastAsia="Arial Unicode MS"/>
                <w:color w:val="000000"/>
                <w:u w:color="000000"/>
                <w:lang w:val="en-US"/>
              </w:rPr>
              <w:instrText>names</w:instrText>
            </w:r>
            <w:r w:rsidR="000E616A" w:rsidRPr="00F83FEB">
              <w:rPr>
                <w:rFonts w:eastAsia="Arial Unicode MS"/>
                <w:color w:val="000000"/>
                <w:u w:color="000000"/>
              </w:rPr>
              <w:instrText>":</w:instrText>
            </w:r>
            <w:r w:rsidR="000E616A">
              <w:rPr>
                <w:rFonts w:eastAsia="Arial Unicode MS"/>
                <w:color w:val="000000"/>
                <w:u w:color="000000"/>
                <w:lang w:val="en-US"/>
              </w:rPr>
              <w:instrText>false</w:instrText>
            </w:r>
            <w:r w:rsidR="000E616A" w:rsidRPr="00F83FEB">
              <w:rPr>
                <w:rFonts w:eastAsia="Arial Unicode MS"/>
                <w:color w:val="000000"/>
                <w:u w:color="000000"/>
              </w:rPr>
              <w:instrText>,"</w:instrText>
            </w:r>
            <w:r w:rsidR="000E616A">
              <w:rPr>
                <w:rFonts w:eastAsia="Arial Unicode MS"/>
                <w:color w:val="000000"/>
                <w:u w:color="000000"/>
                <w:lang w:val="en-US"/>
              </w:rPr>
              <w:instrText>suffix</w:instrText>
            </w:r>
            <w:r w:rsidR="000E616A" w:rsidRPr="00F83FEB">
              <w:rPr>
                <w:rFonts w:eastAsia="Arial Unicode MS"/>
                <w:color w:val="000000"/>
                <w:u w:color="000000"/>
              </w:rPr>
              <w:instrText>":""}],"</w:instrText>
            </w:r>
            <w:r w:rsidR="000E616A">
              <w:rPr>
                <w:rFonts w:eastAsia="Arial Unicode MS"/>
                <w:color w:val="000000"/>
                <w:u w:color="000000"/>
                <w:lang w:val="en-US"/>
              </w:rPr>
              <w:instrText>container</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Oncotarget</w:instrText>
            </w:r>
            <w:r w:rsidR="000E616A" w:rsidRPr="00F83FEB">
              <w:rPr>
                <w:rFonts w:eastAsia="Arial Unicode MS"/>
                <w:color w:val="000000"/>
                <w:u w:color="000000"/>
              </w:rPr>
              <w:instrText>","</w:instrText>
            </w:r>
            <w:r w:rsidR="000E616A">
              <w:rPr>
                <w:rFonts w:eastAsia="Arial Unicode MS"/>
                <w:color w:val="000000"/>
                <w:u w:color="000000"/>
                <w:lang w:val="en-US"/>
              </w:rPr>
              <w:instrText>id</w:instrText>
            </w:r>
            <w:r w:rsidR="000E616A" w:rsidRPr="00F83FEB">
              <w:rPr>
                <w:rFonts w:eastAsia="Arial Unicode MS"/>
                <w:color w:val="000000"/>
                <w:u w:color="000000"/>
              </w:rPr>
              <w:instrText>":"</w:instrText>
            </w:r>
            <w:r w:rsidR="000E616A">
              <w:rPr>
                <w:rFonts w:eastAsia="Arial Unicode MS"/>
                <w:color w:val="000000"/>
                <w:u w:color="000000"/>
                <w:lang w:val="en-US"/>
              </w:rPr>
              <w:instrText>ITEM</w:instrText>
            </w:r>
            <w:r w:rsidR="000E616A" w:rsidRPr="00F83FEB">
              <w:rPr>
                <w:rFonts w:eastAsia="Arial Unicode MS"/>
                <w:color w:val="000000"/>
                <w:u w:color="000000"/>
              </w:rPr>
              <w:instrText>-1","</w:instrText>
            </w:r>
            <w:r w:rsidR="000E616A">
              <w:rPr>
                <w:rFonts w:eastAsia="Arial Unicode MS"/>
                <w:color w:val="000000"/>
                <w:u w:color="000000"/>
                <w:lang w:val="en-US"/>
              </w:rPr>
              <w:instrText>issue</w:instrText>
            </w:r>
            <w:r w:rsidR="000E616A" w:rsidRPr="00F83FEB">
              <w:rPr>
                <w:rFonts w:eastAsia="Arial Unicode MS"/>
                <w:color w:val="000000"/>
                <w:u w:color="000000"/>
              </w:rPr>
              <w:instrText>":"25","</w:instrText>
            </w:r>
            <w:r w:rsidR="000E616A">
              <w:rPr>
                <w:rFonts w:eastAsia="Arial Unicode MS"/>
                <w:color w:val="000000"/>
                <w:u w:color="000000"/>
                <w:lang w:val="en-US"/>
              </w:rPr>
              <w:instrText>issued</w:instrText>
            </w:r>
            <w:r w:rsidR="000E616A" w:rsidRPr="00F83FEB">
              <w:rPr>
                <w:rFonts w:eastAsia="Arial Unicode MS"/>
                <w:color w:val="000000"/>
                <w:u w:color="000000"/>
              </w:rPr>
              <w:instrText>":{"</w:instrText>
            </w:r>
            <w:r w:rsidR="000E616A">
              <w:rPr>
                <w:rFonts w:eastAsia="Arial Unicode MS"/>
                <w:color w:val="000000"/>
                <w:u w:color="000000"/>
                <w:lang w:val="en-US"/>
              </w:rPr>
              <w:instrText>date</w:instrText>
            </w:r>
            <w:r w:rsidR="000E616A" w:rsidRPr="00F83FEB">
              <w:rPr>
                <w:rFonts w:eastAsia="Arial Unicode MS"/>
                <w:color w:val="000000"/>
                <w:u w:color="000000"/>
              </w:rPr>
              <w:instrText>-</w:instrText>
            </w:r>
            <w:r w:rsidR="000E616A">
              <w:rPr>
                <w:rFonts w:eastAsia="Arial Unicode MS"/>
                <w:color w:val="000000"/>
                <w:u w:color="000000"/>
                <w:lang w:val="en-US"/>
              </w:rPr>
              <w:instrText>parts</w:instrText>
            </w:r>
            <w:r w:rsidR="000E616A" w:rsidRPr="00F83FEB">
              <w:rPr>
                <w:rFonts w:eastAsia="Arial Unicode MS"/>
                <w:color w:val="000000"/>
                <w:u w:color="000000"/>
              </w:rPr>
              <w:instrText>":[["2017"]]},"</w:instrText>
            </w:r>
            <w:r w:rsidR="000E616A">
              <w:rPr>
                <w:rFonts w:eastAsia="Arial Unicode MS"/>
                <w:color w:val="000000"/>
                <w:u w:color="000000"/>
                <w:lang w:val="en-US"/>
              </w:rPr>
              <w:instrText>page</w:instrText>
            </w:r>
            <w:r w:rsidR="000E616A" w:rsidRPr="00F83FEB">
              <w:rPr>
                <w:rFonts w:eastAsia="Arial Unicode MS"/>
                <w:color w:val="000000"/>
                <w:u w:color="000000"/>
              </w:rPr>
              <w:instrText>":"41498-41507","</w:instrText>
            </w:r>
            <w:r w:rsidR="000E616A">
              <w:rPr>
                <w:rFonts w:eastAsia="Arial Unicode MS"/>
                <w:color w:val="000000"/>
                <w:u w:color="000000"/>
                <w:lang w:val="en-US"/>
              </w:rPr>
              <w:instrText>publisher</w:instrText>
            </w:r>
            <w:r w:rsidR="000E616A" w:rsidRPr="00F83FEB">
              <w:rPr>
                <w:rFonts w:eastAsia="Arial Unicode MS"/>
                <w:color w:val="000000"/>
                <w:u w:color="000000"/>
              </w:rPr>
              <w:instrText>":"</w:instrText>
            </w:r>
            <w:r w:rsidR="000E616A">
              <w:rPr>
                <w:rFonts w:eastAsia="Arial Unicode MS"/>
                <w:color w:val="000000"/>
                <w:u w:color="000000"/>
                <w:lang w:val="en-US"/>
              </w:rPr>
              <w:instrText>Impac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Journal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LC</w:instrText>
            </w:r>
            <w:r w:rsidR="000E616A" w:rsidRPr="00F83FEB">
              <w:rPr>
                <w:rFonts w:eastAsia="Arial Unicode MS"/>
                <w:color w:val="000000"/>
                <w:u w:color="000000"/>
              </w:rPr>
              <w:instrText>","</w:instrText>
            </w:r>
            <w:r w:rsidR="000E616A">
              <w:rPr>
                <w:rFonts w:eastAsia="Arial Unicode MS"/>
                <w:color w:val="000000"/>
                <w:u w:color="000000"/>
                <w:lang w:val="en-US"/>
              </w:rPr>
              <w:instrText>title</w:instrText>
            </w:r>
            <w:r w:rsidR="000E616A" w:rsidRPr="00F83FEB">
              <w:rPr>
                <w:rFonts w:eastAsia="Arial Unicode MS"/>
                <w:color w:val="000000"/>
                <w:u w:color="000000"/>
              </w:rPr>
              <w:instrText>":"</w:instrText>
            </w:r>
            <w:r w:rsidR="000E616A">
              <w:rPr>
                <w:rFonts w:eastAsia="Arial Unicode MS"/>
                <w:color w:val="000000"/>
                <w:u w:color="000000"/>
                <w:lang w:val="en-US"/>
              </w:rPr>
              <w:instrText>Efficac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afet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decitabin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in</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treatment</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of</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elderly</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patients</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with</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cute</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yeloi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leukemi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systematic</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review</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and</w:instrText>
            </w:r>
            <w:r w:rsidR="000E616A" w:rsidRPr="00F83FEB">
              <w:rPr>
                <w:rFonts w:eastAsia="Arial Unicode MS"/>
                <w:color w:val="000000"/>
                <w:u w:color="000000"/>
              </w:rPr>
              <w:instrText xml:space="preserve"> </w:instrText>
            </w:r>
            <w:r w:rsidR="000E616A">
              <w:rPr>
                <w:rFonts w:eastAsia="Arial Unicode MS"/>
                <w:color w:val="000000"/>
                <w:u w:color="000000"/>
                <w:lang w:val="en-US"/>
              </w:rPr>
              <w:instrText>meta</w:instrText>
            </w:r>
            <w:r w:rsidR="000E616A" w:rsidRPr="00F83FEB">
              <w:rPr>
                <w:rFonts w:eastAsia="Arial Unicode MS"/>
                <w:color w:val="000000"/>
                <w:u w:color="000000"/>
              </w:rPr>
              <w:instrText>-</w:instrText>
            </w:r>
            <w:r w:rsidR="000E616A">
              <w:rPr>
                <w:rFonts w:eastAsia="Arial Unicode MS"/>
                <w:color w:val="000000"/>
                <w:u w:color="000000"/>
                <w:lang w:val="en-US"/>
              </w:rPr>
              <w:instrText>analysis</w:instrText>
            </w:r>
            <w:r w:rsidR="000E616A" w:rsidRPr="00F83FEB">
              <w:rPr>
                <w:rFonts w:eastAsia="Arial Unicode MS"/>
                <w:color w:val="000000"/>
                <w:u w:color="000000"/>
              </w:rPr>
              <w:instrText>","</w:instrText>
            </w:r>
            <w:r w:rsidR="000E616A">
              <w:rPr>
                <w:rFonts w:eastAsia="Arial Unicode MS"/>
                <w:color w:val="000000"/>
                <w:u w:color="000000"/>
                <w:lang w:val="en-US"/>
              </w:rPr>
              <w:instrText>type</w:instrText>
            </w:r>
            <w:r w:rsidR="000E616A" w:rsidRPr="00F83FEB">
              <w:rPr>
                <w:rFonts w:eastAsia="Arial Unicode MS"/>
                <w:color w:val="000000"/>
                <w:u w:color="000000"/>
              </w:rPr>
              <w:instrText>":"</w:instrText>
            </w:r>
            <w:r w:rsidR="000E616A">
              <w:rPr>
                <w:rFonts w:eastAsia="Arial Unicode MS"/>
                <w:color w:val="000000"/>
                <w:u w:color="000000"/>
                <w:lang w:val="en-US"/>
              </w:rPr>
              <w:instrText>article</w:instrText>
            </w:r>
            <w:r w:rsidR="000E616A" w:rsidRPr="00F83FEB">
              <w:rPr>
                <w:rFonts w:eastAsia="Arial Unicode MS"/>
                <w:color w:val="000000"/>
                <w:u w:color="000000"/>
              </w:rPr>
              <w:instrText>-</w:instrText>
            </w:r>
            <w:r w:rsidR="000E616A">
              <w:rPr>
                <w:rFonts w:eastAsia="Arial Unicode MS"/>
                <w:color w:val="000000"/>
                <w:u w:color="000000"/>
                <w:lang w:val="en-US"/>
              </w:rPr>
              <w:instrText>journal</w:instrText>
            </w:r>
            <w:r w:rsidR="000E616A" w:rsidRPr="00F83FEB">
              <w:rPr>
                <w:rFonts w:eastAsia="Arial Unicode MS"/>
                <w:color w:val="000000"/>
                <w:u w:color="000000"/>
              </w:rPr>
              <w:instrText>","</w:instrText>
            </w:r>
            <w:r w:rsidR="000E616A">
              <w:rPr>
                <w:rFonts w:eastAsia="Arial Unicode MS"/>
                <w:color w:val="000000"/>
                <w:u w:color="000000"/>
                <w:lang w:val="en-US"/>
              </w:rPr>
              <w:instrText>volume</w:instrText>
            </w:r>
            <w:r w:rsidR="000E616A" w:rsidRPr="00F83FEB">
              <w:rPr>
                <w:rFonts w:eastAsia="Arial Unicode MS"/>
                <w:color w:val="000000"/>
                <w:u w:color="000000"/>
              </w:rPr>
              <w:instrText>":"8"},"</w:instrText>
            </w:r>
            <w:r w:rsidR="000E616A">
              <w:rPr>
                <w:rFonts w:eastAsia="Arial Unicode MS"/>
                <w:color w:val="000000"/>
                <w:u w:color="000000"/>
                <w:lang w:val="en-US"/>
              </w:rPr>
              <w:instrText>uris</w:instrText>
            </w:r>
            <w:r w:rsidR="000E616A" w:rsidRPr="00F83FEB">
              <w:rPr>
                <w:rFonts w:eastAsia="Arial Unicode MS"/>
                <w:color w:val="000000"/>
                <w:u w:color="000000"/>
              </w:rPr>
              <w:instrText>":["</w:instrText>
            </w:r>
            <w:r w:rsidR="000E616A">
              <w:rPr>
                <w:rFonts w:eastAsia="Arial Unicode MS"/>
                <w:color w:val="000000"/>
                <w:u w:color="000000"/>
                <w:lang w:val="en-US"/>
              </w:rPr>
              <w:instrText>http</w:instrText>
            </w:r>
            <w:r w:rsidR="000E616A" w:rsidRPr="00F83FEB">
              <w:rPr>
                <w:rFonts w:eastAsia="Arial Unicode MS"/>
                <w:color w:val="000000"/>
                <w:u w:color="000000"/>
              </w:rPr>
              <w:instrText>://</w:instrText>
            </w:r>
            <w:r w:rsidR="000E616A">
              <w:rPr>
                <w:rFonts w:eastAsia="Arial Unicode MS"/>
                <w:color w:val="000000"/>
                <w:u w:color="000000"/>
                <w:lang w:val="en-US"/>
              </w:rPr>
              <w:instrText>www</w:instrText>
            </w:r>
            <w:r w:rsidR="000E616A" w:rsidRPr="00F83FEB">
              <w:rPr>
                <w:rFonts w:eastAsia="Arial Unicode MS"/>
                <w:color w:val="000000"/>
                <w:u w:color="000000"/>
              </w:rPr>
              <w:instrText>.</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documents</w:instrText>
            </w:r>
            <w:r w:rsidR="000E616A" w:rsidRPr="00F83FEB">
              <w:rPr>
                <w:rFonts w:eastAsia="Arial Unicode MS"/>
                <w:color w:val="000000"/>
                <w:u w:color="000000"/>
              </w:rPr>
              <w:instrText>/?</w:instrText>
            </w:r>
            <w:r w:rsidR="000E616A">
              <w:rPr>
                <w:rFonts w:eastAsia="Arial Unicode MS"/>
                <w:color w:val="000000"/>
                <w:u w:color="000000"/>
                <w:lang w:val="en-US"/>
              </w:rPr>
              <w:instrText>uuid</w:instrText>
            </w:r>
            <w:r w:rsidR="000E616A" w:rsidRPr="00F83FEB">
              <w:rPr>
                <w:rFonts w:eastAsia="Arial Unicode MS"/>
                <w:color w:val="000000"/>
                <w:u w:color="000000"/>
              </w:rPr>
              <w:instrText>=3615</w:instrText>
            </w:r>
            <w:r w:rsidR="000E616A">
              <w:rPr>
                <w:rFonts w:eastAsia="Arial Unicode MS"/>
                <w:color w:val="000000"/>
                <w:u w:color="000000"/>
                <w:lang w:val="en-US"/>
              </w:rPr>
              <w:instrText>b</w:instrText>
            </w:r>
            <w:r w:rsidR="000E616A" w:rsidRPr="00F83FEB">
              <w:rPr>
                <w:rFonts w:eastAsia="Arial Unicode MS"/>
                <w:color w:val="000000"/>
                <w:u w:color="000000"/>
              </w:rPr>
              <w:instrText>8</w:instrText>
            </w:r>
            <w:r w:rsidR="000E616A">
              <w:rPr>
                <w:rFonts w:eastAsia="Arial Unicode MS"/>
                <w:color w:val="000000"/>
                <w:u w:color="000000"/>
                <w:lang w:val="en-US"/>
              </w:rPr>
              <w:instrText>a</w:instrText>
            </w:r>
            <w:r w:rsidR="000E616A" w:rsidRPr="00F83FEB">
              <w:rPr>
                <w:rFonts w:eastAsia="Arial Unicode MS"/>
                <w:color w:val="000000"/>
                <w:u w:color="000000"/>
              </w:rPr>
              <w:instrText>1-26</w:instrText>
            </w:r>
            <w:r w:rsidR="000E616A">
              <w:rPr>
                <w:rFonts w:eastAsia="Arial Unicode MS"/>
                <w:color w:val="000000"/>
                <w:u w:color="000000"/>
                <w:lang w:val="en-US"/>
              </w:rPr>
              <w:instrText>a</w:instrText>
            </w:r>
            <w:r w:rsidR="000E616A" w:rsidRPr="00F83FEB">
              <w:rPr>
                <w:rFonts w:eastAsia="Arial Unicode MS"/>
                <w:color w:val="000000"/>
                <w:u w:color="000000"/>
              </w:rPr>
              <w:instrText>6-4</w:instrText>
            </w:r>
            <w:r w:rsidR="000E616A">
              <w:rPr>
                <w:rFonts w:eastAsia="Arial Unicode MS"/>
                <w:color w:val="000000"/>
                <w:u w:color="000000"/>
                <w:lang w:val="en-US"/>
              </w:rPr>
              <w:instrText>ae</w:instrText>
            </w:r>
            <w:r w:rsidR="000E616A" w:rsidRPr="00F83FEB">
              <w:rPr>
                <w:rFonts w:eastAsia="Arial Unicode MS"/>
                <w:color w:val="000000"/>
                <w:u w:color="000000"/>
              </w:rPr>
              <w:instrText>6-</w:instrText>
            </w:r>
            <w:r w:rsidR="000E616A">
              <w:rPr>
                <w:rFonts w:eastAsia="Arial Unicode MS"/>
                <w:color w:val="000000"/>
                <w:u w:color="000000"/>
                <w:lang w:val="en-US"/>
              </w:rPr>
              <w:instrText>a</w:instrText>
            </w:r>
            <w:r w:rsidR="000E616A" w:rsidRPr="00F83FEB">
              <w:rPr>
                <w:rFonts w:eastAsia="Arial Unicode MS"/>
                <w:color w:val="000000"/>
                <w:u w:color="000000"/>
              </w:rPr>
              <w:instrText>9</w:instrText>
            </w:r>
            <w:r w:rsidR="000E616A">
              <w:rPr>
                <w:rFonts w:eastAsia="Arial Unicode MS"/>
                <w:color w:val="000000"/>
                <w:u w:color="000000"/>
                <w:lang w:val="en-US"/>
              </w:rPr>
              <w:instrText>e</w:instrText>
            </w:r>
            <w:r w:rsidR="000E616A" w:rsidRPr="00F83FEB">
              <w:rPr>
                <w:rFonts w:eastAsia="Arial Unicode MS"/>
                <w:color w:val="000000"/>
                <w:u w:color="000000"/>
              </w:rPr>
              <w:instrText>7-055</w:instrText>
            </w:r>
            <w:r w:rsidR="000E616A">
              <w:rPr>
                <w:rFonts w:eastAsia="Arial Unicode MS"/>
                <w:color w:val="000000"/>
                <w:u w:color="000000"/>
                <w:lang w:val="en-US"/>
              </w:rPr>
              <w:instrText>feff</w:instrText>
            </w:r>
            <w:r w:rsidR="000E616A" w:rsidRPr="00F83FEB">
              <w:rPr>
                <w:rFonts w:eastAsia="Arial Unicode MS"/>
                <w:color w:val="000000"/>
                <w:u w:color="000000"/>
              </w:rPr>
              <w:instrText>38072"]}],"</w:instrText>
            </w:r>
            <w:r w:rsidR="000E616A">
              <w:rPr>
                <w:rFonts w:eastAsia="Arial Unicode MS"/>
                <w:color w:val="000000"/>
                <w:u w:color="000000"/>
                <w:lang w:val="en-US"/>
              </w:rPr>
              <w:instrText>mendeley</w:instrText>
            </w:r>
            <w:r w:rsidR="000E616A" w:rsidRPr="00F83FEB">
              <w:rPr>
                <w:rFonts w:eastAsia="Arial Unicode MS"/>
                <w:color w:val="000000"/>
                <w:u w:color="000000"/>
              </w:rPr>
              <w:instrText>":{"</w:instrText>
            </w:r>
            <w:r w:rsidR="000E616A">
              <w:rPr>
                <w:rFonts w:eastAsia="Arial Unicode MS"/>
                <w:color w:val="000000"/>
                <w:u w:color="000000"/>
                <w:lang w:val="en-US"/>
              </w:rPr>
              <w:instrText>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lainText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reviouslyFormattedCitation</w:instrText>
            </w:r>
            <w:r w:rsidR="000E616A" w:rsidRPr="00F83FEB">
              <w:rPr>
                <w:rFonts w:eastAsia="Arial Unicode MS"/>
                <w:color w:val="000000"/>
                <w:u w:color="000000"/>
              </w:rPr>
              <w:instrText>":"[74]"},"</w:instrText>
            </w:r>
            <w:r w:rsidR="000E616A">
              <w:rPr>
                <w:rFonts w:eastAsia="Arial Unicode MS"/>
                <w:color w:val="000000"/>
                <w:u w:color="000000"/>
                <w:lang w:val="en-US"/>
              </w:rPr>
              <w:instrText>properties</w:instrText>
            </w:r>
            <w:r w:rsidR="000E616A" w:rsidRPr="00F83FEB">
              <w:rPr>
                <w:rFonts w:eastAsia="Arial Unicode MS"/>
                <w:color w:val="000000"/>
                <w:u w:color="000000"/>
              </w:rPr>
              <w:instrText>":{"</w:instrText>
            </w:r>
            <w:r w:rsidR="000E616A">
              <w:rPr>
                <w:rFonts w:eastAsia="Arial Unicode MS"/>
                <w:color w:val="000000"/>
                <w:u w:color="000000"/>
                <w:lang w:val="en-US"/>
              </w:rPr>
              <w:instrText>noteIndex</w:instrText>
            </w:r>
            <w:r w:rsidR="000E616A" w:rsidRPr="00F83FEB">
              <w:rPr>
                <w:rFonts w:eastAsia="Arial Unicode MS"/>
                <w:color w:val="000000"/>
                <w:u w:color="000000"/>
              </w:rPr>
              <w:instrText>":0},"</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https</w:instrText>
            </w:r>
            <w:r w:rsidR="000E616A" w:rsidRPr="00F83FEB">
              <w:rPr>
                <w:rFonts w:eastAsia="Arial Unicode MS"/>
                <w:color w:val="000000"/>
                <w:u w:color="000000"/>
              </w:rPr>
              <w:instrText>://</w:instrText>
            </w:r>
            <w:r w:rsidR="000E616A">
              <w:rPr>
                <w:rFonts w:eastAsia="Arial Unicode MS"/>
                <w:color w:val="000000"/>
                <w:u w:color="000000"/>
                <w:lang w:val="en-US"/>
              </w:rPr>
              <w:instrText>github</w:instrText>
            </w:r>
            <w:r w:rsidR="000E616A" w:rsidRPr="00F83FEB">
              <w:rPr>
                <w:rFonts w:eastAsia="Arial Unicode MS"/>
                <w:color w:val="000000"/>
                <w:u w:color="000000"/>
              </w:rPr>
              <w:instrText>.</w:instrText>
            </w:r>
            <w:r w:rsidR="000E616A">
              <w:rPr>
                <w:rFonts w:eastAsia="Arial Unicode MS"/>
                <w:color w:val="000000"/>
                <w:u w:color="000000"/>
                <w:lang w:val="en-US"/>
              </w:rPr>
              <w:instrText>com</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style</w:instrText>
            </w:r>
            <w:r w:rsidR="000E616A" w:rsidRPr="00F83FEB">
              <w:rPr>
                <w:rFonts w:eastAsia="Arial Unicode MS"/>
                <w:color w:val="000000"/>
                <w:u w:color="000000"/>
              </w:rPr>
              <w:instrText>-</w:instrText>
            </w:r>
            <w:r w:rsidR="000E616A">
              <w:rPr>
                <w:rFonts w:eastAsia="Arial Unicode MS"/>
                <w:color w:val="000000"/>
                <w:u w:color="000000"/>
                <w:lang w:val="en-US"/>
              </w:rPr>
              <w:instrText>language</w:instrText>
            </w:r>
            <w:r w:rsidR="000E616A" w:rsidRPr="00F83FEB">
              <w:rPr>
                <w:rFonts w:eastAsia="Arial Unicode MS"/>
                <w:color w:val="000000"/>
                <w:u w:color="000000"/>
              </w:rPr>
              <w:instrText>/</w:instrText>
            </w:r>
            <w:r w:rsidR="000E616A">
              <w:rPr>
                <w:rFonts w:eastAsia="Arial Unicode MS"/>
                <w:color w:val="000000"/>
                <w:u w:color="000000"/>
                <w:lang w:val="en-US"/>
              </w:rPr>
              <w:instrText>schema</w:instrText>
            </w:r>
            <w:r w:rsidR="000E616A" w:rsidRPr="00F83FEB">
              <w:rPr>
                <w:rFonts w:eastAsia="Arial Unicode MS"/>
                <w:color w:val="000000"/>
                <w:u w:color="000000"/>
              </w:rPr>
              <w:instrText>/</w:instrText>
            </w:r>
            <w:r w:rsidR="000E616A">
              <w:rPr>
                <w:rFonts w:eastAsia="Arial Unicode MS"/>
                <w:color w:val="000000"/>
                <w:u w:color="000000"/>
                <w:lang w:val="en-US"/>
              </w:rPr>
              <w:instrText>raw</w:instrText>
            </w:r>
            <w:r w:rsidR="000E616A" w:rsidRPr="00F83FEB">
              <w:rPr>
                <w:rFonts w:eastAsia="Arial Unicode MS"/>
                <w:color w:val="000000"/>
                <w:u w:color="000000"/>
              </w:rPr>
              <w:instrText>/</w:instrText>
            </w:r>
            <w:r w:rsidR="000E616A">
              <w:rPr>
                <w:rFonts w:eastAsia="Arial Unicode MS"/>
                <w:color w:val="000000"/>
                <w:u w:color="000000"/>
                <w:lang w:val="en-US"/>
              </w:rPr>
              <w:instrText>master</w:instrText>
            </w:r>
            <w:r w:rsidR="000E616A" w:rsidRPr="00F83FEB">
              <w:rPr>
                <w:rFonts w:eastAsia="Arial Unicode MS"/>
                <w:color w:val="000000"/>
                <w:u w:color="000000"/>
              </w:rPr>
              <w:instrText>/</w:instrText>
            </w:r>
            <w:r w:rsidR="000E616A">
              <w:rPr>
                <w:rFonts w:eastAsia="Arial Unicode MS"/>
                <w:color w:val="000000"/>
                <w:u w:color="000000"/>
                <w:lang w:val="en-US"/>
              </w:rPr>
              <w:instrText>csl</w:instrText>
            </w:r>
            <w:r w:rsidR="000E616A" w:rsidRPr="00F83FEB">
              <w:rPr>
                <w:rFonts w:eastAsia="Arial Unicode MS"/>
                <w:color w:val="000000"/>
                <w:u w:color="000000"/>
              </w:rPr>
              <w:instrText>-</w:instrText>
            </w:r>
            <w:r w:rsidR="000E616A">
              <w:rPr>
                <w:rFonts w:eastAsia="Arial Unicode MS"/>
                <w:color w:val="000000"/>
                <w:u w:color="000000"/>
                <w:lang w:val="en-US"/>
              </w:rPr>
              <w:instrText>citation</w:instrText>
            </w:r>
            <w:r w:rsidR="000E616A" w:rsidRPr="00F83FEB">
              <w:rPr>
                <w:rFonts w:eastAsia="Arial Unicode MS"/>
                <w:color w:val="000000"/>
                <w:u w:color="000000"/>
              </w:rPr>
              <w:instrText>.</w:instrText>
            </w:r>
            <w:r w:rsidR="000E616A">
              <w:rPr>
                <w:rFonts w:eastAsia="Arial Unicode MS"/>
                <w:color w:val="000000"/>
                <w:u w:color="000000"/>
                <w:lang w:val="en-US"/>
              </w:rPr>
              <w:instrText>json</w:instrText>
            </w:r>
            <w:r w:rsidR="000E616A" w:rsidRPr="00F83FEB">
              <w:rPr>
                <w:rFonts w:eastAsia="Arial Unicode MS"/>
                <w:color w:val="000000"/>
                <w:u w:color="000000"/>
              </w:rPr>
              <w:instrText>"}</w:instrText>
            </w:r>
            <w:r w:rsidR="00653711" w:rsidRPr="00ED0774">
              <w:rPr>
                <w:rFonts w:eastAsia="Arial Unicode MS"/>
                <w:color w:val="000000"/>
                <w:u w:color="000000"/>
                <w:lang w:val="en-US"/>
              </w:rPr>
              <w:fldChar w:fldCharType="separate"/>
            </w:r>
            <w:r w:rsidR="000E616A" w:rsidRPr="000E616A">
              <w:rPr>
                <w:rFonts w:eastAsia="Arial Unicode MS"/>
                <w:noProof/>
                <w:color w:val="000000"/>
                <w:u w:color="000000"/>
              </w:rPr>
              <w:t>[74]</w:t>
            </w:r>
            <w:r w:rsidR="00653711" w:rsidRPr="00ED0774">
              <w:rPr>
                <w:rFonts w:eastAsia="Arial Unicode MS"/>
                <w:color w:val="000000"/>
                <w:u w:color="000000"/>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5963164" w14:textId="77777777" w:rsidR="00500D21" w:rsidRPr="00ED0774" w:rsidRDefault="00197C42" w:rsidP="00D2010A">
            <w:pPr>
              <w:ind w:firstLine="251"/>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Децитабин</w:t>
            </w:r>
            <w:r w:rsidR="00926681" w:rsidRPr="00ED0774">
              <w:rPr>
                <w:rFonts w:eastAsia="Arial Unicode MS"/>
                <w:color w:val="000000"/>
                <w:u w:color="000000"/>
              </w:rPr>
              <w:t xml:space="preserve"> </w:t>
            </w:r>
            <w:r w:rsidR="00500D21" w:rsidRPr="00ED0774">
              <w:rPr>
                <w:rFonts w:eastAsia="Arial Unicode MS"/>
                <w:color w:val="000000"/>
                <w:u w:color="000000"/>
              </w:rPr>
              <w:t>2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в/в</w:t>
            </w:r>
            <w:r w:rsidR="00926681" w:rsidRPr="00ED0774">
              <w:rPr>
                <w:rFonts w:eastAsia="Arial Unicode MS"/>
                <w:color w:val="000000"/>
                <w:u w:color="000000"/>
              </w:rPr>
              <w:t xml:space="preserve"> </w:t>
            </w:r>
            <w:r w:rsidR="00500D21" w:rsidRPr="00ED0774">
              <w:rPr>
                <w:rFonts w:eastAsia="Arial Unicode MS"/>
                <w:color w:val="000000"/>
                <w:u w:color="000000"/>
              </w:rPr>
              <w:t>1</w:t>
            </w:r>
            <w:r w:rsidR="00926681" w:rsidRPr="00ED0774">
              <w:rPr>
                <w:rFonts w:eastAsia="Arial Unicode MS"/>
                <w:color w:val="000000"/>
                <w:u w:color="000000"/>
              </w:rPr>
              <w:t xml:space="preserve"> </w:t>
            </w:r>
            <w:r w:rsidR="00500D21" w:rsidRPr="00ED0774">
              <w:rPr>
                <w:rFonts w:eastAsia="Arial Unicode MS"/>
                <w:color w:val="000000"/>
                <w:u w:color="000000"/>
              </w:rPr>
              <w:t>раз</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00D21"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5</w:t>
            </w:r>
            <w:r w:rsidR="00926681" w:rsidRPr="00ED0774">
              <w:rPr>
                <w:rFonts w:eastAsia="Arial Unicode MS"/>
                <w:color w:val="000000"/>
                <w:u w:color="000000"/>
              </w:rPr>
              <w:t xml:space="preserve"> </w:t>
            </w:r>
            <w:r w:rsidR="00500D21" w:rsidRPr="00ED0774">
              <w:rPr>
                <w:rFonts w:eastAsia="Arial Unicode MS"/>
                <w:color w:val="000000"/>
                <w:u w:color="000000"/>
              </w:rPr>
              <w:t>дни</w:t>
            </w:r>
            <w:r w:rsidR="00926681" w:rsidRPr="00ED0774">
              <w:rPr>
                <w:rFonts w:eastAsia="Arial Unicode MS"/>
                <w:color w:val="000000"/>
                <w:u w:color="000000"/>
              </w:rPr>
              <w:t xml:space="preserve"> </w:t>
            </w:r>
            <w:r w:rsidR="00500D21" w:rsidRPr="00ED0774">
              <w:rPr>
                <w:rFonts w:eastAsia="Arial Unicode MS"/>
                <w:color w:val="000000"/>
                <w:u w:color="000000"/>
              </w:rPr>
              <w:t>или</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и</w:t>
            </w:r>
          </w:p>
        </w:tc>
      </w:tr>
      <w:tr w:rsidR="00500D21" w:rsidRPr="00ED0774" w14:paraId="12CC60C4"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E91CC5" w14:textId="49468392" w:rsidR="00500D21" w:rsidRPr="00ED0774" w:rsidRDefault="00500D21" w:rsidP="00D2010A">
            <w:pPr>
              <w:jc w:val="center"/>
              <w:rPr>
                <w:highlight w:val="yellow"/>
              </w:rPr>
            </w:pPr>
            <w:r w:rsidRPr="00ED0774">
              <w:rPr>
                <w:rFonts w:eastAsia="Arial Unicode MS"/>
                <w:color w:val="000000"/>
                <w:u w:color="000000"/>
              </w:rPr>
              <w:t>Малые</w:t>
            </w:r>
            <w:r w:rsidR="00926681" w:rsidRPr="00ED0774">
              <w:rPr>
                <w:rFonts w:eastAsia="Arial Unicode MS"/>
                <w:color w:val="000000"/>
                <w:u w:color="000000"/>
              </w:rPr>
              <w:t xml:space="preserve"> </w:t>
            </w:r>
            <w:r w:rsidRPr="00ED0774">
              <w:rPr>
                <w:rFonts w:eastAsia="Arial Unicode MS"/>
                <w:color w:val="000000"/>
                <w:u w:color="000000"/>
              </w:rPr>
              <w:t>дозы</w:t>
            </w:r>
            <w:r w:rsidR="00926681" w:rsidRPr="00ED0774">
              <w:rPr>
                <w:rFonts w:eastAsia="Arial Unicode MS"/>
                <w:color w:val="000000"/>
                <w:u w:color="000000"/>
              </w:rPr>
              <w:t xml:space="preserve"> </w:t>
            </w:r>
            <w:r w:rsidR="008479FA" w:rsidRPr="00ED0774">
              <w:rPr>
                <w:rFonts w:eastAsia="Arial Unicode MS"/>
                <w:color w:val="000000"/>
                <w:u w:color="000000"/>
              </w:rPr>
              <w:t>#</w:t>
            </w:r>
            <w:r w:rsidRPr="00ED0774">
              <w:rPr>
                <w:rFonts w:eastAsia="Arial Unicode MS"/>
                <w:color w:val="000000"/>
                <w:u w:color="000000"/>
              </w:rPr>
              <w:t>цитарабина**</w:t>
            </w:r>
            <w:r w:rsidR="005A0CCA" w:rsidRPr="00ED0774">
              <w:rPr>
                <w:rFonts w:eastAsia="Arial Unicode MS"/>
                <w:color w:val="000000"/>
                <w:u w:color="000000"/>
              </w:rPr>
              <w:t xml:space="preserve"> </w:t>
            </w:r>
            <w:r w:rsidR="005A0CCA"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3]","plainTextFormattedCitation":"[53]","previouslyFormattedCitation":"[53]"},"properties":{"noteIndex":0},"schema":"https://github.com/citation-style-language/schema/raw/master/csl-citation.json"}</w:instrText>
            </w:r>
            <w:r w:rsidR="005A0CCA" w:rsidRPr="00ED0774">
              <w:rPr>
                <w:rFonts w:eastAsia="Arial Unicode MS"/>
                <w:color w:val="000000"/>
                <w:u w:color="000000"/>
              </w:rPr>
              <w:fldChar w:fldCharType="separate"/>
            </w:r>
            <w:r w:rsidR="000E616A" w:rsidRPr="000E616A">
              <w:rPr>
                <w:rFonts w:eastAsia="Arial Unicode MS"/>
                <w:noProof/>
                <w:color w:val="000000"/>
                <w:u w:color="000000"/>
              </w:rPr>
              <w:t>[53]</w:t>
            </w:r>
            <w:r w:rsidR="005A0CCA" w:rsidRPr="00ED0774">
              <w:rPr>
                <w:rFonts w:eastAsia="Arial Unicode MS"/>
                <w:color w:val="000000"/>
                <w:u w:color="000000"/>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018EB3" w14:textId="77777777" w:rsidR="00500D21" w:rsidRPr="00ED0774" w:rsidRDefault="008479FA" w:rsidP="00D2010A">
            <w:pPr>
              <w:ind w:firstLine="251"/>
              <w:rPr>
                <w:highlight w:val="yellow"/>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5128AB"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2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1E0684A7"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8FCDE" w14:textId="3BAC777D" w:rsidR="00500D21" w:rsidRPr="00ED0774" w:rsidRDefault="000B3E84" w:rsidP="00D2010A">
            <w:pPr>
              <w:jc w:val="center"/>
              <w:rPr>
                <w:rFonts w:eastAsia="Arial Unicode MS"/>
                <w:color w:val="000000"/>
                <w:highlight w:val="yellow"/>
                <w:u w:color="000000"/>
                <w:lang w:val="en-US"/>
              </w:rPr>
            </w:pPr>
            <w:r w:rsidRPr="00ED0774">
              <w:rPr>
                <w:rFonts w:eastAsia="Arial Unicode MS"/>
                <w:color w:val="000000"/>
                <w:u w:color="000000"/>
                <w:lang w:val="en-US"/>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азацитидином**</w:t>
            </w:r>
            <w:r w:rsidR="00663F87" w:rsidRPr="00ED0774">
              <w:rPr>
                <w:rFonts w:eastAsia="Arial Unicode MS"/>
                <w:color w:val="000000"/>
                <w:u w:color="000000"/>
                <w:lang w:val="en-US"/>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F9BD4A"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Азацитидин**</w:t>
            </w:r>
            <w:r w:rsidR="00926681" w:rsidRPr="00ED0774">
              <w:rPr>
                <w:rFonts w:eastAsia="Arial Unicode MS"/>
                <w:color w:val="000000"/>
                <w:u w:color="000000"/>
              </w:rPr>
              <w:t xml:space="preserve"> </w:t>
            </w:r>
            <w:r w:rsidRPr="00ED0774">
              <w:rPr>
                <w:rFonts w:eastAsia="Arial Unicode MS"/>
                <w:color w:val="000000"/>
                <w:u w:color="000000"/>
              </w:rPr>
              <w:t>75</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7</w:t>
            </w:r>
            <w:r w:rsidR="00926681" w:rsidRPr="00ED0774">
              <w:rPr>
                <w:rFonts w:eastAsia="Arial Unicode MS"/>
                <w:color w:val="000000"/>
                <w:u w:color="000000"/>
              </w:rPr>
              <w:t xml:space="preserve"> </w:t>
            </w:r>
            <w:r w:rsidRPr="00ED0774">
              <w:rPr>
                <w:rFonts w:eastAsia="Arial Unicode MS"/>
                <w:color w:val="000000"/>
                <w:u w:color="000000"/>
              </w:rPr>
              <w:t>дней,</w:t>
            </w:r>
            <w:r w:rsidR="00926681" w:rsidRPr="00ED0774">
              <w:rPr>
                <w:rFonts w:eastAsia="Arial Unicode MS"/>
                <w:color w:val="000000"/>
                <w:u w:color="000000"/>
              </w:rPr>
              <w:t xml:space="preserve"> </w:t>
            </w:r>
            <w:r w:rsidRPr="00ED0774">
              <w:rPr>
                <w:rFonts w:eastAsia="Arial Unicode MS"/>
                <w:color w:val="000000"/>
                <w:u w:color="000000"/>
              </w:rPr>
              <w:t>п/к</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интервал</w:t>
            </w:r>
            <w:r w:rsidR="00926681" w:rsidRPr="00ED0774">
              <w:rPr>
                <w:rFonts w:eastAsia="Arial Unicode MS"/>
                <w:color w:val="000000"/>
                <w:u w:color="000000"/>
              </w:rPr>
              <w:t xml:space="preserve"> </w:t>
            </w:r>
            <w:r w:rsidRPr="00ED0774">
              <w:rPr>
                <w:rFonts w:eastAsia="Arial Unicode MS"/>
                <w:color w:val="000000"/>
                <w:u w:color="000000"/>
              </w:rPr>
              <w:t>21</w:t>
            </w:r>
            <w:r w:rsidR="00926681" w:rsidRPr="00ED0774">
              <w:rPr>
                <w:rFonts w:eastAsia="Arial Unicode MS"/>
                <w:color w:val="000000"/>
                <w:u w:color="000000"/>
              </w:rPr>
              <w:t xml:space="preserve"> </w:t>
            </w:r>
            <w:r w:rsidRPr="00ED0774">
              <w:rPr>
                <w:rFonts w:eastAsia="Arial Unicode MS"/>
                <w:color w:val="000000"/>
                <w:u w:color="000000"/>
              </w:rPr>
              <w:t>день</w:t>
            </w:r>
          </w:p>
          <w:p w14:paraId="4DDFCE9F" w14:textId="3502E094" w:rsidR="00500D21" w:rsidRPr="00ED0774" w:rsidRDefault="00AD4CC4" w:rsidP="00D2010A">
            <w:pPr>
              <w:ind w:firstLine="247"/>
              <w:rPr>
                <w:rFonts w:eastAsia="Arial Unicode MS"/>
                <w:color w:val="000000"/>
                <w:u w:color="000000"/>
              </w:rPr>
            </w:pPr>
            <w:r w:rsidRPr="001F1C5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926681" w:rsidRPr="00ED0774">
              <w:rPr>
                <w:rFonts w:eastAsia="Arial Unicode MS"/>
                <w:color w:val="000000"/>
                <w:u w:color="000000"/>
              </w:rPr>
              <w:t xml:space="preserve"> </w:t>
            </w:r>
            <w:r w:rsidR="001F1C54">
              <w:rPr>
                <w:rFonts w:eastAsia="Arial Unicode MS"/>
                <w:color w:val="000000"/>
                <w:u w:color="000000"/>
              </w:rPr>
              <w:t>внутрь в один прием</w:t>
            </w:r>
            <w:r w:rsidR="001F1C54"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tc>
      </w:tr>
      <w:tr w:rsidR="00500D21" w:rsidRPr="00ED0774" w14:paraId="4FA75C89"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B1BBACE" w14:textId="6046647A" w:rsidR="00500D21" w:rsidRPr="00ED0774" w:rsidRDefault="009B1360" w:rsidP="00D2010A">
            <w:pPr>
              <w:jc w:val="center"/>
              <w:rPr>
                <w:rFonts w:eastAsia="Arial Unicode MS"/>
                <w:color w:val="000000"/>
                <w:highlight w:val="yellow"/>
                <w:u w:color="000000"/>
              </w:rPr>
            </w:pPr>
            <w:r w:rsidRPr="00ED0774">
              <w:rPr>
                <w:rFonts w:eastAsia="Arial Unicode MS"/>
                <w:color w:val="000000"/>
                <w:u w:color="000000"/>
                <w:lang w:val="en-US"/>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с</w:t>
            </w:r>
            <w:r w:rsidR="00926681" w:rsidRPr="00ED0774">
              <w:rPr>
                <w:rFonts w:eastAsia="Arial Unicode MS"/>
                <w:color w:val="000000"/>
                <w:u w:color="000000"/>
              </w:rPr>
              <w:t xml:space="preserve"> </w:t>
            </w:r>
            <w:r w:rsidR="00500D21" w:rsidRPr="00ED0774">
              <w:rPr>
                <w:rFonts w:eastAsia="Arial Unicode MS"/>
                <w:color w:val="000000"/>
                <w:u w:color="000000"/>
              </w:rPr>
              <w:t>децитабином</w:t>
            </w:r>
            <w:r w:rsidR="00663F87" w:rsidRPr="00ED0774">
              <w:rPr>
                <w:rFonts w:eastAsia="Arial Unicode MS"/>
                <w:color w:val="000000"/>
                <w:u w:color="000000"/>
                <w:lang w:val="en-US"/>
              </w:rPr>
              <w:t xml:space="preserve"> </w:t>
            </w:r>
            <w:r w:rsidR="00663F87" w:rsidRPr="00ED0774">
              <w:rPr>
                <w:rFonts w:eastAsia="Arial Unicode MS"/>
                <w:color w:val="000000"/>
                <w:u w:color="000000"/>
              </w:rPr>
              <w:fldChar w:fldCharType="begin" w:fldLock="1"/>
            </w:r>
            <w:r w:rsidR="000E616A">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6]","plainTextFormattedCitation":"[56]","previouslyFormattedCitation":"[56]"},"properties":{"noteIndex":0},"schema":"https://github.com/citation-style-language/schema/raw/master/csl-citation.json"}</w:instrText>
            </w:r>
            <w:r w:rsidR="00663F87" w:rsidRPr="00ED0774">
              <w:rPr>
                <w:rFonts w:eastAsia="Arial Unicode MS"/>
                <w:color w:val="000000"/>
                <w:u w:color="000000"/>
              </w:rPr>
              <w:fldChar w:fldCharType="separate"/>
            </w:r>
            <w:r w:rsidR="000E616A" w:rsidRPr="000E616A">
              <w:rPr>
                <w:rFonts w:eastAsia="Arial Unicode MS"/>
                <w:noProof/>
                <w:color w:val="000000"/>
                <w:u w:color="000000"/>
              </w:rPr>
              <w:t>[56]</w:t>
            </w:r>
            <w:r w:rsidR="00663F87" w:rsidRPr="00ED0774">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DA5D41" w14:textId="77777777" w:rsidR="00500D21" w:rsidRPr="00ED0774" w:rsidRDefault="00500D21" w:rsidP="00D2010A">
            <w:pPr>
              <w:ind w:firstLine="247"/>
              <w:rPr>
                <w:rFonts w:eastAsia="Arial Unicode MS"/>
                <w:color w:val="000000"/>
                <w:u w:color="000000"/>
              </w:rPr>
            </w:pPr>
            <w:r w:rsidRPr="00ED0774">
              <w:rPr>
                <w:rFonts w:eastAsia="Arial Unicode MS"/>
                <w:color w:val="000000"/>
                <w:u w:color="000000"/>
              </w:rPr>
              <w:t>Децитабин</w:t>
            </w:r>
            <w:r w:rsidR="00926681" w:rsidRPr="00ED0774">
              <w:rPr>
                <w:rFonts w:eastAsia="Arial Unicode MS"/>
                <w:color w:val="000000"/>
                <w:u w:color="000000"/>
              </w:rPr>
              <w:t xml:space="preserve"> </w:t>
            </w:r>
            <w:r w:rsidRPr="00ED0774">
              <w:rPr>
                <w:rFonts w:eastAsia="Arial Unicode MS"/>
                <w:color w:val="000000"/>
                <w:u w:color="000000"/>
              </w:rPr>
              <w:t>20</w:t>
            </w:r>
            <w:r w:rsidR="00926681" w:rsidRPr="00ED0774">
              <w:rPr>
                <w:rFonts w:eastAsia="Arial Unicode MS"/>
                <w:color w:val="000000"/>
                <w:u w:color="000000"/>
              </w:rPr>
              <w:t xml:space="preserve"> </w:t>
            </w:r>
            <w:r w:rsidRPr="00ED0774">
              <w:rPr>
                <w:rFonts w:eastAsia="Arial Unicode MS"/>
                <w:color w:val="000000"/>
                <w:u w:color="000000"/>
              </w:rPr>
              <w:t>мг/м</w:t>
            </w:r>
            <w:r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Pr="00ED0774">
              <w:rPr>
                <w:rFonts w:eastAsia="Arial Unicode MS"/>
                <w:color w:val="000000"/>
                <w:u w:color="000000"/>
              </w:rPr>
              <w:t>в/в</w:t>
            </w:r>
            <w:r w:rsidR="00926681" w:rsidRPr="00ED0774">
              <w:rPr>
                <w:rFonts w:eastAsia="Arial Unicode MS"/>
                <w:color w:val="000000"/>
                <w:u w:color="000000"/>
              </w:rPr>
              <w:t xml:space="preserve"> </w:t>
            </w:r>
            <w:r w:rsidRPr="00ED0774">
              <w:rPr>
                <w:rFonts w:eastAsia="Arial Unicode MS"/>
                <w:color w:val="000000"/>
                <w:u w:color="000000"/>
              </w:rPr>
              <w:t>1</w:t>
            </w:r>
            <w:r w:rsidR="00926681" w:rsidRPr="00ED0774">
              <w:rPr>
                <w:rFonts w:eastAsia="Arial Unicode MS"/>
                <w:color w:val="000000"/>
                <w:u w:color="000000"/>
              </w:rPr>
              <w:t xml:space="preserve"> </w:t>
            </w:r>
            <w:r w:rsidRPr="00ED0774">
              <w:rPr>
                <w:rFonts w:eastAsia="Arial Unicode MS"/>
                <w:color w:val="000000"/>
                <w:u w:color="000000"/>
              </w:rPr>
              <w:t>раз</w:t>
            </w:r>
            <w:r w:rsidR="00926681" w:rsidRPr="00ED0774">
              <w:rPr>
                <w:rFonts w:eastAsia="Arial Unicode MS"/>
                <w:color w:val="000000"/>
                <w:u w:color="000000"/>
              </w:rPr>
              <w:t xml:space="preserve"> </w:t>
            </w:r>
            <w:r w:rsidRPr="00ED0774">
              <w:rPr>
                <w:rFonts w:eastAsia="Arial Unicode MS"/>
                <w:color w:val="000000"/>
                <w:u w:color="000000"/>
              </w:rPr>
              <w:t>в</w:t>
            </w:r>
            <w:r w:rsidR="00926681" w:rsidRPr="00ED0774">
              <w:rPr>
                <w:rFonts w:eastAsia="Arial Unicode MS"/>
                <w:color w:val="000000"/>
                <w:u w:color="000000"/>
              </w:rPr>
              <w:t xml:space="preserve"> </w:t>
            </w:r>
            <w:r w:rsidRPr="00ED0774">
              <w:rPr>
                <w:rFonts w:eastAsia="Arial Unicode MS"/>
                <w:color w:val="000000"/>
                <w:u w:color="000000"/>
              </w:rPr>
              <w:t>день,</w:t>
            </w:r>
            <w:r w:rsidR="00926681" w:rsidRPr="00ED0774">
              <w:rPr>
                <w:rFonts w:eastAsia="Arial Unicode MS"/>
                <w:color w:val="000000"/>
                <w:u w:color="000000"/>
              </w:rPr>
              <w:t xml:space="preserve"> </w:t>
            </w:r>
            <w:r w:rsidRPr="00ED0774">
              <w:rPr>
                <w:rFonts w:eastAsia="Arial Unicode MS"/>
                <w:color w:val="000000"/>
                <w:u w:color="000000"/>
              </w:rPr>
              <w:t>1</w:t>
            </w:r>
            <w:r w:rsidR="00E41799" w:rsidRPr="00ED0774">
              <w:t>–</w:t>
            </w:r>
            <w:r w:rsidRPr="00ED0774">
              <w:rPr>
                <w:rFonts w:eastAsia="Arial Unicode MS"/>
                <w:color w:val="000000"/>
                <w:u w:color="000000"/>
              </w:rPr>
              <w:t>5</w:t>
            </w:r>
            <w:r w:rsidR="00926681" w:rsidRPr="00ED0774">
              <w:rPr>
                <w:rFonts w:eastAsia="Arial Unicode MS"/>
                <w:color w:val="000000"/>
                <w:u w:color="000000"/>
              </w:rPr>
              <w:t xml:space="preserve"> </w:t>
            </w:r>
            <w:r w:rsidRPr="00ED0774">
              <w:rPr>
                <w:rFonts w:eastAsia="Arial Unicode MS"/>
                <w:color w:val="000000"/>
                <w:u w:color="000000"/>
              </w:rPr>
              <w:t>дни</w:t>
            </w:r>
          </w:p>
          <w:p w14:paraId="61388085" w14:textId="23A2BB94" w:rsidR="00500D21" w:rsidRPr="00ED0774" w:rsidRDefault="009B1360" w:rsidP="00D2010A">
            <w:pPr>
              <w:ind w:firstLine="247"/>
              <w:rPr>
                <w:rFonts w:eastAsia="Arial Unicode MS"/>
                <w:color w:val="000000"/>
                <w:highlight w:val="yellow"/>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500D21" w:rsidRPr="00ED0774">
              <w:rPr>
                <w:rFonts w:eastAsia="Arial Unicode MS"/>
                <w:color w:val="000000"/>
                <w:u w:color="000000"/>
              </w:rPr>
              <w:t>4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1F1C54">
              <w:rPr>
                <w:rFonts w:eastAsia="Arial Unicode MS"/>
                <w:color w:val="000000"/>
                <w:u w:color="000000"/>
              </w:rPr>
              <w:t xml:space="preserve"> внутрь в один прием</w:t>
            </w:r>
            <w:r w:rsidR="00926681" w:rsidRPr="00ED0774">
              <w:rPr>
                <w:rFonts w:eastAsia="Arial Unicode MS"/>
                <w:color w:val="000000"/>
                <w:u w:color="000000"/>
              </w:rPr>
              <w:t xml:space="preserve"> </w:t>
            </w:r>
            <w:r w:rsidR="00500D21" w:rsidRPr="00ED0774">
              <w:rPr>
                <w:rFonts w:eastAsia="Arial Unicode MS"/>
                <w:color w:val="000000"/>
                <w:u w:color="000000"/>
              </w:rPr>
              <w:t>1</w:t>
            </w:r>
            <w:r w:rsidR="008C322D"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500D21" w:rsidRPr="00ED0774" w14:paraId="59D323B8"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295D506" w14:textId="225F9D32" w:rsidR="00500D21" w:rsidRPr="00ED0774" w:rsidRDefault="00500D21" w:rsidP="00D2010A">
            <w:pPr>
              <w:jc w:val="center"/>
              <w:rPr>
                <w:rFonts w:eastAsia="Arial Unicode MS"/>
                <w:color w:val="000000"/>
                <w:highlight w:val="yellow"/>
                <w:u w:color="000000"/>
              </w:rPr>
            </w:pPr>
            <w:r w:rsidRPr="00ED0774">
              <w:rPr>
                <w:rFonts w:eastAsia="Arial Unicode MS"/>
                <w:color w:val="000000"/>
                <w:u w:color="000000"/>
              </w:rPr>
              <w:t>Венетоклакс</w:t>
            </w:r>
            <w:r w:rsidR="00926681" w:rsidRPr="00ED0774">
              <w:rPr>
                <w:rFonts w:eastAsia="Arial Unicode MS"/>
                <w:color w:val="000000"/>
                <w:u w:color="000000"/>
              </w:rPr>
              <w:t xml:space="preserve"> </w:t>
            </w:r>
            <w:r w:rsidRPr="00ED0774">
              <w:rPr>
                <w:rFonts w:eastAsia="Arial Unicode MS"/>
                <w:color w:val="000000"/>
                <w:u w:color="000000"/>
              </w:rPr>
              <w:t>с</w:t>
            </w:r>
            <w:r w:rsidR="00926681" w:rsidRPr="00ED0774">
              <w:rPr>
                <w:rFonts w:eastAsia="Arial Unicode MS"/>
                <w:color w:val="000000"/>
                <w:u w:color="000000"/>
              </w:rPr>
              <w:t xml:space="preserve"> </w:t>
            </w:r>
            <w:r w:rsidRPr="00ED0774">
              <w:rPr>
                <w:rFonts w:eastAsia="Arial Unicode MS"/>
                <w:color w:val="000000"/>
                <w:u w:color="000000"/>
              </w:rPr>
              <w:t>малыми</w:t>
            </w:r>
            <w:r w:rsidR="00926681" w:rsidRPr="00ED0774">
              <w:rPr>
                <w:rFonts w:eastAsia="Arial Unicode MS"/>
                <w:color w:val="000000"/>
                <w:u w:color="000000"/>
              </w:rPr>
              <w:t xml:space="preserve"> </w:t>
            </w:r>
            <w:r w:rsidRPr="00ED0774">
              <w:rPr>
                <w:rFonts w:eastAsia="Arial Unicode MS"/>
                <w:color w:val="000000"/>
                <w:u w:color="000000"/>
              </w:rPr>
              <w:t>дозами</w:t>
            </w:r>
            <w:r w:rsidR="00926681" w:rsidRPr="00ED0774">
              <w:rPr>
                <w:rFonts w:eastAsia="Arial Unicode MS"/>
                <w:color w:val="000000"/>
                <w:u w:color="000000"/>
              </w:rPr>
              <w:t xml:space="preserve"> </w:t>
            </w:r>
            <w:r w:rsidR="00F27694" w:rsidRPr="00ED0774">
              <w:rPr>
                <w:rFonts w:eastAsia="Arial Unicode MS"/>
                <w:color w:val="000000"/>
                <w:u w:color="000000"/>
              </w:rPr>
              <w:t>#</w:t>
            </w:r>
            <w:r w:rsidRPr="00ED0774">
              <w:rPr>
                <w:rFonts w:eastAsia="Arial Unicode MS"/>
                <w:color w:val="000000"/>
                <w:u w:color="000000"/>
              </w:rPr>
              <w:t>цитарабина**</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91A3E8B" w14:textId="491E474D" w:rsidR="00500D21" w:rsidRPr="00ED0774" w:rsidRDefault="00F27694"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Цитарабин**</w:t>
            </w:r>
            <w:r w:rsidR="00926681" w:rsidRPr="00ED0774">
              <w:rPr>
                <w:rFonts w:eastAsia="Arial Unicode MS"/>
                <w:color w:val="000000"/>
                <w:u w:color="000000"/>
              </w:rPr>
              <w:t xml:space="preserve"> </w:t>
            </w:r>
            <w:r w:rsidR="00636C65" w:rsidRPr="00ED0774">
              <w:rPr>
                <w:rFonts w:eastAsia="Arial Unicode MS"/>
                <w:color w:val="000000"/>
                <w:u w:color="000000"/>
              </w:rPr>
              <w:t>2</w:t>
            </w:r>
            <w:r w:rsidR="00500D21" w:rsidRPr="00ED0774">
              <w:rPr>
                <w:rFonts w:eastAsia="Arial Unicode MS"/>
                <w:color w:val="000000"/>
                <w:u w:color="000000"/>
              </w:rPr>
              <w:t>0</w:t>
            </w:r>
            <w:r w:rsidR="00926681" w:rsidRPr="00ED0774">
              <w:rPr>
                <w:rFonts w:eastAsia="Arial Unicode MS"/>
                <w:color w:val="000000"/>
                <w:u w:color="000000"/>
              </w:rPr>
              <w:t xml:space="preserve"> </w:t>
            </w:r>
            <w:r w:rsidR="00500D21" w:rsidRPr="00ED0774">
              <w:rPr>
                <w:rFonts w:eastAsia="Arial Unicode MS"/>
                <w:color w:val="000000"/>
                <w:u w:color="000000"/>
              </w:rPr>
              <w:t>мг/м</w:t>
            </w:r>
            <w:r w:rsidR="00500D21" w:rsidRPr="00ED0774">
              <w:rPr>
                <w:rFonts w:eastAsia="Arial Unicode MS"/>
                <w:color w:val="000000"/>
                <w:u w:color="000000"/>
                <w:vertAlign w:val="superscript"/>
              </w:rPr>
              <w:t>2</w:t>
            </w:r>
            <w:r w:rsidR="00926681" w:rsidRPr="00ED0774">
              <w:rPr>
                <w:rFonts w:eastAsia="Arial Unicode MS"/>
                <w:color w:val="000000"/>
                <w:u w:color="000000"/>
              </w:rPr>
              <w:t xml:space="preserve"> </w:t>
            </w:r>
            <w:r w:rsidR="00500D21" w:rsidRPr="00ED0774">
              <w:rPr>
                <w:rFonts w:eastAsia="Arial Unicode MS"/>
                <w:color w:val="000000"/>
                <w:u w:color="000000"/>
              </w:rPr>
              <w:t>п/к</w:t>
            </w:r>
            <w:r w:rsidR="00926681" w:rsidRPr="00ED0774">
              <w:rPr>
                <w:rFonts w:eastAsia="Arial Unicode MS"/>
                <w:color w:val="000000"/>
                <w:u w:color="000000"/>
              </w:rPr>
              <w:t xml:space="preserve"> </w:t>
            </w:r>
            <w:r w:rsidR="00500D21" w:rsidRPr="00ED0774">
              <w:rPr>
                <w:rFonts w:eastAsia="Arial Unicode MS"/>
                <w:color w:val="000000"/>
                <w:u w:color="000000"/>
              </w:rPr>
              <w:t>2</w:t>
            </w:r>
            <w:r w:rsidR="00926681" w:rsidRPr="00ED0774">
              <w:rPr>
                <w:rFonts w:eastAsia="Arial Unicode MS"/>
                <w:color w:val="000000"/>
                <w:u w:color="000000"/>
              </w:rPr>
              <w:t xml:space="preserve"> </w:t>
            </w:r>
            <w:r w:rsidR="00500D21" w:rsidRPr="00ED0774">
              <w:rPr>
                <w:rFonts w:eastAsia="Arial Unicode MS"/>
                <w:color w:val="000000"/>
                <w:u w:color="000000"/>
              </w:rPr>
              <w:t>раза</w:t>
            </w:r>
            <w:r w:rsidR="00926681" w:rsidRPr="00ED0774">
              <w:rPr>
                <w:rFonts w:eastAsia="Arial Unicode MS"/>
                <w:color w:val="000000"/>
                <w:u w:color="000000"/>
              </w:rPr>
              <w:t xml:space="preserve"> </w:t>
            </w:r>
            <w:r w:rsidR="00500D21" w:rsidRPr="00ED0774">
              <w:rPr>
                <w:rFonts w:eastAsia="Arial Unicode MS"/>
                <w:color w:val="000000"/>
                <w:u w:color="000000"/>
              </w:rPr>
              <w:t>в</w:t>
            </w:r>
            <w:r w:rsidR="00926681" w:rsidRPr="00ED0774">
              <w:rPr>
                <w:rFonts w:eastAsia="Arial Unicode MS"/>
                <w:color w:val="000000"/>
                <w:u w:color="000000"/>
              </w:rPr>
              <w:t xml:space="preserve"> </w:t>
            </w:r>
            <w:r w:rsidR="008C322D" w:rsidRPr="00ED0774">
              <w:rPr>
                <w:rFonts w:eastAsia="Arial Unicode MS"/>
                <w:color w:val="000000"/>
                <w:u w:color="000000"/>
              </w:rPr>
              <w:t>день</w:t>
            </w:r>
            <w:r w:rsidR="00926681" w:rsidRPr="00ED0774">
              <w:rPr>
                <w:rFonts w:eastAsia="Arial Unicode MS"/>
                <w:color w:val="000000"/>
                <w:u w:color="000000"/>
              </w:rPr>
              <w:t xml:space="preserve"> </w:t>
            </w:r>
            <w:r w:rsidR="00500D21" w:rsidRPr="00ED0774">
              <w:rPr>
                <w:rFonts w:eastAsia="Arial Unicode MS"/>
                <w:color w:val="000000"/>
                <w:u w:color="000000"/>
              </w:rPr>
              <w:t>10</w:t>
            </w:r>
            <w:r w:rsidR="00926681" w:rsidRPr="00ED0774">
              <w:rPr>
                <w:rFonts w:eastAsia="Arial Unicode MS"/>
                <w:color w:val="000000"/>
                <w:u w:color="000000"/>
              </w:rPr>
              <w:t xml:space="preserve"> </w:t>
            </w:r>
            <w:r w:rsidR="00500D21" w:rsidRPr="00ED0774">
              <w:rPr>
                <w:rFonts w:eastAsia="Arial Unicode MS"/>
                <w:color w:val="000000"/>
                <w:u w:color="000000"/>
              </w:rPr>
              <w:t>дней</w:t>
            </w:r>
            <w:r w:rsidR="00926681" w:rsidRPr="00ED0774">
              <w:rPr>
                <w:rFonts w:eastAsia="Arial Unicode MS"/>
                <w:color w:val="000000"/>
                <w:u w:color="000000"/>
              </w:rPr>
              <w:t xml:space="preserve"> </w:t>
            </w:r>
          </w:p>
          <w:p w14:paraId="6EDE1B88" w14:textId="6761D347" w:rsidR="00500D21" w:rsidRPr="00ED0774" w:rsidRDefault="00F27694" w:rsidP="00D2010A">
            <w:pPr>
              <w:ind w:firstLine="247"/>
              <w:rPr>
                <w:rFonts w:eastAsia="Arial Unicode MS"/>
                <w:color w:val="000000"/>
                <w:u w:color="000000"/>
              </w:rPr>
            </w:pPr>
            <w:r w:rsidRPr="00ED0774">
              <w:rPr>
                <w:rFonts w:eastAsia="Arial Unicode MS"/>
                <w:color w:val="000000"/>
                <w:u w:color="000000"/>
              </w:rPr>
              <w:t>#</w:t>
            </w:r>
            <w:r w:rsidR="00500D21" w:rsidRPr="00ED0774">
              <w:rPr>
                <w:rFonts w:eastAsia="Arial Unicode MS"/>
                <w:color w:val="000000"/>
                <w:u w:color="000000"/>
              </w:rPr>
              <w:t>Венетоклакс</w:t>
            </w:r>
            <w:r w:rsidR="00926681" w:rsidRPr="00ED0774">
              <w:rPr>
                <w:rFonts w:eastAsia="Arial Unicode MS"/>
                <w:color w:val="000000"/>
                <w:u w:color="000000"/>
              </w:rPr>
              <w:t xml:space="preserve"> </w:t>
            </w:r>
            <w:r w:rsidR="00636C65" w:rsidRPr="00ED0774">
              <w:rPr>
                <w:rFonts w:eastAsia="Arial Unicode MS"/>
                <w:color w:val="000000"/>
                <w:u w:color="000000"/>
              </w:rPr>
              <w:t>6</w:t>
            </w:r>
            <w:r w:rsidR="00500D21" w:rsidRPr="00ED0774">
              <w:rPr>
                <w:rFonts w:eastAsia="Arial Unicode MS"/>
                <w:color w:val="000000"/>
                <w:u w:color="000000"/>
              </w:rPr>
              <w:t>00</w:t>
            </w:r>
            <w:r w:rsidR="00926681" w:rsidRPr="00ED0774">
              <w:rPr>
                <w:rFonts w:eastAsia="Arial Unicode MS"/>
                <w:color w:val="000000"/>
                <w:u w:color="000000"/>
              </w:rPr>
              <w:t xml:space="preserve"> </w:t>
            </w:r>
            <w:r w:rsidR="00500D21" w:rsidRPr="00ED0774">
              <w:rPr>
                <w:rFonts w:eastAsia="Arial Unicode MS"/>
                <w:color w:val="000000"/>
                <w:u w:color="000000"/>
              </w:rPr>
              <w:t>мг</w:t>
            </w:r>
            <w:r w:rsidR="001F1C54">
              <w:rPr>
                <w:rFonts w:eastAsia="Arial Unicode MS"/>
                <w:color w:val="000000"/>
                <w:u w:color="000000"/>
              </w:rPr>
              <w:t xml:space="preserve"> внутрь в один прием</w:t>
            </w:r>
            <w:r w:rsidR="00926681" w:rsidRPr="00ED0774">
              <w:rPr>
                <w:rFonts w:eastAsia="Arial Unicode MS"/>
                <w:color w:val="000000"/>
                <w:u w:color="000000"/>
              </w:rPr>
              <w:t xml:space="preserve"> </w:t>
            </w:r>
            <w:r w:rsidR="00500D21" w:rsidRPr="00ED0774">
              <w:rPr>
                <w:rFonts w:eastAsia="Arial Unicode MS"/>
                <w:color w:val="000000"/>
                <w:u w:color="000000"/>
              </w:rPr>
              <w:t>1</w:t>
            </w:r>
            <w:r w:rsidR="00E41799" w:rsidRPr="00ED0774">
              <w:t>–</w:t>
            </w:r>
            <w:r w:rsidR="00500D21" w:rsidRPr="00ED0774">
              <w:rPr>
                <w:rFonts w:eastAsia="Arial Unicode MS"/>
                <w:color w:val="000000"/>
                <w:u w:color="000000"/>
              </w:rPr>
              <w:t>28</w:t>
            </w:r>
            <w:r w:rsidR="00926681" w:rsidRPr="00ED0774">
              <w:rPr>
                <w:rFonts w:eastAsia="Arial Unicode MS"/>
                <w:color w:val="000000"/>
                <w:u w:color="000000"/>
              </w:rPr>
              <w:t xml:space="preserve"> </w:t>
            </w:r>
            <w:r w:rsidR="00500D21" w:rsidRPr="00ED0774">
              <w:rPr>
                <w:rFonts w:eastAsia="Arial Unicode MS"/>
                <w:color w:val="000000"/>
                <w:u w:color="000000"/>
              </w:rPr>
              <w:t>дней</w:t>
            </w:r>
          </w:p>
        </w:tc>
      </w:tr>
      <w:tr w:rsidR="00496EF1" w:rsidRPr="00ED0774" w14:paraId="2C4B74B3"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7DDA3FC" w14:textId="77777777" w:rsidR="00496EF1" w:rsidRPr="00B4226F" w:rsidRDefault="00496EF1" w:rsidP="00D2010A">
            <w:pPr>
              <w:jc w:val="center"/>
              <w:rPr>
                <w:rFonts w:eastAsia="Arial Unicode MS"/>
                <w:color w:val="000000"/>
                <w:u w:color="000000"/>
              </w:rPr>
            </w:pPr>
            <w:r>
              <w:rPr>
                <w:rFonts w:eastAsia="Arial Unicode MS"/>
                <w:color w:val="000000"/>
                <w:u w:color="000000"/>
              </w:rPr>
              <w:t>Мидостаурин</w:t>
            </w:r>
          </w:p>
          <w:p w14:paraId="243BD419" w14:textId="5CE8AC26" w:rsidR="00496EF1" w:rsidRPr="00B4226F" w:rsidRDefault="00496EF1" w:rsidP="00D2010A">
            <w:pPr>
              <w:jc w:val="center"/>
              <w:rPr>
                <w:rFonts w:eastAsia="Arial Unicode MS"/>
                <w:color w:val="000000"/>
                <w:u w:color="000000"/>
              </w:rPr>
            </w:pPr>
            <w:r w:rsidRPr="00B4226F">
              <w:rPr>
                <w:rFonts w:eastAsia="Arial Unicode MS"/>
                <w:color w:val="000000"/>
                <w:u w:color="000000"/>
              </w:rPr>
              <w:t>[57]</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6447BBB" w14:textId="6191E262" w:rsidR="00496EF1" w:rsidRPr="00ED0774" w:rsidRDefault="00496EF1" w:rsidP="00D2010A">
            <w:pPr>
              <w:ind w:firstLine="247"/>
              <w:rPr>
                <w:rFonts w:eastAsia="Arial Unicode MS"/>
                <w:color w:val="000000"/>
                <w:u w:color="000000"/>
              </w:rPr>
            </w:pPr>
            <w:r>
              <w:rPr>
                <w:rFonts w:eastAsia="Arial Unicode MS"/>
                <w:color w:val="000000"/>
                <w:u w:color="000000"/>
              </w:rPr>
              <w:t>Мидостаурин 50 мг 2 раза в день в один прием с 1 по 28 дни</w:t>
            </w:r>
          </w:p>
        </w:tc>
      </w:tr>
      <w:tr w:rsidR="001F1C54" w:rsidRPr="00ED0774" w14:paraId="423A2D3E"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17B296C" w14:textId="2CF0F305" w:rsidR="001F1C54" w:rsidRDefault="001F1C54" w:rsidP="00D2010A">
            <w:pPr>
              <w:jc w:val="center"/>
              <w:rPr>
                <w:rFonts w:eastAsia="Arial Unicode MS"/>
                <w:color w:val="000000"/>
                <w:u w:color="000000"/>
              </w:rPr>
            </w:pPr>
            <w:r>
              <w:rPr>
                <w:rFonts w:eastAsia="Arial Unicode MS"/>
                <w:color w:val="000000"/>
                <w:u w:color="000000"/>
              </w:rPr>
              <w:t>Гилтеритиниб</w:t>
            </w:r>
          </w:p>
          <w:p w14:paraId="4ECE86B6" w14:textId="0A27D7B7" w:rsidR="001F1C54" w:rsidRPr="00E830A3" w:rsidRDefault="001F1C54" w:rsidP="00D2010A">
            <w:pPr>
              <w:jc w:val="center"/>
              <w:rPr>
                <w:rFonts w:eastAsia="Arial Unicode MS"/>
                <w:color w:val="000000"/>
                <w:u w:color="000000"/>
              </w:rPr>
            </w:pPr>
            <w:r w:rsidRPr="00E830A3">
              <w:rPr>
                <w:rFonts w:eastAsia="Arial Unicode MS"/>
                <w:color w:val="000000"/>
                <w:u w:color="000000"/>
              </w:rPr>
              <w:t>[8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12D9CB" w14:textId="738C45E2" w:rsidR="001F1C54" w:rsidRPr="001F1C54" w:rsidRDefault="001F1C54" w:rsidP="00D2010A">
            <w:pPr>
              <w:ind w:firstLine="247"/>
              <w:rPr>
                <w:rFonts w:eastAsia="Arial Unicode MS"/>
                <w:color w:val="000000"/>
                <w:u w:color="000000"/>
              </w:rPr>
            </w:pPr>
            <w:r>
              <w:rPr>
                <w:rFonts w:eastAsia="Arial Unicode MS"/>
                <w:color w:val="000000"/>
                <w:u w:color="000000"/>
              </w:rPr>
              <w:t>Гилтеритиниб 120 мг внутрь 1 раз в день 1 – 28 дни</w:t>
            </w:r>
          </w:p>
        </w:tc>
      </w:tr>
      <w:tr w:rsidR="001F1C54" w:rsidRPr="00ED0774" w14:paraId="4E0CD2BB"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B711C10" w14:textId="77777777" w:rsidR="001F1C54" w:rsidRDefault="001F1C54" w:rsidP="001F1C54">
            <w:pPr>
              <w:jc w:val="center"/>
              <w:rPr>
                <w:rFonts w:eastAsia="Arial Unicode MS"/>
                <w:color w:val="000000"/>
                <w:u w:color="000000"/>
              </w:rPr>
            </w:pPr>
            <w:r>
              <w:rPr>
                <w:rFonts w:eastAsia="Arial Unicode MS"/>
                <w:color w:val="000000"/>
                <w:u w:color="000000"/>
              </w:rPr>
              <w:t>Гилтеритиниб</w:t>
            </w:r>
          </w:p>
          <w:p w14:paraId="2F3BFFD7" w14:textId="3D4E802F" w:rsidR="001F1C54" w:rsidRDefault="001F1C54" w:rsidP="001F1C54">
            <w:pPr>
              <w:jc w:val="center"/>
              <w:rPr>
                <w:rFonts w:eastAsia="Arial Unicode MS"/>
                <w:color w:val="000000"/>
                <w:u w:color="000000"/>
              </w:rPr>
            </w:pPr>
            <w:r w:rsidRPr="00E830A3">
              <w:rPr>
                <w:rFonts w:eastAsia="Arial Unicode MS"/>
                <w:color w:val="000000"/>
                <w:u w:color="000000"/>
              </w:rPr>
              <w:t>[8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BD2B8EB" w14:textId="51690F4F" w:rsidR="001F1C54" w:rsidRDefault="001F1C54" w:rsidP="001F1C54">
            <w:pPr>
              <w:ind w:firstLine="247"/>
              <w:rPr>
                <w:rFonts w:eastAsia="Arial Unicode MS"/>
                <w:color w:val="000000"/>
                <w:u w:color="000000"/>
              </w:rPr>
            </w:pPr>
            <w:r>
              <w:rPr>
                <w:rFonts w:eastAsia="Arial Unicode MS"/>
                <w:color w:val="000000"/>
                <w:u w:color="000000"/>
              </w:rPr>
              <w:t>Гилтеритиниб 200 мг внутрь 1 раз в день 1 – 28 дни</w:t>
            </w:r>
          </w:p>
        </w:tc>
      </w:tr>
    </w:tbl>
    <w:p w14:paraId="49AE422A" w14:textId="77777777" w:rsidR="00D044B7" w:rsidRDefault="00D044B7" w:rsidP="002706BA">
      <w:pPr>
        <w:pStyle w:val="2"/>
      </w:pPr>
      <w:bookmarkStart w:id="148" w:name="_Hlk16269375"/>
      <w:bookmarkStart w:id="149" w:name="_Toc26787582"/>
      <w:bookmarkStart w:id="150" w:name="_Toc24472020"/>
    </w:p>
    <w:p w14:paraId="140E38AA" w14:textId="527D1142" w:rsidR="00500D21" w:rsidRPr="00F43B6B" w:rsidRDefault="00500D21" w:rsidP="002706BA">
      <w:pPr>
        <w:pStyle w:val="2"/>
        <w:rPr>
          <w:lang w:val="ru-RU"/>
        </w:rPr>
      </w:pPr>
      <w:bookmarkStart w:id="151" w:name="_Toc64624806"/>
      <w:r w:rsidRPr="00ED0774">
        <w:t>Приложение</w:t>
      </w:r>
      <w:r w:rsidR="00926681" w:rsidRPr="00ED0774">
        <w:t xml:space="preserve"> </w:t>
      </w:r>
      <w:r w:rsidRPr="00ED0774">
        <w:t>А3.</w:t>
      </w:r>
      <w:r w:rsidR="0010126D" w:rsidRPr="00ED0774">
        <w:t>3</w:t>
      </w:r>
      <w:r w:rsidRPr="00ED0774">
        <w:t>.</w:t>
      </w:r>
      <w:r w:rsidR="00926681" w:rsidRPr="00ED0774">
        <w:t xml:space="preserve"> </w:t>
      </w:r>
      <w:r w:rsidRPr="00ED0774">
        <w:t>Показания</w:t>
      </w:r>
      <w:r w:rsidR="00926681" w:rsidRPr="00ED0774">
        <w:t xml:space="preserve"> </w:t>
      </w:r>
      <w:r w:rsidRPr="00ED0774">
        <w:t>к</w:t>
      </w:r>
      <w:r w:rsidR="00926681" w:rsidRPr="00ED0774">
        <w:t xml:space="preserve"> </w:t>
      </w:r>
      <w:r w:rsidRPr="00ED0774">
        <w:t>алло</w:t>
      </w:r>
      <w:r w:rsidR="00D70CAC" w:rsidRPr="00ED0774">
        <w:t>-</w:t>
      </w:r>
      <w:r w:rsidRPr="00ED0774">
        <w:t>ТКМ/алло</w:t>
      </w:r>
      <w:r w:rsidR="00D70CAC" w:rsidRPr="00ED0774">
        <w:t>-</w:t>
      </w:r>
      <w:r w:rsidRPr="00ED0774">
        <w:t>ТГСК</w:t>
      </w:r>
      <w:r w:rsidR="00926681" w:rsidRPr="00ED0774">
        <w:t xml:space="preserve"> </w:t>
      </w:r>
      <w:r w:rsidRPr="00ED0774">
        <w:t>в</w:t>
      </w:r>
      <w:r w:rsidR="00926681" w:rsidRPr="00ED0774">
        <w:t xml:space="preserve"> </w:t>
      </w:r>
      <w:r w:rsidR="008C322D" w:rsidRPr="00ED0774">
        <w:t>1-</w:t>
      </w:r>
      <w:r w:rsidRPr="00ED0774">
        <w:t>й</w:t>
      </w:r>
      <w:r w:rsidR="00926681" w:rsidRPr="00ED0774">
        <w:t xml:space="preserve"> </w:t>
      </w:r>
      <w:r w:rsidRPr="00ED0774">
        <w:t>полной</w:t>
      </w:r>
      <w:r w:rsidR="00926681" w:rsidRPr="00ED0774">
        <w:t xml:space="preserve"> </w:t>
      </w:r>
      <w:bookmarkEnd w:id="148"/>
      <w:r w:rsidRPr="00ED0774">
        <w:t>ремиссии</w:t>
      </w:r>
      <w:r w:rsidR="00926681" w:rsidRPr="00ED0774">
        <w:t xml:space="preserve"> </w:t>
      </w:r>
      <w:bookmarkEnd w:id="149"/>
      <w:bookmarkEnd w:id="150"/>
      <w:bookmarkEnd w:id="151"/>
      <w:r w:rsidR="00F43B6B">
        <w:rPr>
          <w:lang w:val="ru-RU"/>
        </w:rPr>
        <w:t>ОМЛ</w:t>
      </w:r>
    </w:p>
    <w:p w14:paraId="06DDF5F5" w14:textId="77777777" w:rsidR="00D044B7" w:rsidRDefault="00D044B7" w:rsidP="008C322D">
      <w:pPr>
        <w:pStyle w:val="afd"/>
        <w:spacing w:beforeAutospacing="0" w:afterAutospacing="0" w:line="360" w:lineRule="auto"/>
        <w:rPr>
          <w:rStyle w:val="affb"/>
          <w:b w:val="0"/>
        </w:rPr>
      </w:pPr>
    </w:p>
    <w:p w14:paraId="2CDB95AA" w14:textId="3D2D1DD3" w:rsidR="00500D21" w:rsidRPr="00ED0774" w:rsidRDefault="00500D21" w:rsidP="008C322D">
      <w:pPr>
        <w:pStyle w:val="afd"/>
        <w:spacing w:beforeAutospacing="0" w:afterAutospacing="0" w:line="360" w:lineRule="auto"/>
        <w:rPr>
          <w:rFonts w:eastAsia="Calibri"/>
          <w:b/>
          <w:bCs/>
        </w:rPr>
      </w:pPr>
      <w:r w:rsidRPr="00AD736D">
        <w:rPr>
          <w:rStyle w:val="affb"/>
          <w:b w:val="0"/>
        </w:rPr>
        <w:t>Таблица</w:t>
      </w:r>
      <w:r w:rsidR="00926681" w:rsidRPr="00AD736D">
        <w:rPr>
          <w:rStyle w:val="affb"/>
          <w:b w:val="0"/>
        </w:rPr>
        <w:t xml:space="preserve"> </w:t>
      </w:r>
      <w:r w:rsidR="00AD736D" w:rsidRPr="00AD736D">
        <w:rPr>
          <w:rStyle w:val="affb"/>
          <w:b w:val="0"/>
        </w:rPr>
        <w:t>1</w:t>
      </w:r>
      <w:r w:rsidRPr="00AD736D">
        <w:rPr>
          <w:rStyle w:val="affb"/>
          <w:b w:val="0"/>
        </w:rPr>
        <w:t>.</w:t>
      </w:r>
      <w:r w:rsidR="00926681" w:rsidRPr="00AD736D">
        <w:rPr>
          <w:rStyle w:val="affb"/>
          <w:b w:val="0"/>
        </w:rPr>
        <w:t xml:space="preserve"> </w:t>
      </w:r>
      <w:r w:rsidRPr="00AD736D">
        <w:rPr>
          <w:rStyle w:val="affb"/>
          <w:b w:val="0"/>
        </w:rPr>
        <w:t>Синтетические</w:t>
      </w:r>
      <w:r w:rsidR="00926681" w:rsidRPr="00AD736D">
        <w:rPr>
          <w:rStyle w:val="affb"/>
          <w:b w:val="0"/>
        </w:rPr>
        <w:t xml:space="preserve"> </w:t>
      </w:r>
      <w:r w:rsidRPr="00AD736D">
        <w:rPr>
          <w:rStyle w:val="affb"/>
          <w:b w:val="0"/>
        </w:rPr>
        <w:t>показания</w:t>
      </w:r>
      <w:r w:rsidR="00926681" w:rsidRPr="00AD736D">
        <w:rPr>
          <w:rStyle w:val="affb"/>
          <w:b w:val="0"/>
        </w:rPr>
        <w:t xml:space="preserve"> </w:t>
      </w:r>
      <w:r w:rsidRPr="00AD736D">
        <w:rPr>
          <w:rStyle w:val="affb"/>
          <w:b w:val="0"/>
        </w:rPr>
        <w:t>к</w:t>
      </w:r>
      <w:r w:rsidR="00926681" w:rsidRPr="00AD736D">
        <w:rPr>
          <w:rStyle w:val="affb"/>
          <w:b w:val="0"/>
        </w:rPr>
        <w:t xml:space="preserve"> </w:t>
      </w:r>
      <w:r w:rsidRPr="00AD736D">
        <w:rPr>
          <w:rStyle w:val="affb"/>
          <w:b w:val="0"/>
        </w:rPr>
        <w:t>алло-ТКМ</w:t>
      </w:r>
      <w:r w:rsidR="00926681" w:rsidRPr="00AD736D">
        <w:rPr>
          <w:rStyle w:val="affb"/>
          <w:b w:val="0"/>
        </w:rPr>
        <w:t xml:space="preserve"> </w:t>
      </w:r>
      <w:r w:rsidRPr="00AD736D">
        <w:rPr>
          <w:rStyle w:val="affb"/>
          <w:b w:val="0"/>
        </w:rPr>
        <w:t>в</w:t>
      </w:r>
      <w:r w:rsidR="00926681" w:rsidRPr="00AD736D">
        <w:rPr>
          <w:rStyle w:val="affb"/>
          <w:b w:val="0"/>
        </w:rPr>
        <w:t xml:space="preserve"> </w:t>
      </w:r>
      <w:r w:rsidR="008C322D" w:rsidRPr="00AD736D">
        <w:rPr>
          <w:rStyle w:val="affb"/>
          <w:b w:val="0"/>
        </w:rPr>
        <w:t>1-</w:t>
      </w:r>
      <w:r w:rsidRPr="00AD736D">
        <w:rPr>
          <w:rStyle w:val="affb"/>
          <w:b w:val="0"/>
        </w:rPr>
        <w:t>й</w:t>
      </w:r>
      <w:r w:rsidR="00926681" w:rsidRPr="00AD736D">
        <w:rPr>
          <w:rStyle w:val="affb"/>
          <w:b w:val="0"/>
        </w:rPr>
        <w:t xml:space="preserve"> </w:t>
      </w:r>
      <w:r w:rsidR="008C322D" w:rsidRPr="00AD736D">
        <w:rPr>
          <w:rStyle w:val="affb"/>
          <w:b w:val="0"/>
        </w:rPr>
        <w:t>ПР</w:t>
      </w:r>
      <w:r w:rsidR="00926681" w:rsidRPr="00AD736D">
        <w:rPr>
          <w:rStyle w:val="affb"/>
          <w:b w:val="0"/>
        </w:rPr>
        <w:t xml:space="preserve"> </w:t>
      </w:r>
      <w:r w:rsidRPr="00AD736D">
        <w:rPr>
          <w:rStyle w:val="affb"/>
          <w:b w:val="0"/>
        </w:rPr>
        <w:t>ОМЛ</w:t>
      </w:r>
      <w:r w:rsidR="00926681" w:rsidRPr="00AD736D">
        <w:rPr>
          <w:rStyle w:val="affb"/>
          <w:b w:val="0"/>
        </w:rPr>
        <w:t xml:space="preserve"> </w:t>
      </w:r>
      <w:r w:rsidRPr="00AD736D">
        <w:rPr>
          <w:rStyle w:val="affb"/>
          <w:b w:val="0"/>
        </w:rPr>
        <w:t>в</w:t>
      </w:r>
      <w:r w:rsidR="00926681" w:rsidRPr="00AD736D">
        <w:rPr>
          <w:rStyle w:val="affb"/>
          <w:b w:val="0"/>
        </w:rPr>
        <w:t xml:space="preserve"> </w:t>
      </w:r>
      <w:r w:rsidRPr="00AD736D">
        <w:rPr>
          <w:rStyle w:val="affb"/>
          <w:b w:val="0"/>
        </w:rPr>
        <w:t>зависимости</w:t>
      </w:r>
      <w:r w:rsidR="00926681" w:rsidRPr="00AD736D">
        <w:rPr>
          <w:rStyle w:val="affb"/>
          <w:b w:val="0"/>
        </w:rPr>
        <w:t xml:space="preserve"> </w:t>
      </w:r>
      <w:r w:rsidRPr="00AD736D">
        <w:rPr>
          <w:rStyle w:val="affb"/>
          <w:b w:val="0"/>
        </w:rPr>
        <w:t>от</w:t>
      </w:r>
      <w:r w:rsidR="00926681" w:rsidRPr="00AD736D">
        <w:rPr>
          <w:rStyle w:val="affb"/>
          <w:b w:val="0"/>
        </w:rPr>
        <w:t xml:space="preserve"> </w:t>
      </w:r>
      <w:r w:rsidRPr="00AD736D">
        <w:rPr>
          <w:rStyle w:val="affb"/>
          <w:b w:val="0"/>
        </w:rPr>
        <w:t>молекулярно-генетических,</w:t>
      </w:r>
      <w:r w:rsidR="00926681" w:rsidRPr="00AD736D">
        <w:rPr>
          <w:rStyle w:val="affb"/>
          <w:b w:val="0"/>
        </w:rPr>
        <w:t xml:space="preserve"> </w:t>
      </w:r>
      <w:r w:rsidRPr="00AD736D">
        <w:rPr>
          <w:rStyle w:val="affb"/>
          <w:b w:val="0"/>
        </w:rPr>
        <w:t>клинических</w:t>
      </w:r>
      <w:r w:rsidR="00926681" w:rsidRPr="00AD736D">
        <w:rPr>
          <w:rStyle w:val="affb"/>
          <w:b w:val="0"/>
        </w:rPr>
        <w:t xml:space="preserve"> </w:t>
      </w:r>
      <w:r w:rsidRPr="00AD736D">
        <w:rPr>
          <w:rStyle w:val="affb"/>
          <w:b w:val="0"/>
        </w:rPr>
        <w:t>характеристик</w:t>
      </w:r>
      <w:r w:rsidR="00926681" w:rsidRPr="00AD736D">
        <w:rPr>
          <w:rStyle w:val="affb"/>
          <w:b w:val="0"/>
        </w:rPr>
        <w:t xml:space="preserve"> </w:t>
      </w:r>
      <w:r w:rsidRPr="00AD736D">
        <w:rPr>
          <w:rStyle w:val="affb"/>
          <w:b w:val="0"/>
        </w:rPr>
        <w:t>ОМЛ</w:t>
      </w:r>
      <w:r w:rsidR="00926681" w:rsidRPr="00AD736D">
        <w:rPr>
          <w:rStyle w:val="affb"/>
          <w:b w:val="0"/>
        </w:rPr>
        <w:t xml:space="preserve"> </w:t>
      </w:r>
      <w:r w:rsidRPr="00AD736D">
        <w:rPr>
          <w:rStyle w:val="affb"/>
          <w:b w:val="0"/>
        </w:rPr>
        <w:t>и</w:t>
      </w:r>
      <w:r w:rsidR="00926681" w:rsidRPr="00AD736D">
        <w:rPr>
          <w:rStyle w:val="affb"/>
          <w:b w:val="0"/>
        </w:rPr>
        <w:t xml:space="preserve"> </w:t>
      </w:r>
      <w:r w:rsidRPr="00AD736D">
        <w:rPr>
          <w:rStyle w:val="affb"/>
          <w:b w:val="0"/>
        </w:rPr>
        <w:t>риска</w:t>
      </w:r>
      <w:r w:rsidR="00926681" w:rsidRPr="00ED0774">
        <w:rPr>
          <w:rStyle w:val="affb"/>
          <w:b w:val="0"/>
          <w:bCs w:val="0"/>
        </w:rPr>
        <w:t xml:space="preserve"> </w:t>
      </w:r>
      <w:r w:rsidRPr="00ED0774">
        <w:rPr>
          <w:rStyle w:val="affb"/>
          <w:b w:val="0"/>
          <w:bCs w:val="0"/>
        </w:rPr>
        <w:t>трансплантационной</w:t>
      </w:r>
      <w:r w:rsidR="00926681" w:rsidRPr="00ED0774">
        <w:rPr>
          <w:rStyle w:val="affb"/>
          <w:b w:val="0"/>
          <w:bCs w:val="0"/>
        </w:rPr>
        <w:t xml:space="preserve"> </w:t>
      </w:r>
      <w:r w:rsidRPr="00ED0774">
        <w:rPr>
          <w:rStyle w:val="affb"/>
          <w:b w:val="0"/>
          <w:bCs w:val="0"/>
        </w:rPr>
        <w:t>летальности</w:t>
      </w:r>
      <w:r w:rsidR="00926681" w:rsidRPr="00ED0774">
        <w:rPr>
          <w:rStyle w:val="affb"/>
          <w:b w:val="0"/>
          <w:bCs w:val="0"/>
        </w:rPr>
        <w:t xml:space="preserve"> </w:t>
      </w:r>
      <w:r w:rsidRPr="00ED0774">
        <w:fldChar w:fldCharType="begin" w:fldLock="1"/>
      </w:r>
      <w:r w:rsidR="000E616A">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5]","plainTextFormattedCitation":"[45]","previouslyFormattedCitation":"[45]"},"properties":{"noteIndex":0},"schema":"https://github.com/citation-style-language/schema/raw/master/csl-citation.json"}</w:instrText>
      </w:r>
      <w:r w:rsidRPr="00ED0774">
        <w:fldChar w:fldCharType="separate"/>
      </w:r>
      <w:r w:rsidR="000E616A" w:rsidRPr="000E616A">
        <w:rPr>
          <w:noProof/>
        </w:rPr>
        <w:t>[45]</w:t>
      </w:r>
      <w:r w:rsidRPr="00ED0774">
        <w:fldChar w:fldCharType="end"/>
      </w:r>
    </w:p>
    <w:tbl>
      <w:tblPr>
        <w:tblW w:w="9350" w:type="dxa"/>
        <w:tblInd w:w="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276"/>
        <w:gridCol w:w="2829"/>
        <w:gridCol w:w="1134"/>
        <w:gridCol w:w="992"/>
        <w:gridCol w:w="851"/>
        <w:gridCol w:w="850"/>
        <w:gridCol w:w="1418"/>
      </w:tblGrid>
      <w:tr w:rsidR="00500D21" w:rsidRPr="00ED0774" w14:paraId="336CF431" w14:textId="77777777" w:rsidTr="003052CD">
        <w:trPr>
          <w:trHeight w:val="230"/>
        </w:trPr>
        <w:tc>
          <w:tcPr>
            <w:tcW w:w="1276"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095ECA" w14:textId="77777777" w:rsidR="00500D21" w:rsidRPr="00ED0774" w:rsidRDefault="00500D21" w:rsidP="00D2010A">
            <w:pPr>
              <w:jc w:val="center"/>
              <w:rPr>
                <w:b/>
              </w:rPr>
            </w:pPr>
            <w:r w:rsidRPr="00ED0774">
              <w:rPr>
                <w:b/>
              </w:rPr>
              <w:lastRenderedPageBreak/>
              <w:t>Группа</w:t>
            </w:r>
            <w:r w:rsidR="00926681" w:rsidRPr="00ED0774">
              <w:rPr>
                <w:b/>
              </w:rPr>
              <w:t xml:space="preserve"> </w:t>
            </w:r>
            <w:r w:rsidRPr="00ED0774">
              <w:rPr>
                <w:b/>
              </w:rPr>
              <w:t>интегрированного</w:t>
            </w:r>
            <w:r w:rsidR="00926681" w:rsidRPr="00ED0774">
              <w:rPr>
                <w:b/>
              </w:rPr>
              <w:t xml:space="preserve"> </w:t>
            </w:r>
            <w:r w:rsidRPr="00ED0774">
              <w:rPr>
                <w:b/>
              </w:rPr>
              <w:t>риска</w:t>
            </w:r>
          </w:p>
        </w:tc>
        <w:tc>
          <w:tcPr>
            <w:tcW w:w="2829"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867464" w14:textId="77777777" w:rsidR="00500D21" w:rsidRPr="00ED0774" w:rsidRDefault="00500D21" w:rsidP="00D2010A">
            <w:pPr>
              <w:jc w:val="center"/>
              <w:rPr>
                <w:b/>
              </w:rPr>
            </w:pPr>
            <w:r w:rsidRPr="00ED0774">
              <w:rPr>
                <w:b/>
              </w:rPr>
              <w:t>Определение</w:t>
            </w:r>
            <w:r w:rsidR="00926681" w:rsidRPr="00ED0774">
              <w:rPr>
                <w:b/>
              </w:rPr>
              <w:t xml:space="preserve"> </w:t>
            </w:r>
            <w:r w:rsidRPr="00ED0774">
              <w:rPr>
                <w:b/>
              </w:rPr>
              <w:t>группы</w:t>
            </w:r>
            <w:r w:rsidR="00926681" w:rsidRPr="00ED0774">
              <w:rPr>
                <w:b/>
              </w:rPr>
              <w:t xml:space="preserve"> </w:t>
            </w:r>
            <w:r w:rsidRPr="00ED0774">
              <w:rPr>
                <w:b/>
              </w:rPr>
              <w:t>риска</w:t>
            </w:r>
          </w:p>
        </w:tc>
        <w:tc>
          <w:tcPr>
            <w:tcW w:w="2126"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2BEC15" w14:textId="77777777" w:rsidR="00500D21" w:rsidRPr="00ED0774" w:rsidRDefault="00500D21" w:rsidP="00D2010A">
            <w:pPr>
              <w:jc w:val="center"/>
              <w:rPr>
                <w:b/>
              </w:rPr>
            </w:pPr>
            <w:r w:rsidRPr="00ED0774">
              <w:rPr>
                <w:b/>
              </w:rPr>
              <w:t>Риск</w:t>
            </w:r>
            <w:r w:rsidR="00926681" w:rsidRPr="00ED0774">
              <w:rPr>
                <w:b/>
              </w:rPr>
              <w:t xml:space="preserve"> </w:t>
            </w:r>
            <w:r w:rsidRPr="00ED0774">
              <w:rPr>
                <w:b/>
              </w:rPr>
              <w:t>развития</w:t>
            </w:r>
            <w:r w:rsidR="00926681" w:rsidRPr="00ED0774">
              <w:rPr>
                <w:b/>
              </w:rPr>
              <w:t xml:space="preserve"> </w:t>
            </w:r>
            <w:r w:rsidRPr="00ED0774">
              <w:rPr>
                <w:b/>
              </w:rPr>
              <w:t>рецидива</w:t>
            </w:r>
            <w:r w:rsidR="00926681" w:rsidRPr="00ED0774">
              <w:rPr>
                <w:b/>
              </w:rPr>
              <w:t xml:space="preserve"> </w:t>
            </w:r>
            <w:r w:rsidRPr="00ED0774">
              <w:rPr>
                <w:b/>
              </w:rPr>
              <w:t>в</w:t>
            </w:r>
            <w:r w:rsidR="00926681" w:rsidRPr="00ED0774">
              <w:rPr>
                <w:b/>
              </w:rPr>
              <w:t xml:space="preserve"> </w:t>
            </w:r>
            <w:r w:rsidRPr="00ED0774">
              <w:rPr>
                <w:b/>
              </w:rPr>
              <w:t>зависимости</w:t>
            </w:r>
            <w:r w:rsidR="00926681" w:rsidRPr="00ED0774">
              <w:rPr>
                <w:b/>
              </w:rPr>
              <w:t xml:space="preserve"> </w:t>
            </w:r>
            <w:r w:rsidRPr="00ED0774">
              <w:rPr>
                <w:b/>
              </w:rPr>
              <w:t>от</w:t>
            </w:r>
            <w:r w:rsidR="00926681" w:rsidRPr="00ED0774">
              <w:rPr>
                <w:b/>
              </w:rPr>
              <w:t xml:space="preserve"> </w:t>
            </w:r>
            <w:r w:rsidRPr="00ED0774">
              <w:rPr>
                <w:b/>
              </w:rPr>
              <w:t>выполнения</w:t>
            </w:r>
          </w:p>
        </w:tc>
        <w:tc>
          <w:tcPr>
            <w:tcW w:w="3119"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A0CAD9B" w14:textId="77777777" w:rsidR="00500D21" w:rsidRPr="00ED0774" w:rsidRDefault="00500D21" w:rsidP="00D2010A">
            <w:pPr>
              <w:jc w:val="center"/>
              <w:rPr>
                <w:b/>
              </w:rPr>
            </w:pPr>
            <w:r w:rsidRPr="00ED0774">
              <w:rPr>
                <w:b/>
              </w:rPr>
              <w:t>Бальная</w:t>
            </w:r>
            <w:r w:rsidR="00926681" w:rsidRPr="00ED0774">
              <w:rPr>
                <w:b/>
              </w:rPr>
              <w:t xml:space="preserve"> </w:t>
            </w:r>
            <w:r w:rsidRPr="00ED0774">
              <w:rPr>
                <w:b/>
              </w:rPr>
              <w:t>оценка</w:t>
            </w:r>
            <w:r w:rsidR="00926681" w:rsidRPr="00ED0774">
              <w:rPr>
                <w:b/>
              </w:rPr>
              <w:t xml:space="preserve"> </w:t>
            </w:r>
            <w:r w:rsidRPr="00ED0774">
              <w:rPr>
                <w:b/>
              </w:rPr>
              <w:t>прогноза</w:t>
            </w:r>
            <w:r w:rsidR="00926681" w:rsidRPr="00ED0774">
              <w:rPr>
                <w:b/>
              </w:rPr>
              <w:t xml:space="preserve"> </w:t>
            </w:r>
            <w:r w:rsidRPr="00ED0774">
              <w:rPr>
                <w:b/>
              </w:rPr>
              <w:t>летальности,</w:t>
            </w:r>
            <w:r w:rsidR="00926681" w:rsidRPr="00ED0774">
              <w:rPr>
                <w:b/>
              </w:rPr>
              <w:t xml:space="preserve"> </w:t>
            </w:r>
            <w:r w:rsidRPr="00ED0774">
              <w:rPr>
                <w:b/>
              </w:rPr>
              <w:t>не</w:t>
            </w:r>
            <w:r w:rsidR="00926681" w:rsidRPr="00ED0774">
              <w:rPr>
                <w:b/>
              </w:rPr>
              <w:t xml:space="preserve"> </w:t>
            </w:r>
            <w:r w:rsidRPr="00ED0774">
              <w:rPr>
                <w:b/>
              </w:rPr>
              <w:t>связанной</w:t>
            </w:r>
            <w:r w:rsidR="00926681" w:rsidRPr="00ED0774">
              <w:rPr>
                <w:b/>
              </w:rPr>
              <w:t xml:space="preserve"> </w:t>
            </w:r>
            <w:r w:rsidRPr="00ED0774">
              <w:rPr>
                <w:b/>
              </w:rPr>
              <w:t>с</w:t>
            </w:r>
            <w:r w:rsidR="00926681" w:rsidRPr="00ED0774">
              <w:rPr>
                <w:b/>
              </w:rPr>
              <w:t xml:space="preserve"> </w:t>
            </w:r>
            <w:r w:rsidRPr="00ED0774">
              <w:rPr>
                <w:b/>
              </w:rPr>
              <w:t>рецидивом,</w:t>
            </w:r>
            <w:r w:rsidR="00926681" w:rsidRPr="00ED0774">
              <w:rPr>
                <w:b/>
              </w:rPr>
              <w:t xml:space="preserve"> </w:t>
            </w:r>
            <w:r w:rsidRPr="00ED0774">
              <w:rPr>
                <w:b/>
              </w:rPr>
              <w:t>которая</w:t>
            </w:r>
            <w:r w:rsidR="00926681" w:rsidRPr="00ED0774">
              <w:rPr>
                <w:b/>
              </w:rPr>
              <w:t xml:space="preserve"> </w:t>
            </w:r>
            <w:r w:rsidRPr="00ED0774">
              <w:rPr>
                <w:b/>
              </w:rPr>
              <w:t>позволяет</w:t>
            </w:r>
            <w:r w:rsidR="00926681" w:rsidRPr="00ED0774">
              <w:rPr>
                <w:b/>
              </w:rPr>
              <w:t xml:space="preserve"> </w:t>
            </w:r>
            <w:r w:rsidRPr="00ED0774">
              <w:rPr>
                <w:b/>
              </w:rPr>
              <w:t>считать</w:t>
            </w:r>
            <w:r w:rsidR="00926681" w:rsidRPr="00ED0774">
              <w:rPr>
                <w:b/>
              </w:rPr>
              <w:t xml:space="preserve"> </w:t>
            </w:r>
            <w:r w:rsidRPr="00ED0774">
              <w:rPr>
                <w:b/>
              </w:rPr>
              <w:t>алло-ТГСК</w:t>
            </w:r>
            <w:r w:rsidR="00926681" w:rsidRPr="00ED0774">
              <w:rPr>
                <w:b/>
              </w:rPr>
              <w:t xml:space="preserve"> </w:t>
            </w:r>
            <w:r w:rsidRPr="00ED0774">
              <w:rPr>
                <w:b/>
              </w:rPr>
              <w:t>предпочтительным</w:t>
            </w:r>
            <w:r w:rsidR="00926681" w:rsidRPr="00ED0774">
              <w:rPr>
                <w:b/>
              </w:rPr>
              <w:t xml:space="preserve"> </w:t>
            </w:r>
            <w:r w:rsidRPr="00ED0774">
              <w:rPr>
                <w:b/>
              </w:rPr>
              <w:t>вариантом</w:t>
            </w:r>
            <w:r w:rsidR="00926681" w:rsidRPr="00ED0774">
              <w:rPr>
                <w:b/>
              </w:rPr>
              <w:t xml:space="preserve"> </w:t>
            </w:r>
            <w:r w:rsidRPr="00ED0774">
              <w:rPr>
                <w:b/>
              </w:rPr>
              <w:t>консолидации</w:t>
            </w:r>
          </w:p>
        </w:tc>
      </w:tr>
      <w:tr w:rsidR="00500D21" w:rsidRPr="00ED0774" w14:paraId="745C9D39" w14:textId="77777777" w:rsidTr="003052CD">
        <w:trPr>
          <w:trHeight w:val="230"/>
        </w:trPr>
        <w:tc>
          <w:tcPr>
            <w:tcW w:w="1276" w:type="dxa"/>
            <w:vMerge/>
            <w:tcBorders>
              <w:top w:val="single" w:sz="4" w:space="0" w:color="000000"/>
              <w:left w:val="single" w:sz="4" w:space="0" w:color="000000"/>
              <w:bottom w:val="single" w:sz="4" w:space="0" w:color="000000"/>
              <w:right w:val="single" w:sz="4" w:space="0" w:color="000000"/>
            </w:tcBorders>
            <w:vAlign w:val="center"/>
          </w:tcPr>
          <w:p w14:paraId="75E0D051" w14:textId="77777777" w:rsidR="00500D21" w:rsidRPr="00ED0774" w:rsidRDefault="00500D21" w:rsidP="00653711">
            <w:pPr>
              <w:jc w:val="center"/>
            </w:pPr>
          </w:p>
        </w:tc>
        <w:tc>
          <w:tcPr>
            <w:tcW w:w="2829" w:type="dxa"/>
            <w:vMerge/>
            <w:tcBorders>
              <w:top w:val="single" w:sz="4" w:space="0" w:color="000000"/>
              <w:left w:val="single" w:sz="4" w:space="0" w:color="000000"/>
              <w:bottom w:val="single" w:sz="4" w:space="0" w:color="000000"/>
              <w:right w:val="single" w:sz="4" w:space="0" w:color="000000"/>
            </w:tcBorders>
            <w:vAlign w:val="center"/>
          </w:tcPr>
          <w:p w14:paraId="4CA4AF6F" w14:textId="77777777" w:rsidR="00500D21" w:rsidRPr="00ED0774" w:rsidRDefault="00500D21" w:rsidP="00653711"/>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EB007A" w14:textId="77777777" w:rsidR="00500D21" w:rsidRPr="00ED0774" w:rsidRDefault="00500D21" w:rsidP="00653711">
            <w:pPr>
              <w:jc w:val="center"/>
            </w:pPr>
            <w:r w:rsidRPr="00ED0774">
              <w:t>ХТ</w:t>
            </w:r>
            <w:r w:rsidR="00926681" w:rsidRPr="00ED0774">
              <w:t xml:space="preserve"> </w:t>
            </w:r>
            <w:r w:rsidRPr="00ED0774">
              <w:t>или</w:t>
            </w:r>
            <w:r w:rsidR="00926681" w:rsidRPr="00ED0774">
              <w:t xml:space="preserve"> </w:t>
            </w:r>
            <w:r w:rsidRPr="00ED0774">
              <w:t>ауто-ТГСК,</w:t>
            </w:r>
            <w:r w:rsidR="00926681" w:rsidRPr="00ED0774">
              <w:t xml:space="preserve"> </w:t>
            </w:r>
            <w:r w:rsidRPr="00ED0774">
              <w:t>%</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7E2948" w14:textId="77777777" w:rsidR="00500D21" w:rsidRPr="00ED0774" w:rsidRDefault="00500D21" w:rsidP="00653711">
            <w:pPr>
              <w:jc w:val="center"/>
            </w:pPr>
            <w:r w:rsidRPr="00ED0774">
              <w:t>алло-ТГСК,</w:t>
            </w:r>
            <w:r w:rsidR="00926681" w:rsidRPr="00ED0774">
              <w:t xml:space="preserve"> </w:t>
            </w:r>
            <w:r w:rsidRPr="00ED0774">
              <w:t>%</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026448" w14:textId="77777777" w:rsidR="00500D21" w:rsidRPr="00ED0774" w:rsidRDefault="00500D21" w:rsidP="00653711">
            <w:pPr>
              <w:jc w:val="center"/>
            </w:pPr>
            <w:r w:rsidRPr="00ED0774">
              <w:t>шкала</w:t>
            </w:r>
            <w:r w:rsidR="00926681" w:rsidRPr="00ED0774">
              <w:t xml:space="preserve"> </w:t>
            </w:r>
            <w:r w:rsidRPr="00ED0774">
              <w:t>ЕВМТ</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DEFAD" w14:textId="77777777" w:rsidR="00500D21" w:rsidRPr="00ED0774" w:rsidRDefault="00500D21" w:rsidP="00653711">
            <w:pPr>
              <w:jc w:val="center"/>
            </w:pPr>
            <w:r w:rsidRPr="00ED0774">
              <w:t>шкала</w:t>
            </w:r>
            <w:r w:rsidR="00926681" w:rsidRPr="00ED0774">
              <w:t xml:space="preserve"> </w:t>
            </w:r>
            <w:r w:rsidRPr="00ED0774">
              <w:rPr>
                <w:lang w:val="en-US"/>
              </w:rPr>
              <w:t>HCT</w:t>
            </w:r>
            <w:r w:rsidRPr="00ED0774">
              <w:t>-</w:t>
            </w:r>
            <w:r w:rsidRPr="00ED0774">
              <w:rPr>
                <w:lang w:val="en-US"/>
              </w:rPr>
              <w:t>CI</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E70B1A9" w14:textId="77777777" w:rsidR="00500D21" w:rsidRPr="00ED0774" w:rsidRDefault="00500D21" w:rsidP="00653711">
            <w:pPr>
              <w:jc w:val="center"/>
            </w:pPr>
            <w:r w:rsidRPr="00ED0774">
              <w:t>риск</w:t>
            </w:r>
            <w:r w:rsidR="00926681" w:rsidRPr="00ED0774">
              <w:t xml:space="preserve"> </w:t>
            </w:r>
            <w:r w:rsidRPr="00ED0774">
              <w:t>смерти,</w:t>
            </w:r>
            <w:r w:rsidR="00926681" w:rsidRPr="00ED0774">
              <w:t xml:space="preserve"> </w:t>
            </w:r>
            <w:r w:rsidRPr="00ED0774">
              <w:t>не</w:t>
            </w:r>
            <w:r w:rsidR="00926681" w:rsidRPr="00ED0774">
              <w:t xml:space="preserve"> </w:t>
            </w:r>
            <w:r w:rsidRPr="00ED0774">
              <w:t>связанный</w:t>
            </w:r>
            <w:r w:rsidR="00926681" w:rsidRPr="00ED0774">
              <w:t xml:space="preserve"> </w:t>
            </w:r>
            <w:r w:rsidRPr="00ED0774">
              <w:t>с</w:t>
            </w:r>
            <w:r w:rsidR="00926681" w:rsidRPr="00ED0774">
              <w:t xml:space="preserve"> </w:t>
            </w:r>
            <w:r w:rsidRPr="00ED0774">
              <w:t>рецидивом,</w:t>
            </w:r>
            <w:r w:rsidR="00926681" w:rsidRPr="00ED0774">
              <w:t xml:space="preserve"> </w:t>
            </w:r>
            <w:r w:rsidRPr="00ED0774">
              <w:t>%</w:t>
            </w:r>
          </w:p>
        </w:tc>
      </w:tr>
      <w:tr w:rsidR="00500D21" w:rsidRPr="00ED0774" w14:paraId="0DAC474A"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08853A" w14:textId="77777777" w:rsidR="00500D21" w:rsidRPr="00ED0774" w:rsidRDefault="00500D21" w:rsidP="00D2010A">
            <w:pPr>
              <w:jc w:val="center"/>
            </w:pPr>
            <w:r w:rsidRPr="00ED0774">
              <w:t>Благоприят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1EBBCBE" w14:textId="77777777" w:rsidR="00500D21" w:rsidRPr="00ED0774" w:rsidRDefault="00500D21" w:rsidP="00275537">
            <w:pPr>
              <w:numPr>
                <w:ilvl w:val="0"/>
                <w:numId w:val="8"/>
              </w:numPr>
              <w:tabs>
                <w:tab w:val="left" w:pos="178"/>
                <w:tab w:val="num" w:pos="884"/>
              </w:tabs>
              <w:ind w:left="106" w:hanging="106"/>
            </w:pPr>
            <w:r w:rsidRPr="00ED0774">
              <w:rPr>
                <w:lang w:val="en-US"/>
              </w:rPr>
              <w:t>t</w:t>
            </w:r>
            <w:r w:rsidRPr="00ED0774">
              <w:t>(8;21)</w:t>
            </w:r>
            <w:r w:rsidR="00926681" w:rsidRPr="00ED0774">
              <w:t xml:space="preserve"> </w:t>
            </w:r>
            <w:r w:rsidRPr="00ED0774">
              <w:t>и</w:t>
            </w:r>
            <w:r w:rsidR="00926681" w:rsidRPr="00ED0774">
              <w:t xml:space="preserve"> </w:t>
            </w:r>
            <w:r w:rsidR="00E070DE" w:rsidRPr="00ED0774">
              <w:t>лейкоцитоз</w:t>
            </w:r>
            <w:r w:rsidR="00926681" w:rsidRPr="00ED0774">
              <w:t xml:space="preserve"> </w:t>
            </w:r>
            <w:r w:rsidRPr="00ED0774">
              <w:t>≤20</w:t>
            </w:r>
            <w:r w:rsidR="00926681" w:rsidRPr="00ED0774">
              <w:t xml:space="preserve"> </w:t>
            </w:r>
            <w:r w:rsidR="00CB1BFD" w:rsidRPr="00ED0774">
              <w:t>×</w:t>
            </w:r>
            <w:r w:rsidR="00926681" w:rsidRPr="00ED0774">
              <w:t xml:space="preserve"> </w:t>
            </w:r>
            <w:r w:rsidRPr="00ED0774">
              <w:t>10</w:t>
            </w:r>
            <w:r w:rsidRPr="00ED0774">
              <w:rPr>
                <w:vertAlign w:val="superscript"/>
              </w:rPr>
              <w:t>9</w:t>
            </w:r>
            <w:r w:rsidRPr="00ED0774">
              <w:t>/л</w:t>
            </w:r>
          </w:p>
          <w:p w14:paraId="4BB4811E" w14:textId="77777777" w:rsidR="00500D21" w:rsidRPr="00ED0774" w:rsidRDefault="00500D21" w:rsidP="00275537">
            <w:pPr>
              <w:numPr>
                <w:ilvl w:val="0"/>
                <w:numId w:val="8"/>
              </w:numPr>
              <w:tabs>
                <w:tab w:val="left" w:pos="178"/>
                <w:tab w:val="num" w:pos="884"/>
              </w:tabs>
              <w:ind w:left="106" w:hanging="106"/>
            </w:pPr>
            <w:r w:rsidRPr="00ED0774">
              <w:rPr>
                <w:lang w:val="en-US"/>
              </w:rPr>
              <w:t>inv</w:t>
            </w:r>
            <w:r w:rsidRPr="00ED0774">
              <w:t>16;</w:t>
            </w:r>
            <w:r w:rsidR="00926681" w:rsidRPr="00ED0774">
              <w:t xml:space="preserve"> </w:t>
            </w:r>
            <w:r w:rsidRPr="00ED0774">
              <w:rPr>
                <w:lang w:val="en-US"/>
              </w:rPr>
              <w:t>t</w:t>
            </w:r>
            <w:r w:rsidRPr="00ED0774">
              <w:t>(16;16)</w:t>
            </w:r>
            <w:r w:rsidR="00926681" w:rsidRPr="00ED0774">
              <w:t xml:space="preserve"> </w:t>
            </w:r>
            <w:r w:rsidRPr="00ED0774">
              <w:t>до</w:t>
            </w:r>
            <w:r w:rsidR="00926681" w:rsidRPr="00ED0774">
              <w:t xml:space="preserve"> </w:t>
            </w:r>
            <w:r w:rsidRPr="00ED0774">
              <w:t>35</w:t>
            </w:r>
            <w:r w:rsidR="00926681" w:rsidRPr="00ED0774">
              <w:t xml:space="preserve"> </w:t>
            </w:r>
            <w:r w:rsidRPr="00ED0774">
              <w:t>лет</w:t>
            </w:r>
          </w:p>
          <w:p w14:paraId="66CA294D" w14:textId="77777777" w:rsidR="00500D21" w:rsidRPr="00ED0774" w:rsidRDefault="00500D21" w:rsidP="00275537">
            <w:pPr>
              <w:numPr>
                <w:ilvl w:val="0"/>
                <w:numId w:val="8"/>
              </w:numPr>
              <w:tabs>
                <w:tab w:val="left" w:pos="178"/>
                <w:tab w:val="num" w:pos="884"/>
              </w:tabs>
              <w:ind w:left="106" w:hanging="106"/>
            </w:pPr>
            <w:r w:rsidRPr="00ED0774">
              <w:t>мутация</w:t>
            </w:r>
            <w:r w:rsidR="00926681" w:rsidRPr="00ED0774">
              <w:t xml:space="preserve"> </w:t>
            </w:r>
            <w:r w:rsidRPr="00ED0774">
              <w:rPr>
                <w:i/>
                <w:iCs/>
                <w:lang w:val="en-US"/>
              </w:rPr>
              <w:t>CEBPA</w:t>
            </w:r>
            <w:r w:rsidR="00926681" w:rsidRPr="00ED0774">
              <w:t xml:space="preserve"> </w:t>
            </w:r>
            <w:r w:rsidRPr="00ED0774">
              <w:t>(2-аллельная)</w:t>
            </w:r>
          </w:p>
          <w:p w14:paraId="749F51CD" w14:textId="77777777" w:rsidR="00500D21" w:rsidRPr="00ED0774" w:rsidRDefault="00500D21" w:rsidP="00275537">
            <w:pPr>
              <w:numPr>
                <w:ilvl w:val="0"/>
                <w:numId w:val="8"/>
              </w:numPr>
              <w:tabs>
                <w:tab w:val="left" w:pos="178"/>
                <w:tab w:val="num" w:pos="884"/>
              </w:tabs>
              <w:ind w:left="106" w:hanging="106"/>
            </w:pPr>
            <w:r w:rsidRPr="00ED0774">
              <w:t>мутация</w:t>
            </w:r>
            <w:r w:rsidR="00926681" w:rsidRPr="00ED0774">
              <w:t xml:space="preserve"> </w:t>
            </w:r>
            <w:r w:rsidRPr="00ED0774">
              <w:rPr>
                <w:i/>
                <w:iCs/>
                <w:lang w:val="en-US"/>
              </w:rPr>
              <w:t>NPM</w:t>
            </w:r>
            <w:r w:rsidR="00926681" w:rsidRPr="00ED0774">
              <w:t xml:space="preserve"> </w:t>
            </w:r>
            <w:r w:rsidRPr="00ED0774">
              <w:t>без</w:t>
            </w:r>
            <w:r w:rsidR="00926681" w:rsidRPr="00ED0774">
              <w:t xml:space="preserve"> </w:t>
            </w:r>
            <w:r w:rsidRPr="00ED0774">
              <w:rPr>
                <w:i/>
                <w:iCs/>
                <w:lang w:val="en-US"/>
              </w:rPr>
              <w:t>FLT</w:t>
            </w:r>
            <w:r w:rsidRPr="00ED0774">
              <w:rPr>
                <w:i/>
                <w:iCs/>
              </w:rPr>
              <w:t>3-</w:t>
            </w:r>
            <w:r w:rsidRPr="00ED0774">
              <w:rPr>
                <w:i/>
                <w:iCs/>
                <w:lang w:val="en-US"/>
              </w:rPr>
              <w:t>ITD</w:t>
            </w:r>
            <w:r w:rsidR="00926681" w:rsidRPr="00ED0774">
              <w:t xml:space="preserve"> </w:t>
            </w:r>
            <w:r w:rsidRPr="00ED0774">
              <w:t>мутаций</w:t>
            </w:r>
          </w:p>
          <w:p w14:paraId="1F1215B8" w14:textId="77777777" w:rsidR="00500D21" w:rsidRPr="00ED0774" w:rsidRDefault="00500D21" w:rsidP="00275537">
            <w:pPr>
              <w:numPr>
                <w:ilvl w:val="0"/>
                <w:numId w:val="8"/>
              </w:numPr>
              <w:tabs>
                <w:tab w:val="left" w:pos="178"/>
                <w:tab w:val="num" w:pos="884"/>
              </w:tabs>
              <w:ind w:left="106" w:hanging="106"/>
            </w:pP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r w:rsidR="00926681" w:rsidRPr="00ED0774">
              <w:t xml:space="preserve"> </w:t>
            </w:r>
            <w:r w:rsidRPr="00ED0774">
              <w:t>индукции</w:t>
            </w:r>
          </w:p>
          <w:p w14:paraId="13D7EB38" w14:textId="77777777" w:rsidR="00500D21" w:rsidRPr="00ED0774" w:rsidRDefault="00500D21" w:rsidP="00275537">
            <w:pPr>
              <w:numPr>
                <w:ilvl w:val="0"/>
                <w:numId w:val="8"/>
              </w:numPr>
              <w:tabs>
                <w:tab w:val="left" w:pos="178"/>
                <w:tab w:val="num" w:pos="884"/>
              </w:tabs>
              <w:ind w:left="106" w:hanging="106"/>
            </w:pPr>
            <w:r w:rsidRPr="00ED0774">
              <w:t>Отсутствие</w:t>
            </w:r>
            <w:r w:rsidR="00926681" w:rsidRPr="00ED0774">
              <w:t xml:space="preserve"> </w:t>
            </w:r>
            <w:r w:rsidRPr="00ED0774">
              <w:t>МОБ</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677FBC" w14:textId="77777777" w:rsidR="00500D21" w:rsidRPr="00ED0774" w:rsidRDefault="00500D21" w:rsidP="00D2010A">
            <w:pPr>
              <w:jc w:val="center"/>
            </w:pPr>
            <w:r w:rsidRPr="00ED0774">
              <w:t>35</w:t>
            </w:r>
            <w:r w:rsidR="00E41799" w:rsidRPr="00ED0774">
              <w:t>–</w:t>
            </w:r>
            <w:r w:rsidRPr="00ED0774">
              <w:t>4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69C3892" w14:textId="77777777" w:rsidR="00500D21" w:rsidRPr="00ED0774" w:rsidRDefault="00500D21" w:rsidP="00D2010A">
            <w:pPr>
              <w:jc w:val="center"/>
            </w:pPr>
            <w:r w:rsidRPr="00ED0774">
              <w:t>15</w:t>
            </w:r>
            <w:r w:rsidR="00E41799" w:rsidRPr="00ED0774">
              <w:t>–</w:t>
            </w:r>
            <w:r w:rsidRPr="00ED0774">
              <w:t>2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331AC0" w14:textId="77777777" w:rsidR="00500D21" w:rsidRPr="00ED0774" w:rsidRDefault="00500D21" w:rsidP="00D2010A">
            <w:pPr>
              <w:jc w:val="center"/>
            </w:pPr>
            <w:r w:rsidRPr="00ED0774">
              <w:t>≤1</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95E5D5" w14:textId="77777777" w:rsidR="00500D21" w:rsidRPr="00ED0774" w:rsidRDefault="00500D21" w:rsidP="00D2010A">
            <w:pPr>
              <w:jc w:val="center"/>
            </w:pPr>
            <w:r w:rsidRPr="00ED0774">
              <w:t>&lt;1</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EEB0F" w14:textId="77777777" w:rsidR="00500D21" w:rsidRPr="00ED0774" w:rsidRDefault="00500D21" w:rsidP="00D2010A">
            <w:pPr>
              <w:jc w:val="center"/>
            </w:pPr>
            <w:r w:rsidRPr="00ED0774">
              <w:t>10</w:t>
            </w:r>
            <w:r w:rsidR="00E41799" w:rsidRPr="00ED0774">
              <w:t>–</w:t>
            </w:r>
            <w:r w:rsidRPr="00ED0774">
              <w:t>15</w:t>
            </w:r>
          </w:p>
        </w:tc>
      </w:tr>
      <w:tr w:rsidR="00500D21" w:rsidRPr="00ED0774" w14:paraId="03EAA1F8"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379523" w14:textId="77777777" w:rsidR="00500D21" w:rsidRPr="00ED0774" w:rsidRDefault="00500D21" w:rsidP="00D2010A">
            <w:pPr>
              <w:jc w:val="center"/>
            </w:pPr>
            <w:r w:rsidRPr="00ED0774">
              <w:t>Промежуточ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611C7B" w14:textId="77777777" w:rsidR="00500D21" w:rsidRPr="00ED0774" w:rsidRDefault="00500D21" w:rsidP="00275537">
            <w:pPr>
              <w:numPr>
                <w:ilvl w:val="0"/>
                <w:numId w:val="9"/>
              </w:numPr>
              <w:tabs>
                <w:tab w:val="left" w:pos="178"/>
              </w:tabs>
              <w:ind w:left="106" w:hanging="106"/>
            </w:pPr>
            <w:r w:rsidRPr="00ED0774">
              <w:rPr>
                <w:lang w:val="en-US"/>
              </w:rPr>
              <w:t>t</w:t>
            </w:r>
            <w:r w:rsidRPr="00ED0774">
              <w:t>(8;21)</w:t>
            </w:r>
            <w:r w:rsidR="00926681" w:rsidRPr="00ED0774">
              <w:t xml:space="preserve"> </w:t>
            </w:r>
            <w:r w:rsidRPr="00ED0774">
              <w:t>и</w:t>
            </w:r>
            <w:r w:rsidR="00926681" w:rsidRPr="00ED0774">
              <w:t xml:space="preserve"> </w:t>
            </w:r>
            <w:r w:rsidRPr="00ED0774">
              <w:t>л.</w:t>
            </w:r>
            <w:r w:rsidR="00926681" w:rsidRPr="00ED0774">
              <w:t xml:space="preserve"> </w:t>
            </w:r>
            <w:r w:rsidRPr="00ED0774">
              <w:t>&gt;</w:t>
            </w:r>
            <w:r w:rsidR="00926681" w:rsidRPr="00ED0774">
              <w:t xml:space="preserve"> </w:t>
            </w:r>
            <w:r w:rsidRPr="00ED0774">
              <w:t>20</w:t>
            </w:r>
            <w:r w:rsidR="00926681" w:rsidRPr="00ED0774">
              <w:t xml:space="preserve"> </w:t>
            </w:r>
            <w:r w:rsidR="00CB1BFD" w:rsidRPr="00ED0774">
              <w:t>×</w:t>
            </w:r>
            <w:r w:rsidR="00926681" w:rsidRPr="00ED0774">
              <w:t xml:space="preserve"> </w:t>
            </w:r>
            <w:r w:rsidRPr="00ED0774">
              <w:t>10</w:t>
            </w:r>
            <w:r w:rsidRPr="00ED0774">
              <w:rPr>
                <w:vertAlign w:val="superscript"/>
              </w:rPr>
              <w:t>9</w:t>
            </w:r>
            <w:r w:rsidRPr="00ED0774">
              <w:t>/л</w:t>
            </w:r>
          </w:p>
          <w:p w14:paraId="088E8071" w14:textId="77777777" w:rsidR="00500D21" w:rsidRPr="00ED0774" w:rsidRDefault="00500D21" w:rsidP="00275537">
            <w:pPr>
              <w:numPr>
                <w:ilvl w:val="0"/>
                <w:numId w:val="9"/>
              </w:numPr>
              <w:tabs>
                <w:tab w:val="left" w:pos="178"/>
              </w:tabs>
              <w:ind w:left="106" w:hanging="106"/>
            </w:pPr>
            <w:r w:rsidRPr="00ED0774">
              <w:t>Нормальный</w:t>
            </w:r>
            <w:r w:rsidR="00926681" w:rsidRPr="00ED0774">
              <w:t xml:space="preserve"> </w:t>
            </w:r>
            <w:r w:rsidRPr="00ED0774">
              <w:t>кариотип</w:t>
            </w:r>
            <w:r w:rsidR="00926681" w:rsidRPr="00ED0774">
              <w:t xml:space="preserve"> </w:t>
            </w:r>
            <w:r w:rsidRPr="00ED0774">
              <w:t>(или</w:t>
            </w:r>
            <w:r w:rsidR="00926681" w:rsidRPr="00ED0774">
              <w:t xml:space="preserve"> </w:t>
            </w:r>
            <w:r w:rsidRPr="00ED0774">
              <w:t>потеря</w:t>
            </w:r>
            <w:r w:rsidR="00926681" w:rsidRPr="00ED0774">
              <w:t xml:space="preserve"> </w:t>
            </w:r>
            <w:r w:rsidRPr="00ED0774">
              <w:t>только</w:t>
            </w:r>
            <w:r w:rsidR="00926681" w:rsidRPr="00ED0774">
              <w:t xml:space="preserve"> </w:t>
            </w:r>
            <w:r w:rsidRPr="00ED0774">
              <w:t>Х</w:t>
            </w:r>
            <w:r w:rsidR="005D03AB" w:rsidRPr="00ED0774">
              <w:t>-</w:t>
            </w:r>
            <w:r w:rsidRPr="00ED0774">
              <w:t>,</w:t>
            </w:r>
            <w:r w:rsidR="00926681" w:rsidRPr="00ED0774">
              <w:t xml:space="preserve"> </w:t>
            </w:r>
            <w:r w:rsidRPr="00ED0774">
              <w:t>или</w:t>
            </w:r>
            <w:r w:rsidR="00926681" w:rsidRPr="00ED0774">
              <w:t xml:space="preserve"> </w:t>
            </w:r>
            <w:r w:rsidRPr="00ED0774">
              <w:t>только</w:t>
            </w:r>
            <w:r w:rsidR="00926681" w:rsidRPr="00ED0774">
              <w:t xml:space="preserve"> </w:t>
            </w:r>
            <w:r w:rsidRPr="00ED0774">
              <w:rPr>
                <w:lang w:val="en-US"/>
              </w:rPr>
              <w:t>Y</w:t>
            </w:r>
            <w:r w:rsidR="005D03AB" w:rsidRPr="00ED0774">
              <w:t>-</w:t>
            </w:r>
            <w:r w:rsidRPr="00ED0774">
              <w:t>хромосомы)</w:t>
            </w:r>
            <w:r w:rsidR="00926681" w:rsidRPr="00ED0774">
              <w:t xml:space="preserve"> </w:t>
            </w:r>
            <w:r w:rsidRPr="00ED0774">
              <w:t>с</w:t>
            </w:r>
            <w:r w:rsidR="00926681" w:rsidRPr="00ED0774">
              <w:t xml:space="preserve"> </w:t>
            </w:r>
            <w:r w:rsidR="00E070DE" w:rsidRPr="00ED0774">
              <w:t>лейкоцитозом</w:t>
            </w:r>
            <w:r w:rsidR="00926681" w:rsidRPr="00ED0774">
              <w:t xml:space="preserve"> </w:t>
            </w:r>
            <w:r w:rsidRPr="00ED0774">
              <w:t>≤100</w:t>
            </w:r>
            <w:r w:rsidR="00926681" w:rsidRPr="00ED0774">
              <w:t xml:space="preserve"> </w:t>
            </w:r>
            <w:r w:rsidR="005D03AB" w:rsidRPr="00ED0774">
              <w:t>×</w:t>
            </w:r>
            <w:r w:rsidR="00926681" w:rsidRPr="00ED0774">
              <w:t xml:space="preserve"> </w:t>
            </w:r>
            <w:r w:rsidRPr="00ED0774">
              <w:t>10</w:t>
            </w:r>
            <w:r w:rsidRPr="00ED0774">
              <w:rPr>
                <w:vertAlign w:val="superscript"/>
              </w:rPr>
              <w:t>9</w:t>
            </w:r>
            <w:r w:rsidRPr="00ED0774">
              <w:t>/л</w:t>
            </w:r>
            <w:r w:rsidR="00926681" w:rsidRPr="00ED0774">
              <w:t xml:space="preserve"> </w:t>
            </w:r>
            <w:r w:rsidRPr="00ED0774">
              <w:t>и</w:t>
            </w:r>
            <w:r w:rsidR="00926681" w:rsidRPr="00ED0774">
              <w:t xml:space="preserve"> </w:t>
            </w:r>
            <w:r w:rsidRPr="00ED0774">
              <w:t>при</w:t>
            </w:r>
            <w:r w:rsidR="00926681" w:rsidRPr="00ED0774">
              <w:t xml:space="preserve"> </w:t>
            </w:r>
            <w:r w:rsidRPr="00ED0774">
              <w:t>достижении</w:t>
            </w:r>
            <w:r w:rsidR="00926681" w:rsidRPr="00ED0774">
              <w:t xml:space="preserve"> </w:t>
            </w: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E215CA" w14:textId="77777777" w:rsidR="00500D21" w:rsidRPr="00ED0774" w:rsidRDefault="00500D21" w:rsidP="00D2010A">
            <w:pPr>
              <w:jc w:val="center"/>
            </w:pPr>
            <w:r w:rsidRPr="00ED0774">
              <w:t>50</w:t>
            </w:r>
            <w:r w:rsidR="00E41799" w:rsidRPr="00ED0774">
              <w:t>–</w:t>
            </w:r>
            <w:r w:rsidRPr="00ED0774">
              <w:t>55</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56ABCB3" w14:textId="77777777" w:rsidR="00500D21" w:rsidRPr="00ED0774" w:rsidRDefault="00500D21" w:rsidP="00D2010A">
            <w:pPr>
              <w:jc w:val="center"/>
            </w:pPr>
            <w:r w:rsidRPr="00ED0774">
              <w:t>20</w:t>
            </w:r>
            <w:r w:rsidR="00E41799" w:rsidRPr="00ED0774">
              <w:t>–</w:t>
            </w:r>
            <w:r w:rsidRPr="00ED0774">
              <w:t>25</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AD60275" w14:textId="77777777" w:rsidR="00500D21" w:rsidRPr="00ED0774" w:rsidRDefault="00500D21" w:rsidP="00D2010A">
            <w:pPr>
              <w:jc w:val="center"/>
            </w:pPr>
            <w:r w:rsidRPr="00ED0774">
              <w:t>≤2</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F291DC4" w14:textId="77777777" w:rsidR="00500D21" w:rsidRPr="00ED0774" w:rsidRDefault="00500D21" w:rsidP="00D2010A">
            <w:pPr>
              <w:jc w:val="center"/>
            </w:pPr>
            <w:r w:rsidRPr="00ED0774">
              <w:rPr>
                <w:u w:val="single"/>
              </w:rPr>
              <w:t>&lt;</w:t>
            </w:r>
            <w:r w:rsidRPr="00ED0774">
              <w:t>2</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767CB30" w14:textId="77777777" w:rsidR="00500D21" w:rsidRPr="00ED0774" w:rsidRDefault="00500D21" w:rsidP="00D2010A">
            <w:pPr>
              <w:jc w:val="center"/>
            </w:pPr>
            <w:r w:rsidRPr="00ED0774">
              <w:t>&lt;20</w:t>
            </w:r>
            <w:r w:rsidR="00E41799" w:rsidRPr="00ED0774">
              <w:t>–</w:t>
            </w:r>
            <w:r w:rsidRPr="00ED0774">
              <w:t>25</w:t>
            </w:r>
          </w:p>
        </w:tc>
      </w:tr>
      <w:tr w:rsidR="00500D21" w:rsidRPr="00ED0774" w14:paraId="1E37B3EE"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545D0A" w14:textId="77777777" w:rsidR="00500D21" w:rsidRPr="00ED0774" w:rsidRDefault="00500D21" w:rsidP="00D2010A">
            <w:pPr>
              <w:jc w:val="center"/>
            </w:pPr>
            <w:r w:rsidRPr="00ED0774">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824071" w14:textId="77777777" w:rsidR="00500D21" w:rsidRPr="00ED0774" w:rsidRDefault="00500D21" w:rsidP="00275537">
            <w:pPr>
              <w:numPr>
                <w:ilvl w:val="0"/>
                <w:numId w:val="10"/>
              </w:numPr>
              <w:tabs>
                <w:tab w:val="left" w:pos="178"/>
              </w:tabs>
              <w:ind w:left="106" w:hanging="106"/>
            </w:pPr>
            <w:r w:rsidRPr="00ED0774">
              <w:t>Недостижение</w:t>
            </w:r>
            <w:r w:rsidR="00926681" w:rsidRPr="00ED0774">
              <w:t xml:space="preserve"> </w:t>
            </w:r>
            <w:r w:rsidRPr="00ED0774">
              <w:t>ПР</w:t>
            </w:r>
            <w:r w:rsidR="00926681" w:rsidRPr="00ED0774">
              <w:t xml:space="preserve"> </w:t>
            </w:r>
            <w:r w:rsidRPr="00ED0774">
              <w:t>после</w:t>
            </w:r>
            <w:r w:rsidR="00926681" w:rsidRPr="00ED0774">
              <w:t xml:space="preserve"> </w:t>
            </w:r>
            <w:r w:rsidRPr="00ED0774">
              <w:t>1-го</w:t>
            </w:r>
            <w:r w:rsidR="00926681" w:rsidRPr="00ED0774">
              <w:t xml:space="preserve"> </w:t>
            </w:r>
            <w:r w:rsidRPr="00ED0774">
              <w:t>курса</w:t>
            </w:r>
            <w:r w:rsidR="00926681" w:rsidRPr="00ED0774">
              <w:t xml:space="preserve"> </w:t>
            </w:r>
            <w:r w:rsidRPr="00ED0774">
              <w:t>у</w:t>
            </w:r>
            <w:r w:rsidR="00926681" w:rsidRPr="00ED0774">
              <w:t xml:space="preserve"> </w:t>
            </w:r>
            <w:r w:rsidR="00C0487D" w:rsidRPr="00ED0774">
              <w:t>пациентов</w:t>
            </w:r>
            <w:r w:rsidR="00926681" w:rsidRPr="00ED0774">
              <w:t xml:space="preserve"> </w:t>
            </w:r>
            <w:r w:rsidRPr="00ED0774">
              <w:lastRenderedPageBreak/>
              <w:t>из</w:t>
            </w:r>
            <w:r w:rsidR="00926681" w:rsidRPr="00ED0774">
              <w:t xml:space="preserve"> </w:t>
            </w:r>
            <w:r w:rsidRPr="00ED0774">
              <w:t>групп</w:t>
            </w:r>
            <w:r w:rsidR="00926681" w:rsidRPr="00ED0774">
              <w:t xml:space="preserve"> </w:t>
            </w:r>
            <w:r w:rsidRPr="00ED0774">
              <w:t>благоприятного</w:t>
            </w:r>
            <w:r w:rsidR="00926681" w:rsidRPr="00ED0774">
              <w:t xml:space="preserve"> </w:t>
            </w:r>
            <w:r w:rsidRPr="00ED0774">
              <w:t>и</w:t>
            </w:r>
            <w:r w:rsidR="00926681" w:rsidRPr="00ED0774">
              <w:t xml:space="preserve"> </w:t>
            </w:r>
            <w:r w:rsidRPr="00ED0774">
              <w:t>промежуточного</w:t>
            </w:r>
            <w:r w:rsidR="00926681" w:rsidRPr="00ED0774">
              <w:t xml:space="preserve"> </w:t>
            </w:r>
            <w:r w:rsidRPr="00ED0774">
              <w:t>риска</w:t>
            </w:r>
          </w:p>
          <w:p w14:paraId="75EF19E5" w14:textId="77777777" w:rsidR="00500D21" w:rsidRPr="00ED0774" w:rsidRDefault="00500D21" w:rsidP="00275537">
            <w:pPr>
              <w:numPr>
                <w:ilvl w:val="0"/>
                <w:numId w:val="10"/>
              </w:numPr>
              <w:tabs>
                <w:tab w:val="left" w:pos="178"/>
              </w:tabs>
              <w:ind w:left="106" w:hanging="106"/>
            </w:pPr>
            <w:r w:rsidRPr="00ED0774">
              <w:t>Нормальный</w:t>
            </w:r>
            <w:r w:rsidR="00926681" w:rsidRPr="00ED0774">
              <w:t xml:space="preserve"> </w:t>
            </w:r>
            <w:r w:rsidRPr="00ED0774">
              <w:t>кариотип</w:t>
            </w:r>
            <w:r w:rsidR="00926681" w:rsidRPr="00ED0774">
              <w:t xml:space="preserve"> </w:t>
            </w:r>
            <w:r w:rsidRPr="00ED0774">
              <w:t>и</w:t>
            </w:r>
            <w:r w:rsidR="00926681" w:rsidRPr="00ED0774">
              <w:t xml:space="preserve"> </w:t>
            </w:r>
            <w:r w:rsidRPr="00ED0774">
              <w:t>л</w:t>
            </w:r>
            <w:r w:rsidR="00E070DE" w:rsidRPr="00ED0774">
              <w:t>ейкоцитоз</w:t>
            </w:r>
            <w:r w:rsidR="00926681" w:rsidRPr="00ED0774">
              <w:t xml:space="preserve"> </w:t>
            </w:r>
            <w:r w:rsidRPr="00ED0774">
              <w:t>&gt;100</w:t>
            </w:r>
            <w:r w:rsidR="00926681" w:rsidRPr="00ED0774">
              <w:t xml:space="preserve"> </w:t>
            </w:r>
            <w:r w:rsidR="005D03AB" w:rsidRPr="00ED0774">
              <w:t>×</w:t>
            </w:r>
            <w:r w:rsidR="00926681" w:rsidRPr="00ED0774">
              <w:t xml:space="preserve"> </w:t>
            </w:r>
            <w:r w:rsidRPr="00ED0774">
              <w:t>10</w:t>
            </w:r>
            <w:r w:rsidRPr="00ED0774">
              <w:rPr>
                <w:vertAlign w:val="superscript"/>
              </w:rPr>
              <w:t>9</w:t>
            </w:r>
            <w:r w:rsidRPr="00ED0774">
              <w:t>/л</w:t>
            </w:r>
          </w:p>
          <w:p w14:paraId="70C16724" w14:textId="77777777" w:rsidR="00500D21" w:rsidRPr="00ED0774" w:rsidRDefault="00500D21" w:rsidP="00275537">
            <w:pPr>
              <w:numPr>
                <w:ilvl w:val="0"/>
                <w:numId w:val="10"/>
              </w:numPr>
              <w:tabs>
                <w:tab w:val="left" w:pos="178"/>
              </w:tabs>
              <w:ind w:left="106" w:hanging="106"/>
            </w:pPr>
            <w:r w:rsidRPr="00ED0774">
              <w:t>Аномальный</w:t>
            </w:r>
            <w:r w:rsidR="00926681" w:rsidRPr="00ED0774">
              <w:t xml:space="preserve"> </w:t>
            </w:r>
            <w:r w:rsidRPr="00ED0774">
              <w:t>кариотип,</w:t>
            </w:r>
            <w:r w:rsidR="00926681" w:rsidRPr="00ED0774">
              <w:t xml:space="preserve"> </w:t>
            </w:r>
            <w:r w:rsidRPr="00ED0774">
              <w:t>неотмеченный</w:t>
            </w:r>
            <w:r w:rsidR="00926681" w:rsidRPr="00ED0774">
              <w:t xml:space="preserve"> </w:t>
            </w:r>
            <w:r w:rsidRPr="00ED0774">
              <w:t>в</w:t>
            </w:r>
            <w:r w:rsidR="00926681" w:rsidRPr="00ED0774">
              <w:t xml:space="preserve"> </w:t>
            </w:r>
            <w:r w:rsidRPr="00ED0774">
              <w:t>группе</w:t>
            </w:r>
            <w:r w:rsidR="00926681" w:rsidRPr="00ED0774">
              <w:t xml:space="preserve"> </w:t>
            </w:r>
            <w:r w:rsidRPr="00ED0774">
              <w:t>промежуточного</w:t>
            </w:r>
            <w:r w:rsidR="00926681" w:rsidRPr="00ED0774">
              <w:t xml:space="preserve"> </w:t>
            </w:r>
            <w:r w:rsidRPr="00ED0774">
              <w:t>и</w:t>
            </w:r>
            <w:r w:rsidR="00926681" w:rsidRPr="00ED0774">
              <w:t xml:space="preserve"> </w:t>
            </w:r>
            <w:r w:rsidRPr="00ED0774">
              <w:t>очень</w:t>
            </w:r>
            <w:r w:rsidR="00926681" w:rsidRPr="00ED0774">
              <w:t xml:space="preserve"> </w:t>
            </w:r>
            <w:r w:rsidRPr="00ED0774">
              <w:t>плохого</w:t>
            </w:r>
            <w:r w:rsidR="00926681" w:rsidRPr="00ED0774">
              <w:t xml:space="preserve"> </w:t>
            </w:r>
            <w:r w:rsidRPr="00ED0774">
              <w:t>прогноз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69EC125" w14:textId="77777777" w:rsidR="00500D21" w:rsidRPr="00ED0774" w:rsidRDefault="00500D21" w:rsidP="00D2010A">
            <w:pPr>
              <w:jc w:val="center"/>
            </w:pPr>
            <w:r w:rsidRPr="00ED0774">
              <w:lastRenderedPageBreak/>
              <w:t>70</w:t>
            </w:r>
            <w:r w:rsidR="00E41799" w:rsidRPr="00ED0774">
              <w:t>–</w:t>
            </w:r>
            <w:r w:rsidRPr="00ED0774">
              <w:t>8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3648607" w14:textId="77777777" w:rsidR="00500D21" w:rsidRPr="00ED0774" w:rsidRDefault="00500D21" w:rsidP="00D2010A">
            <w:pPr>
              <w:jc w:val="center"/>
            </w:pPr>
            <w:r w:rsidRPr="00ED0774">
              <w:t>30</w:t>
            </w:r>
            <w:r w:rsidR="00E41799" w:rsidRPr="00ED0774">
              <w:t>–</w:t>
            </w:r>
            <w:r w:rsidRPr="00ED0774">
              <w:t>4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768F5C" w14:textId="77777777" w:rsidR="00500D21" w:rsidRPr="00ED0774" w:rsidRDefault="00500D21" w:rsidP="00D2010A">
            <w:pPr>
              <w:jc w:val="center"/>
            </w:pPr>
            <w:r w:rsidRPr="00ED0774">
              <w:rPr>
                <w:u w:val="single"/>
              </w:rPr>
              <w:t>&lt;</w:t>
            </w:r>
            <w:r w:rsidRPr="00ED0774">
              <w:t>3</w:t>
            </w:r>
            <w:r w:rsidR="00E41799" w:rsidRPr="00ED0774">
              <w:t>–</w:t>
            </w:r>
            <w:r w:rsidRPr="00ED0774">
              <w:t>4</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66ADF1" w14:textId="77777777" w:rsidR="00500D21" w:rsidRPr="00ED0774" w:rsidRDefault="00500D21" w:rsidP="00D2010A">
            <w:pPr>
              <w:jc w:val="center"/>
            </w:pPr>
            <w:r w:rsidRPr="00ED0774">
              <w:rPr>
                <w:u w:val="single"/>
              </w:rPr>
              <w:t>&lt;</w:t>
            </w:r>
            <w:r w:rsidRPr="00ED0774">
              <w:t>3</w:t>
            </w:r>
            <w:r w:rsidR="00E41799" w:rsidRPr="00ED0774">
              <w:t>–</w:t>
            </w:r>
            <w:r w:rsidRPr="00ED0774">
              <w:t>4</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2BB125" w14:textId="77777777" w:rsidR="00500D21" w:rsidRPr="00ED0774" w:rsidRDefault="00500D21" w:rsidP="00D2010A">
            <w:pPr>
              <w:jc w:val="center"/>
            </w:pPr>
            <w:r w:rsidRPr="00ED0774">
              <w:t>&lt;30</w:t>
            </w:r>
          </w:p>
        </w:tc>
      </w:tr>
      <w:tr w:rsidR="00500D21" w:rsidRPr="00ED0774" w14:paraId="42722299"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9FE82FB" w14:textId="77777777" w:rsidR="00500D21" w:rsidRPr="00ED0774" w:rsidRDefault="00500D21" w:rsidP="00D2010A">
            <w:pPr>
              <w:jc w:val="center"/>
            </w:pPr>
            <w:r w:rsidRPr="00ED0774">
              <w:t>Очень</w:t>
            </w:r>
            <w:r w:rsidR="00926681" w:rsidRPr="00ED0774">
              <w:t xml:space="preserve"> </w:t>
            </w:r>
            <w:r w:rsidRPr="00ED0774">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F3C901" w14:textId="77777777" w:rsidR="005D03AB" w:rsidRPr="00ED0774" w:rsidRDefault="00500D21" w:rsidP="00275537">
            <w:pPr>
              <w:numPr>
                <w:ilvl w:val="0"/>
                <w:numId w:val="22"/>
              </w:numPr>
              <w:ind w:left="625" w:hanging="662"/>
            </w:pPr>
            <w:r w:rsidRPr="00ED0774">
              <w:t>Моносомный</w:t>
            </w:r>
            <w:r w:rsidR="00926681" w:rsidRPr="00ED0774">
              <w:t xml:space="preserve"> </w:t>
            </w:r>
            <w:r w:rsidRPr="00ED0774">
              <w:t>кариотип</w:t>
            </w:r>
          </w:p>
          <w:p w14:paraId="0A72DB79" w14:textId="77777777" w:rsidR="005D03AB" w:rsidRPr="00ED0774" w:rsidRDefault="00500D21" w:rsidP="00275537">
            <w:pPr>
              <w:numPr>
                <w:ilvl w:val="0"/>
                <w:numId w:val="22"/>
              </w:numPr>
              <w:ind w:left="625" w:hanging="662"/>
            </w:pPr>
            <w:r w:rsidRPr="00ED0774">
              <w:t>Аномалии</w:t>
            </w:r>
            <w:r w:rsidR="00926681" w:rsidRPr="00ED0774">
              <w:t xml:space="preserve"> </w:t>
            </w:r>
            <w:r w:rsidRPr="00ED0774">
              <w:t>3</w:t>
            </w:r>
            <w:r w:rsidRPr="00ED0774">
              <w:rPr>
                <w:lang w:val="en-US"/>
              </w:rPr>
              <w:t>q</w:t>
            </w:r>
            <w:r w:rsidRPr="00ED0774">
              <w:t>26</w:t>
            </w:r>
          </w:p>
          <w:p w14:paraId="735A5598" w14:textId="77777777" w:rsidR="00500D21" w:rsidRPr="00ED0774" w:rsidRDefault="00500D21" w:rsidP="00275537">
            <w:pPr>
              <w:numPr>
                <w:ilvl w:val="0"/>
                <w:numId w:val="22"/>
              </w:numPr>
              <w:ind w:left="625" w:hanging="662"/>
            </w:pPr>
            <w:r w:rsidRPr="00ED0774">
              <w:t>Гиперэкспрессия</w:t>
            </w:r>
            <w:r w:rsidR="00926681" w:rsidRPr="00ED0774">
              <w:t xml:space="preserve"> </w:t>
            </w:r>
            <w:r w:rsidRPr="00ED0774">
              <w:rPr>
                <w:i/>
                <w:iCs/>
                <w:lang w:val="en-US"/>
              </w:rPr>
              <w:t>Evi</w:t>
            </w:r>
            <w:r w:rsidRPr="00ED0774">
              <w:rPr>
                <w:i/>
                <w:iCs/>
              </w:rPr>
              <w:t>-1</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92A19A" w14:textId="77777777" w:rsidR="00500D21" w:rsidRPr="00ED0774" w:rsidRDefault="00500D21" w:rsidP="00D2010A">
            <w:pPr>
              <w:jc w:val="center"/>
            </w:pPr>
            <w:r w:rsidRPr="00ED0774">
              <w:t>&gt;9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4E74AC" w14:textId="77777777" w:rsidR="00500D21" w:rsidRPr="00ED0774" w:rsidRDefault="00500D21" w:rsidP="00D2010A">
            <w:pPr>
              <w:jc w:val="center"/>
            </w:pPr>
            <w:r w:rsidRPr="00ED0774">
              <w:t>40</w:t>
            </w:r>
            <w:r w:rsidR="00E41799" w:rsidRPr="00ED0774">
              <w:t>–</w:t>
            </w:r>
            <w:r w:rsidRPr="00ED0774">
              <w:t>5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EE1B3" w14:textId="77777777" w:rsidR="00500D21" w:rsidRPr="00ED0774" w:rsidRDefault="00500D21" w:rsidP="00D2010A">
            <w:pPr>
              <w:jc w:val="center"/>
            </w:pPr>
            <w:r w:rsidRPr="00ED0774">
              <w:t>≤5</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854334" w14:textId="77777777" w:rsidR="00500D21" w:rsidRPr="00ED0774" w:rsidRDefault="00500D21" w:rsidP="00D2010A">
            <w:pPr>
              <w:jc w:val="center"/>
            </w:pPr>
            <w:r w:rsidRPr="00ED0774">
              <w:t>≤5</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6FFE0D" w14:textId="77777777" w:rsidR="00500D21" w:rsidRPr="00ED0774" w:rsidRDefault="00500D21" w:rsidP="00D2010A">
            <w:pPr>
              <w:jc w:val="center"/>
            </w:pPr>
            <w:r w:rsidRPr="00ED0774">
              <w:t>&lt;40</w:t>
            </w:r>
          </w:p>
        </w:tc>
      </w:tr>
    </w:tbl>
    <w:p w14:paraId="0CCC5144" w14:textId="77777777" w:rsidR="00451632" w:rsidRPr="00B70FAF" w:rsidRDefault="00451632" w:rsidP="00B70FAF">
      <w:pPr>
        <w:suppressAutoHyphens/>
        <w:spacing w:before="240"/>
        <w:outlineLvl w:val="1"/>
        <w:rPr>
          <w:rFonts w:eastAsia="Calibri"/>
          <w:b/>
          <w:sz w:val="28"/>
          <w:lang w:eastAsia="x-none"/>
        </w:rPr>
        <w:sectPr w:rsidR="00451632" w:rsidRPr="00B70FAF" w:rsidSect="005B61F1">
          <w:footerReference w:type="default" r:id="rId10"/>
          <w:pgSz w:w="11906" w:h="16838" w:code="9"/>
          <w:pgMar w:top="1134" w:right="850" w:bottom="1134" w:left="1701" w:header="708" w:footer="708" w:gutter="0"/>
          <w:cols w:space="720"/>
          <w:formProt w:val="0"/>
          <w:titlePg/>
          <w:docGrid w:linePitch="360" w:charSpace="-6145"/>
        </w:sectPr>
      </w:pPr>
    </w:p>
    <w:p w14:paraId="15565FF1" w14:textId="780F7177" w:rsidR="00F915A2" w:rsidRPr="00ED0774" w:rsidRDefault="00451632" w:rsidP="00653711">
      <w:pPr>
        <w:pStyle w:val="2"/>
      </w:pPr>
      <w:bookmarkStart w:id="152" w:name="_Toc26787592"/>
      <w:bookmarkStart w:id="153" w:name="_Toc64624808"/>
      <w:r w:rsidRPr="00ED0774">
        <w:lastRenderedPageBreak/>
        <w:t xml:space="preserve">Приложение </w:t>
      </w:r>
      <w:r w:rsidR="00771E82" w:rsidRPr="00ED0774">
        <w:t>А3.</w:t>
      </w:r>
      <w:r w:rsidR="00EA15AE">
        <w:rPr>
          <w:lang w:val="ru-RU"/>
        </w:rPr>
        <w:t>4</w:t>
      </w:r>
      <w:r w:rsidRPr="00ED0774">
        <w:t>.</w:t>
      </w:r>
      <w:r w:rsidR="00926681" w:rsidRPr="00ED0774">
        <w:t xml:space="preserve"> </w:t>
      </w:r>
      <w:r w:rsidR="0041340E" w:rsidRPr="00ED0774">
        <w:t>Критерии</w:t>
      </w:r>
      <w:r w:rsidR="00926681" w:rsidRPr="00ED0774">
        <w:t xml:space="preserve"> </w:t>
      </w:r>
      <w:r w:rsidR="0041340E" w:rsidRPr="00ED0774">
        <w:t>диагностики</w:t>
      </w:r>
      <w:r w:rsidR="00926681" w:rsidRPr="00ED0774">
        <w:t xml:space="preserve"> </w:t>
      </w:r>
      <w:r w:rsidR="00DB4E71" w:rsidRPr="00ED0774">
        <w:t>острого</w:t>
      </w:r>
      <w:r w:rsidR="00926681" w:rsidRPr="00ED0774">
        <w:t xml:space="preserve"> </w:t>
      </w:r>
      <w:r w:rsidR="00DB4E71" w:rsidRPr="00ED0774">
        <w:t>лейкоза</w:t>
      </w:r>
      <w:r w:rsidR="00926681" w:rsidRPr="00ED0774">
        <w:t xml:space="preserve"> </w:t>
      </w:r>
      <w:r w:rsidR="00DB4E71" w:rsidRPr="00ED0774">
        <w:t>смешанного</w:t>
      </w:r>
      <w:r w:rsidR="00926681" w:rsidRPr="00ED0774">
        <w:t xml:space="preserve"> </w:t>
      </w:r>
      <w:r w:rsidR="00DB4E71" w:rsidRPr="00ED0774">
        <w:t>фенотипа</w:t>
      </w:r>
      <w:r w:rsidR="00926681" w:rsidRPr="00ED0774">
        <w:t xml:space="preserve"> </w:t>
      </w:r>
      <w:r w:rsidR="0041340E" w:rsidRPr="00ED0774">
        <w:t>при</w:t>
      </w:r>
      <w:r w:rsidR="00926681" w:rsidRPr="00ED0774">
        <w:t xml:space="preserve"> </w:t>
      </w:r>
      <w:r w:rsidR="0041340E" w:rsidRPr="00ED0774">
        <w:t>единой</w:t>
      </w:r>
      <w:r w:rsidR="00926681" w:rsidRPr="00ED0774">
        <w:t xml:space="preserve"> </w:t>
      </w:r>
      <w:r w:rsidR="0041340E" w:rsidRPr="00ED0774">
        <w:t>бластной</w:t>
      </w:r>
      <w:r w:rsidR="00926681" w:rsidRPr="00ED0774">
        <w:t xml:space="preserve"> </w:t>
      </w:r>
      <w:r w:rsidR="0041340E" w:rsidRPr="00ED0774">
        <w:t>популяции</w:t>
      </w:r>
      <w:bookmarkEnd w:id="152"/>
      <w:bookmarkEnd w:id="153"/>
    </w:p>
    <w:p w14:paraId="2DAB69E8" w14:textId="77777777" w:rsidR="00A11EED" w:rsidRPr="00ED0774" w:rsidRDefault="00A11EED" w:rsidP="00705E68">
      <w:pPr>
        <w:rPr>
          <w:b/>
          <w:bCs/>
        </w:rPr>
      </w:pPr>
    </w:p>
    <w:p w14:paraId="240ABC74" w14:textId="4D493A66" w:rsidR="00F915A2" w:rsidRPr="00AD736D" w:rsidRDefault="009D0466" w:rsidP="00705E68">
      <w:pPr>
        <w:rPr>
          <w:spacing w:val="-4"/>
        </w:rPr>
      </w:pPr>
      <w:r w:rsidRPr="00AD736D">
        <w:t xml:space="preserve">Таблица 1. </w:t>
      </w:r>
      <w:r w:rsidR="00F915A2" w:rsidRPr="00AD736D">
        <w:rPr>
          <w:spacing w:val="-4"/>
        </w:rPr>
        <w:t>Критерии</w:t>
      </w:r>
      <w:r w:rsidR="00926681" w:rsidRPr="00AD736D">
        <w:rPr>
          <w:spacing w:val="-4"/>
        </w:rPr>
        <w:t xml:space="preserve"> </w:t>
      </w:r>
      <w:r w:rsidR="00F915A2" w:rsidRPr="00AD736D">
        <w:rPr>
          <w:spacing w:val="-4"/>
        </w:rPr>
        <w:t>диагностики</w:t>
      </w:r>
      <w:r w:rsidR="00926681" w:rsidRPr="00AD736D">
        <w:rPr>
          <w:spacing w:val="-4"/>
        </w:rPr>
        <w:t xml:space="preserve"> </w:t>
      </w:r>
      <w:r w:rsidR="00F915A2" w:rsidRPr="00AD736D">
        <w:rPr>
          <w:spacing w:val="-4"/>
        </w:rPr>
        <w:t>ОЛСФ</w:t>
      </w:r>
      <w:r w:rsidR="00926681" w:rsidRPr="00AD736D">
        <w:rPr>
          <w:spacing w:val="-4"/>
        </w:rPr>
        <w:t xml:space="preserve"> </w:t>
      </w:r>
      <w:r w:rsidR="00F915A2" w:rsidRPr="00AD736D">
        <w:rPr>
          <w:spacing w:val="-4"/>
        </w:rPr>
        <w:t>при</w:t>
      </w:r>
      <w:r w:rsidR="00926681" w:rsidRPr="00AD736D">
        <w:rPr>
          <w:spacing w:val="-4"/>
        </w:rPr>
        <w:t xml:space="preserve"> </w:t>
      </w:r>
      <w:r w:rsidR="00F915A2" w:rsidRPr="00AD736D">
        <w:rPr>
          <w:spacing w:val="-4"/>
        </w:rPr>
        <w:t>единой</w:t>
      </w:r>
      <w:r w:rsidR="00926681" w:rsidRPr="00AD736D">
        <w:rPr>
          <w:spacing w:val="-4"/>
        </w:rPr>
        <w:t xml:space="preserve"> </w:t>
      </w:r>
      <w:r w:rsidR="00F915A2" w:rsidRPr="00AD736D">
        <w:rPr>
          <w:spacing w:val="-4"/>
        </w:rPr>
        <w:t>бластной</w:t>
      </w:r>
      <w:r w:rsidR="00926681" w:rsidRPr="00AD736D">
        <w:rPr>
          <w:spacing w:val="-4"/>
        </w:rPr>
        <w:t xml:space="preserve"> </w:t>
      </w:r>
      <w:r w:rsidR="00F915A2" w:rsidRPr="00AD736D">
        <w:rPr>
          <w:spacing w:val="-4"/>
        </w:rPr>
        <w:t>популяции</w:t>
      </w:r>
      <w:r w:rsidR="00926681" w:rsidRPr="00AD736D">
        <w:rPr>
          <w:spacing w:val="-4"/>
        </w:rPr>
        <w:t xml:space="preserve"> </w:t>
      </w:r>
      <w:r w:rsidR="00500D21" w:rsidRPr="00AD736D">
        <w:rPr>
          <w:spacing w:val="-4"/>
        </w:rPr>
        <w:fldChar w:fldCharType="begin" w:fldLock="1"/>
      </w:r>
      <w:r w:rsidR="000E616A" w:rsidRPr="00AD736D">
        <w:rPr>
          <w:spacing w:val="-4"/>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2]","plainTextFormattedCitation":"[32]","previouslyFormattedCitation":"[32]"},"properties":{"noteIndex":0},"schema":"https://github.com/citation-style-language/schema/raw/master/csl-citation.json"}</w:instrText>
      </w:r>
      <w:r w:rsidR="00500D21" w:rsidRPr="00AD736D">
        <w:rPr>
          <w:spacing w:val="-4"/>
        </w:rPr>
        <w:fldChar w:fldCharType="separate"/>
      </w:r>
      <w:r w:rsidR="000E616A" w:rsidRPr="00AD736D">
        <w:rPr>
          <w:noProof/>
          <w:spacing w:val="-4"/>
        </w:rPr>
        <w:t>[32]</w:t>
      </w:r>
      <w:r w:rsidR="00500D21" w:rsidRPr="00AD736D">
        <w:rPr>
          <w:spacing w:val="-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45"/>
      </w:tblGrid>
      <w:tr w:rsidR="00F915A2" w:rsidRPr="00ED0774" w14:paraId="6F14343D" w14:textId="77777777">
        <w:tc>
          <w:tcPr>
            <w:tcW w:w="9345" w:type="dxa"/>
            <w:shd w:val="clear" w:color="auto" w:fill="auto"/>
          </w:tcPr>
          <w:p w14:paraId="4AEC7971" w14:textId="77777777" w:rsidR="00F915A2" w:rsidRPr="00ED0774" w:rsidRDefault="00F915A2" w:rsidP="00D2010A">
            <w:r w:rsidRPr="00ED0774">
              <w:t>Миелоидная</w:t>
            </w:r>
            <w:r w:rsidR="00926681" w:rsidRPr="00ED0774">
              <w:t xml:space="preserve"> </w:t>
            </w:r>
            <w:r w:rsidRPr="00ED0774">
              <w:t>направленность</w:t>
            </w:r>
          </w:p>
          <w:p w14:paraId="6CFBD2F1" w14:textId="77777777" w:rsidR="00F915A2" w:rsidRPr="00ED0774" w:rsidRDefault="00DD0F17" w:rsidP="00275537">
            <w:pPr>
              <w:numPr>
                <w:ilvl w:val="0"/>
                <w:numId w:val="5"/>
              </w:numPr>
              <w:ind w:left="0" w:hanging="11"/>
            </w:pPr>
            <w:r w:rsidRPr="00ED0774">
              <w:rPr>
                <w:iCs/>
                <w:lang w:val="en-US"/>
              </w:rPr>
              <w:t>MPO</w:t>
            </w:r>
            <w:r w:rsidR="00F915A2" w:rsidRPr="00ED0774">
              <w:t>,</w:t>
            </w:r>
            <w:r w:rsidR="00926681" w:rsidRPr="00ED0774">
              <w:t xml:space="preserve"> </w:t>
            </w:r>
            <w:r w:rsidR="00F915A2" w:rsidRPr="00ED0774">
              <w:t>по</w:t>
            </w:r>
            <w:r w:rsidR="00754DBB" w:rsidRPr="00ED0774">
              <w:t>ложитель</w:t>
            </w:r>
            <w:r w:rsidR="00F915A2" w:rsidRPr="00ED0774">
              <w:t>ный</w:t>
            </w:r>
            <w:r w:rsidR="00926681" w:rsidRPr="00ED0774">
              <w:t xml:space="preserve"> </w:t>
            </w:r>
            <w:r w:rsidR="00F915A2" w:rsidRPr="00ED0774">
              <w:t>результат</w:t>
            </w:r>
            <w:r w:rsidR="00926681" w:rsidRPr="00ED0774">
              <w:t xml:space="preserve"> </w:t>
            </w:r>
            <w:r w:rsidR="00F915A2" w:rsidRPr="00ED0774">
              <w:t>при</w:t>
            </w:r>
            <w:r w:rsidR="00926681" w:rsidRPr="00ED0774">
              <w:t xml:space="preserve"> </w:t>
            </w:r>
            <w:r w:rsidR="00F915A2" w:rsidRPr="00ED0774">
              <w:t>проведении</w:t>
            </w:r>
            <w:r w:rsidR="00926681" w:rsidRPr="00ED0774">
              <w:t xml:space="preserve"> </w:t>
            </w:r>
            <w:r w:rsidR="00F915A2" w:rsidRPr="00ED0774">
              <w:t>цитохимической</w:t>
            </w:r>
            <w:r w:rsidR="00926681" w:rsidRPr="00ED0774">
              <w:t xml:space="preserve"> </w:t>
            </w:r>
            <w:r w:rsidR="00F915A2" w:rsidRPr="00ED0774">
              <w:t>реакции</w:t>
            </w:r>
            <w:r w:rsidR="00926681" w:rsidRPr="00ED0774">
              <w:t xml:space="preserve"> </w:t>
            </w:r>
            <w:r w:rsidR="00F915A2" w:rsidRPr="00ED0774">
              <w:t>и/или</w:t>
            </w:r>
            <w:r w:rsidR="00926681" w:rsidRPr="00ED0774">
              <w:t xml:space="preserve"> </w:t>
            </w:r>
            <w:r w:rsidR="00F915A2" w:rsidRPr="00ED0774">
              <w:t>проточной</w:t>
            </w:r>
            <w:r w:rsidR="00926681" w:rsidRPr="00ED0774">
              <w:t xml:space="preserve"> </w:t>
            </w:r>
            <w:r w:rsidR="00F915A2" w:rsidRPr="00ED0774">
              <w:t>цитофлуориметрии</w:t>
            </w:r>
            <w:r w:rsidR="00926681" w:rsidRPr="00ED0774">
              <w:t xml:space="preserve"> </w:t>
            </w:r>
            <w:r w:rsidR="00F915A2" w:rsidRPr="00ED0774">
              <w:t>и/или</w:t>
            </w:r>
            <w:r w:rsidR="00926681" w:rsidRPr="00ED0774">
              <w:t xml:space="preserve"> </w:t>
            </w:r>
            <w:r w:rsidR="00F915A2" w:rsidRPr="00ED0774">
              <w:t>иммуногистохимическом</w:t>
            </w:r>
            <w:r w:rsidR="00926681" w:rsidRPr="00ED0774">
              <w:t xml:space="preserve"> </w:t>
            </w:r>
            <w:r w:rsidR="00F915A2" w:rsidRPr="00ED0774">
              <w:t>исследовании;</w:t>
            </w:r>
          </w:p>
          <w:p w14:paraId="13D8612A" w14:textId="77777777" w:rsidR="00F915A2" w:rsidRPr="00ED0774" w:rsidRDefault="00F915A2" w:rsidP="00D2010A">
            <w:r w:rsidRPr="00ED0774">
              <w:t>•</w:t>
            </w:r>
            <w:r w:rsidRPr="00ED0774">
              <w:tab/>
            </w:r>
            <w:r w:rsidR="00754DBB" w:rsidRPr="00ED0774">
              <w:t>2</w:t>
            </w:r>
            <w:r w:rsidR="00926681" w:rsidRPr="00ED0774">
              <w:t xml:space="preserve"> </w:t>
            </w:r>
            <w:r w:rsidRPr="00ED0774">
              <w:t>и</w:t>
            </w:r>
            <w:r w:rsidR="00926681" w:rsidRPr="00ED0774">
              <w:t xml:space="preserve"> </w:t>
            </w:r>
            <w:r w:rsidRPr="00ED0774">
              <w:t>более</w:t>
            </w:r>
            <w:r w:rsidR="00926681" w:rsidRPr="00ED0774">
              <w:t xml:space="preserve"> </w:t>
            </w:r>
            <w:r w:rsidRPr="00ED0774">
              <w:t>моноцитарных</w:t>
            </w:r>
            <w:r w:rsidR="00926681" w:rsidRPr="00ED0774">
              <w:t xml:space="preserve"> </w:t>
            </w:r>
            <w:r w:rsidRPr="00ED0774">
              <w:t>антигена:</w:t>
            </w:r>
            <w:r w:rsidR="00926681" w:rsidRPr="00ED0774">
              <w:t xml:space="preserve"> </w:t>
            </w:r>
            <w:r w:rsidRPr="00ED0774">
              <w:t>неспецифическая</w:t>
            </w:r>
            <w:r w:rsidR="00926681" w:rsidRPr="00ED0774">
              <w:t xml:space="preserve"> </w:t>
            </w:r>
            <w:r w:rsidRPr="00ED0774">
              <w:t>эстераза,</w:t>
            </w:r>
            <w:r w:rsidR="00926681" w:rsidRPr="00ED0774">
              <w:t xml:space="preserve"> </w:t>
            </w:r>
            <w:r w:rsidRPr="00ED0774">
              <w:t>выявленная</w:t>
            </w:r>
            <w:r w:rsidR="00926681" w:rsidRPr="00ED0774">
              <w:t xml:space="preserve"> </w:t>
            </w:r>
            <w:r w:rsidRPr="00ED0774">
              <w:t>при</w:t>
            </w:r>
            <w:r w:rsidR="00926681" w:rsidRPr="00ED0774">
              <w:t xml:space="preserve"> </w:t>
            </w:r>
            <w:r w:rsidRPr="00ED0774">
              <w:t>проведении</w:t>
            </w:r>
            <w:r w:rsidR="00926681" w:rsidRPr="00ED0774">
              <w:t xml:space="preserve"> </w:t>
            </w:r>
            <w:r w:rsidRPr="00ED0774">
              <w:t>цитохимической</w:t>
            </w:r>
            <w:r w:rsidR="00926681" w:rsidRPr="00ED0774">
              <w:t xml:space="preserve"> </w:t>
            </w:r>
            <w:r w:rsidRPr="00ED0774">
              <w:t>реакции;</w:t>
            </w:r>
            <w:r w:rsidR="00926681" w:rsidRPr="00ED0774">
              <w:t xml:space="preserve"> </w:t>
            </w:r>
            <w:r w:rsidRPr="00ED0774">
              <w:t>и</w:t>
            </w:r>
            <w:r w:rsidR="00926681" w:rsidRPr="00ED0774">
              <w:t xml:space="preserve"> </w:t>
            </w:r>
            <w:r w:rsidRPr="00ED0774">
              <w:t>CD11c,</w:t>
            </w:r>
            <w:r w:rsidR="00926681" w:rsidRPr="00ED0774">
              <w:t xml:space="preserve"> </w:t>
            </w:r>
            <w:r w:rsidRPr="00ED0774">
              <w:t>CD64,</w:t>
            </w:r>
            <w:r w:rsidR="00926681" w:rsidRPr="00ED0774">
              <w:t xml:space="preserve"> </w:t>
            </w:r>
            <w:r w:rsidRPr="00ED0774">
              <w:t>CD14,</w:t>
            </w:r>
            <w:r w:rsidR="00926681" w:rsidRPr="00ED0774">
              <w:t xml:space="preserve"> </w:t>
            </w:r>
            <w:r w:rsidRPr="00ED0774">
              <w:t>лизоцим,</w:t>
            </w:r>
            <w:r w:rsidR="00926681" w:rsidRPr="00ED0774">
              <w:t xml:space="preserve"> </w:t>
            </w:r>
            <w:r w:rsidRPr="00ED0774">
              <w:t>выявленные</w:t>
            </w:r>
            <w:r w:rsidR="00926681" w:rsidRPr="00ED0774">
              <w:t xml:space="preserve"> </w:t>
            </w:r>
            <w:r w:rsidRPr="00ED0774">
              <w:t>при</w:t>
            </w:r>
            <w:r w:rsidR="00926681" w:rsidRPr="00ED0774">
              <w:t xml:space="preserve"> </w:t>
            </w:r>
            <w:r w:rsidRPr="00ED0774">
              <w:t>проточной</w:t>
            </w:r>
            <w:r w:rsidR="00926681" w:rsidRPr="00ED0774">
              <w:t xml:space="preserve"> </w:t>
            </w:r>
            <w:r w:rsidRPr="00ED0774">
              <w:t>цитофлуориметрии</w:t>
            </w:r>
          </w:p>
        </w:tc>
      </w:tr>
      <w:tr w:rsidR="00F915A2" w:rsidRPr="00ED0774" w14:paraId="11AA39B5" w14:textId="77777777">
        <w:tc>
          <w:tcPr>
            <w:tcW w:w="9345" w:type="dxa"/>
            <w:shd w:val="clear" w:color="auto" w:fill="auto"/>
          </w:tcPr>
          <w:p w14:paraId="7524F9E6" w14:textId="77777777" w:rsidR="00F915A2" w:rsidRPr="00ED0774" w:rsidRDefault="00F915A2" w:rsidP="00D2010A">
            <w:r w:rsidRPr="00ED0774">
              <w:t>Т-клеточная</w:t>
            </w:r>
            <w:r w:rsidR="00926681" w:rsidRPr="00ED0774">
              <w:t xml:space="preserve"> </w:t>
            </w:r>
            <w:r w:rsidRPr="00ED0774">
              <w:t>направленность</w:t>
            </w:r>
          </w:p>
          <w:p w14:paraId="2693E292" w14:textId="77777777" w:rsidR="00754DBB" w:rsidRPr="00ED0774" w:rsidRDefault="00F915A2" w:rsidP="00275537">
            <w:pPr>
              <w:numPr>
                <w:ilvl w:val="0"/>
                <w:numId w:val="5"/>
              </w:numPr>
              <w:ind w:left="0" w:firstLine="0"/>
            </w:pPr>
            <w:r w:rsidRPr="00ED0774">
              <w:t>цитоплазматическая</w:t>
            </w:r>
            <w:r w:rsidR="00926681" w:rsidRPr="00ED0774">
              <w:t xml:space="preserve"> </w:t>
            </w:r>
            <w:r w:rsidRPr="00ED0774">
              <w:t>экспрессия</w:t>
            </w:r>
            <w:r w:rsidR="00926681" w:rsidRPr="00ED0774">
              <w:t xml:space="preserve"> </w:t>
            </w:r>
            <w:r w:rsidRPr="00ED0774">
              <w:t>CD3</w:t>
            </w:r>
            <w:r w:rsidR="00926681" w:rsidRPr="00ED0774">
              <w:t xml:space="preserve"> </w:t>
            </w:r>
            <w:r w:rsidRPr="00ED0774">
              <w:t>(при</w:t>
            </w:r>
            <w:r w:rsidR="00926681" w:rsidRPr="00ED0774">
              <w:t xml:space="preserve"> </w:t>
            </w:r>
            <w:r w:rsidRPr="00ED0774">
              <w:t>проточной</w:t>
            </w:r>
            <w:r w:rsidR="00926681" w:rsidRPr="00ED0774">
              <w:t xml:space="preserve"> </w:t>
            </w:r>
            <w:r w:rsidRPr="00ED0774">
              <w:t>цитофлуориметрии</w:t>
            </w:r>
            <w:r w:rsidR="00926681" w:rsidRPr="00ED0774">
              <w:t xml:space="preserve"> </w:t>
            </w:r>
            <w:r w:rsidRPr="00ED0774">
              <w:t>должны</w:t>
            </w:r>
            <w:r w:rsidR="00926681" w:rsidRPr="00ED0774">
              <w:t xml:space="preserve"> </w:t>
            </w:r>
            <w:r w:rsidRPr="00ED0774">
              <w:t>быть</w:t>
            </w:r>
            <w:r w:rsidR="00926681" w:rsidRPr="00ED0774">
              <w:t xml:space="preserve"> </w:t>
            </w:r>
            <w:r w:rsidRPr="00ED0774">
              <w:t>использованы</w:t>
            </w:r>
            <w:r w:rsidR="00926681" w:rsidRPr="00ED0774">
              <w:t xml:space="preserve"> </w:t>
            </w:r>
            <w:r w:rsidRPr="00ED0774">
              <w:t>антитела</w:t>
            </w:r>
            <w:r w:rsidR="00926681" w:rsidRPr="00ED0774">
              <w:t xml:space="preserve"> </w:t>
            </w:r>
            <w:r w:rsidRPr="00ED0774">
              <w:t>к</w:t>
            </w:r>
            <w:r w:rsidR="00926681" w:rsidRPr="00ED0774">
              <w:t xml:space="preserve"> </w:t>
            </w:r>
            <w:r w:rsidRPr="00ED0774">
              <w:t>ε-цепи</w:t>
            </w:r>
            <w:r w:rsidR="00926681" w:rsidRPr="00ED0774">
              <w:t xml:space="preserve"> </w:t>
            </w:r>
            <w:r w:rsidRPr="00ED0774">
              <w:t>антигена</w:t>
            </w:r>
            <w:r w:rsidR="00926681" w:rsidRPr="00ED0774">
              <w:t xml:space="preserve"> </w:t>
            </w:r>
            <w:r w:rsidRPr="00ED0774">
              <w:t>CD3)</w:t>
            </w:r>
          </w:p>
          <w:p w14:paraId="1267B1D1" w14:textId="77777777" w:rsidR="00F915A2" w:rsidRPr="00ED0774" w:rsidRDefault="00F915A2" w:rsidP="00D2010A">
            <w:r w:rsidRPr="00ED0774">
              <w:t>или</w:t>
            </w:r>
          </w:p>
          <w:p w14:paraId="2F1D49F0" w14:textId="77777777" w:rsidR="00F915A2" w:rsidRPr="00ED0774" w:rsidRDefault="00F915A2" w:rsidP="00275537">
            <w:pPr>
              <w:numPr>
                <w:ilvl w:val="0"/>
                <w:numId w:val="5"/>
              </w:numPr>
              <w:ind w:left="0" w:firstLine="0"/>
            </w:pPr>
            <w:r w:rsidRPr="00ED0774">
              <w:t>поверхностная</w:t>
            </w:r>
            <w:r w:rsidR="00926681" w:rsidRPr="00ED0774">
              <w:t xml:space="preserve"> </w:t>
            </w:r>
            <w:r w:rsidRPr="00ED0774">
              <w:t>экспрессия</w:t>
            </w:r>
            <w:r w:rsidR="00926681" w:rsidRPr="00ED0774">
              <w:t xml:space="preserve"> </w:t>
            </w:r>
            <w:r w:rsidRPr="00ED0774">
              <w:rPr>
                <w:lang w:val="en-US"/>
              </w:rPr>
              <w:t>CD</w:t>
            </w:r>
            <w:r w:rsidRPr="00ED0774">
              <w:t>3</w:t>
            </w:r>
          </w:p>
        </w:tc>
      </w:tr>
      <w:tr w:rsidR="00F915A2" w:rsidRPr="00ED0774" w14:paraId="2803B298" w14:textId="77777777">
        <w:tc>
          <w:tcPr>
            <w:tcW w:w="9345" w:type="dxa"/>
            <w:shd w:val="clear" w:color="auto" w:fill="auto"/>
          </w:tcPr>
          <w:p w14:paraId="4A748D1A" w14:textId="77777777" w:rsidR="00F915A2" w:rsidRPr="00ED0774" w:rsidRDefault="00F915A2" w:rsidP="00D2010A">
            <w:r w:rsidRPr="00ED0774">
              <w:t>В-клеточная</w:t>
            </w:r>
            <w:r w:rsidR="00926681" w:rsidRPr="00ED0774">
              <w:t xml:space="preserve"> </w:t>
            </w:r>
            <w:r w:rsidRPr="00ED0774">
              <w:t>направленность</w:t>
            </w:r>
          </w:p>
          <w:p w14:paraId="7455E8B2" w14:textId="77777777" w:rsidR="00F915A2" w:rsidRPr="00ED0774" w:rsidRDefault="00F915A2" w:rsidP="00275537">
            <w:pPr>
              <w:numPr>
                <w:ilvl w:val="0"/>
                <w:numId w:val="5"/>
              </w:numPr>
              <w:ind w:left="0" w:firstLine="0"/>
            </w:pPr>
            <w:r w:rsidRPr="00ED0774">
              <w:t>яркая</w:t>
            </w:r>
            <w:r w:rsidR="00926681" w:rsidRPr="00ED0774">
              <w:t xml:space="preserve"> </w:t>
            </w:r>
            <w:r w:rsidRPr="00ED0774">
              <w:t>экспрессия</w:t>
            </w:r>
            <w:r w:rsidR="00926681" w:rsidRPr="00ED0774">
              <w:t xml:space="preserve"> </w:t>
            </w:r>
            <w:r w:rsidRPr="00ED0774">
              <w:rPr>
                <w:lang w:val="en-US"/>
              </w:rPr>
              <w:t>CD</w:t>
            </w:r>
            <w:r w:rsidRPr="00ED0774">
              <w:t>19</w:t>
            </w:r>
            <w:r w:rsidR="00926681" w:rsidRPr="00ED0774">
              <w:t xml:space="preserve"> </w:t>
            </w:r>
            <w:r w:rsidRPr="00ED0774">
              <w:t>и</w:t>
            </w:r>
            <w:r w:rsidR="00926681" w:rsidRPr="00ED0774">
              <w:t xml:space="preserve"> </w:t>
            </w:r>
            <w:r w:rsidRPr="00ED0774">
              <w:t>яркая</w:t>
            </w:r>
            <w:r w:rsidR="00926681" w:rsidRPr="00ED0774">
              <w:t xml:space="preserve"> </w:t>
            </w:r>
            <w:r w:rsidRPr="00ED0774">
              <w:t>экспрессия</w:t>
            </w:r>
            <w:r w:rsidR="00926681" w:rsidRPr="00ED0774">
              <w:t xml:space="preserve"> </w:t>
            </w:r>
            <w:r w:rsidRPr="00ED0774">
              <w:t>хотя</w:t>
            </w:r>
            <w:r w:rsidR="00926681" w:rsidRPr="00ED0774">
              <w:t xml:space="preserve"> </w:t>
            </w:r>
            <w:r w:rsidRPr="00ED0774">
              <w:t>бы</w:t>
            </w:r>
            <w:r w:rsidR="00926681" w:rsidRPr="00ED0774">
              <w:t xml:space="preserve"> </w:t>
            </w:r>
            <w:r w:rsidRPr="00ED0774">
              <w:t>одного</w:t>
            </w:r>
            <w:r w:rsidR="00926681" w:rsidRPr="00ED0774">
              <w:t xml:space="preserve"> </w:t>
            </w:r>
            <w:r w:rsidRPr="00ED0774">
              <w:t>из</w:t>
            </w:r>
            <w:r w:rsidR="00926681" w:rsidRPr="00ED0774">
              <w:t xml:space="preserve"> </w:t>
            </w:r>
            <w:r w:rsidRPr="00ED0774">
              <w:t>следующих</w:t>
            </w:r>
            <w:r w:rsidR="00926681" w:rsidRPr="00ED0774">
              <w:t xml:space="preserve"> </w:t>
            </w:r>
            <w:r w:rsidRPr="00ED0774">
              <w:t>маркеров:</w:t>
            </w:r>
            <w:r w:rsidR="00926681" w:rsidRPr="00ED0774">
              <w:t xml:space="preserve"> </w:t>
            </w:r>
            <w:r w:rsidRPr="00ED0774">
              <w:rPr>
                <w:lang w:val="en-US"/>
              </w:rPr>
              <w:t>CD</w:t>
            </w:r>
            <w:r w:rsidRPr="00ED0774">
              <w:t>79</w:t>
            </w:r>
            <w:r w:rsidRPr="00ED0774">
              <w:rPr>
                <w:lang w:val="en-US"/>
              </w:rPr>
              <w:t>a</w:t>
            </w:r>
            <w:r w:rsidRPr="00ED0774">
              <w:t>,</w:t>
            </w:r>
            <w:r w:rsidR="00926681" w:rsidRPr="00ED0774">
              <w:t xml:space="preserve"> </w:t>
            </w:r>
            <w:r w:rsidRPr="00ED0774">
              <w:t>цитоплазматический</w:t>
            </w:r>
            <w:r w:rsidR="00926681" w:rsidRPr="00ED0774">
              <w:t xml:space="preserve"> </w:t>
            </w:r>
            <w:r w:rsidRPr="00ED0774">
              <w:rPr>
                <w:lang w:val="en-US"/>
              </w:rPr>
              <w:t>CD</w:t>
            </w:r>
            <w:r w:rsidRPr="00ED0774">
              <w:t>22,</w:t>
            </w:r>
            <w:r w:rsidR="00926681" w:rsidRPr="00ED0774">
              <w:t xml:space="preserve"> </w:t>
            </w:r>
            <w:r w:rsidRPr="00ED0774">
              <w:rPr>
                <w:lang w:val="en-US"/>
              </w:rPr>
              <w:t>CD</w:t>
            </w:r>
            <w:r w:rsidRPr="00ED0774">
              <w:t>10</w:t>
            </w:r>
            <w:r w:rsidR="00926681" w:rsidRPr="00ED0774">
              <w:t xml:space="preserve"> </w:t>
            </w:r>
          </w:p>
          <w:p w14:paraId="1ECCF518" w14:textId="77777777" w:rsidR="00F915A2" w:rsidRPr="00ED0774" w:rsidRDefault="00F915A2" w:rsidP="00D2010A">
            <w:r w:rsidRPr="00ED0774">
              <w:t>или</w:t>
            </w:r>
          </w:p>
          <w:p w14:paraId="37E35A15" w14:textId="77777777" w:rsidR="00F915A2" w:rsidRPr="00ED0774" w:rsidRDefault="00F915A2" w:rsidP="00275537">
            <w:pPr>
              <w:numPr>
                <w:ilvl w:val="0"/>
                <w:numId w:val="5"/>
              </w:numPr>
              <w:ind w:left="0" w:firstLine="0"/>
            </w:pPr>
            <w:r w:rsidRPr="00ED0774">
              <w:t>слабая</w:t>
            </w:r>
            <w:r w:rsidR="00926681" w:rsidRPr="00ED0774">
              <w:t xml:space="preserve"> </w:t>
            </w:r>
            <w:r w:rsidRPr="00ED0774">
              <w:t>экспрессия</w:t>
            </w:r>
            <w:r w:rsidR="00926681" w:rsidRPr="00ED0774">
              <w:t xml:space="preserve"> </w:t>
            </w:r>
            <w:r w:rsidRPr="00ED0774">
              <w:rPr>
                <w:lang w:val="en-US"/>
              </w:rPr>
              <w:t>CD</w:t>
            </w:r>
            <w:r w:rsidRPr="00ED0774">
              <w:t>19</w:t>
            </w:r>
            <w:r w:rsidR="00926681" w:rsidRPr="00ED0774">
              <w:t xml:space="preserve"> </w:t>
            </w:r>
            <w:r w:rsidRPr="00ED0774">
              <w:t>и</w:t>
            </w:r>
            <w:r w:rsidR="00926681" w:rsidRPr="00ED0774">
              <w:t xml:space="preserve"> </w:t>
            </w:r>
            <w:r w:rsidRPr="00ED0774">
              <w:t>яркая</w:t>
            </w:r>
            <w:r w:rsidR="00926681" w:rsidRPr="00ED0774">
              <w:t xml:space="preserve"> </w:t>
            </w:r>
            <w:r w:rsidRPr="00ED0774">
              <w:t>экспрессия</w:t>
            </w:r>
            <w:r w:rsidR="00926681" w:rsidRPr="00ED0774">
              <w:t xml:space="preserve"> </w:t>
            </w:r>
            <w:r w:rsidR="00754DBB" w:rsidRPr="00ED0774">
              <w:t>2</w:t>
            </w:r>
            <w:r w:rsidR="00926681" w:rsidRPr="00ED0774">
              <w:t xml:space="preserve"> </w:t>
            </w:r>
            <w:r w:rsidRPr="00ED0774">
              <w:t>и</w:t>
            </w:r>
            <w:r w:rsidR="00926681" w:rsidRPr="00ED0774">
              <w:t xml:space="preserve"> </w:t>
            </w:r>
            <w:r w:rsidRPr="00ED0774">
              <w:t>более</w:t>
            </w:r>
            <w:r w:rsidR="00926681" w:rsidRPr="00ED0774">
              <w:t xml:space="preserve"> </w:t>
            </w:r>
            <w:r w:rsidRPr="00ED0774">
              <w:t>из</w:t>
            </w:r>
            <w:r w:rsidR="00926681" w:rsidRPr="00ED0774">
              <w:t xml:space="preserve"> </w:t>
            </w:r>
            <w:r w:rsidRPr="00ED0774">
              <w:t>следующих</w:t>
            </w:r>
            <w:r w:rsidR="00926681" w:rsidRPr="00ED0774">
              <w:t xml:space="preserve"> </w:t>
            </w:r>
            <w:r w:rsidRPr="00ED0774">
              <w:t>маркеров:</w:t>
            </w:r>
            <w:r w:rsidR="00926681" w:rsidRPr="00ED0774">
              <w:t xml:space="preserve"> </w:t>
            </w:r>
            <w:r w:rsidRPr="00ED0774">
              <w:rPr>
                <w:lang w:val="en-US"/>
              </w:rPr>
              <w:t>CD</w:t>
            </w:r>
            <w:r w:rsidRPr="00ED0774">
              <w:t>79</w:t>
            </w:r>
            <w:r w:rsidRPr="00ED0774">
              <w:rPr>
                <w:lang w:val="en-US"/>
              </w:rPr>
              <w:t>a</w:t>
            </w:r>
            <w:r w:rsidRPr="00ED0774">
              <w:t>,</w:t>
            </w:r>
            <w:r w:rsidR="00926681" w:rsidRPr="00ED0774">
              <w:t xml:space="preserve"> </w:t>
            </w:r>
            <w:r w:rsidRPr="00ED0774">
              <w:t>цитоплазматический</w:t>
            </w:r>
            <w:r w:rsidR="00926681" w:rsidRPr="00ED0774">
              <w:t xml:space="preserve"> </w:t>
            </w:r>
            <w:r w:rsidRPr="00ED0774">
              <w:rPr>
                <w:lang w:val="en-US"/>
              </w:rPr>
              <w:t>CD</w:t>
            </w:r>
            <w:r w:rsidRPr="00ED0774">
              <w:t>22,</w:t>
            </w:r>
            <w:r w:rsidR="00926681" w:rsidRPr="00ED0774">
              <w:t xml:space="preserve"> </w:t>
            </w:r>
            <w:r w:rsidRPr="00ED0774">
              <w:rPr>
                <w:lang w:val="en-US"/>
              </w:rPr>
              <w:t>CD</w:t>
            </w:r>
            <w:r w:rsidRPr="00ED0774">
              <w:t>10</w:t>
            </w:r>
          </w:p>
        </w:tc>
      </w:tr>
    </w:tbl>
    <w:p w14:paraId="08F9052D" w14:textId="77777777" w:rsidR="00130B5E" w:rsidRDefault="00130B5E" w:rsidP="00653711">
      <w:pPr>
        <w:pStyle w:val="2"/>
      </w:pPr>
    </w:p>
    <w:p w14:paraId="184625FD" w14:textId="2CEE77B4" w:rsidR="001C22F4" w:rsidRPr="000158B4" w:rsidRDefault="001C22F4" w:rsidP="00653711">
      <w:pPr>
        <w:pStyle w:val="2"/>
        <w:rPr>
          <w:lang w:val="ru-RU"/>
        </w:rPr>
      </w:pPr>
      <w:bookmarkStart w:id="154" w:name="_Toc64624809"/>
      <w:r w:rsidRPr="00ED0774">
        <w:t>Приложение А3.</w:t>
      </w:r>
      <w:r w:rsidR="00EA15AE">
        <w:rPr>
          <w:lang w:val="ru-RU"/>
        </w:rPr>
        <w:t>5</w:t>
      </w:r>
      <w:r w:rsidRPr="00ED0774">
        <w:t xml:space="preserve">. Характеристика вторичных </w:t>
      </w:r>
      <w:bookmarkEnd w:id="154"/>
      <w:r w:rsidR="000158B4">
        <w:rPr>
          <w:lang w:val="ru-RU"/>
        </w:rPr>
        <w:t>ОМЛ</w:t>
      </w:r>
    </w:p>
    <w:p w14:paraId="7FAB1993" w14:textId="77777777" w:rsidR="00FB213B" w:rsidRDefault="00FB213B" w:rsidP="001C22F4">
      <w:pPr>
        <w:rPr>
          <w:b/>
        </w:rPr>
      </w:pPr>
    </w:p>
    <w:p w14:paraId="562C1833" w14:textId="62010B5F" w:rsidR="001C22F4" w:rsidRDefault="001C22F4" w:rsidP="001C22F4">
      <w:r w:rsidRPr="00ED0774">
        <w:t xml:space="preserve">Характеристика вторичных ОМЛ, ассоциированных с применением ингибиторов топоизомеразы </w:t>
      </w:r>
      <w:r w:rsidRPr="00ED0774">
        <w:rPr>
          <w:lang w:val="en-US"/>
        </w:rPr>
        <w:t>II</w:t>
      </w:r>
      <w:r w:rsidRPr="00ED0774">
        <w:t xml:space="preserve"> и алкилирующих агентов </w:t>
      </w:r>
      <w:r w:rsidRPr="00ED0774">
        <w:fldChar w:fldCharType="begin" w:fldLock="1"/>
      </w:r>
      <w:r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Pr="00ED0774">
        <w:fldChar w:fldCharType="separate"/>
      </w:r>
      <w:r w:rsidRPr="00ED0774">
        <w:rPr>
          <w:noProof/>
        </w:rPr>
        <w:t>[1]</w:t>
      </w:r>
      <w:r w:rsidRPr="00ED0774">
        <w:fldChar w:fldCharType="end"/>
      </w:r>
    </w:p>
    <w:p w14:paraId="7B3E756B" w14:textId="42A04D3A" w:rsidR="000158B4" w:rsidRPr="00ED0774" w:rsidRDefault="000158B4" w:rsidP="001C22F4">
      <w:r w:rsidRPr="00AD736D">
        <w:t>Таблица 1.</w:t>
      </w:r>
      <w:r>
        <w:t xml:space="preserve"> Типы вторичных ОМЛ.</w:t>
      </w: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835"/>
        <w:gridCol w:w="3119"/>
        <w:gridCol w:w="3260"/>
      </w:tblGrid>
      <w:tr w:rsidR="001C22F4" w:rsidRPr="00ED0774" w14:paraId="5E4417D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4A94CB1" w14:textId="77777777" w:rsidR="001C22F4" w:rsidRPr="00ED0774" w:rsidRDefault="001C22F4" w:rsidP="00834511">
            <w:pPr>
              <w:jc w:val="center"/>
              <w:rPr>
                <w:b/>
              </w:rPr>
            </w:pPr>
            <w:r w:rsidRPr="00ED0774">
              <w:rPr>
                <w:b/>
              </w:rPr>
              <w:t>Класс химиопрепарат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DF01F49" w14:textId="77777777" w:rsidR="001C22F4" w:rsidRPr="00ED0774" w:rsidRDefault="001C22F4" w:rsidP="00857713">
            <w:pPr>
              <w:jc w:val="center"/>
            </w:pPr>
            <w:r w:rsidRPr="00ED0774">
              <w:t xml:space="preserve">Ингибитор топоизомеразы </w:t>
            </w:r>
            <w:r w:rsidRPr="00ED0774">
              <w:rPr>
                <w:lang w:val="en-US"/>
              </w:rPr>
              <w:t>II</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ECE619" w14:textId="77777777" w:rsidR="001C22F4" w:rsidRPr="00ED0774" w:rsidRDefault="001C22F4" w:rsidP="00857713">
            <w:pPr>
              <w:jc w:val="center"/>
            </w:pPr>
            <w:r w:rsidRPr="00ED0774">
              <w:t>Алкилирующий агент и производные нитрозомочевины</w:t>
            </w:r>
          </w:p>
        </w:tc>
      </w:tr>
      <w:tr w:rsidR="001C22F4" w:rsidRPr="00ED0774" w14:paraId="40D7F03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5543766" w14:textId="77777777" w:rsidR="001C22F4" w:rsidRPr="00ED0774" w:rsidRDefault="001C22F4" w:rsidP="00834511">
            <w:pPr>
              <w:jc w:val="center"/>
              <w:rPr>
                <w:b/>
              </w:rPr>
            </w:pPr>
            <w:r w:rsidRPr="00ED0774">
              <w:rPr>
                <w:b/>
              </w:rPr>
              <w:lastRenderedPageBreak/>
              <w:t>Основные препарат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ADE3426" w14:textId="77777777" w:rsidR="001C22F4" w:rsidRPr="00ED0774" w:rsidRDefault="001C22F4" w:rsidP="00857713">
            <w:pPr>
              <w:jc w:val="center"/>
            </w:pPr>
            <w:r w:rsidRPr="00ED0774">
              <w:t>Этопозид, тенипозид, митоксантрон, эпирубицин</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9836573" w14:textId="77777777" w:rsidR="001C22F4" w:rsidRPr="00ED0774" w:rsidRDefault="001C22F4" w:rsidP="00857713">
            <w:pPr>
              <w:jc w:val="center"/>
            </w:pPr>
            <w:r w:rsidRPr="00ED0774">
              <w:t>Циклофосфамид, мелфалан, хлорамбуцил, кармустин, ломустин</w:t>
            </w:r>
          </w:p>
        </w:tc>
      </w:tr>
      <w:tr w:rsidR="001C22F4" w:rsidRPr="00ED0774" w14:paraId="397291E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726C572" w14:textId="77777777" w:rsidR="001C22F4" w:rsidRPr="00ED0774" w:rsidRDefault="001C22F4" w:rsidP="00834511">
            <w:pPr>
              <w:jc w:val="center"/>
              <w:rPr>
                <w:b/>
              </w:rPr>
            </w:pPr>
            <w:r w:rsidRPr="00ED0774">
              <w:rPr>
                <w:b/>
              </w:rPr>
              <w:t>Хромосомные абберации</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57175FC" w14:textId="77777777" w:rsidR="001C22F4" w:rsidRPr="00ED0774" w:rsidRDefault="001C22F4" w:rsidP="00857713">
            <w:pPr>
              <w:jc w:val="center"/>
            </w:pPr>
            <w:r w:rsidRPr="00ED0774">
              <w:t xml:space="preserve">Реаранжировки </w:t>
            </w:r>
            <w:r w:rsidRPr="00ED0774">
              <w:rPr>
                <w:i/>
                <w:iCs/>
                <w:lang w:val="en-US"/>
              </w:rPr>
              <w:t>MLL</w:t>
            </w:r>
            <w:r w:rsidRPr="00ED0774">
              <w:t xml:space="preserve">-генов, </w:t>
            </w:r>
            <w:r w:rsidRPr="00ED0774">
              <w:rPr>
                <w:lang w:val="en-US"/>
              </w:rPr>
              <w:t>t</w:t>
            </w:r>
            <w:r w:rsidRPr="00ED0774">
              <w:t>(15;17)(</w:t>
            </w:r>
            <w:r w:rsidRPr="00ED0774">
              <w:rPr>
                <w:i/>
                <w:iCs/>
                <w:lang w:val="en-US"/>
              </w:rPr>
              <w:t>PML</w:t>
            </w:r>
            <w:r w:rsidRPr="00ED0774">
              <w:rPr>
                <w:i/>
                <w:iCs/>
              </w:rPr>
              <w:t>-</w:t>
            </w:r>
            <w:r w:rsidRPr="00ED0774">
              <w:rPr>
                <w:i/>
                <w:iCs/>
                <w:lang w:val="en-US"/>
              </w:rPr>
              <w:t>RARα</w:t>
            </w:r>
            <w:r w:rsidRPr="00ED0774">
              <w:t xml:space="preserve">), </w:t>
            </w:r>
            <w:r w:rsidRPr="00ED0774">
              <w:rPr>
                <w:lang w:val="en-US"/>
              </w:rPr>
              <w:t>t</w:t>
            </w:r>
            <w:r w:rsidRPr="00ED0774">
              <w:t>(8;21)(</w:t>
            </w:r>
            <w:r w:rsidRPr="00ED0774">
              <w:rPr>
                <w:i/>
                <w:iCs/>
                <w:lang w:val="en-US"/>
              </w:rPr>
              <w:t>AML</w:t>
            </w:r>
            <w:r w:rsidRPr="00ED0774">
              <w:rPr>
                <w:i/>
                <w:iCs/>
              </w:rPr>
              <w:t>1-</w:t>
            </w:r>
            <w:r w:rsidRPr="00ED0774">
              <w:rPr>
                <w:i/>
                <w:iCs/>
                <w:lang w:val="en-US"/>
              </w:rPr>
              <w:t>ETO</w:t>
            </w:r>
            <w:r w:rsidRPr="00ED0774">
              <w:t xml:space="preserve">), </w:t>
            </w:r>
            <w:r w:rsidRPr="00ED0774">
              <w:rPr>
                <w:lang w:val="en-US"/>
              </w:rPr>
              <w:t>inv</w:t>
            </w:r>
            <w:r w:rsidRPr="00ED0774">
              <w:t xml:space="preserve">(16) или </w:t>
            </w:r>
            <w:r w:rsidRPr="00ED0774">
              <w:rPr>
                <w:lang w:val="en-US"/>
              </w:rPr>
              <w:t>t</w:t>
            </w:r>
            <w:r w:rsidRPr="00ED0774">
              <w:t>(16;16)(</w:t>
            </w:r>
            <w:r w:rsidRPr="00ED0774">
              <w:rPr>
                <w:i/>
                <w:iCs/>
                <w:lang w:val="en-US"/>
              </w:rPr>
              <w:t>CBFβ</w:t>
            </w:r>
            <w:r w:rsidRPr="00ED0774">
              <w:rPr>
                <w:i/>
                <w:iCs/>
              </w:rPr>
              <w:t>-</w:t>
            </w:r>
            <w:r w:rsidRPr="00ED0774">
              <w:rPr>
                <w:i/>
                <w:iCs/>
                <w:lang w:val="en-US"/>
              </w:rPr>
              <w:t>MYH</w:t>
            </w:r>
            <w:r w:rsidRPr="00ED0774">
              <w:rPr>
                <w:i/>
                <w:iCs/>
              </w:rPr>
              <w:t>11</w:t>
            </w:r>
            <w:r w:rsidRPr="00ED0774">
              <w:t>)</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C84101" w14:textId="77777777" w:rsidR="001C22F4" w:rsidRPr="00ED0774" w:rsidRDefault="001C22F4" w:rsidP="00857713">
            <w:pPr>
              <w:jc w:val="center"/>
            </w:pPr>
            <w:r w:rsidRPr="00ED0774">
              <w:t>Моносомия или делеция хромосом 5 и 7</w:t>
            </w:r>
          </w:p>
        </w:tc>
      </w:tr>
      <w:tr w:rsidR="001C22F4" w:rsidRPr="00ED0774" w14:paraId="5BCD492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539916" w14:textId="77777777" w:rsidR="001C22F4" w:rsidRPr="00ED0774" w:rsidRDefault="001C22F4" w:rsidP="00834511">
            <w:pPr>
              <w:jc w:val="center"/>
              <w:rPr>
                <w:b/>
              </w:rPr>
            </w:pPr>
            <w:r w:rsidRPr="00ED0774">
              <w:rPr>
                <w:b/>
              </w:rPr>
              <w:t>Среднее время до развития ОМЛ, год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24E936" w14:textId="77777777" w:rsidR="001C22F4" w:rsidRPr="00ED0774" w:rsidRDefault="001C22F4" w:rsidP="00857713">
            <w:pPr>
              <w:jc w:val="center"/>
            </w:pPr>
            <w:r w:rsidRPr="00ED0774">
              <w:t>2–3</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139F27" w14:textId="77777777" w:rsidR="001C22F4" w:rsidRPr="00ED0774" w:rsidRDefault="001C22F4" w:rsidP="00857713">
            <w:pPr>
              <w:jc w:val="center"/>
            </w:pPr>
            <w:r w:rsidRPr="00ED0774">
              <w:t>5–7</w:t>
            </w:r>
          </w:p>
        </w:tc>
      </w:tr>
      <w:tr w:rsidR="001C22F4" w:rsidRPr="00ED0774" w14:paraId="68D87C8A"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7D0B0D" w14:textId="77777777" w:rsidR="001C22F4" w:rsidRPr="00ED0774" w:rsidRDefault="001C22F4" w:rsidP="00834511">
            <w:pPr>
              <w:jc w:val="center"/>
              <w:rPr>
                <w:b/>
              </w:rPr>
            </w:pPr>
            <w:r w:rsidRPr="00ED0774">
              <w:rPr>
                <w:b/>
              </w:rPr>
              <w:t>Комплексные поломки кариотип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11DEB67" w14:textId="77777777" w:rsidR="001C22F4" w:rsidRPr="00ED0774" w:rsidRDefault="001C22F4" w:rsidP="00857713">
            <w:pPr>
              <w:jc w:val="center"/>
            </w:pPr>
            <w:r w:rsidRPr="00ED0774">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CE06" w14:textId="77777777" w:rsidR="001C22F4" w:rsidRPr="00ED0774" w:rsidRDefault="001C22F4" w:rsidP="00857713">
            <w:pPr>
              <w:jc w:val="center"/>
            </w:pPr>
            <w:r w:rsidRPr="00ED0774">
              <w:t>Часто</w:t>
            </w:r>
          </w:p>
        </w:tc>
      </w:tr>
      <w:tr w:rsidR="001C22F4" w:rsidRPr="00ED0774" w14:paraId="4B04C252"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42EBB75" w14:textId="77777777" w:rsidR="001C22F4" w:rsidRPr="00ED0774" w:rsidRDefault="001C22F4" w:rsidP="00834511">
            <w:pPr>
              <w:jc w:val="center"/>
              <w:rPr>
                <w:b/>
              </w:rPr>
            </w:pPr>
            <w:r w:rsidRPr="00ED0774">
              <w:rPr>
                <w:b/>
              </w:rPr>
              <w:t>Предшествующий МДС</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DA64FA" w14:textId="77777777" w:rsidR="001C22F4" w:rsidRPr="00ED0774" w:rsidRDefault="001C22F4" w:rsidP="00857713">
            <w:pPr>
              <w:jc w:val="center"/>
            </w:pPr>
            <w:r w:rsidRPr="00ED0774">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608CC3" w14:textId="77777777" w:rsidR="001C22F4" w:rsidRPr="00ED0774" w:rsidRDefault="001C22F4" w:rsidP="00857713">
            <w:pPr>
              <w:jc w:val="center"/>
            </w:pPr>
            <w:r w:rsidRPr="00ED0774">
              <w:t>Часто</w:t>
            </w:r>
          </w:p>
        </w:tc>
      </w:tr>
      <w:tr w:rsidR="001C22F4" w:rsidRPr="00ED0774" w14:paraId="04312250"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9FA772" w14:textId="77777777" w:rsidR="001C22F4" w:rsidRPr="00ED0774" w:rsidRDefault="001C22F4" w:rsidP="00834511">
            <w:pPr>
              <w:jc w:val="center"/>
              <w:rPr>
                <w:b/>
              </w:rPr>
            </w:pPr>
            <w:r w:rsidRPr="00ED0774">
              <w:rPr>
                <w:b/>
              </w:rPr>
              <w:t>Характерный возраст пациентов</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E78A38" w14:textId="77777777" w:rsidR="001C22F4" w:rsidRPr="00ED0774" w:rsidRDefault="001C22F4" w:rsidP="00857713">
            <w:pPr>
              <w:jc w:val="center"/>
            </w:pPr>
            <w:r w:rsidRPr="00ED0774">
              <w:t>Молоды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8AE5CF5" w14:textId="77777777" w:rsidR="001C22F4" w:rsidRPr="00ED0774" w:rsidRDefault="001C22F4" w:rsidP="00857713">
            <w:pPr>
              <w:jc w:val="center"/>
            </w:pPr>
            <w:r w:rsidRPr="00ED0774">
              <w:t>Пожилые</w:t>
            </w:r>
          </w:p>
        </w:tc>
      </w:tr>
    </w:tbl>
    <w:p w14:paraId="1E226AE5" w14:textId="77777777" w:rsidR="00130B5E" w:rsidRDefault="00130B5E" w:rsidP="00175CA3">
      <w:pPr>
        <w:pStyle w:val="2"/>
        <w:rPr>
          <w:szCs w:val="28"/>
        </w:rPr>
      </w:pPr>
      <w:bookmarkStart w:id="155" w:name="_Toc26787584"/>
      <w:bookmarkStart w:id="156" w:name="_Toc24472022"/>
    </w:p>
    <w:p w14:paraId="012CE95A" w14:textId="2606A2C5" w:rsidR="005A640B" w:rsidRDefault="005A640B" w:rsidP="00175CA3">
      <w:pPr>
        <w:pStyle w:val="2"/>
      </w:pPr>
      <w:bookmarkStart w:id="157" w:name="_Toc64624810"/>
      <w:r w:rsidRPr="00FB213B">
        <w:rPr>
          <w:szCs w:val="28"/>
        </w:rPr>
        <w:t xml:space="preserve">Приложение </w:t>
      </w:r>
      <w:r w:rsidR="00425212" w:rsidRPr="00FB213B">
        <w:rPr>
          <w:szCs w:val="28"/>
        </w:rPr>
        <w:t>А3.</w:t>
      </w:r>
      <w:r w:rsidR="00EA15AE">
        <w:rPr>
          <w:szCs w:val="28"/>
          <w:lang w:val="ru-RU"/>
        </w:rPr>
        <w:t>6</w:t>
      </w:r>
      <w:r w:rsidRPr="00FB213B">
        <w:rPr>
          <w:szCs w:val="28"/>
        </w:rPr>
        <w:t xml:space="preserve">. </w:t>
      </w:r>
      <w:r w:rsidRPr="00FB213B">
        <w:t xml:space="preserve">Протокол индукционной фазы лечения </w:t>
      </w:r>
      <w:r w:rsidR="000158B4">
        <w:rPr>
          <w:lang w:val="ru-RU"/>
        </w:rPr>
        <w:t xml:space="preserve">ОМЛ </w:t>
      </w:r>
      <w:r w:rsidRPr="00FB213B">
        <w:t>с гиперлейкоцитозом</w:t>
      </w:r>
      <w:bookmarkEnd w:id="157"/>
    </w:p>
    <w:p w14:paraId="33BEEED8" w14:textId="77777777" w:rsidR="005A640B" w:rsidRPr="006670EA" w:rsidRDefault="005A640B" w:rsidP="005A640B"/>
    <w:p w14:paraId="3EDDA2EB" w14:textId="5DD27159" w:rsidR="005A640B" w:rsidRPr="002E0BCA" w:rsidRDefault="005A640B" w:rsidP="005A640B">
      <w:pPr>
        <w:ind w:firstLine="708"/>
      </w:pPr>
      <w:r w:rsidRPr="002E0BCA">
        <w:t>Гиперлейкоцито</w:t>
      </w:r>
      <w:r>
        <w:t xml:space="preserve">з </w:t>
      </w:r>
      <w:r w:rsidRPr="002E0BCA">
        <w:t xml:space="preserve">при </w:t>
      </w:r>
      <w:r>
        <w:t>ОМЛ диагностируется в 5-13% случаев</w:t>
      </w:r>
      <w:r w:rsidRPr="002E0BCA">
        <w:t>.</w:t>
      </w:r>
      <w:r>
        <w:t xml:space="preserve"> </w:t>
      </w:r>
      <w:r w:rsidRPr="002E0BCA">
        <w:t xml:space="preserve">Гиперлейкоцитоз — это неотложное состояние, сопряженное с тяжелыми, опасными для жизни осложнениями и потому требующее экстренных специальных лечебных мероприятий. </w:t>
      </w:r>
    </w:p>
    <w:p w14:paraId="57BFF207" w14:textId="6E033DE1" w:rsidR="005A640B" w:rsidRDefault="005A640B" w:rsidP="005A640B">
      <w:pPr>
        <w:ind w:firstLine="708"/>
      </w:pPr>
      <w:r>
        <w:t xml:space="preserve">При ОМЛ гиперлейкоцитоз </w:t>
      </w:r>
      <w:r w:rsidRPr="002E0BCA">
        <w:t xml:space="preserve">чаще </w:t>
      </w:r>
      <w:r>
        <w:t xml:space="preserve">наблюдается при вариантах с моноцитарной дифференцировкой (М4, М5). У таких больных чаще выявляются молекулярные маркеры плохого прогноза ОМЛ, такие как </w:t>
      </w:r>
      <w:r>
        <w:rPr>
          <w:lang w:val="en-US"/>
        </w:rPr>
        <w:t>FLT</w:t>
      </w:r>
      <w:r w:rsidRPr="00AF69FC">
        <w:t>3-</w:t>
      </w:r>
      <w:r>
        <w:rPr>
          <w:lang w:val="en-US"/>
        </w:rPr>
        <w:t>ITD</w:t>
      </w:r>
      <w:r w:rsidRPr="00AF69FC">
        <w:t xml:space="preserve"> </w:t>
      </w:r>
      <w:r>
        <w:t xml:space="preserve">и другие, что обусловливает значимо более низкую частоту ремиссий (33 и 57% соответственно) и меньшие показатели общей выживаемости (10 и 19,5 мес соответственно) в сравнении с аналогичной по возрасту группой больных с исходным лейкоцитозом менее </w:t>
      </w:r>
      <w:r w:rsidRPr="00AF69FC">
        <w:t>100х10</w:t>
      </w:r>
      <w:r w:rsidRPr="00CD7317">
        <w:rPr>
          <w:vertAlign w:val="superscript"/>
        </w:rPr>
        <w:t>9</w:t>
      </w:r>
      <w:r>
        <w:t xml:space="preserve">/л. </w:t>
      </w:r>
    </w:p>
    <w:p w14:paraId="0D69D794" w14:textId="77777777" w:rsidR="00FB213B" w:rsidRDefault="00FB213B" w:rsidP="005A640B">
      <w:pPr>
        <w:ind w:firstLine="708"/>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45"/>
      </w:tblGrid>
      <w:tr w:rsidR="005A640B" w:rsidRPr="002E0BCA" w14:paraId="2A7CBC53" w14:textId="77777777" w:rsidTr="005A640B">
        <w:tc>
          <w:tcPr>
            <w:tcW w:w="9345" w:type="dxa"/>
          </w:tcPr>
          <w:p w14:paraId="79B4DC84" w14:textId="77777777" w:rsidR="005A640B" w:rsidRPr="002E0BCA" w:rsidRDefault="005A640B" w:rsidP="005A640B">
            <w:pPr>
              <w:pStyle w:val="table-name"/>
              <w:ind w:firstLine="0"/>
              <w:rPr>
                <w:szCs w:val="24"/>
                <w:lang w:val="ru-RU"/>
              </w:rPr>
            </w:pPr>
            <w:r w:rsidRPr="002E0BCA">
              <w:rPr>
                <w:bCs/>
                <w:szCs w:val="24"/>
                <w:lang w:val="ru-RU"/>
              </w:rPr>
              <w:t>Таблица 1.</w:t>
            </w:r>
            <w:r w:rsidRPr="002E0BCA">
              <w:rPr>
                <w:b/>
                <w:bCs/>
                <w:szCs w:val="24"/>
                <w:lang w:val="ru-RU"/>
              </w:rPr>
              <w:t xml:space="preserve"> Факторы, ассоциированн</w:t>
            </w:r>
            <w:r>
              <w:rPr>
                <w:b/>
                <w:bCs/>
                <w:szCs w:val="24"/>
                <w:lang w:val="ru-RU"/>
              </w:rPr>
              <w:t>ые с гиперлейкоцитозом при</w:t>
            </w:r>
            <w:r w:rsidRPr="002E0BCA">
              <w:rPr>
                <w:b/>
                <w:bCs/>
                <w:szCs w:val="24"/>
                <w:lang w:val="ru-RU"/>
              </w:rPr>
              <w:t xml:space="preserve"> О</w:t>
            </w:r>
            <w:r>
              <w:rPr>
                <w:b/>
                <w:bCs/>
                <w:szCs w:val="24"/>
                <w:lang w:val="ru-RU"/>
              </w:rPr>
              <w:t>МЛ</w:t>
            </w:r>
          </w:p>
        </w:tc>
      </w:tr>
      <w:tr w:rsidR="005A640B" w:rsidRPr="002E0BCA" w14:paraId="68929E5C" w14:textId="77777777" w:rsidTr="005A640B">
        <w:tc>
          <w:tcPr>
            <w:tcW w:w="9345" w:type="dxa"/>
          </w:tcPr>
          <w:p w14:paraId="0E51861C" w14:textId="77777777" w:rsidR="005A640B" w:rsidRPr="002E0BCA" w:rsidRDefault="005A640B" w:rsidP="005A640B">
            <w:pPr>
              <w:pStyle w:val="table-text-0"/>
              <w:ind w:firstLine="0"/>
              <w:rPr>
                <w:sz w:val="24"/>
                <w:szCs w:val="24"/>
              </w:rPr>
            </w:pPr>
            <w:r w:rsidRPr="002E0BCA">
              <w:rPr>
                <w:sz w:val="24"/>
                <w:szCs w:val="24"/>
              </w:rPr>
              <w:t>Возраст меньше 1 года</w:t>
            </w:r>
          </w:p>
        </w:tc>
      </w:tr>
      <w:tr w:rsidR="005A640B" w:rsidRPr="002E0BCA" w14:paraId="281B2E94" w14:textId="77777777" w:rsidTr="005A640B">
        <w:tc>
          <w:tcPr>
            <w:tcW w:w="9345" w:type="dxa"/>
          </w:tcPr>
          <w:p w14:paraId="5BD2267B" w14:textId="77777777" w:rsidR="005A640B" w:rsidRPr="00CD7317" w:rsidRDefault="005A640B" w:rsidP="005A640B">
            <w:pPr>
              <w:pStyle w:val="table-text-0"/>
              <w:ind w:firstLine="0"/>
              <w:rPr>
                <w:sz w:val="24"/>
                <w:szCs w:val="24"/>
              </w:rPr>
            </w:pPr>
            <w:r>
              <w:rPr>
                <w:sz w:val="24"/>
                <w:szCs w:val="24"/>
              </w:rPr>
              <w:t xml:space="preserve">М4 И М5 вариант по </w:t>
            </w:r>
            <w:r>
              <w:rPr>
                <w:sz w:val="24"/>
                <w:szCs w:val="24"/>
                <w:lang w:val="en-US"/>
              </w:rPr>
              <w:t>FAB</w:t>
            </w:r>
          </w:p>
        </w:tc>
      </w:tr>
      <w:tr w:rsidR="005A640B" w:rsidRPr="002E0BCA" w14:paraId="04FEF0FE" w14:textId="77777777" w:rsidTr="005A640B">
        <w:tc>
          <w:tcPr>
            <w:tcW w:w="9345" w:type="dxa"/>
          </w:tcPr>
          <w:p w14:paraId="35D69AD7" w14:textId="77777777" w:rsidR="005A640B" w:rsidRPr="00CD7317" w:rsidRDefault="005A640B" w:rsidP="005A640B">
            <w:pPr>
              <w:pStyle w:val="table-text-0"/>
              <w:ind w:firstLine="0"/>
              <w:rPr>
                <w:sz w:val="24"/>
                <w:szCs w:val="24"/>
              </w:rPr>
            </w:pPr>
            <w:r>
              <w:rPr>
                <w:sz w:val="24"/>
                <w:szCs w:val="24"/>
              </w:rPr>
              <w:lastRenderedPageBreak/>
              <w:t>Микрогранулярный вариант острого промиелоцитарного лейкоза М3</w:t>
            </w:r>
            <w:r>
              <w:rPr>
                <w:sz w:val="24"/>
                <w:szCs w:val="24"/>
                <w:lang w:val="en-US"/>
              </w:rPr>
              <w:t>v</w:t>
            </w:r>
          </w:p>
        </w:tc>
      </w:tr>
      <w:tr w:rsidR="005A640B" w:rsidRPr="002E0BCA" w14:paraId="37EFA98B" w14:textId="77777777" w:rsidTr="005A640B">
        <w:tc>
          <w:tcPr>
            <w:tcW w:w="9345" w:type="dxa"/>
          </w:tcPr>
          <w:p w14:paraId="436FED4E" w14:textId="77777777" w:rsidR="005A640B" w:rsidRPr="002E0BCA" w:rsidRDefault="005A640B" w:rsidP="005A640B">
            <w:pPr>
              <w:pStyle w:val="table-text-0"/>
              <w:ind w:firstLine="0"/>
              <w:rPr>
                <w:sz w:val="24"/>
                <w:szCs w:val="24"/>
              </w:rPr>
            </w:pPr>
            <w:r>
              <w:rPr>
                <w:sz w:val="24"/>
                <w:szCs w:val="24"/>
              </w:rPr>
              <w:t xml:space="preserve">Перестройка </w:t>
            </w:r>
            <w:r w:rsidRPr="002E0BCA">
              <w:rPr>
                <w:sz w:val="24"/>
                <w:szCs w:val="24"/>
              </w:rPr>
              <w:t>11q23</w:t>
            </w:r>
          </w:p>
        </w:tc>
      </w:tr>
      <w:tr w:rsidR="005A640B" w:rsidRPr="002E0BCA" w14:paraId="69680CE9" w14:textId="77777777" w:rsidTr="005A640B">
        <w:tc>
          <w:tcPr>
            <w:tcW w:w="9345" w:type="dxa"/>
          </w:tcPr>
          <w:p w14:paraId="00481C08" w14:textId="77777777" w:rsidR="005A640B" w:rsidRPr="00CD7317" w:rsidRDefault="005A640B" w:rsidP="005A640B">
            <w:pPr>
              <w:pStyle w:val="table-text-0"/>
              <w:ind w:firstLine="0"/>
              <w:rPr>
                <w:sz w:val="24"/>
                <w:szCs w:val="24"/>
                <w:lang w:val="en-US"/>
              </w:rPr>
            </w:pPr>
            <w:r>
              <w:rPr>
                <w:sz w:val="24"/>
                <w:szCs w:val="24"/>
                <w:lang w:val="en-US"/>
              </w:rPr>
              <w:t>inv(16)(p13q23)</w:t>
            </w:r>
          </w:p>
        </w:tc>
      </w:tr>
      <w:tr w:rsidR="005A640B" w:rsidRPr="002E0BCA" w14:paraId="1D273230" w14:textId="77777777" w:rsidTr="005A640B">
        <w:tc>
          <w:tcPr>
            <w:tcW w:w="9345" w:type="dxa"/>
          </w:tcPr>
          <w:p w14:paraId="57C434B7" w14:textId="77777777" w:rsidR="005A640B" w:rsidRPr="002E0BCA" w:rsidRDefault="005A640B" w:rsidP="005A640B">
            <w:pPr>
              <w:pStyle w:val="table-text-0"/>
              <w:ind w:firstLine="0"/>
              <w:rPr>
                <w:sz w:val="24"/>
                <w:szCs w:val="24"/>
              </w:rPr>
            </w:pPr>
            <w:r>
              <w:rPr>
                <w:sz w:val="24"/>
                <w:szCs w:val="24"/>
              </w:rPr>
              <w:t>Комплексный кариотип</w:t>
            </w:r>
          </w:p>
        </w:tc>
      </w:tr>
      <w:tr w:rsidR="005A640B" w:rsidRPr="002E0BCA" w14:paraId="0BE2BFC8" w14:textId="77777777" w:rsidTr="005A640B">
        <w:tc>
          <w:tcPr>
            <w:tcW w:w="9345" w:type="dxa"/>
          </w:tcPr>
          <w:p w14:paraId="03BD2FE3" w14:textId="77777777" w:rsidR="005A640B" w:rsidRPr="00CD7317" w:rsidRDefault="005A640B" w:rsidP="005A640B">
            <w:pPr>
              <w:pStyle w:val="table-text-0"/>
              <w:ind w:firstLine="0"/>
              <w:rPr>
                <w:sz w:val="24"/>
                <w:szCs w:val="24"/>
              </w:rPr>
            </w:pPr>
            <w:r>
              <w:rPr>
                <w:sz w:val="24"/>
                <w:szCs w:val="24"/>
              </w:rPr>
              <w:t>Экспрессия белка легочной резистентности (</w:t>
            </w:r>
            <w:r>
              <w:rPr>
                <w:sz w:val="24"/>
                <w:szCs w:val="24"/>
                <w:lang w:val="en-US"/>
              </w:rPr>
              <w:t>LRP</w:t>
            </w:r>
            <w:r>
              <w:rPr>
                <w:sz w:val="24"/>
                <w:szCs w:val="24"/>
              </w:rPr>
              <w:t>)</w:t>
            </w:r>
          </w:p>
        </w:tc>
      </w:tr>
    </w:tbl>
    <w:p w14:paraId="14E4047F" w14:textId="77777777" w:rsidR="005A640B" w:rsidRDefault="005A640B" w:rsidP="005A640B">
      <w:pPr>
        <w:ind w:firstLine="708"/>
      </w:pPr>
    </w:p>
    <w:p w14:paraId="0A8D2F64" w14:textId="77777777" w:rsidR="005A640B" w:rsidRPr="005D3C96" w:rsidRDefault="005A640B" w:rsidP="005A640B">
      <w:pPr>
        <w:ind w:firstLine="708"/>
      </w:pPr>
      <w:r w:rsidRPr="00AF69FC">
        <w:t>Лейкостазы</w:t>
      </w:r>
      <w:r w:rsidRPr="002E0BCA">
        <w:t xml:space="preserve"> — это </w:t>
      </w:r>
      <w:r w:rsidRPr="002E0BCA">
        <w:rPr>
          <w:bCs/>
        </w:rPr>
        <w:t>клинико-патологический синдром, вызванный «сладжем» опухолевых клеток в микроциркуляторном русле. Клинические проявления лейкостазов крайне многообразны и неспецифичны. Неврологическая симптоматика может проявляться как легкой спутанностью сознания и сонливостью, так и тяжелыми нарушениями вплоть до ступора и комы.</w:t>
      </w:r>
      <w:r w:rsidRPr="002E0BCA">
        <w:rPr>
          <w:b/>
          <w:bCs/>
        </w:rPr>
        <w:t xml:space="preserve"> </w:t>
      </w:r>
      <w:r w:rsidRPr="002E0BCA">
        <w:rPr>
          <w:bCs/>
        </w:rPr>
        <w:t>Признаками сосудистых повреждений являются ДВС-синдром и геморрагический синдром.</w:t>
      </w:r>
      <w:r>
        <w:t xml:space="preserve"> </w:t>
      </w:r>
      <w:r w:rsidRPr="002E0BCA">
        <w:rPr>
          <w:bCs/>
        </w:rPr>
        <w:t>Наряду с ЦНС основным органом-мишенью при гиперлейкоцитозе являются легкие. Частота развития легочных лейкостазов при гиперлейкоцитозе достигает 27—46%.</w:t>
      </w:r>
      <w:r w:rsidRPr="002E0BCA">
        <w:rPr>
          <w:b/>
          <w:bCs/>
        </w:rPr>
        <w:t xml:space="preserve"> </w:t>
      </w:r>
      <w:r w:rsidRPr="002E0BCA">
        <w:rPr>
          <w:bCs/>
        </w:rPr>
        <w:t>Это обусловлено</w:t>
      </w:r>
      <w:r w:rsidRPr="002E0BCA">
        <w:rPr>
          <w:b/>
          <w:bCs/>
        </w:rPr>
        <w:t xml:space="preserve"> </w:t>
      </w:r>
      <w:r w:rsidRPr="002E0BCA">
        <w:rPr>
          <w:bCs/>
        </w:rPr>
        <w:t>острым нарушением перфузии в легких за счет</w:t>
      </w:r>
      <w:r w:rsidRPr="002E0BCA">
        <w:rPr>
          <w:b/>
          <w:bCs/>
        </w:rPr>
        <w:t xml:space="preserve"> </w:t>
      </w:r>
      <w:r w:rsidRPr="002E0BCA">
        <w:rPr>
          <w:bCs/>
        </w:rPr>
        <w:t>обструкции просвета сосудов агрегатами опухолевых клеток и тромбами, а также диффузной инфильтрацией бластными клетками интерстиция, альвеол, межальвеолярных перегородок и отеком тканей. Симптоматика при этом может варьировать от</w:t>
      </w:r>
      <w:r w:rsidRPr="002E0BCA">
        <w:rPr>
          <w:b/>
          <w:bCs/>
        </w:rPr>
        <w:t xml:space="preserve"> </w:t>
      </w:r>
      <w:r w:rsidRPr="002E0BCA">
        <w:rPr>
          <w:bCs/>
        </w:rPr>
        <w:t>незначительной одышки при физической нагрузке до тяжелой дыхательной недостаточности. Рентгенологическая картина легочной ткани может не иметь изменений, либо характеризоваться диффузной интерстициальной или альвеолярной инфильтрацией.</w:t>
      </w:r>
      <w:r w:rsidRPr="002E0BCA">
        <w:rPr>
          <w:b/>
          <w:bCs/>
          <w:i/>
          <w:iCs/>
        </w:rPr>
        <w:t xml:space="preserve"> </w:t>
      </w:r>
    </w:p>
    <w:p w14:paraId="655FCC18" w14:textId="77777777" w:rsidR="005A640B" w:rsidRPr="002E0BCA" w:rsidRDefault="005A640B" w:rsidP="005A640B">
      <w:pPr>
        <w:ind w:firstLine="360"/>
        <w:rPr>
          <w:bCs/>
        </w:rPr>
      </w:pPr>
      <w:r w:rsidRPr="002E0BCA">
        <w:rPr>
          <w:bCs/>
        </w:rPr>
        <w:t>Другим тяжелым и частым осложнением гиперлейкоцитоза является гиперурикемический синдро</w:t>
      </w:r>
      <w:r>
        <w:rPr>
          <w:bCs/>
        </w:rPr>
        <w:t>м</w:t>
      </w:r>
      <w:r w:rsidRPr="002E0BCA">
        <w:rPr>
          <w:bCs/>
        </w:rPr>
        <w:t xml:space="preserve">. Он проявляется в виде почечной недостаточности. В патогенезе гиперурикемического синдрома лежат нарушение синтеза мочевой кислоты, нередко сопровождающее опухолевый процесс, и разрушение лейкемических клеток под действием цитостатической терапии — синдром массивного распада опухоли. </w:t>
      </w:r>
    </w:p>
    <w:p w14:paraId="27259A79" w14:textId="582BA831" w:rsidR="005A640B" w:rsidRPr="002E0BCA" w:rsidRDefault="005A640B" w:rsidP="005A640B">
      <w:pPr>
        <w:ind w:firstLine="708"/>
        <w:rPr>
          <w:bCs/>
        </w:rPr>
      </w:pPr>
      <w:r w:rsidRPr="002E0BCA">
        <w:rPr>
          <w:bCs/>
        </w:rPr>
        <w:t>Синдром массивного распада опухоли является результатом быстрого разрушения опухолевых клеток (цитолиза) с выходом ионов, нуклеиновых кислот, белков и их метаболитов в межклеточное пространство. Он чаще наблюдается при опухолях с высокой пролиферативной активностью, большой опухолевой массой и высокой чувствительностью к цитостатическим препаратам. Цитолиз может возникать и до начала циторедуктивной терапии, но чаще развивается через 12</w:t>
      </w:r>
      <w:r w:rsidR="005012FF" w:rsidRPr="00392FDE">
        <w:rPr>
          <w:bCs/>
        </w:rPr>
        <w:t>-</w:t>
      </w:r>
      <w:r w:rsidRPr="002E0BCA">
        <w:rPr>
          <w:bCs/>
        </w:rPr>
        <w:t>72 ч после введения цитостатических препаратов</w:t>
      </w:r>
      <w:r w:rsidR="002A76EA">
        <w:rPr>
          <w:bCs/>
        </w:rPr>
        <w:t xml:space="preserve"> </w:t>
      </w:r>
      <w:r w:rsidR="002A76EA">
        <w:rPr>
          <w:bCs/>
        </w:rPr>
        <w:fldChar w:fldCharType="begin" w:fldLock="1"/>
      </w:r>
      <w:r w:rsidR="00122C3C">
        <w:rPr>
          <w:bCs/>
        </w:rPr>
        <w:instrText>ADDIN CSL_CITATION {"citationItems":[{"id":"ITEM-1","itemData":{"DOI":"10.1111/j.1365-2141.2004.05094.x","ISSN":"00071048","PMID":"15384972","abstract":"Tumour lysis syndrome (TLS) describes the metabolic derangements that occur with tumour breakdown following the initiation of cytotoxic therapy. TLS results from the rapid destruction of malignant cells and the abrupt release of intracellular ions, nucleic acids, proteins and their metabolites into the extracellular space. These metabolites can overwhelm the body's normal homeostatic mechanisms and cause hyperuricaemia, hyperkalaemia, hyperphosphaetemia, hypocalcaemia and uraemia. TLS can lead to acute renal failure and can be life-threatening. Early recognition of patients at risk and initiation of therapy for TLS is essential. There is a high incidence of TLS in tumours with high proliferative rates and tumour burden such as acute lymphoblastic leukaemia and Burkitt's lymphoma. The mainstays of TLS prophylaxis and treatment include aggressive hydration and diuresis, control of hyperuricaemia with allopurinol prophylaxis and rasburicase treatment, and vigilant monitoring of electrolyte abnormalities. Urine alkalinization remains controversial. Unfortunately, there have been few comprehensive reviews on this important subject. In this review, we describe the incidence, pathophysiological mechanisms of TLS and risk factors for its development. We summarise recent advances in the management of TLS and provide a new classification system and recommendations for prophylaxis and/or treatment based on this classification scheme.","author":[{"dropping-particle":"","family":"Cairo","given":"Mitchell S.","non-dropping-particle":"","parse-names":false,"suffix":""},{"dropping-particle":"","family":"Bishop","given":"Michael","non-dropping-particle":"","parse-names":false,"suffix":""}],"container-title":"British Journal of Haematology","id":"ITEM-1","issue":"1","issued":{"date-parts":[["2004","10"]]},"page":"3-11","publisher":"Br J Haematol","title":"Tumour lysis syndrome: New therapeutic strategies and classification","type":"article","volume":"127"},"uris":["http://www.mendeley.com/documents/?uuid=8b026344-d6a1-3cba-bcd9-0b4a34f5cff7"]}],"mendeley":{"formattedCitation":"[169]","plainTextFormattedCitation":"[169]","previouslyFormattedCitation":"[169]"},"properties":{"noteIndex":0},"schema":"https://github.com/citation-style-language/schema/raw/master/csl-citation.json"}</w:instrText>
      </w:r>
      <w:r w:rsidR="002A76EA">
        <w:rPr>
          <w:bCs/>
        </w:rPr>
        <w:fldChar w:fldCharType="separate"/>
      </w:r>
      <w:r w:rsidR="00BF3043" w:rsidRPr="00BF3043">
        <w:rPr>
          <w:bCs/>
          <w:noProof/>
        </w:rPr>
        <w:t>[169]</w:t>
      </w:r>
      <w:r w:rsidR="002A76EA">
        <w:rPr>
          <w:bCs/>
        </w:rPr>
        <w:fldChar w:fldCharType="end"/>
      </w:r>
      <w:r w:rsidRPr="002E0BCA">
        <w:rPr>
          <w:bCs/>
        </w:rPr>
        <w:t>.</w:t>
      </w:r>
    </w:p>
    <w:p w14:paraId="68A3E10E" w14:textId="77777777" w:rsidR="005A640B" w:rsidRPr="002E0BCA" w:rsidRDefault="005A640B" w:rsidP="005A640B">
      <w:pPr>
        <w:ind w:firstLine="708"/>
        <w:rPr>
          <w:bCs/>
        </w:rPr>
      </w:pPr>
      <w:r w:rsidRPr="002E0BCA">
        <w:rPr>
          <w:bCs/>
        </w:rPr>
        <w:lastRenderedPageBreak/>
        <w:t>Таким образом, основной задачей на первых этапах терапии гиперлейкоцитоза является максимальное снижение числа лейкоцитов с целью профилактики массивного цитолиза в первые дни индукционной химиотерапии.</w:t>
      </w:r>
    </w:p>
    <w:p w14:paraId="71FDD2C4" w14:textId="77777777" w:rsidR="005A640B" w:rsidRPr="002E0BCA" w:rsidRDefault="005A640B" w:rsidP="005A640B">
      <w:pPr>
        <w:ind w:firstLine="567"/>
      </w:pPr>
      <w:r w:rsidRPr="002E0BCA">
        <w:t>Для лечения и профилактики синдрома лейкостазов и связанных с ними осложнений разрабатывались два основных направления циторедукции: инвазивный — лейкоцитаферез, обменное переливание крови, облучение органов, в которых проявления лейкостазов наиболее выражены (головной мозг, легкие, почки), и консервативный медика</w:t>
      </w:r>
      <w:r>
        <w:t>ментозный — гидроксимочевина</w:t>
      </w:r>
      <w:r w:rsidRPr="002E0BCA">
        <w:t xml:space="preserve"> с последующей адекватной химиотерапией на фоне приема аллопуринола и лечение метаболических нарушений (гидратация, ощелачивание) при тщательном контроле параметров кислотно-щелочного равновесия и уровня электролитов. При развитии острой почечной недостаточности при том и другом подходах проводили и проводят гемодиализ.</w:t>
      </w:r>
    </w:p>
    <w:p w14:paraId="318B8CA2" w14:textId="77777777" w:rsidR="005A640B" w:rsidRDefault="005A640B" w:rsidP="005A640B">
      <w:pPr>
        <w:ind w:firstLine="567"/>
      </w:pPr>
      <w:r w:rsidRPr="002E0BCA">
        <w:t>Облучение органов, где проявления лейкостазов наиболее выражены, и обменное переливание крови при гиперлейкоцитозных формах острых лейкозов полностью оставлены как неэффективные методы. В настоящее время до начала химиотерапии используется гидроксимочевина и процедуры лейкоцитафереза.</w:t>
      </w:r>
    </w:p>
    <w:p w14:paraId="519EFE30" w14:textId="77777777" w:rsidR="005A640B" w:rsidRDefault="005A640B" w:rsidP="005A640B">
      <w:pPr>
        <w:ind w:firstLine="567"/>
      </w:pPr>
      <w:r>
        <w:t>По результатам Российского многоцентрового исследования по лечению острых миелоидных лейкозов взрослых ОМЛ-01.01, включившего в анализ более 310 больных, гиперлейкоцитоз 100х10</w:t>
      </w:r>
      <w:r w:rsidRPr="00B351AF">
        <w:rPr>
          <w:vertAlign w:val="superscript"/>
        </w:rPr>
        <w:t>9</w:t>
      </w:r>
      <w:r>
        <w:t>/л и выше был диагностирован у 42 больных, причем у 13 из них количество лейкоцитов составляло 200х10</w:t>
      </w:r>
      <w:r w:rsidRPr="00B351AF">
        <w:rPr>
          <w:vertAlign w:val="superscript"/>
        </w:rPr>
        <w:t>9</w:t>
      </w:r>
      <w:r>
        <w:t xml:space="preserve">/л и выше. Ранняя смертность у больных с гиперлейкоцитозом и без него была одинаковой (10,5 и 9,5% соответственно). Эти результаты свидетельствуют о том, что принятый в клинике подход к проведению индукционного этапа при гиперлейкоцитозной форме ОМЛ позволил избежать избыточной ранней летальности. </w:t>
      </w:r>
    </w:p>
    <w:p w14:paraId="5B8A6162" w14:textId="77777777" w:rsidR="005A640B" w:rsidRPr="00BB07B8" w:rsidRDefault="005A640B" w:rsidP="005A640B">
      <w:pPr>
        <w:ind w:firstLine="567"/>
      </w:pPr>
      <w:r>
        <w:t>Основным подходом является использование плазмафереза в качестве процедуры, направленной на удаление продуктов распада опухолевых клеток, а также перенос инфузии антрациклинов (например, в ходе курса 7+3) с первых дней химиотерапии на последние.</w:t>
      </w:r>
    </w:p>
    <w:p w14:paraId="5AC72416" w14:textId="77777777" w:rsidR="00BB2C95" w:rsidRDefault="00BB2C95" w:rsidP="00BB2C95"/>
    <w:p w14:paraId="66C6E6A8" w14:textId="67B52A01" w:rsidR="005A640B" w:rsidRPr="00BB2C95" w:rsidRDefault="005A640B" w:rsidP="00BB2C95">
      <w:pPr>
        <w:rPr>
          <w:i/>
          <w:iCs/>
          <w:u w:val="single"/>
        </w:rPr>
      </w:pPr>
      <w:r w:rsidRPr="00BB2C95">
        <w:rPr>
          <w:i/>
          <w:iCs/>
          <w:u w:val="single"/>
        </w:rPr>
        <w:t xml:space="preserve">Алгоритм терапевтической тактики при индукции ремиссии </w:t>
      </w:r>
      <w:r w:rsidR="000158B4">
        <w:rPr>
          <w:i/>
          <w:iCs/>
          <w:u w:val="single"/>
        </w:rPr>
        <w:t>ОМЛ</w:t>
      </w:r>
      <w:r w:rsidRPr="00BB2C95">
        <w:rPr>
          <w:i/>
          <w:iCs/>
          <w:u w:val="single"/>
        </w:rPr>
        <w:t>, протекающ</w:t>
      </w:r>
      <w:r w:rsidR="000158B4">
        <w:rPr>
          <w:i/>
          <w:iCs/>
          <w:u w:val="single"/>
        </w:rPr>
        <w:t>его</w:t>
      </w:r>
      <w:r w:rsidRPr="00BB2C95">
        <w:rPr>
          <w:i/>
          <w:iCs/>
          <w:u w:val="single"/>
        </w:rPr>
        <w:t xml:space="preserve"> с гиперлейкоцитозом</w:t>
      </w:r>
      <w:r w:rsidR="009F6B67" w:rsidRPr="009F6B67">
        <w:rPr>
          <w:i/>
          <w:iCs/>
          <w:u w:val="single"/>
        </w:rPr>
        <w:t xml:space="preserve"> </w:t>
      </w:r>
      <w:r w:rsidR="009F6B67">
        <w:rPr>
          <w:i/>
          <w:iCs/>
          <w:u w:val="single"/>
        </w:rPr>
        <w:fldChar w:fldCharType="begin" w:fldLock="1"/>
      </w:r>
      <w:r w:rsidR="00122C3C">
        <w:rPr>
          <w:i/>
          <w:iCs/>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11c13b31-96d4-4e95-88fa-3f7d29b26cf5"]},{"id":"ITEM-2","itemData":{"DOI":"10.1080/17474086.2017.1270754","ISSN":"17474094","PMID":"27967252","abstract":"Introduction: Hyperleukocytosis is defined as a white blood cell count greater than 100,000/mL in patients affected by acute leukemia and often it is associated with increased morbidity and mortality, that can be up to 40% if unrecognized. Areas covered: Risk factors include younger age, myelomonocytic or monocytic/monoblastic morphology, microgranular variant of acute promyelocitic leukemia and T-cell ALL, and some cytogenetic abnormalities. Poor prognosis due to high early death rate secondary to leukostasis. The mechanisms at the origin of leukostasis are still poorly understood. The management of acute hyperleukocytosis and leukostasis involves supportive measures and reducing the number of circulating leukemic blast cells, with careful monitoring of fluid balance, control of uric acid production and control of urine pH to prevent tumour lysis syndrome. Expert commentary: Several studies have been performed to ameliorate the outcome of this setting of patients. The high number of leukocytes may cause 3 main complications: disseminated intravascular coagulation (DIC), tumor lysis syndrome (TLS), and leukostasis. Although hyperleukocytosis and tumour lysis syndrome are still a challenge for clinicians, a better prognosis for these conditions is emerging in the last years.","author":[{"dropping-particle":"","family":"Giammarco","given":"Sabrina","non-dropping-particle":"","parse-names":false,"suffix":""},{"dropping-particle":"","family":"Chiusolo","given":"Patrizia","non-dropping-particle":"","parse-names":false,"suffix":""},{"dropping-particle":"","family":"Piccirillo","given":"Nicola","non-dropping-particle":"","parse-names":false,"suffix":""},{"dropping-particle":"","family":"Giovanni","given":"Alessia","non-dropping-particle":"Di","parse-names":false,"suffix":""},{"dropping-particle":"","family":"Metafuni","given":"Elisabetta","non-dropping-particle":"","parse-names":false,"suffix":""},{"dropping-particle":"","family":"Laurenti","given":"Luca","non-dropping-particle":"","parse-names":false,"suffix":""},{"dropping-particle":"","family":"Sica","given":"Simona","non-dropping-particle":"","parse-names":false,"suffix":""},{"dropping-particle":"","family":"Pagano","given":"Livio","non-dropping-particle":"","parse-names":false,"suffix":""}],"container-title":"Expert Review of Hematology","id":"ITEM-2","issue":"2","issued":{"date-parts":[["2017","2","1"]]},"page":"147-154","publisher":"Taylor and Francis Ltd","title":"Hyperleukocytosis and leukostasis: management of a medical emergency","type":"article","volume":"10"},"uris":["http://www.mendeley.com/documents/?uuid=a494cdea-f500-3ea0-833a-b974dd0f1e7d"]}],"mendeley":{"formattedCitation":"[170,171]","plainTextFormattedCitation":"[170,171]","previouslyFormattedCitation":"[170,171]"},"properties":{"noteIndex":0},"schema":"https://github.com/citation-style-language/schema/raw/master/csl-citation.json"}</w:instrText>
      </w:r>
      <w:r w:rsidR="009F6B67">
        <w:rPr>
          <w:i/>
          <w:iCs/>
          <w:u w:val="single"/>
        </w:rPr>
        <w:fldChar w:fldCharType="separate"/>
      </w:r>
      <w:r w:rsidR="00EB1161">
        <w:rPr>
          <w:iCs/>
          <w:noProof/>
        </w:rPr>
        <w:t>[171,172</w:t>
      </w:r>
      <w:r w:rsidR="00BF3043" w:rsidRPr="00BF3043">
        <w:rPr>
          <w:iCs/>
          <w:noProof/>
        </w:rPr>
        <w:t>]</w:t>
      </w:r>
      <w:r w:rsidR="009F6B67">
        <w:rPr>
          <w:i/>
          <w:iCs/>
          <w:u w:val="single"/>
        </w:rPr>
        <w:fldChar w:fldCharType="end"/>
      </w:r>
      <w:r w:rsidRPr="00BB2C95">
        <w:rPr>
          <w:i/>
          <w:iCs/>
          <w:u w:val="single"/>
        </w:rPr>
        <w:t>.</w:t>
      </w:r>
    </w:p>
    <w:p w14:paraId="778BB71C" w14:textId="30BA927E" w:rsidR="005A640B" w:rsidRDefault="004F0B5A" w:rsidP="00CC254E">
      <w:pPr>
        <w:pStyle w:val="Numlist"/>
        <w:numPr>
          <w:ilvl w:val="0"/>
          <w:numId w:val="45"/>
        </w:numPr>
        <w:ind w:left="720"/>
      </w:pPr>
      <w:r>
        <w:t>Х</w:t>
      </w:r>
      <w:r w:rsidR="005A640B">
        <w:t>имиотерапи</w:t>
      </w:r>
      <w:r>
        <w:t>я</w:t>
      </w:r>
      <w:r w:rsidR="005A640B">
        <w:t xml:space="preserve"> осуществля</w:t>
      </w:r>
      <w:r w:rsidR="00BB2C95">
        <w:t>ется</w:t>
      </w:r>
      <w:r w:rsidR="005A640B" w:rsidRPr="002E0BCA">
        <w:t xml:space="preserve"> по протоколам, предусмотренным для конкретных вариантов заболевания</w:t>
      </w:r>
      <w:r w:rsidR="00BB2C95">
        <w:t>,</w:t>
      </w:r>
      <w:r w:rsidR="005A640B" w:rsidRPr="002E0BCA">
        <w:t xml:space="preserve"> в соответствии с возрастом больного и иммунофенотипом/генотипом опухолевых клеток.</w:t>
      </w:r>
    </w:p>
    <w:p w14:paraId="45FCA595" w14:textId="1669AF9A" w:rsidR="005A640B" w:rsidRDefault="00BB2C95" w:rsidP="00CC254E">
      <w:pPr>
        <w:pStyle w:val="Numlist"/>
        <w:numPr>
          <w:ilvl w:val="0"/>
          <w:numId w:val="45"/>
        </w:numPr>
        <w:ind w:left="720"/>
      </w:pPr>
      <w:r w:rsidRPr="00BB2C95">
        <w:rPr>
          <w:bCs/>
        </w:rPr>
        <w:lastRenderedPageBreak/>
        <w:t>П</w:t>
      </w:r>
      <w:r w:rsidR="005A640B" w:rsidRPr="002E0BCA">
        <w:t>еред началом индукционной терапии обязательн</w:t>
      </w:r>
      <w:r w:rsidR="004F0B5A">
        <w:t>а</w:t>
      </w:r>
      <w:r w:rsidR="005A640B" w:rsidRPr="002E0BCA">
        <w:t xml:space="preserve"> устан</w:t>
      </w:r>
      <w:r>
        <w:t>овка</w:t>
      </w:r>
      <w:r w:rsidR="005A640B" w:rsidRPr="002E0BCA">
        <w:t xml:space="preserve"> центральн</w:t>
      </w:r>
      <w:r>
        <w:t>ого</w:t>
      </w:r>
      <w:r w:rsidR="005A640B" w:rsidRPr="002E0BCA">
        <w:t xml:space="preserve"> венозн</w:t>
      </w:r>
      <w:r>
        <w:t>ого</w:t>
      </w:r>
      <w:r w:rsidR="005A640B" w:rsidRPr="002E0BCA">
        <w:t xml:space="preserve"> катетер</w:t>
      </w:r>
      <w:r>
        <w:t>а</w:t>
      </w:r>
      <w:r w:rsidR="005A640B" w:rsidRPr="002E0BCA">
        <w:t xml:space="preserve">. </w:t>
      </w:r>
    </w:p>
    <w:p w14:paraId="08691B13" w14:textId="797CFFC1" w:rsidR="005A640B" w:rsidRDefault="004F0B5A" w:rsidP="00CC254E">
      <w:pPr>
        <w:pStyle w:val="Numlist"/>
        <w:numPr>
          <w:ilvl w:val="0"/>
          <w:numId w:val="46"/>
        </w:numPr>
        <w:ind w:left="720"/>
      </w:pPr>
      <w:r>
        <w:rPr>
          <w:bCs/>
        </w:rPr>
        <w:t>Д</w:t>
      </w:r>
      <w:r w:rsidR="005A640B" w:rsidRPr="002E0BCA">
        <w:t xml:space="preserve">о начала химиотерапии </w:t>
      </w:r>
      <w:r w:rsidR="005A640B">
        <w:t>назнача</w:t>
      </w:r>
      <w:r w:rsidR="00BB2C95">
        <w:t>ют</w:t>
      </w:r>
      <w:r w:rsidR="005A640B" w:rsidRPr="002E0BCA">
        <w:t xml:space="preserve"> аллопуринол в дозе 300 мг/м</w:t>
      </w:r>
      <w:r w:rsidR="005A640B" w:rsidRPr="004F6663">
        <w:rPr>
          <w:vertAlign w:val="superscript"/>
        </w:rPr>
        <w:t>2</w:t>
      </w:r>
      <w:r w:rsidR="005A640B" w:rsidRPr="002E0BCA">
        <w:t xml:space="preserve"> (в 2 приема). </w:t>
      </w:r>
    </w:p>
    <w:p w14:paraId="4340687E" w14:textId="1E446DDE" w:rsidR="005A640B" w:rsidRDefault="004F0B5A" w:rsidP="00CC254E">
      <w:pPr>
        <w:pStyle w:val="Numlist"/>
        <w:numPr>
          <w:ilvl w:val="0"/>
          <w:numId w:val="46"/>
        </w:numPr>
        <w:ind w:left="720"/>
      </w:pPr>
      <w:r>
        <w:rPr>
          <w:bCs/>
        </w:rPr>
        <w:t>С</w:t>
      </w:r>
      <w:r w:rsidR="005A640B" w:rsidRPr="002E0BCA">
        <w:t xml:space="preserve"> первого дня курса объем</w:t>
      </w:r>
      <w:r w:rsidR="005A640B">
        <w:t xml:space="preserve"> вводимой жидкости увеличива</w:t>
      </w:r>
      <w:r w:rsidR="002741E8">
        <w:t>ют</w:t>
      </w:r>
      <w:r w:rsidR="005A640B" w:rsidRPr="002E0BCA">
        <w:t xml:space="preserve"> до 1,5—2,0 л/м</w:t>
      </w:r>
      <w:r w:rsidR="005A640B" w:rsidRPr="00DA2E85">
        <w:rPr>
          <w:vertAlign w:val="superscript"/>
        </w:rPr>
        <w:t>2</w:t>
      </w:r>
      <w:r w:rsidR="005A640B" w:rsidRPr="002E0BCA">
        <w:t xml:space="preserve"> в сутки (соотношение растворов глюкозы и физиологического раствора 1:1). При большой опухолевой массе (в т. ч. органомегалии) объем вводимой жидкости (включая все переливаемые среды — кристаллоиды, СЗП, эритроцитную взвесь и тромбоконцентраты) может быть увеличен до 3 л/м</w:t>
      </w:r>
      <w:r w:rsidR="005A640B" w:rsidRPr="00DA2E85">
        <w:rPr>
          <w:vertAlign w:val="superscript"/>
        </w:rPr>
        <w:t>2</w:t>
      </w:r>
      <w:r w:rsidR="005A640B" w:rsidRPr="002E0BCA">
        <w:t xml:space="preserve"> со стимуляцией диуреза мочегонными препаратами, обязательным контролем диуреза и ЦВД.</w:t>
      </w:r>
    </w:p>
    <w:p w14:paraId="18F57348" w14:textId="7EEC771F" w:rsidR="005A640B" w:rsidRDefault="005A640B" w:rsidP="002741E8">
      <w:pPr>
        <w:pStyle w:val="Numlist"/>
        <w:ind w:firstLine="709"/>
      </w:pPr>
      <w:r w:rsidRPr="002E0BCA">
        <w:t xml:space="preserve">Синдром лейкостазов диагностируют до начала химиотерапии у больных </w:t>
      </w:r>
      <w:r w:rsidR="000158B4">
        <w:t>ОМЛ</w:t>
      </w:r>
      <w:r w:rsidRPr="002E0BCA">
        <w:t xml:space="preserve"> вне зависимости от количества лейкоцитов (он может проявляться и при количестве лейкоцитов менее 100</w:t>
      </w:r>
      <w:r>
        <w:t>х</w:t>
      </w:r>
      <w:r w:rsidRPr="002E0BCA">
        <w:t>10</w:t>
      </w:r>
      <w:r w:rsidRPr="002E0BCA">
        <w:rPr>
          <w:vertAlign w:val="superscript"/>
        </w:rPr>
        <w:t>9</w:t>
      </w:r>
      <w:r w:rsidRPr="002E0BCA">
        <w:t>/л), если выявляются загруженность, сонливость, невозможность сконцентрироваться, дыхательная недостаточность, тяжелые нарушения свертывания, тяжелый геморрагический синдром, не связанный напрямую с тромбоцитопенией, метаболические нарушения.</w:t>
      </w:r>
    </w:p>
    <w:p w14:paraId="1B544BE7" w14:textId="682EF126" w:rsidR="005A640B" w:rsidRPr="00DE1025" w:rsidRDefault="004F0B5A" w:rsidP="00CC254E">
      <w:pPr>
        <w:pStyle w:val="Numlist"/>
        <w:numPr>
          <w:ilvl w:val="0"/>
          <w:numId w:val="46"/>
        </w:numPr>
        <w:ind w:left="720"/>
        <w:rPr>
          <w:bCs/>
        </w:rPr>
      </w:pPr>
      <w:r>
        <w:rPr>
          <w:bCs/>
        </w:rPr>
        <w:t>С</w:t>
      </w:r>
      <w:r w:rsidR="005A640B" w:rsidRPr="00DE1025">
        <w:rPr>
          <w:bCs/>
        </w:rPr>
        <w:t xml:space="preserve"> целью профилактики гиперурикемического синдрома в инфузионную терапию</w:t>
      </w:r>
      <w:r w:rsidR="00DE1025">
        <w:rPr>
          <w:bCs/>
        </w:rPr>
        <w:t xml:space="preserve"> необходимо</w:t>
      </w:r>
      <w:r w:rsidR="005A640B" w:rsidRPr="00DE1025">
        <w:rPr>
          <w:bCs/>
        </w:rPr>
        <w:t xml:space="preserve"> включа</w:t>
      </w:r>
      <w:r w:rsidR="00DE1025">
        <w:rPr>
          <w:bCs/>
        </w:rPr>
        <w:t>ть</w:t>
      </w:r>
      <w:r w:rsidR="005A640B" w:rsidRPr="00DE1025">
        <w:rPr>
          <w:bCs/>
        </w:rPr>
        <w:t xml:space="preserve"> растворы соды (4,2% раствор NaHCO3, 100—200 мл). Оптимальное значение pH мочи — 7,0.</w:t>
      </w:r>
    </w:p>
    <w:p w14:paraId="0BF09FFB" w14:textId="100C8078" w:rsidR="005A640B" w:rsidRPr="00DE1025" w:rsidRDefault="00802312" w:rsidP="00CC254E">
      <w:pPr>
        <w:pStyle w:val="Numlist"/>
        <w:numPr>
          <w:ilvl w:val="0"/>
          <w:numId w:val="46"/>
        </w:numPr>
        <w:ind w:left="720"/>
        <w:rPr>
          <w:bCs/>
        </w:rPr>
      </w:pPr>
      <w:r>
        <w:rPr>
          <w:bCs/>
        </w:rPr>
        <w:t>При ОМЛ</w:t>
      </w:r>
      <w:r w:rsidR="005A640B" w:rsidRPr="00DE1025">
        <w:rPr>
          <w:bCs/>
        </w:rPr>
        <w:t xml:space="preserve"> с существенным лейкоцитозом (свыше 70х10</w:t>
      </w:r>
      <w:r w:rsidR="005A640B" w:rsidRPr="00DE1025">
        <w:rPr>
          <w:bCs/>
          <w:vertAlign w:val="superscript"/>
        </w:rPr>
        <w:t>9</w:t>
      </w:r>
      <w:r w:rsidR="005A640B" w:rsidRPr="00DE1025">
        <w:rPr>
          <w:bCs/>
        </w:rPr>
        <w:t xml:space="preserve">/л), </w:t>
      </w:r>
      <w:r w:rsidR="00E527CC">
        <w:rPr>
          <w:bCs/>
        </w:rPr>
        <w:t xml:space="preserve">необходимо </w:t>
      </w:r>
      <w:r w:rsidR="005A640B" w:rsidRPr="00DE1025">
        <w:rPr>
          <w:bCs/>
        </w:rPr>
        <w:t>назначение гидроксимочевины в дозе 100 мг/кг/сут (при необходимости доза может быть увеличена до 150 мг/кг/сут)</w:t>
      </w:r>
      <w:r w:rsidR="00F52835">
        <w:rPr>
          <w:bCs/>
        </w:rPr>
        <w:t xml:space="preserve"> </w:t>
      </w:r>
      <w:r w:rsidR="008C066D">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mendeley":{"formattedCitation":"[172]","plainTextFormattedCitation":"[172]","previouslyFormattedCitation":"[172]"},"properties":{"noteIndex":0},"schema":"https://github.com/citation-style-language/schema/raw/master/csl-citation.json"}</w:instrText>
      </w:r>
      <w:r w:rsidR="008C066D">
        <w:rPr>
          <w:bCs/>
        </w:rPr>
        <w:fldChar w:fldCharType="separate"/>
      </w:r>
      <w:r w:rsidR="00EB1161">
        <w:rPr>
          <w:bCs/>
          <w:noProof/>
        </w:rPr>
        <w:t>[173</w:t>
      </w:r>
      <w:r w:rsidR="00BF3043" w:rsidRPr="00BF3043">
        <w:rPr>
          <w:bCs/>
          <w:noProof/>
        </w:rPr>
        <w:t>]</w:t>
      </w:r>
      <w:r w:rsidR="008C066D">
        <w:rPr>
          <w:bCs/>
        </w:rPr>
        <w:fldChar w:fldCharType="end"/>
      </w:r>
      <w:r w:rsidR="005A640B" w:rsidRPr="00DE1025">
        <w:rPr>
          <w:bCs/>
        </w:rPr>
        <w:t xml:space="preserve">. </w:t>
      </w:r>
    </w:p>
    <w:p w14:paraId="29362977" w14:textId="3592B173" w:rsidR="005A640B" w:rsidRDefault="005A640B" w:rsidP="00E527CC">
      <w:pPr>
        <w:pStyle w:val="Numlist"/>
        <w:ind w:firstLine="709"/>
      </w:pPr>
      <w:r w:rsidRPr="002E0BCA">
        <w:t>Если вариант лейкоза еще не определен, можно рекомендовать назначение гидроксимочевины в дозе 100 мг/кг/сут (в 3—4 приема) до момента диагностики варианта острого лейкоза (при подозрении на ОПЛ гидроксимочевина не показана).</w:t>
      </w:r>
    </w:p>
    <w:p w14:paraId="1DE1866F" w14:textId="547B6C0B" w:rsidR="005A640B" w:rsidRPr="00E527CC" w:rsidRDefault="00802312" w:rsidP="00CC254E">
      <w:pPr>
        <w:pStyle w:val="Numlist"/>
        <w:numPr>
          <w:ilvl w:val="0"/>
          <w:numId w:val="46"/>
        </w:numPr>
        <w:ind w:left="720"/>
        <w:rPr>
          <w:bCs/>
        </w:rPr>
      </w:pPr>
      <w:r>
        <w:rPr>
          <w:bCs/>
        </w:rPr>
        <w:t>К</w:t>
      </w:r>
      <w:r w:rsidR="005A640B" w:rsidRPr="00E527CC">
        <w:rPr>
          <w:bCs/>
        </w:rPr>
        <w:t xml:space="preserve">урс химиотерапии </w:t>
      </w:r>
      <w:r>
        <w:rPr>
          <w:bCs/>
        </w:rPr>
        <w:t xml:space="preserve">возможно </w:t>
      </w:r>
      <w:r w:rsidR="005A640B" w:rsidRPr="00E527CC">
        <w:rPr>
          <w:bCs/>
        </w:rPr>
        <w:t>начинать при снижении лейкоцитоза до 50-70х10</w:t>
      </w:r>
      <w:r w:rsidR="005A640B" w:rsidRPr="00802312">
        <w:rPr>
          <w:bCs/>
          <w:vertAlign w:val="superscript"/>
        </w:rPr>
        <w:t>9</w:t>
      </w:r>
      <w:r w:rsidR="005A640B" w:rsidRPr="00E527CC">
        <w:rPr>
          <w:bCs/>
        </w:rPr>
        <w:t>/л.</w:t>
      </w:r>
    </w:p>
    <w:p w14:paraId="6FEF1FBF" w14:textId="5A3CF7A7" w:rsidR="005A640B" w:rsidRPr="00E527CC" w:rsidRDefault="00802312" w:rsidP="00CC254E">
      <w:pPr>
        <w:pStyle w:val="Numlist"/>
        <w:numPr>
          <w:ilvl w:val="0"/>
          <w:numId w:val="46"/>
        </w:numPr>
        <w:ind w:left="720"/>
        <w:rPr>
          <w:bCs/>
        </w:rPr>
      </w:pPr>
      <w:r>
        <w:rPr>
          <w:bCs/>
        </w:rPr>
        <w:t>Г</w:t>
      </w:r>
      <w:r w:rsidR="005A640B" w:rsidRPr="00E527CC">
        <w:rPr>
          <w:bCs/>
        </w:rPr>
        <w:t>идроксимочевин</w:t>
      </w:r>
      <w:r w:rsidR="00F52835">
        <w:rPr>
          <w:bCs/>
        </w:rPr>
        <w:t>а</w:t>
      </w:r>
      <w:r>
        <w:rPr>
          <w:bCs/>
        </w:rPr>
        <w:t xml:space="preserve"> назначается на период</w:t>
      </w:r>
      <w:r w:rsidR="005A640B" w:rsidRPr="00E527CC">
        <w:rPr>
          <w:bCs/>
        </w:rPr>
        <w:t xml:space="preserve"> не более 3-х дней. Препарат отменяется в день начала химиотерапии</w:t>
      </w:r>
      <w:r w:rsidR="009F6B67">
        <w:rPr>
          <w:bCs/>
        </w:rPr>
        <w:t xml:space="preserve"> </w:t>
      </w:r>
      <w:r w:rsidR="009F6B67">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mendeley":{"formattedCitation":"[172]","plainTextFormattedCitation":"[172]","previouslyFormattedCitation":"[172]"},"properties":{"noteIndex":0},"schema":"https://github.com/citation-style-language/schema/raw/master/csl-citation.json"}</w:instrText>
      </w:r>
      <w:r w:rsidR="009F6B67">
        <w:rPr>
          <w:bCs/>
        </w:rPr>
        <w:fldChar w:fldCharType="separate"/>
      </w:r>
      <w:r w:rsidR="00EB1161">
        <w:rPr>
          <w:bCs/>
          <w:noProof/>
        </w:rPr>
        <w:t>[173</w:t>
      </w:r>
      <w:r w:rsidR="00BF3043" w:rsidRPr="00BF3043">
        <w:rPr>
          <w:bCs/>
          <w:noProof/>
        </w:rPr>
        <w:t>]</w:t>
      </w:r>
      <w:r w:rsidR="009F6B67">
        <w:rPr>
          <w:bCs/>
        </w:rPr>
        <w:fldChar w:fldCharType="end"/>
      </w:r>
      <w:r w:rsidR="005A640B" w:rsidRPr="00E527CC">
        <w:rPr>
          <w:bCs/>
        </w:rPr>
        <w:t>.</w:t>
      </w:r>
    </w:p>
    <w:p w14:paraId="0BF1FA2F" w14:textId="77777777" w:rsidR="00743F89" w:rsidRDefault="00802312" w:rsidP="00CC254E">
      <w:pPr>
        <w:pStyle w:val="Numlist"/>
        <w:numPr>
          <w:ilvl w:val="0"/>
          <w:numId w:val="46"/>
        </w:numPr>
        <w:ind w:left="720"/>
        <w:rPr>
          <w:bCs/>
        </w:rPr>
      </w:pPr>
      <w:r>
        <w:rPr>
          <w:bCs/>
        </w:rPr>
        <w:t>В</w:t>
      </w:r>
      <w:r w:rsidR="005A640B" w:rsidRPr="00E527CC">
        <w:rPr>
          <w:bCs/>
        </w:rPr>
        <w:t xml:space="preserve"> случае отсутствия уменьшения количества лейкоцитов в течение двух дней на фоне приема гидроксимочевины,</w:t>
      </w:r>
      <w:r w:rsidR="008B17DA">
        <w:rPr>
          <w:bCs/>
        </w:rPr>
        <w:t xml:space="preserve"> необходимо</w:t>
      </w:r>
      <w:r w:rsidR="005A640B" w:rsidRPr="00E527CC">
        <w:rPr>
          <w:bCs/>
        </w:rPr>
        <w:t xml:space="preserve"> нач</w:t>
      </w:r>
      <w:r w:rsidR="008B17DA">
        <w:rPr>
          <w:bCs/>
        </w:rPr>
        <w:t>инать</w:t>
      </w:r>
      <w:r w:rsidR="005A640B" w:rsidRPr="00E527CC">
        <w:rPr>
          <w:bCs/>
        </w:rPr>
        <w:t xml:space="preserve"> курс химиотерапии без дальнейшего приема гидроксимочевины</w:t>
      </w:r>
      <w:r w:rsidR="008B17DA">
        <w:rPr>
          <w:bCs/>
        </w:rPr>
        <w:t>,</w:t>
      </w:r>
      <w:r w:rsidR="005A640B" w:rsidRPr="00E527CC">
        <w:rPr>
          <w:bCs/>
        </w:rPr>
        <w:t xml:space="preserve"> на фоне проведения сеансов лейкоцитаферезов.</w:t>
      </w:r>
    </w:p>
    <w:p w14:paraId="714C85E8" w14:textId="4C4185D7" w:rsidR="00743F89" w:rsidRPr="00743F89" w:rsidRDefault="008B17DA" w:rsidP="00CC254E">
      <w:pPr>
        <w:pStyle w:val="Numlist"/>
        <w:numPr>
          <w:ilvl w:val="0"/>
          <w:numId w:val="46"/>
        </w:numPr>
        <w:ind w:left="720"/>
        <w:rPr>
          <w:bCs/>
        </w:rPr>
      </w:pPr>
      <w:r w:rsidRPr="00743F89">
        <w:rPr>
          <w:bCs/>
        </w:rPr>
        <w:t>Е</w:t>
      </w:r>
      <w:r w:rsidR="005A640B" w:rsidRPr="00743F89">
        <w:rPr>
          <w:bCs/>
        </w:rPr>
        <w:t>сли имеются очевидные признаки лейкостазов (спутанное сознание, интерстициальное поражение легких за счет сосудистого компонента, одышка) наряду с обязательным приемом гидроксимочевины на фоне волемической нагрузки</w:t>
      </w:r>
      <w:r w:rsidRPr="00743F89">
        <w:rPr>
          <w:bCs/>
        </w:rPr>
        <w:t xml:space="preserve"> </w:t>
      </w:r>
      <w:r w:rsidRPr="00743F89">
        <w:rPr>
          <w:bCs/>
        </w:rPr>
        <w:lastRenderedPageBreak/>
        <w:t>необходимо</w:t>
      </w:r>
      <w:r w:rsidR="005A640B" w:rsidRPr="00743F89">
        <w:rPr>
          <w:bCs/>
        </w:rPr>
        <w:t xml:space="preserve"> проведение 1-2 сеансов лейкоцитафереза с целью быстрой редукции опухолевой массы</w:t>
      </w:r>
      <w:r w:rsidR="009F6B67" w:rsidRPr="00743F89">
        <w:rPr>
          <w:bCs/>
        </w:rPr>
        <w:t xml:space="preserve"> </w:t>
      </w:r>
      <w:r w:rsidR="00743F89" w:rsidRPr="00743F89">
        <w:rPr>
          <w:bCs/>
        </w:rPr>
        <w:fldChar w:fldCharType="begin" w:fldLock="1"/>
      </w:r>
      <w:r w:rsidR="00122C3C">
        <w:rPr>
          <w:bCs/>
        </w:rPr>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0.047) even after adjusting for age (p &lt;0.01) and initial WBC count (p =0.02). No evidence of any difference between treatment groups in terms of WBC decline kinetics and disease free survival (p =0.87) was found. Oral hydroxyurea prior to chemotherapy seems a safe and efficient strategy to reduce early death of hyperleukocytic AML patients.","author":[{"dropping-particle":"","family":"Mamez","given":"Anne 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nd Lymphoma","id":"ITEM-1","issue":"10","issued":{"date-parts":[["2016","10","2"]]},"page":"2281-2288","publisher":"Taylor and Francis Ltd","title":"Pre-treatment with oral hydroxyurea prior to intensive chemotherapy improves early survival of patients with high hyperleukocytosis in acute myeloid leukemia","type":"article-journal","volume":"57"},"uris":["http://www.mendeley.com/documents/?uuid=0507bbb2-7e9d-3c32-8359-6511252c8863"]},{"id":"ITEM-2","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2","issue":"3","issued":{"date-parts":[["2012","5"]]},"page":"117-122","publisher":"Blood Rev","title":"Hyperleukocytosis, leukostasis and leukapheresis: Practice management","type":"article-journal","volume":"26"},"uris":["http://www.mendeley.com/documents/?uuid=6f1aa6c8-9613-35b2-98e9-7e9d29c087bd"]}],"mendeley":{"formattedCitation":"[172,173]","plainTextFormattedCitation":"[172,173]","previouslyFormattedCitation":"[172,173]"},"properties":{"noteIndex":0},"schema":"https://github.com/citation-style-language/schema/raw/master/csl-citation.json"}</w:instrText>
      </w:r>
      <w:r w:rsidR="00743F89" w:rsidRPr="00743F89">
        <w:rPr>
          <w:bCs/>
        </w:rPr>
        <w:fldChar w:fldCharType="separate"/>
      </w:r>
      <w:r w:rsidR="00EB1161">
        <w:rPr>
          <w:bCs/>
          <w:noProof/>
        </w:rPr>
        <w:t>[173,174</w:t>
      </w:r>
      <w:r w:rsidR="00BF3043" w:rsidRPr="00BF3043">
        <w:rPr>
          <w:bCs/>
          <w:noProof/>
        </w:rPr>
        <w:t>]</w:t>
      </w:r>
      <w:r w:rsidR="00743F89" w:rsidRPr="00743F89">
        <w:rPr>
          <w:bCs/>
        </w:rPr>
        <w:fldChar w:fldCharType="end"/>
      </w:r>
    </w:p>
    <w:p w14:paraId="4CFB321B" w14:textId="0D2C66D4" w:rsidR="005A640B" w:rsidRPr="00ED612D" w:rsidRDefault="005A640B" w:rsidP="00E527CC">
      <w:pPr>
        <w:pStyle w:val="Numlist"/>
        <w:ind w:firstLine="709"/>
      </w:pPr>
      <w:r>
        <w:t>Если количество лейкоцитов больше 100х10</w:t>
      </w:r>
      <w:r w:rsidRPr="00ED612D">
        <w:rPr>
          <w:vertAlign w:val="superscript"/>
        </w:rPr>
        <w:t>9</w:t>
      </w:r>
      <w:r>
        <w:t>/л, но менее 150х10</w:t>
      </w:r>
      <w:r w:rsidRPr="00ED612D">
        <w:rPr>
          <w:vertAlign w:val="superscript"/>
        </w:rPr>
        <w:t>9</w:t>
      </w:r>
      <w:r>
        <w:t>/л и нет синдрома лейкостазов, то от процедуры лейкоцитафереза можно воздержаться. Если количество лейкоцитов у больных с острым миелобластным лейкозом превышает 150х109/л, то лейкоцитаферезы можно считать необходимой процедурой в сочетании со всеми остальными методами циторедукции и профилактики/лечения цитолитического синдрома.</w:t>
      </w:r>
    </w:p>
    <w:p w14:paraId="5BBE1A96" w14:textId="2548691F" w:rsidR="005A640B" w:rsidRPr="008B17DA" w:rsidRDefault="00743F89" w:rsidP="00CC254E">
      <w:pPr>
        <w:pStyle w:val="Numlist"/>
        <w:numPr>
          <w:ilvl w:val="0"/>
          <w:numId w:val="46"/>
        </w:numPr>
        <w:ind w:left="720"/>
        <w:rPr>
          <w:bCs/>
        </w:rPr>
      </w:pPr>
      <w:r>
        <w:rPr>
          <w:bCs/>
        </w:rPr>
        <w:t>В</w:t>
      </w:r>
      <w:r w:rsidRPr="008B17DA">
        <w:rPr>
          <w:bCs/>
        </w:rPr>
        <w:t xml:space="preserve"> случае уменьшения объема опухолевой массы на 30-40% после первого сеанса лейкоцитафереза (количества лейкоцитов менее 100х10</w:t>
      </w:r>
      <w:r w:rsidRPr="008B17DA">
        <w:rPr>
          <w:bCs/>
          <w:vertAlign w:val="superscript"/>
        </w:rPr>
        <w:t>9</w:t>
      </w:r>
      <w:r w:rsidRPr="008B17DA">
        <w:rPr>
          <w:bCs/>
        </w:rPr>
        <w:t>/л)</w:t>
      </w:r>
      <w:r>
        <w:rPr>
          <w:bCs/>
        </w:rPr>
        <w:t xml:space="preserve"> показано</w:t>
      </w:r>
      <w:r w:rsidRPr="008B17DA">
        <w:rPr>
          <w:bCs/>
        </w:rPr>
        <w:t xml:space="preserve"> начало курса химиотерапии</w:t>
      </w:r>
      <w:r w:rsidRPr="00743F89">
        <w:rPr>
          <w:bCs/>
        </w:rPr>
        <w:t xml:space="preserve"> </w:t>
      </w:r>
      <w:r>
        <w:rPr>
          <w:lang w:val="en-US"/>
        </w:rPr>
        <w:fldChar w:fldCharType="begin" w:fldLock="1"/>
      </w:r>
      <w:r w:rsidR="00122C3C">
        <w:rPr>
          <w:lang w:val="en-US"/>
        </w:rPr>
        <w:instrText>ADDIN</w:instrText>
      </w:r>
      <w:r w:rsidR="00122C3C" w:rsidRPr="008B2CCB">
        <w:instrText xml:space="preserve"> </w:instrText>
      </w:r>
      <w:r w:rsidR="00122C3C">
        <w:rPr>
          <w:lang w:val="en-US"/>
        </w:rPr>
        <w:instrText>CSL</w:instrText>
      </w:r>
      <w:r w:rsidR="00122C3C" w:rsidRPr="008B2CCB">
        <w:instrText>_</w:instrText>
      </w:r>
      <w:r w:rsidR="00122C3C">
        <w:rPr>
          <w:lang w:val="en-US"/>
        </w:rPr>
        <w:instrText>CITATION</w:instrText>
      </w:r>
      <w:r w:rsidR="00122C3C" w:rsidRPr="008B2CCB">
        <w:instrText xml:space="preserve"> {"</w:instrText>
      </w:r>
      <w:r w:rsidR="00122C3C">
        <w:rPr>
          <w:lang w:val="en-US"/>
        </w:rPr>
        <w:instrText>citationItems</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temData</w:instrText>
      </w:r>
      <w:r w:rsidR="00122C3C" w:rsidRPr="008B2CCB">
        <w:instrText>":{"</w:instrText>
      </w:r>
      <w:r w:rsidR="00122C3C">
        <w:rPr>
          <w:lang w:val="en-US"/>
        </w:rPr>
        <w:instrText>DOI</w:instrText>
      </w:r>
      <w:r w:rsidR="00122C3C" w:rsidRPr="008B2CCB">
        <w:instrText>":"10.1016/</w:instrText>
      </w:r>
      <w:r w:rsidR="00122C3C">
        <w:rPr>
          <w:lang w:val="en-US"/>
        </w:rPr>
        <w:instrText>j</w:instrText>
      </w:r>
      <w:r w:rsidR="00122C3C" w:rsidRPr="008B2CCB">
        <w:instrText>.</w:instrText>
      </w:r>
      <w:r w:rsidR="00122C3C">
        <w:rPr>
          <w:lang w:val="en-US"/>
        </w:rPr>
        <w:instrText>blre</w:instrText>
      </w:r>
      <w:r w:rsidR="00122C3C" w:rsidRPr="008B2CCB">
        <w:instrText>.2012.01.003","</w:instrText>
      </w:r>
      <w:r w:rsidR="00122C3C">
        <w:rPr>
          <w:lang w:val="en-US"/>
        </w:rPr>
        <w:instrText>ISSN</w:instrText>
      </w:r>
      <w:r w:rsidR="00122C3C" w:rsidRPr="008B2CCB">
        <w:instrText>":"0268960</w:instrText>
      </w:r>
      <w:r w:rsidR="00122C3C">
        <w:rPr>
          <w:lang w:val="en-US"/>
        </w:rPr>
        <w:instrText>X</w:instrText>
      </w:r>
      <w:r w:rsidR="00122C3C" w:rsidRPr="008B2CCB">
        <w:instrText>","</w:instrText>
      </w:r>
      <w:r w:rsidR="00122C3C">
        <w:rPr>
          <w:lang w:val="en-US"/>
        </w:rPr>
        <w:instrText>PMID</w:instrText>
      </w:r>
      <w:r w:rsidR="00122C3C" w:rsidRPr="008B2CCB">
        <w:instrText>":"22364832","</w:instrText>
      </w:r>
      <w:r w:rsidR="00122C3C">
        <w:rPr>
          <w:lang w:val="en-US"/>
        </w:rPr>
        <w:instrText>abstract</w:instrText>
      </w:r>
      <w:r w:rsidR="00122C3C" w:rsidRPr="008B2CCB">
        <w:instrText>":"</w:instrText>
      </w:r>
      <w:r w:rsidR="00122C3C">
        <w:rPr>
          <w:lang w:val="en-US"/>
        </w:rPr>
        <w:instrText>Hyperleukocytosis</w:instrText>
      </w:r>
      <w:r w:rsidR="00122C3C" w:rsidRPr="008B2CCB">
        <w:instrText xml:space="preserve">, </w:instrText>
      </w:r>
      <w:r w:rsidR="00122C3C">
        <w:rPr>
          <w:lang w:val="en-US"/>
        </w:rPr>
        <w:instrText>arbitrarily</w:instrText>
      </w:r>
      <w:r w:rsidR="00122C3C" w:rsidRPr="008B2CCB">
        <w:instrText xml:space="preserve"> </w:instrText>
      </w:r>
      <w:r w:rsidR="00122C3C">
        <w:rPr>
          <w:lang w:val="en-US"/>
        </w:rPr>
        <w:instrText>defined</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acute</w:instrText>
      </w:r>
      <w:r w:rsidR="00122C3C" w:rsidRPr="008B2CCB">
        <w:instrText xml:space="preserve"> </w:instrText>
      </w:r>
      <w:r w:rsidR="00122C3C">
        <w:rPr>
          <w:lang w:val="en-US"/>
        </w:rPr>
        <w:instrText>leukemia</w:instrText>
      </w:r>
      <w:r w:rsidR="00122C3C" w:rsidRPr="008B2CCB">
        <w:instrText xml:space="preserve"> </w:instrText>
      </w:r>
      <w:r w:rsidR="00122C3C">
        <w:rPr>
          <w:lang w:val="en-US"/>
        </w:rPr>
        <w:instrText>as</w:instrText>
      </w:r>
      <w:r w:rsidR="00122C3C" w:rsidRPr="008B2CCB">
        <w:instrText xml:space="preserve"> </w:instrText>
      </w:r>
      <w:r w:rsidR="00122C3C">
        <w:rPr>
          <w:lang w:val="en-US"/>
        </w:rPr>
        <w:instrText>a</w:instrText>
      </w:r>
      <w:r w:rsidR="00122C3C" w:rsidRPr="008B2CCB">
        <w:instrText xml:space="preserve"> </w:instrText>
      </w:r>
      <w:r w:rsidR="00122C3C">
        <w:rPr>
          <w:lang w:val="en-US"/>
        </w:rPr>
        <w:instrText>white</w:instrText>
      </w:r>
      <w:r w:rsidR="00122C3C" w:rsidRPr="008B2CCB">
        <w:instrText xml:space="preserve"> </w:instrText>
      </w:r>
      <w:r w:rsidR="00122C3C">
        <w:rPr>
          <w:lang w:val="en-US"/>
        </w:rPr>
        <w:instrText>blood</w:instrText>
      </w:r>
      <w:r w:rsidR="00122C3C" w:rsidRPr="008B2CCB">
        <w:instrText xml:space="preserve"> </w:instrText>
      </w:r>
      <w:r w:rsidR="00122C3C">
        <w:rPr>
          <w:lang w:val="en-US"/>
        </w:rPr>
        <w:instrText>cell</w:instrText>
      </w:r>
      <w:r w:rsidR="00122C3C" w:rsidRPr="008B2CCB">
        <w:instrText xml:space="preserve"> </w:instrText>
      </w:r>
      <w:r w:rsidR="00122C3C">
        <w:rPr>
          <w:lang w:val="en-US"/>
        </w:rPr>
        <w:instrText>count</w:instrText>
      </w:r>
      <w:r w:rsidR="00122C3C" w:rsidRPr="008B2CCB">
        <w:instrText xml:space="preserve"> </w:instrText>
      </w:r>
      <w:r w:rsidR="00122C3C">
        <w:rPr>
          <w:lang w:val="en-US"/>
        </w:rPr>
        <w:instrText>greater</w:instrText>
      </w:r>
      <w:r w:rsidR="00122C3C" w:rsidRPr="008B2CCB">
        <w:instrText xml:space="preserve"> </w:instrText>
      </w:r>
      <w:r w:rsidR="00122C3C">
        <w:rPr>
          <w:lang w:val="en-US"/>
        </w:rPr>
        <w:instrText>than</w:instrText>
      </w:r>
      <w:r w:rsidR="00122C3C" w:rsidRPr="008B2CCB">
        <w:instrText xml:space="preserve"> 100,000/</w:instrText>
      </w:r>
      <w:r w:rsidR="00122C3C">
        <w:rPr>
          <w:lang w:val="en-US"/>
        </w:rPr>
        <w:instrText>mL</w:instrText>
      </w:r>
      <w:r w:rsidR="00122C3C" w:rsidRPr="008B2CCB">
        <w:instrText xml:space="preserve">, </w:instrText>
      </w:r>
      <w:r w:rsidR="00122C3C">
        <w:rPr>
          <w:lang w:val="en-US"/>
        </w:rPr>
        <w:instrText>often</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associated</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increased</w:instrText>
      </w:r>
      <w:r w:rsidR="00122C3C" w:rsidRPr="008B2CCB">
        <w:instrText xml:space="preserve"> </w:instrText>
      </w:r>
      <w:r w:rsidR="00122C3C">
        <w:rPr>
          <w:lang w:val="en-US"/>
        </w:rPr>
        <w:instrText>morbidity</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mortality</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patient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leukemic</w:instrText>
      </w:r>
      <w:r w:rsidR="00122C3C" w:rsidRPr="008B2CCB">
        <w:instrText xml:space="preserve"> </w:instrText>
      </w:r>
      <w:r w:rsidR="00122C3C">
        <w:rPr>
          <w:lang w:val="en-US"/>
        </w:rPr>
        <w:instrText>processes</w:instrText>
      </w:r>
      <w:r w:rsidR="00122C3C" w:rsidRPr="008B2CCB">
        <w:instrText xml:space="preserve">. </w:instrText>
      </w:r>
      <w:r w:rsidR="00122C3C">
        <w:rPr>
          <w:lang w:val="en-US"/>
        </w:rPr>
        <w:instrText>It</w:instrText>
      </w:r>
      <w:r w:rsidR="00122C3C" w:rsidRPr="008B2CCB">
        <w:instrText xml:space="preserve"> </w:instrText>
      </w:r>
      <w:r w:rsidR="00122C3C">
        <w:rPr>
          <w:lang w:val="en-US"/>
        </w:rPr>
        <w:instrText>can</w:instrText>
      </w:r>
      <w:r w:rsidR="00122C3C" w:rsidRPr="008B2CCB">
        <w:instrText xml:space="preserve"> </w:instrText>
      </w:r>
      <w:r w:rsidR="00122C3C">
        <w:rPr>
          <w:lang w:val="en-US"/>
        </w:rPr>
        <w:instrText>induce</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tumor</w:instrText>
      </w:r>
      <w:r w:rsidR="00122C3C" w:rsidRPr="008B2CCB">
        <w:instrText xml:space="preserve"> </w:instrText>
      </w:r>
      <w:r w:rsidR="00122C3C">
        <w:rPr>
          <w:lang w:val="en-US"/>
        </w:rPr>
        <w:instrText>lysis</w:instrText>
      </w:r>
      <w:r w:rsidR="00122C3C" w:rsidRPr="008B2CCB">
        <w:instrText xml:space="preserve"> </w:instrText>
      </w:r>
      <w:r w:rsidR="00122C3C">
        <w:rPr>
          <w:lang w:val="en-US"/>
        </w:rPr>
        <w:instrText>syndrome</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disseminated</w:instrText>
      </w:r>
      <w:r w:rsidR="00122C3C" w:rsidRPr="008B2CCB">
        <w:instrText xml:space="preserve"> </w:instrText>
      </w:r>
      <w:r w:rsidR="00122C3C">
        <w:rPr>
          <w:lang w:val="en-US"/>
        </w:rPr>
        <w:instrText>intravascular</w:instrText>
      </w:r>
      <w:r w:rsidR="00122C3C" w:rsidRPr="008B2CCB">
        <w:instrText xml:space="preserve"> </w:instrText>
      </w:r>
      <w:r w:rsidR="00122C3C">
        <w:rPr>
          <w:lang w:val="en-US"/>
        </w:rPr>
        <w:instrText>coagulopathy</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has</w:instrText>
      </w:r>
      <w:r w:rsidR="00122C3C" w:rsidRPr="008B2CCB">
        <w:instrText xml:space="preserve"> </w:instrText>
      </w:r>
      <w:r w:rsidR="00122C3C">
        <w:rPr>
          <w:lang w:val="en-US"/>
        </w:rPr>
        <w:instrText>significant</w:instrText>
      </w:r>
      <w:r w:rsidR="00122C3C" w:rsidRPr="008B2CCB">
        <w:instrText xml:space="preserve"> </w:instrText>
      </w:r>
      <w:r w:rsidR="00122C3C">
        <w:rPr>
          <w:lang w:val="en-US"/>
        </w:rPr>
        <w:instrText>prognostic</w:instrText>
      </w:r>
      <w:r w:rsidR="00122C3C" w:rsidRPr="008B2CCB">
        <w:instrText xml:space="preserve"> </w:instrText>
      </w:r>
      <w:r w:rsidR="00122C3C">
        <w:rPr>
          <w:lang w:val="en-US"/>
        </w:rPr>
        <w:instrText>implications</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or</w:instrText>
      </w:r>
      <w:r w:rsidR="00122C3C" w:rsidRPr="008B2CCB">
        <w:instrText xml:space="preserve"> </w:instrText>
      </w:r>
      <w:r w:rsidR="00122C3C">
        <w:rPr>
          <w:lang w:val="en-US"/>
        </w:rPr>
        <w:instrText>without</w:instrText>
      </w:r>
      <w:r w:rsidR="00122C3C" w:rsidRPr="008B2CCB">
        <w:instrText xml:space="preserve"> </w:instrText>
      </w:r>
      <w:r w:rsidR="00122C3C">
        <w:rPr>
          <w:lang w:val="en-US"/>
        </w:rPr>
        <w:instrText>one</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these</w:instrText>
      </w:r>
      <w:r w:rsidR="00122C3C" w:rsidRPr="008B2CCB">
        <w:instrText xml:space="preserve"> </w:instrText>
      </w:r>
      <w:r w:rsidR="00122C3C">
        <w:rPr>
          <w:lang w:val="en-US"/>
        </w:rPr>
        <w:instrText>clinical</w:instrText>
      </w:r>
      <w:r w:rsidR="00122C3C" w:rsidRPr="008B2CCB">
        <w:instrText xml:space="preserve"> </w:instrText>
      </w:r>
      <w:r w:rsidR="00122C3C">
        <w:rPr>
          <w:lang w:val="en-US"/>
        </w:rPr>
        <w:instrText>complications</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in</w:instrText>
      </w:r>
      <w:r w:rsidR="00122C3C" w:rsidRPr="008B2CCB">
        <w:instrText xml:space="preserve"> </w:instrText>
      </w:r>
      <w:r w:rsidR="00122C3C">
        <w:rPr>
          <w:lang w:val="en-US"/>
        </w:rPr>
        <w:instrText>sites</w:instrText>
      </w:r>
      <w:r w:rsidR="00122C3C" w:rsidRPr="008B2CCB">
        <w:instrText xml:space="preserve"> </w:instrText>
      </w:r>
      <w:r w:rsidR="00122C3C">
        <w:rPr>
          <w:lang w:val="en-US"/>
        </w:rPr>
        <w:instrText>that</w:instrText>
      </w:r>
      <w:r w:rsidR="00122C3C" w:rsidRPr="008B2CCB">
        <w:instrText xml:space="preserve"> </w:instrText>
      </w:r>
      <w:r w:rsidR="00122C3C">
        <w:rPr>
          <w:lang w:val="en-US"/>
        </w:rPr>
        <w:instrText>tend</w:instrText>
      </w:r>
      <w:r w:rsidR="00122C3C" w:rsidRPr="008B2CCB">
        <w:instrText xml:space="preserve"> </w:instrText>
      </w:r>
      <w:r w:rsidR="00122C3C">
        <w:rPr>
          <w:lang w:val="en-US"/>
        </w:rPr>
        <w:instrText>to</w:instrText>
      </w:r>
      <w:r w:rsidR="00122C3C" w:rsidRPr="008B2CCB">
        <w:instrText xml:space="preserve"> </w:instrText>
      </w:r>
      <w:r w:rsidR="00122C3C">
        <w:rPr>
          <w:lang w:val="en-US"/>
        </w:rPr>
        <w:instrText>be</w:instrText>
      </w:r>
      <w:r w:rsidR="00122C3C" w:rsidRPr="008B2CCB">
        <w:instrText xml:space="preserve"> </w:instrText>
      </w:r>
      <w:r w:rsidR="00122C3C">
        <w:rPr>
          <w:lang w:val="en-US"/>
        </w:rPr>
        <w:instrText>injured</w:instrText>
      </w:r>
      <w:r w:rsidR="00122C3C" w:rsidRPr="008B2CCB">
        <w:instrText xml:space="preserve"> </w:instrText>
      </w:r>
      <w:r w:rsidR="00122C3C">
        <w:rPr>
          <w:lang w:val="en-US"/>
        </w:rPr>
        <w:instrText>from</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obstructions</w:instrText>
      </w:r>
      <w:r w:rsidR="00122C3C" w:rsidRPr="008B2CCB">
        <w:instrText xml:space="preserve"> </w:instrText>
      </w:r>
      <w:r w:rsidR="00122C3C">
        <w:rPr>
          <w:lang w:val="en-US"/>
        </w:rPr>
        <w:instrText>ar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entral</w:instrText>
      </w:r>
      <w:r w:rsidR="00122C3C" w:rsidRPr="008B2CCB">
        <w:instrText xml:space="preserve"> </w:instrText>
      </w:r>
      <w:r w:rsidR="00122C3C">
        <w:rPr>
          <w:lang w:val="en-US"/>
        </w:rPr>
        <w:instrText>nerve</w:instrText>
      </w:r>
      <w:r w:rsidR="00122C3C" w:rsidRPr="008B2CCB">
        <w:instrText xml:space="preserve"> </w:instrText>
      </w:r>
      <w:r w:rsidR="00122C3C">
        <w:rPr>
          <w:lang w:val="en-US"/>
        </w:rPr>
        <w:instrText>system</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lungs</w:instrText>
      </w:r>
      <w:r w:rsidR="00122C3C" w:rsidRPr="008B2CCB">
        <w:instrText xml:space="preserve">. </w:instrText>
      </w:r>
      <w:r w:rsidR="00122C3C">
        <w:rPr>
          <w:lang w:val="en-US"/>
        </w:rPr>
        <w:instrText>Despite</w:instrText>
      </w:r>
      <w:r w:rsidR="00122C3C" w:rsidRPr="008B2CCB">
        <w:instrText xml:space="preserve"> </w:instrText>
      </w:r>
      <w:r w:rsidR="00122C3C">
        <w:rPr>
          <w:lang w:val="en-US"/>
        </w:rPr>
        <w:instrText>characteristic</w:instrText>
      </w:r>
      <w:r w:rsidR="00122C3C" w:rsidRPr="008B2CCB">
        <w:instrText xml:space="preserve"> </w:instrText>
      </w:r>
      <w:r w:rsidR="00122C3C">
        <w:rPr>
          <w:lang w:val="en-US"/>
        </w:rPr>
        <w:instrText>clinical</w:instrText>
      </w:r>
      <w:r w:rsidR="00122C3C" w:rsidRPr="008B2CCB">
        <w:instrText xml:space="preserve"> </w:instrText>
      </w:r>
      <w:r w:rsidR="00122C3C">
        <w:rPr>
          <w:lang w:val="en-US"/>
        </w:rPr>
        <w:instrText>presentations</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diagnosis</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rarely</w:instrText>
      </w:r>
      <w:r w:rsidR="00122C3C" w:rsidRPr="008B2CCB">
        <w:instrText xml:space="preserve"> </w:instrText>
      </w:r>
      <w:r w:rsidR="00122C3C">
        <w:rPr>
          <w:lang w:val="en-US"/>
        </w:rPr>
        <w:instrText>made</w:instrText>
      </w:r>
      <w:r w:rsidR="00122C3C" w:rsidRPr="008B2CCB">
        <w:instrText xml:space="preserve"> </w:instrText>
      </w:r>
      <w:r w:rsidR="00122C3C">
        <w:rPr>
          <w:lang w:val="en-US"/>
        </w:rPr>
        <w:instrText>with</w:instrText>
      </w:r>
      <w:r w:rsidR="00122C3C" w:rsidRPr="008B2CCB">
        <w:instrText xml:space="preserve"> </w:instrText>
      </w:r>
      <w:r w:rsidR="00122C3C">
        <w:rPr>
          <w:lang w:val="en-US"/>
        </w:rPr>
        <w:instrText>high</w:instrText>
      </w:r>
      <w:r w:rsidR="00122C3C" w:rsidRPr="008B2CCB">
        <w:instrText xml:space="preserve"> </w:instrText>
      </w:r>
      <w:r w:rsidR="00122C3C">
        <w:rPr>
          <w:lang w:val="en-US"/>
        </w:rPr>
        <w:instrText>confidenc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in</w:instrText>
      </w:r>
      <w:r w:rsidR="00122C3C" w:rsidRPr="008B2CCB">
        <w:instrText xml:space="preserve"> </w:instrText>
      </w:r>
      <w:r w:rsidR="00122C3C">
        <w:rPr>
          <w:lang w:val="en-US"/>
        </w:rPr>
        <w:instrText>goal</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management</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hyperleukocytosis</w:instrText>
      </w:r>
      <w:r w:rsidR="00122C3C" w:rsidRPr="008B2CCB">
        <w:instrText xml:space="preserve"> </w:instrText>
      </w:r>
      <w:r w:rsidR="00122C3C">
        <w:rPr>
          <w:lang w:val="en-US"/>
        </w:rPr>
        <w:instrText>and</w:instrText>
      </w:r>
      <w:r w:rsidR="00122C3C" w:rsidRPr="008B2CCB">
        <w:instrText>/</w:instrText>
      </w:r>
      <w:r w:rsidR="00122C3C">
        <w:rPr>
          <w:lang w:val="en-US"/>
        </w:rPr>
        <w:instrText>or</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is</w:instrText>
      </w:r>
      <w:r w:rsidR="00122C3C" w:rsidRPr="008B2CCB">
        <w:instrText xml:space="preserve"> </w:instrText>
      </w:r>
      <w:r w:rsidR="00122C3C">
        <w:rPr>
          <w:lang w:val="en-US"/>
        </w:rPr>
        <w:instrText>to</w:instrText>
      </w:r>
      <w:r w:rsidR="00122C3C" w:rsidRPr="008B2CCB">
        <w:instrText xml:space="preserve"> </w:instrText>
      </w:r>
      <w:r w:rsidR="00122C3C">
        <w:rPr>
          <w:lang w:val="en-US"/>
        </w:rPr>
        <w:instrText>reduce</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white</w:instrText>
      </w:r>
      <w:r w:rsidR="00122C3C" w:rsidRPr="008B2CCB">
        <w:instrText xml:space="preserve"> </w:instrText>
      </w:r>
      <w:r w:rsidR="00122C3C">
        <w:rPr>
          <w:lang w:val="en-US"/>
        </w:rPr>
        <w:instrText>blood</w:instrText>
      </w:r>
      <w:r w:rsidR="00122C3C" w:rsidRPr="008B2CCB">
        <w:instrText xml:space="preserve"> </w:instrText>
      </w:r>
      <w:r w:rsidR="00122C3C">
        <w:rPr>
          <w:lang w:val="en-US"/>
        </w:rPr>
        <w:instrText>cell</w:instrText>
      </w:r>
      <w:r w:rsidR="00122C3C" w:rsidRPr="008B2CCB">
        <w:instrText xml:space="preserve"> </w:instrText>
      </w:r>
      <w:r w:rsidR="00122C3C">
        <w:rPr>
          <w:lang w:val="en-US"/>
        </w:rPr>
        <w:instrText>count</w:instrText>
      </w:r>
      <w:r w:rsidR="00122C3C" w:rsidRPr="008B2CCB">
        <w:instrText xml:space="preserve"> </w:instrText>
      </w:r>
      <w:r w:rsidR="00122C3C">
        <w:rPr>
          <w:lang w:val="en-US"/>
        </w:rPr>
        <w:instrText>before</w:instrText>
      </w:r>
      <w:r w:rsidR="00122C3C" w:rsidRPr="008B2CCB">
        <w:instrText xml:space="preserve"> </w:instrText>
      </w:r>
      <w:r w:rsidR="00122C3C">
        <w:rPr>
          <w:lang w:val="en-US"/>
        </w:rPr>
        <w:instrText>starting</w:instrText>
      </w:r>
      <w:r w:rsidR="00122C3C" w:rsidRPr="008B2CCB">
        <w:instrText xml:space="preserve"> </w:instrText>
      </w:r>
      <w:r w:rsidR="00122C3C">
        <w:rPr>
          <w:lang w:val="en-US"/>
        </w:rPr>
        <w:instrText>induction</w:instrText>
      </w:r>
      <w:r w:rsidR="00122C3C" w:rsidRPr="008B2CCB">
        <w:instrText xml:space="preserve"> </w:instrText>
      </w:r>
      <w:r w:rsidR="00122C3C">
        <w:rPr>
          <w:lang w:val="en-US"/>
        </w:rPr>
        <w:instrText>chemotherapy</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ytoreduction</w:instrText>
      </w:r>
      <w:r w:rsidR="00122C3C" w:rsidRPr="008B2CCB">
        <w:instrText xml:space="preserve"> </w:instrText>
      </w:r>
      <w:r w:rsidR="00122C3C">
        <w:rPr>
          <w:lang w:val="en-US"/>
        </w:rPr>
        <w:instrText>can</w:instrText>
      </w:r>
      <w:r w:rsidR="00122C3C" w:rsidRPr="008B2CCB">
        <w:instrText xml:space="preserve"> </w:instrText>
      </w:r>
      <w:r w:rsidR="00122C3C">
        <w:rPr>
          <w:lang w:val="en-US"/>
        </w:rPr>
        <w:instrText>be</w:instrText>
      </w:r>
      <w:r w:rsidR="00122C3C" w:rsidRPr="008B2CCB">
        <w:instrText xml:space="preserve"> </w:instrText>
      </w:r>
      <w:r w:rsidR="00122C3C">
        <w:rPr>
          <w:lang w:val="en-US"/>
        </w:rPr>
        <w:instrText>achieved</w:instrText>
      </w:r>
      <w:r w:rsidR="00122C3C" w:rsidRPr="008B2CCB">
        <w:instrText xml:space="preserve"> </w:instrText>
      </w:r>
      <w:r w:rsidR="00122C3C">
        <w:rPr>
          <w:lang w:val="en-US"/>
        </w:rPr>
        <w:instrText>by</w:instrText>
      </w:r>
      <w:r w:rsidR="00122C3C" w:rsidRPr="008B2CCB">
        <w:instrText xml:space="preserve"> </w:instrText>
      </w:r>
      <w:r w:rsidR="00122C3C">
        <w:rPr>
          <w:lang w:val="en-US"/>
        </w:rPr>
        <w:instrText>either</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and</w:instrText>
      </w:r>
      <w:r w:rsidR="00122C3C" w:rsidRPr="008B2CCB">
        <w:instrText>/</w:instrText>
      </w:r>
      <w:r w:rsidR="00122C3C">
        <w:rPr>
          <w:lang w:val="en-US"/>
        </w:rPr>
        <w:instrText>or</w:instrText>
      </w:r>
      <w:r w:rsidR="00122C3C" w:rsidRPr="008B2CCB">
        <w:instrText xml:space="preserve"> </w:instrText>
      </w:r>
      <w:r w:rsidR="00122C3C">
        <w:rPr>
          <w:lang w:val="en-US"/>
        </w:rPr>
        <w:instrText>hyroxyurea</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technical</w:instrText>
      </w:r>
      <w:r w:rsidR="00122C3C" w:rsidRPr="008B2CCB">
        <w:instrText xml:space="preserve"> </w:instrText>
      </w:r>
      <w:r w:rsidR="00122C3C">
        <w:rPr>
          <w:lang w:val="en-US"/>
        </w:rPr>
        <w:instrText>aspects</w:instrText>
      </w:r>
      <w:r w:rsidR="00122C3C" w:rsidRPr="008B2CCB">
        <w:instrText xml:space="preserve">, </w:instrText>
      </w:r>
      <w:r w:rsidR="00122C3C">
        <w:rPr>
          <w:lang w:val="en-US"/>
        </w:rPr>
        <w:instrText>complications</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efficacy</w:instrText>
      </w:r>
      <w:r w:rsidR="00122C3C" w:rsidRPr="008B2CCB">
        <w:instrText xml:space="preserve"> </w:instrText>
      </w:r>
      <w:r w:rsidR="00122C3C">
        <w:rPr>
          <w:lang w:val="en-US"/>
        </w:rPr>
        <w:instrText>of</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are</w:instrText>
      </w:r>
      <w:r w:rsidR="00122C3C" w:rsidRPr="008B2CCB">
        <w:instrText xml:space="preserve"> </w:instrText>
      </w:r>
      <w:r w:rsidR="00122C3C">
        <w:rPr>
          <w:lang w:val="en-US"/>
        </w:rPr>
        <w:instrText>discussed</w:instrText>
      </w:r>
      <w:r w:rsidR="00122C3C" w:rsidRPr="008B2CCB">
        <w:instrText xml:space="preserve"> </w:instrText>
      </w:r>
      <w:r w:rsidR="00122C3C">
        <w:rPr>
          <w:lang w:val="en-US"/>
        </w:rPr>
        <w:instrText>in</w:instrText>
      </w:r>
      <w:r w:rsidR="00122C3C" w:rsidRPr="008B2CCB">
        <w:instrText xml:space="preserve"> </w:instrText>
      </w:r>
      <w:r w:rsidR="00122C3C">
        <w:rPr>
          <w:lang w:val="en-US"/>
        </w:rPr>
        <w:instrText>the</w:instrText>
      </w:r>
      <w:r w:rsidR="00122C3C" w:rsidRPr="008B2CCB">
        <w:instrText xml:space="preserve"> </w:instrText>
      </w:r>
      <w:r w:rsidR="00122C3C">
        <w:rPr>
          <w:lang w:val="en-US"/>
        </w:rPr>
        <w:instrText>current</w:instrText>
      </w:r>
      <w:r w:rsidR="00122C3C" w:rsidRPr="008B2CCB">
        <w:instrText xml:space="preserve"> </w:instrText>
      </w:r>
      <w:r w:rsidR="00122C3C">
        <w:rPr>
          <w:lang w:val="en-US"/>
        </w:rPr>
        <w:instrText>article</w:instrText>
      </w:r>
      <w:r w:rsidR="00122C3C" w:rsidRPr="008B2CCB">
        <w:instrText>. © 2012.","</w:instrText>
      </w:r>
      <w:r w:rsidR="00122C3C">
        <w:rPr>
          <w:lang w:val="en-US"/>
        </w:rPr>
        <w:instrText>author</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Ganzel</w:instrText>
      </w:r>
      <w:r w:rsidR="00122C3C" w:rsidRPr="008B2CCB">
        <w:instrText>","</w:instrText>
      </w:r>
      <w:r w:rsidR="00122C3C">
        <w:rPr>
          <w:lang w:val="en-US"/>
        </w:rPr>
        <w:instrText>given</w:instrText>
      </w:r>
      <w:r w:rsidR="00122C3C" w:rsidRPr="008B2CCB">
        <w:instrText>":"</w:instrText>
      </w:r>
      <w:r w:rsidR="00122C3C">
        <w:rPr>
          <w:lang w:val="en-US"/>
        </w:rPr>
        <w:instrText>Chezi</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Becker</w:instrText>
      </w:r>
      <w:r w:rsidR="00122C3C" w:rsidRPr="008B2CCB">
        <w:instrText>","</w:instrText>
      </w:r>
      <w:r w:rsidR="00122C3C">
        <w:rPr>
          <w:lang w:val="en-US"/>
        </w:rPr>
        <w:instrText>given</w:instrText>
      </w:r>
      <w:r w:rsidR="00122C3C" w:rsidRPr="008B2CCB">
        <w:instrText>":"</w:instrText>
      </w:r>
      <w:r w:rsidR="00122C3C">
        <w:rPr>
          <w:lang w:val="en-US"/>
        </w:rPr>
        <w:instrText>Joanne</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Mintz</w:instrText>
      </w:r>
      <w:r w:rsidR="00122C3C" w:rsidRPr="008B2CCB">
        <w:instrText>","</w:instrText>
      </w:r>
      <w:r w:rsidR="00122C3C">
        <w:rPr>
          <w:lang w:val="en-US"/>
        </w:rPr>
        <w:instrText>given</w:instrText>
      </w:r>
      <w:r w:rsidR="00122C3C" w:rsidRPr="008B2CCB">
        <w:instrText>":"</w:instrText>
      </w:r>
      <w:r w:rsidR="00122C3C">
        <w:rPr>
          <w:lang w:val="en-US"/>
        </w:rPr>
        <w:instrText>Paul</w:instrText>
      </w:r>
      <w:r w:rsidR="00122C3C" w:rsidRPr="008B2CCB">
        <w:instrText xml:space="preserve"> </w:instrText>
      </w:r>
      <w:r w:rsidR="00122C3C">
        <w:rPr>
          <w:lang w:val="en-US"/>
        </w:rPr>
        <w:instrText>D</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Lazarus</w:instrText>
      </w:r>
      <w:r w:rsidR="00122C3C" w:rsidRPr="008B2CCB">
        <w:instrText>","</w:instrText>
      </w:r>
      <w:r w:rsidR="00122C3C">
        <w:rPr>
          <w:lang w:val="en-US"/>
        </w:rPr>
        <w:instrText>given</w:instrText>
      </w:r>
      <w:r w:rsidR="00122C3C" w:rsidRPr="008B2CCB">
        <w:instrText>":"</w:instrText>
      </w:r>
      <w:r w:rsidR="00122C3C">
        <w:rPr>
          <w:lang w:val="en-US"/>
        </w:rPr>
        <w:instrText>Hillard</w:instrText>
      </w:r>
      <w:r w:rsidR="00122C3C" w:rsidRPr="008B2CCB">
        <w:instrText xml:space="preserve"> </w:instrText>
      </w:r>
      <w:r w:rsidR="00122C3C">
        <w:rPr>
          <w:lang w:val="en-US"/>
        </w:rPr>
        <w:instrText>M</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family</w:instrText>
      </w:r>
      <w:r w:rsidR="00122C3C" w:rsidRPr="008B2CCB">
        <w:instrText>":"</w:instrText>
      </w:r>
      <w:r w:rsidR="00122C3C">
        <w:rPr>
          <w:lang w:val="en-US"/>
        </w:rPr>
        <w:instrText>Rowe</w:instrText>
      </w:r>
      <w:r w:rsidR="00122C3C" w:rsidRPr="008B2CCB">
        <w:instrText>","</w:instrText>
      </w:r>
      <w:r w:rsidR="00122C3C">
        <w:rPr>
          <w:lang w:val="en-US"/>
        </w:rPr>
        <w:instrText>given</w:instrText>
      </w:r>
      <w:r w:rsidR="00122C3C" w:rsidRPr="008B2CCB">
        <w:instrText>":"</w:instrText>
      </w:r>
      <w:r w:rsidR="00122C3C">
        <w:rPr>
          <w:lang w:val="en-US"/>
        </w:rPr>
        <w:instrText>Jacob</w:instrText>
      </w:r>
      <w:r w:rsidR="00122C3C" w:rsidRPr="008B2CCB">
        <w:instrText xml:space="preserve"> </w:instrText>
      </w:r>
      <w:r w:rsidR="00122C3C">
        <w:rPr>
          <w:lang w:val="en-US"/>
        </w:rPr>
        <w:instrText>M</w:instrText>
      </w:r>
      <w:r w:rsidR="00122C3C" w:rsidRPr="008B2CCB">
        <w:instrText>.","</w:instrText>
      </w:r>
      <w:r w:rsidR="00122C3C">
        <w:rPr>
          <w:lang w:val="en-US"/>
        </w:rPr>
        <w:instrText>non</w:instrText>
      </w:r>
      <w:r w:rsidR="00122C3C" w:rsidRPr="008B2CCB">
        <w:instrText>-</w:instrText>
      </w:r>
      <w:r w:rsidR="00122C3C">
        <w:rPr>
          <w:lang w:val="en-US"/>
        </w:rPr>
        <w:instrText>dropping</w:instrText>
      </w:r>
      <w:r w:rsidR="00122C3C" w:rsidRPr="008B2CCB">
        <w:instrText>-</w:instrText>
      </w:r>
      <w:r w:rsidR="00122C3C">
        <w:rPr>
          <w:lang w:val="en-US"/>
        </w:rPr>
        <w:instrText>particle</w:instrText>
      </w:r>
      <w:r w:rsidR="00122C3C" w:rsidRPr="008B2CCB">
        <w:instrText>":"","</w:instrText>
      </w:r>
      <w:r w:rsidR="00122C3C">
        <w:rPr>
          <w:lang w:val="en-US"/>
        </w:rPr>
        <w:instrText>parse</w:instrText>
      </w:r>
      <w:r w:rsidR="00122C3C" w:rsidRPr="008B2CCB">
        <w:instrText>-</w:instrText>
      </w:r>
      <w:r w:rsidR="00122C3C">
        <w:rPr>
          <w:lang w:val="en-US"/>
        </w:rPr>
        <w:instrText>names</w:instrText>
      </w:r>
      <w:r w:rsidR="00122C3C" w:rsidRPr="008B2CCB">
        <w:instrText>":</w:instrText>
      </w:r>
      <w:r w:rsidR="00122C3C">
        <w:rPr>
          <w:lang w:val="en-US"/>
        </w:rPr>
        <w:instrText>false</w:instrText>
      </w:r>
      <w:r w:rsidR="00122C3C" w:rsidRPr="008B2CCB">
        <w:instrText>,"</w:instrText>
      </w:r>
      <w:r w:rsidR="00122C3C">
        <w:rPr>
          <w:lang w:val="en-US"/>
        </w:rPr>
        <w:instrText>suffix</w:instrText>
      </w:r>
      <w:r w:rsidR="00122C3C" w:rsidRPr="008B2CCB">
        <w:instrText>":""}],"</w:instrText>
      </w:r>
      <w:r w:rsidR="00122C3C">
        <w:rPr>
          <w:lang w:val="en-US"/>
        </w:rPr>
        <w:instrText>container</w:instrText>
      </w:r>
      <w:r w:rsidR="00122C3C" w:rsidRPr="008B2CCB">
        <w:instrText>-</w:instrText>
      </w:r>
      <w:r w:rsidR="00122C3C">
        <w:rPr>
          <w:lang w:val="en-US"/>
        </w:rPr>
        <w:instrText>title</w:instrText>
      </w:r>
      <w:r w:rsidR="00122C3C" w:rsidRPr="008B2CCB">
        <w:instrText>":"</w:instrText>
      </w:r>
      <w:r w:rsidR="00122C3C">
        <w:rPr>
          <w:lang w:val="en-US"/>
        </w:rPr>
        <w:instrText>Blood</w:instrText>
      </w:r>
      <w:r w:rsidR="00122C3C" w:rsidRPr="008B2CCB">
        <w:instrText xml:space="preserve"> </w:instrText>
      </w:r>
      <w:r w:rsidR="00122C3C">
        <w:rPr>
          <w:lang w:val="en-US"/>
        </w:rPr>
        <w:instrText>Reviews</w:instrText>
      </w:r>
      <w:r w:rsidR="00122C3C" w:rsidRPr="008B2CCB">
        <w:instrText>","</w:instrText>
      </w:r>
      <w:r w:rsidR="00122C3C">
        <w:rPr>
          <w:lang w:val="en-US"/>
        </w:rPr>
        <w:instrText>id</w:instrText>
      </w:r>
      <w:r w:rsidR="00122C3C" w:rsidRPr="008B2CCB">
        <w:instrText>":"</w:instrText>
      </w:r>
      <w:r w:rsidR="00122C3C">
        <w:rPr>
          <w:lang w:val="en-US"/>
        </w:rPr>
        <w:instrText>ITEM</w:instrText>
      </w:r>
      <w:r w:rsidR="00122C3C" w:rsidRPr="008B2CCB">
        <w:instrText>-1","</w:instrText>
      </w:r>
      <w:r w:rsidR="00122C3C">
        <w:rPr>
          <w:lang w:val="en-US"/>
        </w:rPr>
        <w:instrText>issue</w:instrText>
      </w:r>
      <w:r w:rsidR="00122C3C" w:rsidRPr="008B2CCB">
        <w:instrText>":"3","</w:instrText>
      </w:r>
      <w:r w:rsidR="00122C3C">
        <w:rPr>
          <w:lang w:val="en-US"/>
        </w:rPr>
        <w:instrText>issued</w:instrText>
      </w:r>
      <w:r w:rsidR="00122C3C" w:rsidRPr="008B2CCB">
        <w:instrText>":{"</w:instrText>
      </w:r>
      <w:r w:rsidR="00122C3C">
        <w:rPr>
          <w:lang w:val="en-US"/>
        </w:rPr>
        <w:instrText>date</w:instrText>
      </w:r>
      <w:r w:rsidR="00122C3C" w:rsidRPr="008B2CCB">
        <w:instrText>-</w:instrText>
      </w:r>
      <w:r w:rsidR="00122C3C">
        <w:rPr>
          <w:lang w:val="en-US"/>
        </w:rPr>
        <w:instrText>parts</w:instrText>
      </w:r>
      <w:r w:rsidR="00122C3C" w:rsidRPr="008B2CCB">
        <w:instrText>":[["2012","5"]]},"</w:instrText>
      </w:r>
      <w:r w:rsidR="00122C3C">
        <w:rPr>
          <w:lang w:val="en-US"/>
        </w:rPr>
        <w:instrText>page</w:instrText>
      </w:r>
      <w:r w:rsidR="00122C3C" w:rsidRPr="008B2CCB">
        <w:instrText>":"117-122","</w:instrText>
      </w:r>
      <w:r w:rsidR="00122C3C">
        <w:rPr>
          <w:lang w:val="en-US"/>
        </w:rPr>
        <w:instrText>publisher</w:instrText>
      </w:r>
      <w:r w:rsidR="00122C3C" w:rsidRPr="008B2CCB">
        <w:instrText>":"</w:instrText>
      </w:r>
      <w:r w:rsidR="00122C3C">
        <w:rPr>
          <w:lang w:val="en-US"/>
        </w:rPr>
        <w:instrText>Blood</w:instrText>
      </w:r>
      <w:r w:rsidR="00122C3C" w:rsidRPr="008B2CCB">
        <w:instrText xml:space="preserve"> </w:instrText>
      </w:r>
      <w:r w:rsidR="00122C3C">
        <w:rPr>
          <w:lang w:val="en-US"/>
        </w:rPr>
        <w:instrText>Rev</w:instrText>
      </w:r>
      <w:r w:rsidR="00122C3C" w:rsidRPr="008B2CCB">
        <w:instrText>","</w:instrText>
      </w:r>
      <w:r w:rsidR="00122C3C">
        <w:rPr>
          <w:lang w:val="en-US"/>
        </w:rPr>
        <w:instrText>title</w:instrText>
      </w:r>
      <w:r w:rsidR="00122C3C" w:rsidRPr="008B2CCB">
        <w:instrText>":"</w:instrText>
      </w:r>
      <w:r w:rsidR="00122C3C">
        <w:rPr>
          <w:lang w:val="en-US"/>
        </w:rPr>
        <w:instrText>Hyperleukocytosis</w:instrText>
      </w:r>
      <w:r w:rsidR="00122C3C" w:rsidRPr="008B2CCB">
        <w:instrText xml:space="preserve">, </w:instrText>
      </w:r>
      <w:r w:rsidR="00122C3C">
        <w:rPr>
          <w:lang w:val="en-US"/>
        </w:rPr>
        <w:instrText>leukostasis</w:instrText>
      </w:r>
      <w:r w:rsidR="00122C3C" w:rsidRPr="008B2CCB">
        <w:instrText xml:space="preserve"> </w:instrText>
      </w:r>
      <w:r w:rsidR="00122C3C">
        <w:rPr>
          <w:lang w:val="en-US"/>
        </w:rPr>
        <w:instrText>and</w:instrText>
      </w:r>
      <w:r w:rsidR="00122C3C" w:rsidRPr="008B2CCB">
        <w:instrText xml:space="preserve"> </w:instrText>
      </w:r>
      <w:r w:rsidR="00122C3C">
        <w:rPr>
          <w:lang w:val="en-US"/>
        </w:rPr>
        <w:instrText>leukapheresis</w:instrText>
      </w:r>
      <w:r w:rsidR="00122C3C" w:rsidRPr="008B2CCB">
        <w:instrText xml:space="preserve">: </w:instrText>
      </w:r>
      <w:r w:rsidR="00122C3C">
        <w:rPr>
          <w:lang w:val="en-US"/>
        </w:rPr>
        <w:instrText>Practice</w:instrText>
      </w:r>
      <w:r w:rsidR="00122C3C" w:rsidRPr="008B2CCB">
        <w:instrText xml:space="preserve"> </w:instrText>
      </w:r>
      <w:r w:rsidR="00122C3C">
        <w:rPr>
          <w:lang w:val="en-US"/>
        </w:rPr>
        <w:instrText>management</w:instrText>
      </w:r>
      <w:r w:rsidR="00122C3C" w:rsidRPr="008B2CCB">
        <w:instrText>","</w:instrText>
      </w:r>
      <w:r w:rsidR="00122C3C">
        <w:rPr>
          <w:lang w:val="en-US"/>
        </w:rPr>
        <w:instrText>type</w:instrText>
      </w:r>
      <w:r w:rsidR="00122C3C" w:rsidRPr="008B2CCB">
        <w:instrText>":"</w:instrText>
      </w:r>
      <w:r w:rsidR="00122C3C">
        <w:rPr>
          <w:lang w:val="en-US"/>
        </w:rPr>
        <w:instrText>article</w:instrText>
      </w:r>
      <w:r w:rsidR="00122C3C" w:rsidRPr="008B2CCB">
        <w:instrText>-</w:instrText>
      </w:r>
      <w:r w:rsidR="00122C3C">
        <w:rPr>
          <w:lang w:val="en-US"/>
        </w:rPr>
        <w:instrText>journal</w:instrText>
      </w:r>
      <w:r w:rsidR="00122C3C" w:rsidRPr="008B2CCB">
        <w:instrText>","</w:instrText>
      </w:r>
      <w:r w:rsidR="00122C3C">
        <w:rPr>
          <w:lang w:val="en-US"/>
        </w:rPr>
        <w:instrText>volume</w:instrText>
      </w:r>
      <w:r w:rsidR="00122C3C" w:rsidRPr="008B2CCB">
        <w:instrText>":"26"},"</w:instrText>
      </w:r>
      <w:r w:rsidR="00122C3C">
        <w:rPr>
          <w:lang w:val="en-US"/>
        </w:rPr>
        <w:instrText>uris</w:instrText>
      </w:r>
      <w:r w:rsidR="00122C3C" w:rsidRPr="008B2CCB">
        <w:instrText>":["</w:instrText>
      </w:r>
      <w:r w:rsidR="00122C3C">
        <w:rPr>
          <w:lang w:val="en-US"/>
        </w:rPr>
        <w:instrText>http</w:instrText>
      </w:r>
      <w:r w:rsidR="00122C3C" w:rsidRPr="008B2CCB">
        <w:instrText>://</w:instrText>
      </w:r>
      <w:r w:rsidR="00122C3C">
        <w:rPr>
          <w:lang w:val="en-US"/>
        </w:rPr>
        <w:instrText>www</w:instrText>
      </w:r>
      <w:r w:rsidR="00122C3C" w:rsidRPr="008B2CCB">
        <w:instrText>.</w:instrText>
      </w:r>
      <w:r w:rsidR="00122C3C">
        <w:rPr>
          <w:lang w:val="en-US"/>
        </w:rPr>
        <w:instrText>mendeley</w:instrText>
      </w:r>
      <w:r w:rsidR="00122C3C" w:rsidRPr="008B2CCB">
        <w:instrText>.</w:instrText>
      </w:r>
      <w:r w:rsidR="00122C3C">
        <w:rPr>
          <w:lang w:val="en-US"/>
        </w:rPr>
        <w:instrText>com</w:instrText>
      </w:r>
      <w:r w:rsidR="00122C3C" w:rsidRPr="008B2CCB">
        <w:instrText>/</w:instrText>
      </w:r>
      <w:r w:rsidR="00122C3C">
        <w:rPr>
          <w:lang w:val="en-US"/>
        </w:rPr>
        <w:instrText>documents</w:instrText>
      </w:r>
      <w:r w:rsidR="00122C3C" w:rsidRPr="008B2CCB">
        <w:instrText>/?</w:instrText>
      </w:r>
      <w:r w:rsidR="00122C3C">
        <w:rPr>
          <w:lang w:val="en-US"/>
        </w:rPr>
        <w:instrText>uuid</w:instrText>
      </w:r>
      <w:r w:rsidR="00122C3C" w:rsidRPr="008B2CCB">
        <w:instrText>=6</w:instrText>
      </w:r>
      <w:r w:rsidR="00122C3C">
        <w:rPr>
          <w:lang w:val="en-US"/>
        </w:rPr>
        <w:instrText>f</w:instrText>
      </w:r>
      <w:r w:rsidR="00122C3C" w:rsidRPr="008B2CCB">
        <w:instrText>1</w:instrText>
      </w:r>
      <w:r w:rsidR="00122C3C">
        <w:rPr>
          <w:lang w:val="en-US"/>
        </w:rPr>
        <w:instrText>aa</w:instrText>
      </w:r>
      <w:r w:rsidR="00122C3C" w:rsidRPr="008B2CCB">
        <w:instrText>6</w:instrText>
      </w:r>
      <w:r w:rsidR="00122C3C">
        <w:rPr>
          <w:lang w:val="en-US"/>
        </w:rPr>
        <w:instrText>c</w:instrText>
      </w:r>
      <w:r w:rsidR="00122C3C" w:rsidRPr="008B2CCB">
        <w:instrText>8-9613-35</w:instrText>
      </w:r>
      <w:r w:rsidR="00122C3C">
        <w:rPr>
          <w:lang w:val="en-US"/>
        </w:rPr>
        <w:instrText>b</w:instrText>
      </w:r>
      <w:r w:rsidR="00122C3C" w:rsidRPr="008B2CCB">
        <w:instrText>2-98</w:instrText>
      </w:r>
      <w:r w:rsidR="00122C3C">
        <w:rPr>
          <w:lang w:val="en-US"/>
        </w:rPr>
        <w:instrText>e</w:instrText>
      </w:r>
      <w:r w:rsidR="00122C3C" w:rsidRPr="008B2CCB">
        <w:instrText>9-7</w:instrText>
      </w:r>
      <w:r w:rsidR="00122C3C">
        <w:rPr>
          <w:lang w:val="en-US"/>
        </w:rPr>
        <w:instrText>e</w:instrText>
      </w:r>
      <w:r w:rsidR="00122C3C" w:rsidRPr="008B2CCB">
        <w:instrText>9</w:instrText>
      </w:r>
      <w:r w:rsidR="00122C3C">
        <w:rPr>
          <w:lang w:val="en-US"/>
        </w:rPr>
        <w:instrText>d</w:instrText>
      </w:r>
      <w:r w:rsidR="00122C3C" w:rsidRPr="008B2CCB">
        <w:instrText>29</w:instrText>
      </w:r>
      <w:r w:rsidR="00122C3C">
        <w:rPr>
          <w:lang w:val="en-US"/>
        </w:rPr>
        <w:instrText>c</w:instrText>
      </w:r>
      <w:r w:rsidR="00122C3C" w:rsidRPr="008B2CCB">
        <w:instrText>087</w:instrText>
      </w:r>
      <w:r w:rsidR="00122C3C">
        <w:rPr>
          <w:lang w:val="en-US"/>
        </w:rPr>
        <w:instrText>bd</w:instrText>
      </w:r>
      <w:r w:rsidR="00122C3C" w:rsidRPr="008B2CCB">
        <w:instrText>"]}],"</w:instrText>
      </w:r>
      <w:r w:rsidR="00122C3C">
        <w:rPr>
          <w:lang w:val="en-US"/>
        </w:rPr>
        <w:instrText>mendeley</w:instrText>
      </w:r>
      <w:r w:rsidR="00122C3C" w:rsidRPr="008B2CCB">
        <w:instrText>":{"</w:instrText>
      </w:r>
      <w:r w:rsidR="00122C3C">
        <w:rPr>
          <w:lang w:val="en-US"/>
        </w:rPr>
        <w:instrText>formattedCitation</w:instrText>
      </w:r>
      <w:r w:rsidR="00122C3C" w:rsidRPr="008B2CCB">
        <w:instrText>":"[173]","</w:instrText>
      </w:r>
      <w:r w:rsidR="00122C3C">
        <w:rPr>
          <w:lang w:val="en-US"/>
        </w:rPr>
        <w:instrText>plainTextFormattedCitation</w:instrText>
      </w:r>
      <w:r w:rsidR="00122C3C" w:rsidRPr="008B2CCB">
        <w:instrText>":"[173]","</w:instrText>
      </w:r>
      <w:r w:rsidR="00122C3C">
        <w:rPr>
          <w:lang w:val="en-US"/>
        </w:rPr>
        <w:instrText>previouslyFormattedCitation</w:instrText>
      </w:r>
      <w:r w:rsidR="00122C3C" w:rsidRPr="008B2CCB">
        <w:instrText>":"[173]"},"</w:instrText>
      </w:r>
      <w:r w:rsidR="00122C3C">
        <w:rPr>
          <w:lang w:val="en-US"/>
        </w:rPr>
        <w:instrText>properties</w:instrText>
      </w:r>
      <w:r w:rsidR="00122C3C" w:rsidRPr="008B2CCB">
        <w:instrText>":{"</w:instrText>
      </w:r>
      <w:r w:rsidR="00122C3C">
        <w:rPr>
          <w:lang w:val="en-US"/>
        </w:rPr>
        <w:instrText>noteIndex</w:instrText>
      </w:r>
      <w:r w:rsidR="00122C3C" w:rsidRPr="008B2CCB">
        <w:instrText>":0},"</w:instrText>
      </w:r>
      <w:r w:rsidR="00122C3C">
        <w:rPr>
          <w:lang w:val="en-US"/>
        </w:rPr>
        <w:instrText>schema</w:instrText>
      </w:r>
      <w:r w:rsidR="00122C3C" w:rsidRPr="008B2CCB">
        <w:instrText>":"</w:instrText>
      </w:r>
      <w:r w:rsidR="00122C3C">
        <w:rPr>
          <w:lang w:val="en-US"/>
        </w:rPr>
        <w:instrText>https</w:instrText>
      </w:r>
      <w:r w:rsidR="00122C3C" w:rsidRPr="008B2CCB">
        <w:instrText>://</w:instrText>
      </w:r>
      <w:r w:rsidR="00122C3C">
        <w:rPr>
          <w:lang w:val="en-US"/>
        </w:rPr>
        <w:instrText>github</w:instrText>
      </w:r>
      <w:r w:rsidR="00122C3C" w:rsidRPr="008B2CCB">
        <w:instrText>.</w:instrText>
      </w:r>
      <w:r w:rsidR="00122C3C">
        <w:rPr>
          <w:lang w:val="en-US"/>
        </w:rPr>
        <w:instrText>com</w:instrText>
      </w:r>
      <w:r w:rsidR="00122C3C" w:rsidRPr="008B2CCB">
        <w:instrText>/</w:instrText>
      </w:r>
      <w:r w:rsidR="00122C3C">
        <w:rPr>
          <w:lang w:val="en-US"/>
        </w:rPr>
        <w:instrText>citation</w:instrText>
      </w:r>
      <w:r w:rsidR="00122C3C" w:rsidRPr="008B2CCB">
        <w:instrText>-</w:instrText>
      </w:r>
      <w:r w:rsidR="00122C3C">
        <w:rPr>
          <w:lang w:val="en-US"/>
        </w:rPr>
        <w:instrText>style</w:instrText>
      </w:r>
      <w:r w:rsidR="00122C3C" w:rsidRPr="008B2CCB">
        <w:instrText>-</w:instrText>
      </w:r>
      <w:r w:rsidR="00122C3C">
        <w:rPr>
          <w:lang w:val="en-US"/>
        </w:rPr>
        <w:instrText>language</w:instrText>
      </w:r>
      <w:r w:rsidR="00122C3C" w:rsidRPr="008B2CCB">
        <w:instrText>/</w:instrText>
      </w:r>
      <w:r w:rsidR="00122C3C">
        <w:rPr>
          <w:lang w:val="en-US"/>
        </w:rPr>
        <w:instrText>schema</w:instrText>
      </w:r>
      <w:r w:rsidR="00122C3C" w:rsidRPr="008B2CCB">
        <w:instrText>/</w:instrText>
      </w:r>
      <w:r w:rsidR="00122C3C">
        <w:rPr>
          <w:lang w:val="en-US"/>
        </w:rPr>
        <w:instrText>raw</w:instrText>
      </w:r>
      <w:r w:rsidR="00122C3C" w:rsidRPr="008B2CCB">
        <w:instrText>/</w:instrText>
      </w:r>
      <w:r w:rsidR="00122C3C">
        <w:rPr>
          <w:lang w:val="en-US"/>
        </w:rPr>
        <w:instrText>master</w:instrText>
      </w:r>
      <w:r w:rsidR="00122C3C" w:rsidRPr="008B2CCB">
        <w:instrText>/</w:instrText>
      </w:r>
      <w:r w:rsidR="00122C3C">
        <w:rPr>
          <w:lang w:val="en-US"/>
        </w:rPr>
        <w:instrText>csl</w:instrText>
      </w:r>
      <w:r w:rsidR="00122C3C" w:rsidRPr="008B2CCB">
        <w:instrText>-</w:instrText>
      </w:r>
      <w:r w:rsidR="00122C3C">
        <w:rPr>
          <w:lang w:val="en-US"/>
        </w:rPr>
        <w:instrText>citation</w:instrText>
      </w:r>
      <w:r w:rsidR="00122C3C" w:rsidRPr="008B2CCB">
        <w:instrText>.</w:instrText>
      </w:r>
      <w:r w:rsidR="00122C3C">
        <w:rPr>
          <w:lang w:val="en-US"/>
        </w:rPr>
        <w:instrText>json</w:instrText>
      </w:r>
      <w:r w:rsidR="00122C3C" w:rsidRPr="008B2CCB">
        <w:instrText>"}</w:instrText>
      </w:r>
      <w:r>
        <w:rPr>
          <w:lang w:val="en-US"/>
        </w:rPr>
        <w:fldChar w:fldCharType="separate"/>
      </w:r>
      <w:r w:rsidR="00EB1161">
        <w:rPr>
          <w:noProof/>
        </w:rPr>
        <w:t>[174</w:t>
      </w:r>
      <w:r w:rsidR="00BF3043" w:rsidRPr="00BF3043">
        <w:rPr>
          <w:noProof/>
        </w:rPr>
        <w:t>]</w:t>
      </w:r>
      <w:r>
        <w:rPr>
          <w:lang w:val="en-US"/>
        </w:rPr>
        <w:fldChar w:fldCharType="end"/>
      </w:r>
    </w:p>
    <w:p w14:paraId="270ED219" w14:textId="6EB7E8F6" w:rsidR="005A640B" w:rsidRDefault="005A640B" w:rsidP="008B17DA">
      <w:pPr>
        <w:pStyle w:val="Numlist"/>
        <w:ind w:firstLine="709"/>
      </w:pPr>
      <w:r>
        <w:t>В план лечения обязательно включают выполнение плазмафереза в объеме 0,8-1,5 л после введения цитостатических препаратов.  В указанной ситуации целесообразно сначала ввести цитарабин и выполнить плазмаферез, а введение антрациклинов отложить на дни 3-5 или 5-7, а первые два-три дня выполнять плазмаферезы в дни введения цитарабина. Так как клиренс цитарабина очень высок, то плазмаферез не повлияет на его концентрацию в плазме, в то же время плазмаферез может повлиять на концентрацию антрациклиновых антибиотиков, у которых период полувыведения достаточно длительный.</w:t>
      </w:r>
    </w:p>
    <w:p w14:paraId="7E9EC83E" w14:textId="3E9DAD64" w:rsidR="005A640B" w:rsidRPr="008B17DA" w:rsidRDefault="008B17DA" w:rsidP="00CC254E">
      <w:pPr>
        <w:pStyle w:val="Numlist"/>
        <w:numPr>
          <w:ilvl w:val="0"/>
          <w:numId w:val="46"/>
        </w:numPr>
        <w:ind w:left="720"/>
        <w:rPr>
          <w:bCs/>
        </w:rPr>
      </w:pPr>
      <w:r>
        <w:rPr>
          <w:bCs/>
        </w:rPr>
        <w:t>Н</w:t>
      </w:r>
      <w:r w:rsidR="005A640B" w:rsidRPr="008B17DA">
        <w:rPr>
          <w:bCs/>
        </w:rPr>
        <w:t>а время проведения плазмафереза в случае постоянной инфузии цитарабина введение препарата</w:t>
      </w:r>
      <w:r w:rsidR="009847E7">
        <w:rPr>
          <w:bCs/>
        </w:rPr>
        <w:t xml:space="preserve"> необходимо</w:t>
      </w:r>
      <w:r w:rsidR="005A640B" w:rsidRPr="008B17DA">
        <w:rPr>
          <w:bCs/>
        </w:rPr>
        <w:t xml:space="preserve"> прерывать, а по окончанию процедуры возобновлять с пересчетом скорости введения препарата на оставшееся время в рамках 24-часовой инфузии. </w:t>
      </w:r>
    </w:p>
    <w:p w14:paraId="2C74F773" w14:textId="4211B204" w:rsidR="005A640B" w:rsidRDefault="005A640B" w:rsidP="009847E7">
      <w:pPr>
        <w:pStyle w:val="Numlist"/>
        <w:ind w:firstLine="709"/>
      </w:pPr>
      <w:r>
        <w:t>В случае введения цитарабина дважды в сутки процедура плазмафереза выполняется через 3-4 ч после введения препарата.</w:t>
      </w:r>
    </w:p>
    <w:p w14:paraId="1E45B33F" w14:textId="3D7BBEBD" w:rsidR="005A640B" w:rsidRPr="00337861" w:rsidRDefault="009847E7" w:rsidP="00CC254E">
      <w:pPr>
        <w:pStyle w:val="Numlist"/>
        <w:numPr>
          <w:ilvl w:val="0"/>
          <w:numId w:val="48"/>
        </w:numPr>
      </w:pPr>
      <w:r w:rsidRPr="009847E7">
        <w:rPr>
          <w:bCs/>
        </w:rPr>
        <w:t>Возможно</w:t>
      </w:r>
      <w:r w:rsidR="005A640B" w:rsidRPr="009847E7">
        <w:rPr>
          <w:bCs/>
        </w:rPr>
        <w:t xml:space="preserve"> в</w:t>
      </w:r>
      <w:r w:rsidR="005A640B">
        <w:t>ыполнение плазмаферезов и при более низком количестве лейкоцитов, если на фоне введения цитостатических препаратов развивается синдром лизиса опухоли: высокая лихорадка, дыхательная недостаточность, признаки печеночной и почечной недостаточности, загруженность, нарушения сознания, усиление геморрагического синдрома и др.</w:t>
      </w:r>
    </w:p>
    <w:p w14:paraId="035E37AA" w14:textId="77777777" w:rsidR="009847E7" w:rsidRDefault="009847E7" w:rsidP="00CC254E">
      <w:pPr>
        <w:pStyle w:val="Numlist"/>
        <w:numPr>
          <w:ilvl w:val="0"/>
          <w:numId w:val="47"/>
        </w:numPr>
      </w:pPr>
      <w:r w:rsidRPr="009847E7">
        <w:rPr>
          <w:bCs/>
        </w:rPr>
        <w:t>Н</w:t>
      </w:r>
      <w:r w:rsidR="005A640B" w:rsidRPr="002E0BCA">
        <w:t>а фоне терапии гиперлейкоцитоза</w:t>
      </w:r>
      <w:r w:rsidR="005A640B">
        <w:t xml:space="preserve"> </w:t>
      </w:r>
      <w:r>
        <w:t xml:space="preserve">необходимо </w:t>
      </w:r>
      <w:r w:rsidR="005A640B">
        <w:t>проводить</w:t>
      </w:r>
      <w:r w:rsidR="005A640B" w:rsidRPr="002E0BCA">
        <w:t xml:space="preserve"> следующие лабораторные и инструментальные исследования:</w:t>
      </w:r>
    </w:p>
    <w:p w14:paraId="67638CFD" w14:textId="77777777" w:rsidR="009847E7" w:rsidRDefault="005A640B" w:rsidP="00CC254E">
      <w:pPr>
        <w:pStyle w:val="Numlist"/>
        <w:numPr>
          <w:ilvl w:val="1"/>
          <w:numId w:val="47"/>
        </w:numPr>
      </w:pPr>
      <w:r w:rsidRPr="002E0BCA">
        <w:t>определение количества лейкоцитов и тромбоцитов (на фоне терапии гиперлейкоцитоза — 2 раза в сутки);</w:t>
      </w:r>
    </w:p>
    <w:p w14:paraId="7222BF8F" w14:textId="77777777" w:rsidR="009847E7" w:rsidRDefault="005A640B" w:rsidP="00CC254E">
      <w:pPr>
        <w:pStyle w:val="Numlist"/>
        <w:numPr>
          <w:ilvl w:val="1"/>
          <w:numId w:val="47"/>
        </w:numPr>
      </w:pPr>
      <w:r w:rsidRPr="002E0BCA">
        <w:t>коагулограмма (уровни протромбина, фибриногена, АЧТВ) — в первую неделю 1—2 раза в сутки;</w:t>
      </w:r>
    </w:p>
    <w:p w14:paraId="4D653777" w14:textId="77777777" w:rsidR="009847E7" w:rsidRDefault="005A640B" w:rsidP="00CC254E">
      <w:pPr>
        <w:pStyle w:val="Numlist"/>
        <w:numPr>
          <w:ilvl w:val="1"/>
          <w:numId w:val="47"/>
        </w:numPr>
      </w:pPr>
      <w:r w:rsidRPr="002E0BCA">
        <w:lastRenderedPageBreak/>
        <w:t>определение биохимических показателей крови (уровни билирубина, креатинина, калия, натрия, кальция, фосфатов, глюкозы, активность АЛТ, АСТ, ЛДГ) — ежедневно;</w:t>
      </w:r>
    </w:p>
    <w:p w14:paraId="5A37422B" w14:textId="77777777" w:rsidR="009847E7" w:rsidRDefault="005A640B" w:rsidP="00CC254E">
      <w:pPr>
        <w:pStyle w:val="Numlist"/>
        <w:numPr>
          <w:ilvl w:val="1"/>
          <w:numId w:val="47"/>
        </w:numPr>
      </w:pPr>
      <w:r w:rsidRPr="002E0BCA">
        <w:t>оценка дыхательной и сердечной функции (пульсоксиметр, прикроватный монитор);</w:t>
      </w:r>
    </w:p>
    <w:p w14:paraId="7655B087" w14:textId="77777777" w:rsidR="009847E7" w:rsidRDefault="005A640B" w:rsidP="00CC254E">
      <w:pPr>
        <w:pStyle w:val="Numlist"/>
        <w:numPr>
          <w:ilvl w:val="1"/>
          <w:numId w:val="47"/>
        </w:numPr>
      </w:pPr>
      <w:r w:rsidRPr="002E0BCA">
        <w:t>оценка кислотно-щелочного состояния крови;</w:t>
      </w:r>
    </w:p>
    <w:p w14:paraId="5947F973" w14:textId="77777777" w:rsidR="009847E7" w:rsidRDefault="005A640B" w:rsidP="00CC254E">
      <w:pPr>
        <w:pStyle w:val="Numlist"/>
        <w:numPr>
          <w:ilvl w:val="1"/>
          <w:numId w:val="47"/>
        </w:numPr>
      </w:pPr>
      <w:r w:rsidRPr="002E0BCA">
        <w:t xml:space="preserve">оценка диуреза (ежедневно </w:t>
      </w:r>
      <w:r w:rsidRPr="009847E7">
        <w:rPr>
          <w:bCs/>
        </w:rPr>
        <w:t>в обязательном порядке</w:t>
      </w:r>
      <w:r w:rsidRPr="002E0BCA">
        <w:t>) с взвешиванием;</w:t>
      </w:r>
    </w:p>
    <w:p w14:paraId="49EDF14A" w14:textId="77777777" w:rsidR="009847E7" w:rsidRDefault="005A640B" w:rsidP="00CC254E">
      <w:pPr>
        <w:pStyle w:val="Numlist"/>
        <w:numPr>
          <w:ilvl w:val="1"/>
          <w:numId w:val="47"/>
        </w:numPr>
      </w:pPr>
      <w:r w:rsidRPr="002E0BCA">
        <w:t>КТ легких и головного мозга.</w:t>
      </w:r>
    </w:p>
    <w:p w14:paraId="1B2CF7D3" w14:textId="1CA62918" w:rsidR="005A640B" w:rsidRDefault="009847E7" w:rsidP="00CC254E">
      <w:pPr>
        <w:pStyle w:val="Numlist"/>
        <w:numPr>
          <w:ilvl w:val="0"/>
          <w:numId w:val="47"/>
        </w:numPr>
      </w:pPr>
      <w:r>
        <w:rPr>
          <w:bCs/>
        </w:rPr>
        <w:t>Е</w:t>
      </w:r>
      <w:r w:rsidR="005A640B" w:rsidRPr="002E0BCA">
        <w:t xml:space="preserve">сли на фоне терапии гиперлейкоцитоза и лизиса опухолевых клеток развивается </w:t>
      </w:r>
      <w:r w:rsidR="005A640B">
        <w:t>острая почечная недостаточность</w:t>
      </w:r>
      <w:r w:rsidR="00D95AC9">
        <w:t>, необходимо</w:t>
      </w:r>
      <w:r w:rsidR="005A640B">
        <w:t xml:space="preserve"> проводить</w:t>
      </w:r>
      <w:r w:rsidR="005A640B" w:rsidRPr="002E0BCA">
        <w:t xml:space="preserve"> гемодиализ</w:t>
      </w:r>
      <w:r w:rsidR="00D95AC9">
        <w:t xml:space="preserve"> </w:t>
      </w:r>
      <w:r w:rsidR="005A640B" w:rsidRPr="002E0BCA">
        <w:t xml:space="preserve">до полного восстановления функции почек. </w:t>
      </w:r>
    </w:p>
    <w:p w14:paraId="272C0F87" w14:textId="2D8346ED" w:rsidR="005A640B" w:rsidRPr="002E0BCA" w:rsidRDefault="005A640B" w:rsidP="00D95AC9">
      <w:pPr>
        <w:pStyle w:val="Numlist"/>
        <w:ind w:firstLine="709"/>
      </w:pPr>
      <w:r w:rsidRPr="002E0BCA">
        <w:t>Гемодиализ не является противопоказанием к выполнению или завершению программной химиотерапии.</w:t>
      </w:r>
      <w:r>
        <w:t xml:space="preserve"> </w:t>
      </w:r>
      <w:r w:rsidRPr="002E0BCA">
        <w:t>Наличие гиперлейкоцитоза в дебюте острого лейкоза в большинстве случаев подразумевает наличие нейролейкемии, что требует увеличения количества люмбальных пункций с интратекальным введением стандартного набора препаратов.</w:t>
      </w:r>
    </w:p>
    <w:p w14:paraId="605C7885" w14:textId="6C31D07A" w:rsidR="005A640B" w:rsidRPr="009C4B6D" w:rsidRDefault="00026287" w:rsidP="005A640B">
      <w:pPr>
        <w:ind w:firstLine="708"/>
      </w:pPr>
      <w:r>
        <w:t>Диагностика нарушениий</w:t>
      </w:r>
      <w:r w:rsidR="005A640B" w:rsidRPr="002E0BCA">
        <w:t xml:space="preserve"> гемостаза</w:t>
      </w:r>
      <w:r>
        <w:t xml:space="preserve"> при </w:t>
      </w:r>
      <w:r w:rsidR="000158B4">
        <w:t xml:space="preserve">остром лейкозе с </w:t>
      </w:r>
      <w:r>
        <w:t>гиперлейкоцито</w:t>
      </w:r>
      <w:r w:rsidR="000158B4">
        <w:t>зом</w:t>
      </w:r>
      <w:r w:rsidR="005A640B" w:rsidRPr="002E0BCA">
        <w:t xml:space="preserve"> должна включать в себя как традиционные коагулогические, так и интегральные тесты. При гиперлейкоцитозных формах острых лейкозов одним из частых нарушений является гипофибриногенемия. Она выявляется по методу Клаусса в коагулограмме, но также ее можно выявить и по снижению максимальной амплитуды на тромбоэластограмме (ТЭГ) или максимальной плотности сгустка в тесте EXTEM на тромбоэластометрии (ТЭМ) на ROTEM. Поскольку снижение максимальной амплитуды может быть обусловлено не только низкой концентрацией фибриногена, но и тромбоцитопенией, более точным является выполнение теста на функциональный фибриноген в ТЭГ или теста FIBTEM, которые позволяют исключить влияние на максимальную амплитуду (МАFF) и максимальную плотность сгустка (MCFFIBTEM) тромбоцитов. Более того, в ряде случаев вискоэластичные методы более точно показывают изменение функции фибриногена, чем концентрация фибриногена по </w:t>
      </w:r>
      <w:r w:rsidR="005A640B" w:rsidRPr="009C4B6D">
        <w:t>Клауусу.</w:t>
      </w:r>
    </w:p>
    <w:p w14:paraId="56887549" w14:textId="1AA8C2E1" w:rsidR="005A640B" w:rsidRPr="00D95AC9" w:rsidRDefault="007F7F03" w:rsidP="00CC254E">
      <w:pPr>
        <w:pStyle w:val="Numlist"/>
        <w:numPr>
          <w:ilvl w:val="0"/>
          <w:numId w:val="47"/>
        </w:numPr>
        <w:rPr>
          <w:bCs/>
        </w:rPr>
      </w:pPr>
      <w:r>
        <w:rPr>
          <w:bCs/>
        </w:rPr>
        <w:t>В</w:t>
      </w:r>
      <w:r w:rsidR="005A640B" w:rsidRPr="00D95AC9">
        <w:rPr>
          <w:bCs/>
        </w:rPr>
        <w:t xml:space="preserve">сем больным с </w:t>
      </w:r>
      <w:r w:rsidR="00026287">
        <w:rPr>
          <w:bCs/>
        </w:rPr>
        <w:t>ОМЛ</w:t>
      </w:r>
      <w:r w:rsidR="005A640B" w:rsidRPr="00D95AC9">
        <w:rPr>
          <w:bCs/>
        </w:rPr>
        <w:t>, протекающим с гиперлейкоцитозом</w:t>
      </w:r>
      <w:r>
        <w:rPr>
          <w:bCs/>
        </w:rPr>
        <w:t xml:space="preserve">, показано переливание </w:t>
      </w:r>
      <w:r w:rsidR="005A640B" w:rsidRPr="00D95AC9">
        <w:rPr>
          <w:bCs/>
        </w:rPr>
        <w:t>криопреципитат</w:t>
      </w:r>
      <w:r>
        <w:rPr>
          <w:bCs/>
        </w:rPr>
        <w:t>а</w:t>
      </w:r>
      <w:r w:rsidR="005A640B" w:rsidRPr="00D95AC9">
        <w:rPr>
          <w:bCs/>
        </w:rPr>
        <w:t xml:space="preserve"> при концентрации фибриногена плазмы менее 1,5 г/л, МАFF или MCFFIBTEM меньше 9 мм. </w:t>
      </w:r>
    </w:p>
    <w:p w14:paraId="4C084BBC" w14:textId="01E86C79" w:rsidR="005A640B" w:rsidRPr="002E0BCA" w:rsidRDefault="005A640B" w:rsidP="007F7F03">
      <w:pPr>
        <w:ind w:firstLine="709"/>
      </w:pPr>
      <w:r w:rsidRPr="001F0B9A">
        <w:t xml:space="preserve">Учитывая высокую стоимость, а также возможные ошибки тестов на функциональный фибриноген и FIBTEM, в последнее время разработан и успешно </w:t>
      </w:r>
      <w:r w:rsidRPr="001F0B9A">
        <w:lastRenderedPageBreak/>
        <w:t>применяется тест на функциональный фибриноген с батроксобином. Тест выполняется с гепаринизированной цельной кровью и позволяет по максимальной амплитуде ТЭГ с батроксобином выявить нарушение функции (концентрации) фибриногена. Корригировать гипофибриногенемию следует только криопреципитатом, трансфузии плазмы малоэффективны. Расчетная доза криопреципитата составляет 4—5 ед на каждые 5 кг массы тела больного.</w:t>
      </w:r>
      <w:r>
        <w:t xml:space="preserve"> </w:t>
      </w:r>
      <w:r w:rsidRPr="002E0BCA">
        <w:t>При доказанном гиперфибринолизе эффективно использование транексамовой кислоты в дозе 15 мг/кг.</w:t>
      </w:r>
    </w:p>
    <w:p w14:paraId="754E3972" w14:textId="544D81A3" w:rsidR="005A640B" w:rsidRPr="007F7F03" w:rsidRDefault="007F7F03" w:rsidP="00CC254E">
      <w:pPr>
        <w:pStyle w:val="Numlist"/>
        <w:numPr>
          <w:ilvl w:val="0"/>
          <w:numId w:val="47"/>
        </w:numPr>
        <w:rPr>
          <w:bCs/>
        </w:rPr>
      </w:pPr>
      <w:r>
        <w:rPr>
          <w:bCs/>
        </w:rPr>
        <w:t>Пациентам</w:t>
      </w:r>
      <w:r w:rsidR="005A640B" w:rsidRPr="007F7F03">
        <w:rPr>
          <w:bCs/>
        </w:rPr>
        <w:t xml:space="preserve"> с </w:t>
      </w:r>
      <w:r>
        <w:rPr>
          <w:bCs/>
        </w:rPr>
        <w:t xml:space="preserve">ОМЛ, </w:t>
      </w:r>
      <w:r w:rsidR="005A640B" w:rsidRPr="007F7F03">
        <w:rPr>
          <w:bCs/>
        </w:rPr>
        <w:t>протекающим с гиперлейкоцитозом, на фоне всех лечебных мероприятий</w:t>
      </w:r>
      <w:r>
        <w:rPr>
          <w:bCs/>
        </w:rPr>
        <w:t xml:space="preserve"> показано</w:t>
      </w:r>
      <w:r w:rsidR="005A640B" w:rsidRPr="007F7F03">
        <w:rPr>
          <w:bCs/>
        </w:rPr>
        <w:t xml:space="preserve"> пров</w:t>
      </w:r>
      <w:r w:rsidR="00A47D76">
        <w:rPr>
          <w:bCs/>
        </w:rPr>
        <w:t xml:space="preserve">едение </w:t>
      </w:r>
      <w:r w:rsidR="005A640B" w:rsidRPr="007F7F03">
        <w:rPr>
          <w:bCs/>
        </w:rPr>
        <w:t>массивны</w:t>
      </w:r>
      <w:r w:rsidR="00A47D76">
        <w:rPr>
          <w:bCs/>
        </w:rPr>
        <w:t>х</w:t>
      </w:r>
      <w:r w:rsidR="005A640B" w:rsidRPr="007F7F03">
        <w:rPr>
          <w:bCs/>
        </w:rPr>
        <w:t xml:space="preserve"> трансфузи</w:t>
      </w:r>
      <w:r w:rsidR="00A47D76">
        <w:rPr>
          <w:bCs/>
        </w:rPr>
        <w:t>й</w:t>
      </w:r>
      <w:r w:rsidR="005A640B" w:rsidRPr="007F7F03">
        <w:rPr>
          <w:bCs/>
        </w:rPr>
        <w:t xml:space="preserve"> тромбоцитов (при однократном введении следует вводить 8-10 доз).</w:t>
      </w:r>
    </w:p>
    <w:p w14:paraId="54FEB590" w14:textId="3C731C56" w:rsidR="005A640B" w:rsidRDefault="005A640B" w:rsidP="00A47D76">
      <w:pPr>
        <w:pStyle w:val="Numlist"/>
      </w:pPr>
      <w:r>
        <w:t>Низкие показатели гемоглобина, тромбоцитов, альбумина не должны являться противопоказанием к выполнению плазмаферезов, но к этой процедуре необходимо подготовить должный объем заместительной терапии (трансфузии эритроцитной взвеси, тромбоконцентрата, альбумина, СЗП).</w:t>
      </w:r>
    </w:p>
    <w:p w14:paraId="537B87DF" w14:textId="7527A36D" w:rsidR="00C8187B" w:rsidRDefault="00C8187B" w:rsidP="005A640B">
      <w:pPr>
        <w:pStyle w:val="affff6"/>
        <w:rPr>
          <w:b/>
          <w:i w:val="0"/>
          <w:lang w:val="ru-RU"/>
        </w:rPr>
      </w:pPr>
    </w:p>
    <w:p w14:paraId="7187AC0A" w14:textId="57431689" w:rsidR="00145D23" w:rsidRPr="004E3EDE" w:rsidRDefault="000372DC" w:rsidP="004E3EDE">
      <w:pPr>
        <w:pStyle w:val="2"/>
        <w:rPr>
          <w:szCs w:val="28"/>
          <w:lang w:val="ru-RU"/>
        </w:rPr>
      </w:pPr>
      <w:bookmarkStart w:id="158" w:name="_Toc64624811"/>
      <w:r w:rsidRPr="00FB213B">
        <w:rPr>
          <w:szCs w:val="28"/>
        </w:rPr>
        <w:t>Приложение А3.</w:t>
      </w:r>
      <w:r w:rsidR="00EA15AE">
        <w:rPr>
          <w:szCs w:val="28"/>
          <w:lang w:val="ru-RU"/>
        </w:rPr>
        <w:t>7</w:t>
      </w:r>
      <w:r w:rsidR="004E3EDE">
        <w:rPr>
          <w:szCs w:val="28"/>
          <w:lang w:val="ru-RU"/>
        </w:rPr>
        <w:t xml:space="preserve"> </w:t>
      </w:r>
      <w:r w:rsidR="00145D23" w:rsidRPr="00952000">
        <w:rPr>
          <w:bCs/>
        </w:rPr>
        <w:t>Обеспечение сосудистого доступа</w:t>
      </w:r>
      <w:bookmarkEnd w:id="158"/>
    </w:p>
    <w:p w14:paraId="7CDFE3C8" w14:textId="77777777" w:rsidR="00145D23" w:rsidRPr="00952000" w:rsidRDefault="00145D23" w:rsidP="00145D23">
      <w:pPr>
        <w:ind w:firstLine="708"/>
        <w:rPr>
          <w:b/>
          <w:i/>
        </w:rPr>
      </w:pPr>
    </w:p>
    <w:p w14:paraId="34325C14" w14:textId="7195E47C" w:rsidR="00145D23" w:rsidRPr="00952000" w:rsidRDefault="00145D23" w:rsidP="00145D23">
      <w:pPr>
        <w:ind w:firstLine="709"/>
        <w:rPr>
          <w:shd w:val="clear" w:color="auto" w:fill="FFFFFF"/>
        </w:rPr>
      </w:pPr>
      <w:r w:rsidRPr="00952000">
        <w:rPr>
          <w:shd w:val="clear" w:color="auto" w:fill="FFFFFF"/>
        </w:rPr>
        <w:t xml:space="preserve">Обеспечение сосудистого доступа является неотъемлемой составляющей частью современной химиотерапии </w:t>
      </w:r>
      <w:r w:rsidR="00026287">
        <w:rPr>
          <w:shd w:val="clear" w:color="auto" w:fill="FFFFFF"/>
        </w:rPr>
        <w:t>пациентов с лейкозами</w:t>
      </w:r>
      <w:r w:rsidRPr="00952000">
        <w:t xml:space="preserve">. </w:t>
      </w:r>
      <w:r w:rsidRPr="00952000">
        <w:rPr>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sidR="00122C3C">
        <w:rPr>
          <w:shd w:val="clear" w:color="auto" w:fill="FFFFFF"/>
        </w:rPr>
        <w:t> </w:t>
      </w:r>
      <w:r w:rsidRPr="00952000">
        <w:rPr>
          <w:shd w:val="clear" w:color="auto" w:fill="FFFFFF"/>
        </w:rPr>
        <w:t xml:space="preserve">д. </w:t>
      </w:r>
    </w:p>
    <w:p w14:paraId="0B033ED0" w14:textId="2F2E585E" w:rsidR="00145D23" w:rsidRPr="00952000" w:rsidRDefault="00145D23" w:rsidP="00145D23">
      <w:pPr>
        <w:ind w:firstLine="709"/>
      </w:pPr>
      <w:r w:rsidRPr="00952000">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952000">
        <w:fldChar w:fldCharType="begin" w:fldLock="1"/>
      </w:r>
      <w:r w:rsidR="00EE60D9">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74]","plainTextFormattedCitation":"[174]","previouslyFormattedCitation":"[174]"},"properties":{"noteIndex":0},"schema":"https://github.com/citation-style-language/schema/raw/master/csl-citation.json"}</w:instrText>
      </w:r>
      <w:r w:rsidRPr="00952000">
        <w:fldChar w:fldCharType="separate"/>
      </w:r>
      <w:r w:rsidR="00EB1161">
        <w:rPr>
          <w:noProof/>
        </w:rPr>
        <w:t>[175</w:t>
      </w:r>
      <w:r w:rsidR="00122C3C" w:rsidRPr="00122C3C">
        <w:rPr>
          <w:noProof/>
        </w:rPr>
        <w:t>]</w:t>
      </w:r>
      <w:r w:rsidRPr="00952000">
        <w:fldChar w:fldCharType="end"/>
      </w:r>
      <w:r w:rsidRPr="00952000">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w:t>
      </w:r>
      <w:r w:rsidRPr="00952000">
        <w:lastRenderedPageBreak/>
        <w:t xml:space="preserve">привести к ее некрозу </w:t>
      </w:r>
      <w:r w:rsidRPr="00952000">
        <w:fldChar w:fldCharType="begin" w:fldLock="1"/>
      </w:r>
      <w:r w:rsidR="00EE60D9">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75]","plainTextFormattedCitation":"[175]","previouslyFormattedCitation":"[175]"},"properties":{"noteIndex":0},"schema":"https://github.com/citation-style-language/schema/raw/master/csl-citation.json"}</w:instrText>
      </w:r>
      <w:r w:rsidRPr="00952000">
        <w:fldChar w:fldCharType="separate"/>
      </w:r>
      <w:r w:rsidR="00EB1161">
        <w:rPr>
          <w:noProof/>
        </w:rPr>
        <w:t>[176</w:t>
      </w:r>
      <w:r w:rsidR="00122C3C" w:rsidRPr="00122C3C">
        <w:rPr>
          <w:noProof/>
        </w:rPr>
        <w:t>]</w:t>
      </w:r>
      <w:r w:rsidRPr="00952000">
        <w:fldChar w:fldCharType="end"/>
      </w:r>
      <w:r w:rsidRPr="00952000">
        <w:t>. Помимо этого, у многих больных вследствие проводимой ранее химиотерапии нередко отсутствуют доступные периферические вены.</w:t>
      </w:r>
    </w:p>
    <w:p w14:paraId="168D7959" w14:textId="77777777" w:rsidR="00145D23" w:rsidRDefault="00145D23" w:rsidP="00145D23">
      <w:pPr>
        <w:ind w:firstLine="709"/>
        <w:rPr>
          <w:b/>
          <w:bCs/>
        </w:rPr>
      </w:pPr>
    </w:p>
    <w:p w14:paraId="4C74FF42" w14:textId="77777777" w:rsidR="00145D23" w:rsidRPr="004A739C" w:rsidRDefault="00145D23" w:rsidP="00145D23">
      <w:pPr>
        <w:ind w:firstLine="709"/>
        <w:rPr>
          <w:i/>
          <w:iCs/>
          <w:u w:val="single"/>
        </w:rPr>
      </w:pPr>
      <w:r w:rsidRPr="004A739C">
        <w:rPr>
          <w:i/>
          <w:iCs/>
          <w:u w:val="single"/>
        </w:rPr>
        <w:t>Показания к катетеризации центральных вен.</w:t>
      </w:r>
    </w:p>
    <w:p w14:paraId="3F715C18"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7AE6EBBE"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07EECEDD"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6F82AB0E"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02E92FD3"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46DC6F51" w14:textId="77777777" w:rsidR="00145D23" w:rsidRPr="00952000" w:rsidRDefault="00145D23" w:rsidP="00145D23">
      <w:pPr>
        <w:pStyle w:val="aff"/>
        <w:numPr>
          <w:ilvl w:val="0"/>
          <w:numId w:val="10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11A76314" w14:textId="77777777" w:rsidR="00145D23" w:rsidRDefault="00145D23" w:rsidP="00145D23">
      <w:pPr>
        <w:ind w:firstLine="709"/>
        <w:rPr>
          <w:b/>
          <w:bCs/>
        </w:rPr>
      </w:pPr>
    </w:p>
    <w:p w14:paraId="5D90A8EA" w14:textId="77777777" w:rsidR="00145D23" w:rsidRPr="004A739C" w:rsidRDefault="00145D23" w:rsidP="00145D23">
      <w:pPr>
        <w:ind w:firstLine="709"/>
        <w:rPr>
          <w:i/>
          <w:iCs/>
          <w:u w:val="single"/>
        </w:rPr>
      </w:pPr>
      <w:r w:rsidRPr="004A739C">
        <w:rPr>
          <w:i/>
          <w:iCs/>
          <w:u w:val="single"/>
        </w:rPr>
        <w:t>Противопоказания к катетеризации центральных вен</w:t>
      </w:r>
    </w:p>
    <w:p w14:paraId="11AD111F" w14:textId="77777777" w:rsidR="00145D23" w:rsidRPr="004A739C" w:rsidRDefault="00145D23" w:rsidP="00145D23">
      <w:pPr>
        <w:pStyle w:val="aff"/>
        <w:numPr>
          <w:ilvl w:val="0"/>
          <w:numId w:val="109"/>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37768C42"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59EF8A14"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559113C1" w14:textId="77777777" w:rsidR="00145D23" w:rsidRPr="004A739C" w:rsidRDefault="00145D23" w:rsidP="00145D23">
      <w:pPr>
        <w:pStyle w:val="aff"/>
        <w:numPr>
          <w:ilvl w:val="0"/>
          <w:numId w:val="109"/>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39AFC1EF" w14:textId="77777777" w:rsidR="00145D23" w:rsidRPr="004A739C" w:rsidRDefault="00145D23" w:rsidP="00145D23">
      <w:pPr>
        <w:pStyle w:val="aff"/>
        <w:numPr>
          <w:ilvl w:val="1"/>
          <w:numId w:val="109"/>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26AFBA1A" w14:textId="77777777" w:rsidR="00145D23" w:rsidRDefault="00145D23" w:rsidP="00145D23">
      <w:pPr>
        <w:pStyle w:val="Default"/>
        <w:spacing w:line="360" w:lineRule="auto"/>
        <w:ind w:firstLine="709"/>
        <w:jc w:val="both"/>
        <w:rPr>
          <w:i/>
          <w:color w:val="auto"/>
        </w:rPr>
      </w:pPr>
    </w:p>
    <w:p w14:paraId="3E834DD7" w14:textId="77777777" w:rsidR="00145D23" w:rsidRPr="00952000" w:rsidRDefault="00145D23" w:rsidP="00145D23">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4E4DF524" w14:textId="5BA8BF69" w:rsidR="00145D23" w:rsidRPr="00952000" w:rsidRDefault="00145D23" w:rsidP="00145D23">
      <w:pPr>
        <w:ind w:firstLine="709"/>
      </w:pPr>
      <w:r w:rsidRPr="00952000">
        <w:rPr>
          <w:i/>
        </w:rPr>
        <w:t>Плазменная концентрация фибриногена</w:t>
      </w:r>
      <w:r w:rsidRPr="00952000">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fldChar w:fldCharType="begin" w:fldLock="1"/>
      </w:r>
      <w:r w:rsidR="00EE60D9">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76]","plainTextFormattedCitation":"[176]","previouslyFormattedCitation":"[176]"},"properties":{"noteIndex":0},"schema":"https://github.com/citation-style-language/schema/raw/master/csl-citation.json"}</w:instrText>
      </w:r>
      <w:r w:rsidRPr="00952000">
        <w:fldChar w:fldCharType="separate"/>
      </w:r>
      <w:r w:rsidR="00EB1161">
        <w:rPr>
          <w:noProof/>
        </w:rPr>
        <w:t>[177</w:t>
      </w:r>
      <w:r w:rsidR="00122C3C" w:rsidRPr="00122C3C">
        <w:rPr>
          <w:noProof/>
        </w:rPr>
        <w:t>]</w:t>
      </w:r>
      <w:r w:rsidRPr="00952000">
        <w:fldChar w:fldCharType="end"/>
      </w:r>
      <w:r w:rsidRPr="00952000">
        <w:t>.</w:t>
      </w:r>
    </w:p>
    <w:p w14:paraId="1FC23D39" w14:textId="77777777" w:rsidR="00145D23" w:rsidRDefault="00145D23" w:rsidP="00145D23">
      <w:pPr>
        <w:ind w:firstLine="709"/>
        <w:rPr>
          <w:b/>
          <w:bCs/>
        </w:rPr>
      </w:pPr>
    </w:p>
    <w:p w14:paraId="79B370B2" w14:textId="77777777" w:rsidR="00145D23" w:rsidRPr="008879EC" w:rsidRDefault="00145D23" w:rsidP="00145D23">
      <w:pPr>
        <w:ind w:firstLine="709"/>
        <w:rPr>
          <w:i/>
          <w:iCs/>
          <w:u w:val="single"/>
        </w:rPr>
      </w:pPr>
      <w:r w:rsidRPr="008879EC">
        <w:rPr>
          <w:i/>
          <w:iCs/>
          <w:u w:val="single"/>
        </w:rPr>
        <w:t>Типы катетеров</w:t>
      </w:r>
    </w:p>
    <w:p w14:paraId="73F75752" w14:textId="77777777" w:rsidR="00145D23" w:rsidRPr="00952000" w:rsidRDefault="00145D23" w:rsidP="00145D23">
      <w:pPr>
        <w:ind w:firstLine="708"/>
        <w:contextualSpacing/>
      </w:pPr>
      <w:r w:rsidRPr="00952000">
        <w:rPr>
          <w:i/>
        </w:rPr>
        <w:t>ЦВК</w:t>
      </w:r>
      <w:r w:rsidRPr="00952000">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w:t>
      </w:r>
      <w:r w:rsidRPr="00952000">
        <w:lastRenderedPageBreak/>
        <w:t xml:space="preserve">иметь один или несколько просветов, для возможности проведения одновременных инфузий несовместимых между собой растворов. </w:t>
      </w:r>
    </w:p>
    <w:p w14:paraId="72DDCBF6" w14:textId="77777777" w:rsidR="00145D23" w:rsidRPr="00952000" w:rsidRDefault="00145D23" w:rsidP="00145D23">
      <w:pPr>
        <w:ind w:firstLine="700"/>
        <w:rPr>
          <w:i/>
        </w:rPr>
      </w:pPr>
      <w:r w:rsidRPr="00952000">
        <w:rPr>
          <w:i/>
        </w:rPr>
        <w:t>Нетуннелируемые катетеры</w:t>
      </w:r>
    </w:p>
    <w:p w14:paraId="41E6A137" w14:textId="43BA449C" w:rsidR="00145D23" w:rsidRPr="00DE117D" w:rsidRDefault="00145D23" w:rsidP="00145D23">
      <w:pPr>
        <w:ind w:firstLine="700"/>
        <w:rPr>
          <w:strike/>
        </w:rPr>
      </w:pPr>
      <w:r w:rsidRPr="00952000">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lang w:val="en-US"/>
        </w:rPr>
        <w:t>Fr</w:t>
      </w:r>
      <w:r w:rsidRPr="00952000">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t>,</w:t>
      </w:r>
      <w:r w:rsidRPr="00952000">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fldChar w:fldCharType="begin" w:fldLock="1"/>
      </w:r>
      <w:r w:rsidR="00EE60D9">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77]","plainTextFormattedCitation":"[177]","previouslyFormattedCitation":"[177]"},"properties":{"noteIndex":0},"schema":"https://github.com/citation-style-language/schema/raw/master/csl-citation.json"}</w:instrText>
      </w:r>
      <w:r w:rsidRPr="00952000">
        <w:fldChar w:fldCharType="separate"/>
      </w:r>
      <w:r w:rsidR="00EB1161">
        <w:rPr>
          <w:noProof/>
        </w:rPr>
        <w:t>[178</w:t>
      </w:r>
      <w:r w:rsidR="00122C3C" w:rsidRPr="00122C3C">
        <w:rPr>
          <w:noProof/>
        </w:rPr>
        <w:t>]</w:t>
      </w:r>
      <w:r w:rsidRPr="00952000">
        <w:fldChar w:fldCharType="end"/>
      </w:r>
      <w:r>
        <w:t>. Существую</w:t>
      </w:r>
      <w:r w:rsidRPr="00952000">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t xml:space="preserve">. </w:t>
      </w:r>
    </w:p>
    <w:p w14:paraId="47C396C4" w14:textId="77777777" w:rsidR="00145D23" w:rsidRPr="00952000" w:rsidRDefault="00145D23" w:rsidP="00145D23">
      <w:pPr>
        <w:ind w:firstLine="708"/>
        <w:rPr>
          <w:i/>
        </w:rPr>
      </w:pPr>
      <w:r w:rsidRPr="00952000">
        <w:rPr>
          <w:i/>
        </w:rPr>
        <w:t xml:space="preserve">Туннелируемые катетеры </w:t>
      </w:r>
    </w:p>
    <w:p w14:paraId="357BCA99" w14:textId="46D45831" w:rsidR="00145D23" w:rsidRPr="00952000" w:rsidRDefault="00145D23" w:rsidP="00145D23">
      <w:pPr>
        <w:ind w:firstLine="708"/>
        <w:rPr>
          <w:strike/>
        </w:rPr>
      </w:pPr>
      <w:r w:rsidRPr="00952000">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fldChar w:fldCharType="begin" w:fldLock="1"/>
      </w:r>
      <w:r w:rsidR="00EE60D9">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78]","plainTextFormattedCitation":"[178]","previouslyFormattedCitation":"[178]"},"properties":{"noteIndex":0},"schema":"https://github.com/citation-style-language/schema/raw/master/csl-citation.json"}</w:instrText>
      </w:r>
      <w:r w:rsidRPr="00952000">
        <w:fldChar w:fldCharType="separate"/>
      </w:r>
      <w:r w:rsidR="00EB1161">
        <w:rPr>
          <w:noProof/>
        </w:rPr>
        <w:t>[179</w:t>
      </w:r>
      <w:r w:rsidR="00122C3C" w:rsidRPr="00122C3C">
        <w:rPr>
          <w:noProof/>
        </w:rPr>
        <w:t>]</w:t>
      </w:r>
      <w:r w:rsidRPr="00952000">
        <w:fldChar w:fldCharType="end"/>
      </w:r>
      <w:r w:rsidRPr="00952000">
        <w:t xml:space="preserve">. </w:t>
      </w:r>
    </w:p>
    <w:p w14:paraId="691830E9" w14:textId="795896EC" w:rsidR="00145D23" w:rsidRPr="00952000" w:rsidRDefault="00145D23" w:rsidP="00145D23">
      <w:pPr>
        <w:ind w:firstLine="708"/>
      </w:pPr>
      <w:r w:rsidRPr="00952000">
        <w:t>Туннелируемый тип катетера предпочтительнее нетуннелируемого</w:t>
      </w:r>
      <w:r>
        <w:t>, особенно</w:t>
      </w:r>
      <w:r w:rsidRPr="00952000">
        <w:t xml:space="preserve"> при необходимости проведения массивной инфузионной терапии </w:t>
      </w:r>
      <w:r>
        <w:t>в течение более 3 недель</w:t>
      </w:r>
      <w:r w:rsidRPr="00952000">
        <w:t xml:space="preserve">, особенно у онкогематологических пациентов </w:t>
      </w:r>
      <w:r w:rsidRPr="00952000">
        <w:fldChar w:fldCharType="begin" w:fldLock="1"/>
      </w:r>
      <w:r w:rsidR="00EE60D9">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79]","plainTextFormattedCitation":"[179]","previouslyFormattedCitation":"[179]"},"properties":{"noteIndex":0},"schema":"https://github.com/citation-style-language/schema/raw/master/csl-citation.json"}</w:instrText>
      </w:r>
      <w:r w:rsidRPr="00952000">
        <w:fldChar w:fldCharType="separate"/>
      </w:r>
      <w:r w:rsidR="00EB1161">
        <w:rPr>
          <w:noProof/>
        </w:rPr>
        <w:t>[180</w:t>
      </w:r>
      <w:r w:rsidR="00122C3C" w:rsidRPr="00122C3C">
        <w:rPr>
          <w:noProof/>
        </w:rPr>
        <w:t>]</w:t>
      </w:r>
      <w:r w:rsidRPr="00952000">
        <w:fldChar w:fldCharType="end"/>
      </w:r>
      <w:r w:rsidRPr="00952000">
        <w:t xml:space="preserve">. </w:t>
      </w:r>
    </w:p>
    <w:p w14:paraId="601958F9" w14:textId="77777777" w:rsidR="00145D23" w:rsidRPr="00952000" w:rsidRDefault="00145D23" w:rsidP="00145D23">
      <w:pPr>
        <w:ind w:firstLine="708"/>
        <w:rPr>
          <w:i/>
        </w:rPr>
      </w:pPr>
      <w:r w:rsidRPr="00952000">
        <w:rPr>
          <w:i/>
        </w:rPr>
        <w:t xml:space="preserve">Порт-системы </w:t>
      </w:r>
    </w:p>
    <w:p w14:paraId="47772BBD" w14:textId="3E137802" w:rsidR="00145D23" w:rsidRPr="00952000" w:rsidRDefault="00145D23" w:rsidP="00145D23">
      <w:pPr>
        <w:ind w:firstLine="708"/>
      </w:pPr>
      <w:r w:rsidRPr="00952000">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strike/>
        </w:rPr>
        <w:t xml:space="preserve"> </w:t>
      </w:r>
      <w:r w:rsidRPr="00952000">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fldChar w:fldCharType="begin" w:fldLock="1"/>
      </w:r>
      <w:r w:rsidR="00EE60D9">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0]","plainTextFormattedCitation":"[180]","previouslyFormattedCitation":"[180]"},"properties":{"noteIndex":0},"schema":"https://github.com/citation-style-language/schema/raw/master/csl-citation.json"}</w:instrText>
      </w:r>
      <w:r w:rsidRPr="00952000">
        <w:fldChar w:fldCharType="separate"/>
      </w:r>
      <w:r w:rsidR="00EB1161">
        <w:rPr>
          <w:noProof/>
        </w:rPr>
        <w:t>[181</w:t>
      </w:r>
      <w:r w:rsidR="00122C3C" w:rsidRPr="00122C3C">
        <w:rPr>
          <w:noProof/>
        </w:rPr>
        <w:t>]</w:t>
      </w:r>
      <w:r w:rsidRPr="00952000">
        <w:fldChar w:fldCharType="end"/>
      </w:r>
      <w:r w:rsidRPr="00952000">
        <w:t xml:space="preserve">. </w:t>
      </w:r>
    </w:p>
    <w:p w14:paraId="41D5BEFD" w14:textId="77777777" w:rsidR="00145D23" w:rsidRPr="00952000" w:rsidRDefault="00145D23" w:rsidP="00145D23">
      <w:pPr>
        <w:ind w:firstLine="708"/>
      </w:pPr>
      <w:r w:rsidRPr="00952000">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400CB4C5" w14:textId="77777777" w:rsidR="00145D23" w:rsidRPr="00952000" w:rsidRDefault="00145D23" w:rsidP="00145D23">
      <w:pPr>
        <w:ind w:firstLine="708"/>
        <w:rPr>
          <w:i/>
        </w:rPr>
      </w:pPr>
      <w:r w:rsidRPr="00952000">
        <w:rPr>
          <w:i/>
        </w:rPr>
        <w:lastRenderedPageBreak/>
        <w:t>Периферически имплантируемые центральные венозные катетеры.</w:t>
      </w:r>
    </w:p>
    <w:p w14:paraId="427FC0A2" w14:textId="7C55D8C3" w:rsidR="00145D23" w:rsidRPr="00952000" w:rsidRDefault="00145D23" w:rsidP="00145D23">
      <w:pPr>
        <w:ind w:firstLine="708"/>
      </w:pPr>
      <w:r w:rsidRPr="00952000">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t xml:space="preserve"> </w:t>
      </w:r>
      <w:r w:rsidRPr="00952000">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fldChar w:fldCharType="begin" w:fldLock="1"/>
      </w:r>
      <w:r w:rsidR="00EE60D9">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81]","plainTextFormattedCitation":"[181]","previouslyFormattedCitation":"[181]"},"properties":{"noteIndex":0},"schema":"https://github.com/citation-style-language/schema/raw/master/csl-citation.json"}</w:instrText>
      </w:r>
      <w:r w:rsidRPr="00952000">
        <w:fldChar w:fldCharType="separate"/>
      </w:r>
      <w:r w:rsidR="00EB1161">
        <w:rPr>
          <w:noProof/>
        </w:rPr>
        <w:t>[182</w:t>
      </w:r>
      <w:r w:rsidR="00122C3C" w:rsidRPr="00122C3C">
        <w:rPr>
          <w:noProof/>
        </w:rPr>
        <w:t>]</w:t>
      </w:r>
      <w:r w:rsidRPr="00952000">
        <w:fldChar w:fldCharType="end"/>
      </w:r>
      <w:r w:rsidRPr="00952000">
        <w:fldChar w:fldCharType="begin" w:fldLock="1"/>
      </w:r>
      <w:r w:rsidR="00EE60D9">
        <w:rPr>
          <w:lang w:val="en-US"/>
        </w:rPr>
        <w:instrText>ADDIN</w:instrText>
      </w:r>
      <w:r w:rsidR="00EE60D9" w:rsidRPr="008B2CCB">
        <w:instrText xml:space="preserve"> </w:instrText>
      </w:r>
      <w:r w:rsidR="00EE60D9">
        <w:rPr>
          <w:lang w:val="en-US"/>
        </w:rPr>
        <w:instrText>CSL</w:instrText>
      </w:r>
      <w:r w:rsidR="00EE60D9" w:rsidRPr="008B2CCB">
        <w:instrText>_</w:instrText>
      </w:r>
      <w:r w:rsidR="00EE60D9">
        <w:rPr>
          <w:lang w:val="en-US"/>
        </w:rPr>
        <w:instrText>CITATION</w:instrText>
      </w:r>
      <w:r w:rsidR="00EE60D9" w:rsidRPr="008B2CCB">
        <w:instrText xml:space="preserve"> {"</w:instrText>
      </w:r>
      <w:r w:rsidR="00EE60D9">
        <w:rPr>
          <w:lang w:val="en-US"/>
        </w:rPr>
        <w:instrText>citationItems</w:instrText>
      </w:r>
      <w:r w:rsidR="00EE60D9" w:rsidRPr="008B2CCB">
        <w:instrText>":[{"</w:instrText>
      </w:r>
      <w:r w:rsidR="00EE60D9">
        <w:rPr>
          <w:lang w:val="en-US"/>
        </w:rPr>
        <w:instrText>id</w:instrText>
      </w:r>
      <w:r w:rsidR="00EE60D9" w:rsidRPr="008B2CCB">
        <w:instrText>":"</w:instrText>
      </w:r>
      <w:r w:rsidR="00EE60D9">
        <w:rPr>
          <w:lang w:val="en-US"/>
        </w:rPr>
        <w:instrText>ITEM</w:instrText>
      </w:r>
      <w:r w:rsidR="00EE60D9" w:rsidRPr="008B2CCB">
        <w:instrText>-1","</w:instrText>
      </w:r>
      <w:r w:rsidR="00EE60D9">
        <w:rPr>
          <w:lang w:val="en-US"/>
        </w:rPr>
        <w:instrText>itemData</w:instrText>
      </w:r>
      <w:r w:rsidR="00EE60D9" w:rsidRPr="008B2CCB">
        <w:instrText>":{"</w:instrText>
      </w:r>
      <w:r w:rsidR="00EE60D9">
        <w:rPr>
          <w:lang w:val="en-US"/>
        </w:rPr>
        <w:instrText>DOI</w:instrText>
      </w:r>
      <w:r w:rsidR="00EE60D9" w:rsidRPr="008B2CCB">
        <w:instrText>":"10.1007/978-88-470-5665-7_1","</w:instrText>
      </w:r>
      <w:r w:rsidR="00EE60D9">
        <w:rPr>
          <w:lang w:val="en-US"/>
        </w:rPr>
        <w:instrText>author</w:instrText>
      </w:r>
      <w:r w:rsidR="00EE60D9" w:rsidRPr="008B2CCB">
        <w:instrText>":[{"</w:instrText>
      </w:r>
      <w:r w:rsidR="00EE60D9">
        <w:rPr>
          <w:lang w:val="en-US"/>
        </w:rPr>
        <w:instrText>dropping</w:instrText>
      </w:r>
      <w:r w:rsidR="00EE60D9" w:rsidRPr="008B2CCB">
        <w:instrText>-</w:instrText>
      </w:r>
      <w:r w:rsidR="00EE60D9">
        <w:rPr>
          <w:lang w:val="en-US"/>
        </w:rPr>
        <w:instrText>particle</w:instrText>
      </w:r>
      <w:r w:rsidR="00EE60D9" w:rsidRPr="008B2CCB">
        <w:instrText>":"","</w:instrText>
      </w:r>
      <w:r w:rsidR="00EE60D9">
        <w:rPr>
          <w:lang w:val="en-US"/>
        </w:rPr>
        <w:instrText>family</w:instrText>
      </w:r>
      <w:r w:rsidR="00EE60D9" w:rsidRPr="008B2CCB">
        <w:instrText>":"</w:instrText>
      </w:r>
      <w:r w:rsidR="00EE60D9">
        <w:rPr>
          <w:lang w:val="en-US"/>
        </w:rPr>
        <w:instrText>Biffi</w:instrText>
      </w:r>
      <w:r w:rsidR="00EE60D9" w:rsidRPr="008B2CCB">
        <w:instrText>","</w:instrText>
      </w:r>
      <w:r w:rsidR="00EE60D9">
        <w:rPr>
          <w:lang w:val="en-US"/>
        </w:rPr>
        <w:instrText>given</w:instrText>
      </w:r>
      <w:r w:rsidR="00EE60D9" w:rsidRPr="008B2CCB">
        <w:instrText>":"</w:instrText>
      </w:r>
      <w:r w:rsidR="00EE60D9">
        <w:rPr>
          <w:lang w:val="en-US"/>
        </w:rPr>
        <w:instrText>Roberto</w:instrText>
      </w:r>
      <w:r w:rsidR="00EE60D9" w:rsidRPr="008B2CCB">
        <w:instrText>","</w:instrText>
      </w:r>
      <w:r w:rsidR="00EE60D9">
        <w:rPr>
          <w:lang w:val="en-US"/>
        </w:rPr>
        <w:instrText>non</w:instrText>
      </w:r>
      <w:r w:rsidR="00EE60D9" w:rsidRPr="008B2CCB">
        <w:instrText>-</w:instrText>
      </w:r>
      <w:r w:rsidR="00EE60D9">
        <w:rPr>
          <w:lang w:val="en-US"/>
        </w:rPr>
        <w:instrText>dropping</w:instrText>
      </w:r>
      <w:r w:rsidR="00EE60D9" w:rsidRPr="008B2CCB">
        <w:instrText>-</w:instrText>
      </w:r>
      <w:r w:rsidR="00EE60D9">
        <w:rPr>
          <w:lang w:val="en-US"/>
        </w:rPr>
        <w:instrText>particle</w:instrText>
      </w:r>
      <w:r w:rsidR="00EE60D9" w:rsidRPr="008B2CCB">
        <w:instrText>":"","</w:instrText>
      </w:r>
      <w:r w:rsidR="00EE60D9">
        <w:rPr>
          <w:lang w:val="en-US"/>
        </w:rPr>
        <w:instrText>parse</w:instrText>
      </w:r>
      <w:r w:rsidR="00EE60D9" w:rsidRPr="008B2CCB">
        <w:instrText>-</w:instrText>
      </w:r>
      <w:r w:rsidR="00EE60D9">
        <w:rPr>
          <w:lang w:val="en-US"/>
        </w:rPr>
        <w:instrText>names</w:instrText>
      </w:r>
      <w:r w:rsidR="00EE60D9" w:rsidRPr="008B2CCB">
        <w:instrText>":</w:instrText>
      </w:r>
      <w:r w:rsidR="00EE60D9">
        <w:rPr>
          <w:lang w:val="en-US"/>
        </w:rPr>
        <w:instrText>false</w:instrText>
      </w:r>
      <w:r w:rsidR="00EE60D9" w:rsidRPr="008B2CCB">
        <w:instrText>,"</w:instrText>
      </w:r>
      <w:r w:rsidR="00EE60D9">
        <w:rPr>
          <w:lang w:val="en-US"/>
        </w:rPr>
        <w:instrText>suffix</w:instrText>
      </w:r>
      <w:r w:rsidR="00EE60D9" w:rsidRPr="008B2CCB">
        <w:instrText>":""}],"</w:instrText>
      </w:r>
      <w:r w:rsidR="00EE60D9">
        <w:rPr>
          <w:lang w:val="en-US"/>
        </w:rPr>
        <w:instrText>container</w:instrText>
      </w:r>
      <w:r w:rsidR="00EE60D9" w:rsidRPr="008B2CCB">
        <w:instrText>-</w:instrText>
      </w:r>
      <w:r w:rsidR="00EE60D9">
        <w:rPr>
          <w:lang w:val="en-US"/>
        </w:rPr>
        <w:instrText>title</w:instrText>
      </w:r>
      <w:r w:rsidR="00EE60D9" w:rsidRPr="008B2CCB">
        <w:instrText>":"</w:instrText>
      </w:r>
      <w:r w:rsidR="00EE60D9">
        <w:rPr>
          <w:lang w:val="en-US"/>
        </w:rPr>
        <w:instrText>Peripherally</w:instrText>
      </w:r>
      <w:r w:rsidR="00EE60D9" w:rsidRPr="008B2CCB">
        <w:instrText xml:space="preserve"> </w:instrText>
      </w:r>
      <w:r w:rsidR="00EE60D9">
        <w:rPr>
          <w:lang w:val="en-US"/>
        </w:rPr>
        <w:instrText>Inserted</w:instrText>
      </w:r>
      <w:r w:rsidR="00EE60D9" w:rsidRPr="008B2CCB">
        <w:instrText xml:space="preserve"> </w:instrText>
      </w:r>
      <w:r w:rsidR="00EE60D9">
        <w:rPr>
          <w:lang w:val="en-US"/>
        </w:rPr>
        <w:instrText>Central</w:instrText>
      </w:r>
      <w:r w:rsidR="00EE60D9" w:rsidRPr="008B2CCB">
        <w:instrText xml:space="preserve"> </w:instrText>
      </w:r>
      <w:r w:rsidR="00EE60D9">
        <w:rPr>
          <w:lang w:val="en-US"/>
        </w:rPr>
        <w:instrText>Venous</w:instrText>
      </w:r>
      <w:r w:rsidR="00EE60D9" w:rsidRPr="008B2CCB">
        <w:instrText xml:space="preserve"> </w:instrText>
      </w:r>
      <w:r w:rsidR="00EE60D9">
        <w:rPr>
          <w:lang w:val="en-US"/>
        </w:rPr>
        <w:instrText>Catheters</w:instrText>
      </w:r>
      <w:r w:rsidR="00EE60D9" w:rsidRPr="008B2CCB">
        <w:instrText>","</w:instrText>
      </w:r>
      <w:r w:rsidR="00EE60D9">
        <w:rPr>
          <w:lang w:val="en-US"/>
        </w:rPr>
        <w:instrText>id</w:instrText>
      </w:r>
      <w:r w:rsidR="00EE60D9" w:rsidRPr="008B2CCB">
        <w:instrText>":"</w:instrText>
      </w:r>
      <w:r w:rsidR="00EE60D9">
        <w:rPr>
          <w:lang w:val="en-US"/>
        </w:rPr>
        <w:instrText>ITEM</w:instrText>
      </w:r>
      <w:r w:rsidR="00EE60D9" w:rsidRPr="008B2CCB">
        <w:instrText>-1","</w:instrText>
      </w:r>
      <w:r w:rsidR="00EE60D9">
        <w:rPr>
          <w:lang w:val="en-US"/>
        </w:rPr>
        <w:instrText>issued</w:instrText>
      </w:r>
      <w:r w:rsidR="00EE60D9" w:rsidRPr="008B2CCB">
        <w:instrText>":{"</w:instrText>
      </w:r>
      <w:r w:rsidR="00EE60D9">
        <w:rPr>
          <w:lang w:val="en-US"/>
        </w:rPr>
        <w:instrText>date</w:instrText>
      </w:r>
      <w:r w:rsidR="00EE60D9" w:rsidRPr="008B2CCB">
        <w:instrText>-</w:instrText>
      </w:r>
      <w:r w:rsidR="00EE60D9">
        <w:rPr>
          <w:lang w:val="en-US"/>
        </w:rPr>
        <w:instrText>parts</w:instrText>
      </w:r>
      <w:r w:rsidR="00EE60D9" w:rsidRPr="008B2CCB">
        <w:instrText>":[["2014"]]},"</w:instrText>
      </w:r>
      <w:r w:rsidR="00EE60D9">
        <w:rPr>
          <w:lang w:val="en-US"/>
        </w:rPr>
        <w:instrText>page</w:instrText>
      </w:r>
      <w:r w:rsidR="00EE60D9" w:rsidRPr="008B2CCB">
        <w:instrText>":"1-6","</w:instrText>
      </w:r>
      <w:r w:rsidR="00EE60D9">
        <w:rPr>
          <w:lang w:val="en-US"/>
        </w:rPr>
        <w:instrText>publisher</w:instrText>
      </w:r>
      <w:r w:rsidR="00EE60D9" w:rsidRPr="008B2CCB">
        <w:instrText>":"</w:instrText>
      </w:r>
      <w:r w:rsidR="00EE60D9">
        <w:rPr>
          <w:lang w:val="en-US"/>
        </w:rPr>
        <w:instrText>Springer</w:instrText>
      </w:r>
      <w:r w:rsidR="00EE60D9" w:rsidRPr="008B2CCB">
        <w:instrText xml:space="preserve"> </w:instrText>
      </w:r>
      <w:r w:rsidR="00EE60D9">
        <w:rPr>
          <w:lang w:val="en-US"/>
        </w:rPr>
        <w:instrText>Milan</w:instrText>
      </w:r>
      <w:r w:rsidR="00EE60D9" w:rsidRPr="008B2CCB">
        <w:instrText>","</w:instrText>
      </w:r>
      <w:r w:rsidR="00EE60D9">
        <w:rPr>
          <w:lang w:val="en-US"/>
        </w:rPr>
        <w:instrText>publisher</w:instrText>
      </w:r>
      <w:r w:rsidR="00EE60D9" w:rsidRPr="008B2CCB">
        <w:instrText>-</w:instrText>
      </w:r>
      <w:r w:rsidR="00EE60D9">
        <w:rPr>
          <w:lang w:val="en-US"/>
        </w:rPr>
        <w:instrText>place</w:instrText>
      </w:r>
      <w:r w:rsidR="00EE60D9" w:rsidRPr="008B2CCB">
        <w:instrText>":"</w:instrText>
      </w:r>
      <w:r w:rsidR="00EE60D9">
        <w:rPr>
          <w:lang w:val="en-US"/>
        </w:rPr>
        <w:instrText>Milano</w:instrText>
      </w:r>
      <w:r w:rsidR="00EE60D9" w:rsidRPr="008B2CCB">
        <w:instrText>","</w:instrText>
      </w:r>
      <w:r w:rsidR="00EE60D9">
        <w:rPr>
          <w:lang w:val="en-US"/>
        </w:rPr>
        <w:instrText>title</w:instrText>
      </w:r>
      <w:r w:rsidR="00EE60D9" w:rsidRPr="008B2CCB">
        <w:instrText>":"</w:instrText>
      </w:r>
      <w:r w:rsidR="00EE60D9">
        <w:rPr>
          <w:lang w:val="en-US"/>
        </w:rPr>
        <w:instrText>Introduction</w:instrText>
      </w:r>
      <w:r w:rsidR="00EE60D9" w:rsidRPr="008B2CCB">
        <w:instrText xml:space="preserve"> </w:instrText>
      </w:r>
      <w:r w:rsidR="00EE60D9">
        <w:rPr>
          <w:lang w:val="en-US"/>
        </w:rPr>
        <w:instrText>and</w:instrText>
      </w:r>
      <w:r w:rsidR="00EE60D9" w:rsidRPr="008B2CCB">
        <w:instrText xml:space="preserve"> </w:instrText>
      </w:r>
      <w:r w:rsidR="00EE60D9">
        <w:rPr>
          <w:lang w:val="en-US"/>
        </w:rPr>
        <w:instrText>Overview</w:instrText>
      </w:r>
      <w:r w:rsidR="00EE60D9" w:rsidRPr="008B2CCB">
        <w:instrText xml:space="preserve"> </w:instrText>
      </w:r>
      <w:r w:rsidR="00EE60D9">
        <w:rPr>
          <w:lang w:val="en-US"/>
        </w:rPr>
        <w:instrText>of</w:instrText>
      </w:r>
      <w:r w:rsidR="00EE60D9" w:rsidRPr="008B2CCB">
        <w:instrText xml:space="preserve"> </w:instrText>
      </w:r>
      <w:r w:rsidR="00EE60D9">
        <w:rPr>
          <w:lang w:val="en-US"/>
        </w:rPr>
        <w:instrText>PICC</w:instrText>
      </w:r>
      <w:r w:rsidR="00EE60D9" w:rsidRPr="008B2CCB">
        <w:instrText xml:space="preserve"> </w:instrText>
      </w:r>
      <w:r w:rsidR="00EE60D9">
        <w:rPr>
          <w:lang w:val="en-US"/>
        </w:rPr>
        <w:instrText>History</w:instrText>
      </w:r>
      <w:r w:rsidR="00EE60D9" w:rsidRPr="008B2CCB">
        <w:instrText>","</w:instrText>
      </w:r>
      <w:r w:rsidR="00EE60D9">
        <w:rPr>
          <w:lang w:val="en-US"/>
        </w:rPr>
        <w:instrText>type</w:instrText>
      </w:r>
      <w:r w:rsidR="00EE60D9" w:rsidRPr="008B2CCB">
        <w:instrText>":"</w:instrText>
      </w:r>
      <w:r w:rsidR="00EE60D9">
        <w:rPr>
          <w:lang w:val="en-US"/>
        </w:rPr>
        <w:instrText>chapter</w:instrText>
      </w:r>
      <w:r w:rsidR="00EE60D9" w:rsidRPr="008B2CCB">
        <w:instrText>"},"</w:instrText>
      </w:r>
      <w:r w:rsidR="00EE60D9">
        <w:rPr>
          <w:lang w:val="en-US"/>
        </w:rPr>
        <w:instrText>uris</w:instrText>
      </w:r>
      <w:r w:rsidR="00EE60D9" w:rsidRPr="008B2CCB">
        <w:instrText>":["</w:instrText>
      </w:r>
      <w:r w:rsidR="00EE60D9">
        <w:rPr>
          <w:lang w:val="en-US"/>
        </w:rPr>
        <w:instrText>http</w:instrText>
      </w:r>
      <w:r w:rsidR="00EE60D9" w:rsidRPr="008B2CCB">
        <w:instrText>://</w:instrText>
      </w:r>
      <w:r w:rsidR="00EE60D9">
        <w:rPr>
          <w:lang w:val="en-US"/>
        </w:rPr>
        <w:instrText>www</w:instrText>
      </w:r>
      <w:r w:rsidR="00EE60D9" w:rsidRPr="008B2CCB">
        <w:instrText>.</w:instrText>
      </w:r>
      <w:r w:rsidR="00EE60D9">
        <w:rPr>
          <w:lang w:val="en-US"/>
        </w:rPr>
        <w:instrText>mendeley</w:instrText>
      </w:r>
      <w:r w:rsidR="00EE60D9" w:rsidRPr="008B2CCB">
        <w:instrText>.</w:instrText>
      </w:r>
      <w:r w:rsidR="00EE60D9">
        <w:rPr>
          <w:lang w:val="en-US"/>
        </w:rPr>
        <w:instrText>com</w:instrText>
      </w:r>
      <w:r w:rsidR="00EE60D9" w:rsidRPr="008B2CCB">
        <w:instrText>/</w:instrText>
      </w:r>
      <w:r w:rsidR="00EE60D9">
        <w:rPr>
          <w:lang w:val="en-US"/>
        </w:rPr>
        <w:instrText>documents</w:instrText>
      </w:r>
      <w:r w:rsidR="00EE60D9" w:rsidRPr="008B2CCB">
        <w:instrText>/?</w:instrText>
      </w:r>
      <w:r w:rsidR="00EE60D9">
        <w:rPr>
          <w:lang w:val="en-US"/>
        </w:rPr>
        <w:instrText>uuid</w:instrText>
      </w:r>
      <w:r w:rsidR="00EE60D9" w:rsidRPr="008B2CCB">
        <w:instrText>=7</w:instrText>
      </w:r>
      <w:r w:rsidR="00EE60D9">
        <w:rPr>
          <w:lang w:val="en-US"/>
        </w:rPr>
        <w:instrText>dba</w:instrText>
      </w:r>
      <w:r w:rsidR="00EE60D9" w:rsidRPr="008B2CCB">
        <w:instrText>9</w:instrText>
      </w:r>
      <w:r w:rsidR="00EE60D9">
        <w:rPr>
          <w:lang w:val="en-US"/>
        </w:rPr>
        <w:instrText>d</w:instrText>
      </w:r>
      <w:r w:rsidR="00EE60D9" w:rsidRPr="008B2CCB">
        <w:instrText>59-13</w:instrText>
      </w:r>
      <w:r w:rsidR="00EE60D9">
        <w:rPr>
          <w:lang w:val="en-US"/>
        </w:rPr>
        <w:instrText>c</w:instrText>
      </w:r>
      <w:r w:rsidR="00EE60D9" w:rsidRPr="008B2CCB">
        <w:instrText>1-354</w:instrText>
      </w:r>
      <w:r w:rsidR="00EE60D9">
        <w:rPr>
          <w:lang w:val="en-US"/>
        </w:rPr>
        <w:instrText>f</w:instrText>
      </w:r>
      <w:r w:rsidR="00EE60D9" w:rsidRPr="008B2CCB">
        <w:instrText>-9</w:instrText>
      </w:r>
      <w:r w:rsidR="00EE60D9">
        <w:rPr>
          <w:lang w:val="en-US"/>
        </w:rPr>
        <w:instrText>c</w:instrText>
      </w:r>
      <w:r w:rsidR="00EE60D9" w:rsidRPr="008B2CCB">
        <w:instrText>32-</w:instrText>
      </w:r>
      <w:r w:rsidR="00EE60D9">
        <w:rPr>
          <w:lang w:val="en-US"/>
        </w:rPr>
        <w:instrText>ced</w:instrText>
      </w:r>
      <w:r w:rsidR="00EE60D9" w:rsidRPr="008B2CCB">
        <w:instrText>4</w:instrText>
      </w:r>
      <w:r w:rsidR="00EE60D9">
        <w:rPr>
          <w:lang w:val="en-US"/>
        </w:rPr>
        <w:instrText>c</w:instrText>
      </w:r>
      <w:r w:rsidR="00EE60D9" w:rsidRPr="008B2CCB">
        <w:instrText>0</w:instrText>
      </w:r>
      <w:r w:rsidR="00EE60D9">
        <w:rPr>
          <w:lang w:val="en-US"/>
        </w:rPr>
        <w:instrText>b</w:instrText>
      </w:r>
      <w:r w:rsidR="00EE60D9" w:rsidRPr="008B2CCB">
        <w:instrText>75</w:instrText>
      </w:r>
      <w:r w:rsidR="00EE60D9">
        <w:rPr>
          <w:lang w:val="en-US"/>
        </w:rPr>
        <w:instrText>a</w:instrText>
      </w:r>
      <w:r w:rsidR="00EE60D9" w:rsidRPr="008B2CCB">
        <w:instrText>01","</w:instrText>
      </w:r>
      <w:r w:rsidR="00EE60D9">
        <w:rPr>
          <w:lang w:val="en-US"/>
        </w:rPr>
        <w:instrText>http</w:instrText>
      </w:r>
      <w:r w:rsidR="00EE60D9" w:rsidRPr="008B2CCB">
        <w:instrText>://</w:instrText>
      </w:r>
      <w:r w:rsidR="00EE60D9">
        <w:rPr>
          <w:lang w:val="en-US"/>
        </w:rPr>
        <w:instrText>www</w:instrText>
      </w:r>
      <w:r w:rsidR="00EE60D9" w:rsidRPr="008B2CCB">
        <w:instrText>.</w:instrText>
      </w:r>
      <w:r w:rsidR="00EE60D9">
        <w:rPr>
          <w:lang w:val="en-US"/>
        </w:rPr>
        <w:instrText>mendeley</w:instrText>
      </w:r>
      <w:r w:rsidR="00EE60D9" w:rsidRPr="008B2CCB">
        <w:instrText>.</w:instrText>
      </w:r>
      <w:r w:rsidR="00EE60D9">
        <w:rPr>
          <w:lang w:val="en-US"/>
        </w:rPr>
        <w:instrText>com</w:instrText>
      </w:r>
      <w:r w:rsidR="00EE60D9" w:rsidRPr="008B2CCB">
        <w:instrText>/</w:instrText>
      </w:r>
      <w:r w:rsidR="00EE60D9">
        <w:rPr>
          <w:lang w:val="en-US"/>
        </w:rPr>
        <w:instrText>documents</w:instrText>
      </w:r>
      <w:r w:rsidR="00EE60D9" w:rsidRPr="008B2CCB">
        <w:instrText>/?</w:instrText>
      </w:r>
      <w:r w:rsidR="00EE60D9">
        <w:rPr>
          <w:lang w:val="en-US"/>
        </w:rPr>
        <w:instrText>uuid</w:instrText>
      </w:r>
      <w:r w:rsidR="00EE60D9" w:rsidRPr="008B2CCB">
        <w:instrText>=575</w:instrText>
      </w:r>
      <w:r w:rsidR="00EE60D9">
        <w:rPr>
          <w:lang w:val="en-US"/>
        </w:rPr>
        <w:instrText>e</w:instrText>
      </w:r>
      <w:r w:rsidR="00EE60D9" w:rsidRPr="008B2CCB">
        <w:instrText>509</w:instrText>
      </w:r>
      <w:r w:rsidR="00EE60D9">
        <w:rPr>
          <w:lang w:val="en-US"/>
        </w:rPr>
        <w:instrText>f</w:instrText>
      </w:r>
      <w:r w:rsidR="00EE60D9" w:rsidRPr="008B2CCB">
        <w:instrText>-3</w:instrText>
      </w:r>
      <w:r w:rsidR="00EE60D9">
        <w:rPr>
          <w:lang w:val="en-US"/>
        </w:rPr>
        <w:instrText>cbc</w:instrText>
      </w:r>
      <w:r w:rsidR="00EE60D9" w:rsidRPr="008B2CCB">
        <w:instrText>-47</w:instrText>
      </w:r>
      <w:r w:rsidR="00EE60D9">
        <w:rPr>
          <w:lang w:val="en-US"/>
        </w:rPr>
        <w:instrText>da</w:instrText>
      </w:r>
      <w:r w:rsidR="00EE60D9" w:rsidRPr="008B2CCB">
        <w:instrText>-</w:instrText>
      </w:r>
      <w:r w:rsidR="00EE60D9">
        <w:rPr>
          <w:lang w:val="en-US"/>
        </w:rPr>
        <w:instrText>b</w:instrText>
      </w:r>
      <w:r w:rsidR="00EE60D9" w:rsidRPr="008B2CCB">
        <w:instrText>3</w:instrText>
      </w:r>
      <w:r w:rsidR="00EE60D9">
        <w:rPr>
          <w:lang w:val="en-US"/>
        </w:rPr>
        <w:instrText>dc</w:instrText>
      </w:r>
      <w:r w:rsidR="00EE60D9" w:rsidRPr="008B2CCB">
        <w:instrText>-996</w:instrText>
      </w:r>
      <w:r w:rsidR="00EE60D9">
        <w:rPr>
          <w:lang w:val="en-US"/>
        </w:rPr>
        <w:instrText>cea</w:instrText>
      </w:r>
      <w:r w:rsidR="00EE60D9" w:rsidRPr="008B2CCB">
        <w:instrText>404095"]}],"</w:instrText>
      </w:r>
      <w:r w:rsidR="00EE60D9">
        <w:rPr>
          <w:lang w:val="en-US"/>
        </w:rPr>
        <w:instrText>mendeley</w:instrText>
      </w:r>
      <w:r w:rsidR="00EE60D9" w:rsidRPr="008B2CCB">
        <w:instrText>":{"</w:instrText>
      </w:r>
      <w:r w:rsidR="00EE60D9">
        <w:rPr>
          <w:lang w:val="en-US"/>
        </w:rPr>
        <w:instrText>formattedCitation</w:instrText>
      </w:r>
      <w:r w:rsidR="00EE60D9" w:rsidRPr="008B2CCB">
        <w:instrText>":"[182]","</w:instrText>
      </w:r>
      <w:r w:rsidR="00EE60D9">
        <w:rPr>
          <w:lang w:val="en-US"/>
        </w:rPr>
        <w:instrText>plainTextFormattedCitation</w:instrText>
      </w:r>
      <w:r w:rsidR="00EE60D9" w:rsidRPr="008B2CCB">
        <w:instrText>":"[182]","</w:instrText>
      </w:r>
      <w:r w:rsidR="00EE60D9">
        <w:rPr>
          <w:lang w:val="en-US"/>
        </w:rPr>
        <w:instrText>previouslyFormattedCitation</w:instrText>
      </w:r>
      <w:r w:rsidR="00EE60D9" w:rsidRPr="008B2CCB">
        <w:instrText>":"[182]"},"</w:instrText>
      </w:r>
      <w:r w:rsidR="00EE60D9">
        <w:rPr>
          <w:lang w:val="en-US"/>
        </w:rPr>
        <w:instrText>properties</w:instrText>
      </w:r>
      <w:r w:rsidR="00EE60D9" w:rsidRPr="008B2CCB">
        <w:instrText>":{"</w:instrText>
      </w:r>
      <w:r w:rsidR="00EE60D9">
        <w:rPr>
          <w:lang w:val="en-US"/>
        </w:rPr>
        <w:instrText>noteIndex</w:instrText>
      </w:r>
      <w:r w:rsidR="00EE60D9" w:rsidRPr="008B2CCB">
        <w:instrText>":0},"</w:instrText>
      </w:r>
      <w:r w:rsidR="00EE60D9">
        <w:rPr>
          <w:lang w:val="en-US"/>
        </w:rPr>
        <w:instrText>schema</w:instrText>
      </w:r>
      <w:r w:rsidR="00EE60D9" w:rsidRPr="008B2CCB">
        <w:instrText>":"</w:instrText>
      </w:r>
      <w:r w:rsidR="00EE60D9">
        <w:rPr>
          <w:lang w:val="en-US"/>
        </w:rPr>
        <w:instrText>https</w:instrText>
      </w:r>
      <w:r w:rsidR="00EE60D9" w:rsidRPr="008B2CCB">
        <w:instrText>://</w:instrText>
      </w:r>
      <w:r w:rsidR="00EE60D9">
        <w:rPr>
          <w:lang w:val="en-US"/>
        </w:rPr>
        <w:instrText>github</w:instrText>
      </w:r>
      <w:r w:rsidR="00EE60D9" w:rsidRPr="008B2CCB">
        <w:instrText>.</w:instrText>
      </w:r>
      <w:r w:rsidR="00EE60D9">
        <w:rPr>
          <w:lang w:val="en-US"/>
        </w:rPr>
        <w:instrText>com</w:instrText>
      </w:r>
      <w:r w:rsidR="00EE60D9" w:rsidRPr="008B2CCB">
        <w:instrText>/</w:instrText>
      </w:r>
      <w:r w:rsidR="00EE60D9">
        <w:rPr>
          <w:lang w:val="en-US"/>
        </w:rPr>
        <w:instrText>citation</w:instrText>
      </w:r>
      <w:r w:rsidR="00EE60D9" w:rsidRPr="008B2CCB">
        <w:instrText>-</w:instrText>
      </w:r>
      <w:r w:rsidR="00EE60D9">
        <w:rPr>
          <w:lang w:val="en-US"/>
        </w:rPr>
        <w:instrText>style</w:instrText>
      </w:r>
      <w:r w:rsidR="00EE60D9" w:rsidRPr="008B2CCB">
        <w:instrText>-</w:instrText>
      </w:r>
      <w:r w:rsidR="00EE60D9">
        <w:rPr>
          <w:lang w:val="en-US"/>
        </w:rPr>
        <w:instrText>language</w:instrText>
      </w:r>
      <w:r w:rsidR="00EE60D9" w:rsidRPr="008B2CCB">
        <w:instrText>/</w:instrText>
      </w:r>
      <w:r w:rsidR="00EE60D9">
        <w:rPr>
          <w:lang w:val="en-US"/>
        </w:rPr>
        <w:instrText>schema</w:instrText>
      </w:r>
      <w:r w:rsidR="00EE60D9" w:rsidRPr="008B2CCB">
        <w:instrText>/</w:instrText>
      </w:r>
      <w:r w:rsidR="00EE60D9">
        <w:rPr>
          <w:lang w:val="en-US"/>
        </w:rPr>
        <w:instrText>raw</w:instrText>
      </w:r>
      <w:r w:rsidR="00EE60D9" w:rsidRPr="008B2CCB">
        <w:instrText>/</w:instrText>
      </w:r>
      <w:r w:rsidR="00EE60D9">
        <w:rPr>
          <w:lang w:val="en-US"/>
        </w:rPr>
        <w:instrText>master</w:instrText>
      </w:r>
      <w:r w:rsidR="00EE60D9" w:rsidRPr="008B2CCB">
        <w:instrText>/</w:instrText>
      </w:r>
      <w:r w:rsidR="00EE60D9">
        <w:rPr>
          <w:lang w:val="en-US"/>
        </w:rPr>
        <w:instrText>csl</w:instrText>
      </w:r>
      <w:r w:rsidR="00EE60D9" w:rsidRPr="008B2CCB">
        <w:instrText>-</w:instrText>
      </w:r>
      <w:r w:rsidR="00EE60D9">
        <w:rPr>
          <w:lang w:val="en-US"/>
        </w:rPr>
        <w:instrText>citation</w:instrText>
      </w:r>
      <w:r w:rsidR="00EE60D9" w:rsidRPr="008B2CCB">
        <w:instrText>.</w:instrText>
      </w:r>
      <w:r w:rsidR="00EE60D9">
        <w:rPr>
          <w:lang w:val="en-US"/>
        </w:rPr>
        <w:instrText>json</w:instrText>
      </w:r>
      <w:r w:rsidR="00EE60D9" w:rsidRPr="008B2CCB">
        <w:instrText>"}</w:instrText>
      </w:r>
      <w:r w:rsidRPr="00952000">
        <w:fldChar w:fldCharType="separate"/>
      </w:r>
      <w:r w:rsidR="00EB1161">
        <w:rPr>
          <w:noProof/>
        </w:rPr>
        <w:t>[183</w:t>
      </w:r>
      <w:r w:rsidR="00122C3C" w:rsidRPr="00122C3C">
        <w:rPr>
          <w:noProof/>
        </w:rPr>
        <w:t>]</w:t>
      </w:r>
      <w:r w:rsidRPr="00952000">
        <w:fldChar w:fldCharType="end"/>
      </w:r>
      <w:r w:rsidRPr="00952000">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A0DE33D" w14:textId="77777777" w:rsidR="00145D23" w:rsidRPr="00952000" w:rsidRDefault="00145D23" w:rsidP="00145D23">
      <w:pPr>
        <w:ind w:firstLine="708"/>
        <w:rPr>
          <w:i/>
        </w:rPr>
      </w:pPr>
      <w:r w:rsidRPr="00952000">
        <w:rPr>
          <w:i/>
        </w:rPr>
        <w:t>Диализные катетеры.</w:t>
      </w:r>
    </w:p>
    <w:p w14:paraId="41D37393" w14:textId="77777777" w:rsidR="00145D23" w:rsidRPr="00952000" w:rsidRDefault="00145D23" w:rsidP="00145D23">
      <w:pPr>
        <w:ind w:firstLine="700"/>
      </w:pPr>
      <w:r w:rsidRPr="00952000">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805B520" w14:textId="77777777" w:rsidR="00145D23" w:rsidRPr="00781F82" w:rsidRDefault="00145D23" w:rsidP="00145D23">
      <w:pPr>
        <w:ind w:firstLine="709"/>
        <w:rPr>
          <w:i/>
          <w:iCs/>
          <w:u w:val="single"/>
        </w:rPr>
      </w:pPr>
      <w:r w:rsidRPr="00781F82">
        <w:rPr>
          <w:i/>
          <w:iCs/>
          <w:u w:val="single"/>
        </w:rPr>
        <w:t>Осложнения катетеризации центральных вен</w:t>
      </w:r>
    </w:p>
    <w:p w14:paraId="3E028DF4" w14:textId="77777777" w:rsidR="00145D23" w:rsidRPr="00952000" w:rsidRDefault="00145D23" w:rsidP="00145D23">
      <w:pPr>
        <w:ind w:firstLine="709"/>
      </w:pPr>
      <w:r w:rsidRPr="00952000">
        <w:rPr>
          <w:i/>
        </w:rPr>
        <w:t>К ранним осложнениям</w:t>
      </w:r>
      <w:r w:rsidRPr="00952000">
        <w:t xml:space="preserve"> относят возникшие во время проведения манипуляции:</w:t>
      </w:r>
    </w:p>
    <w:p w14:paraId="030C90C0"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1419D7B1"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3E744EC9"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0EFF4951"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72AC6929"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5B4B47B3" w14:textId="77777777" w:rsidR="00145D23" w:rsidRPr="00952000" w:rsidRDefault="00145D23" w:rsidP="00145D23">
      <w:pPr>
        <w:pStyle w:val="aff"/>
        <w:numPr>
          <w:ilvl w:val="0"/>
          <w:numId w:val="110"/>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720A76F7" w14:textId="77777777" w:rsidR="00145D23" w:rsidRPr="00952000" w:rsidRDefault="00145D23" w:rsidP="00145D23">
      <w:pPr>
        <w:ind w:firstLine="709"/>
      </w:pPr>
      <w:r w:rsidRPr="00952000">
        <w:rPr>
          <w:i/>
          <w:iCs/>
        </w:rPr>
        <w:t>Поздние осложнения</w:t>
      </w:r>
      <w:r>
        <w:rPr>
          <w:i/>
          <w:iCs/>
        </w:rPr>
        <w:t>,</w:t>
      </w:r>
      <w:r w:rsidRPr="00952000">
        <w:t xml:space="preserve"> возникающие во время или после эксплуатации катетера</w:t>
      </w:r>
      <w:r>
        <w:t>,</w:t>
      </w:r>
      <w:r w:rsidRPr="00952000">
        <w:t xml:space="preserve"> бывают тромботическими, стенотическими и инфекционными.</w:t>
      </w:r>
    </w:p>
    <w:p w14:paraId="1682D2E0" w14:textId="77777777" w:rsidR="00145D23" w:rsidRPr="00952000" w:rsidRDefault="00145D23" w:rsidP="00145D23">
      <w:pPr>
        <w:ind w:firstLine="708"/>
      </w:pPr>
      <w:r w:rsidRPr="00952000">
        <w:lastRenderedPageBreak/>
        <w:t>Под катетер-ассоциированным тромбозом (</w:t>
      </w:r>
      <w:r w:rsidRPr="00952000">
        <w:rPr>
          <w:i/>
        </w:rPr>
        <w:t xml:space="preserve">КАТ) </w:t>
      </w:r>
      <w:r w:rsidRPr="00952000">
        <w:t xml:space="preserve">понимают сочетание клинических и инструментальных признаков тромбоза. </w:t>
      </w:r>
    </w:p>
    <w:p w14:paraId="33E099A4" w14:textId="77777777" w:rsidR="00145D23" w:rsidRPr="00122C3C" w:rsidRDefault="00145D23" w:rsidP="00FE78B0">
      <w:pPr>
        <w:ind w:firstLine="709"/>
      </w:pPr>
      <w:r w:rsidRPr="00122C3C">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4A73003E" w14:textId="77777777" w:rsidR="00145D23" w:rsidRPr="00122C3C" w:rsidRDefault="00145D23" w:rsidP="00FE78B0">
      <w:pPr>
        <w:ind w:firstLine="709"/>
      </w:pPr>
      <w:r w:rsidRPr="00122C3C">
        <w:t xml:space="preserve">Инструментальные признаки: выявление при </w:t>
      </w:r>
      <w:r w:rsidRPr="00122C3C">
        <w:rPr>
          <w:i/>
        </w:rPr>
        <w:t>УЗИ</w:t>
      </w:r>
      <w:r w:rsidRPr="00122C3C">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122C3C">
        <w:rPr>
          <w:i/>
        </w:rPr>
        <w:t>КТ-ангиографии или прямой ангиографии</w:t>
      </w:r>
      <w:r w:rsidRPr="00122C3C">
        <w:t>.</w:t>
      </w:r>
    </w:p>
    <w:p w14:paraId="38DD384B" w14:textId="77777777" w:rsidR="00145D23" w:rsidRPr="00FE78B0" w:rsidRDefault="00145D23" w:rsidP="001C3918">
      <w:pPr>
        <w:ind w:firstLine="708"/>
      </w:pPr>
      <w:r w:rsidRPr="00FE78B0">
        <w:t xml:space="preserve">Тромботические осложнения, ассоциированные с ЦВК, можно разделить на три вида: </w:t>
      </w:r>
    </w:p>
    <w:p w14:paraId="19C5730F" w14:textId="77777777" w:rsidR="00145D23" w:rsidRPr="00952000" w:rsidRDefault="00145D23" w:rsidP="00145D23">
      <w:pPr>
        <w:pStyle w:val="afd"/>
        <w:numPr>
          <w:ilvl w:val="0"/>
          <w:numId w:val="111"/>
        </w:numPr>
        <w:spacing w:beforeAutospacing="0" w:afterAutospacing="0" w:line="360" w:lineRule="auto"/>
      </w:pPr>
      <w:r w:rsidRPr="00952000">
        <w:t xml:space="preserve">«фибриновый чехол», </w:t>
      </w:r>
    </w:p>
    <w:p w14:paraId="46DBC9CF" w14:textId="77777777" w:rsidR="00145D23" w:rsidRPr="00952000" w:rsidRDefault="00145D23" w:rsidP="00145D23">
      <w:pPr>
        <w:pStyle w:val="afd"/>
        <w:numPr>
          <w:ilvl w:val="0"/>
          <w:numId w:val="111"/>
        </w:numPr>
        <w:spacing w:beforeAutospacing="0" w:afterAutospacing="0" w:line="360" w:lineRule="auto"/>
      </w:pPr>
      <w:r w:rsidRPr="00952000">
        <w:t>обструкция катетера</w:t>
      </w:r>
    </w:p>
    <w:p w14:paraId="78D9EF59" w14:textId="77777777" w:rsidR="00145D23" w:rsidRPr="00952000" w:rsidRDefault="00145D23" w:rsidP="00145D23">
      <w:pPr>
        <w:pStyle w:val="afd"/>
        <w:numPr>
          <w:ilvl w:val="0"/>
          <w:numId w:val="111"/>
        </w:numPr>
        <w:spacing w:beforeAutospacing="0" w:afterAutospacing="0" w:line="360" w:lineRule="auto"/>
      </w:pPr>
      <w:r w:rsidRPr="00952000">
        <w:t>пристеночный или обтурирующий внутрисосудистый тромбоз.</w:t>
      </w:r>
    </w:p>
    <w:p w14:paraId="5BC031C6" w14:textId="528BC2DA" w:rsidR="00145D23" w:rsidRPr="00952000" w:rsidRDefault="00145D23" w:rsidP="001C3918">
      <w:pPr>
        <w:ind w:firstLine="708"/>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EE60D9">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3,184]","plainTextFormattedCitation":"[183,184]","previouslyFormattedCitation":"[183,184]"},"properties":{"noteIndex":0},"schema":"https://github.com/citation-style-language/schema/raw/master/csl-citation.json"}</w:instrText>
      </w:r>
      <w:r w:rsidRPr="00952000">
        <w:fldChar w:fldCharType="separate"/>
      </w:r>
      <w:r w:rsidR="00EB1161">
        <w:rPr>
          <w:noProof/>
        </w:rPr>
        <w:t>[184,185</w:t>
      </w:r>
      <w:r w:rsidR="00122C3C" w:rsidRPr="00122C3C">
        <w:rPr>
          <w:noProof/>
        </w:rPr>
        <w:t>]</w:t>
      </w:r>
      <w:r w:rsidRPr="00952000">
        <w:fldChar w:fldCharType="end"/>
      </w:r>
      <w:r w:rsidRPr="00952000">
        <w:t xml:space="preserve">. Факторы, предрасполагающие к развитию КАТ, разделяют на три группы: </w:t>
      </w:r>
    </w:p>
    <w:p w14:paraId="7742704A"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4ADAAE49"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425CF379" w14:textId="77777777" w:rsidR="00145D23" w:rsidRPr="00952000" w:rsidRDefault="00145D23" w:rsidP="00F155BE">
      <w:pPr>
        <w:pStyle w:val="afd"/>
        <w:numPr>
          <w:ilvl w:val="0"/>
          <w:numId w:val="118"/>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02F53158" w14:textId="77777777" w:rsidR="00145D23" w:rsidRPr="00952000" w:rsidRDefault="00145D23" w:rsidP="00145D23">
      <w:pPr>
        <w:ind w:firstLine="708"/>
        <w:rPr>
          <w:strike/>
        </w:rPr>
      </w:pPr>
      <w:r w:rsidRPr="00952000">
        <w:t>Наличие опухолевого заболевания увеличивает риск тромбоза.</w:t>
      </w:r>
    </w:p>
    <w:p w14:paraId="13729BEB" w14:textId="502FA15D" w:rsidR="00145D23" w:rsidRPr="00952000" w:rsidRDefault="00145D23" w:rsidP="00145D23">
      <w:pPr>
        <w:ind w:firstLine="708"/>
      </w:pPr>
      <w:r w:rsidRPr="00952000">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fldChar w:fldCharType="begin" w:fldLock="1"/>
      </w:r>
      <w:r w:rsidR="00EE60D9">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85]","plainTextFormattedCitation":"[185]","previouslyFormattedCitation":"[185]"},"properties":{"noteIndex":0},"schema":"https://github.com/citation-style-language/schema/raw/master/csl-citation.json"}</w:instrText>
      </w:r>
      <w:r w:rsidRPr="00952000">
        <w:fldChar w:fldCharType="separate"/>
      </w:r>
      <w:r w:rsidR="00EB1161">
        <w:rPr>
          <w:noProof/>
        </w:rPr>
        <w:t>[186</w:t>
      </w:r>
      <w:r w:rsidR="00122C3C" w:rsidRPr="00122C3C">
        <w:rPr>
          <w:noProof/>
        </w:rPr>
        <w:t>]</w:t>
      </w:r>
      <w:r w:rsidRPr="00952000">
        <w:fldChar w:fldCharType="end"/>
      </w:r>
      <w:r w:rsidRPr="00952000">
        <w:t xml:space="preserve">. При сравнении силиконовых и полиуретановых катетеров, установленных в вены плеча, значимой разницы </w:t>
      </w:r>
      <w:r w:rsidRPr="00DB2B4A">
        <w:t xml:space="preserve">в частоте развития КАТ </w:t>
      </w:r>
      <w:r w:rsidRPr="00952000">
        <w:t xml:space="preserve">не выявили, но отмечен факт повреждения эндотелия, способствующего развитию тромбоза </w:t>
      </w:r>
      <w:r w:rsidRPr="00952000">
        <w:fldChar w:fldCharType="begin" w:fldLock="1"/>
      </w:r>
      <w:r w:rsidR="00EE60D9">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86]","plainTextFormattedCitation":"[186]","previouslyFormattedCitation":"[186]"},"properties":{"noteIndex":0},"schema":"https://github.com/citation-style-language/schema/raw/master/csl-citation.json"}</w:instrText>
      </w:r>
      <w:r w:rsidRPr="00952000">
        <w:fldChar w:fldCharType="separate"/>
      </w:r>
      <w:r w:rsidR="00EB1161">
        <w:rPr>
          <w:noProof/>
        </w:rPr>
        <w:t>[187</w:t>
      </w:r>
      <w:r w:rsidR="00122C3C" w:rsidRPr="00122C3C">
        <w:rPr>
          <w:noProof/>
        </w:rPr>
        <w:t>]</w:t>
      </w:r>
      <w:r w:rsidRPr="00952000">
        <w:fldChar w:fldCharType="end"/>
      </w:r>
      <w:r w:rsidRPr="00952000">
        <w:t xml:space="preserve">. Также в патогенезе развития КАТ значимы такие факторы, как травматичность установки </w:t>
      </w:r>
      <w:r w:rsidRPr="00DE117D">
        <w:rPr>
          <w:strike/>
        </w:rPr>
        <w:t>катетера</w:t>
      </w:r>
      <w:r w:rsidRPr="00952000">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w:t>
      </w:r>
      <w:r w:rsidRPr="00952000">
        <w:lastRenderedPageBreak/>
        <w:t xml:space="preserve">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952000">
        <w:rPr>
          <w:rFonts w:eastAsia="Arial Unicode MS"/>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rPr>
        <w:fldChar w:fldCharType="begin" w:fldLock="1"/>
      </w:r>
      <w:r w:rsidR="00EE60D9">
        <w:rPr>
          <w:rFonts w:eastAsia="Arial Unicode MS"/>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87]","plainTextFormattedCitation":"[187]","previouslyFormattedCitation":"[187]"},"properties":{"noteIndex":0},"schema":"https://github.com/citation-style-language/schema/raw/master/csl-citation.json"}</w:instrText>
      </w:r>
      <w:r w:rsidRPr="00952000">
        <w:rPr>
          <w:rFonts w:eastAsia="Arial Unicode MS"/>
        </w:rPr>
        <w:fldChar w:fldCharType="separate"/>
      </w:r>
      <w:r w:rsidR="00EB1161">
        <w:rPr>
          <w:rFonts w:eastAsia="Arial Unicode MS"/>
          <w:noProof/>
        </w:rPr>
        <w:t>[188</w:t>
      </w:r>
      <w:r w:rsidR="00122C3C" w:rsidRPr="00122C3C">
        <w:rPr>
          <w:rFonts w:eastAsia="Arial Unicode MS"/>
          <w:noProof/>
        </w:rPr>
        <w:t>]</w:t>
      </w:r>
      <w:r w:rsidRPr="00952000">
        <w:rPr>
          <w:rFonts w:eastAsia="Arial Unicode MS"/>
        </w:rPr>
        <w:fldChar w:fldCharType="end"/>
      </w:r>
      <w:r w:rsidRPr="00952000">
        <w:rPr>
          <w:rFonts w:eastAsia="Arial Unicode MS"/>
        </w:rPr>
        <w:t xml:space="preserve">. </w:t>
      </w:r>
      <w:r w:rsidRPr="00952000">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fldChar w:fldCharType="begin" w:fldLock="1"/>
      </w:r>
      <w:r w:rsidR="00EE60D9">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88]","plainTextFormattedCitation":"[188]","previouslyFormattedCitation":"[188]"},"properties":{"noteIndex":0},"schema":"https://github.com/citation-style-language/schema/raw/master/csl-citation.json"}</w:instrText>
      </w:r>
      <w:r w:rsidRPr="00952000">
        <w:fldChar w:fldCharType="separate"/>
      </w:r>
      <w:r w:rsidR="00EB1161">
        <w:rPr>
          <w:noProof/>
        </w:rPr>
        <w:t>[189</w:t>
      </w:r>
      <w:r w:rsidR="00122C3C" w:rsidRPr="00122C3C">
        <w:rPr>
          <w:noProof/>
        </w:rPr>
        <w:t>]</w:t>
      </w:r>
      <w:r w:rsidRPr="00952000">
        <w:fldChar w:fldCharType="end"/>
      </w:r>
      <w:r w:rsidRPr="00952000">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fldChar w:fldCharType="begin" w:fldLock="1"/>
      </w:r>
      <w:r w:rsidR="00EE60D9">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89]","plainTextFormattedCitation":"[189]","previouslyFormattedCitation":"[189]"},"properties":{"noteIndex":0},"schema":"https://github.com/citation-style-language/schema/raw/master/csl-citation.json"}</w:instrText>
      </w:r>
      <w:r w:rsidRPr="00952000">
        <w:fldChar w:fldCharType="separate"/>
      </w:r>
      <w:r w:rsidR="00EB1161">
        <w:rPr>
          <w:noProof/>
        </w:rPr>
        <w:t>[190</w:t>
      </w:r>
      <w:r w:rsidR="00122C3C" w:rsidRPr="00122C3C">
        <w:rPr>
          <w:noProof/>
        </w:rPr>
        <w:t>]</w:t>
      </w:r>
      <w:r w:rsidRPr="00952000">
        <w:fldChar w:fldCharType="end"/>
      </w:r>
      <w:r w:rsidRPr="00952000">
        <w:t>, что особенно важно при диагностике катетерассоциированного стеноза (КА</w:t>
      </w:r>
      <w:r w:rsidRPr="00952000">
        <w:rPr>
          <w:lang w:val="en-US"/>
        </w:rPr>
        <w:t>C</w:t>
      </w:r>
      <w:r w:rsidRPr="00952000">
        <w:t xml:space="preserve">). </w:t>
      </w:r>
    </w:p>
    <w:p w14:paraId="2ED43A86" w14:textId="2B688044" w:rsidR="00145D23" w:rsidRPr="00952000" w:rsidRDefault="00145D23" w:rsidP="00145D23">
      <w:pPr>
        <w:ind w:firstLine="708"/>
        <w:rPr>
          <w:b/>
        </w:rPr>
      </w:pPr>
      <w:r w:rsidRPr="00952000">
        <w:t>Катетер-ассоциированый стеноз (</w:t>
      </w:r>
      <w:r w:rsidRPr="00952000">
        <w:rPr>
          <w:i/>
        </w:rPr>
        <w:t>КАС)</w:t>
      </w:r>
      <w:r w:rsidRPr="00952000">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fldChar w:fldCharType="begin" w:fldLock="1"/>
      </w:r>
      <w:r w:rsidR="00EE60D9">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0]","plainTextFormattedCitation":"[190]","previouslyFormattedCitation":"[190]"},"properties":{"noteIndex":0},"schema":"https://github.com/citation-style-language/schema/raw/master/csl-citation.json"}</w:instrText>
      </w:r>
      <w:r w:rsidRPr="00952000">
        <w:fldChar w:fldCharType="separate"/>
      </w:r>
      <w:r w:rsidR="00EB1161">
        <w:rPr>
          <w:noProof/>
        </w:rPr>
        <w:t>[191</w:t>
      </w:r>
      <w:r w:rsidR="00122C3C" w:rsidRPr="00122C3C">
        <w:rPr>
          <w:noProof/>
        </w:rPr>
        <w:t>]</w:t>
      </w:r>
      <w:r w:rsidRPr="00952000">
        <w:fldChar w:fldCharType="end"/>
      </w:r>
      <w:r w:rsidRPr="00952000">
        <w:t>.</w:t>
      </w:r>
    </w:p>
    <w:p w14:paraId="1ED60158" w14:textId="15D9F297" w:rsidR="00145D23" w:rsidRPr="00952000" w:rsidRDefault="00145D23" w:rsidP="00145D23">
      <w:pPr>
        <w:ind w:firstLine="708"/>
      </w:pPr>
      <w:r w:rsidRPr="00952000">
        <w:t>Катетер-ассоциированная инфекция кровотока (</w:t>
      </w:r>
      <w:r w:rsidRPr="00952000">
        <w:rPr>
          <w:i/>
        </w:rPr>
        <w:t>КАИК)</w:t>
      </w:r>
      <w:r w:rsidRPr="00952000">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fldChar w:fldCharType="begin" w:fldLock="1"/>
      </w:r>
      <w:r w:rsidR="00EE60D9">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1]","plainTextFormattedCitation":"[191]","previouslyFormattedCitation":"[191]"},"properties":{"noteIndex":0},"schema":"https://github.com/citation-style-language/schema/raw/master/csl-citation.json"}</w:instrText>
      </w:r>
      <w:r w:rsidRPr="00952000">
        <w:fldChar w:fldCharType="separate"/>
      </w:r>
      <w:r w:rsidR="00EB1161">
        <w:rPr>
          <w:noProof/>
        </w:rPr>
        <w:t>[192</w:t>
      </w:r>
      <w:r w:rsidR="00122C3C" w:rsidRPr="00122C3C">
        <w:rPr>
          <w:noProof/>
        </w:rPr>
        <w:t>]</w:t>
      </w:r>
      <w:r w:rsidRPr="00952000">
        <w:fldChar w:fldCharType="end"/>
      </w:r>
      <w:r w:rsidRPr="00952000">
        <w:t>.</w:t>
      </w:r>
    </w:p>
    <w:p w14:paraId="12FE5E92" w14:textId="77777777" w:rsidR="00145D23" w:rsidRPr="00952000" w:rsidRDefault="00145D23" w:rsidP="001C3918">
      <w:pPr>
        <w:ind w:firstLine="709"/>
      </w:pPr>
      <w:r w:rsidRPr="00952000">
        <w:t>При применении туннелируемых катетеров могут возникать следующие виды инфицирования:</w:t>
      </w:r>
    </w:p>
    <w:p w14:paraId="437EB319" w14:textId="77777777" w:rsidR="00145D23" w:rsidRPr="00952000" w:rsidRDefault="00145D23" w:rsidP="00145D23">
      <w:pPr>
        <w:pStyle w:val="aff"/>
        <w:numPr>
          <w:ilvl w:val="0"/>
          <w:numId w:val="113"/>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6EA9986D" w14:textId="77777777" w:rsidR="00145D23" w:rsidRPr="00952000" w:rsidRDefault="00145D23" w:rsidP="00145D23">
      <w:pPr>
        <w:pStyle w:val="aff"/>
        <w:numPr>
          <w:ilvl w:val="0"/>
          <w:numId w:val="113"/>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7B497F56" w14:textId="77777777" w:rsidR="00145D23" w:rsidRPr="00952000" w:rsidRDefault="00145D23" w:rsidP="00145D23">
      <w:pPr>
        <w:pStyle w:val="aff"/>
        <w:numPr>
          <w:ilvl w:val="0"/>
          <w:numId w:val="113"/>
        </w:numPr>
        <w:rPr>
          <w:rFonts w:cs="Times New Roman"/>
          <w:szCs w:val="24"/>
        </w:rPr>
      </w:pPr>
      <w:r w:rsidRPr="00952000">
        <w:rPr>
          <w:rFonts w:cs="Times New Roman"/>
          <w:i/>
          <w:szCs w:val="24"/>
        </w:rPr>
        <w:lastRenderedPageBreak/>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4DA6FC41" w14:textId="77777777" w:rsidR="00145D23" w:rsidRDefault="00145D23" w:rsidP="00145D23">
      <w:pPr>
        <w:ind w:firstLine="709"/>
        <w:rPr>
          <w:rFonts w:eastAsia="Arial Unicode MS"/>
          <w:b/>
          <w:bCs/>
        </w:rPr>
      </w:pPr>
    </w:p>
    <w:p w14:paraId="1A2826C0" w14:textId="77777777" w:rsidR="00145D23" w:rsidRPr="009F4EC0" w:rsidRDefault="00145D23" w:rsidP="00145D23">
      <w:pPr>
        <w:ind w:firstLine="709"/>
        <w:rPr>
          <w:rFonts w:eastAsia="Arial Unicode MS"/>
          <w:i/>
          <w:iCs/>
          <w:u w:val="single"/>
        </w:rPr>
      </w:pPr>
      <w:r w:rsidRPr="009F4EC0">
        <w:rPr>
          <w:rFonts w:eastAsia="Arial Unicode MS"/>
          <w:i/>
          <w:iCs/>
          <w:u w:val="single"/>
        </w:rPr>
        <w:t>Способы контроля дистального конца ЦВК</w:t>
      </w:r>
    </w:p>
    <w:p w14:paraId="11636520" w14:textId="77777777" w:rsidR="00145D23" w:rsidRPr="009F4EC0" w:rsidRDefault="00145D23" w:rsidP="00145D23">
      <w:pPr>
        <w:ind w:firstLine="709"/>
        <w:rPr>
          <w:rFonts w:eastAsia="Arial Unicode MS"/>
          <w:i/>
          <w:iCs/>
        </w:rPr>
      </w:pPr>
      <w:r w:rsidRPr="009F4EC0">
        <w:rPr>
          <w:rFonts w:eastAsia="Arial Unicode MS"/>
          <w:i/>
          <w:iCs/>
        </w:rPr>
        <w:t>Электрокардиографический метод</w:t>
      </w:r>
    </w:p>
    <w:p w14:paraId="2D2B3A25" w14:textId="77777777" w:rsidR="00145D23" w:rsidRPr="00952000" w:rsidRDefault="00145D23" w:rsidP="00145D23">
      <w:pPr>
        <w:ind w:firstLine="709"/>
        <w:rPr>
          <w:rFonts w:eastAsia="Arial Unicode MS"/>
          <w:strike/>
        </w:rPr>
      </w:pPr>
      <w:r w:rsidRPr="00952000">
        <w:rPr>
          <w:rFonts w:eastAsia="Arial Unicode MS"/>
        </w:rPr>
        <w:t xml:space="preserve">Для контроля положения ЦВК, снабженных штатным электродом, используют эндовенозную </w:t>
      </w:r>
      <w:r w:rsidRPr="00952000">
        <w:t>электрокардиографию (</w:t>
      </w:r>
      <w:r w:rsidRPr="00952000">
        <w:rPr>
          <w:rFonts w:eastAsia="Arial Unicode MS"/>
        </w:rPr>
        <w:t xml:space="preserve">ЭКГ). Она позволяет позиционировать дистальный конец ЦВК, не увеличивая время установки, по изменениям Р-зубца ЭКГ. </w:t>
      </w:r>
    </w:p>
    <w:p w14:paraId="4D81F0A3" w14:textId="77777777" w:rsidR="00145D23" w:rsidRPr="009F4EC0" w:rsidRDefault="00145D23" w:rsidP="00145D23">
      <w:pPr>
        <w:ind w:firstLine="709"/>
        <w:rPr>
          <w:rFonts w:eastAsia="ＭＳ 明朝 (Основной текст темы (ази"/>
          <w:i/>
          <w:iCs/>
        </w:rPr>
      </w:pPr>
      <w:r w:rsidRPr="009F4EC0">
        <w:rPr>
          <w:rFonts w:eastAsia="ＭＳ 明朝 (Основной текст темы (ази"/>
          <w:i/>
          <w:iCs/>
        </w:rPr>
        <w:t xml:space="preserve">Рентгенологический метод </w:t>
      </w:r>
    </w:p>
    <w:p w14:paraId="0CF9775B" w14:textId="77777777" w:rsidR="00145D23" w:rsidRPr="00952000" w:rsidRDefault="00145D23" w:rsidP="00145D23">
      <w:pPr>
        <w:ind w:firstLine="709"/>
        <w:rPr>
          <w:strike/>
        </w:rPr>
      </w:pPr>
      <w:r w:rsidRPr="00952000">
        <w:rPr>
          <w:rFonts w:eastAsia="ＭＳ 明朝 (Основной текст темы (ази"/>
        </w:rPr>
        <w:t xml:space="preserve">При установке туннелируемых ЦВК, ПИЦВК, порт-систем, а также в </w:t>
      </w:r>
      <w:r w:rsidRPr="00952000">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rPr>
        <w:t xml:space="preserve"> </w:t>
      </w:r>
    </w:p>
    <w:p w14:paraId="5964A53D" w14:textId="77777777" w:rsidR="00145D23" w:rsidRPr="00952000" w:rsidRDefault="00145D23" w:rsidP="00145D23">
      <w:pPr>
        <w:ind w:firstLine="709"/>
      </w:pPr>
      <w:r w:rsidRPr="00952000">
        <w:t xml:space="preserve">- на </w:t>
      </w:r>
      <w:r w:rsidRPr="00952000">
        <w:rPr>
          <w:bCs/>
        </w:rPr>
        <w:t xml:space="preserve">рентгенограмме грудной клетки дистальный конец ЦВК должен был находиться между </w:t>
      </w:r>
      <w:r w:rsidRPr="00952000">
        <w:rPr>
          <w:bCs/>
          <w:lang w:val="en-US"/>
        </w:rPr>
        <w:t>V</w:t>
      </w:r>
      <w:r w:rsidRPr="00952000">
        <w:rPr>
          <w:bCs/>
        </w:rPr>
        <w:t xml:space="preserve"> и </w:t>
      </w:r>
      <w:r w:rsidRPr="00952000">
        <w:rPr>
          <w:bCs/>
          <w:lang w:val="en-US"/>
        </w:rPr>
        <w:t>VI</w:t>
      </w:r>
      <w:r w:rsidRPr="00952000">
        <w:rPr>
          <w:bCs/>
        </w:rPr>
        <w:t xml:space="preserve"> грудными позвонками. </w:t>
      </w:r>
    </w:p>
    <w:p w14:paraId="0524046F" w14:textId="77777777" w:rsidR="00145D23" w:rsidRPr="00952000" w:rsidRDefault="00145D23" w:rsidP="00145D23">
      <w:pPr>
        <w:widowControl w:val="0"/>
        <w:ind w:firstLine="708"/>
      </w:pPr>
      <w:r w:rsidRPr="00952000">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51CABFAF" w14:textId="77777777" w:rsidR="00145D23" w:rsidRPr="00952000" w:rsidRDefault="00145D23" w:rsidP="00145D23">
      <w:pPr>
        <w:widowControl w:val="0"/>
        <w:ind w:firstLine="708"/>
      </w:pPr>
      <w:r w:rsidRPr="00952000">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6A28809A" w14:textId="77777777" w:rsidR="00145D23" w:rsidRDefault="00145D23" w:rsidP="00145D23">
      <w:pPr>
        <w:rPr>
          <w:b/>
          <w:bCs/>
        </w:rPr>
      </w:pPr>
    </w:p>
    <w:p w14:paraId="2EDA8098" w14:textId="77777777" w:rsidR="00145D23" w:rsidRPr="009F4EC0" w:rsidRDefault="00145D23" w:rsidP="00145D23">
      <w:pPr>
        <w:ind w:firstLine="708"/>
        <w:rPr>
          <w:i/>
          <w:iCs/>
          <w:u w:val="single"/>
        </w:rPr>
      </w:pPr>
      <w:r w:rsidRPr="009F4EC0">
        <w:rPr>
          <w:i/>
          <w:iCs/>
          <w:u w:val="single"/>
        </w:rPr>
        <w:t>Обследование пациента, подготовка к манипуляции</w:t>
      </w:r>
    </w:p>
    <w:p w14:paraId="0F84093C" w14:textId="77777777" w:rsidR="00145D23" w:rsidRPr="00952000" w:rsidRDefault="00145D23" w:rsidP="00145D23">
      <w:pPr>
        <w:ind w:firstLine="708"/>
      </w:pPr>
      <w:r w:rsidRPr="00952000">
        <w:t xml:space="preserve">Для обеспечения сосудистого доступа необходима консультация врачом-анестезиологом-реаниматологом. </w:t>
      </w:r>
    </w:p>
    <w:p w14:paraId="5762F73F" w14:textId="77777777" w:rsidR="00145D23" w:rsidRPr="00952000" w:rsidRDefault="00145D23" w:rsidP="00145D23">
      <w:pPr>
        <w:ind w:firstLine="708"/>
      </w:pPr>
      <w:r w:rsidRPr="00952000">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0AB40B6D" w14:textId="77777777" w:rsidR="00145D23" w:rsidRDefault="00145D23" w:rsidP="00145D23">
      <w:pPr>
        <w:ind w:firstLine="708"/>
        <w:rPr>
          <w:b/>
          <w:bCs/>
          <w:shd w:val="clear" w:color="auto" w:fill="FFFFFF"/>
        </w:rPr>
      </w:pPr>
    </w:p>
    <w:p w14:paraId="3826F86A" w14:textId="77777777" w:rsidR="00145D23" w:rsidRPr="009F4EC0" w:rsidRDefault="00145D23" w:rsidP="00145D23">
      <w:pPr>
        <w:ind w:firstLine="708"/>
        <w:rPr>
          <w:i/>
          <w:iCs/>
          <w:shd w:val="clear" w:color="auto" w:fill="FFFFFF"/>
        </w:rPr>
      </w:pPr>
      <w:r w:rsidRPr="009F4EC0">
        <w:rPr>
          <w:i/>
          <w:iCs/>
          <w:shd w:val="clear" w:color="auto" w:fill="FFFFFF"/>
        </w:rPr>
        <w:t>Лабораторная диагностика.</w:t>
      </w:r>
    </w:p>
    <w:p w14:paraId="4A14CD9A" w14:textId="77777777" w:rsidR="00145D23" w:rsidRPr="00952000" w:rsidRDefault="00145D23" w:rsidP="00145D23">
      <w:pPr>
        <w:rPr>
          <w:shd w:val="clear" w:color="auto" w:fill="FFFFFF"/>
        </w:rPr>
      </w:pPr>
      <w:r w:rsidRPr="00952000">
        <w:rPr>
          <w:shd w:val="clear" w:color="auto" w:fill="FFFFFF"/>
        </w:rPr>
        <w:t>Перед установкой ЦВК необходимо выполнить:</w:t>
      </w:r>
    </w:p>
    <w:p w14:paraId="1B2077A5" w14:textId="77777777" w:rsidR="00145D23" w:rsidRPr="00952000" w:rsidRDefault="00145D23" w:rsidP="00F155BE">
      <w:pPr>
        <w:pStyle w:val="aff"/>
        <w:numPr>
          <w:ilvl w:val="0"/>
          <w:numId w:val="115"/>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479AC198" w14:textId="77777777" w:rsidR="00145D23" w:rsidRPr="00952000" w:rsidRDefault="00145D23" w:rsidP="00F155BE">
      <w:pPr>
        <w:pStyle w:val="aff"/>
        <w:numPr>
          <w:ilvl w:val="0"/>
          <w:numId w:val="114"/>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1701B718" w14:textId="77777777" w:rsidR="00145D23" w:rsidRPr="00952000" w:rsidRDefault="00145D23" w:rsidP="00F155BE">
      <w:pPr>
        <w:pStyle w:val="aff"/>
        <w:numPr>
          <w:ilvl w:val="0"/>
          <w:numId w:val="114"/>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37D9C326" w14:textId="77777777" w:rsidR="00145D23" w:rsidRPr="00952000" w:rsidRDefault="00145D23" w:rsidP="00F155BE">
      <w:pPr>
        <w:pStyle w:val="aff"/>
        <w:numPr>
          <w:ilvl w:val="0"/>
          <w:numId w:val="114"/>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382061D2" w14:textId="77777777" w:rsidR="00145D23" w:rsidRDefault="00145D23" w:rsidP="00145D23">
      <w:pPr>
        <w:ind w:firstLine="708"/>
        <w:rPr>
          <w:b/>
          <w:bCs/>
        </w:rPr>
      </w:pPr>
    </w:p>
    <w:p w14:paraId="4D558709" w14:textId="77777777" w:rsidR="00145D23" w:rsidRPr="009F4EC0" w:rsidRDefault="00145D23" w:rsidP="00145D23">
      <w:pPr>
        <w:ind w:firstLine="708"/>
        <w:rPr>
          <w:i/>
          <w:iCs/>
        </w:rPr>
      </w:pPr>
      <w:r w:rsidRPr="009F4EC0">
        <w:rPr>
          <w:i/>
          <w:iCs/>
        </w:rPr>
        <w:t>Инструментальная диагностика</w:t>
      </w:r>
    </w:p>
    <w:p w14:paraId="652A44A0" w14:textId="77777777" w:rsidR="00145D23" w:rsidRPr="00952000" w:rsidRDefault="00145D23" w:rsidP="00145D23">
      <w:r w:rsidRPr="00952000">
        <w:t>Перед выполнением катетеризации необходимо выполнить:</w:t>
      </w:r>
    </w:p>
    <w:p w14:paraId="21979E98" w14:textId="77777777" w:rsidR="00145D23" w:rsidRPr="00DB2B4A" w:rsidRDefault="00145D23" w:rsidP="00F155BE">
      <w:pPr>
        <w:pStyle w:val="aff"/>
        <w:numPr>
          <w:ilvl w:val="0"/>
          <w:numId w:val="114"/>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50ABF958" w14:textId="77777777" w:rsidR="00145D23" w:rsidRPr="00952000" w:rsidRDefault="00145D23" w:rsidP="00F155BE">
      <w:pPr>
        <w:pStyle w:val="aff"/>
        <w:numPr>
          <w:ilvl w:val="0"/>
          <w:numId w:val="114"/>
        </w:numPr>
        <w:rPr>
          <w:rFonts w:cs="Times New Roman"/>
          <w:szCs w:val="24"/>
        </w:rPr>
      </w:pPr>
      <w:r w:rsidRPr="00952000">
        <w:rPr>
          <w:rFonts w:cs="Times New Roman"/>
          <w:szCs w:val="24"/>
        </w:rPr>
        <w:t xml:space="preserve">ультразвуковое агиосканирование </w:t>
      </w:r>
    </w:p>
    <w:p w14:paraId="708993C9" w14:textId="77777777" w:rsidR="00145D23" w:rsidRPr="00952000" w:rsidRDefault="00145D23" w:rsidP="00F155BE">
      <w:pPr>
        <w:pStyle w:val="aff"/>
        <w:numPr>
          <w:ilvl w:val="0"/>
          <w:numId w:val="114"/>
        </w:numPr>
        <w:rPr>
          <w:rFonts w:cs="Times New Roman"/>
          <w:szCs w:val="24"/>
        </w:rPr>
      </w:pPr>
      <w:r w:rsidRPr="00952000">
        <w:rPr>
          <w:rFonts w:cs="Times New Roman"/>
          <w:szCs w:val="24"/>
        </w:rPr>
        <w:t>ЭКГ</w:t>
      </w:r>
    </w:p>
    <w:p w14:paraId="68F778A8" w14:textId="5477C5CF" w:rsidR="00145D23" w:rsidRPr="00952000" w:rsidRDefault="00145D23" w:rsidP="001540BD">
      <w:pPr>
        <w:ind w:firstLine="709"/>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EE60D9">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2]","plainTextFormattedCitation":"[192]","previouslyFormattedCitation":"[192]"},"properties":{"noteIndex":0},"schema":"https://github.com/citation-style-language/schema/raw/master/csl-citation.json"}</w:instrText>
      </w:r>
      <w:r w:rsidRPr="00952000">
        <w:fldChar w:fldCharType="separate"/>
      </w:r>
      <w:r w:rsidR="00EB1161">
        <w:rPr>
          <w:noProof/>
        </w:rPr>
        <w:t>[193</w:t>
      </w:r>
      <w:r w:rsidR="00122C3C" w:rsidRPr="00122C3C">
        <w:rPr>
          <w:noProof/>
        </w:rPr>
        <w:t>]</w:t>
      </w:r>
      <w:r w:rsidRPr="00952000">
        <w:fldChar w:fldCharType="end"/>
      </w:r>
      <w:r w:rsidRPr="00952000">
        <w:t>.</w:t>
      </w:r>
    </w:p>
    <w:p w14:paraId="78DCC1EF" w14:textId="77777777" w:rsidR="00145D23" w:rsidRPr="00952000" w:rsidRDefault="00145D23" w:rsidP="001540BD">
      <w:pPr>
        <w:ind w:firstLine="709"/>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4808E629" w14:textId="35179260" w:rsidR="00145D23" w:rsidRPr="00952000" w:rsidRDefault="00145D23" w:rsidP="001540BD">
      <w:pPr>
        <w:ind w:firstLine="709"/>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EE60D9">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3]","plainTextFormattedCitation":"[193]","previouslyFormattedCitation":"[193]"},"properties":{"noteIndex":0},"schema":"https://github.com/citation-style-language/schema/raw/master/csl-citation.json"}</w:instrText>
      </w:r>
      <w:r w:rsidRPr="00952000">
        <w:fldChar w:fldCharType="separate"/>
      </w:r>
      <w:r w:rsidR="00EB1161">
        <w:rPr>
          <w:noProof/>
        </w:rPr>
        <w:t>[194</w:t>
      </w:r>
      <w:r w:rsidR="00122C3C" w:rsidRPr="00122C3C">
        <w:rPr>
          <w:noProof/>
        </w:rPr>
        <w:t>]</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187281F2" w14:textId="77777777" w:rsidR="00145D23" w:rsidRPr="00952000" w:rsidRDefault="00145D23" w:rsidP="00145D23">
      <w:pPr>
        <w:ind w:firstLine="700"/>
      </w:pPr>
      <w:r w:rsidRPr="00952000">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w:t>
      </w:r>
      <w:r w:rsidRPr="00952000">
        <w:lastRenderedPageBreak/>
        <w:t xml:space="preserve">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BEFEC97" w14:textId="77777777" w:rsidR="00145D23" w:rsidRPr="00952000" w:rsidRDefault="00145D23" w:rsidP="00145D23">
      <w:pPr>
        <w:ind w:firstLine="708"/>
      </w:pPr>
      <w:r w:rsidRPr="00952000">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3E54483A" w14:textId="77777777" w:rsidR="00145D23" w:rsidRDefault="00145D23" w:rsidP="00145D23">
      <w:pPr>
        <w:ind w:firstLine="709"/>
        <w:rPr>
          <w:b/>
          <w:bCs/>
        </w:rPr>
      </w:pPr>
    </w:p>
    <w:p w14:paraId="4263BE26" w14:textId="77777777" w:rsidR="00145D23" w:rsidRPr="009F4EC0" w:rsidRDefault="00145D23" w:rsidP="00145D23">
      <w:pPr>
        <w:ind w:firstLine="709"/>
        <w:rPr>
          <w:i/>
          <w:iCs/>
        </w:rPr>
      </w:pPr>
      <w:r w:rsidRPr="009F4EC0">
        <w:rPr>
          <w:i/>
          <w:iCs/>
        </w:rPr>
        <w:t xml:space="preserve">Выбор типа ЦВК </w:t>
      </w:r>
    </w:p>
    <w:p w14:paraId="078292EC" w14:textId="77777777" w:rsidR="00145D23" w:rsidRPr="00952000" w:rsidRDefault="00145D23" w:rsidP="00145D23">
      <w:pPr>
        <w:ind w:firstLine="709"/>
      </w:pPr>
      <w:r w:rsidRPr="00952000">
        <w:t xml:space="preserve">Больным </w:t>
      </w:r>
      <w:r w:rsidRPr="00C529F8">
        <w:rPr>
          <w:bCs/>
        </w:rPr>
        <w:t>острым миелоидным лейкозом</w:t>
      </w:r>
      <w:r w:rsidRPr="00952000">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374B166A" w14:textId="77777777" w:rsidR="00145D23" w:rsidRPr="00952000" w:rsidRDefault="00145D23" w:rsidP="00145D23">
      <w:pPr>
        <w:ind w:firstLine="708"/>
      </w:pPr>
      <w:r w:rsidRPr="00952000">
        <w:t>Установка долговременных венозных катетеров не оправдана из-за высокого риска инфицирования системы.</w:t>
      </w:r>
    </w:p>
    <w:p w14:paraId="7C934F44" w14:textId="77777777" w:rsidR="00145D23" w:rsidRPr="00952000" w:rsidRDefault="00145D23" w:rsidP="00145D23">
      <w:pPr>
        <w:ind w:firstLine="708"/>
      </w:pPr>
      <w:r w:rsidRPr="00952000">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3A54E6AE" w14:textId="77777777" w:rsidR="00145D23" w:rsidRPr="00952000" w:rsidRDefault="00145D23" w:rsidP="00145D23">
      <w:pPr>
        <w:ind w:firstLine="708"/>
      </w:pPr>
      <w:r w:rsidRPr="00952000">
        <w:t xml:space="preserve">Важной задачей является обеспечение сосудистого доступа </w:t>
      </w:r>
      <w:r w:rsidRPr="00952000">
        <w:rPr>
          <w:b/>
        </w:rPr>
        <w:t>при проведении трансплантации гемопоэтических стволовых клеток</w:t>
      </w:r>
      <w:r w:rsidRPr="00952000">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w:t>
      </w:r>
      <w:r w:rsidRPr="00952000">
        <w:lastRenderedPageBreak/>
        <w:t>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6622682B" w14:textId="77777777" w:rsidR="00145D23" w:rsidRDefault="00145D23" w:rsidP="00145D23">
      <w:pPr>
        <w:ind w:firstLine="708"/>
        <w:rPr>
          <w:b/>
          <w:bCs/>
        </w:rPr>
      </w:pPr>
    </w:p>
    <w:p w14:paraId="510313FC" w14:textId="77777777" w:rsidR="00145D23" w:rsidRPr="009F4EC0" w:rsidRDefault="00145D23" w:rsidP="00145D23">
      <w:pPr>
        <w:ind w:firstLine="708"/>
        <w:rPr>
          <w:i/>
          <w:iCs/>
          <w:u w:val="single"/>
        </w:rPr>
      </w:pPr>
      <w:r w:rsidRPr="009F4EC0">
        <w:rPr>
          <w:i/>
          <w:iCs/>
          <w:u w:val="single"/>
        </w:rPr>
        <w:t>Профилактика осложнений</w:t>
      </w:r>
    </w:p>
    <w:p w14:paraId="7E2286A1" w14:textId="77777777" w:rsidR="00145D23" w:rsidRPr="009F4EC0" w:rsidRDefault="00145D23" w:rsidP="00145D23">
      <w:pPr>
        <w:ind w:firstLine="708"/>
        <w:rPr>
          <w:i/>
          <w:iCs/>
        </w:rPr>
      </w:pPr>
      <w:r w:rsidRPr="009F4EC0">
        <w:rPr>
          <w:i/>
          <w:iCs/>
        </w:rPr>
        <w:t>Методы профилактики ранних осложнений</w:t>
      </w:r>
    </w:p>
    <w:p w14:paraId="0D93D7C3" w14:textId="77777777" w:rsidR="00145D23" w:rsidRPr="00952000" w:rsidRDefault="00145D23" w:rsidP="00F155BE">
      <w:pPr>
        <w:pStyle w:val="aff"/>
        <w:numPr>
          <w:ilvl w:val="0"/>
          <w:numId w:val="116"/>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7BC8FE52" w14:textId="77777777" w:rsidR="00145D23" w:rsidRPr="00952000" w:rsidRDefault="00145D23" w:rsidP="00145D23">
      <w:pPr>
        <w:ind w:firstLine="708"/>
        <w:rPr>
          <w:strike/>
        </w:rPr>
      </w:pPr>
      <w:r w:rsidRPr="00952000">
        <w:t>С использованием линейного датчика 10 МГц, который обеспечивает поверхность сканирования 20-50 мм и глубину до 80 мм или в допплеровском режиме.</w:t>
      </w:r>
    </w:p>
    <w:p w14:paraId="68D18F9D" w14:textId="77777777" w:rsidR="00145D23" w:rsidRPr="00952000" w:rsidRDefault="00145D23" w:rsidP="00145D23">
      <w:pPr>
        <w:ind w:firstLine="708"/>
      </w:pPr>
      <w:r w:rsidRPr="00952000">
        <w:t>Пункцию вены осуществляют в режиме постоянной визуализации острия иглы.</w:t>
      </w:r>
    </w:p>
    <w:p w14:paraId="4A7F75BE" w14:textId="77777777" w:rsidR="00145D23" w:rsidRPr="00952000" w:rsidRDefault="00145D23" w:rsidP="00145D23">
      <w:pPr>
        <w:ind w:firstLine="708"/>
      </w:pPr>
      <w:r w:rsidRPr="00952000">
        <w:t xml:space="preserve">Нарушения гемостаза компенсируются с помощью заместительной терапии компонентами крови. </w:t>
      </w:r>
    </w:p>
    <w:p w14:paraId="16D4CF98" w14:textId="77777777" w:rsidR="00145D23" w:rsidRPr="00952000" w:rsidRDefault="00145D23" w:rsidP="00145D23">
      <w:pPr>
        <w:ind w:firstLine="708"/>
        <w:rPr>
          <w:rFonts w:eastAsia="ＭＳ 明朝 (Основной текст темы (ази"/>
        </w:rPr>
      </w:pPr>
      <w:r w:rsidRPr="00952000">
        <w:t>Трансфузию концентратов тромбоцитов выполняют при снижении их концентрации в периферической крови ниже 20х10</w:t>
      </w:r>
      <w:r w:rsidRPr="00952000">
        <w:rPr>
          <w:vertAlign w:val="superscript"/>
        </w:rPr>
        <w:t>9</w:t>
      </w:r>
      <w:r w:rsidRPr="00952000">
        <w:t xml:space="preserve">/л </w:t>
      </w:r>
      <w:r w:rsidRPr="00952000">
        <w:rPr>
          <w:rFonts w:eastAsia="ＭＳ 明朝 (Основной текст темы (ази"/>
        </w:rPr>
        <w:t>из расчета 1 ед. или 0,6х10</w:t>
      </w:r>
      <w:r w:rsidRPr="00952000">
        <w:rPr>
          <w:rFonts w:eastAsia="ＭＳ 明朝 (Основной текст темы (ази"/>
          <w:vertAlign w:val="superscript"/>
        </w:rPr>
        <w:t>11</w:t>
      </w:r>
      <w:r w:rsidRPr="00952000">
        <w:rPr>
          <w:rFonts w:eastAsia="ＭＳ 明朝 (Основной текст темы (ази"/>
        </w:rPr>
        <w:t xml:space="preserve"> клеток на 10 кг массы тела либо 1 терапевтическая доза (2х10</w:t>
      </w:r>
      <w:r w:rsidRPr="00952000">
        <w:rPr>
          <w:rFonts w:eastAsia="ＭＳ 明朝 (Основной текст темы (ази"/>
          <w:vertAlign w:val="superscript"/>
        </w:rPr>
        <w:t>11</w:t>
      </w:r>
      <w:r w:rsidRPr="00952000">
        <w:rPr>
          <w:rFonts w:eastAsia="ＭＳ 明朝 (Основной текст темы (ази"/>
        </w:rPr>
        <w:t xml:space="preserve"> клеток) на 1 м</w:t>
      </w:r>
      <w:r w:rsidRPr="00952000">
        <w:rPr>
          <w:rFonts w:eastAsia="ＭＳ 明朝 (Основной текст темы (ази"/>
          <w:vertAlign w:val="superscript"/>
        </w:rPr>
        <w:t>2</w:t>
      </w:r>
      <w:r w:rsidRPr="00952000">
        <w:rPr>
          <w:rFonts w:eastAsia="ＭＳ 明朝 (Основной текст темы (ази"/>
        </w:rPr>
        <w:t xml:space="preserve"> поверхности тела.</w:t>
      </w:r>
    </w:p>
    <w:p w14:paraId="7D2CBE53" w14:textId="77777777" w:rsidR="00145D23" w:rsidRPr="00952000" w:rsidRDefault="00145D23" w:rsidP="00145D23">
      <w:pPr>
        <w:ind w:firstLine="708"/>
      </w:pPr>
      <w:r w:rsidRPr="00952000">
        <w:rPr>
          <w:rFonts w:eastAsia="ＭＳ 明朝 (Основной текст темы (ази"/>
        </w:rPr>
        <w:t>Трансфузии</w:t>
      </w:r>
      <w:r w:rsidRPr="00952000">
        <w:t xml:space="preserve"> криопреципитата выполняют при снижении концентрации фибриногена плазмы &lt;1,5 г/л из расчета 1 доза на 5 кг массы тела больного.</w:t>
      </w:r>
    </w:p>
    <w:p w14:paraId="388E7AA0" w14:textId="77777777" w:rsidR="00145D23" w:rsidRPr="00952000" w:rsidRDefault="00145D23" w:rsidP="00145D23">
      <w:pPr>
        <w:ind w:firstLine="708"/>
        <w:rPr>
          <w:rFonts w:eastAsia="ＭＳ 明朝 (Основной текст темы (ази"/>
        </w:rPr>
      </w:pPr>
      <w:r w:rsidRPr="00952000">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D032B5C" w14:textId="0437E109" w:rsidR="00145D23" w:rsidRPr="00952000" w:rsidRDefault="00145D23" w:rsidP="00145D23">
      <w:pPr>
        <w:ind w:firstLine="709"/>
      </w:pPr>
      <w:r w:rsidRPr="00952000">
        <w:t xml:space="preserve">У больных гемофилией расчет дозы концентрата дефицитного фактора свертывания проводят по формулам </w:t>
      </w:r>
      <w:r w:rsidRPr="00952000">
        <w:fldChar w:fldCharType="begin" w:fldLock="1"/>
      </w:r>
      <w:r w:rsidR="00EE60D9">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94]","plainTextFormattedCitation":"[194]","previouslyFormattedCitation":"[194]"},"properties":{"noteIndex":0},"schema":"https://github.com/citation-style-language/schema/raw/master/csl-citation.json"}</w:instrText>
      </w:r>
      <w:r w:rsidRPr="00952000">
        <w:fldChar w:fldCharType="separate"/>
      </w:r>
      <w:r w:rsidR="00EB1161">
        <w:rPr>
          <w:noProof/>
        </w:rPr>
        <w:t>[195</w:t>
      </w:r>
      <w:r w:rsidR="00122C3C" w:rsidRPr="00122C3C">
        <w:rPr>
          <w:noProof/>
        </w:rPr>
        <w:t>]</w:t>
      </w:r>
      <w:r w:rsidRPr="00952000">
        <w:fldChar w:fldCharType="end"/>
      </w:r>
      <w:r w:rsidRPr="00952000">
        <w:t>:</w:t>
      </w:r>
    </w:p>
    <w:p w14:paraId="0DA33D18" w14:textId="77777777" w:rsidR="00145D23" w:rsidRPr="00952000" w:rsidRDefault="00145D23" w:rsidP="00145D23">
      <w:pPr>
        <w:pStyle w:val="aff"/>
        <w:numPr>
          <w:ilvl w:val="0"/>
          <w:numId w:val="112"/>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4A6B7EEF" w14:textId="77777777" w:rsidR="00145D23" w:rsidRPr="00952000" w:rsidRDefault="00145D23" w:rsidP="00145D23">
      <w:pPr>
        <w:pStyle w:val="aff"/>
        <w:numPr>
          <w:ilvl w:val="0"/>
          <w:numId w:val="112"/>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18F18007" w14:textId="7398869C" w:rsidR="00145D23" w:rsidRPr="00952000" w:rsidRDefault="00145D23" w:rsidP="00145D23">
      <w:pPr>
        <w:ind w:firstLine="360"/>
      </w:pPr>
      <w:r w:rsidRPr="00952000">
        <w:lastRenderedPageBreak/>
        <w:t xml:space="preserve">При применении противоингибиторного коагулянтного комплекса дозу препарата рассчитывают исходя из потребности в 50-100 МЕ/кг </w:t>
      </w:r>
      <w:r w:rsidRPr="00952000">
        <w:fldChar w:fldCharType="begin" w:fldLock="1"/>
      </w:r>
      <w:r w:rsidR="00EE60D9">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95]","plainTextFormattedCitation":"[195]","previouslyFormattedCitation":"[195]"},"properties":{"noteIndex":0},"schema":"https://github.com/citation-style-language/schema/raw/master/csl-citation.json"}</w:instrText>
      </w:r>
      <w:r w:rsidRPr="00952000">
        <w:fldChar w:fldCharType="separate"/>
      </w:r>
      <w:r w:rsidR="00EB1161">
        <w:rPr>
          <w:noProof/>
        </w:rPr>
        <w:t>[196</w:t>
      </w:r>
      <w:r w:rsidR="00122C3C" w:rsidRPr="00122C3C">
        <w:rPr>
          <w:noProof/>
        </w:rPr>
        <w:t>]</w:t>
      </w:r>
      <w:r w:rsidRPr="00952000">
        <w:fldChar w:fldCharType="end"/>
      </w:r>
      <w:r w:rsidRPr="00952000">
        <w:t xml:space="preserve"> для однократного применения.</w:t>
      </w:r>
    </w:p>
    <w:p w14:paraId="03C940EC" w14:textId="77777777" w:rsidR="00145D23" w:rsidRPr="00952000" w:rsidRDefault="00145D23" w:rsidP="00145D23">
      <w:pPr>
        <w:ind w:firstLine="360"/>
      </w:pPr>
      <w:r w:rsidRPr="00952000">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5ACC4FEF" w14:textId="77777777" w:rsidR="00145D23" w:rsidRPr="00952000" w:rsidRDefault="00145D23" w:rsidP="00145D23">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B23787C" w14:textId="77777777" w:rsidR="00145D23" w:rsidRDefault="00145D23" w:rsidP="00145D23">
      <w:pPr>
        <w:ind w:firstLine="708"/>
        <w:rPr>
          <w:b/>
          <w:bCs/>
        </w:rPr>
      </w:pPr>
    </w:p>
    <w:p w14:paraId="4AD22621" w14:textId="77777777" w:rsidR="00145D23" w:rsidRPr="009F4EC0" w:rsidRDefault="00145D23" w:rsidP="00145D23">
      <w:pPr>
        <w:ind w:firstLine="708"/>
        <w:rPr>
          <w:i/>
          <w:iCs/>
        </w:rPr>
      </w:pPr>
      <w:r w:rsidRPr="009F4EC0">
        <w:rPr>
          <w:i/>
          <w:iCs/>
        </w:rPr>
        <w:t>Методы профилактики поздних осложнений</w:t>
      </w:r>
    </w:p>
    <w:p w14:paraId="7B0DAE34" w14:textId="77777777" w:rsidR="00145D23" w:rsidRPr="00952000" w:rsidRDefault="00145D23" w:rsidP="00145D23">
      <w:pPr>
        <w:ind w:firstLine="708"/>
      </w:pPr>
      <w:r w:rsidRPr="00952000">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56E10883" w14:textId="77777777" w:rsidR="00145D23" w:rsidRPr="00952000" w:rsidRDefault="00145D23" w:rsidP="00145D23">
      <w:pPr>
        <w:ind w:firstLine="708"/>
        <w:rPr>
          <w:rFonts w:eastAsia="ＭＳ 明朝 (Основной текст темы (ази"/>
        </w:rPr>
      </w:pPr>
      <w:r w:rsidRPr="00952000">
        <w:rPr>
          <w:rFonts w:eastAsia="ＭＳ 明朝 (Основной текст темы (ази"/>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2105ABE" w14:textId="77777777" w:rsidR="00145D23" w:rsidRPr="009F4EC0" w:rsidRDefault="00145D23" w:rsidP="00145D23">
      <w:pPr>
        <w:ind w:firstLine="708"/>
      </w:pPr>
      <w:r w:rsidRPr="00952000">
        <w:rPr>
          <w:rFonts w:eastAsia="ＭＳ 明朝 (Основной текст темы (ази"/>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911BA6E" w14:textId="77777777" w:rsidR="00AD0BE2" w:rsidRDefault="00AD0BE2" w:rsidP="00145D23">
      <w:pPr>
        <w:ind w:firstLine="708"/>
      </w:pPr>
    </w:p>
    <w:p w14:paraId="1875D3A3" w14:textId="0A4375FA" w:rsidR="00145D23" w:rsidRPr="00952000" w:rsidRDefault="00145D23" w:rsidP="00145D23">
      <w:pPr>
        <w:ind w:firstLine="708"/>
      </w:pPr>
      <w:r w:rsidRPr="009F4EC0">
        <w:t>Таблица 1. Режимы промы</w:t>
      </w:r>
      <w:r w:rsidRPr="00952000">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145D23" w:rsidRPr="00952000" w14:paraId="53FA78B1" w14:textId="77777777" w:rsidTr="00E00201">
        <w:trPr>
          <w:cantSplit/>
          <w:trHeight w:val="2220"/>
        </w:trPr>
        <w:tc>
          <w:tcPr>
            <w:tcW w:w="534" w:type="dxa"/>
            <w:vMerge w:val="restart"/>
            <w:textDirection w:val="btLr"/>
          </w:tcPr>
          <w:p w14:paraId="7B44D8EC" w14:textId="77777777" w:rsidR="00145D23" w:rsidRPr="00952000" w:rsidRDefault="00145D23" w:rsidP="00E00201">
            <w:pPr>
              <w:ind w:left="113" w:right="113"/>
              <w:rPr>
                <w:rFonts w:eastAsia="ＭＳ 明朝 (Основной текст темы (ази"/>
              </w:rPr>
            </w:pPr>
            <w:r w:rsidRPr="00952000">
              <w:rPr>
                <w:rFonts w:eastAsia="ＭＳ 明朝 (Основной текст темы (ази"/>
              </w:rPr>
              <w:lastRenderedPageBreak/>
              <w:t>Промывание катетера</w:t>
            </w:r>
          </w:p>
        </w:tc>
        <w:tc>
          <w:tcPr>
            <w:tcW w:w="2011" w:type="dxa"/>
            <w:shd w:val="clear" w:color="auto" w:fill="auto"/>
          </w:tcPr>
          <w:p w14:paraId="1B42C53B"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Введение препаратов</w:t>
            </w:r>
          </w:p>
        </w:tc>
        <w:tc>
          <w:tcPr>
            <w:tcW w:w="7026" w:type="dxa"/>
            <w:shd w:val="clear" w:color="auto" w:fill="auto"/>
          </w:tcPr>
          <w:p w14:paraId="6B9526B2"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145D23" w:rsidRPr="00952000" w14:paraId="58622AA5" w14:textId="77777777" w:rsidTr="00E00201">
        <w:trPr>
          <w:cantSplit/>
          <w:trHeight w:val="1920"/>
        </w:trPr>
        <w:tc>
          <w:tcPr>
            <w:tcW w:w="534" w:type="dxa"/>
            <w:vMerge/>
            <w:textDirection w:val="btLr"/>
          </w:tcPr>
          <w:p w14:paraId="4AF50C38" w14:textId="77777777" w:rsidR="00145D23" w:rsidRPr="00952000" w:rsidRDefault="00145D23" w:rsidP="00E00201">
            <w:pPr>
              <w:ind w:left="113" w:right="113"/>
              <w:rPr>
                <w:rFonts w:eastAsia="ＭＳ 明朝 (Основной текст темы (ази"/>
              </w:rPr>
            </w:pPr>
          </w:p>
        </w:tc>
        <w:tc>
          <w:tcPr>
            <w:tcW w:w="2011" w:type="dxa"/>
            <w:shd w:val="clear" w:color="auto" w:fill="auto"/>
          </w:tcPr>
          <w:p w14:paraId="35E2AC17"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Парентеральное питание, компоненты крови</w:t>
            </w:r>
          </w:p>
        </w:tc>
        <w:tc>
          <w:tcPr>
            <w:tcW w:w="7026" w:type="dxa"/>
            <w:shd w:val="clear" w:color="auto" w:fill="auto"/>
          </w:tcPr>
          <w:p w14:paraId="53F0CFD6"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145D23" w:rsidRPr="00952000" w14:paraId="0DB6EDAB" w14:textId="77777777" w:rsidTr="00E00201">
        <w:trPr>
          <w:cantSplit/>
          <w:trHeight w:val="1134"/>
        </w:trPr>
        <w:tc>
          <w:tcPr>
            <w:tcW w:w="534" w:type="dxa"/>
            <w:vMerge w:val="restart"/>
            <w:textDirection w:val="btLr"/>
          </w:tcPr>
          <w:p w14:paraId="490AD6FB" w14:textId="77777777" w:rsidR="00145D23" w:rsidRPr="00952000" w:rsidRDefault="00145D23" w:rsidP="00E00201">
            <w:pPr>
              <w:ind w:left="113" w:right="113"/>
              <w:rPr>
                <w:rFonts w:eastAsia="ＭＳ 明朝 (Основной текст темы (ази"/>
              </w:rPr>
            </w:pPr>
            <w:r w:rsidRPr="00952000">
              <w:rPr>
                <w:rFonts w:eastAsia="ＭＳ 明朝 (Основной текст темы (ази"/>
              </w:rPr>
              <w:t>Закрытие катетера</w:t>
            </w:r>
          </w:p>
        </w:tc>
        <w:tc>
          <w:tcPr>
            <w:tcW w:w="2011" w:type="dxa"/>
            <w:shd w:val="clear" w:color="auto" w:fill="auto"/>
          </w:tcPr>
          <w:p w14:paraId="3FE62942"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 xml:space="preserve">Объем </w:t>
            </w:r>
          </w:p>
        </w:tc>
        <w:tc>
          <w:tcPr>
            <w:tcW w:w="7026" w:type="dxa"/>
            <w:shd w:val="clear" w:color="auto" w:fill="auto"/>
          </w:tcPr>
          <w:p w14:paraId="7BC9AD27"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1 мл для периферических катетеров</w:t>
            </w:r>
          </w:p>
          <w:p w14:paraId="0304ABC1"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 xml:space="preserve">1,5 мл для катетеров типа </w:t>
            </w:r>
            <w:r w:rsidRPr="00952000">
              <w:rPr>
                <w:rFonts w:eastAsia="ＭＳ 明朝 (Основной текст темы (ази"/>
                <w:lang w:val="en-US"/>
              </w:rPr>
              <w:t>MidLine</w:t>
            </w:r>
            <w:r w:rsidRPr="00952000">
              <w:rPr>
                <w:rFonts w:eastAsia="ＭＳ 明朝 (Основной текст темы (ази"/>
              </w:rPr>
              <w:t>, ПИЦВК, нетуннелируемых ЦВК и туннелируемых ЦВК с небольшим (</w:t>
            </w:r>
            <w:r w:rsidRPr="00952000">
              <w:rPr>
                <w:rFonts w:eastAsia="MS Gothic"/>
              </w:rPr>
              <w:t>≤1 мм)</w:t>
            </w:r>
            <w:r w:rsidRPr="00952000">
              <w:rPr>
                <w:rFonts w:eastAsia="ＭＳ 明朝 (Основной текст темы (ази"/>
              </w:rPr>
              <w:t xml:space="preserve"> внутренним диаметром </w:t>
            </w:r>
          </w:p>
          <w:p w14:paraId="653DC4E2"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2,0-2,5 мл для туннелируемых ЦВК с большим (≥</w:t>
            </w:r>
            <w:r w:rsidRPr="00952000">
              <w:rPr>
                <w:rFonts w:eastAsia="MS Gothic"/>
              </w:rPr>
              <w:t>1 мм)</w:t>
            </w:r>
            <w:r w:rsidRPr="00952000">
              <w:rPr>
                <w:rFonts w:eastAsia="ＭＳ 明朝 (Основной текст темы (ази"/>
              </w:rPr>
              <w:t xml:space="preserve"> внутренним диаметром (в каждый ход), порт систем</w:t>
            </w:r>
          </w:p>
        </w:tc>
      </w:tr>
      <w:tr w:rsidR="00145D23" w:rsidRPr="00952000" w14:paraId="2418629D" w14:textId="77777777" w:rsidTr="00E00201">
        <w:trPr>
          <w:cantSplit/>
          <w:trHeight w:val="1134"/>
        </w:trPr>
        <w:tc>
          <w:tcPr>
            <w:tcW w:w="534" w:type="dxa"/>
            <w:vMerge/>
            <w:textDirection w:val="btLr"/>
          </w:tcPr>
          <w:p w14:paraId="3DC88240" w14:textId="77777777" w:rsidR="00145D23" w:rsidRPr="00952000" w:rsidRDefault="00145D23" w:rsidP="00E00201">
            <w:pPr>
              <w:ind w:left="113" w:right="113"/>
              <w:rPr>
                <w:rFonts w:eastAsia="ＭＳ 明朝 (Основной текст темы (ази"/>
              </w:rPr>
            </w:pPr>
          </w:p>
        </w:tc>
        <w:tc>
          <w:tcPr>
            <w:tcW w:w="2011" w:type="dxa"/>
            <w:shd w:val="clear" w:color="auto" w:fill="auto"/>
          </w:tcPr>
          <w:p w14:paraId="5039B5E1"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Режимы</w:t>
            </w:r>
          </w:p>
        </w:tc>
        <w:tc>
          <w:tcPr>
            <w:tcW w:w="7026" w:type="dxa"/>
            <w:shd w:val="clear" w:color="auto" w:fill="auto"/>
          </w:tcPr>
          <w:p w14:paraId="51035067"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Каждые 8-24 ч для кратковременных ЦВК</w:t>
            </w:r>
          </w:p>
          <w:p w14:paraId="07306D31"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Еженедельно – для туннелируемых ЦВК и ПИЦВК</w:t>
            </w:r>
          </w:p>
          <w:p w14:paraId="67D9A83F" w14:textId="77777777" w:rsidR="00145D23" w:rsidRPr="00952000" w:rsidRDefault="00145D23" w:rsidP="00E00201">
            <w:pPr>
              <w:rPr>
                <w:rFonts w:eastAsia="ＭＳ 明朝 (Основной текст темы (ази"/>
              </w:rPr>
            </w:pPr>
            <w:r w:rsidRPr="00952000">
              <w:rPr>
                <w:rFonts w:eastAsia="ＭＳ 明朝 (Основной текст темы (ази"/>
              </w:rPr>
              <w:t>Каждые 6-8 недель для порт-систем</w:t>
            </w:r>
          </w:p>
        </w:tc>
      </w:tr>
    </w:tbl>
    <w:p w14:paraId="568BDFD3" w14:textId="77777777" w:rsidR="00145D23" w:rsidRPr="00952000" w:rsidRDefault="00145D23" w:rsidP="00145D23">
      <w:pPr>
        <w:rPr>
          <w:b/>
          <w:bCs/>
        </w:rPr>
      </w:pPr>
    </w:p>
    <w:p w14:paraId="4F1683BC" w14:textId="77777777" w:rsidR="00145D23" w:rsidRDefault="00145D23" w:rsidP="00145D23">
      <w:pPr>
        <w:rPr>
          <w:b/>
          <w:bCs/>
        </w:rPr>
      </w:pPr>
    </w:p>
    <w:p w14:paraId="2DC89439" w14:textId="77777777" w:rsidR="00145D23" w:rsidRDefault="00145D23" w:rsidP="00145D23">
      <w:pPr>
        <w:rPr>
          <w:b/>
          <w:bCs/>
        </w:rPr>
      </w:pPr>
    </w:p>
    <w:p w14:paraId="02EB08C8" w14:textId="77777777" w:rsidR="00145D23" w:rsidRPr="009F4EC0" w:rsidRDefault="00145D23" w:rsidP="00145D23">
      <w:pPr>
        <w:rPr>
          <w:i/>
          <w:iCs/>
          <w:u w:val="single"/>
        </w:rPr>
      </w:pPr>
      <w:r w:rsidRPr="009F4EC0">
        <w:rPr>
          <w:i/>
          <w:iCs/>
          <w:u w:val="single"/>
        </w:rPr>
        <w:t>Алгоритм действий врача</w:t>
      </w:r>
    </w:p>
    <w:p w14:paraId="0DBC8B5E" w14:textId="77777777" w:rsidR="00145D23" w:rsidRPr="00952000" w:rsidRDefault="00145D23" w:rsidP="00145D23">
      <w:r w:rsidRPr="00952000">
        <w:tab/>
        <w:t>Манипуляция проводится только при наличии информированного согласия на проведение катетеризации.</w:t>
      </w:r>
    </w:p>
    <w:p w14:paraId="153B5D29" w14:textId="77777777" w:rsidR="00145D23" w:rsidRPr="009F4EC0" w:rsidRDefault="00145D23" w:rsidP="00F155BE">
      <w:pPr>
        <w:pStyle w:val="aff"/>
        <w:numPr>
          <w:ilvl w:val="0"/>
          <w:numId w:val="119"/>
        </w:numPr>
        <w:rPr>
          <w:rFonts w:cs="Times New Roman"/>
          <w:szCs w:val="24"/>
        </w:rPr>
      </w:pPr>
      <w:r w:rsidRPr="009F4EC0">
        <w:rPr>
          <w:rFonts w:cs="Times New Roman"/>
          <w:szCs w:val="24"/>
        </w:rPr>
        <w:t>Физикальный осмотр</w:t>
      </w:r>
    </w:p>
    <w:p w14:paraId="2171A75E" w14:textId="77777777" w:rsidR="00145D23" w:rsidRPr="009F4EC0" w:rsidRDefault="00145D23" w:rsidP="00F155BE">
      <w:pPr>
        <w:pStyle w:val="aff"/>
        <w:numPr>
          <w:ilvl w:val="0"/>
          <w:numId w:val="119"/>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202E80D7" w14:textId="77777777" w:rsidR="00145D23" w:rsidRPr="009F4EC0" w:rsidRDefault="00145D23" w:rsidP="00F155BE">
      <w:pPr>
        <w:pStyle w:val="aff"/>
        <w:numPr>
          <w:ilvl w:val="0"/>
          <w:numId w:val="119"/>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3117AB8" w14:textId="77777777" w:rsidR="00145D23" w:rsidRPr="009F4EC0" w:rsidRDefault="00145D23" w:rsidP="00F155BE">
      <w:pPr>
        <w:pStyle w:val="aff"/>
        <w:numPr>
          <w:ilvl w:val="0"/>
          <w:numId w:val="119"/>
        </w:numPr>
        <w:rPr>
          <w:rFonts w:cs="Times New Roman"/>
          <w:szCs w:val="24"/>
        </w:rPr>
      </w:pPr>
      <w:r w:rsidRPr="009F4EC0">
        <w:rPr>
          <w:rFonts w:cs="Times New Roman"/>
          <w:szCs w:val="24"/>
        </w:rPr>
        <w:lastRenderedPageBreak/>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409DAAAD" w14:textId="77777777" w:rsidR="00145D23" w:rsidRPr="009F4EC0" w:rsidRDefault="00145D23" w:rsidP="00F155BE">
      <w:pPr>
        <w:pStyle w:val="aff"/>
        <w:numPr>
          <w:ilvl w:val="0"/>
          <w:numId w:val="119"/>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7BA993C6" w14:textId="77777777" w:rsidR="00145D23" w:rsidRPr="009F4EC0" w:rsidRDefault="00145D23" w:rsidP="00F155BE">
      <w:pPr>
        <w:pStyle w:val="aff"/>
        <w:numPr>
          <w:ilvl w:val="0"/>
          <w:numId w:val="119"/>
        </w:numPr>
        <w:rPr>
          <w:rFonts w:cs="Times New Roman"/>
          <w:szCs w:val="24"/>
        </w:rPr>
      </w:pPr>
      <w:r w:rsidRPr="009F4EC0">
        <w:rPr>
          <w:rFonts w:cs="Times New Roman"/>
          <w:szCs w:val="24"/>
        </w:rPr>
        <w:t>Наложение асептической повязки.</w:t>
      </w:r>
    </w:p>
    <w:p w14:paraId="33970678" w14:textId="77777777" w:rsidR="00145D23" w:rsidRPr="009F4EC0" w:rsidRDefault="00145D23" w:rsidP="00F155BE">
      <w:pPr>
        <w:pStyle w:val="aff"/>
        <w:numPr>
          <w:ilvl w:val="0"/>
          <w:numId w:val="119"/>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43E00708" w14:textId="77777777" w:rsidR="00145D23" w:rsidRPr="00952000" w:rsidRDefault="00145D23" w:rsidP="00145D23"/>
    <w:p w14:paraId="047A84CB" w14:textId="77777777" w:rsidR="00145D23" w:rsidRPr="008635A0" w:rsidRDefault="00145D23" w:rsidP="00145D23">
      <w:pPr>
        <w:ind w:firstLine="708"/>
        <w:rPr>
          <w:bCs/>
          <w:i/>
          <w:iCs/>
        </w:rPr>
      </w:pPr>
      <w:r w:rsidRPr="008635A0">
        <w:rPr>
          <w:bCs/>
          <w:i/>
          <w:iCs/>
          <w:spacing w:val="2"/>
          <w:shd w:val="clear" w:color="auto" w:fill="FFFFFF"/>
        </w:rPr>
        <w:t>Дополнительные сведения об особенностях выполнения обработки катетера (смена повязки):</w:t>
      </w:r>
    </w:p>
    <w:p w14:paraId="6B450CC7" w14:textId="77777777" w:rsidR="00145D23" w:rsidRPr="001352F1" w:rsidRDefault="00145D23" w:rsidP="00F155BE">
      <w:pPr>
        <w:pStyle w:val="aff"/>
        <w:numPr>
          <w:ilvl w:val="0"/>
          <w:numId w:val="117"/>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53080E80"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77212707"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4DE33246"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200C95A7" w14:textId="77777777" w:rsidR="00145D23" w:rsidRPr="00952000" w:rsidRDefault="00145D23" w:rsidP="00F155BE">
      <w:pPr>
        <w:pStyle w:val="aff"/>
        <w:numPr>
          <w:ilvl w:val="0"/>
          <w:numId w:val="117"/>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1DD5E290" w14:textId="77777777" w:rsidR="00145D23" w:rsidRDefault="00145D23" w:rsidP="00F155BE">
      <w:pPr>
        <w:pStyle w:val="aff"/>
        <w:numPr>
          <w:ilvl w:val="0"/>
          <w:numId w:val="117"/>
        </w:numPr>
        <w:rPr>
          <w:rFonts w:cs="Times New Roman"/>
          <w:spacing w:val="2"/>
          <w:szCs w:val="24"/>
          <w:shd w:val="clear" w:color="auto" w:fill="FFFFFF"/>
        </w:rPr>
      </w:pPr>
      <w:r w:rsidRPr="00952000">
        <w:rPr>
          <w:rFonts w:cs="Times New Roman"/>
          <w:spacing w:val="2"/>
          <w:szCs w:val="24"/>
          <w:shd w:val="clear" w:color="auto" w:fill="FFFFFF"/>
        </w:rPr>
        <w:lastRenderedPageBreak/>
        <w:t>Визуальный осмотр места установки сосудистого катетера проводить не реже 1 раза в сутки</w:t>
      </w:r>
    </w:p>
    <w:p w14:paraId="31617F50" w14:textId="3305D49B" w:rsidR="00145D23" w:rsidRDefault="00145D23" w:rsidP="00145D23">
      <w:pPr>
        <w:widowControl w:val="0"/>
        <w:autoSpaceDE w:val="0"/>
        <w:autoSpaceDN w:val="0"/>
        <w:adjustRightInd w:val="0"/>
        <w:spacing w:line="240" w:lineRule="auto"/>
        <w:ind w:left="640" w:hanging="640"/>
      </w:pPr>
    </w:p>
    <w:p w14:paraId="52276B47" w14:textId="6B4157A6" w:rsidR="00B52C13" w:rsidRPr="00026287" w:rsidRDefault="00F155BE" w:rsidP="00B52C13">
      <w:pPr>
        <w:pStyle w:val="2"/>
        <w:rPr>
          <w:szCs w:val="28"/>
          <w:lang w:val="ru-RU"/>
        </w:rPr>
      </w:pPr>
      <w:bookmarkStart w:id="159" w:name="_Toc64624812"/>
      <w:r w:rsidRPr="00FB213B">
        <w:rPr>
          <w:szCs w:val="28"/>
        </w:rPr>
        <w:t>Приложение А3.</w:t>
      </w:r>
      <w:bookmarkStart w:id="160" w:name="_Toc64477951"/>
      <w:r w:rsidR="00EA15AE">
        <w:rPr>
          <w:szCs w:val="28"/>
          <w:lang w:val="ru-RU"/>
        </w:rPr>
        <w:t>8</w:t>
      </w:r>
      <w:r w:rsidR="00B52C13">
        <w:rPr>
          <w:szCs w:val="28"/>
          <w:lang w:val="ru-RU"/>
        </w:rPr>
        <w:t xml:space="preserve"> </w:t>
      </w:r>
      <w:r w:rsidR="00B52C13">
        <w:t>Применение</w:t>
      </w:r>
      <w:r w:rsidR="00B52C13" w:rsidRPr="009848E0">
        <w:t xml:space="preserve"> компонентов донорской крови у </w:t>
      </w:r>
      <w:r w:rsidR="00B52C13" w:rsidRPr="00026287">
        <w:t>пациентов</w:t>
      </w:r>
      <w:bookmarkEnd w:id="159"/>
      <w:bookmarkEnd w:id="160"/>
      <w:r w:rsidR="00113F63" w:rsidRPr="00026287">
        <w:rPr>
          <w:lang w:val="ru-RU"/>
        </w:rPr>
        <w:t xml:space="preserve"> с лейкозами</w:t>
      </w:r>
    </w:p>
    <w:p w14:paraId="4D4B513E" w14:textId="77777777" w:rsidR="00B52C13" w:rsidRDefault="00B52C13" w:rsidP="00B52C13"/>
    <w:p w14:paraId="5D78982E" w14:textId="4976BD1A" w:rsidR="00B52C13" w:rsidRPr="00106C1D" w:rsidRDefault="00B52C13" w:rsidP="00B52C13">
      <w:pPr>
        <w:ind w:firstLine="708"/>
        <w:contextualSpacing/>
      </w:pPr>
      <w:r w:rsidRPr="004C7AAC">
        <w:t xml:space="preserve">Основным медицинским </w:t>
      </w:r>
      <w:r w:rsidRPr="00E74023">
        <w:t xml:space="preserve">показанием </w:t>
      </w:r>
      <w:r w:rsidR="00026287">
        <w:t>у</w:t>
      </w:r>
      <w:r w:rsidR="00113F63">
        <w:t xml:space="preserve"> </w:t>
      </w:r>
      <w:r w:rsidR="00113F63" w:rsidRPr="00E74023">
        <w:t xml:space="preserve">пациентов </w:t>
      </w:r>
      <w:r w:rsidR="00113F63" w:rsidRPr="00026287">
        <w:t xml:space="preserve">с лейкозами </w:t>
      </w:r>
      <w:r w:rsidRPr="00E74023">
        <w:t xml:space="preserve">к трансфузии эритроцитов является неадекватная оксигенация </w:t>
      </w:r>
      <w:r>
        <w:t xml:space="preserve">органов и тканей </w:t>
      </w:r>
      <w:r w:rsidRPr="00E74023">
        <w:t>и связанный с этим риск осложнений.</w:t>
      </w:r>
      <w:r>
        <w:t xml:space="preserve"> </w:t>
      </w:r>
      <w:r w:rsidRPr="00E74023">
        <w:t xml:space="preserve">Переливание донорских тромбоцитов проводят </w:t>
      </w:r>
      <w:r w:rsidRPr="00E74023">
        <w:rPr>
          <w:lang w:val="en-US"/>
        </w:rPr>
        <w:t>c</w:t>
      </w:r>
      <w:r w:rsidRPr="00E74023">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t xml:space="preserve"> При необходимости </w:t>
      </w:r>
      <w:r w:rsidRPr="00E74023">
        <w:t>восполнения дефицита факторов свертывания</w:t>
      </w:r>
      <w:r>
        <w:t xml:space="preserve"> </w:t>
      </w:r>
      <w:r w:rsidRPr="00E74023">
        <w:t>универсальным препаратом</w:t>
      </w:r>
      <w:r w:rsidRPr="009848E0">
        <w:t xml:space="preserve"> </w:t>
      </w:r>
      <w:r w:rsidRPr="00E74023">
        <w:t xml:space="preserve">на сегодняшний день является </w:t>
      </w:r>
      <w:r>
        <w:t>с</w:t>
      </w:r>
      <w:r w:rsidRPr="00E74023">
        <w:t>вежезамороженная плазма (СЗП</w:t>
      </w:r>
      <w:r>
        <w:t>)</w:t>
      </w:r>
      <w:r w:rsidRPr="00E74023">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t xml:space="preserve">также </w:t>
      </w:r>
      <w:r w:rsidRPr="00E74023">
        <w:t xml:space="preserve">для </w:t>
      </w:r>
      <w:r w:rsidRPr="00E74023">
        <w:rPr>
          <w:color w:val="000000"/>
        </w:rPr>
        <w:t>возмещения объема при проведении</w:t>
      </w:r>
      <w:r w:rsidRPr="004C7AAC">
        <w:rPr>
          <w:color w:val="000000"/>
        </w:rPr>
        <w:t xml:space="preserve"> </w:t>
      </w:r>
      <w:r w:rsidRPr="004C7AAC">
        <w:t xml:space="preserve">процедур плазмафереза при гиперлейкоцитозе, </w:t>
      </w:r>
      <w:r>
        <w:t>Выбор конкретного вида компонента крови для гемотрансфузии (тип эритроцитосодержащего компонента</w:t>
      </w:r>
      <w:r w:rsidRPr="003B52EE">
        <w:t xml:space="preserve"> крови</w:t>
      </w:r>
      <w:r>
        <w:t xml:space="preserve">, тип </w:t>
      </w:r>
      <w:r w:rsidRPr="003B52EE">
        <w:rPr>
          <w:bCs/>
          <w:iCs/>
        </w:rPr>
        <w:t>концентрата тромбоцитов</w:t>
      </w:r>
      <w:r>
        <w:rPr>
          <w:bCs/>
          <w:iCs/>
        </w:rPr>
        <w:t xml:space="preserve">, тип препарата </w:t>
      </w:r>
      <w:r w:rsidRPr="003B52EE">
        <w:rPr>
          <w:iCs/>
        </w:rPr>
        <w:t>плазмы</w:t>
      </w:r>
      <w:r>
        <w:rPr>
          <w:iCs/>
        </w:rPr>
        <w:t xml:space="preserve">) осуществляется лечащим врачом или врачом-трансфузиологом в соответствии с клинической ситуаций и на основании </w:t>
      </w:r>
      <w:r w:rsidRPr="00EE003B">
        <w:t>Приказа Минздрава России от 28.10.2020 N 1170н</w:t>
      </w:r>
      <w:r w:rsidRPr="00EE003B">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lang w:val="en-US"/>
        </w:rPr>
        <w:t>N</w:t>
      </w:r>
      <w:r w:rsidRPr="00EE003B">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t>, рекомендациями «Клиническое использование эритроцитсодержащих компонентов крови»  (2018</w:t>
      </w:r>
      <w:r w:rsidRPr="00360841">
        <w:t xml:space="preserve"> </w:t>
      </w:r>
      <w:r>
        <w:t>г</w:t>
      </w:r>
      <w:r w:rsidRPr="00360841">
        <w:t>.</w:t>
      </w:r>
      <w:r>
        <w:t xml:space="preserve">), </w:t>
      </w:r>
      <w:r w:rsidRPr="00106C1D">
        <w:t xml:space="preserve">Постановления от 22.06.2019 г. </w:t>
      </w:r>
      <w:r w:rsidRPr="00106C1D">
        <w:rPr>
          <w:lang w:val="en-US"/>
        </w:rPr>
        <w:t>N</w:t>
      </w:r>
      <w:r w:rsidRPr="00106C1D">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767302AF" w14:textId="77777777" w:rsidR="00B52C13" w:rsidRDefault="00B52C13" w:rsidP="00B52C13">
      <w:pPr>
        <w:contextualSpacing/>
        <w:rPr>
          <w:b/>
        </w:rPr>
      </w:pPr>
    </w:p>
    <w:p w14:paraId="353AFBF2" w14:textId="77777777" w:rsidR="00B52C13" w:rsidRPr="00360841" w:rsidRDefault="00B52C13" w:rsidP="00B52C13">
      <w:pPr>
        <w:contextualSpacing/>
        <w:rPr>
          <w:i/>
          <w:u w:val="single"/>
        </w:rPr>
      </w:pPr>
      <w:r w:rsidRPr="00360841">
        <w:rPr>
          <w:i/>
          <w:u w:val="single"/>
        </w:rPr>
        <w:t>Трансфузии эритроцитосодержащих компонентов крови (ЭСК)</w:t>
      </w:r>
    </w:p>
    <w:p w14:paraId="32E03CDF" w14:textId="77777777" w:rsidR="00B52C13" w:rsidRPr="00FA3E28" w:rsidRDefault="00B52C13" w:rsidP="00B52C13">
      <w:pPr>
        <w:ind w:firstLine="708"/>
        <w:rPr>
          <w:u w:val="single"/>
        </w:rPr>
      </w:pPr>
      <w:r w:rsidRPr="00FA3E28">
        <w:rPr>
          <w:bCs/>
          <w:u w:val="single"/>
        </w:rPr>
        <w:t>Необходимые исследования до трансфузии</w:t>
      </w:r>
    </w:p>
    <w:p w14:paraId="5F8BF533" w14:textId="40E2556E" w:rsidR="00B52C13" w:rsidRDefault="00B52C13" w:rsidP="00B52C13">
      <w:pPr>
        <w:ind w:firstLine="708"/>
      </w:pPr>
      <w:r>
        <w:t xml:space="preserve">Всем пациентам </w:t>
      </w:r>
      <w:r w:rsidR="00026287">
        <w:t xml:space="preserve">с лейкозами </w:t>
      </w:r>
      <w:r>
        <w:t xml:space="preserve">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74A9C97" w14:textId="77777777" w:rsidR="00B52C13" w:rsidRPr="00360841" w:rsidRDefault="00B52C13" w:rsidP="001E2558">
      <w:pPr>
        <w:pStyle w:val="aff"/>
        <w:numPr>
          <w:ilvl w:val="0"/>
          <w:numId w:val="132"/>
        </w:numPr>
        <w:rPr>
          <w:szCs w:val="24"/>
        </w:rPr>
      </w:pPr>
      <w:r w:rsidRPr="00360841">
        <w:rPr>
          <w:rFonts w:eastAsia="Times New Roman"/>
          <w:szCs w:val="24"/>
        </w:rPr>
        <w:t>определение группы крови по системе AB0 и резус-принадлежности;</w:t>
      </w:r>
    </w:p>
    <w:p w14:paraId="24661863" w14:textId="77777777" w:rsidR="00B52C13" w:rsidRPr="00360841" w:rsidRDefault="00B52C13" w:rsidP="001E2558">
      <w:pPr>
        <w:pStyle w:val="aff"/>
        <w:numPr>
          <w:ilvl w:val="0"/>
          <w:numId w:val="132"/>
        </w:numPr>
        <w:rPr>
          <w:szCs w:val="24"/>
        </w:rPr>
      </w:pPr>
      <w:r w:rsidRPr="00360841">
        <w:rPr>
          <w:rFonts w:eastAsia="Times New Roman"/>
          <w:szCs w:val="24"/>
        </w:rPr>
        <w:t>определение антигена K;</w:t>
      </w:r>
    </w:p>
    <w:p w14:paraId="7BC24509" w14:textId="77777777" w:rsidR="00B52C13" w:rsidRPr="00360841" w:rsidRDefault="00B52C13" w:rsidP="001E2558">
      <w:pPr>
        <w:pStyle w:val="aff"/>
        <w:numPr>
          <w:ilvl w:val="0"/>
          <w:numId w:val="132"/>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66DF5783" w14:textId="15EEE135" w:rsidR="00B52C13" w:rsidRPr="00360841" w:rsidRDefault="00B52C13" w:rsidP="001E2558">
      <w:pPr>
        <w:pStyle w:val="aff"/>
        <w:numPr>
          <w:ilvl w:val="0"/>
          <w:numId w:val="132"/>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212D3680" w14:textId="77777777" w:rsidR="00B52C13" w:rsidRDefault="00B52C13" w:rsidP="00B52C13">
      <w:pPr>
        <w:ind w:firstLine="708"/>
      </w:pPr>
      <w: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E909448" w14:textId="77777777" w:rsidR="00B52C13" w:rsidRDefault="00B52C13" w:rsidP="00B52C13">
      <w:pPr>
        <w:ind w:firstLine="708"/>
      </w:pPr>
      <w: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vertAlign w:val="superscript"/>
          <w:lang w:val="en-US"/>
        </w:rPr>
        <w:t>W</w:t>
      </w:r>
      <w:r>
        <w:t>.</w:t>
      </w:r>
    </w:p>
    <w:p w14:paraId="6B956871" w14:textId="77777777" w:rsidR="00B52C13" w:rsidRDefault="00B52C13" w:rsidP="00B52C13">
      <w:pPr>
        <w:ind w:firstLine="708"/>
      </w:pPr>
      <w:r>
        <w:t xml:space="preserve">Индивидуальный подбор компонентов крови осуществляется реципиентам, имеющим: </w:t>
      </w:r>
    </w:p>
    <w:p w14:paraId="5DD4B288" w14:textId="77777777" w:rsidR="00B52C13" w:rsidRPr="00360841" w:rsidRDefault="00B52C13" w:rsidP="001E2558">
      <w:pPr>
        <w:pStyle w:val="aff"/>
        <w:numPr>
          <w:ilvl w:val="0"/>
          <w:numId w:val="133"/>
        </w:numPr>
        <w:rPr>
          <w:rFonts w:eastAsia="Times New Roman"/>
          <w:szCs w:val="24"/>
        </w:rPr>
      </w:pPr>
      <w:r w:rsidRPr="00360841">
        <w:rPr>
          <w:rFonts w:eastAsia="Times New Roman"/>
          <w:szCs w:val="24"/>
          <w:lang w:eastAsia="ru-RU"/>
        </w:rPr>
        <w:t>посттрансфузионные осложнения в анамнезе</w:t>
      </w:r>
    </w:p>
    <w:p w14:paraId="43D1F26F" w14:textId="77777777" w:rsidR="00B52C13" w:rsidRPr="00360841" w:rsidRDefault="00B52C13" w:rsidP="001E2558">
      <w:pPr>
        <w:pStyle w:val="aff"/>
        <w:numPr>
          <w:ilvl w:val="0"/>
          <w:numId w:val="133"/>
        </w:numPr>
        <w:rPr>
          <w:rFonts w:eastAsia="Times New Roman"/>
          <w:szCs w:val="24"/>
          <w:lang w:eastAsia="ru-RU"/>
        </w:rPr>
      </w:pPr>
      <w:r w:rsidRPr="00360841">
        <w:rPr>
          <w:rFonts w:eastAsia="Times New Roman"/>
          <w:szCs w:val="24"/>
          <w:lang w:eastAsia="ru-RU"/>
        </w:rPr>
        <w:t>беременность</w:t>
      </w:r>
    </w:p>
    <w:p w14:paraId="684E5CCC" w14:textId="77777777" w:rsidR="00B52C13" w:rsidRPr="00360841" w:rsidRDefault="00B52C13" w:rsidP="001E2558">
      <w:pPr>
        <w:pStyle w:val="aff"/>
        <w:numPr>
          <w:ilvl w:val="0"/>
          <w:numId w:val="133"/>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214ADB19" w14:textId="77777777" w:rsidR="00B52C13" w:rsidRPr="00360841" w:rsidRDefault="00B52C13" w:rsidP="001E2558">
      <w:pPr>
        <w:pStyle w:val="aff"/>
        <w:numPr>
          <w:ilvl w:val="0"/>
          <w:numId w:val="133"/>
        </w:numPr>
        <w:rPr>
          <w:rFonts w:eastAsia="Times New Roman"/>
          <w:szCs w:val="24"/>
        </w:rPr>
      </w:pPr>
      <w:r w:rsidRPr="00360841">
        <w:rPr>
          <w:rFonts w:eastAsia="Times New Roman"/>
          <w:szCs w:val="24"/>
          <w:lang w:eastAsia="ru-RU"/>
        </w:rPr>
        <w:t xml:space="preserve">аллоиммунные антитела. </w:t>
      </w:r>
    </w:p>
    <w:p w14:paraId="4FC41184" w14:textId="77777777" w:rsidR="00B52C13" w:rsidRDefault="00B52C13" w:rsidP="00B52C13">
      <w:pPr>
        <w:ind w:firstLine="708"/>
      </w:pPr>
      <w:r w:rsidRPr="001A5953">
        <w:lastRenderedPageBreak/>
        <w:t>Индивидуальный подбор не отменяет постановку пробы на совместимость на плоскости</w:t>
      </w:r>
      <w:r>
        <w:t xml:space="preserve"> при комнатной температуре</w:t>
      </w:r>
      <w:r w:rsidRPr="001A5953">
        <w:t xml:space="preserve"> и биологическую пробу врачом, проводящим трансфузию.</w:t>
      </w:r>
    </w:p>
    <w:p w14:paraId="2FE0E113" w14:textId="77777777" w:rsidR="00B52C13" w:rsidRDefault="00B52C13" w:rsidP="00B52C13">
      <w:pPr>
        <w:ind w:firstLine="708"/>
      </w:pPr>
      <w:r>
        <w:t>При определении показаний к трансфузиям компонентов донорской крови обязательно проводятся следующие лабораторные исследования:</w:t>
      </w:r>
    </w:p>
    <w:p w14:paraId="612773DC" w14:textId="77777777" w:rsidR="00B52C13" w:rsidRPr="00360841" w:rsidRDefault="00B52C13" w:rsidP="001E2558">
      <w:pPr>
        <w:pStyle w:val="aff"/>
        <w:numPr>
          <w:ilvl w:val="0"/>
          <w:numId w:val="134"/>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4194B695" w14:textId="77777777" w:rsidR="00B52C13" w:rsidRPr="00360841" w:rsidRDefault="00B52C13" w:rsidP="001E2558">
      <w:pPr>
        <w:pStyle w:val="aff"/>
        <w:numPr>
          <w:ilvl w:val="0"/>
          <w:numId w:val="134"/>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012D4F0B" w14:textId="77777777" w:rsidR="00B52C13" w:rsidRPr="00360841" w:rsidRDefault="00B52C13" w:rsidP="001E2558">
      <w:pPr>
        <w:pStyle w:val="aff"/>
        <w:numPr>
          <w:ilvl w:val="0"/>
          <w:numId w:val="134"/>
        </w:numPr>
        <w:rPr>
          <w:szCs w:val="24"/>
        </w:rPr>
      </w:pPr>
      <w:r w:rsidRPr="00360841">
        <w:rPr>
          <w:rFonts w:eastAsia="Times New Roman"/>
          <w:szCs w:val="24"/>
        </w:rPr>
        <w:t>После трансфузии компонентов крови</w:t>
      </w:r>
    </w:p>
    <w:p w14:paraId="423E1577" w14:textId="77777777" w:rsidR="00B52C13" w:rsidRPr="004E4312" w:rsidRDefault="00B52C13" w:rsidP="00B52C13">
      <w:pPr>
        <w:rPr>
          <w:b/>
          <w:u w:val="single"/>
        </w:rPr>
      </w:pPr>
      <w:r w:rsidRPr="004E4312">
        <w:rPr>
          <w:u w:val="single"/>
        </w:rPr>
        <w:t>Показания к переливанию ЭСК</w:t>
      </w:r>
    </w:p>
    <w:p w14:paraId="62CA401C" w14:textId="5D9AA2B5" w:rsidR="00B52C13" w:rsidRPr="003E19FB" w:rsidRDefault="00B52C13" w:rsidP="001E2558">
      <w:pPr>
        <w:pStyle w:val="FitzBullet"/>
        <w:numPr>
          <w:ilvl w:val="0"/>
          <w:numId w:val="135"/>
        </w:numPr>
        <w:tabs>
          <w:tab w:val="clear" w:pos="317"/>
          <w:tab w:val="left" w:pos="144"/>
        </w:tabs>
        <w:spacing w:before="0" w:after="0"/>
      </w:pPr>
      <w:r w:rsidRPr="003E19FB">
        <w:t xml:space="preserve">Пациентам </w:t>
      </w:r>
      <w:r w:rsidR="00026287">
        <w:t xml:space="preserve">ОМЛ </w:t>
      </w:r>
      <w:r w:rsidRPr="003E19FB">
        <w:t>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40A5B3A" w14:textId="6DE45CEA" w:rsidR="00B52C13" w:rsidRPr="003E19FB" w:rsidRDefault="00B52C13" w:rsidP="001E2558">
      <w:pPr>
        <w:pStyle w:val="FitzBullet"/>
        <w:numPr>
          <w:ilvl w:val="0"/>
          <w:numId w:val="135"/>
        </w:numPr>
        <w:tabs>
          <w:tab w:val="clear" w:pos="317"/>
          <w:tab w:val="left" w:pos="144"/>
        </w:tabs>
        <w:spacing w:before="0" w:after="0"/>
      </w:pPr>
      <w:r w:rsidRPr="003E19FB">
        <w:t xml:space="preserve">Пациентам </w:t>
      </w:r>
      <w:r w:rsidR="00026287">
        <w:t xml:space="preserve">ОМЛ </w:t>
      </w:r>
      <w:r w:rsidRPr="003E19FB">
        <w:t>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1C5A6683" w14:textId="1F83523C" w:rsidR="00B52C13" w:rsidRPr="003E19FB" w:rsidRDefault="00B52C13" w:rsidP="001E2558">
      <w:pPr>
        <w:pStyle w:val="FitzBullet"/>
        <w:numPr>
          <w:ilvl w:val="0"/>
          <w:numId w:val="135"/>
        </w:numPr>
        <w:tabs>
          <w:tab w:val="clear" w:pos="317"/>
          <w:tab w:val="left" w:pos="144"/>
        </w:tabs>
        <w:spacing w:before="0" w:after="0"/>
      </w:pPr>
      <w:r w:rsidRPr="003E19FB">
        <w:t xml:space="preserve">Пациентам </w:t>
      </w:r>
      <w:r w:rsidR="00026287">
        <w:t xml:space="preserve">ОМЛ </w:t>
      </w:r>
      <w:r w:rsidRPr="003E19FB">
        <w:t>старше 60 лет трансфузии эритроцитов показаны при уровне гемоглобина &lt; 100 г/л.</w:t>
      </w:r>
    </w:p>
    <w:p w14:paraId="531B6A08" w14:textId="0CE65B72" w:rsidR="00B52C13" w:rsidRPr="003E19FB" w:rsidRDefault="00B52C13" w:rsidP="001E2558">
      <w:pPr>
        <w:pStyle w:val="FitzBullet"/>
        <w:numPr>
          <w:ilvl w:val="0"/>
          <w:numId w:val="135"/>
        </w:numPr>
        <w:tabs>
          <w:tab w:val="clear" w:pos="317"/>
          <w:tab w:val="left" w:pos="144"/>
        </w:tabs>
        <w:spacing w:before="0" w:after="0"/>
      </w:pPr>
      <w:r w:rsidRPr="003E19FB">
        <w:t xml:space="preserve">Беременным пациенткам с </w:t>
      </w:r>
      <w:r w:rsidR="00026287">
        <w:t>ОМЛ</w:t>
      </w:r>
      <w:r w:rsidRPr="003E19FB">
        <w:t xml:space="preserve"> рекомендовано обеспечивать уровень гемоглобина в крови не менее 80 г/л.</w:t>
      </w:r>
    </w:p>
    <w:p w14:paraId="5DBFA8D2" w14:textId="77777777" w:rsidR="00B52C13" w:rsidRPr="004E4312" w:rsidRDefault="00B52C13" w:rsidP="00B52C13">
      <w:pPr>
        <w:rPr>
          <w:b/>
          <w:u w:val="single"/>
        </w:rPr>
      </w:pPr>
      <w:r w:rsidRPr="004E4312">
        <w:rPr>
          <w:u w:val="single"/>
        </w:rPr>
        <w:t>Показания к ЭСК при острой анемии вследствие массивной кровопотери</w:t>
      </w:r>
    </w:p>
    <w:p w14:paraId="1CBC5A0E" w14:textId="77777777" w:rsidR="00B52C13" w:rsidRPr="003E19FB" w:rsidRDefault="00B52C13" w:rsidP="001E2558">
      <w:pPr>
        <w:pStyle w:val="FitzBullet"/>
        <w:numPr>
          <w:ilvl w:val="0"/>
          <w:numId w:val="135"/>
        </w:numPr>
        <w:tabs>
          <w:tab w:val="clear" w:pos="317"/>
          <w:tab w:val="left" w:pos="144"/>
        </w:tabs>
        <w:spacing w:before="0" w:after="0"/>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00D795CB" w14:textId="77777777" w:rsidR="00B52C13" w:rsidRPr="003E19FB" w:rsidRDefault="00B52C13" w:rsidP="001E2558">
      <w:pPr>
        <w:pStyle w:val="FitzBullet"/>
        <w:numPr>
          <w:ilvl w:val="0"/>
          <w:numId w:val="135"/>
        </w:numPr>
        <w:tabs>
          <w:tab w:val="clear" w:pos="317"/>
          <w:tab w:val="left" w:pos="144"/>
        </w:tabs>
        <w:spacing w:before="0" w:after="0"/>
      </w:pPr>
      <w:r w:rsidRPr="003E19FB">
        <w:t>Уровень гемоглобина ниже 70—90 г/л при активном кровотечении.</w:t>
      </w:r>
    </w:p>
    <w:p w14:paraId="699A43E4" w14:textId="77777777" w:rsidR="00B52C13" w:rsidRPr="003E19FB" w:rsidRDefault="00B52C13" w:rsidP="001E2558">
      <w:pPr>
        <w:pStyle w:val="FitzBullet"/>
        <w:numPr>
          <w:ilvl w:val="0"/>
          <w:numId w:val="135"/>
        </w:numPr>
        <w:tabs>
          <w:tab w:val="clear" w:pos="317"/>
          <w:tab w:val="left" w:pos="144"/>
        </w:tabs>
        <w:spacing w:before="0" w:after="0"/>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E2B760B" w14:textId="77777777" w:rsidR="00B52C13" w:rsidRDefault="00B52C13" w:rsidP="001E2558">
      <w:pPr>
        <w:pStyle w:val="FitzBullet"/>
        <w:numPr>
          <w:ilvl w:val="0"/>
          <w:numId w:val="135"/>
        </w:numPr>
        <w:tabs>
          <w:tab w:val="clear" w:pos="317"/>
          <w:tab w:val="left" w:pos="144"/>
        </w:tabs>
        <w:spacing w:before="0" w:after="0"/>
      </w:pPr>
      <w:r w:rsidRPr="003E19FB">
        <w:t>Рекомендуется соблюдение формулы 1:1:1, обозначающей должное соотношение эритроцитов, СЗП и тромбоцитов.</w:t>
      </w:r>
    </w:p>
    <w:p w14:paraId="445C5EBC" w14:textId="77777777" w:rsidR="00B52C13" w:rsidRPr="003E19FB" w:rsidRDefault="00B52C13" w:rsidP="00B52C13">
      <w:pPr>
        <w:pStyle w:val="FitzBullet"/>
        <w:spacing w:before="0" w:after="0"/>
        <w:ind w:left="720" w:firstLine="0"/>
      </w:pPr>
    </w:p>
    <w:p w14:paraId="26AB2ADD" w14:textId="77777777" w:rsidR="00B52C13" w:rsidRPr="00360841" w:rsidRDefault="00B52C13" w:rsidP="00B52C13">
      <w:pPr>
        <w:rPr>
          <w:bCs/>
          <w:i/>
          <w:iCs/>
          <w:u w:val="single"/>
        </w:rPr>
      </w:pPr>
      <w:r w:rsidRPr="00360841">
        <w:rPr>
          <w:bCs/>
          <w:i/>
          <w:iCs/>
          <w:u w:val="single"/>
        </w:rPr>
        <w:t>Трансфузии концентрата тромбоцитов</w:t>
      </w:r>
    </w:p>
    <w:p w14:paraId="0F982E97" w14:textId="77777777" w:rsidR="00B52C13" w:rsidRPr="003E19FB" w:rsidRDefault="00B52C13" w:rsidP="00B52C13">
      <w:pPr>
        <w:ind w:firstLine="709"/>
        <w:contextualSpacing/>
        <w:rPr>
          <w:color w:val="333333"/>
        </w:rPr>
      </w:pPr>
      <w:r>
        <w:rPr>
          <w:color w:val="373838"/>
        </w:rPr>
        <w:t xml:space="preserve">Считается, что </w:t>
      </w:r>
      <w:r w:rsidRPr="003E19FB">
        <w:rPr>
          <w:color w:val="333333"/>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rPr>
        <w:t>х</w:t>
      </w:r>
      <w:r w:rsidRPr="003E19FB">
        <w:rPr>
          <w:color w:val="333333"/>
        </w:rPr>
        <w:t>10</w:t>
      </w:r>
      <w:r w:rsidRPr="003E19FB">
        <w:rPr>
          <w:color w:val="333333"/>
          <w:vertAlign w:val="superscript"/>
        </w:rPr>
        <w:t>9</w:t>
      </w:r>
      <w:r w:rsidRPr="003E19FB">
        <w:rPr>
          <w:color w:val="333333"/>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rPr>
        <w:t>-30</w:t>
      </w:r>
      <w:r>
        <w:t>х</w:t>
      </w:r>
      <w:r w:rsidRPr="003E19FB">
        <w:rPr>
          <w:color w:val="333333"/>
        </w:rPr>
        <w:t>10</w:t>
      </w:r>
      <w:r w:rsidRPr="003E19FB">
        <w:rPr>
          <w:color w:val="333333"/>
          <w:vertAlign w:val="superscript"/>
        </w:rPr>
        <w:t>9</w:t>
      </w:r>
      <w:r w:rsidRPr="003E19FB">
        <w:rPr>
          <w:color w:val="333333"/>
        </w:rPr>
        <w:t>/л и ниже, а перед люмбальной пункцией или объемной операцией пороговый уровень тромбоцитов повышается до 50</w:t>
      </w:r>
      <w:r>
        <w:rPr>
          <w:color w:val="333333"/>
        </w:rPr>
        <w:t>х</w:t>
      </w:r>
      <w:r w:rsidRPr="003E19FB">
        <w:rPr>
          <w:color w:val="333333"/>
        </w:rPr>
        <w:t>10</w:t>
      </w:r>
      <w:r w:rsidRPr="003E19FB">
        <w:rPr>
          <w:color w:val="333333"/>
          <w:vertAlign w:val="superscript"/>
        </w:rPr>
        <w:t>9</w:t>
      </w:r>
      <w:r w:rsidRPr="003E19FB">
        <w:rPr>
          <w:color w:val="333333"/>
        </w:rPr>
        <w:t>/л</w:t>
      </w:r>
      <w:r>
        <w:rPr>
          <w:color w:val="333333"/>
        </w:rPr>
        <w:t>.</w:t>
      </w:r>
      <w:r>
        <w:t xml:space="preserve"> </w:t>
      </w:r>
    </w:p>
    <w:p w14:paraId="5C400336" w14:textId="089B09E4" w:rsidR="00B52C13" w:rsidRDefault="00B52C13" w:rsidP="00B52C13">
      <w:pPr>
        <w:ind w:firstLine="709"/>
        <w:contextualSpacing/>
        <w:rPr>
          <w:bCs/>
        </w:rPr>
      </w:pPr>
      <w:r>
        <w:t xml:space="preserve">При </w:t>
      </w:r>
      <w:r w:rsidR="00026287" w:rsidRPr="00026287">
        <w:t>лейкозах</w:t>
      </w:r>
      <w:r>
        <w:t xml:space="preserve">, </w:t>
      </w:r>
      <w:r w:rsidR="00026287">
        <w:t xml:space="preserve">особенно в ситуациях, </w:t>
      </w:r>
      <w:r>
        <w:t xml:space="preserve">ассоциированных с повышенным риском геморрагических осложнений, пороговый уровень тромбоцитов </w:t>
      </w:r>
      <w:r w:rsidR="00026287">
        <w:t>должен</w:t>
      </w:r>
      <w:r>
        <w:t xml:space="preserve"> быть увеличен. Так,  </w:t>
      </w:r>
      <w:r>
        <w:rPr>
          <w:bCs/>
        </w:rPr>
        <w:t xml:space="preserve">у  </w:t>
      </w:r>
      <w:r w:rsidRPr="003E19FB">
        <w:t>беременны</w:t>
      </w:r>
      <w:r>
        <w:t>х</w:t>
      </w:r>
      <w:r w:rsidRPr="003E19FB">
        <w:t xml:space="preserve"> пациент</w:t>
      </w:r>
      <w:r>
        <w:t>ок</w:t>
      </w:r>
      <w:r w:rsidRPr="003E19FB">
        <w:t xml:space="preserve"> </w:t>
      </w:r>
      <w:r w:rsidR="00113F63" w:rsidRPr="00026287">
        <w:rPr>
          <w:bCs/>
        </w:rPr>
        <w:t xml:space="preserve">с лейкозом </w:t>
      </w:r>
      <w:r w:rsidRPr="003E19FB">
        <w:rPr>
          <w:bCs/>
        </w:rPr>
        <w:t>пороговый уровень тромбоцитов составляет 30</w:t>
      </w:r>
      <w:r>
        <w:rPr>
          <w:bCs/>
        </w:rPr>
        <w:t>х</w:t>
      </w:r>
      <w:r w:rsidRPr="003E19FB">
        <w:rPr>
          <w:bCs/>
        </w:rPr>
        <w:t>10</w:t>
      </w:r>
      <w:r w:rsidRPr="003E19FB">
        <w:rPr>
          <w:bCs/>
          <w:vertAlign w:val="superscript"/>
        </w:rPr>
        <w:t>9</w:t>
      </w:r>
      <w:r w:rsidRPr="003E19FB">
        <w:rPr>
          <w:bCs/>
        </w:rPr>
        <w:t>/л.</w:t>
      </w:r>
    </w:p>
    <w:p w14:paraId="1EC81CD7" w14:textId="77777777" w:rsidR="00B52C13" w:rsidRPr="003E19FB" w:rsidRDefault="00B52C13" w:rsidP="00B52C13">
      <w:pPr>
        <w:ind w:firstLine="709"/>
        <w:contextualSpacing/>
      </w:pPr>
      <w:r w:rsidRPr="003E19FB">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t>е</w:t>
      </w:r>
      <w:r w:rsidRPr="003E19FB">
        <w:t>мся кровотечении.</w:t>
      </w:r>
      <w:r>
        <w:t xml:space="preserve"> </w:t>
      </w:r>
      <w:r w:rsidRPr="003E19FB">
        <w:t xml:space="preserve">При тромбоцитопатиях трансфузия тромбоцитов также </w:t>
      </w:r>
      <w:r>
        <w:t xml:space="preserve">рутинно не показана, и </w:t>
      </w:r>
      <w:r w:rsidRPr="003E19FB">
        <w:t>осуществляется только в неотложных ситуациях: при массивных кровотечениях, операциях, родах.</w:t>
      </w:r>
    </w:p>
    <w:p w14:paraId="7E071EFF" w14:textId="77777777" w:rsidR="00B52C13" w:rsidRDefault="00B52C13" w:rsidP="00B52C13">
      <w:pPr>
        <w:ind w:firstLine="709"/>
        <w:contextualSpacing/>
      </w:pPr>
      <w:r w:rsidRPr="002A1C4D">
        <w:rPr>
          <w:u w:val="single"/>
        </w:rPr>
        <w:t>Показания к переливанию концентрата тромбоцитов с профилактической целью</w:t>
      </w:r>
      <w:r w:rsidRPr="00BA458B">
        <w:t xml:space="preserve"> приведены в табл. 1.</w:t>
      </w:r>
    </w:p>
    <w:p w14:paraId="723D13FF" w14:textId="77777777" w:rsidR="00B52C13" w:rsidRDefault="00B52C13" w:rsidP="00B52C13">
      <w:pPr>
        <w:contextualSpacing/>
        <w:rPr>
          <w:bCs/>
        </w:rPr>
      </w:pPr>
    </w:p>
    <w:p w14:paraId="2C35051D" w14:textId="77777777" w:rsidR="00B52C13" w:rsidRPr="0008195A" w:rsidRDefault="00B52C13" w:rsidP="00B52C13">
      <w:pPr>
        <w:contextualSpacing/>
      </w:pPr>
      <w:r w:rsidRPr="0008195A">
        <w:rPr>
          <w:bCs/>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52C13" w:rsidRPr="004C7AAC" w14:paraId="5D09DCA8" w14:textId="77777777" w:rsidTr="00E00201">
        <w:tc>
          <w:tcPr>
            <w:tcW w:w="3007" w:type="dxa"/>
            <w:vAlign w:val="center"/>
          </w:tcPr>
          <w:p w14:paraId="0911FD89" w14:textId="77777777" w:rsidR="00B52C13" w:rsidRPr="00BA458B" w:rsidRDefault="00B52C13" w:rsidP="00E00201">
            <w:pPr>
              <w:pStyle w:val="Table-head-italic"/>
              <w:jc w:val="center"/>
              <w:rPr>
                <w:i w:val="0"/>
                <w:sz w:val="22"/>
                <w:szCs w:val="22"/>
                <w:lang w:val="ru-RU"/>
              </w:rPr>
            </w:pPr>
            <w:r w:rsidRPr="00BA458B">
              <w:rPr>
                <w:i w:val="0"/>
                <w:sz w:val="22"/>
                <w:szCs w:val="22"/>
                <w:lang w:val="ru-RU"/>
              </w:rPr>
              <w:t>Показание</w:t>
            </w:r>
          </w:p>
        </w:tc>
        <w:tc>
          <w:tcPr>
            <w:tcW w:w="2663" w:type="dxa"/>
            <w:vAlign w:val="center"/>
          </w:tcPr>
          <w:p w14:paraId="123815A3" w14:textId="77777777" w:rsidR="00B52C13" w:rsidRPr="00BA458B" w:rsidRDefault="00B52C13" w:rsidP="00E00201">
            <w:pPr>
              <w:pStyle w:val="Table-head-italic"/>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0CA2CFC8" w14:textId="77777777" w:rsidR="00B52C13" w:rsidRPr="00BA458B" w:rsidRDefault="00B52C13" w:rsidP="00E00201">
            <w:pPr>
              <w:pStyle w:val="Table-head-italic"/>
              <w:jc w:val="center"/>
              <w:rPr>
                <w:i w:val="0"/>
                <w:sz w:val="22"/>
                <w:szCs w:val="22"/>
                <w:lang w:val="ru-RU"/>
              </w:rPr>
            </w:pPr>
            <w:r w:rsidRPr="00BA458B">
              <w:rPr>
                <w:i w:val="0"/>
                <w:sz w:val="22"/>
                <w:szCs w:val="22"/>
                <w:lang w:val="ru-RU"/>
              </w:rPr>
              <w:t>Примечания</w:t>
            </w:r>
          </w:p>
        </w:tc>
      </w:tr>
      <w:tr w:rsidR="00B52C13" w:rsidRPr="004C7AAC" w14:paraId="58AE6447" w14:textId="77777777" w:rsidTr="00E00201">
        <w:tc>
          <w:tcPr>
            <w:tcW w:w="3007" w:type="dxa"/>
          </w:tcPr>
          <w:p w14:paraId="5E63114A" w14:textId="77777777" w:rsidR="00B52C13" w:rsidRPr="00BA458B" w:rsidRDefault="00B52C13" w:rsidP="00E00201">
            <w:pPr>
              <w:pStyle w:val="table-text-0"/>
              <w:spacing w:before="0"/>
              <w:ind w:firstLine="0"/>
              <w:rPr>
                <w:sz w:val="22"/>
                <w:szCs w:val="22"/>
              </w:rPr>
            </w:pPr>
            <w:r w:rsidRPr="00BA458B">
              <w:rPr>
                <w:sz w:val="22"/>
                <w:szCs w:val="22"/>
              </w:rPr>
              <w:t>Во время или после химиотерапии, в период миелотоксического агранулоцитоза</w:t>
            </w:r>
          </w:p>
        </w:tc>
        <w:tc>
          <w:tcPr>
            <w:tcW w:w="2663" w:type="dxa"/>
            <w:vAlign w:val="center"/>
          </w:tcPr>
          <w:p w14:paraId="199B322E" w14:textId="77777777" w:rsidR="00B52C13" w:rsidRPr="00BA458B" w:rsidRDefault="00B52C13" w:rsidP="00E00201">
            <w:pPr>
              <w:pStyle w:val="table-text-0"/>
              <w:spacing w:before="0"/>
              <w:ind w:firstLine="0"/>
              <w:rPr>
                <w:sz w:val="22"/>
                <w:szCs w:val="22"/>
              </w:rPr>
            </w:pPr>
            <w:r>
              <w:rPr>
                <w:sz w:val="22"/>
                <w:szCs w:val="22"/>
              </w:rPr>
              <w:t>М</w:t>
            </w:r>
            <w:r w:rsidRPr="00BA458B">
              <w:rPr>
                <w:sz w:val="22"/>
                <w:szCs w:val="22"/>
              </w:rPr>
              <w:t>енее 1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71E0D092" w14:textId="77777777" w:rsidR="00B52C13" w:rsidRPr="00A83EB7" w:rsidRDefault="00B52C13" w:rsidP="00E00201">
            <w:pPr>
              <w:pStyle w:val="table-text-0"/>
              <w:spacing w:before="0"/>
              <w:ind w:firstLine="0"/>
              <w:rPr>
                <w:sz w:val="22"/>
                <w:szCs w:val="22"/>
              </w:rPr>
            </w:pPr>
            <w:r w:rsidRPr="00A83EB7">
              <w:rPr>
                <w:sz w:val="22"/>
                <w:szCs w:val="22"/>
              </w:rPr>
              <w:t>При синдроме повышенного потребления тромбоцитов* данный порог необходимо повысить</w:t>
            </w:r>
          </w:p>
        </w:tc>
      </w:tr>
      <w:tr w:rsidR="00B52C13" w:rsidRPr="004C7AAC" w14:paraId="58F5C9F5" w14:textId="77777777" w:rsidTr="00E00201">
        <w:tc>
          <w:tcPr>
            <w:tcW w:w="3007" w:type="dxa"/>
          </w:tcPr>
          <w:p w14:paraId="3549DFB8" w14:textId="77777777" w:rsidR="00B52C13" w:rsidRPr="00BA458B" w:rsidRDefault="00B52C13" w:rsidP="00E00201">
            <w:pPr>
              <w:pStyle w:val="table-text-0"/>
              <w:spacing w:before="0"/>
              <w:ind w:firstLine="0"/>
              <w:rPr>
                <w:sz w:val="22"/>
                <w:szCs w:val="22"/>
              </w:rPr>
            </w:pPr>
            <w:r w:rsidRPr="00BA458B">
              <w:rPr>
                <w:sz w:val="22"/>
                <w:szCs w:val="22"/>
              </w:rPr>
              <w:t>Установка ЦВК</w:t>
            </w:r>
          </w:p>
        </w:tc>
        <w:tc>
          <w:tcPr>
            <w:tcW w:w="2663" w:type="dxa"/>
            <w:vAlign w:val="center"/>
          </w:tcPr>
          <w:p w14:paraId="6E186D35" w14:textId="77777777" w:rsidR="00B52C13" w:rsidRPr="00BA458B" w:rsidRDefault="00B52C13" w:rsidP="00E00201">
            <w:pPr>
              <w:pStyle w:val="table-text-0"/>
              <w:spacing w:before="0"/>
              <w:ind w:firstLine="0"/>
              <w:rPr>
                <w:sz w:val="22"/>
                <w:szCs w:val="22"/>
              </w:rPr>
            </w:pPr>
            <w:r>
              <w:rPr>
                <w:sz w:val="22"/>
                <w:szCs w:val="22"/>
              </w:rPr>
              <w:t>М</w:t>
            </w:r>
            <w:r w:rsidRPr="00BA458B">
              <w:rPr>
                <w:sz w:val="22"/>
                <w:szCs w:val="22"/>
              </w:rPr>
              <w:t>енее 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3A228284" w14:textId="77777777" w:rsidR="00B52C13" w:rsidRPr="00A83EB7" w:rsidRDefault="00B52C13" w:rsidP="00E00201">
            <w:pPr>
              <w:pStyle w:val="table-text-0"/>
              <w:spacing w:before="0"/>
              <w:ind w:firstLine="0"/>
              <w:jc w:val="center"/>
              <w:rPr>
                <w:sz w:val="22"/>
                <w:szCs w:val="22"/>
              </w:rPr>
            </w:pPr>
            <w:r>
              <w:rPr>
                <w:sz w:val="22"/>
                <w:szCs w:val="22"/>
              </w:rPr>
              <w:t>-</w:t>
            </w:r>
          </w:p>
        </w:tc>
      </w:tr>
      <w:tr w:rsidR="00B52C13" w:rsidRPr="004C7AAC" w14:paraId="69D3329B" w14:textId="77777777" w:rsidTr="00E00201">
        <w:tc>
          <w:tcPr>
            <w:tcW w:w="3007" w:type="dxa"/>
          </w:tcPr>
          <w:p w14:paraId="6851AB32" w14:textId="77777777" w:rsidR="00B52C13" w:rsidRPr="00BA458B" w:rsidRDefault="00B52C13" w:rsidP="00E00201">
            <w:pPr>
              <w:pStyle w:val="table-text-0"/>
              <w:spacing w:before="0"/>
              <w:ind w:firstLine="0"/>
              <w:rPr>
                <w:sz w:val="22"/>
                <w:szCs w:val="22"/>
              </w:rPr>
            </w:pPr>
            <w:r w:rsidRPr="00BA458B">
              <w:rPr>
                <w:sz w:val="22"/>
                <w:szCs w:val="22"/>
              </w:rPr>
              <w:t>Люмбальная пункция</w:t>
            </w:r>
          </w:p>
        </w:tc>
        <w:tc>
          <w:tcPr>
            <w:tcW w:w="2663" w:type="dxa"/>
            <w:vAlign w:val="center"/>
          </w:tcPr>
          <w:p w14:paraId="20218C49" w14:textId="77777777" w:rsidR="00B52C13" w:rsidRPr="00BA458B" w:rsidRDefault="00B52C13" w:rsidP="00E00201">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20F8E4F" w14:textId="77777777" w:rsidR="00B52C13" w:rsidRPr="00A83EB7" w:rsidRDefault="00B52C13" w:rsidP="00E00201">
            <w:pPr>
              <w:pStyle w:val="table-text-0"/>
              <w:spacing w:before="0"/>
              <w:ind w:firstLine="0"/>
              <w:jc w:val="center"/>
              <w:rPr>
                <w:sz w:val="22"/>
                <w:szCs w:val="22"/>
              </w:rPr>
            </w:pPr>
            <w:r>
              <w:rPr>
                <w:sz w:val="22"/>
                <w:szCs w:val="22"/>
              </w:rPr>
              <w:t>-</w:t>
            </w:r>
          </w:p>
        </w:tc>
      </w:tr>
      <w:tr w:rsidR="00B52C13" w:rsidRPr="004C7AAC" w14:paraId="2A52A336" w14:textId="77777777" w:rsidTr="00E00201">
        <w:tc>
          <w:tcPr>
            <w:tcW w:w="3007" w:type="dxa"/>
          </w:tcPr>
          <w:p w14:paraId="66495034" w14:textId="77777777" w:rsidR="00B52C13" w:rsidRPr="00BA458B" w:rsidRDefault="00B52C13" w:rsidP="00E00201">
            <w:pPr>
              <w:pStyle w:val="table-text-0"/>
              <w:spacing w:before="0"/>
              <w:ind w:firstLine="0"/>
              <w:rPr>
                <w:sz w:val="22"/>
                <w:szCs w:val="22"/>
              </w:rPr>
            </w:pPr>
            <w:r w:rsidRPr="00BA458B">
              <w:rPr>
                <w:sz w:val="22"/>
                <w:szCs w:val="22"/>
              </w:rPr>
              <w:t>Объемные операции и малообъемные инвазивные вмешательства</w:t>
            </w:r>
          </w:p>
        </w:tc>
        <w:tc>
          <w:tcPr>
            <w:tcW w:w="2663" w:type="dxa"/>
            <w:vAlign w:val="center"/>
          </w:tcPr>
          <w:p w14:paraId="2596CA50" w14:textId="77777777" w:rsidR="00B52C13" w:rsidRPr="00BA458B" w:rsidRDefault="00B52C13" w:rsidP="00E00201">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4DC165D" w14:textId="77777777" w:rsidR="00B52C13" w:rsidRPr="00A83EB7" w:rsidRDefault="00B52C13" w:rsidP="00E00201">
            <w:pPr>
              <w:pStyle w:val="table-text-0"/>
              <w:spacing w:before="0"/>
              <w:ind w:firstLine="0"/>
              <w:rPr>
                <w:sz w:val="22"/>
                <w:szCs w:val="22"/>
              </w:rPr>
            </w:pPr>
            <w:r w:rsidRPr="00A83EB7">
              <w:rPr>
                <w:sz w:val="22"/>
                <w:szCs w:val="22"/>
              </w:rPr>
              <w:t xml:space="preserve">Помимо профилактической трансфузии, необходимо резервирование концентрата тромбоцитов для проведения </w:t>
            </w:r>
            <w:r w:rsidRPr="00A83EB7">
              <w:rPr>
                <w:sz w:val="22"/>
                <w:szCs w:val="22"/>
              </w:rPr>
              <w:lastRenderedPageBreak/>
              <w:t>операции. Доза определяется массой тела пациента, а количество трансфузий — объемом операции</w:t>
            </w:r>
          </w:p>
        </w:tc>
      </w:tr>
      <w:tr w:rsidR="00B52C13" w:rsidRPr="004C7AAC" w14:paraId="2AE1CAFE" w14:textId="77777777" w:rsidTr="00E00201">
        <w:tc>
          <w:tcPr>
            <w:tcW w:w="3007" w:type="dxa"/>
          </w:tcPr>
          <w:p w14:paraId="3F4C15A6" w14:textId="77777777" w:rsidR="00B52C13" w:rsidRPr="00BA458B" w:rsidRDefault="00B52C13" w:rsidP="00E00201">
            <w:pPr>
              <w:pStyle w:val="table-text-0"/>
              <w:spacing w:before="0"/>
              <w:ind w:firstLine="0"/>
              <w:rPr>
                <w:sz w:val="22"/>
                <w:szCs w:val="22"/>
              </w:rPr>
            </w:pPr>
            <w:r w:rsidRPr="00BA458B">
              <w:rPr>
                <w:sz w:val="22"/>
                <w:szCs w:val="22"/>
              </w:rPr>
              <w:lastRenderedPageBreak/>
              <w:t>Беременные</w:t>
            </w:r>
          </w:p>
        </w:tc>
        <w:tc>
          <w:tcPr>
            <w:tcW w:w="2663" w:type="dxa"/>
          </w:tcPr>
          <w:p w14:paraId="64E762A2" w14:textId="77777777" w:rsidR="00B52C13" w:rsidRPr="00BA458B" w:rsidRDefault="00B52C13" w:rsidP="00E00201">
            <w:pPr>
              <w:pStyle w:val="table-text-0"/>
              <w:spacing w:before="0"/>
              <w:ind w:firstLine="0"/>
              <w:rPr>
                <w:sz w:val="22"/>
                <w:szCs w:val="22"/>
              </w:rPr>
            </w:pPr>
            <w:r>
              <w:rPr>
                <w:sz w:val="22"/>
                <w:szCs w:val="22"/>
              </w:rPr>
              <w:t xml:space="preserve">Менее </w:t>
            </w:r>
            <w:r w:rsidRPr="00BA458B">
              <w:rPr>
                <w:sz w:val="22"/>
                <w:szCs w:val="22"/>
              </w:rPr>
              <w:t>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1BBFDF2F" w14:textId="77777777" w:rsidR="00B52C13" w:rsidRPr="00A83EB7" w:rsidRDefault="00B52C13" w:rsidP="00E00201">
            <w:pPr>
              <w:pStyle w:val="table-text-0"/>
              <w:spacing w:before="0"/>
              <w:ind w:firstLine="0"/>
              <w:jc w:val="center"/>
              <w:rPr>
                <w:sz w:val="22"/>
                <w:szCs w:val="22"/>
              </w:rPr>
            </w:pPr>
            <w:r>
              <w:rPr>
                <w:sz w:val="22"/>
                <w:szCs w:val="22"/>
              </w:rPr>
              <w:t>-</w:t>
            </w:r>
          </w:p>
        </w:tc>
      </w:tr>
      <w:tr w:rsidR="00B52C13" w:rsidRPr="004C7AAC" w14:paraId="3C1290A1" w14:textId="77777777" w:rsidTr="00E00201">
        <w:tc>
          <w:tcPr>
            <w:tcW w:w="3007" w:type="dxa"/>
          </w:tcPr>
          <w:p w14:paraId="57AA9EC0" w14:textId="77777777" w:rsidR="00B52C13" w:rsidRPr="00BA458B" w:rsidRDefault="00B52C13" w:rsidP="00E00201">
            <w:pPr>
              <w:pStyle w:val="table-text-0"/>
              <w:spacing w:before="0"/>
              <w:ind w:firstLine="0"/>
              <w:rPr>
                <w:sz w:val="22"/>
                <w:szCs w:val="22"/>
              </w:rPr>
            </w:pPr>
            <w:r w:rsidRPr="00BA458B">
              <w:rPr>
                <w:sz w:val="22"/>
                <w:szCs w:val="22"/>
              </w:rPr>
              <w:t>ДВС</w:t>
            </w:r>
            <w:r>
              <w:rPr>
                <w:sz w:val="22"/>
                <w:szCs w:val="22"/>
              </w:rPr>
              <w:t>-</w:t>
            </w:r>
            <w:r w:rsidRPr="00BA458B">
              <w:rPr>
                <w:sz w:val="22"/>
                <w:szCs w:val="22"/>
              </w:rPr>
              <w:t>синдром</w:t>
            </w:r>
          </w:p>
        </w:tc>
        <w:tc>
          <w:tcPr>
            <w:tcW w:w="2663" w:type="dxa"/>
          </w:tcPr>
          <w:p w14:paraId="4799127A" w14:textId="77777777" w:rsidR="00B52C13" w:rsidRPr="00BA458B" w:rsidRDefault="00B52C13" w:rsidP="00E00201">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5666AD48" w14:textId="77777777" w:rsidR="00B52C13" w:rsidRPr="00A83EB7" w:rsidRDefault="00B52C13" w:rsidP="00E00201">
            <w:pPr>
              <w:pStyle w:val="table-text-0"/>
              <w:spacing w:before="0"/>
              <w:ind w:firstLine="0"/>
              <w:rPr>
                <w:sz w:val="22"/>
                <w:szCs w:val="22"/>
              </w:rPr>
            </w:pPr>
            <w:r w:rsidRPr="00A83EB7">
              <w:rPr>
                <w:sz w:val="22"/>
                <w:szCs w:val="22"/>
              </w:rPr>
              <w:t>Как часть основной терапии ДВС- синдрома</w:t>
            </w:r>
          </w:p>
        </w:tc>
      </w:tr>
    </w:tbl>
    <w:p w14:paraId="2F43326D" w14:textId="77777777" w:rsidR="00B52C13" w:rsidRPr="0008195A" w:rsidRDefault="00B52C13" w:rsidP="00B52C13">
      <w:pPr>
        <w:rPr>
          <w:b/>
        </w:rPr>
      </w:pPr>
      <w:r w:rsidRPr="0008195A">
        <w:t>* Сепсис, пульмонологические заболевания, лихорадка.</w:t>
      </w:r>
    </w:p>
    <w:p w14:paraId="3FF25371" w14:textId="77777777" w:rsidR="00B52C13" w:rsidRDefault="00B52C13" w:rsidP="00B52C13">
      <w:pPr>
        <w:pStyle w:val="3"/>
        <w:spacing w:before="0" w:after="0"/>
        <w:ind w:firstLine="708"/>
        <w:rPr>
          <w:rFonts w:ascii="Times New Roman" w:hAnsi="Times New Roman"/>
          <w:b w:val="0"/>
          <w:sz w:val="24"/>
          <w:szCs w:val="24"/>
          <w:u w:val="single"/>
        </w:rPr>
      </w:pPr>
    </w:p>
    <w:p w14:paraId="4E77F9B4" w14:textId="77777777" w:rsidR="00B52C13" w:rsidRPr="00287E25" w:rsidRDefault="00B52C13" w:rsidP="00B52C13">
      <w:pPr>
        <w:ind w:firstLine="708"/>
        <w:rPr>
          <w:b/>
          <w:u w:val="single"/>
        </w:rPr>
      </w:pPr>
      <w:r w:rsidRPr="00287E25">
        <w:rPr>
          <w:u w:val="single"/>
        </w:rPr>
        <w:t>Показания к переливанию концентрата тромбоцитов с лечебной целью.</w:t>
      </w:r>
    </w:p>
    <w:p w14:paraId="6BB35E8E" w14:textId="77777777" w:rsidR="00B52C13" w:rsidRDefault="00B52C13" w:rsidP="00B52C13">
      <w:pPr>
        <w:ind w:firstLine="708"/>
      </w:pPr>
      <w:r w:rsidRPr="004C7AAC">
        <w:rPr>
          <w:bCs/>
        </w:rPr>
        <w:t>Наличие у пациента геморрагического синдрома</w:t>
      </w:r>
      <w:r>
        <w:rPr>
          <w:bCs/>
        </w:rPr>
        <w:t xml:space="preserve"> — </w:t>
      </w:r>
      <w:r w:rsidRPr="00A83EB7">
        <w:rPr>
          <w:bCs/>
        </w:rPr>
        <w:t>прямое показание к переливанию концентрата тромбоцитов независимо от лабораторных показателей. Оценка тяжести</w:t>
      </w:r>
      <w:r>
        <w:rPr>
          <w:bCs/>
        </w:rPr>
        <w:t xml:space="preserve"> </w:t>
      </w:r>
      <w:r w:rsidRPr="004C7AAC">
        <w:rPr>
          <w:bCs/>
        </w:rPr>
        <w:t>геморрагического синдрома проводится по шкале ВОЗ</w:t>
      </w:r>
      <w:r>
        <w:rPr>
          <w:bCs/>
        </w:rPr>
        <w:t xml:space="preserve"> (табл. 2)</w:t>
      </w:r>
      <w:r w:rsidRPr="004C7AAC">
        <w:t>.</w:t>
      </w:r>
    </w:p>
    <w:p w14:paraId="5B3F6A91" w14:textId="77777777" w:rsidR="00B52C13" w:rsidRDefault="00B52C13" w:rsidP="00B52C13">
      <w:pPr>
        <w:rPr>
          <w:bCs/>
        </w:rPr>
      </w:pPr>
    </w:p>
    <w:p w14:paraId="2AE8159E" w14:textId="77777777" w:rsidR="00B52C13" w:rsidRPr="002A1C4D" w:rsidRDefault="00B52C13" w:rsidP="00B52C13">
      <w:r w:rsidRPr="002A1C4D">
        <w:rPr>
          <w:bCs/>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B52C13" w:rsidRPr="004C7AAC" w14:paraId="13DCB7D4" w14:textId="77777777" w:rsidTr="00E00201">
        <w:tc>
          <w:tcPr>
            <w:tcW w:w="9121" w:type="dxa"/>
            <w:shd w:val="clear" w:color="auto" w:fill="auto"/>
          </w:tcPr>
          <w:p w14:paraId="2492192E" w14:textId="77777777" w:rsidR="00B52C13" w:rsidRPr="004C7AAC" w:rsidRDefault="00B52C13" w:rsidP="00E00201">
            <w:pPr>
              <w:pStyle w:val="table-text-1"/>
              <w:spacing w:before="0" w:after="0"/>
              <w:rPr>
                <w:b/>
                <w:i/>
                <w:sz w:val="24"/>
                <w:szCs w:val="24"/>
              </w:rPr>
            </w:pPr>
            <w:r w:rsidRPr="002E0659">
              <w:rPr>
                <w:sz w:val="22"/>
                <w:szCs w:val="22"/>
              </w:rPr>
              <w:t>1 степень (не требует трансфузии)</w:t>
            </w:r>
          </w:p>
        </w:tc>
      </w:tr>
      <w:tr w:rsidR="00B52C13" w:rsidRPr="004C7AAC" w14:paraId="574FA824" w14:textId="77777777" w:rsidTr="00E00201">
        <w:tc>
          <w:tcPr>
            <w:tcW w:w="9121" w:type="dxa"/>
            <w:shd w:val="clear" w:color="auto" w:fill="auto"/>
          </w:tcPr>
          <w:p w14:paraId="158509BF" w14:textId="77777777" w:rsidR="00B52C13" w:rsidRPr="002E0659" w:rsidRDefault="00B52C13" w:rsidP="00E00201">
            <w:pPr>
              <w:pStyle w:val="table-text-0"/>
              <w:spacing w:before="0"/>
              <w:ind w:firstLine="0"/>
              <w:rPr>
                <w:sz w:val="22"/>
                <w:szCs w:val="22"/>
              </w:rPr>
            </w:pPr>
            <w:r w:rsidRPr="002E0659">
              <w:rPr>
                <w:sz w:val="22"/>
                <w:szCs w:val="22"/>
              </w:rPr>
              <w:t xml:space="preserve">Кровоточивость кожи и слизистых, включая </w:t>
            </w:r>
            <w:r>
              <w:rPr>
                <w:sz w:val="22"/>
                <w:szCs w:val="22"/>
              </w:rPr>
              <w:t>полость рта</w:t>
            </w:r>
          </w:p>
          <w:p w14:paraId="2BD3B409" w14:textId="77777777" w:rsidR="00B52C13" w:rsidRPr="002E0659" w:rsidRDefault="00B52C13" w:rsidP="00E00201">
            <w:pPr>
              <w:pStyle w:val="table-text-0"/>
              <w:spacing w:before="0"/>
              <w:ind w:firstLine="0"/>
              <w:rPr>
                <w:sz w:val="22"/>
                <w:szCs w:val="22"/>
              </w:rPr>
            </w:pPr>
            <w:r w:rsidRPr="002E0659">
              <w:rPr>
                <w:sz w:val="22"/>
                <w:szCs w:val="22"/>
              </w:rPr>
              <w:t>Петехии менее 2</w:t>
            </w:r>
            <w:r>
              <w:rPr>
                <w:sz w:val="22"/>
                <w:szCs w:val="22"/>
              </w:rPr>
              <w:t> </w:t>
            </w:r>
            <w:r w:rsidRPr="002E0659">
              <w:rPr>
                <w:sz w:val="22"/>
                <w:szCs w:val="22"/>
              </w:rPr>
              <w:t>мм</w:t>
            </w:r>
          </w:p>
          <w:p w14:paraId="73AE9A54" w14:textId="77777777" w:rsidR="00B52C13" w:rsidRPr="002E0659" w:rsidRDefault="00B52C13" w:rsidP="00E00201">
            <w:pPr>
              <w:pStyle w:val="table-text-0"/>
              <w:spacing w:before="0"/>
              <w:ind w:firstLine="0"/>
              <w:rPr>
                <w:sz w:val="22"/>
                <w:szCs w:val="22"/>
              </w:rPr>
            </w:pPr>
            <w:r>
              <w:rPr>
                <w:sz w:val="22"/>
                <w:szCs w:val="22"/>
              </w:rPr>
              <w:t>Пурпура менее 2,54 </w:t>
            </w:r>
            <w:r w:rsidRPr="002E0659">
              <w:rPr>
                <w:sz w:val="22"/>
                <w:szCs w:val="22"/>
              </w:rPr>
              <w:t>см в диаметре</w:t>
            </w:r>
          </w:p>
          <w:p w14:paraId="0C637949" w14:textId="77777777" w:rsidR="00B52C13" w:rsidRPr="002E0659" w:rsidRDefault="00B52C13" w:rsidP="00E00201">
            <w:pPr>
              <w:pStyle w:val="table-text-0"/>
              <w:spacing w:before="0"/>
              <w:ind w:firstLine="0"/>
              <w:rPr>
                <w:sz w:val="22"/>
                <w:szCs w:val="22"/>
              </w:rPr>
            </w:pPr>
            <w:r>
              <w:rPr>
                <w:sz w:val="22"/>
                <w:szCs w:val="22"/>
              </w:rPr>
              <w:t>Экхимозы (очаги менее 10 </w:t>
            </w:r>
            <w:r w:rsidRPr="002E0659">
              <w:rPr>
                <w:sz w:val="22"/>
                <w:szCs w:val="22"/>
              </w:rPr>
              <w:t>см в диаметре)</w:t>
            </w:r>
          </w:p>
          <w:p w14:paraId="5F30A73B" w14:textId="77777777" w:rsidR="00B52C13" w:rsidRPr="002E0659" w:rsidRDefault="00B52C13" w:rsidP="00E00201">
            <w:pPr>
              <w:pStyle w:val="table-text-0"/>
              <w:spacing w:before="0"/>
              <w:ind w:firstLine="0"/>
              <w:rPr>
                <w:sz w:val="22"/>
                <w:szCs w:val="22"/>
              </w:rPr>
            </w:pPr>
            <w:r w:rsidRPr="002E0659">
              <w:rPr>
                <w:sz w:val="22"/>
                <w:szCs w:val="22"/>
              </w:rPr>
              <w:t>Ротоглоточные кровотечения</w:t>
            </w:r>
          </w:p>
          <w:p w14:paraId="688C67BC" w14:textId="77777777" w:rsidR="00B52C13" w:rsidRPr="002E0659" w:rsidRDefault="00B52C13" w:rsidP="00E00201">
            <w:pPr>
              <w:pStyle w:val="table-text-0"/>
              <w:spacing w:before="0"/>
              <w:ind w:firstLine="0"/>
              <w:rPr>
                <w:sz w:val="22"/>
                <w:szCs w:val="22"/>
              </w:rPr>
            </w:pPr>
            <w:r w:rsidRPr="002E0659">
              <w:rPr>
                <w:sz w:val="22"/>
                <w:szCs w:val="22"/>
              </w:rPr>
              <w:t>Кровоизлияния в конъюнктиву</w:t>
            </w:r>
          </w:p>
          <w:p w14:paraId="6D748750" w14:textId="77777777" w:rsidR="00B52C13" w:rsidRPr="002E0659" w:rsidRDefault="00B52C13" w:rsidP="00E00201">
            <w:pPr>
              <w:pStyle w:val="table-text-0"/>
              <w:spacing w:before="0"/>
              <w:ind w:firstLine="0"/>
              <w:rPr>
                <w:sz w:val="22"/>
                <w:szCs w:val="22"/>
              </w:rPr>
            </w:pPr>
            <w:r w:rsidRPr="002E0659">
              <w:rPr>
                <w:sz w:val="22"/>
                <w:szCs w:val="22"/>
              </w:rPr>
              <w:t>Носовые кровотечения продолжительностью менее 1</w:t>
            </w:r>
            <w:r>
              <w:rPr>
                <w:sz w:val="22"/>
                <w:szCs w:val="22"/>
              </w:rPr>
              <w:t> </w:t>
            </w:r>
            <w:r w:rsidRPr="002E0659">
              <w:rPr>
                <w:sz w:val="22"/>
                <w:szCs w:val="22"/>
              </w:rPr>
              <w:t>часа</w:t>
            </w:r>
            <w:r>
              <w:rPr>
                <w:sz w:val="22"/>
                <w:szCs w:val="22"/>
              </w:rPr>
              <w:t>,</w:t>
            </w:r>
            <w:r w:rsidRPr="002E0659">
              <w:rPr>
                <w:sz w:val="22"/>
                <w:szCs w:val="22"/>
              </w:rPr>
              <w:t xml:space="preserve"> не требующие вмешательства</w:t>
            </w:r>
          </w:p>
          <w:p w14:paraId="2A77F71C" w14:textId="77777777" w:rsidR="00B52C13" w:rsidRPr="002E0659" w:rsidRDefault="00B52C13" w:rsidP="00E00201">
            <w:pPr>
              <w:pStyle w:val="table-text-0"/>
              <w:spacing w:before="0"/>
              <w:ind w:firstLine="0"/>
              <w:rPr>
                <w:sz w:val="22"/>
                <w:szCs w:val="22"/>
              </w:rPr>
            </w:pPr>
            <w:r w:rsidRPr="002E0659">
              <w:rPr>
                <w:sz w:val="22"/>
                <w:szCs w:val="22"/>
              </w:rPr>
              <w:t xml:space="preserve">Аномальные ациклические маточные кровотечения (мен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tc>
      </w:tr>
      <w:tr w:rsidR="00B52C13" w:rsidRPr="004C7AAC" w14:paraId="5A4F9A46" w14:textId="77777777" w:rsidTr="00E00201">
        <w:tc>
          <w:tcPr>
            <w:tcW w:w="9121" w:type="dxa"/>
            <w:shd w:val="clear" w:color="auto" w:fill="auto"/>
          </w:tcPr>
          <w:p w14:paraId="25F2450C" w14:textId="77777777" w:rsidR="00B52C13" w:rsidRPr="002E0659" w:rsidRDefault="00B52C13" w:rsidP="00E00201">
            <w:pPr>
              <w:pStyle w:val="table-text-1"/>
              <w:spacing w:before="0" w:after="0"/>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B52C13" w:rsidRPr="004C7AAC" w14:paraId="17047490" w14:textId="77777777" w:rsidTr="00E00201">
        <w:tc>
          <w:tcPr>
            <w:tcW w:w="9121" w:type="dxa"/>
            <w:shd w:val="clear" w:color="auto" w:fill="auto"/>
          </w:tcPr>
          <w:p w14:paraId="3ADE631F" w14:textId="77777777" w:rsidR="00B52C13" w:rsidRPr="002E0659" w:rsidRDefault="00B52C13" w:rsidP="00E00201">
            <w:pPr>
              <w:pStyle w:val="table-text-0"/>
              <w:spacing w:before="0"/>
              <w:ind w:firstLine="0"/>
              <w:rPr>
                <w:sz w:val="22"/>
                <w:szCs w:val="22"/>
              </w:rPr>
            </w:pPr>
            <w:r w:rsidRPr="002E0659">
              <w:rPr>
                <w:sz w:val="22"/>
                <w:szCs w:val="22"/>
              </w:rPr>
              <w:t>Экхимозы (более 10</w:t>
            </w:r>
            <w:r>
              <w:rPr>
                <w:sz w:val="22"/>
                <w:szCs w:val="22"/>
              </w:rPr>
              <w:t> </w:t>
            </w:r>
            <w:r w:rsidRPr="002E0659">
              <w:rPr>
                <w:sz w:val="22"/>
                <w:szCs w:val="22"/>
              </w:rPr>
              <w:t>см в диаметре)</w:t>
            </w:r>
          </w:p>
          <w:p w14:paraId="008D6120" w14:textId="77777777" w:rsidR="00B52C13" w:rsidRPr="002E0659" w:rsidRDefault="00B52C13" w:rsidP="00E00201">
            <w:pPr>
              <w:pStyle w:val="table-text-0"/>
              <w:spacing w:before="0"/>
              <w:ind w:firstLine="0"/>
              <w:rPr>
                <w:sz w:val="22"/>
                <w:szCs w:val="22"/>
              </w:rPr>
            </w:pPr>
            <w:r w:rsidRPr="002E0659">
              <w:rPr>
                <w:sz w:val="22"/>
                <w:szCs w:val="22"/>
              </w:rPr>
              <w:t>Гематомы</w:t>
            </w:r>
          </w:p>
          <w:p w14:paraId="4AD3B954" w14:textId="77777777" w:rsidR="00B52C13" w:rsidRPr="002E0659" w:rsidRDefault="00B52C13" w:rsidP="00E00201">
            <w:pPr>
              <w:pStyle w:val="table-text-0"/>
              <w:spacing w:before="0"/>
              <w:ind w:firstLine="0"/>
              <w:rPr>
                <w:sz w:val="22"/>
                <w:szCs w:val="22"/>
              </w:rPr>
            </w:pPr>
            <w:r w:rsidRPr="002E0659">
              <w:rPr>
                <w:sz w:val="22"/>
                <w:szCs w:val="22"/>
              </w:rPr>
              <w:t>Носовые кровотечения продолжительностью более 1</w:t>
            </w:r>
            <w:r>
              <w:rPr>
                <w:sz w:val="22"/>
                <w:szCs w:val="22"/>
              </w:rPr>
              <w:t> </w:t>
            </w:r>
            <w:r w:rsidRPr="002E0659">
              <w:rPr>
                <w:sz w:val="22"/>
                <w:szCs w:val="22"/>
              </w:rPr>
              <w:t>часа или требующие тампонады</w:t>
            </w:r>
          </w:p>
          <w:p w14:paraId="3779A7E7" w14:textId="77777777" w:rsidR="00B52C13" w:rsidRPr="002E0659" w:rsidRDefault="00B52C13" w:rsidP="00E00201">
            <w:pPr>
              <w:pStyle w:val="table-text-0"/>
              <w:spacing w:before="0"/>
              <w:ind w:firstLine="0"/>
              <w:rPr>
                <w:sz w:val="22"/>
                <w:szCs w:val="22"/>
              </w:rPr>
            </w:pPr>
            <w:r w:rsidRPr="002E0659">
              <w:rPr>
                <w:sz w:val="22"/>
                <w:szCs w:val="22"/>
              </w:rPr>
              <w:t>Кровоизлияния в сетчатку без ухудшения зрения</w:t>
            </w:r>
          </w:p>
          <w:p w14:paraId="512B2CCC" w14:textId="77777777" w:rsidR="00B52C13" w:rsidRPr="002E0659" w:rsidRDefault="00B52C13" w:rsidP="00E00201">
            <w:pPr>
              <w:pStyle w:val="table-text-0"/>
              <w:spacing w:before="0"/>
              <w:ind w:firstLine="0"/>
              <w:rPr>
                <w:sz w:val="22"/>
                <w:szCs w:val="22"/>
              </w:rPr>
            </w:pPr>
            <w:r w:rsidRPr="002E0659">
              <w:rPr>
                <w:sz w:val="22"/>
                <w:szCs w:val="22"/>
              </w:rPr>
              <w:t xml:space="preserve">Аномальные ациклические маточные кровотечения (бол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p w14:paraId="00626CD3" w14:textId="77777777" w:rsidR="00B52C13" w:rsidRPr="002E0659" w:rsidRDefault="00B52C13" w:rsidP="00E00201">
            <w:pPr>
              <w:pStyle w:val="table-text-0"/>
              <w:spacing w:before="0"/>
              <w:ind w:firstLine="0"/>
              <w:rPr>
                <w:sz w:val="22"/>
                <w:szCs w:val="22"/>
              </w:rPr>
            </w:pPr>
            <w:r w:rsidRPr="002E0659">
              <w:rPr>
                <w:sz w:val="22"/>
                <w:szCs w:val="22"/>
              </w:rPr>
              <w:t>Мелена, рвота с кровью, кровохарканье, гематурия, стул с кровью</w:t>
            </w:r>
          </w:p>
          <w:p w14:paraId="5AF57E8B" w14:textId="77777777" w:rsidR="00B52C13" w:rsidRPr="00360841" w:rsidRDefault="00B52C13" w:rsidP="00E00201">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w:t>
            </w:r>
          </w:p>
        </w:tc>
      </w:tr>
      <w:tr w:rsidR="00B52C13" w:rsidRPr="004C7AAC" w14:paraId="795C873C" w14:textId="77777777" w:rsidTr="00E00201">
        <w:tc>
          <w:tcPr>
            <w:tcW w:w="9121" w:type="dxa"/>
            <w:shd w:val="clear" w:color="auto" w:fill="auto"/>
          </w:tcPr>
          <w:p w14:paraId="20F886EA" w14:textId="77777777" w:rsidR="00B52C13" w:rsidRPr="004C7AAC" w:rsidRDefault="00B52C13" w:rsidP="00E00201">
            <w:pPr>
              <w:pStyle w:val="table-text-1"/>
              <w:spacing w:before="0" w:after="0"/>
              <w:rPr>
                <w:b/>
                <w:i/>
                <w:sz w:val="24"/>
                <w:szCs w:val="24"/>
              </w:rPr>
            </w:pPr>
            <w:r w:rsidRPr="002E0659">
              <w:rPr>
                <w:sz w:val="22"/>
                <w:szCs w:val="22"/>
              </w:rPr>
              <w:t>3 степень (требуют трансфузии)</w:t>
            </w:r>
          </w:p>
        </w:tc>
      </w:tr>
      <w:tr w:rsidR="00B52C13" w:rsidRPr="004C7AAC" w14:paraId="4FDB94DC" w14:textId="77777777" w:rsidTr="00E00201">
        <w:tc>
          <w:tcPr>
            <w:tcW w:w="9121" w:type="dxa"/>
            <w:shd w:val="clear" w:color="auto" w:fill="auto"/>
          </w:tcPr>
          <w:p w14:paraId="6DBD0CE5" w14:textId="77777777" w:rsidR="00B52C13" w:rsidRPr="002E0659" w:rsidRDefault="00B52C13" w:rsidP="00E00201">
            <w:pPr>
              <w:pStyle w:val="table-text-0"/>
              <w:spacing w:before="0"/>
              <w:ind w:firstLine="0"/>
              <w:rPr>
                <w:sz w:val="22"/>
                <w:szCs w:val="22"/>
              </w:rPr>
            </w:pPr>
            <w:r w:rsidRPr="002E0659">
              <w:rPr>
                <w:sz w:val="22"/>
                <w:szCs w:val="22"/>
              </w:rPr>
              <w:t>Мелена</w:t>
            </w:r>
          </w:p>
          <w:p w14:paraId="08A49007" w14:textId="77777777" w:rsidR="00B52C13" w:rsidRPr="002E0659" w:rsidRDefault="00B52C13" w:rsidP="00E00201">
            <w:pPr>
              <w:pStyle w:val="table-text-0"/>
              <w:spacing w:before="0"/>
              <w:ind w:firstLine="0"/>
              <w:rPr>
                <w:sz w:val="22"/>
                <w:szCs w:val="22"/>
              </w:rPr>
            </w:pPr>
            <w:r w:rsidRPr="002E0659">
              <w:rPr>
                <w:sz w:val="22"/>
                <w:szCs w:val="22"/>
              </w:rPr>
              <w:t>Рвота с кровью</w:t>
            </w:r>
          </w:p>
          <w:p w14:paraId="2C360023" w14:textId="77777777" w:rsidR="00B52C13" w:rsidRPr="002E0659" w:rsidRDefault="00B52C13" w:rsidP="00E00201">
            <w:pPr>
              <w:pStyle w:val="table-text-0"/>
              <w:spacing w:before="0"/>
              <w:ind w:firstLine="0"/>
              <w:rPr>
                <w:sz w:val="22"/>
                <w:szCs w:val="22"/>
              </w:rPr>
            </w:pPr>
            <w:r w:rsidRPr="002E0659">
              <w:rPr>
                <w:sz w:val="22"/>
                <w:szCs w:val="22"/>
              </w:rPr>
              <w:lastRenderedPageBreak/>
              <w:t>Кровохарканье</w:t>
            </w:r>
          </w:p>
          <w:p w14:paraId="2EAFFCE8" w14:textId="77777777" w:rsidR="00B52C13" w:rsidRPr="002E0659" w:rsidRDefault="00B52C13" w:rsidP="00E00201">
            <w:pPr>
              <w:pStyle w:val="table-text-0"/>
              <w:spacing w:before="0"/>
              <w:ind w:firstLine="0"/>
              <w:rPr>
                <w:sz w:val="22"/>
                <w:szCs w:val="22"/>
              </w:rPr>
            </w:pPr>
            <w:r w:rsidRPr="002E0659">
              <w:rPr>
                <w:sz w:val="22"/>
                <w:szCs w:val="22"/>
              </w:rPr>
              <w:t>Гематурия</w:t>
            </w:r>
            <w:r>
              <w:rPr>
                <w:sz w:val="22"/>
                <w:szCs w:val="22"/>
              </w:rPr>
              <w:t>,</w:t>
            </w:r>
            <w:r w:rsidRPr="002E0659">
              <w:rPr>
                <w:sz w:val="22"/>
                <w:szCs w:val="22"/>
              </w:rPr>
              <w:t xml:space="preserve"> включая непрекращающееся кровотечение без свертывания </w:t>
            </w:r>
          </w:p>
          <w:p w14:paraId="308620FB" w14:textId="77777777" w:rsidR="00B52C13" w:rsidRPr="002E0659" w:rsidRDefault="00B52C13" w:rsidP="00E00201">
            <w:pPr>
              <w:pStyle w:val="table-text-0"/>
              <w:spacing w:before="0"/>
              <w:ind w:firstLine="0"/>
              <w:rPr>
                <w:sz w:val="22"/>
                <w:szCs w:val="22"/>
              </w:rPr>
            </w:pPr>
            <w:r w:rsidRPr="002E0659">
              <w:rPr>
                <w:sz w:val="22"/>
                <w:szCs w:val="22"/>
              </w:rPr>
              <w:t>Аномальные маточные кровотечения</w:t>
            </w:r>
          </w:p>
          <w:p w14:paraId="24AC08B7" w14:textId="77777777" w:rsidR="00B52C13" w:rsidRPr="002E0659" w:rsidRDefault="00B52C13" w:rsidP="00E00201">
            <w:pPr>
              <w:pStyle w:val="table-text-0"/>
              <w:spacing w:before="0"/>
              <w:ind w:firstLine="0"/>
              <w:rPr>
                <w:sz w:val="22"/>
                <w:szCs w:val="22"/>
              </w:rPr>
            </w:pPr>
            <w:r w:rsidRPr="002E0659">
              <w:rPr>
                <w:sz w:val="22"/>
                <w:szCs w:val="22"/>
              </w:rPr>
              <w:t>Стул с кровью</w:t>
            </w:r>
          </w:p>
          <w:p w14:paraId="76D70B8D" w14:textId="77777777" w:rsidR="00B52C13" w:rsidRPr="002E0659" w:rsidRDefault="00B52C13" w:rsidP="00E00201">
            <w:pPr>
              <w:pStyle w:val="table-text-0"/>
              <w:spacing w:before="0"/>
              <w:ind w:firstLine="0"/>
              <w:rPr>
                <w:sz w:val="22"/>
                <w:szCs w:val="22"/>
              </w:rPr>
            </w:pPr>
            <w:r w:rsidRPr="002E0659">
              <w:rPr>
                <w:sz w:val="22"/>
                <w:szCs w:val="22"/>
              </w:rPr>
              <w:t xml:space="preserve">Носовое кровотечение </w:t>
            </w:r>
          </w:p>
          <w:p w14:paraId="32E30D78" w14:textId="77777777" w:rsidR="00B52C13" w:rsidRPr="002E0659" w:rsidRDefault="00B52C13" w:rsidP="00E00201">
            <w:pPr>
              <w:pStyle w:val="table-text-0"/>
              <w:spacing w:before="0"/>
              <w:ind w:firstLine="0"/>
              <w:rPr>
                <w:sz w:val="22"/>
                <w:szCs w:val="22"/>
              </w:rPr>
            </w:pPr>
            <w:r w:rsidRPr="00A83EB7">
              <w:rPr>
                <w:sz w:val="22"/>
                <w:szCs w:val="22"/>
              </w:rPr>
              <w:t>Ротоглоточное кровотечение</w:t>
            </w:r>
          </w:p>
          <w:p w14:paraId="4B888823" w14:textId="77777777" w:rsidR="00B52C13" w:rsidRPr="00360841" w:rsidRDefault="00B52C13" w:rsidP="00E00201">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 или кровоизлияния в мягкие ткани</w:t>
            </w:r>
          </w:p>
        </w:tc>
      </w:tr>
      <w:tr w:rsidR="00B52C13" w:rsidRPr="004C7AAC" w14:paraId="03916ABD" w14:textId="77777777" w:rsidTr="00E00201">
        <w:tc>
          <w:tcPr>
            <w:tcW w:w="9121" w:type="dxa"/>
            <w:shd w:val="clear" w:color="auto" w:fill="auto"/>
          </w:tcPr>
          <w:p w14:paraId="35EA9636" w14:textId="77777777" w:rsidR="00B52C13" w:rsidRPr="004C7AAC" w:rsidRDefault="00B52C13" w:rsidP="00E00201">
            <w:pPr>
              <w:pStyle w:val="table-text-1"/>
              <w:spacing w:before="0" w:after="0"/>
              <w:rPr>
                <w:b/>
                <w:i/>
                <w:sz w:val="24"/>
                <w:szCs w:val="24"/>
              </w:rPr>
            </w:pPr>
            <w:r w:rsidRPr="002E0659">
              <w:rPr>
                <w:sz w:val="22"/>
                <w:szCs w:val="22"/>
              </w:rPr>
              <w:lastRenderedPageBreak/>
              <w:t>4 степень (требуют трансфузии)</w:t>
            </w:r>
          </w:p>
        </w:tc>
      </w:tr>
      <w:tr w:rsidR="00B52C13" w:rsidRPr="004C7AAC" w14:paraId="0D791FB7" w14:textId="77777777" w:rsidTr="00E00201">
        <w:tc>
          <w:tcPr>
            <w:tcW w:w="9121" w:type="dxa"/>
            <w:shd w:val="clear" w:color="auto" w:fill="auto"/>
          </w:tcPr>
          <w:p w14:paraId="7CB89552" w14:textId="77777777" w:rsidR="00B52C13" w:rsidRPr="002E0659" w:rsidRDefault="00B52C13" w:rsidP="00E00201">
            <w:pPr>
              <w:pStyle w:val="table-text-0"/>
              <w:spacing w:before="0"/>
              <w:ind w:firstLine="0"/>
              <w:rPr>
                <w:sz w:val="22"/>
                <w:szCs w:val="22"/>
              </w:rPr>
            </w:pPr>
            <w:r w:rsidRPr="002E0659">
              <w:rPr>
                <w:sz w:val="22"/>
                <w:szCs w:val="22"/>
              </w:rPr>
              <w:t>Кровоизлияния в сетчатку с нарушением зрения</w:t>
            </w:r>
          </w:p>
          <w:p w14:paraId="504561A0" w14:textId="77777777" w:rsidR="00B52C13" w:rsidRPr="002E0659" w:rsidRDefault="00B52C13" w:rsidP="00E00201">
            <w:pPr>
              <w:pStyle w:val="table-text-0"/>
              <w:spacing w:before="0"/>
              <w:ind w:firstLine="0"/>
              <w:rPr>
                <w:sz w:val="22"/>
                <w:szCs w:val="22"/>
              </w:rPr>
            </w:pPr>
            <w:r w:rsidRPr="002E0659">
              <w:rPr>
                <w:sz w:val="22"/>
                <w:szCs w:val="22"/>
              </w:rPr>
              <w:t xml:space="preserve">Нефатальные кровоизлияния в </w:t>
            </w:r>
            <w:r>
              <w:rPr>
                <w:sz w:val="22"/>
                <w:szCs w:val="22"/>
              </w:rPr>
              <w:t>ЦНС</w:t>
            </w:r>
            <w:r w:rsidRPr="002E0659">
              <w:rPr>
                <w:sz w:val="22"/>
                <w:szCs w:val="22"/>
              </w:rPr>
              <w:t xml:space="preserve"> с невро</w:t>
            </w:r>
            <w:r>
              <w:rPr>
                <w:sz w:val="22"/>
                <w:szCs w:val="22"/>
              </w:rPr>
              <w:t>логической симптоматикой</w:t>
            </w:r>
          </w:p>
          <w:p w14:paraId="10BF1444" w14:textId="77777777" w:rsidR="00B52C13" w:rsidRPr="00360841" w:rsidRDefault="00B52C13" w:rsidP="00E00201">
            <w:pPr>
              <w:pStyle w:val="table-text-0"/>
              <w:spacing w:before="0"/>
              <w:ind w:firstLine="0"/>
              <w:rPr>
                <w:sz w:val="24"/>
                <w:szCs w:val="24"/>
              </w:rPr>
            </w:pPr>
            <w:r w:rsidRPr="002E0659">
              <w:rPr>
                <w:sz w:val="22"/>
                <w:szCs w:val="22"/>
              </w:rPr>
              <w:t>Фатальные кровотечения вне зависимости от источника</w:t>
            </w:r>
          </w:p>
        </w:tc>
      </w:tr>
    </w:tbl>
    <w:p w14:paraId="7AC26CFE" w14:textId="77777777" w:rsidR="00B52C13" w:rsidRDefault="00B52C13" w:rsidP="00B52C13">
      <w:pPr>
        <w:pStyle w:val="3"/>
        <w:spacing w:before="0" w:after="0"/>
        <w:ind w:firstLine="708"/>
        <w:rPr>
          <w:rFonts w:ascii="Times New Roman" w:hAnsi="Times New Roman"/>
          <w:b w:val="0"/>
          <w:sz w:val="24"/>
          <w:szCs w:val="24"/>
          <w:u w:val="single"/>
        </w:rPr>
      </w:pPr>
    </w:p>
    <w:p w14:paraId="0FDC5159" w14:textId="77777777" w:rsidR="00B52C13" w:rsidRPr="00287E25" w:rsidRDefault="00B52C13" w:rsidP="00B52C13">
      <w:pPr>
        <w:ind w:firstLine="708"/>
        <w:rPr>
          <w:b/>
          <w:u w:val="single"/>
        </w:rPr>
      </w:pPr>
      <w:r w:rsidRPr="00287E25">
        <w:rPr>
          <w:u w:val="single"/>
        </w:rPr>
        <w:t>Расчет дозы концентрата тромбоцитов для трансфузий</w:t>
      </w:r>
    </w:p>
    <w:p w14:paraId="12298D97" w14:textId="77777777" w:rsidR="00B52C13" w:rsidRPr="001A1BC0" w:rsidRDefault="00B52C13" w:rsidP="00B52C13">
      <w:pPr>
        <w:ind w:firstLine="708"/>
      </w:pPr>
      <w:r w:rsidRPr="001A5953">
        <w:t>Количество концентрата тромбоцитов для трансфузии необходимо использовать из расчета 50-70х10</w:t>
      </w:r>
      <w:r>
        <w:rPr>
          <w:vertAlign w:val="superscript"/>
        </w:rPr>
        <w:t>9</w:t>
      </w:r>
      <w:r w:rsidRPr="001A5953">
        <w:t xml:space="preserve"> тромбоцитов на 10</w:t>
      </w:r>
      <w:r>
        <w:t xml:space="preserve"> </w:t>
      </w:r>
      <w:r w:rsidRPr="001A5953">
        <w:t>кг массы тела реципиента или 200-250х10</w:t>
      </w:r>
      <w:r>
        <w:rPr>
          <w:vertAlign w:val="superscript"/>
        </w:rPr>
        <w:t>9</w:t>
      </w:r>
      <w:r w:rsidRPr="001A5953">
        <w:t xml:space="preserve"> тромбоцитов на 1м</w:t>
      </w:r>
      <w:r w:rsidRPr="00A17D81">
        <w:rPr>
          <w:vertAlign w:val="superscript"/>
        </w:rPr>
        <w:t>2</w:t>
      </w:r>
      <w:r w:rsidRPr="001A5953">
        <w:t xml:space="preserve"> поверхности тела реципиента.</w:t>
      </w:r>
    </w:p>
    <w:p w14:paraId="5F298D8E" w14:textId="77777777" w:rsidR="00B52C13" w:rsidRDefault="00B52C13" w:rsidP="00B52C13">
      <w:pPr>
        <w:ind w:firstLine="708"/>
      </w:pPr>
      <w:r>
        <w:t>О</w:t>
      </w:r>
      <w:r w:rsidRPr="001A1BC0">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58286729" w14:textId="77777777" w:rsidR="00B52C13" w:rsidRDefault="00B52C13" w:rsidP="00B52C13">
      <w:pPr>
        <w:ind w:firstLine="708"/>
        <w:rPr>
          <w:u w:val="single"/>
        </w:rPr>
      </w:pPr>
    </w:p>
    <w:p w14:paraId="210A8349" w14:textId="77777777" w:rsidR="00B52C13" w:rsidRPr="00287E25" w:rsidRDefault="00B52C13" w:rsidP="00B52C13">
      <w:pPr>
        <w:ind w:firstLine="708"/>
        <w:rPr>
          <w:b/>
          <w:u w:val="single"/>
        </w:rPr>
      </w:pPr>
      <w:r w:rsidRPr="00287E25">
        <w:rPr>
          <w:u w:val="single"/>
        </w:rPr>
        <w:t>Критерии эффективности трансфузий концентрата тромбоцитов</w:t>
      </w:r>
    </w:p>
    <w:p w14:paraId="2B5B56DF" w14:textId="77777777" w:rsidR="00B52C13" w:rsidRPr="00A17D81" w:rsidRDefault="00B52C13" w:rsidP="00B52C13">
      <w:pPr>
        <w:ind w:firstLine="708"/>
        <w:contextualSpacing/>
      </w:pPr>
      <w:r w:rsidRPr="003B6BB6">
        <w:rPr>
          <w:i/>
        </w:rPr>
        <w:t xml:space="preserve">Клиническими критериями </w:t>
      </w:r>
      <w:r w:rsidRPr="00A17D81">
        <w:t xml:space="preserve">эффективности трансфузии </w:t>
      </w:r>
      <w:r>
        <w:t xml:space="preserve">концентрата </w:t>
      </w:r>
      <w:r w:rsidRPr="00A17D81">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A206A32" w14:textId="77777777" w:rsidR="00B52C13" w:rsidRPr="00A17D81" w:rsidRDefault="00B52C13" w:rsidP="00B52C13">
      <w:pPr>
        <w:ind w:firstLine="708"/>
        <w:contextualSpacing/>
      </w:pPr>
      <w:r w:rsidRPr="003B6BB6">
        <w:rPr>
          <w:i/>
        </w:rPr>
        <w:t xml:space="preserve">Лабораторными </w:t>
      </w:r>
      <w:r>
        <w:rPr>
          <w:i/>
        </w:rPr>
        <w:t>критериями</w:t>
      </w:r>
      <w:r w:rsidRPr="00A17D81">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7897016A" w14:textId="77777777" w:rsidR="00B52C13" w:rsidRPr="00A17D81" w:rsidRDefault="00B52C13" w:rsidP="00B52C13">
      <w:pPr>
        <w:ind w:firstLine="708"/>
        <w:contextualSpacing/>
        <w:rPr>
          <w:bCs/>
        </w:rPr>
      </w:pPr>
      <w:r w:rsidRPr="00A17D81">
        <w:rPr>
          <w:color w:val="000000"/>
        </w:rPr>
        <w:t xml:space="preserve">Трансфузию считают эффективной, если абсолютный прирост тромбоцитов через 1 час составил </w:t>
      </w:r>
      <w:r w:rsidRPr="00A17D81">
        <w:t>10</w:t>
      </w:r>
      <w:r>
        <w:t>х</w:t>
      </w:r>
      <w:r w:rsidRPr="00A17D81">
        <w:t>10</w:t>
      </w:r>
      <w:r w:rsidRPr="00A17D81">
        <w:rPr>
          <w:vertAlign w:val="superscript"/>
        </w:rPr>
        <w:t>9</w:t>
      </w:r>
      <w:r w:rsidRPr="00A17D81">
        <w:t>/л от исходного уровня.</w:t>
      </w:r>
      <w:r>
        <w:t xml:space="preserve"> </w:t>
      </w:r>
      <w:r w:rsidRPr="00A17D81">
        <w:rPr>
          <w:bCs/>
        </w:rPr>
        <w:t>Для стандартизации оценки эффективности трансфузий скорректированный прирост тромбоцитов рассчитывается по формуле и выража</w:t>
      </w:r>
      <w:r>
        <w:rPr>
          <w:bCs/>
        </w:rPr>
        <w:t>ется в расчетных единицах (РЕ)</w:t>
      </w:r>
      <w:r w:rsidRPr="00A17D81">
        <w:rPr>
          <w:bCs/>
        </w:rPr>
        <w:t>:</w:t>
      </w:r>
    </w:p>
    <w:p w14:paraId="541E2602" w14:textId="77777777" w:rsidR="00B52C13" w:rsidRPr="00A17D81" w:rsidRDefault="00B52C13" w:rsidP="00B52C13">
      <w:pPr>
        <w:pStyle w:val="formula"/>
        <w:spacing w:before="0" w:after="0"/>
        <w:rPr>
          <w:sz w:val="24"/>
          <w:szCs w:val="24"/>
        </w:rPr>
      </w:pPr>
      <w:r w:rsidRPr="00A17D81">
        <w:rPr>
          <w:sz w:val="24"/>
          <w:szCs w:val="24"/>
        </w:rPr>
        <w:lastRenderedPageBreak/>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23A50726" w14:textId="77777777" w:rsidR="00B52C13" w:rsidRPr="00D77CA7" w:rsidRDefault="00B52C13" w:rsidP="00B52C13">
      <w:pPr>
        <w:ind w:firstLine="227"/>
        <w:contextualSpacing/>
      </w:pPr>
      <w:r w:rsidRPr="00A17D81">
        <w:t>Трансфузию считают эффективной, если СПТ через 1 час составил &gt; 7,5 РЕ, а СПТ через 24 ч &gt; 4,5 РЕ.</w:t>
      </w:r>
      <w:r>
        <w:t xml:space="preserve"> </w:t>
      </w:r>
      <w:r w:rsidRPr="00A17D81">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t xml:space="preserve">ьный подбор тромбоцитов донора, применение плазмафереза (см. Приложение </w:t>
      </w:r>
      <w:r w:rsidRPr="00D77CA7">
        <w:t>«Лечебный цитаферез и плазмаферез при гематологических заболеваниях»).</w:t>
      </w:r>
    </w:p>
    <w:p w14:paraId="0D101047" w14:textId="77777777" w:rsidR="00B52C13" w:rsidRDefault="00B52C13" w:rsidP="00B52C13">
      <w:pPr>
        <w:rPr>
          <w:i/>
          <w:iCs/>
          <w:u w:val="single"/>
        </w:rPr>
      </w:pPr>
    </w:p>
    <w:p w14:paraId="3C4D349B" w14:textId="77777777" w:rsidR="00B52C13" w:rsidRPr="00287E25" w:rsidRDefault="00B52C13" w:rsidP="00B52C13">
      <w:pPr>
        <w:rPr>
          <w:b/>
          <w:i/>
          <w:iCs/>
          <w:u w:val="single"/>
        </w:rPr>
      </w:pPr>
      <w:r w:rsidRPr="00287E25">
        <w:rPr>
          <w:i/>
          <w:iCs/>
          <w:u w:val="single"/>
        </w:rPr>
        <w:t>Трансфузии СЗП</w:t>
      </w:r>
    </w:p>
    <w:p w14:paraId="78E7FCB7" w14:textId="77777777" w:rsidR="00B52C13" w:rsidRPr="00287E25" w:rsidRDefault="00B52C13" w:rsidP="00B52C13">
      <w:pPr>
        <w:ind w:firstLine="349"/>
        <w:rPr>
          <w:b/>
          <w:u w:val="single"/>
        </w:rPr>
      </w:pPr>
      <w:r w:rsidRPr="00287E25">
        <w:rPr>
          <w:u w:val="single"/>
        </w:rPr>
        <w:t>Показания к переливанию СЗП:</w:t>
      </w:r>
    </w:p>
    <w:p w14:paraId="76D6F396"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2F4BAC1E"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0516C0A9" w14:textId="77777777" w:rsidR="00B52C13" w:rsidRPr="003B52EE" w:rsidRDefault="00B52C13" w:rsidP="001E2558">
      <w:pPr>
        <w:pStyle w:val="FitzBullet"/>
        <w:numPr>
          <w:ilvl w:val="0"/>
          <w:numId w:val="136"/>
        </w:numPr>
        <w:tabs>
          <w:tab w:val="clear" w:pos="317"/>
          <w:tab w:val="left" w:pos="144"/>
        </w:tabs>
        <w:spacing w:before="0" w:after="0"/>
        <w:ind w:left="709"/>
      </w:pPr>
      <w:r w:rsidRPr="003B52EE">
        <w:t>Коррекция геморрагического синдрома при увеличении (&gt; 1,5 раз по сравнению с нормой) ПВ или АЧТВ.</w:t>
      </w:r>
    </w:p>
    <w:p w14:paraId="54E9CAFE" w14:textId="77777777" w:rsidR="00B52C13" w:rsidRPr="003B52EE" w:rsidRDefault="00B52C13" w:rsidP="001E2558">
      <w:pPr>
        <w:pStyle w:val="FitzBullet"/>
        <w:numPr>
          <w:ilvl w:val="0"/>
          <w:numId w:val="136"/>
        </w:numPr>
        <w:tabs>
          <w:tab w:val="clear" w:pos="317"/>
          <w:tab w:val="left" w:pos="144"/>
        </w:tabs>
        <w:spacing w:before="0" w:after="0"/>
        <w:ind w:left="709"/>
      </w:pPr>
      <w:r>
        <w:t>В</w:t>
      </w:r>
      <w:r w:rsidRPr="003B52EE">
        <w:t>озмещени</w:t>
      </w:r>
      <w:r>
        <w:t>е</w:t>
      </w:r>
      <w:r w:rsidRPr="003B52EE">
        <w:t xml:space="preserve"> объема при проведении плазмафереза.</w:t>
      </w:r>
    </w:p>
    <w:p w14:paraId="281D4393" w14:textId="0FE240C4" w:rsidR="00B52C13" w:rsidRPr="003B52EE" w:rsidRDefault="00B52C13" w:rsidP="001E2558">
      <w:pPr>
        <w:pStyle w:val="FitzBullet"/>
        <w:numPr>
          <w:ilvl w:val="0"/>
          <w:numId w:val="136"/>
        </w:numPr>
        <w:tabs>
          <w:tab w:val="clear" w:pos="317"/>
          <w:tab w:val="left" w:pos="144"/>
        </w:tabs>
        <w:spacing w:before="0" w:after="0"/>
        <w:ind w:left="709"/>
      </w:pPr>
      <w:r>
        <w:t>Д</w:t>
      </w:r>
      <w:r w:rsidRPr="003B52EE">
        <w:t>ефицит антитромбина III. СЗП вводят в дозе 3—3,5 мл/кг/сут.</w:t>
      </w:r>
    </w:p>
    <w:p w14:paraId="05B614F4" w14:textId="1EECD8E8" w:rsidR="00B52C13" w:rsidRPr="00E419AE" w:rsidRDefault="00E419AE" w:rsidP="001E2558">
      <w:pPr>
        <w:pStyle w:val="FitzBullet"/>
        <w:numPr>
          <w:ilvl w:val="0"/>
          <w:numId w:val="136"/>
        </w:numPr>
        <w:tabs>
          <w:tab w:val="clear" w:pos="317"/>
          <w:tab w:val="left" w:pos="144"/>
        </w:tabs>
        <w:spacing w:before="0" w:after="0"/>
        <w:ind w:left="709"/>
        <w:rPr>
          <w:strike/>
        </w:rPr>
      </w:pPr>
      <w:r w:rsidRPr="00E419AE">
        <w:t xml:space="preserve">Приобретенный дефицит фактора </w:t>
      </w:r>
      <w:r w:rsidRPr="00E419AE">
        <w:rPr>
          <w:lang w:val="en-US"/>
        </w:rPr>
        <w:t>VIII</w:t>
      </w:r>
      <w:r w:rsidRPr="00E419AE">
        <w:t xml:space="preserve"> (например, сочетание ОМЛ и и</w:t>
      </w:r>
      <w:r w:rsidR="00B52C13" w:rsidRPr="00E419AE">
        <w:t>нгибиторн</w:t>
      </w:r>
      <w:r w:rsidRPr="00E419AE">
        <w:t>ой формы</w:t>
      </w:r>
      <w:r w:rsidR="00B52C13" w:rsidRPr="00E419AE">
        <w:t xml:space="preserve"> гемофилии </w:t>
      </w:r>
      <w:r w:rsidR="00B52C13" w:rsidRPr="00E419AE">
        <w:rPr>
          <w:lang w:val="en-US"/>
        </w:rPr>
        <w:t>A</w:t>
      </w:r>
      <w:r w:rsidRPr="00E419AE">
        <w:t>)</w:t>
      </w:r>
      <w:r w:rsidR="00B52C13" w:rsidRPr="00E419AE">
        <w:t xml:space="preserve"> и массивные кровопотери. Показано переливание криосупернатантной плазмы (плазма со сниженной концентрацией фактора VIII).</w:t>
      </w:r>
      <w:r w:rsidR="00113F63" w:rsidRPr="00E419AE">
        <w:t xml:space="preserve"> </w:t>
      </w:r>
    </w:p>
    <w:p w14:paraId="354E911C" w14:textId="77777777" w:rsidR="00B52C13" w:rsidRPr="00287E25" w:rsidRDefault="00B52C13" w:rsidP="00B52C13">
      <w:pPr>
        <w:ind w:firstLine="349"/>
        <w:rPr>
          <w:b/>
          <w:u w:val="single"/>
        </w:rPr>
      </w:pPr>
      <w:r w:rsidRPr="00287E25">
        <w:rPr>
          <w:u w:val="single"/>
        </w:rPr>
        <w:t>Показания к переливанию криопреципитата</w:t>
      </w:r>
    </w:p>
    <w:p w14:paraId="2221A90E" w14:textId="3C33E1E6" w:rsidR="00B52C13" w:rsidRPr="00E146B8" w:rsidRDefault="00B52C13" w:rsidP="001E2558">
      <w:pPr>
        <w:pStyle w:val="FitzBullet"/>
        <w:numPr>
          <w:ilvl w:val="0"/>
          <w:numId w:val="137"/>
        </w:numPr>
        <w:tabs>
          <w:tab w:val="clear" w:pos="317"/>
          <w:tab w:val="left" w:pos="144"/>
        </w:tabs>
        <w:spacing w:before="0" w:after="0"/>
        <w:ind w:left="709"/>
      </w:pPr>
      <w:r w:rsidRPr="00E146B8">
        <w:t xml:space="preserve">Операции у пациентов с </w:t>
      </w:r>
      <w:r w:rsidR="00E419AE" w:rsidRPr="00E146B8">
        <w:t>ОМЛ и дефицитом фактора</w:t>
      </w:r>
      <w:r w:rsidRPr="00E146B8">
        <w:t xml:space="preserve"> Виллебранда.</w:t>
      </w:r>
      <w:r w:rsidR="00113F63" w:rsidRPr="00E146B8">
        <w:t xml:space="preserve"> </w:t>
      </w:r>
    </w:p>
    <w:p w14:paraId="005F3550" w14:textId="77777777" w:rsidR="00B52C13" w:rsidRPr="003B52EE" w:rsidRDefault="00B52C13" w:rsidP="001E2558">
      <w:pPr>
        <w:pStyle w:val="FitzBullet"/>
        <w:numPr>
          <w:ilvl w:val="0"/>
          <w:numId w:val="137"/>
        </w:numPr>
        <w:tabs>
          <w:tab w:val="clear" w:pos="317"/>
          <w:tab w:val="left" w:pos="144"/>
        </w:tabs>
        <w:spacing w:before="0" w:after="0"/>
        <w:ind w:left="709"/>
      </w:pPr>
      <w:r w:rsidRPr="003B52EE">
        <w:t>Гипофибриногенемия (&lt; 1 г/л).</w:t>
      </w:r>
    </w:p>
    <w:p w14:paraId="5F8CEC84" w14:textId="3959D948" w:rsidR="00B52C13" w:rsidRPr="00813A1B" w:rsidRDefault="00E146B8" w:rsidP="001E2558">
      <w:pPr>
        <w:pStyle w:val="FitzBullet"/>
        <w:numPr>
          <w:ilvl w:val="0"/>
          <w:numId w:val="137"/>
        </w:numPr>
        <w:tabs>
          <w:tab w:val="clear" w:pos="317"/>
          <w:tab w:val="left" w:pos="144"/>
        </w:tabs>
        <w:spacing w:before="0" w:after="0"/>
        <w:ind w:left="709"/>
        <w:rPr>
          <w:strike/>
        </w:rPr>
      </w:pPr>
      <w:r w:rsidRPr="00E146B8">
        <w:t>Дефицит фактора</w:t>
      </w:r>
      <w:r w:rsidR="00B52C13" w:rsidRPr="00E146B8">
        <w:t xml:space="preserve"> Виллебранда с геморрагическими осложнениями</w:t>
      </w:r>
      <w:r>
        <w:t>.</w:t>
      </w:r>
    </w:p>
    <w:p w14:paraId="3C5A7579" w14:textId="77777777" w:rsidR="00B52C13" w:rsidRPr="003B52EE" w:rsidRDefault="00B52C13" w:rsidP="001E2558">
      <w:pPr>
        <w:pStyle w:val="FitzBullet"/>
        <w:numPr>
          <w:ilvl w:val="0"/>
          <w:numId w:val="137"/>
        </w:numPr>
        <w:tabs>
          <w:tab w:val="clear" w:pos="317"/>
          <w:tab w:val="left" w:pos="144"/>
        </w:tabs>
        <w:spacing w:before="0" w:after="0"/>
        <w:ind w:left="709"/>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75596BEF" w14:textId="77777777" w:rsidR="00B52C13" w:rsidRPr="003B52EE" w:rsidRDefault="00B52C13" w:rsidP="00B52C13">
      <w:pPr>
        <w:ind w:firstLine="708"/>
      </w:pPr>
      <w:r w:rsidRPr="003B52EE">
        <w:t xml:space="preserve">Расчетная доза </w:t>
      </w:r>
      <w:r w:rsidRPr="00C019E2">
        <w:rPr>
          <w:iCs/>
        </w:rPr>
        <w:t>криопреципитата</w:t>
      </w:r>
      <w:r w:rsidRPr="003B52EE">
        <w:t xml:space="preserve"> составляет 1 ед на 5 кг массы тела </w:t>
      </w:r>
      <w:r>
        <w:t>пациента</w:t>
      </w:r>
      <w:r w:rsidRPr="003B52EE">
        <w:t xml:space="preserve"> или 15</w:t>
      </w:r>
      <w:r>
        <w:t>—20 ед при массе тела 70 кг</w:t>
      </w:r>
      <w:r w:rsidRPr="003B52EE">
        <w:t>. В 1 единице содержится: фибриногена не менее 140 мг, FVIII — не менее 70 МЕ.</w:t>
      </w:r>
    </w:p>
    <w:p w14:paraId="028EACE2" w14:textId="77777777" w:rsidR="00B52C13" w:rsidRDefault="00B52C13" w:rsidP="00B52C13">
      <w:pPr>
        <w:ind w:firstLine="708"/>
        <w:rPr>
          <w:u w:val="single"/>
        </w:rPr>
      </w:pPr>
    </w:p>
    <w:p w14:paraId="368B13B9" w14:textId="3731D207" w:rsidR="00B52C13" w:rsidRPr="00287E25" w:rsidRDefault="00B52C13" w:rsidP="00B52C13">
      <w:pPr>
        <w:ind w:firstLine="708"/>
        <w:rPr>
          <w:b/>
          <w:u w:val="single"/>
        </w:rPr>
      </w:pPr>
      <w:r w:rsidRPr="00287E25">
        <w:rPr>
          <w:u w:val="single"/>
        </w:rPr>
        <w:t xml:space="preserve">Качество компонентов крови, применяемых при сопроводительной терапии </w:t>
      </w:r>
      <w:r w:rsidR="00E146B8">
        <w:rPr>
          <w:u w:val="single"/>
        </w:rPr>
        <w:t>лейкозов</w:t>
      </w:r>
      <w:r w:rsidRPr="00287E25">
        <w:rPr>
          <w:u w:val="single"/>
        </w:rPr>
        <w:t xml:space="preserve"> </w:t>
      </w:r>
    </w:p>
    <w:p w14:paraId="10806DD7" w14:textId="0E5FF1AA" w:rsidR="00B52C13" w:rsidRPr="003B52EE" w:rsidRDefault="00B52C13" w:rsidP="00B52C13">
      <w:pPr>
        <w:ind w:firstLine="709"/>
      </w:pPr>
      <w:r>
        <w:lastRenderedPageBreak/>
        <w:t xml:space="preserve">При </w:t>
      </w:r>
      <w:r w:rsidR="00813A1B" w:rsidRPr="00235D34">
        <w:t xml:space="preserve">лейкозах, в связи </w:t>
      </w:r>
      <w:r>
        <w:t>с известными показаниями</w:t>
      </w:r>
      <w:r w:rsidRPr="003B52EE">
        <w:t xml:space="preserve"> </w:t>
      </w:r>
      <w:r>
        <w:t>к неоднократным</w:t>
      </w:r>
      <w:r w:rsidRPr="003B52EE">
        <w:t xml:space="preserve"> трансфузия</w:t>
      </w:r>
      <w:r>
        <w:t>м</w:t>
      </w:r>
      <w:r w:rsidRPr="003B52EE">
        <w:t xml:space="preserve"> компонентов крови</w:t>
      </w:r>
      <w:r>
        <w:t xml:space="preserve">, </w:t>
      </w:r>
      <w:r w:rsidRPr="003B52EE">
        <w:t xml:space="preserve">с целью профилактики нежелательных реакций и осложнений, связанных с трансфузиями, </w:t>
      </w:r>
      <w:r>
        <w:t>рекомендуется</w:t>
      </w:r>
      <w:r w:rsidRPr="003B52EE">
        <w:t xml:space="preserve"> использование компонентов крови со следующими характеристиками:</w:t>
      </w:r>
    </w:p>
    <w:p w14:paraId="2A027C1E"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C60486A"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Облученные эритроциты и тромбоциты (гамма-излучение или рентегновское излучение в дозе 25—50 Гр).</w:t>
      </w:r>
    </w:p>
    <w:p w14:paraId="54C6E937"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Ограничение использования донорской плазмы путем использования взвешивающих растворов для эритроцитов.</w:t>
      </w:r>
    </w:p>
    <w:p w14:paraId="6DEDD398"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После исследования донорской крови на маркеры вирусных инфекций посредством молекулярно-биологических методов.</w:t>
      </w:r>
    </w:p>
    <w:p w14:paraId="57DB6EA5" w14:textId="77777777" w:rsidR="00B52C13" w:rsidRPr="00360841" w:rsidRDefault="00B52C13" w:rsidP="001E2558">
      <w:pPr>
        <w:pStyle w:val="aff"/>
        <w:numPr>
          <w:ilvl w:val="0"/>
          <w:numId w:val="138"/>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183096AC"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Инактивация патогенов в концентрате тромбоцитов.</w:t>
      </w:r>
    </w:p>
    <w:p w14:paraId="1B10F916"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Применение добавочных растворов для замещения донорской плазмы в концентрате тромбоцитов.</w:t>
      </w:r>
    </w:p>
    <w:p w14:paraId="75308819" w14:textId="77777777" w:rsidR="00B52C13" w:rsidRPr="003B52EE" w:rsidRDefault="00B52C13" w:rsidP="001E2558">
      <w:pPr>
        <w:pStyle w:val="FitzBullet"/>
        <w:numPr>
          <w:ilvl w:val="0"/>
          <w:numId w:val="138"/>
        </w:numPr>
        <w:tabs>
          <w:tab w:val="clear" w:pos="317"/>
          <w:tab w:val="left" w:pos="144"/>
        </w:tabs>
        <w:spacing w:before="0" w:after="0"/>
        <w:ind w:left="709"/>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61E20F61" w14:textId="77777777" w:rsidR="00B52C13" w:rsidRDefault="00B52C13" w:rsidP="00B52C13">
      <w:pPr>
        <w:ind w:firstLine="709"/>
      </w:pPr>
      <w:r w:rsidRPr="003B52EE">
        <w:t>Основные реакции и осложнения, связанные с трансфузией приведены в табл. 3.</w:t>
      </w:r>
    </w:p>
    <w:p w14:paraId="3874F672" w14:textId="77777777" w:rsidR="00B52C13" w:rsidRDefault="00B52C13" w:rsidP="00B52C13">
      <w:pPr>
        <w:rPr>
          <w:bCs/>
        </w:rPr>
      </w:pPr>
    </w:p>
    <w:p w14:paraId="7A1F5711" w14:textId="77777777" w:rsidR="00B52C13" w:rsidRPr="008E43BE" w:rsidRDefault="00B52C13" w:rsidP="00B52C13">
      <w:r w:rsidRPr="008E43BE">
        <w:rPr>
          <w:bCs/>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52C13" w:rsidRPr="004C7AAC" w14:paraId="7BE0C320" w14:textId="77777777" w:rsidTr="00E00201">
        <w:trPr>
          <w:jc w:val="center"/>
        </w:trPr>
        <w:tc>
          <w:tcPr>
            <w:tcW w:w="2110" w:type="dxa"/>
          </w:tcPr>
          <w:p w14:paraId="1F5C1759" w14:textId="77777777" w:rsidR="00B52C13" w:rsidRPr="00CA11E8" w:rsidRDefault="00B52C13" w:rsidP="00E00201">
            <w:pPr>
              <w:pStyle w:val="Table-head-italic"/>
              <w:jc w:val="center"/>
              <w:rPr>
                <w:i w:val="0"/>
                <w:sz w:val="22"/>
                <w:szCs w:val="22"/>
                <w:lang w:val="ru-RU"/>
              </w:rPr>
            </w:pPr>
            <w:r w:rsidRPr="00CA11E8">
              <w:rPr>
                <w:i w:val="0"/>
                <w:sz w:val="22"/>
                <w:szCs w:val="22"/>
                <w:lang w:val="ru-RU"/>
              </w:rPr>
              <w:t>Реакция (осложнение)</w:t>
            </w:r>
          </w:p>
        </w:tc>
        <w:tc>
          <w:tcPr>
            <w:tcW w:w="2340" w:type="dxa"/>
          </w:tcPr>
          <w:p w14:paraId="2AF861AA" w14:textId="77777777" w:rsidR="00B52C13" w:rsidRPr="00CA11E8" w:rsidRDefault="00B52C13" w:rsidP="00E00201">
            <w:pPr>
              <w:pStyle w:val="Table-head-italic"/>
              <w:jc w:val="center"/>
              <w:rPr>
                <w:i w:val="0"/>
                <w:sz w:val="22"/>
                <w:szCs w:val="22"/>
                <w:lang w:val="ru-RU"/>
              </w:rPr>
            </w:pPr>
            <w:r w:rsidRPr="00CA11E8">
              <w:rPr>
                <w:i w:val="0"/>
                <w:sz w:val="22"/>
                <w:szCs w:val="22"/>
                <w:lang w:val="ru-RU"/>
              </w:rPr>
              <w:t>Причина</w:t>
            </w:r>
          </w:p>
        </w:tc>
        <w:tc>
          <w:tcPr>
            <w:tcW w:w="2520" w:type="dxa"/>
          </w:tcPr>
          <w:p w14:paraId="15C7704E" w14:textId="77777777" w:rsidR="00B52C13" w:rsidRPr="00CA11E8" w:rsidRDefault="00B52C13" w:rsidP="00E00201">
            <w:pPr>
              <w:pStyle w:val="Table-head-italic"/>
              <w:jc w:val="center"/>
              <w:rPr>
                <w:i w:val="0"/>
                <w:sz w:val="22"/>
                <w:szCs w:val="22"/>
                <w:lang w:val="ru-RU"/>
              </w:rPr>
            </w:pPr>
            <w:r w:rsidRPr="00CA11E8">
              <w:rPr>
                <w:i w:val="0"/>
                <w:sz w:val="22"/>
                <w:szCs w:val="22"/>
                <w:lang w:val="ru-RU"/>
              </w:rPr>
              <w:t>Лечение</w:t>
            </w:r>
          </w:p>
        </w:tc>
        <w:tc>
          <w:tcPr>
            <w:tcW w:w="2284" w:type="dxa"/>
          </w:tcPr>
          <w:p w14:paraId="1F2C26FF" w14:textId="77777777" w:rsidR="00B52C13" w:rsidRPr="00CA11E8" w:rsidRDefault="00B52C13" w:rsidP="00E00201">
            <w:pPr>
              <w:pStyle w:val="Table-head-italic"/>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B52C13" w:rsidRPr="004C7AAC" w14:paraId="189CD932" w14:textId="77777777" w:rsidTr="00E00201">
        <w:trPr>
          <w:jc w:val="center"/>
        </w:trPr>
        <w:tc>
          <w:tcPr>
            <w:tcW w:w="2110" w:type="dxa"/>
            <w:vAlign w:val="center"/>
          </w:tcPr>
          <w:p w14:paraId="78AA8F31" w14:textId="77777777" w:rsidR="00B52C13" w:rsidRPr="00CA11E8" w:rsidRDefault="00B52C13" w:rsidP="00E00201">
            <w:pPr>
              <w:pStyle w:val="table-text-0"/>
              <w:spacing w:before="0"/>
              <w:ind w:firstLine="0"/>
              <w:rPr>
                <w:sz w:val="22"/>
                <w:szCs w:val="22"/>
              </w:rPr>
            </w:pPr>
            <w:r w:rsidRPr="00CA11E8">
              <w:rPr>
                <w:sz w:val="22"/>
                <w:szCs w:val="22"/>
              </w:rPr>
              <w:t xml:space="preserve">Острая сердечно-сосудистая недостаточность, отек легких (синдром TACO, от transfusion </w:t>
            </w:r>
            <w:r w:rsidRPr="00CA11E8">
              <w:rPr>
                <w:sz w:val="22"/>
                <w:szCs w:val="22"/>
              </w:rPr>
              <w:lastRenderedPageBreak/>
              <w:t>associated circulatory overload)</w:t>
            </w:r>
          </w:p>
        </w:tc>
        <w:tc>
          <w:tcPr>
            <w:tcW w:w="2340" w:type="dxa"/>
          </w:tcPr>
          <w:p w14:paraId="424452A5" w14:textId="77777777" w:rsidR="00B52C13" w:rsidRPr="00CA11E8" w:rsidRDefault="00B52C13" w:rsidP="00E00201">
            <w:pPr>
              <w:pStyle w:val="table-text-0"/>
              <w:spacing w:before="0"/>
              <w:ind w:firstLine="0"/>
              <w:rPr>
                <w:sz w:val="22"/>
                <w:szCs w:val="22"/>
              </w:rPr>
            </w:pPr>
            <w:r w:rsidRPr="00CA11E8">
              <w:rPr>
                <w:sz w:val="22"/>
                <w:szCs w:val="22"/>
              </w:rPr>
              <w:lastRenderedPageBreak/>
              <w:t>Перегрузка объемом</w:t>
            </w:r>
          </w:p>
        </w:tc>
        <w:tc>
          <w:tcPr>
            <w:tcW w:w="2520" w:type="dxa"/>
          </w:tcPr>
          <w:p w14:paraId="522369EB" w14:textId="77777777" w:rsidR="00B52C13" w:rsidRPr="00CA11E8" w:rsidRDefault="00B52C13" w:rsidP="00E00201">
            <w:pPr>
              <w:pStyle w:val="table-text-0"/>
              <w:spacing w:before="0"/>
              <w:ind w:firstLine="0"/>
              <w:rPr>
                <w:sz w:val="22"/>
                <w:szCs w:val="22"/>
              </w:rPr>
            </w:pPr>
            <w:r w:rsidRPr="00CA11E8">
              <w:rPr>
                <w:sz w:val="22"/>
                <w:szCs w:val="22"/>
              </w:rPr>
              <w:t xml:space="preserve">Симптоматическая терапия отека легких </w:t>
            </w:r>
          </w:p>
        </w:tc>
        <w:tc>
          <w:tcPr>
            <w:tcW w:w="2284" w:type="dxa"/>
          </w:tcPr>
          <w:p w14:paraId="33A33E61" w14:textId="77777777" w:rsidR="00B52C13" w:rsidRPr="00CA11E8" w:rsidRDefault="00B52C13" w:rsidP="00E00201">
            <w:pPr>
              <w:pStyle w:val="table-text-0"/>
              <w:spacing w:before="0"/>
              <w:ind w:firstLine="0"/>
              <w:rPr>
                <w:sz w:val="22"/>
                <w:szCs w:val="22"/>
              </w:rPr>
            </w:pPr>
          </w:p>
        </w:tc>
      </w:tr>
      <w:tr w:rsidR="00B52C13" w:rsidRPr="004C7AAC" w14:paraId="5FC1446C" w14:textId="77777777" w:rsidTr="00E00201">
        <w:trPr>
          <w:jc w:val="center"/>
        </w:trPr>
        <w:tc>
          <w:tcPr>
            <w:tcW w:w="2110" w:type="dxa"/>
          </w:tcPr>
          <w:p w14:paraId="5445115B" w14:textId="77777777" w:rsidR="00B52C13" w:rsidRPr="00CA11E8" w:rsidRDefault="00B52C13" w:rsidP="00E00201">
            <w:pPr>
              <w:pStyle w:val="table-text-0"/>
              <w:spacing w:before="0"/>
              <w:ind w:firstLine="0"/>
              <w:rPr>
                <w:sz w:val="22"/>
                <w:szCs w:val="22"/>
              </w:rPr>
            </w:pPr>
            <w:r w:rsidRPr="00CA11E8">
              <w:rPr>
                <w:sz w:val="22"/>
                <w:szCs w:val="22"/>
              </w:rPr>
              <w:t>Острое обусловленное трансфузией повреждение легких (синдром TRALI, от transfusion-related acute lung injury)</w:t>
            </w:r>
          </w:p>
        </w:tc>
        <w:tc>
          <w:tcPr>
            <w:tcW w:w="2340" w:type="dxa"/>
          </w:tcPr>
          <w:p w14:paraId="78B7A0C1" w14:textId="77777777" w:rsidR="00B52C13" w:rsidRPr="00CA11E8" w:rsidRDefault="00B52C13" w:rsidP="00E00201">
            <w:pPr>
              <w:pStyle w:val="table-text-0"/>
              <w:spacing w:before="0"/>
              <w:ind w:firstLine="0"/>
              <w:rPr>
                <w:sz w:val="22"/>
                <w:szCs w:val="22"/>
              </w:rPr>
            </w:pPr>
            <w:r w:rsidRPr="00CA11E8">
              <w:rPr>
                <w:sz w:val="22"/>
                <w:szCs w:val="22"/>
              </w:rPr>
              <w:t>Наличие донорских антилейкоцитарных антител в крови реципиента</w:t>
            </w:r>
          </w:p>
        </w:tc>
        <w:tc>
          <w:tcPr>
            <w:tcW w:w="2520" w:type="dxa"/>
          </w:tcPr>
          <w:p w14:paraId="379EFE01" w14:textId="77777777" w:rsidR="00B52C13" w:rsidRPr="00CA11E8" w:rsidRDefault="00B52C13" w:rsidP="00E00201">
            <w:pPr>
              <w:pStyle w:val="table-text-0"/>
              <w:spacing w:before="0"/>
              <w:ind w:firstLine="0"/>
              <w:rPr>
                <w:sz w:val="22"/>
                <w:szCs w:val="22"/>
              </w:rPr>
            </w:pPr>
            <w:r w:rsidRPr="00CA11E8">
              <w:rPr>
                <w:sz w:val="22"/>
                <w:szCs w:val="22"/>
              </w:rPr>
              <w:t>Глюкокортикоиды (преднизолон, 30—60 мг, или дексаметазон, по 4—8 мг)</w:t>
            </w:r>
          </w:p>
          <w:p w14:paraId="698349CC" w14:textId="77777777" w:rsidR="00B52C13" w:rsidRPr="00CA11E8" w:rsidRDefault="00B52C13" w:rsidP="00E00201">
            <w:pPr>
              <w:pStyle w:val="table-text-0"/>
              <w:spacing w:before="0"/>
              <w:ind w:firstLine="0"/>
              <w:rPr>
                <w:sz w:val="22"/>
                <w:szCs w:val="22"/>
              </w:rPr>
            </w:pPr>
            <w:r w:rsidRPr="00CA11E8">
              <w:rPr>
                <w:sz w:val="22"/>
                <w:szCs w:val="22"/>
              </w:rPr>
              <w:t>Симптоматическая терапия отека легких</w:t>
            </w:r>
          </w:p>
        </w:tc>
        <w:tc>
          <w:tcPr>
            <w:tcW w:w="2284" w:type="dxa"/>
          </w:tcPr>
          <w:p w14:paraId="6CB3045A" w14:textId="77777777" w:rsidR="00B52C13" w:rsidRPr="00CA11E8" w:rsidRDefault="00B52C13" w:rsidP="00E00201">
            <w:pPr>
              <w:pStyle w:val="table-text-0"/>
              <w:spacing w:before="0"/>
              <w:ind w:firstLine="0"/>
              <w:rPr>
                <w:sz w:val="22"/>
                <w:szCs w:val="22"/>
              </w:rPr>
            </w:pPr>
            <w:r w:rsidRPr="00CA11E8">
              <w:rPr>
                <w:sz w:val="22"/>
                <w:szCs w:val="22"/>
              </w:rPr>
              <w:t>Обязательные: рентгенография органов грудной клетки</w:t>
            </w:r>
          </w:p>
          <w:p w14:paraId="2ABAEA75" w14:textId="77777777" w:rsidR="00B52C13" w:rsidRPr="00CA11E8" w:rsidRDefault="00B52C13" w:rsidP="00E00201">
            <w:pPr>
              <w:pStyle w:val="table-text-0"/>
              <w:spacing w:before="0"/>
              <w:ind w:firstLine="0"/>
              <w:rPr>
                <w:sz w:val="22"/>
                <w:szCs w:val="22"/>
              </w:rPr>
            </w:pPr>
            <w:r w:rsidRPr="00CA11E8">
              <w:rPr>
                <w:sz w:val="22"/>
                <w:szCs w:val="22"/>
              </w:rPr>
              <w:t>Дополнительные: тесты на антилейкоцитарные антитела и антитела к нейтрофилам в сыворотке</w:t>
            </w:r>
          </w:p>
        </w:tc>
      </w:tr>
      <w:tr w:rsidR="00B52C13" w:rsidRPr="004C7AAC" w14:paraId="1ABB2455" w14:textId="77777777" w:rsidTr="00E00201">
        <w:trPr>
          <w:jc w:val="center"/>
        </w:trPr>
        <w:tc>
          <w:tcPr>
            <w:tcW w:w="2110" w:type="dxa"/>
          </w:tcPr>
          <w:p w14:paraId="146ACCBD" w14:textId="77777777" w:rsidR="00B52C13" w:rsidRPr="00CA11E8" w:rsidRDefault="00B52C13" w:rsidP="00E00201">
            <w:pPr>
              <w:pStyle w:val="table-text-0"/>
              <w:spacing w:before="0"/>
              <w:ind w:firstLine="0"/>
              <w:rPr>
                <w:sz w:val="22"/>
                <w:szCs w:val="22"/>
              </w:rPr>
            </w:pPr>
            <w:r w:rsidRPr="00CA11E8">
              <w:rPr>
                <w:sz w:val="22"/>
                <w:szCs w:val="22"/>
              </w:rPr>
              <w:t>Одышка, связанная с трансфузией (синдром TAD, от transfusion-associated dyspnea)</w:t>
            </w:r>
          </w:p>
        </w:tc>
        <w:tc>
          <w:tcPr>
            <w:tcW w:w="2340" w:type="dxa"/>
          </w:tcPr>
          <w:p w14:paraId="603D188B" w14:textId="77777777" w:rsidR="00B52C13" w:rsidRPr="00CA11E8" w:rsidRDefault="00B52C13" w:rsidP="00E00201">
            <w:pPr>
              <w:pStyle w:val="table-text-0"/>
              <w:spacing w:before="0"/>
              <w:ind w:firstLine="0"/>
              <w:rPr>
                <w:sz w:val="22"/>
                <w:szCs w:val="22"/>
              </w:rPr>
            </w:pPr>
            <w:r w:rsidRPr="00CA11E8">
              <w:rPr>
                <w:sz w:val="22"/>
                <w:szCs w:val="22"/>
              </w:rPr>
              <w:t>Острый респираторный дистресс-синдром, развивающийся в течение 24 часов после трансфузии</w:t>
            </w:r>
          </w:p>
        </w:tc>
        <w:tc>
          <w:tcPr>
            <w:tcW w:w="2520" w:type="dxa"/>
          </w:tcPr>
          <w:p w14:paraId="22E37AF1" w14:textId="77777777" w:rsidR="00B52C13" w:rsidRPr="00CA11E8" w:rsidRDefault="00B52C13" w:rsidP="00E00201">
            <w:pPr>
              <w:pStyle w:val="table-text-0"/>
              <w:spacing w:before="0"/>
              <w:ind w:firstLine="0"/>
              <w:rPr>
                <w:sz w:val="22"/>
                <w:szCs w:val="22"/>
              </w:rPr>
            </w:pPr>
            <w:r w:rsidRPr="00CA11E8">
              <w:rPr>
                <w:sz w:val="22"/>
                <w:szCs w:val="22"/>
              </w:rPr>
              <w:t>Симптоматическая терапия</w:t>
            </w:r>
          </w:p>
        </w:tc>
        <w:tc>
          <w:tcPr>
            <w:tcW w:w="2284" w:type="dxa"/>
          </w:tcPr>
          <w:p w14:paraId="0BF03F5A" w14:textId="77777777" w:rsidR="00B52C13" w:rsidRPr="00CA11E8" w:rsidRDefault="00B52C13" w:rsidP="00E00201">
            <w:pPr>
              <w:pStyle w:val="table-text-0"/>
              <w:spacing w:before="0"/>
              <w:ind w:firstLine="0"/>
              <w:rPr>
                <w:sz w:val="22"/>
                <w:szCs w:val="22"/>
              </w:rPr>
            </w:pPr>
          </w:p>
        </w:tc>
      </w:tr>
      <w:tr w:rsidR="00B52C13" w:rsidRPr="004C7AAC" w14:paraId="7602DE50" w14:textId="77777777" w:rsidTr="00E00201">
        <w:trPr>
          <w:jc w:val="center"/>
        </w:trPr>
        <w:tc>
          <w:tcPr>
            <w:tcW w:w="2110" w:type="dxa"/>
            <w:vMerge w:val="restart"/>
          </w:tcPr>
          <w:p w14:paraId="186D930B" w14:textId="77777777" w:rsidR="00B52C13" w:rsidRPr="00CA11E8" w:rsidRDefault="00B52C13" w:rsidP="00E00201">
            <w:pPr>
              <w:pStyle w:val="table-text-0"/>
              <w:spacing w:before="0"/>
              <w:ind w:firstLine="0"/>
              <w:rPr>
                <w:sz w:val="22"/>
                <w:szCs w:val="22"/>
              </w:rPr>
            </w:pPr>
            <w:r w:rsidRPr="00CA11E8">
              <w:rPr>
                <w:sz w:val="22"/>
                <w:szCs w:val="22"/>
              </w:rPr>
              <w:t>Аллергические реакции (крапивница, анафилактический шок и др.)</w:t>
            </w:r>
          </w:p>
        </w:tc>
        <w:tc>
          <w:tcPr>
            <w:tcW w:w="2340" w:type="dxa"/>
          </w:tcPr>
          <w:p w14:paraId="3EAECF62" w14:textId="77777777" w:rsidR="00B52C13" w:rsidRPr="00CA11E8" w:rsidRDefault="00B52C13" w:rsidP="00E00201">
            <w:pPr>
              <w:pStyle w:val="table-text-0"/>
              <w:spacing w:before="0"/>
              <w:ind w:firstLine="0"/>
              <w:rPr>
                <w:sz w:val="22"/>
                <w:szCs w:val="22"/>
              </w:rPr>
            </w:pPr>
            <w:r w:rsidRPr="00CA11E8">
              <w:rPr>
                <w:sz w:val="22"/>
                <w:szCs w:val="22"/>
              </w:rPr>
              <w:t>Крапивница: наличие антител к белкам плазмы</w:t>
            </w:r>
          </w:p>
        </w:tc>
        <w:tc>
          <w:tcPr>
            <w:tcW w:w="2520" w:type="dxa"/>
          </w:tcPr>
          <w:p w14:paraId="5356B9E4" w14:textId="77777777" w:rsidR="00B52C13" w:rsidRPr="00CA11E8" w:rsidRDefault="00B52C13" w:rsidP="00E00201">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tc>
        <w:tc>
          <w:tcPr>
            <w:tcW w:w="2284" w:type="dxa"/>
          </w:tcPr>
          <w:p w14:paraId="4126511F" w14:textId="77777777" w:rsidR="00B52C13" w:rsidRPr="00CA11E8" w:rsidRDefault="00B52C13" w:rsidP="00E00201">
            <w:pPr>
              <w:pStyle w:val="table-text-0"/>
              <w:spacing w:before="0"/>
              <w:ind w:firstLine="0"/>
              <w:rPr>
                <w:sz w:val="22"/>
                <w:szCs w:val="22"/>
              </w:rPr>
            </w:pPr>
          </w:p>
        </w:tc>
      </w:tr>
      <w:tr w:rsidR="00B52C13" w:rsidRPr="004C7AAC" w14:paraId="54382AB2" w14:textId="77777777" w:rsidTr="00E00201">
        <w:trPr>
          <w:jc w:val="center"/>
        </w:trPr>
        <w:tc>
          <w:tcPr>
            <w:tcW w:w="2110" w:type="dxa"/>
            <w:vMerge/>
            <w:vAlign w:val="center"/>
          </w:tcPr>
          <w:p w14:paraId="67178AE9" w14:textId="77777777" w:rsidR="00B52C13" w:rsidRPr="00CA11E8" w:rsidRDefault="00B52C13" w:rsidP="00E00201">
            <w:pPr>
              <w:pStyle w:val="table-text-0"/>
              <w:spacing w:before="0"/>
              <w:ind w:firstLine="0"/>
              <w:rPr>
                <w:sz w:val="22"/>
                <w:szCs w:val="22"/>
              </w:rPr>
            </w:pPr>
          </w:p>
        </w:tc>
        <w:tc>
          <w:tcPr>
            <w:tcW w:w="2340" w:type="dxa"/>
          </w:tcPr>
          <w:p w14:paraId="0D39038F" w14:textId="77777777" w:rsidR="00B52C13" w:rsidRPr="00CA11E8" w:rsidRDefault="00B52C13" w:rsidP="00E00201">
            <w:pPr>
              <w:pStyle w:val="table-text-0"/>
              <w:spacing w:before="0"/>
              <w:ind w:firstLine="0"/>
              <w:rPr>
                <w:sz w:val="22"/>
                <w:szCs w:val="22"/>
              </w:rPr>
            </w:pPr>
            <w:r w:rsidRPr="00CA11E8">
              <w:rPr>
                <w:sz w:val="22"/>
                <w:szCs w:val="22"/>
              </w:rPr>
              <w:t>Анафилактический шок: первичный иммунодефицит IgA у реципиента</w:t>
            </w:r>
          </w:p>
        </w:tc>
        <w:tc>
          <w:tcPr>
            <w:tcW w:w="2520" w:type="dxa"/>
          </w:tcPr>
          <w:p w14:paraId="5F4A428A" w14:textId="77777777" w:rsidR="00B52C13" w:rsidRPr="00CA11E8" w:rsidRDefault="00B52C13" w:rsidP="00E00201">
            <w:pPr>
              <w:pStyle w:val="table-text-0"/>
              <w:spacing w:before="0"/>
              <w:ind w:firstLine="0"/>
              <w:rPr>
                <w:sz w:val="22"/>
                <w:szCs w:val="22"/>
              </w:rPr>
            </w:pPr>
            <w:r w:rsidRPr="00CA11E8">
              <w:rPr>
                <w:sz w:val="22"/>
                <w:szCs w:val="22"/>
              </w:rPr>
              <w:t>Противошоковая терапия</w:t>
            </w:r>
          </w:p>
        </w:tc>
        <w:tc>
          <w:tcPr>
            <w:tcW w:w="2284" w:type="dxa"/>
          </w:tcPr>
          <w:p w14:paraId="3EE78DD0" w14:textId="77777777" w:rsidR="00B52C13" w:rsidRPr="00CA11E8" w:rsidRDefault="00B52C13" w:rsidP="00E00201">
            <w:pPr>
              <w:pStyle w:val="table-text-0"/>
              <w:spacing w:before="0"/>
              <w:ind w:firstLine="0"/>
              <w:rPr>
                <w:sz w:val="22"/>
                <w:szCs w:val="22"/>
              </w:rPr>
            </w:pPr>
            <w:r w:rsidRPr="00CA11E8">
              <w:rPr>
                <w:sz w:val="22"/>
                <w:szCs w:val="22"/>
              </w:rPr>
              <w:t>Дополнительные: оценка уровня сывороточного IgA у реципиента</w:t>
            </w:r>
          </w:p>
        </w:tc>
      </w:tr>
      <w:tr w:rsidR="00B52C13" w:rsidRPr="004C7AAC" w14:paraId="5334A1F7" w14:textId="77777777" w:rsidTr="00E00201">
        <w:trPr>
          <w:jc w:val="center"/>
        </w:trPr>
        <w:tc>
          <w:tcPr>
            <w:tcW w:w="2110" w:type="dxa"/>
          </w:tcPr>
          <w:p w14:paraId="09CAC91B" w14:textId="77777777" w:rsidR="00B52C13" w:rsidRPr="00CA11E8" w:rsidRDefault="00B52C13" w:rsidP="00E00201">
            <w:pPr>
              <w:pStyle w:val="table-text-0"/>
              <w:spacing w:before="0"/>
              <w:ind w:firstLine="0"/>
              <w:rPr>
                <w:sz w:val="22"/>
                <w:szCs w:val="22"/>
              </w:rPr>
            </w:pPr>
            <w:r w:rsidRPr="00CA11E8">
              <w:rPr>
                <w:sz w:val="22"/>
                <w:szCs w:val="22"/>
              </w:rPr>
              <w:t>Пострансфузионная артериальная гипотония (HTR, от post-transfusion hypotension)</w:t>
            </w:r>
          </w:p>
        </w:tc>
        <w:tc>
          <w:tcPr>
            <w:tcW w:w="2340" w:type="dxa"/>
          </w:tcPr>
          <w:p w14:paraId="4391CD80" w14:textId="77777777" w:rsidR="00B52C13" w:rsidRPr="00CA11E8" w:rsidRDefault="00B52C13" w:rsidP="00E00201">
            <w:pPr>
              <w:pStyle w:val="table-text-0"/>
              <w:spacing w:before="0"/>
              <w:ind w:firstLine="0"/>
              <w:rPr>
                <w:sz w:val="22"/>
                <w:szCs w:val="22"/>
              </w:rPr>
            </w:pPr>
            <w:r w:rsidRPr="00CA11E8">
              <w:rPr>
                <w:sz w:val="22"/>
                <w:szCs w:val="22"/>
              </w:rPr>
              <w:t>Сосудистая реакция, обусловленная выбросом брадикинина</w:t>
            </w:r>
          </w:p>
        </w:tc>
        <w:tc>
          <w:tcPr>
            <w:tcW w:w="2520" w:type="dxa"/>
          </w:tcPr>
          <w:p w14:paraId="4B858649" w14:textId="77777777" w:rsidR="00B52C13" w:rsidRPr="00CA11E8" w:rsidRDefault="00B52C13" w:rsidP="00E00201">
            <w:pPr>
              <w:pStyle w:val="table-text-0"/>
              <w:spacing w:before="0"/>
              <w:ind w:firstLine="0"/>
              <w:rPr>
                <w:sz w:val="22"/>
                <w:szCs w:val="22"/>
              </w:rPr>
            </w:pPr>
            <w:r w:rsidRPr="00CA11E8">
              <w:rPr>
                <w:sz w:val="22"/>
                <w:szCs w:val="22"/>
              </w:rPr>
              <w:t xml:space="preserve">Симптоматическая терапия, в тяжелых случаях — применение вазопрессоров </w:t>
            </w:r>
          </w:p>
        </w:tc>
        <w:tc>
          <w:tcPr>
            <w:tcW w:w="2284" w:type="dxa"/>
          </w:tcPr>
          <w:p w14:paraId="5C7D6FBE" w14:textId="77777777" w:rsidR="00B52C13" w:rsidRPr="00CA11E8" w:rsidRDefault="00B52C13" w:rsidP="00E00201">
            <w:pPr>
              <w:pStyle w:val="table-text-0"/>
              <w:spacing w:before="0"/>
              <w:ind w:firstLine="0"/>
              <w:rPr>
                <w:sz w:val="22"/>
                <w:szCs w:val="22"/>
              </w:rPr>
            </w:pPr>
          </w:p>
        </w:tc>
      </w:tr>
      <w:tr w:rsidR="00B52C13" w:rsidRPr="004C7AAC" w14:paraId="2B5C2F21" w14:textId="77777777" w:rsidTr="00E00201">
        <w:trPr>
          <w:jc w:val="center"/>
        </w:trPr>
        <w:tc>
          <w:tcPr>
            <w:tcW w:w="2110" w:type="dxa"/>
          </w:tcPr>
          <w:p w14:paraId="253667AF" w14:textId="77777777" w:rsidR="00B52C13" w:rsidRPr="00CA11E8" w:rsidRDefault="00B52C13" w:rsidP="00E00201">
            <w:pPr>
              <w:pStyle w:val="table-text-0"/>
              <w:spacing w:before="0"/>
              <w:ind w:firstLine="0"/>
              <w:rPr>
                <w:sz w:val="22"/>
                <w:szCs w:val="22"/>
              </w:rPr>
            </w:pPr>
            <w:r w:rsidRPr="00CA11E8">
              <w:rPr>
                <w:sz w:val="22"/>
                <w:szCs w:val="22"/>
              </w:rPr>
              <w:t xml:space="preserve">Гипертермическая (фебрильная) негемолитическая </w:t>
            </w:r>
            <w:r w:rsidRPr="00CA11E8">
              <w:rPr>
                <w:sz w:val="22"/>
                <w:szCs w:val="22"/>
              </w:rPr>
              <w:lastRenderedPageBreak/>
              <w:t>реакция (FNHTR, от febrile non-hemolytic transfusion reaction)</w:t>
            </w:r>
          </w:p>
        </w:tc>
        <w:tc>
          <w:tcPr>
            <w:tcW w:w="2340" w:type="dxa"/>
          </w:tcPr>
          <w:p w14:paraId="33346E14" w14:textId="77777777" w:rsidR="00B52C13" w:rsidRPr="00CA11E8" w:rsidRDefault="00B52C13" w:rsidP="00E00201">
            <w:pPr>
              <w:pStyle w:val="table-text-0"/>
              <w:spacing w:before="0"/>
              <w:ind w:firstLine="0"/>
              <w:rPr>
                <w:sz w:val="22"/>
                <w:szCs w:val="22"/>
              </w:rPr>
            </w:pPr>
            <w:r w:rsidRPr="00CA11E8">
              <w:rPr>
                <w:sz w:val="22"/>
                <w:szCs w:val="22"/>
              </w:rPr>
              <w:lastRenderedPageBreak/>
              <w:t xml:space="preserve">Секреция цитокинов иммунокомпетентными клетками, </w:t>
            </w:r>
            <w:r w:rsidRPr="00CA11E8">
              <w:rPr>
                <w:sz w:val="22"/>
                <w:szCs w:val="22"/>
              </w:rPr>
              <w:lastRenderedPageBreak/>
              <w:t>сопровождающаяся повышением температуры тела реципиента выше 38</w:t>
            </w:r>
            <w:r w:rsidRPr="00CA11E8">
              <w:rPr>
                <w:rFonts w:ascii="Symbol" w:hAnsi="Symbol" w:cs="Symbol"/>
              </w:rPr>
              <w:t></w:t>
            </w:r>
            <w:r w:rsidRPr="00CA11E8">
              <w:rPr>
                <w:sz w:val="22"/>
                <w:szCs w:val="22"/>
              </w:rPr>
              <w:t>С</w:t>
            </w:r>
          </w:p>
        </w:tc>
        <w:tc>
          <w:tcPr>
            <w:tcW w:w="2520" w:type="dxa"/>
          </w:tcPr>
          <w:p w14:paraId="7D6FD65F" w14:textId="77777777" w:rsidR="00B52C13" w:rsidRPr="00CA11E8" w:rsidRDefault="00B52C13" w:rsidP="00E00201">
            <w:pPr>
              <w:pStyle w:val="table-text-0"/>
              <w:spacing w:before="0"/>
              <w:ind w:firstLine="0"/>
              <w:rPr>
                <w:sz w:val="22"/>
                <w:szCs w:val="22"/>
              </w:rPr>
            </w:pPr>
            <w:r w:rsidRPr="00CA11E8">
              <w:rPr>
                <w:sz w:val="22"/>
                <w:szCs w:val="22"/>
              </w:rPr>
              <w:lastRenderedPageBreak/>
              <w:t xml:space="preserve">Антигистаминные препараты (клемастин 2%, </w:t>
            </w:r>
            <w:r w:rsidRPr="00CA11E8">
              <w:rPr>
                <w:sz w:val="22"/>
                <w:szCs w:val="22"/>
              </w:rPr>
              <w:lastRenderedPageBreak/>
              <w:t>2 мг, или другой препарат с аналогичным действием)</w:t>
            </w:r>
          </w:p>
          <w:p w14:paraId="467FE3F0" w14:textId="77777777" w:rsidR="00B52C13" w:rsidRPr="00CA11E8" w:rsidRDefault="00B52C13" w:rsidP="00E00201">
            <w:pPr>
              <w:pStyle w:val="table-text-0"/>
              <w:spacing w:before="0"/>
              <w:ind w:firstLine="0"/>
              <w:rPr>
                <w:sz w:val="22"/>
                <w:szCs w:val="22"/>
              </w:rPr>
            </w:pPr>
            <w:r w:rsidRPr="00CA11E8">
              <w:rPr>
                <w:sz w:val="22"/>
                <w:szCs w:val="22"/>
              </w:rPr>
              <w:t>Наркотические анальгетики (промедол 2%, 2 мл)</w:t>
            </w:r>
          </w:p>
          <w:p w14:paraId="3358378B" w14:textId="77777777" w:rsidR="00B52C13" w:rsidRPr="00CA11E8" w:rsidRDefault="00B52C13" w:rsidP="00E00201">
            <w:pPr>
              <w:pStyle w:val="table-text-0"/>
              <w:spacing w:before="0"/>
              <w:ind w:firstLine="0"/>
              <w:rPr>
                <w:sz w:val="22"/>
                <w:szCs w:val="22"/>
              </w:rPr>
            </w:pPr>
            <w:r w:rsidRPr="00CA11E8">
              <w:rPr>
                <w:sz w:val="22"/>
                <w:szCs w:val="22"/>
              </w:rPr>
              <w:t>Глюкокортикоиды (преднизолон, 30—60 мг, или дексаметазон, 4—8 мг)</w:t>
            </w:r>
          </w:p>
        </w:tc>
        <w:tc>
          <w:tcPr>
            <w:tcW w:w="2284" w:type="dxa"/>
          </w:tcPr>
          <w:p w14:paraId="5A57A2AA" w14:textId="77777777" w:rsidR="00B52C13" w:rsidRPr="00CA11E8" w:rsidRDefault="00B52C13" w:rsidP="00E00201">
            <w:pPr>
              <w:pStyle w:val="table-text-0"/>
              <w:spacing w:before="0"/>
              <w:ind w:firstLine="0"/>
              <w:rPr>
                <w:sz w:val="22"/>
                <w:szCs w:val="22"/>
              </w:rPr>
            </w:pPr>
            <w:r w:rsidRPr="00CA11E8">
              <w:rPr>
                <w:sz w:val="22"/>
                <w:szCs w:val="22"/>
              </w:rPr>
              <w:lastRenderedPageBreak/>
              <w:t>Обязательные: бактериологическое исследование крови</w:t>
            </w:r>
          </w:p>
          <w:p w14:paraId="6F08456C" w14:textId="77777777" w:rsidR="00B52C13" w:rsidRPr="00CA11E8" w:rsidRDefault="00B52C13" w:rsidP="00E00201">
            <w:pPr>
              <w:pStyle w:val="table-text-0"/>
              <w:spacing w:before="0"/>
              <w:ind w:firstLine="0"/>
              <w:rPr>
                <w:sz w:val="22"/>
                <w:szCs w:val="22"/>
              </w:rPr>
            </w:pPr>
            <w:r w:rsidRPr="00CA11E8">
              <w:rPr>
                <w:sz w:val="22"/>
                <w:szCs w:val="22"/>
              </w:rPr>
              <w:lastRenderedPageBreak/>
              <w:t>Дополнительные: определение антилейкоцитарных антител, антитромбоцитарных антител, антител к нейтрофилам в сыворотке</w:t>
            </w:r>
          </w:p>
        </w:tc>
      </w:tr>
      <w:tr w:rsidR="00B52C13" w:rsidRPr="004C7AAC" w14:paraId="513319BF" w14:textId="77777777" w:rsidTr="00E00201">
        <w:trPr>
          <w:jc w:val="center"/>
        </w:trPr>
        <w:tc>
          <w:tcPr>
            <w:tcW w:w="2110" w:type="dxa"/>
            <w:vMerge w:val="restart"/>
          </w:tcPr>
          <w:p w14:paraId="0A88D83D" w14:textId="77777777" w:rsidR="00B52C13" w:rsidRPr="001E2558" w:rsidRDefault="00B52C13" w:rsidP="00E00201">
            <w:pPr>
              <w:pStyle w:val="table-text-0"/>
              <w:spacing w:before="0"/>
              <w:ind w:firstLine="0"/>
              <w:rPr>
                <w:sz w:val="22"/>
                <w:szCs w:val="22"/>
                <w:lang w:val="en-US"/>
              </w:rPr>
            </w:pPr>
            <w:r w:rsidRPr="00CA11E8">
              <w:rPr>
                <w:sz w:val="22"/>
                <w:szCs w:val="22"/>
              </w:rPr>
              <w:lastRenderedPageBreak/>
              <w:t>Острый</w:t>
            </w:r>
            <w:r w:rsidRPr="001E2558">
              <w:rPr>
                <w:sz w:val="22"/>
                <w:szCs w:val="22"/>
                <w:lang w:val="en-US"/>
              </w:rPr>
              <w:t xml:space="preserve"> </w:t>
            </w:r>
            <w:r w:rsidRPr="00CA11E8">
              <w:rPr>
                <w:sz w:val="22"/>
                <w:szCs w:val="22"/>
              </w:rPr>
              <w:t>гемолиз</w:t>
            </w:r>
            <w:r w:rsidRPr="001E2558">
              <w:rPr>
                <w:sz w:val="22"/>
                <w:szCs w:val="22"/>
                <w:lang w:val="en-US"/>
              </w:rPr>
              <w:t xml:space="preserve"> (AHTR, </w:t>
            </w:r>
            <w:r w:rsidRPr="00CA11E8">
              <w:rPr>
                <w:sz w:val="22"/>
                <w:szCs w:val="22"/>
              </w:rPr>
              <w:t>от</w:t>
            </w:r>
            <w:r w:rsidRPr="001E2558">
              <w:rPr>
                <w:sz w:val="22"/>
                <w:szCs w:val="22"/>
                <w:lang w:val="en-US"/>
              </w:rPr>
              <w:t xml:space="preserve"> acute hemolytic transfusion reaction)</w:t>
            </w:r>
          </w:p>
        </w:tc>
        <w:tc>
          <w:tcPr>
            <w:tcW w:w="2340" w:type="dxa"/>
          </w:tcPr>
          <w:p w14:paraId="3EDC4812" w14:textId="77777777" w:rsidR="00B52C13" w:rsidRPr="00CA11E8" w:rsidRDefault="00B52C13" w:rsidP="00E00201">
            <w:pPr>
              <w:pStyle w:val="table-text-0"/>
              <w:spacing w:before="0"/>
              <w:ind w:firstLine="0"/>
              <w:rPr>
                <w:sz w:val="22"/>
                <w:szCs w:val="22"/>
              </w:rPr>
            </w:pPr>
            <w:r w:rsidRPr="00CA11E8">
              <w:rPr>
                <w:sz w:val="22"/>
                <w:szCs w:val="22"/>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23C59EF3" w14:textId="77777777" w:rsidR="00B52C13" w:rsidRPr="00CA11E8" w:rsidRDefault="00B52C13" w:rsidP="00E00201">
            <w:pPr>
              <w:pStyle w:val="table-text-0"/>
              <w:spacing w:before="0"/>
              <w:ind w:firstLine="0"/>
              <w:rPr>
                <w:sz w:val="22"/>
                <w:szCs w:val="22"/>
              </w:rPr>
            </w:pPr>
            <w:r w:rsidRPr="00CA11E8">
              <w:rPr>
                <w:sz w:val="22"/>
                <w:szCs w:val="22"/>
              </w:rPr>
              <w:t>Глюкокортикоиды (преднизолон, 30—60 мг, или дексаметазон, 4—8 мг)</w:t>
            </w:r>
          </w:p>
          <w:p w14:paraId="6F6FA3E5" w14:textId="77777777" w:rsidR="00B52C13" w:rsidRPr="00CA11E8" w:rsidRDefault="00B52C13" w:rsidP="00E00201">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28EF7D4E" w14:textId="77777777" w:rsidR="00B52C13" w:rsidRPr="00CA11E8" w:rsidRDefault="00B52C13" w:rsidP="00E00201">
            <w:pPr>
              <w:pStyle w:val="table-text-0"/>
              <w:spacing w:before="0"/>
              <w:ind w:firstLine="0"/>
              <w:rPr>
                <w:sz w:val="22"/>
                <w:szCs w:val="22"/>
              </w:rPr>
            </w:pPr>
            <w:r w:rsidRPr="00CA11E8">
              <w:rPr>
                <w:sz w:val="22"/>
                <w:szCs w:val="22"/>
              </w:rPr>
              <w:t>Контроль АД, ЦВД, объема и цвет мочи</w:t>
            </w:r>
          </w:p>
          <w:p w14:paraId="06A6EF95" w14:textId="77777777" w:rsidR="00B52C13" w:rsidRPr="00CA11E8" w:rsidRDefault="00B52C13" w:rsidP="00E00201">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4D41DD3A" w14:textId="77777777" w:rsidR="00B52C13" w:rsidRPr="00CA11E8" w:rsidRDefault="00B52C13" w:rsidP="00E00201">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72D0D974" w14:textId="77777777" w:rsidR="00B52C13" w:rsidRPr="00CA11E8" w:rsidRDefault="00B52C13" w:rsidP="00E00201">
            <w:pPr>
              <w:pStyle w:val="table-text-0"/>
              <w:spacing w:before="0"/>
              <w:ind w:firstLine="0"/>
              <w:rPr>
                <w:sz w:val="22"/>
                <w:szCs w:val="22"/>
              </w:rPr>
            </w:pPr>
            <w:r w:rsidRPr="00CA11E8">
              <w:rPr>
                <w:sz w:val="22"/>
                <w:szCs w:val="22"/>
              </w:rPr>
              <w:t>Дополнительные: прямая проба Кумбса, оценка химеризма эритроцитов в периферической крови реципиента</w:t>
            </w:r>
          </w:p>
        </w:tc>
      </w:tr>
      <w:tr w:rsidR="00B52C13" w:rsidRPr="004C7AAC" w14:paraId="2E7E72D5" w14:textId="77777777" w:rsidTr="00E00201">
        <w:trPr>
          <w:jc w:val="center"/>
        </w:trPr>
        <w:tc>
          <w:tcPr>
            <w:tcW w:w="2110" w:type="dxa"/>
            <w:vMerge/>
          </w:tcPr>
          <w:p w14:paraId="306F8FBA" w14:textId="77777777" w:rsidR="00B52C13" w:rsidRPr="00CA11E8" w:rsidRDefault="00B52C13" w:rsidP="00E00201">
            <w:pPr>
              <w:pStyle w:val="table-text-0"/>
              <w:spacing w:before="0"/>
              <w:ind w:firstLine="0"/>
              <w:rPr>
                <w:sz w:val="22"/>
                <w:szCs w:val="22"/>
              </w:rPr>
            </w:pPr>
          </w:p>
        </w:tc>
        <w:tc>
          <w:tcPr>
            <w:tcW w:w="2340" w:type="dxa"/>
          </w:tcPr>
          <w:p w14:paraId="42E99628" w14:textId="77777777" w:rsidR="00B52C13" w:rsidRPr="00CA11E8" w:rsidRDefault="00B52C13" w:rsidP="00E00201">
            <w:pPr>
              <w:pStyle w:val="table-text-0"/>
              <w:spacing w:before="0"/>
              <w:ind w:firstLine="0"/>
              <w:rPr>
                <w:sz w:val="22"/>
                <w:szCs w:val="22"/>
              </w:rPr>
            </w:pPr>
            <w:r w:rsidRPr="00CA11E8">
              <w:rPr>
                <w:sz w:val="22"/>
                <w:szCs w:val="22"/>
              </w:rPr>
              <w:t xml:space="preserve">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w:t>
            </w:r>
            <w:r w:rsidRPr="00CA11E8">
              <w:rPr>
                <w:sz w:val="22"/>
                <w:szCs w:val="22"/>
              </w:rPr>
              <w:lastRenderedPageBreak/>
              <w:t>гипертоническим растворами</w:t>
            </w:r>
          </w:p>
        </w:tc>
        <w:tc>
          <w:tcPr>
            <w:tcW w:w="2520" w:type="dxa"/>
            <w:vMerge/>
          </w:tcPr>
          <w:p w14:paraId="1632503B" w14:textId="77777777" w:rsidR="00B52C13" w:rsidRPr="00CA11E8" w:rsidRDefault="00B52C13" w:rsidP="00E00201">
            <w:pPr>
              <w:pStyle w:val="table-text-0"/>
              <w:spacing w:before="0"/>
              <w:ind w:firstLine="0"/>
              <w:rPr>
                <w:sz w:val="22"/>
                <w:szCs w:val="22"/>
              </w:rPr>
            </w:pPr>
          </w:p>
        </w:tc>
        <w:tc>
          <w:tcPr>
            <w:tcW w:w="2284" w:type="dxa"/>
          </w:tcPr>
          <w:p w14:paraId="233C96CA" w14:textId="77777777" w:rsidR="00B52C13" w:rsidRPr="00CA11E8" w:rsidRDefault="00B52C13" w:rsidP="00E00201">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6671956D" w14:textId="77777777" w:rsidR="00B52C13" w:rsidRPr="00CA11E8" w:rsidRDefault="00B52C13" w:rsidP="00E00201">
            <w:pPr>
              <w:pStyle w:val="table-text-0"/>
              <w:spacing w:before="0"/>
              <w:ind w:firstLine="0"/>
              <w:rPr>
                <w:sz w:val="22"/>
                <w:szCs w:val="22"/>
              </w:rPr>
            </w:pPr>
          </w:p>
        </w:tc>
      </w:tr>
      <w:tr w:rsidR="00B52C13" w:rsidRPr="004C7AAC" w14:paraId="705D2EAA" w14:textId="77777777" w:rsidTr="00E00201">
        <w:trPr>
          <w:jc w:val="center"/>
        </w:trPr>
        <w:tc>
          <w:tcPr>
            <w:tcW w:w="2110" w:type="dxa"/>
          </w:tcPr>
          <w:p w14:paraId="44080F00" w14:textId="77777777" w:rsidR="00B52C13" w:rsidRPr="001E2558" w:rsidRDefault="00B52C13" w:rsidP="00E00201">
            <w:pPr>
              <w:pStyle w:val="table-text-0"/>
              <w:spacing w:before="0"/>
              <w:ind w:firstLine="0"/>
              <w:rPr>
                <w:sz w:val="22"/>
                <w:szCs w:val="22"/>
                <w:lang w:val="en-US"/>
              </w:rPr>
            </w:pPr>
            <w:r w:rsidRPr="00CA11E8">
              <w:rPr>
                <w:sz w:val="22"/>
                <w:szCs w:val="22"/>
              </w:rPr>
              <w:t>Отсроченный</w:t>
            </w:r>
            <w:r w:rsidRPr="001E2558">
              <w:rPr>
                <w:sz w:val="22"/>
                <w:szCs w:val="22"/>
                <w:lang w:val="en-US"/>
              </w:rPr>
              <w:t xml:space="preserve"> </w:t>
            </w:r>
            <w:r w:rsidRPr="00CA11E8">
              <w:rPr>
                <w:sz w:val="22"/>
                <w:szCs w:val="22"/>
              </w:rPr>
              <w:t>гемолиз</w:t>
            </w:r>
            <w:r w:rsidRPr="001E2558">
              <w:rPr>
                <w:sz w:val="22"/>
                <w:szCs w:val="22"/>
                <w:lang w:val="en-US"/>
              </w:rPr>
              <w:t xml:space="preserve"> (DHTR, </w:t>
            </w:r>
            <w:r w:rsidRPr="00CA11E8">
              <w:rPr>
                <w:sz w:val="22"/>
                <w:szCs w:val="22"/>
              </w:rPr>
              <w:t>от</w:t>
            </w:r>
            <w:r w:rsidRPr="001E2558">
              <w:rPr>
                <w:sz w:val="22"/>
                <w:szCs w:val="22"/>
                <w:lang w:val="en-US"/>
              </w:rPr>
              <w:t xml:space="preserve"> delayed hemolytic transfusion reaction)</w:t>
            </w:r>
          </w:p>
        </w:tc>
        <w:tc>
          <w:tcPr>
            <w:tcW w:w="2340" w:type="dxa"/>
          </w:tcPr>
          <w:p w14:paraId="043440A1" w14:textId="77777777" w:rsidR="00B52C13" w:rsidRPr="00CA11E8" w:rsidRDefault="00B52C13" w:rsidP="00E00201">
            <w:pPr>
              <w:pStyle w:val="table-text-0"/>
              <w:spacing w:before="0"/>
              <w:ind w:firstLine="0"/>
              <w:rPr>
                <w:sz w:val="22"/>
                <w:szCs w:val="22"/>
              </w:rPr>
            </w:pPr>
            <w:r w:rsidRPr="00CA11E8">
              <w:rPr>
                <w:sz w:val="22"/>
                <w:szCs w:val="22"/>
              </w:rPr>
              <w:t>Внутриклеточный (тканевый) гемолиз в результате трансфузии несовместимых по аллоантигенам эритроцитов донора</w:t>
            </w:r>
          </w:p>
          <w:p w14:paraId="63A01ADB" w14:textId="77777777" w:rsidR="00B52C13" w:rsidRPr="00CA11E8" w:rsidRDefault="00B52C13" w:rsidP="00E00201">
            <w:pPr>
              <w:pStyle w:val="table-text-0"/>
              <w:spacing w:before="0"/>
              <w:ind w:firstLine="0"/>
              <w:rPr>
                <w:sz w:val="22"/>
                <w:szCs w:val="22"/>
              </w:rPr>
            </w:pPr>
            <w:r w:rsidRPr="00CA11E8">
              <w:rPr>
                <w:sz w:val="22"/>
                <w:szCs w:val="22"/>
              </w:rPr>
              <w:t>Аллоиммунизация отмечается в период от 24 часов до 28 дней после трансфузии</w:t>
            </w:r>
          </w:p>
        </w:tc>
        <w:tc>
          <w:tcPr>
            <w:tcW w:w="2520" w:type="dxa"/>
          </w:tcPr>
          <w:p w14:paraId="10333082" w14:textId="77777777" w:rsidR="00B52C13" w:rsidRPr="00CA11E8" w:rsidRDefault="00B52C13" w:rsidP="00E00201">
            <w:pPr>
              <w:pStyle w:val="table-text-0"/>
              <w:spacing w:before="0"/>
              <w:ind w:firstLine="0"/>
              <w:rPr>
                <w:sz w:val="22"/>
                <w:szCs w:val="22"/>
              </w:rPr>
            </w:pPr>
            <w:r w:rsidRPr="00CA11E8">
              <w:rPr>
                <w:sz w:val="22"/>
                <w:szCs w:val="22"/>
              </w:rPr>
              <w:t xml:space="preserve"> Глюкокортикоиды (преднизолон, 30—60 мг, или дексаметазон, 4—8 мг)</w:t>
            </w:r>
          </w:p>
          <w:p w14:paraId="16D8A2C0" w14:textId="77777777" w:rsidR="00B52C13" w:rsidRPr="00CA11E8" w:rsidRDefault="00B52C13" w:rsidP="00E00201">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0FE86A15" w14:textId="77777777" w:rsidR="00B52C13" w:rsidRPr="00CA11E8" w:rsidRDefault="00B52C13" w:rsidP="00E00201">
            <w:pPr>
              <w:pStyle w:val="table-text-0"/>
              <w:spacing w:before="0"/>
              <w:ind w:firstLine="0"/>
              <w:rPr>
                <w:sz w:val="22"/>
                <w:szCs w:val="22"/>
              </w:rPr>
            </w:pPr>
            <w:r w:rsidRPr="00CA11E8">
              <w:rPr>
                <w:sz w:val="22"/>
                <w:szCs w:val="22"/>
              </w:rPr>
              <w:t>Контроль АД, ЦВД, объема и цвет мочи</w:t>
            </w:r>
          </w:p>
          <w:p w14:paraId="623A624C" w14:textId="77777777" w:rsidR="00B52C13" w:rsidRPr="00CA11E8" w:rsidRDefault="00B52C13" w:rsidP="00E00201">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74D9E010" w14:textId="77777777" w:rsidR="00B52C13" w:rsidRPr="00CA11E8" w:rsidRDefault="00B52C13" w:rsidP="00E00201">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6575B993" w14:textId="77777777" w:rsidR="00B52C13" w:rsidRPr="00CA11E8" w:rsidRDefault="00B52C13" w:rsidP="00E00201">
            <w:pPr>
              <w:pStyle w:val="table-text-0"/>
              <w:spacing w:before="0"/>
              <w:ind w:firstLine="0"/>
              <w:rPr>
                <w:sz w:val="22"/>
                <w:szCs w:val="22"/>
              </w:rPr>
            </w:pPr>
            <w:r w:rsidRPr="00CA11E8">
              <w:rPr>
                <w:sz w:val="22"/>
                <w:szCs w:val="22"/>
              </w:rPr>
              <w:t>Дополнительные: выявление антиэритроцитарных аллоантител с новой специфичностью</w:t>
            </w:r>
          </w:p>
        </w:tc>
      </w:tr>
      <w:tr w:rsidR="00B52C13" w:rsidRPr="004C7AAC" w14:paraId="4E3C47E7" w14:textId="77777777" w:rsidTr="00E00201">
        <w:trPr>
          <w:jc w:val="center"/>
        </w:trPr>
        <w:tc>
          <w:tcPr>
            <w:tcW w:w="2110" w:type="dxa"/>
          </w:tcPr>
          <w:p w14:paraId="41D43009" w14:textId="77777777" w:rsidR="00B52C13" w:rsidRPr="00CA11E8" w:rsidRDefault="00B52C13" w:rsidP="00E00201">
            <w:pPr>
              <w:pStyle w:val="table-text-0"/>
              <w:spacing w:before="0"/>
              <w:ind w:firstLine="0"/>
              <w:rPr>
                <w:sz w:val="22"/>
                <w:szCs w:val="22"/>
              </w:rPr>
            </w:pPr>
            <w:r w:rsidRPr="00CA11E8">
              <w:rPr>
                <w:sz w:val="22"/>
                <w:szCs w:val="22"/>
              </w:rPr>
              <w:t>Отсроченная серологическая трансфузионная реакция (DSTR, от delayed serologic transfusion reaction)</w:t>
            </w:r>
          </w:p>
        </w:tc>
        <w:tc>
          <w:tcPr>
            <w:tcW w:w="2340" w:type="dxa"/>
          </w:tcPr>
          <w:p w14:paraId="0443A1EA" w14:textId="77777777" w:rsidR="00B52C13" w:rsidRPr="00CA11E8" w:rsidRDefault="00B52C13" w:rsidP="00E00201">
            <w:pPr>
              <w:pStyle w:val="table-text-0"/>
              <w:spacing w:before="0"/>
              <w:ind w:firstLine="0"/>
              <w:rPr>
                <w:sz w:val="22"/>
                <w:szCs w:val="22"/>
              </w:rPr>
            </w:pPr>
            <w:r w:rsidRPr="00CA11E8">
              <w:rPr>
                <w:sz w:val="22"/>
                <w:szCs w:val="22"/>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31A73CEA" w14:textId="77777777" w:rsidR="00B52C13" w:rsidRPr="00CA11E8" w:rsidRDefault="00B52C13" w:rsidP="00E00201">
            <w:pPr>
              <w:pStyle w:val="table-text-0"/>
              <w:spacing w:before="0"/>
              <w:ind w:firstLine="0"/>
              <w:rPr>
                <w:sz w:val="22"/>
                <w:szCs w:val="22"/>
              </w:rPr>
            </w:pPr>
          </w:p>
        </w:tc>
        <w:tc>
          <w:tcPr>
            <w:tcW w:w="2284" w:type="dxa"/>
          </w:tcPr>
          <w:p w14:paraId="77D8AB9B" w14:textId="77777777" w:rsidR="00B52C13" w:rsidRPr="00CA11E8" w:rsidRDefault="00B52C13" w:rsidP="00E00201">
            <w:pPr>
              <w:pStyle w:val="table-text-0"/>
              <w:spacing w:before="0"/>
              <w:ind w:firstLine="0"/>
              <w:rPr>
                <w:sz w:val="22"/>
                <w:szCs w:val="22"/>
              </w:rPr>
            </w:pPr>
            <w:r w:rsidRPr="00CA11E8">
              <w:rPr>
                <w:sz w:val="22"/>
                <w:szCs w:val="22"/>
              </w:rPr>
              <w:t>Обязательные: прямая проба Кумбса</w:t>
            </w:r>
          </w:p>
        </w:tc>
      </w:tr>
      <w:tr w:rsidR="00B52C13" w:rsidRPr="004C7AAC" w14:paraId="1FC3D649" w14:textId="77777777" w:rsidTr="00E00201">
        <w:trPr>
          <w:jc w:val="center"/>
        </w:trPr>
        <w:tc>
          <w:tcPr>
            <w:tcW w:w="2110" w:type="dxa"/>
          </w:tcPr>
          <w:p w14:paraId="799F46A6" w14:textId="77777777" w:rsidR="00B52C13" w:rsidRPr="00CA11E8" w:rsidRDefault="00B52C13" w:rsidP="00E00201">
            <w:pPr>
              <w:pStyle w:val="table-text-0"/>
              <w:spacing w:before="0"/>
              <w:ind w:firstLine="0"/>
              <w:rPr>
                <w:sz w:val="22"/>
                <w:szCs w:val="22"/>
              </w:rPr>
            </w:pPr>
            <w:r w:rsidRPr="00CA11E8">
              <w:rPr>
                <w:sz w:val="22"/>
                <w:szCs w:val="22"/>
              </w:rPr>
              <w:t>Посттрансфузионная реакция «трансплантат против хозяина» (TA-GVHD, от transfusion-associated graft-versus-host-disease)</w:t>
            </w:r>
          </w:p>
        </w:tc>
        <w:tc>
          <w:tcPr>
            <w:tcW w:w="2340" w:type="dxa"/>
          </w:tcPr>
          <w:p w14:paraId="6E66576C" w14:textId="77777777" w:rsidR="00B52C13" w:rsidRPr="00CA11E8" w:rsidRDefault="00B52C13" w:rsidP="00E00201">
            <w:pPr>
              <w:pStyle w:val="table-text-0"/>
              <w:spacing w:before="0"/>
              <w:ind w:firstLine="0"/>
              <w:rPr>
                <w:sz w:val="22"/>
                <w:szCs w:val="22"/>
              </w:rPr>
            </w:pPr>
            <w:r w:rsidRPr="00CA11E8">
              <w:rPr>
                <w:sz w:val="22"/>
                <w:szCs w:val="22"/>
              </w:rPr>
              <w:t xml:space="preserve">Введение иммунокомпетентных клеток донора (T-лимфоцитов) иммунокомпрометированному реципиенту приводит к их </w:t>
            </w:r>
            <w:r w:rsidRPr="00CA11E8">
              <w:rPr>
                <w:sz w:val="22"/>
                <w:szCs w:val="22"/>
              </w:rPr>
              <w:lastRenderedPageBreak/>
              <w:t>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734B3A8" w14:textId="77777777" w:rsidR="00B52C13" w:rsidRPr="00CA11E8" w:rsidRDefault="00B52C13" w:rsidP="00E00201">
            <w:pPr>
              <w:pStyle w:val="table-text-0"/>
              <w:spacing w:before="0"/>
              <w:ind w:firstLine="0"/>
              <w:rPr>
                <w:sz w:val="22"/>
                <w:szCs w:val="22"/>
              </w:rPr>
            </w:pPr>
            <w:r w:rsidRPr="00CA11E8">
              <w:rPr>
                <w:sz w:val="22"/>
                <w:szCs w:val="22"/>
              </w:rPr>
              <w:t>Характерны кожная эритема, диарея, поражение печени с гепатомегалией</w:t>
            </w:r>
          </w:p>
          <w:p w14:paraId="6BDD23BF" w14:textId="77777777" w:rsidR="00B52C13" w:rsidRPr="00CA11E8" w:rsidRDefault="00B52C13" w:rsidP="00E00201">
            <w:pPr>
              <w:pStyle w:val="table-text-0"/>
              <w:spacing w:before="0"/>
              <w:ind w:firstLine="0"/>
              <w:rPr>
                <w:sz w:val="22"/>
                <w:szCs w:val="22"/>
              </w:rPr>
            </w:pPr>
            <w:r w:rsidRPr="00CA11E8">
              <w:rPr>
                <w:sz w:val="22"/>
                <w:szCs w:val="22"/>
              </w:rPr>
              <w:t>Синдром может развиваться в сроки от 2 дней до 6 недель после трансфузии</w:t>
            </w:r>
          </w:p>
        </w:tc>
        <w:tc>
          <w:tcPr>
            <w:tcW w:w="2520" w:type="dxa"/>
          </w:tcPr>
          <w:p w14:paraId="1DB14FEC" w14:textId="77777777" w:rsidR="00B52C13" w:rsidRPr="00CA11E8" w:rsidRDefault="00B52C13" w:rsidP="00E00201">
            <w:pPr>
              <w:pStyle w:val="table-text-0"/>
              <w:spacing w:before="0"/>
              <w:ind w:firstLine="0"/>
              <w:rPr>
                <w:sz w:val="22"/>
                <w:szCs w:val="22"/>
              </w:rPr>
            </w:pPr>
            <w:r w:rsidRPr="00CA11E8">
              <w:rPr>
                <w:sz w:val="22"/>
                <w:szCs w:val="22"/>
              </w:rPr>
              <w:lastRenderedPageBreak/>
              <w:t>Глюкокортикоиды</w:t>
            </w:r>
          </w:p>
        </w:tc>
        <w:tc>
          <w:tcPr>
            <w:tcW w:w="2284" w:type="dxa"/>
          </w:tcPr>
          <w:p w14:paraId="3653DC30" w14:textId="77777777" w:rsidR="00B52C13" w:rsidRPr="00CA11E8" w:rsidRDefault="00B52C13" w:rsidP="00E00201">
            <w:pPr>
              <w:pStyle w:val="table-text-0"/>
              <w:spacing w:before="0"/>
              <w:ind w:firstLine="0"/>
              <w:rPr>
                <w:sz w:val="22"/>
                <w:szCs w:val="22"/>
              </w:rPr>
            </w:pPr>
            <w:r w:rsidRPr="00CA11E8">
              <w:rPr>
                <w:sz w:val="22"/>
                <w:szCs w:val="22"/>
              </w:rPr>
              <w:t xml:space="preserve">Обязательные: общий и биохимический (активность АЛТ, АСТ, ЩФ, уровень билирубина) анализ крови, коагулограмма (уровень фибриногена), </w:t>
            </w:r>
            <w:r w:rsidRPr="00CA11E8">
              <w:rPr>
                <w:sz w:val="22"/>
                <w:szCs w:val="22"/>
              </w:rPr>
              <w:lastRenderedPageBreak/>
              <w:t>биопсия кожи с гистологическим исследованием (при наличии кожной эритемы)</w:t>
            </w:r>
          </w:p>
          <w:p w14:paraId="4A32F3E8" w14:textId="77777777" w:rsidR="00B52C13" w:rsidRPr="00CA11E8" w:rsidRDefault="00B52C13" w:rsidP="00E00201">
            <w:pPr>
              <w:pStyle w:val="table-text-0"/>
              <w:spacing w:before="0"/>
              <w:ind w:firstLine="0"/>
              <w:rPr>
                <w:sz w:val="22"/>
                <w:szCs w:val="22"/>
              </w:rPr>
            </w:pPr>
            <w:r w:rsidRPr="00CA11E8">
              <w:rPr>
                <w:sz w:val="22"/>
                <w:szCs w:val="22"/>
              </w:rPr>
              <w:t>Дополнительные: исследование химеризма лейкоцитов; УЗИ брюшной полости</w:t>
            </w:r>
          </w:p>
        </w:tc>
      </w:tr>
      <w:tr w:rsidR="00B52C13" w:rsidRPr="004C7AAC" w14:paraId="7B2BF9B0" w14:textId="77777777" w:rsidTr="00E00201">
        <w:trPr>
          <w:jc w:val="center"/>
        </w:trPr>
        <w:tc>
          <w:tcPr>
            <w:tcW w:w="2110" w:type="dxa"/>
          </w:tcPr>
          <w:p w14:paraId="3700818A" w14:textId="77777777" w:rsidR="00B52C13" w:rsidRPr="00CA11E8" w:rsidRDefault="00B52C13" w:rsidP="00E00201">
            <w:pPr>
              <w:pStyle w:val="table-text-0"/>
              <w:spacing w:before="0"/>
              <w:ind w:firstLine="0"/>
              <w:rPr>
                <w:sz w:val="22"/>
                <w:szCs w:val="22"/>
              </w:rPr>
            </w:pPr>
            <w:r w:rsidRPr="00CA11E8">
              <w:rPr>
                <w:sz w:val="22"/>
                <w:szCs w:val="22"/>
              </w:rPr>
              <w:lastRenderedPageBreak/>
              <w:t>Пострансфузионная пурпура (PTP, от post-transfusion purpura)</w:t>
            </w:r>
          </w:p>
        </w:tc>
        <w:tc>
          <w:tcPr>
            <w:tcW w:w="2340" w:type="dxa"/>
          </w:tcPr>
          <w:p w14:paraId="29766EDD" w14:textId="77777777" w:rsidR="00B52C13" w:rsidRPr="00CA11E8" w:rsidRDefault="00B52C13" w:rsidP="00E00201">
            <w:pPr>
              <w:pStyle w:val="table-text-0"/>
              <w:spacing w:before="0"/>
              <w:ind w:firstLine="0"/>
              <w:rPr>
                <w:sz w:val="22"/>
                <w:szCs w:val="22"/>
              </w:rPr>
            </w:pPr>
            <w:r w:rsidRPr="00CA11E8">
              <w:rPr>
                <w:sz w:val="22"/>
                <w:szCs w:val="22"/>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3F87E50F" w14:textId="77777777" w:rsidR="00B52C13" w:rsidRPr="00CA11E8" w:rsidRDefault="00B52C13" w:rsidP="00E00201">
            <w:pPr>
              <w:pStyle w:val="table-text-0"/>
              <w:spacing w:before="0"/>
              <w:ind w:firstLine="0"/>
              <w:rPr>
                <w:sz w:val="22"/>
                <w:szCs w:val="22"/>
              </w:rPr>
            </w:pPr>
            <w:r w:rsidRPr="00CA11E8">
              <w:rPr>
                <w:sz w:val="22"/>
                <w:szCs w:val="22"/>
              </w:rPr>
              <w:t xml:space="preserve">Глюкокортикоиды </w:t>
            </w:r>
          </w:p>
        </w:tc>
        <w:tc>
          <w:tcPr>
            <w:tcW w:w="2284" w:type="dxa"/>
          </w:tcPr>
          <w:p w14:paraId="5B6B42F2" w14:textId="77777777" w:rsidR="00B52C13" w:rsidRPr="00CA11E8" w:rsidRDefault="00B52C13" w:rsidP="00E00201">
            <w:pPr>
              <w:pStyle w:val="table-text-0"/>
              <w:spacing w:before="0"/>
              <w:ind w:firstLine="0"/>
              <w:rPr>
                <w:sz w:val="22"/>
                <w:szCs w:val="22"/>
              </w:rPr>
            </w:pPr>
            <w:r w:rsidRPr="00CA11E8">
              <w:rPr>
                <w:sz w:val="22"/>
                <w:szCs w:val="22"/>
              </w:rPr>
              <w:t>Обязательные: общий анализ крови, выявление антилейкоцитарных аллоантител (анти-HLA) в сыворотке</w:t>
            </w:r>
          </w:p>
          <w:p w14:paraId="3CF4173B" w14:textId="77777777" w:rsidR="00B52C13" w:rsidRPr="00CA11E8" w:rsidRDefault="00B52C13" w:rsidP="00E00201">
            <w:pPr>
              <w:pStyle w:val="table-text-0"/>
              <w:spacing w:before="0"/>
              <w:ind w:firstLine="0"/>
              <w:rPr>
                <w:sz w:val="22"/>
                <w:szCs w:val="22"/>
              </w:rPr>
            </w:pPr>
            <w:r w:rsidRPr="00CA11E8">
              <w:rPr>
                <w:sz w:val="22"/>
                <w:szCs w:val="22"/>
              </w:rPr>
              <w:t>Дополнительные: выявление антитромбоцитарных антител (анти-HPA) в сыворотке</w:t>
            </w:r>
          </w:p>
        </w:tc>
      </w:tr>
      <w:tr w:rsidR="00B52C13" w:rsidRPr="004C7AAC" w14:paraId="3F42896B" w14:textId="77777777" w:rsidTr="00E00201">
        <w:trPr>
          <w:jc w:val="center"/>
        </w:trPr>
        <w:tc>
          <w:tcPr>
            <w:tcW w:w="2110" w:type="dxa"/>
            <w:vMerge w:val="restart"/>
          </w:tcPr>
          <w:p w14:paraId="6116CB2C" w14:textId="77777777" w:rsidR="00B52C13" w:rsidRPr="00CA11E8" w:rsidRDefault="00B52C13" w:rsidP="00E00201">
            <w:pPr>
              <w:pStyle w:val="table-text-0"/>
              <w:spacing w:before="0"/>
              <w:ind w:firstLine="0"/>
              <w:rPr>
                <w:sz w:val="22"/>
                <w:szCs w:val="22"/>
              </w:rPr>
            </w:pPr>
            <w:r w:rsidRPr="00CA11E8">
              <w:rPr>
                <w:sz w:val="22"/>
                <w:szCs w:val="22"/>
              </w:rPr>
              <w:t>Другие</w:t>
            </w:r>
          </w:p>
        </w:tc>
        <w:tc>
          <w:tcPr>
            <w:tcW w:w="2340" w:type="dxa"/>
          </w:tcPr>
          <w:p w14:paraId="427D491A" w14:textId="77777777" w:rsidR="00B52C13" w:rsidRPr="00CA11E8" w:rsidRDefault="00B52C13" w:rsidP="00E00201">
            <w:pPr>
              <w:pStyle w:val="table-text-0"/>
              <w:spacing w:before="0"/>
              <w:ind w:firstLine="0"/>
              <w:rPr>
                <w:sz w:val="22"/>
                <w:szCs w:val="22"/>
              </w:rPr>
            </w:pPr>
            <w:r w:rsidRPr="00CA11E8">
              <w:rPr>
                <w:sz w:val="22"/>
                <w:szCs w:val="22"/>
              </w:rPr>
              <w:t>Септический шок при переливании инфицированного компонента крови</w:t>
            </w:r>
          </w:p>
        </w:tc>
        <w:tc>
          <w:tcPr>
            <w:tcW w:w="2520" w:type="dxa"/>
          </w:tcPr>
          <w:p w14:paraId="5B6A366C" w14:textId="77777777" w:rsidR="00B52C13" w:rsidRPr="00CA11E8" w:rsidRDefault="00B52C13" w:rsidP="00E00201">
            <w:pPr>
              <w:pStyle w:val="table-text-0"/>
              <w:spacing w:before="0"/>
              <w:ind w:firstLine="0"/>
              <w:rPr>
                <w:sz w:val="22"/>
                <w:szCs w:val="22"/>
              </w:rPr>
            </w:pPr>
            <w:r w:rsidRPr="00CA11E8">
              <w:rPr>
                <w:sz w:val="22"/>
                <w:szCs w:val="22"/>
              </w:rPr>
              <w:t>Антибактериальная терапия широкого спектра действия, противошоковая терапия</w:t>
            </w:r>
          </w:p>
        </w:tc>
        <w:tc>
          <w:tcPr>
            <w:tcW w:w="2284" w:type="dxa"/>
          </w:tcPr>
          <w:p w14:paraId="14B6AE1F" w14:textId="77777777" w:rsidR="00B52C13" w:rsidRPr="00CA11E8" w:rsidRDefault="00B52C13" w:rsidP="00E00201">
            <w:pPr>
              <w:pStyle w:val="table-text-0"/>
              <w:spacing w:before="0"/>
              <w:ind w:firstLine="0"/>
              <w:rPr>
                <w:sz w:val="22"/>
                <w:szCs w:val="22"/>
              </w:rPr>
            </w:pPr>
            <w:r w:rsidRPr="00CA11E8">
              <w:rPr>
                <w:sz w:val="22"/>
                <w:szCs w:val="22"/>
              </w:rPr>
              <w:t>Обязательные: бактериологическое исследование крови</w:t>
            </w:r>
          </w:p>
        </w:tc>
      </w:tr>
      <w:tr w:rsidR="00B52C13" w:rsidRPr="004C7AAC" w14:paraId="18732B67" w14:textId="77777777" w:rsidTr="00E00201">
        <w:trPr>
          <w:jc w:val="center"/>
        </w:trPr>
        <w:tc>
          <w:tcPr>
            <w:tcW w:w="2110" w:type="dxa"/>
            <w:vMerge/>
          </w:tcPr>
          <w:p w14:paraId="769EA383" w14:textId="77777777" w:rsidR="00B52C13" w:rsidRPr="00CA11E8" w:rsidRDefault="00B52C13" w:rsidP="00E00201">
            <w:pPr>
              <w:pStyle w:val="table-text-0"/>
              <w:spacing w:before="0"/>
              <w:ind w:firstLine="0"/>
              <w:rPr>
                <w:sz w:val="22"/>
                <w:szCs w:val="22"/>
              </w:rPr>
            </w:pPr>
          </w:p>
        </w:tc>
        <w:tc>
          <w:tcPr>
            <w:tcW w:w="2340" w:type="dxa"/>
          </w:tcPr>
          <w:p w14:paraId="3EF3CA08" w14:textId="77777777" w:rsidR="00B52C13" w:rsidRPr="00CA11E8" w:rsidRDefault="00B52C13" w:rsidP="00E00201">
            <w:pPr>
              <w:pStyle w:val="table-text-0"/>
              <w:spacing w:before="0"/>
              <w:ind w:firstLine="0"/>
              <w:rPr>
                <w:sz w:val="22"/>
                <w:szCs w:val="22"/>
              </w:rPr>
            </w:pPr>
            <w:r w:rsidRPr="00CA11E8">
              <w:rPr>
                <w:sz w:val="22"/>
                <w:szCs w:val="22"/>
              </w:rPr>
              <w:t>Перегрузка железом (гемосидероз) органов в результате множественных переливаний эритроцитов</w:t>
            </w:r>
          </w:p>
        </w:tc>
        <w:tc>
          <w:tcPr>
            <w:tcW w:w="2520" w:type="dxa"/>
          </w:tcPr>
          <w:p w14:paraId="299A6F0C" w14:textId="77777777" w:rsidR="00B52C13" w:rsidRPr="00CA11E8" w:rsidRDefault="00B52C13" w:rsidP="00E00201">
            <w:pPr>
              <w:pStyle w:val="table-text-0"/>
              <w:spacing w:before="0"/>
              <w:ind w:firstLine="0"/>
              <w:rPr>
                <w:sz w:val="22"/>
                <w:szCs w:val="22"/>
              </w:rPr>
            </w:pPr>
            <w:r w:rsidRPr="00CA11E8">
              <w:rPr>
                <w:sz w:val="22"/>
                <w:szCs w:val="22"/>
              </w:rPr>
              <w:t>Комплексообразующие средства (деферазирокс, 15—20 мг/кг или другой препарат с аналогичным действием)</w:t>
            </w:r>
          </w:p>
        </w:tc>
        <w:tc>
          <w:tcPr>
            <w:tcW w:w="2284" w:type="dxa"/>
          </w:tcPr>
          <w:p w14:paraId="24A2E68B" w14:textId="77777777" w:rsidR="00B52C13" w:rsidRPr="00CA11E8" w:rsidRDefault="00B52C13" w:rsidP="00E00201">
            <w:pPr>
              <w:pStyle w:val="table-text-0"/>
              <w:spacing w:before="0"/>
              <w:ind w:firstLine="0"/>
              <w:rPr>
                <w:sz w:val="22"/>
                <w:szCs w:val="22"/>
              </w:rPr>
            </w:pPr>
            <w:r w:rsidRPr="00CA11E8">
              <w:rPr>
                <w:sz w:val="22"/>
                <w:szCs w:val="22"/>
              </w:rPr>
              <w:t>Обязательные: определение уровня ферритина в сыворотке (не должен превышать 1000 мкг/л)</w:t>
            </w:r>
          </w:p>
        </w:tc>
      </w:tr>
    </w:tbl>
    <w:p w14:paraId="1554DE25" w14:textId="77777777" w:rsidR="00B52C13" w:rsidRPr="008E43BE" w:rsidRDefault="00B52C13" w:rsidP="00B52C13">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3DAEF1B" w14:textId="77777777" w:rsidR="00B52C13" w:rsidRDefault="00B52C13" w:rsidP="00B52C13">
      <w:pPr>
        <w:ind w:firstLine="708"/>
      </w:pPr>
    </w:p>
    <w:p w14:paraId="3113CB75" w14:textId="77777777" w:rsidR="00B52C13" w:rsidRDefault="00B52C13" w:rsidP="00B52C13">
      <w:pPr>
        <w:ind w:firstLine="708"/>
      </w:pPr>
      <w:r w:rsidRPr="002D194B">
        <w:t>Степень тяжести посттрансфузионных реакции и осложнений можно определить по шкале</w:t>
      </w:r>
      <w:r>
        <w:t>,</w:t>
      </w:r>
      <w:r w:rsidRPr="002D194B">
        <w:t xml:space="preserve"> приведенной в табл</w:t>
      </w:r>
      <w:r>
        <w:t>. </w:t>
      </w:r>
      <w:r w:rsidRPr="002D194B">
        <w:t>4.</w:t>
      </w:r>
    </w:p>
    <w:p w14:paraId="5F7109AA" w14:textId="77777777" w:rsidR="00B52C13" w:rsidRDefault="00B52C13" w:rsidP="00B52C13">
      <w:pPr>
        <w:rPr>
          <w:bCs/>
        </w:rPr>
      </w:pPr>
    </w:p>
    <w:p w14:paraId="0E8CA783" w14:textId="77777777" w:rsidR="00B52C13" w:rsidRPr="008E43BE" w:rsidRDefault="00B52C13" w:rsidP="00B52C13">
      <w:r w:rsidRPr="008E43BE">
        <w:rPr>
          <w:bCs/>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52C13" w:rsidRPr="004C7AAC" w14:paraId="789116F0" w14:textId="77777777" w:rsidTr="00E00201">
        <w:tc>
          <w:tcPr>
            <w:tcW w:w="1800" w:type="dxa"/>
          </w:tcPr>
          <w:p w14:paraId="4502FD85" w14:textId="77777777" w:rsidR="00B52C13" w:rsidRPr="002F2E09" w:rsidRDefault="00B52C13" w:rsidP="00E00201">
            <w:pPr>
              <w:pStyle w:val="Table-head-italic"/>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1EC4A23F" w14:textId="77777777" w:rsidR="00B52C13" w:rsidRPr="002F2E09" w:rsidRDefault="00B52C13" w:rsidP="00E00201">
            <w:pPr>
              <w:pStyle w:val="Table-head-italic"/>
              <w:rPr>
                <w:i w:val="0"/>
                <w:sz w:val="22"/>
                <w:szCs w:val="22"/>
                <w:lang w:val="ru-RU"/>
              </w:rPr>
            </w:pPr>
            <w:r>
              <w:rPr>
                <w:i w:val="0"/>
                <w:sz w:val="22"/>
                <w:szCs w:val="22"/>
                <w:lang w:val="ru-RU"/>
              </w:rPr>
              <w:t>Определение</w:t>
            </w:r>
          </w:p>
        </w:tc>
      </w:tr>
      <w:tr w:rsidR="00B52C13" w:rsidRPr="004C7AAC" w14:paraId="342E5DBE" w14:textId="77777777" w:rsidTr="00E00201">
        <w:tc>
          <w:tcPr>
            <w:tcW w:w="1800" w:type="dxa"/>
          </w:tcPr>
          <w:p w14:paraId="7129DD09" w14:textId="77777777" w:rsidR="00B52C13" w:rsidRPr="002F2E09" w:rsidRDefault="00B52C13" w:rsidP="00E00201">
            <w:pPr>
              <w:pStyle w:val="table-text-0"/>
              <w:spacing w:before="0"/>
              <w:ind w:firstLine="0"/>
              <w:rPr>
                <w:sz w:val="22"/>
                <w:szCs w:val="22"/>
              </w:rPr>
            </w:pPr>
            <w:r w:rsidRPr="002F2E09">
              <w:rPr>
                <w:sz w:val="22"/>
                <w:szCs w:val="22"/>
              </w:rPr>
              <w:t>0</w:t>
            </w:r>
          </w:p>
        </w:tc>
        <w:tc>
          <w:tcPr>
            <w:tcW w:w="7380" w:type="dxa"/>
          </w:tcPr>
          <w:p w14:paraId="6E11992E" w14:textId="77777777" w:rsidR="00B52C13" w:rsidRPr="002F2E09" w:rsidRDefault="00B52C13" w:rsidP="00E00201">
            <w:pPr>
              <w:pStyle w:val="table-text-0"/>
              <w:spacing w:before="0"/>
              <w:ind w:firstLine="0"/>
              <w:rPr>
                <w:sz w:val="22"/>
                <w:szCs w:val="22"/>
              </w:rPr>
            </w:pPr>
            <w:r w:rsidRPr="002F2E09">
              <w:rPr>
                <w:sz w:val="22"/>
                <w:szCs w:val="22"/>
              </w:rPr>
              <w:t>Реакци</w:t>
            </w:r>
            <w:r>
              <w:rPr>
                <w:sz w:val="22"/>
                <w:szCs w:val="22"/>
              </w:rPr>
              <w:t>и</w:t>
            </w:r>
            <w:r w:rsidRPr="002F2E09">
              <w:rPr>
                <w:sz w:val="22"/>
                <w:szCs w:val="22"/>
              </w:rPr>
              <w:t xml:space="preserve"> и осложнений нет</w:t>
            </w:r>
          </w:p>
        </w:tc>
      </w:tr>
      <w:tr w:rsidR="00B52C13" w:rsidRPr="004C7AAC" w14:paraId="34630AF9" w14:textId="77777777" w:rsidTr="00E00201">
        <w:tc>
          <w:tcPr>
            <w:tcW w:w="1800" w:type="dxa"/>
          </w:tcPr>
          <w:p w14:paraId="71CF0861" w14:textId="77777777" w:rsidR="00B52C13" w:rsidRPr="002F2E09" w:rsidRDefault="00B52C13" w:rsidP="00E00201">
            <w:pPr>
              <w:pStyle w:val="table-text-0"/>
              <w:spacing w:before="0"/>
              <w:ind w:firstLine="0"/>
              <w:rPr>
                <w:sz w:val="22"/>
                <w:szCs w:val="22"/>
              </w:rPr>
            </w:pPr>
            <w:r w:rsidRPr="002F2E09">
              <w:rPr>
                <w:sz w:val="22"/>
                <w:szCs w:val="22"/>
              </w:rPr>
              <w:t>1</w:t>
            </w:r>
          </w:p>
        </w:tc>
        <w:tc>
          <w:tcPr>
            <w:tcW w:w="7380" w:type="dxa"/>
          </w:tcPr>
          <w:p w14:paraId="2E816095" w14:textId="77777777" w:rsidR="00B52C13" w:rsidRPr="002F2E09" w:rsidRDefault="00B52C13" w:rsidP="00E00201">
            <w:pPr>
              <w:pStyle w:val="table-text-0"/>
              <w:spacing w:before="0"/>
              <w:ind w:firstLine="0"/>
              <w:rPr>
                <w:sz w:val="22"/>
                <w:szCs w:val="22"/>
              </w:rPr>
            </w:pPr>
            <w:r w:rsidRPr="002F2E09">
              <w:rPr>
                <w:sz w:val="22"/>
                <w:szCs w:val="22"/>
              </w:rPr>
              <w:t>Легкой степени: температура &lt;</w:t>
            </w:r>
            <w:r>
              <w:rPr>
                <w:sz w:val="22"/>
                <w:szCs w:val="22"/>
              </w:rPr>
              <w:t> </w:t>
            </w:r>
            <w:r w:rsidRPr="002F2E09">
              <w:rPr>
                <w:sz w:val="22"/>
                <w:szCs w:val="22"/>
              </w:rPr>
              <w:t>38</w:t>
            </w:r>
            <w:r w:rsidRPr="003511FE">
              <w:rPr>
                <w:rFonts w:ascii="Symbol" w:hAnsi="Symbol" w:cs="Symbol"/>
              </w:rPr>
              <w:t></w:t>
            </w:r>
            <w:r>
              <w:rPr>
                <w:sz w:val="22"/>
                <w:szCs w:val="22"/>
              </w:rPr>
              <w:t>C</w:t>
            </w:r>
            <w:r w:rsidRPr="002F2E09">
              <w:rPr>
                <w:sz w:val="22"/>
                <w:szCs w:val="22"/>
              </w:rPr>
              <w:t xml:space="preserve">, другие незначительные симптомы, без долгосрочных </w:t>
            </w:r>
            <w:r>
              <w:rPr>
                <w:sz w:val="22"/>
                <w:szCs w:val="22"/>
              </w:rPr>
              <w:t xml:space="preserve">патологических </w:t>
            </w:r>
            <w:r w:rsidRPr="002F2E09">
              <w:rPr>
                <w:sz w:val="22"/>
                <w:szCs w:val="22"/>
              </w:rPr>
              <w:t xml:space="preserve">последствий. </w:t>
            </w:r>
            <w:r w:rsidRPr="002F2E09">
              <w:rPr>
                <w:sz w:val="22"/>
                <w:szCs w:val="22"/>
                <w:u w:val="single"/>
              </w:rPr>
              <w:t>Не требует</w:t>
            </w:r>
            <w:r>
              <w:rPr>
                <w:sz w:val="22"/>
                <w:szCs w:val="22"/>
                <w:u w:val="single"/>
              </w:rPr>
              <w:t xml:space="preserve"> </w:t>
            </w:r>
            <w:r w:rsidRPr="002F2E09">
              <w:rPr>
                <w:sz w:val="22"/>
                <w:szCs w:val="22"/>
                <w:u w:val="single"/>
              </w:rPr>
              <w:t>терапевтического вмешательства</w:t>
            </w:r>
          </w:p>
        </w:tc>
      </w:tr>
      <w:tr w:rsidR="00B52C13" w:rsidRPr="004C7AAC" w14:paraId="5E81B955" w14:textId="77777777" w:rsidTr="00E00201">
        <w:tc>
          <w:tcPr>
            <w:tcW w:w="1800" w:type="dxa"/>
          </w:tcPr>
          <w:p w14:paraId="56A8B9F0" w14:textId="77777777" w:rsidR="00B52C13" w:rsidRPr="002F2E09" w:rsidRDefault="00B52C13" w:rsidP="00E00201">
            <w:pPr>
              <w:pStyle w:val="table-text-0"/>
              <w:spacing w:before="0"/>
              <w:ind w:firstLine="0"/>
              <w:rPr>
                <w:sz w:val="22"/>
                <w:szCs w:val="22"/>
              </w:rPr>
            </w:pPr>
            <w:r w:rsidRPr="002F2E09">
              <w:rPr>
                <w:sz w:val="22"/>
                <w:szCs w:val="22"/>
              </w:rPr>
              <w:t>2</w:t>
            </w:r>
          </w:p>
        </w:tc>
        <w:tc>
          <w:tcPr>
            <w:tcW w:w="7380" w:type="dxa"/>
          </w:tcPr>
          <w:p w14:paraId="21F210F8" w14:textId="77777777" w:rsidR="00B52C13" w:rsidRPr="002F2E09" w:rsidRDefault="00B52C13" w:rsidP="00E00201">
            <w:pPr>
              <w:pStyle w:val="table-text-0"/>
              <w:spacing w:before="0"/>
              <w:ind w:firstLine="0"/>
              <w:rPr>
                <w:sz w:val="22"/>
                <w:szCs w:val="22"/>
              </w:rPr>
            </w:pPr>
            <w:r w:rsidRPr="002F2E09">
              <w:rPr>
                <w:sz w:val="22"/>
                <w:szCs w:val="22"/>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rPr>
              <w:t>,</w:t>
            </w:r>
            <w:r w:rsidRPr="002F2E09">
              <w:rPr>
                <w:sz w:val="22"/>
                <w:szCs w:val="22"/>
              </w:rPr>
              <w:t xml:space="preserve"> аллосенсибилизация в качестве причины рефрактерности к трансфузиям)</w:t>
            </w:r>
          </w:p>
        </w:tc>
      </w:tr>
      <w:tr w:rsidR="00B52C13" w:rsidRPr="004C7AAC" w14:paraId="6B72DF49" w14:textId="77777777" w:rsidTr="00E00201">
        <w:tc>
          <w:tcPr>
            <w:tcW w:w="1800" w:type="dxa"/>
          </w:tcPr>
          <w:p w14:paraId="31AFD768" w14:textId="77777777" w:rsidR="00B52C13" w:rsidRPr="002F2E09" w:rsidRDefault="00B52C13" w:rsidP="00E00201">
            <w:pPr>
              <w:pStyle w:val="table-text-0"/>
              <w:spacing w:before="0"/>
              <w:ind w:firstLine="0"/>
              <w:rPr>
                <w:sz w:val="22"/>
                <w:szCs w:val="22"/>
              </w:rPr>
            </w:pPr>
            <w:r w:rsidRPr="002F2E09">
              <w:rPr>
                <w:sz w:val="22"/>
                <w:szCs w:val="22"/>
              </w:rPr>
              <w:t>3</w:t>
            </w:r>
          </w:p>
        </w:tc>
        <w:tc>
          <w:tcPr>
            <w:tcW w:w="7380" w:type="dxa"/>
          </w:tcPr>
          <w:p w14:paraId="41E78F57" w14:textId="77777777" w:rsidR="00B52C13" w:rsidRPr="002F2E09" w:rsidRDefault="00B52C13" w:rsidP="00E00201">
            <w:pPr>
              <w:pStyle w:val="table-text-0"/>
              <w:spacing w:before="0"/>
              <w:ind w:firstLine="0"/>
              <w:rPr>
                <w:sz w:val="22"/>
                <w:szCs w:val="22"/>
              </w:rPr>
            </w:pPr>
            <w:r w:rsidRPr="002F2E09">
              <w:rPr>
                <w:sz w:val="22"/>
                <w:szCs w:val="22"/>
              </w:rPr>
              <w:t>Тяжелой степени (непосредственная угроза жизни реципиента): нестабильные гемодинамичес</w:t>
            </w:r>
            <w:r>
              <w:rPr>
                <w:sz w:val="22"/>
                <w:szCs w:val="22"/>
              </w:rPr>
              <w:t>кие и вентиляционные показатели</w:t>
            </w:r>
          </w:p>
        </w:tc>
      </w:tr>
      <w:tr w:rsidR="00B52C13" w:rsidRPr="00CA11E8" w14:paraId="441773C1" w14:textId="77777777" w:rsidTr="00E00201">
        <w:tc>
          <w:tcPr>
            <w:tcW w:w="1800" w:type="dxa"/>
          </w:tcPr>
          <w:p w14:paraId="30ECD5D4" w14:textId="77777777" w:rsidR="00B52C13" w:rsidRPr="00CA11E8" w:rsidRDefault="00B52C13" w:rsidP="00E00201">
            <w:pPr>
              <w:pStyle w:val="table-text-0"/>
              <w:spacing w:before="0"/>
              <w:ind w:firstLine="0"/>
              <w:rPr>
                <w:sz w:val="22"/>
                <w:szCs w:val="22"/>
              </w:rPr>
            </w:pPr>
            <w:r w:rsidRPr="00CA11E8">
              <w:rPr>
                <w:sz w:val="22"/>
                <w:szCs w:val="22"/>
              </w:rPr>
              <w:t>4</w:t>
            </w:r>
          </w:p>
        </w:tc>
        <w:tc>
          <w:tcPr>
            <w:tcW w:w="7380" w:type="dxa"/>
          </w:tcPr>
          <w:p w14:paraId="08D3E57C" w14:textId="77777777" w:rsidR="00B52C13" w:rsidRPr="00CA11E8" w:rsidRDefault="00B52C13" w:rsidP="00E00201">
            <w:pPr>
              <w:pStyle w:val="table-text-0"/>
              <w:spacing w:before="0"/>
              <w:ind w:firstLine="0"/>
              <w:rPr>
                <w:sz w:val="22"/>
                <w:szCs w:val="22"/>
              </w:rPr>
            </w:pPr>
            <w:r w:rsidRPr="00CA11E8">
              <w:rPr>
                <w:sz w:val="22"/>
                <w:szCs w:val="22"/>
              </w:rPr>
              <w:t>Смерть от осложнения, выявленного в первые 24 часов после трансфузии</w:t>
            </w:r>
          </w:p>
        </w:tc>
      </w:tr>
    </w:tbl>
    <w:p w14:paraId="52C0854F" w14:textId="77777777" w:rsidR="00B52C13" w:rsidRDefault="00B52C13" w:rsidP="00B52C13">
      <w:pPr>
        <w:jc w:val="center"/>
        <w:rPr>
          <w:b/>
          <w:bCs/>
        </w:rPr>
      </w:pPr>
    </w:p>
    <w:p w14:paraId="3EC70B81" w14:textId="77777777" w:rsidR="00B52C13" w:rsidRPr="00360841" w:rsidRDefault="00B52C13" w:rsidP="00B52C13">
      <w:pPr>
        <w:rPr>
          <w:bCs/>
          <w:i/>
          <w:u w:val="single"/>
        </w:rPr>
      </w:pPr>
      <w:r w:rsidRPr="00360841">
        <w:rPr>
          <w:bCs/>
          <w:i/>
          <w:u w:val="single"/>
        </w:rPr>
        <w:t>Премедикация перед проведением трансфузии компонентов донорской крови</w:t>
      </w:r>
    </w:p>
    <w:p w14:paraId="75112B9A" w14:textId="77777777" w:rsidR="00B52C13" w:rsidRDefault="00B52C13" w:rsidP="00B52C13">
      <w:pPr>
        <w:ind w:firstLine="709"/>
        <w:rPr>
          <w:bCs/>
        </w:rPr>
      </w:pPr>
      <w:r>
        <w:rPr>
          <w:bCs/>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rPr>
        <w:t>Алгоритм выбора премедикации перед проведением трансфузии компонентов донорской крови</w:t>
      </w:r>
      <w:r>
        <w:rPr>
          <w:bCs/>
        </w:rPr>
        <w:t xml:space="preserve"> приведен в табл.5.</w:t>
      </w:r>
    </w:p>
    <w:p w14:paraId="2EC2A7AF" w14:textId="77777777" w:rsidR="00B52C13" w:rsidRDefault="00B52C13" w:rsidP="00B52C13">
      <w:pPr>
        <w:rPr>
          <w:bCs/>
        </w:rPr>
      </w:pPr>
    </w:p>
    <w:p w14:paraId="7CA7BE69" w14:textId="77777777" w:rsidR="00B52C13" w:rsidRPr="00BC3659" w:rsidRDefault="00B52C13" w:rsidP="00B52C13">
      <w:pPr>
        <w:rPr>
          <w:bCs/>
        </w:rPr>
      </w:pPr>
      <w:r>
        <w:rPr>
          <w:bCs/>
        </w:rPr>
        <w:t>Таблица 5. В</w:t>
      </w:r>
      <w:r w:rsidRPr="00BC3659">
        <w:rPr>
          <w:bCs/>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B52C13" w:rsidRPr="00915AAD" w14:paraId="31B03D05" w14:textId="77777777" w:rsidTr="00E00201">
        <w:tc>
          <w:tcPr>
            <w:tcW w:w="3208" w:type="dxa"/>
            <w:shd w:val="clear" w:color="auto" w:fill="auto"/>
          </w:tcPr>
          <w:p w14:paraId="4A40BA2E" w14:textId="77777777" w:rsidR="00B52C13" w:rsidRPr="007A2B03" w:rsidRDefault="00B52C13" w:rsidP="00E00201">
            <w:pPr>
              <w:jc w:val="center"/>
              <w:rPr>
                <w:bCs/>
              </w:rPr>
            </w:pPr>
            <w:r w:rsidRPr="007A2B03">
              <w:rPr>
                <w:bCs/>
              </w:rPr>
              <w:lastRenderedPageBreak/>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30335040" w14:textId="77777777" w:rsidR="00B52C13" w:rsidRPr="007A2B03" w:rsidRDefault="00B52C13" w:rsidP="00E00201">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3B9A836A" w14:textId="77777777" w:rsidR="00B52C13" w:rsidRPr="007A2B03" w:rsidRDefault="00B52C13" w:rsidP="00E00201">
            <w:pPr>
              <w:jc w:val="center"/>
              <w:rPr>
                <w:bCs/>
              </w:rPr>
            </w:pPr>
            <w:r w:rsidRPr="007A2B03">
              <w:rPr>
                <w:bCs/>
              </w:rPr>
              <w:t>Премедикация перед предстоящей трансфузией</w:t>
            </w:r>
          </w:p>
        </w:tc>
      </w:tr>
      <w:tr w:rsidR="00B52C13" w:rsidRPr="00915AAD" w14:paraId="153E6F57" w14:textId="77777777" w:rsidTr="00E00201">
        <w:tc>
          <w:tcPr>
            <w:tcW w:w="14560" w:type="dxa"/>
            <w:gridSpan w:val="3"/>
            <w:shd w:val="clear" w:color="auto" w:fill="auto"/>
          </w:tcPr>
          <w:p w14:paraId="5121B58B" w14:textId="77777777" w:rsidR="00B52C13" w:rsidRPr="007A2B03" w:rsidRDefault="00B52C13" w:rsidP="00E00201">
            <w:pPr>
              <w:jc w:val="center"/>
              <w:rPr>
                <w:b/>
                <w:bCs/>
              </w:rPr>
            </w:pPr>
            <w:r w:rsidRPr="007A2B03">
              <w:rPr>
                <w:b/>
                <w:bCs/>
              </w:rPr>
              <w:t>А. Пациент без трансфузий донорской крови и/или её компонентов в анамнезе</w:t>
            </w:r>
          </w:p>
        </w:tc>
      </w:tr>
      <w:tr w:rsidR="00B52C13" w:rsidRPr="00915AAD" w14:paraId="3CD8CDE9" w14:textId="77777777" w:rsidTr="00E00201">
        <w:tc>
          <w:tcPr>
            <w:tcW w:w="3208" w:type="dxa"/>
            <w:shd w:val="clear" w:color="auto" w:fill="auto"/>
          </w:tcPr>
          <w:p w14:paraId="174207EB" w14:textId="77777777" w:rsidR="00B52C13" w:rsidRPr="007A2B03" w:rsidRDefault="00B52C13" w:rsidP="00E00201">
            <w:r w:rsidRPr="007A2B03">
              <w:t>-</w:t>
            </w:r>
          </w:p>
        </w:tc>
        <w:tc>
          <w:tcPr>
            <w:tcW w:w="3082" w:type="dxa"/>
            <w:shd w:val="clear" w:color="auto" w:fill="auto"/>
          </w:tcPr>
          <w:p w14:paraId="5B367565" w14:textId="77777777" w:rsidR="00B52C13" w:rsidRPr="007A2B03" w:rsidRDefault="00B52C13" w:rsidP="00E00201">
            <w:r w:rsidRPr="007A2B03">
              <w:t>Любой компонент донорской крови</w:t>
            </w:r>
          </w:p>
        </w:tc>
        <w:tc>
          <w:tcPr>
            <w:tcW w:w="8270" w:type="dxa"/>
            <w:shd w:val="clear" w:color="auto" w:fill="auto"/>
          </w:tcPr>
          <w:p w14:paraId="53429847"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590FC7A5" w14:textId="77777777" w:rsidTr="00E00201">
        <w:tc>
          <w:tcPr>
            <w:tcW w:w="14560" w:type="dxa"/>
            <w:gridSpan w:val="3"/>
            <w:shd w:val="clear" w:color="auto" w:fill="auto"/>
          </w:tcPr>
          <w:p w14:paraId="64602F9F" w14:textId="77777777" w:rsidR="00B52C13" w:rsidRPr="007A2B03" w:rsidRDefault="00B52C13" w:rsidP="00E00201">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B52C13" w:rsidRPr="00915AAD" w14:paraId="6BFD971C" w14:textId="77777777" w:rsidTr="00E00201">
        <w:tc>
          <w:tcPr>
            <w:tcW w:w="3208" w:type="dxa"/>
            <w:shd w:val="clear" w:color="auto" w:fill="auto"/>
          </w:tcPr>
          <w:p w14:paraId="4D6AD976" w14:textId="77777777" w:rsidR="00B52C13" w:rsidRPr="007A2B03" w:rsidRDefault="00B52C13" w:rsidP="00E00201">
            <w:r w:rsidRPr="007A2B03">
              <w:t>-</w:t>
            </w:r>
          </w:p>
        </w:tc>
        <w:tc>
          <w:tcPr>
            <w:tcW w:w="3082" w:type="dxa"/>
            <w:shd w:val="clear" w:color="auto" w:fill="auto"/>
          </w:tcPr>
          <w:p w14:paraId="17255983" w14:textId="77777777" w:rsidR="00B52C13" w:rsidRPr="007A2B03" w:rsidRDefault="00B52C13" w:rsidP="00E00201">
            <w:r w:rsidRPr="007A2B03">
              <w:t>Любой компонент донорской крови</w:t>
            </w:r>
          </w:p>
        </w:tc>
        <w:tc>
          <w:tcPr>
            <w:tcW w:w="8270" w:type="dxa"/>
            <w:shd w:val="clear" w:color="auto" w:fill="auto"/>
          </w:tcPr>
          <w:p w14:paraId="0EE7C1AC"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247A85CE" w14:textId="77777777" w:rsidTr="00E00201">
        <w:tc>
          <w:tcPr>
            <w:tcW w:w="14560" w:type="dxa"/>
            <w:gridSpan w:val="3"/>
            <w:shd w:val="clear" w:color="auto" w:fill="auto"/>
          </w:tcPr>
          <w:p w14:paraId="7A9AECC7" w14:textId="77777777" w:rsidR="00B52C13" w:rsidRPr="007A2B03" w:rsidRDefault="00B52C13" w:rsidP="00E00201">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B52C13" w:rsidRPr="00915AAD" w14:paraId="491E1624" w14:textId="77777777" w:rsidTr="00E00201">
        <w:tc>
          <w:tcPr>
            <w:tcW w:w="14560" w:type="dxa"/>
            <w:gridSpan w:val="3"/>
            <w:shd w:val="clear" w:color="auto" w:fill="auto"/>
          </w:tcPr>
          <w:p w14:paraId="0B6BFEE4" w14:textId="77777777" w:rsidR="00B52C13" w:rsidRPr="007A2B03" w:rsidRDefault="00B52C13" w:rsidP="001E2558">
            <w:pPr>
              <w:pStyle w:val="aff"/>
              <w:numPr>
                <w:ilvl w:val="0"/>
                <w:numId w:val="127"/>
              </w:numPr>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B52C13" w:rsidRPr="00915AAD" w14:paraId="3871740D" w14:textId="77777777" w:rsidTr="00E00201">
        <w:tc>
          <w:tcPr>
            <w:tcW w:w="3208" w:type="dxa"/>
            <w:shd w:val="clear" w:color="auto" w:fill="auto"/>
          </w:tcPr>
          <w:p w14:paraId="22444E74" w14:textId="77777777" w:rsidR="00B52C13" w:rsidRPr="007A2B03" w:rsidRDefault="00B52C13" w:rsidP="001E2558">
            <w:pPr>
              <w:pStyle w:val="aff"/>
              <w:numPr>
                <w:ilvl w:val="0"/>
                <w:numId w:val="121"/>
              </w:numPr>
              <w:ind w:left="0"/>
            </w:pPr>
            <w:r w:rsidRPr="007A2B03">
              <w:t>Аллергические реакции легкой степени</w:t>
            </w:r>
          </w:p>
          <w:p w14:paraId="318276C8" w14:textId="77777777" w:rsidR="00B52C13" w:rsidRPr="007A2B03" w:rsidRDefault="00B52C13" w:rsidP="00E00201"/>
        </w:tc>
        <w:tc>
          <w:tcPr>
            <w:tcW w:w="3082" w:type="dxa"/>
            <w:shd w:val="clear" w:color="auto" w:fill="auto"/>
          </w:tcPr>
          <w:p w14:paraId="7513AACC" w14:textId="77777777" w:rsidR="00B52C13" w:rsidRPr="007A2B03" w:rsidRDefault="00B52C13" w:rsidP="00E00201">
            <w:r w:rsidRPr="007A2B03">
              <w:t>Любой компонент донорской крови</w:t>
            </w:r>
          </w:p>
        </w:tc>
        <w:tc>
          <w:tcPr>
            <w:tcW w:w="8270" w:type="dxa"/>
            <w:shd w:val="clear" w:color="auto" w:fill="auto"/>
          </w:tcPr>
          <w:p w14:paraId="0E8C53A4"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033CF786" w14:textId="77777777" w:rsidTr="00E00201">
        <w:tc>
          <w:tcPr>
            <w:tcW w:w="3208" w:type="dxa"/>
            <w:vMerge w:val="restart"/>
            <w:shd w:val="clear" w:color="auto" w:fill="auto"/>
          </w:tcPr>
          <w:p w14:paraId="737DD669" w14:textId="77777777" w:rsidR="00B52C13" w:rsidRPr="007A2B03" w:rsidRDefault="00B52C13" w:rsidP="001E2558">
            <w:pPr>
              <w:pStyle w:val="aff"/>
              <w:numPr>
                <w:ilvl w:val="0"/>
                <w:numId w:val="121"/>
              </w:numPr>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3D97631F" w14:textId="77777777" w:rsidR="00B52C13" w:rsidRPr="007A2B03" w:rsidRDefault="00B52C13" w:rsidP="00E00201">
            <w:r w:rsidRPr="007A2B03">
              <w:t>Компонент донорской крови, вызвавший реакцию ранее</w:t>
            </w:r>
          </w:p>
        </w:tc>
        <w:tc>
          <w:tcPr>
            <w:tcW w:w="8270" w:type="dxa"/>
            <w:shd w:val="clear" w:color="auto" w:fill="auto"/>
          </w:tcPr>
          <w:p w14:paraId="73C2622B"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7FFB5641" w14:textId="77777777" w:rsidTr="00E00201">
        <w:tc>
          <w:tcPr>
            <w:tcW w:w="3208" w:type="dxa"/>
            <w:vMerge/>
            <w:shd w:val="clear" w:color="auto" w:fill="auto"/>
          </w:tcPr>
          <w:p w14:paraId="54F0725F" w14:textId="77777777" w:rsidR="00B52C13" w:rsidRPr="007A2B03" w:rsidRDefault="00B52C13" w:rsidP="001E2558">
            <w:pPr>
              <w:pStyle w:val="aff"/>
              <w:numPr>
                <w:ilvl w:val="0"/>
                <w:numId w:val="121"/>
              </w:numPr>
              <w:ind w:left="0"/>
            </w:pPr>
          </w:p>
        </w:tc>
        <w:tc>
          <w:tcPr>
            <w:tcW w:w="3082" w:type="dxa"/>
            <w:shd w:val="clear" w:color="auto" w:fill="auto"/>
          </w:tcPr>
          <w:p w14:paraId="2760842D" w14:textId="77777777" w:rsidR="00B52C13" w:rsidRPr="007A2B03" w:rsidRDefault="00B52C13" w:rsidP="00E00201">
            <w:r w:rsidRPr="007A2B03">
              <w:t>Другие компоненты донорской крови (не вызывавшие реакции ранее)</w:t>
            </w:r>
          </w:p>
        </w:tc>
        <w:tc>
          <w:tcPr>
            <w:tcW w:w="8270" w:type="dxa"/>
            <w:shd w:val="clear" w:color="auto" w:fill="auto"/>
          </w:tcPr>
          <w:p w14:paraId="3CBB7EC6"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0EE142D9" w14:textId="77777777" w:rsidTr="00E00201">
        <w:tc>
          <w:tcPr>
            <w:tcW w:w="3208" w:type="dxa"/>
            <w:shd w:val="clear" w:color="auto" w:fill="auto"/>
          </w:tcPr>
          <w:p w14:paraId="68290421" w14:textId="77777777" w:rsidR="00B52C13" w:rsidRPr="007A2B03" w:rsidRDefault="00B52C13" w:rsidP="001E2558">
            <w:pPr>
              <w:pStyle w:val="aff"/>
              <w:numPr>
                <w:ilvl w:val="0"/>
                <w:numId w:val="121"/>
              </w:numPr>
              <w:ind w:left="0"/>
            </w:pPr>
            <w:r w:rsidRPr="007A2B03">
              <w:lastRenderedPageBreak/>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8906465" w14:textId="77777777" w:rsidR="00B52C13" w:rsidRPr="007A2B03" w:rsidRDefault="00B52C13" w:rsidP="00E00201">
            <w:r w:rsidRPr="007A2B03">
              <w:t>Любой компонент донорской крови</w:t>
            </w:r>
          </w:p>
        </w:tc>
        <w:tc>
          <w:tcPr>
            <w:tcW w:w="8270" w:type="dxa"/>
            <w:shd w:val="clear" w:color="auto" w:fill="auto"/>
          </w:tcPr>
          <w:p w14:paraId="26683A94"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79C08F9" w14:textId="77777777" w:rsidR="00B52C13" w:rsidRPr="007A2B03" w:rsidRDefault="00B52C13" w:rsidP="00E00201">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0810FDB2" w14:textId="77777777" w:rsidR="00B52C13" w:rsidRPr="007A2B03" w:rsidRDefault="00B52C13" w:rsidP="00E00201">
            <w:r w:rsidRPr="007A2B03">
              <w:t>Уменьшение скорости трансфузии.</w:t>
            </w:r>
          </w:p>
        </w:tc>
      </w:tr>
      <w:tr w:rsidR="00B52C13" w:rsidRPr="00915AAD" w14:paraId="6E77CF52" w14:textId="77777777" w:rsidTr="00E00201">
        <w:tc>
          <w:tcPr>
            <w:tcW w:w="14560" w:type="dxa"/>
            <w:gridSpan w:val="3"/>
            <w:shd w:val="clear" w:color="auto" w:fill="auto"/>
          </w:tcPr>
          <w:p w14:paraId="72CE469C" w14:textId="77777777" w:rsidR="00B52C13" w:rsidRPr="007A2B03" w:rsidRDefault="00B52C13" w:rsidP="001E2558">
            <w:pPr>
              <w:pStyle w:val="aff"/>
              <w:numPr>
                <w:ilvl w:val="0"/>
                <w:numId w:val="126"/>
              </w:numPr>
              <w:jc w:val="center"/>
              <w:rPr>
                <w:b/>
                <w:bCs/>
              </w:rPr>
            </w:pPr>
            <w:r w:rsidRPr="007A2B03">
              <w:rPr>
                <w:b/>
                <w:bCs/>
              </w:rPr>
              <w:t>Однократная гипертермическая фебрильная негемолитическая реакция (ФНР) в анамнезе</w:t>
            </w:r>
          </w:p>
        </w:tc>
      </w:tr>
      <w:tr w:rsidR="00B52C13" w:rsidRPr="00915AAD" w14:paraId="69B819E1" w14:textId="77777777" w:rsidTr="00E00201">
        <w:tc>
          <w:tcPr>
            <w:tcW w:w="3208" w:type="dxa"/>
            <w:shd w:val="clear" w:color="auto" w:fill="auto"/>
          </w:tcPr>
          <w:p w14:paraId="0559785A" w14:textId="77777777" w:rsidR="00B52C13" w:rsidRPr="007A2B03" w:rsidRDefault="00B52C13" w:rsidP="001E2558">
            <w:pPr>
              <w:pStyle w:val="aff"/>
              <w:numPr>
                <w:ilvl w:val="0"/>
                <w:numId w:val="121"/>
              </w:numPr>
              <w:ind w:left="0"/>
            </w:pPr>
            <w:r w:rsidRPr="007A2B03">
              <w:t>Однократная ФНР в анамнезе</w:t>
            </w:r>
          </w:p>
        </w:tc>
        <w:tc>
          <w:tcPr>
            <w:tcW w:w="3082" w:type="dxa"/>
            <w:shd w:val="clear" w:color="auto" w:fill="auto"/>
          </w:tcPr>
          <w:p w14:paraId="546AB60A" w14:textId="77777777" w:rsidR="00B52C13" w:rsidRPr="007A2B03" w:rsidRDefault="00B52C13" w:rsidP="00E00201">
            <w:r w:rsidRPr="007A2B03">
              <w:t>Любой компонент донорской крови</w:t>
            </w:r>
          </w:p>
        </w:tc>
        <w:tc>
          <w:tcPr>
            <w:tcW w:w="8270" w:type="dxa"/>
            <w:shd w:val="clear" w:color="auto" w:fill="auto"/>
          </w:tcPr>
          <w:p w14:paraId="1CD670F5"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797FD752" w14:textId="77777777" w:rsidTr="00E00201">
        <w:tc>
          <w:tcPr>
            <w:tcW w:w="14560" w:type="dxa"/>
            <w:gridSpan w:val="3"/>
            <w:shd w:val="clear" w:color="auto" w:fill="auto"/>
          </w:tcPr>
          <w:p w14:paraId="56C5B364" w14:textId="77777777" w:rsidR="00B52C13" w:rsidRPr="007A2B03" w:rsidRDefault="00B52C13" w:rsidP="001E2558">
            <w:pPr>
              <w:pStyle w:val="aff"/>
              <w:numPr>
                <w:ilvl w:val="0"/>
                <w:numId w:val="126"/>
              </w:numPr>
              <w:jc w:val="center"/>
              <w:rPr>
                <w:b/>
                <w:bCs/>
              </w:rPr>
            </w:pPr>
            <w:r w:rsidRPr="007A2B03">
              <w:rPr>
                <w:b/>
                <w:bCs/>
              </w:rPr>
              <w:t>Многократные (≥2) гипертермические фебрильные негемолитические реакции (ФНР) в анамнезе</w:t>
            </w:r>
          </w:p>
        </w:tc>
      </w:tr>
      <w:tr w:rsidR="00B52C13" w:rsidRPr="00915AAD" w14:paraId="6E38E71C" w14:textId="77777777" w:rsidTr="00E00201">
        <w:tc>
          <w:tcPr>
            <w:tcW w:w="3208" w:type="dxa"/>
            <w:vMerge w:val="restart"/>
            <w:shd w:val="clear" w:color="auto" w:fill="auto"/>
          </w:tcPr>
          <w:p w14:paraId="38745662" w14:textId="77777777" w:rsidR="00B52C13" w:rsidRPr="007A2B03" w:rsidRDefault="00B52C13" w:rsidP="001E2558">
            <w:pPr>
              <w:pStyle w:val="aff"/>
              <w:numPr>
                <w:ilvl w:val="0"/>
                <w:numId w:val="123"/>
              </w:numPr>
              <w:ind w:left="0"/>
            </w:pPr>
            <w:r w:rsidRPr="007A2B03">
              <w:t>Протекающие без потрясающего озноба</w:t>
            </w:r>
          </w:p>
        </w:tc>
        <w:tc>
          <w:tcPr>
            <w:tcW w:w="3082" w:type="dxa"/>
            <w:shd w:val="clear" w:color="auto" w:fill="auto"/>
          </w:tcPr>
          <w:p w14:paraId="6222AF29" w14:textId="77777777" w:rsidR="00B52C13" w:rsidRPr="007A2B03" w:rsidRDefault="00B52C13" w:rsidP="00E00201">
            <w:r w:rsidRPr="007A2B03">
              <w:t>Компонент донорской крови, вызвавший реакцию ранее</w:t>
            </w:r>
          </w:p>
        </w:tc>
        <w:tc>
          <w:tcPr>
            <w:tcW w:w="8270" w:type="dxa"/>
            <w:shd w:val="clear" w:color="auto" w:fill="auto"/>
          </w:tcPr>
          <w:p w14:paraId="67A6B59F"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1928D07" w14:textId="77777777" w:rsidR="00B52C13" w:rsidRPr="007A2B03" w:rsidRDefault="00B52C13" w:rsidP="00E00201">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B52C13" w:rsidRPr="00915AAD" w14:paraId="38A1AAA5" w14:textId="77777777" w:rsidTr="00E00201">
        <w:tc>
          <w:tcPr>
            <w:tcW w:w="3208" w:type="dxa"/>
            <w:vMerge/>
            <w:shd w:val="clear" w:color="auto" w:fill="auto"/>
          </w:tcPr>
          <w:p w14:paraId="18070567" w14:textId="77777777" w:rsidR="00B52C13" w:rsidRPr="007A2B03" w:rsidRDefault="00B52C13" w:rsidP="001E2558">
            <w:pPr>
              <w:pStyle w:val="aff"/>
              <w:numPr>
                <w:ilvl w:val="0"/>
                <w:numId w:val="123"/>
              </w:numPr>
              <w:ind w:left="0"/>
            </w:pPr>
          </w:p>
        </w:tc>
        <w:tc>
          <w:tcPr>
            <w:tcW w:w="3082" w:type="dxa"/>
            <w:shd w:val="clear" w:color="auto" w:fill="auto"/>
          </w:tcPr>
          <w:p w14:paraId="6066F28B" w14:textId="77777777" w:rsidR="00B52C13" w:rsidRPr="007A2B03" w:rsidRDefault="00B52C13" w:rsidP="00E00201">
            <w:r w:rsidRPr="007A2B03">
              <w:t>Другие компоненты донорской крови (не вызывавшие реакции ранее)</w:t>
            </w:r>
          </w:p>
        </w:tc>
        <w:tc>
          <w:tcPr>
            <w:tcW w:w="8270" w:type="dxa"/>
            <w:shd w:val="clear" w:color="auto" w:fill="auto"/>
          </w:tcPr>
          <w:p w14:paraId="6873AC30"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3BA83715" w14:textId="77777777" w:rsidTr="00E00201">
        <w:tc>
          <w:tcPr>
            <w:tcW w:w="3208" w:type="dxa"/>
            <w:vMerge w:val="restart"/>
            <w:shd w:val="clear" w:color="auto" w:fill="auto"/>
          </w:tcPr>
          <w:p w14:paraId="2D1C436D" w14:textId="77777777" w:rsidR="00B52C13" w:rsidRPr="007A2B03" w:rsidRDefault="00B52C13" w:rsidP="001E2558">
            <w:pPr>
              <w:pStyle w:val="aff"/>
              <w:numPr>
                <w:ilvl w:val="0"/>
                <w:numId w:val="123"/>
              </w:numPr>
              <w:ind w:left="0"/>
            </w:pPr>
            <w:r w:rsidRPr="007A2B03">
              <w:lastRenderedPageBreak/>
              <w:t>Протекающие с потрясающим ознобом</w:t>
            </w:r>
          </w:p>
        </w:tc>
        <w:tc>
          <w:tcPr>
            <w:tcW w:w="3082" w:type="dxa"/>
            <w:shd w:val="clear" w:color="auto" w:fill="auto"/>
          </w:tcPr>
          <w:p w14:paraId="30536B04" w14:textId="77777777" w:rsidR="00B52C13" w:rsidRPr="007A2B03" w:rsidRDefault="00B52C13" w:rsidP="00E00201">
            <w:r w:rsidRPr="007A2B03">
              <w:t>Компонент донорской крови, вызвавший реакцию ранее</w:t>
            </w:r>
          </w:p>
        </w:tc>
        <w:tc>
          <w:tcPr>
            <w:tcW w:w="8270" w:type="dxa"/>
            <w:shd w:val="clear" w:color="auto" w:fill="auto"/>
          </w:tcPr>
          <w:p w14:paraId="0B3D37B2"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468E66D4" w14:textId="77777777" w:rsidR="00B52C13" w:rsidRPr="007A2B03" w:rsidRDefault="00B52C13" w:rsidP="00E00201">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600BB193" w14:textId="77777777" w:rsidR="00B52C13" w:rsidRPr="007A2B03" w:rsidRDefault="00B52C13" w:rsidP="00E00201">
            <w:r w:rsidRPr="007A2B03">
              <w:t>Уменьшение скорости трансфузии.</w:t>
            </w:r>
          </w:p>
        </w:tc>
      </w:tr>
      <w:tr w:rsidR="00B52C13" w:rsidRPr="00915AAD" w14:paraId="442046DB" w14:textId="77777777" w:rsidTr="00E00201">
        <w:tc>
          <w:tcPr>
            <w:tcW w:w="3208" w:type="dxa"/>
            <w:vMerge/>
            <w:shd w:val="clear" w:color="auto" w:fill="auto"/>
          </w:tcPr>
          <w:p w14:paraId="3F5602EF" w14:textId="77777777" w:rsidR="00B52C13" w:rsidRPr="007A2B03" w:rsidRDefault="00B52C13" w:rsidP="001E2558">
            <w:pPr>
              <w:pStyle w:val="aff"/>
              <w:numPr>
                <w:ilvl w:val="0"/>
                <w:numId w:val="123"/>
              </w:numPr>
              <w:ind w:left="0"/>
            </w:pPr>
          </w:p>
        </w:tc>
        <w:tc>
          <w:tcPr>
            <w:tcW w:w="3082" w:type="dxa"/>
            <w:shd w:val="clear" w:color="auto" w:fill="auto"/>
          </w:tcPr>
          <w:p w14:paraId="61BB70A6" w14:textId="77777777" w:rsidR="00B52C13" w:rsidRPr="007A2B03" w:rsidRDefault="00B52C13" w:rsidP="00E00201">
            <w:r w:rsidRPr="007A2B03">
              <w:t>Другие компоненты донорской крови (не вызывавшие реакции ранее)</w:t>
            </w:r>
          </w:p>
        </w:tc>
        <w:tc>
          <w:tcPr>
            <w:tcW w:w="8270" w:type="dxa"/>
            <w:shd w:val="clear" w:color="auto" w:fill="auto"/>
          </w:tcPr>
          <w:p w14:paraId="6EDD8ABC"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3981394F" w14:textId="77777777" w:rsidTr="00E00201">
        <w:tc>
          <w:tcPr>
            <w:tcW w:w="14560" w:type="dxa"/>
            <w:gridSpan w:val="3"/>
            <w:shd w:val="clear" w:color="auto" w:fill="auto"/>
          </w:tcPr>
          <w:p w14:paraId="254B2371" w14:textId="77777777" w:rsidR="00B52C13" w:rsidRPr="007A2B03" w:rsidRDefault="00B52C13" w:rsidP="001E2558">
            <w:pPr>
              <w:pStyle w:val="aff"/>
              <w:numPr>
                <w:ilvl w:val="0"/>
                <w:numId w:val="126"/>
              </w:numPr>
              <w:jc w:val="center"/>
              <w:rPr>
                <w:b/>
                <w:bCs/>
              </w:rPr>
            </w:pPr>
            <w:r w:rsidRPr="007A2B03">
              <w:rPr>
                <w:b/>
                <w:bCs/>
              </w:rPr>
              <w:t>Отсроченная серологическая трансфузионная реакция:</w:t>
            </w:r>
          </w:p>
          <w:p w14:paraId="4E9B5E65" w14:textId="77777777" w:rsidR="00B52C13" w:rsidRPr="007A2B03" w:rsidRDefault="00B52C13" w:rsidP="00E00201">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52C13" w:rsidRPr="00915AAD" w14:paraId="3BA5F7E8" w14:textId="77777777" w:rsidTr="00E00201">
        <w:tc>
          <w:tcPr>
            <w:tcW w:w="3208" w:type="dxa"/>
            <w:shd w:val="clear" w:color="auto" w:fill="auto"/>
          </w:tcPr>
          <w:p w14:paraId="2D8065C4" w14:textId="77777777" w:rsidR="00B52C13" w:rsidRPr="007A2B03" w:rsidRDefault="00B52C13" w:rsidP="00E00201">
            <w:r w:rsidRPr="007A2B03">
              <w:t xml:space="preserve">Отсроченная серологическая трансфузионная реакция </w:t>
            </w:r>
          </w:p>
        </w:tc>
        <w:tc>
          <w:tcPr>
            <w:tcW w:w="3082" w:type="dxa"/>
            <w:shd w:val="clear" w:color="auto" w:fill="auto"/>
          </w:tcPr>
          <w:p w14:paraId="31CCD06B" w14:textId="77777777" w:rsidR="00B52C13" w:rsidRPr="007A2B03" w:rsidRDefault="00B52C13" w:rsidP="00E00201">
            <w:r w:rsidRPr="007A2B03">
              <w:t>Любой компонент донорской крови</w:t>
            </w:r>
          </w:p>
        </w:tc>
        <w:tc>
          <w:tcPr>
            <w:tcW w:w="8270" w:type="dxa"/>
            <w:shd w:val="clear" w:color="auto" w:fill="auto"/>
          </w:tcPr>
          <w:p w14:paraId="196465E6"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2ECA167C" w14:textId="77777777" w:rsidTr="00E00201">
        <w:tc>
          <w:tcPr>
            <w:tcW w:w="14560" w:type="dxa"/>
            <w:gridSpan w:val="3"/>
            <w:shd w:val="clear" w:color="auto" w:fill="auto"/>
          </w:tcPr>
          <w:p w14:paraId="69244077" w14:textId="77777777" w:rsidR="00B52C13" w:rsidRPr="007A2B03" w:rsidRDefault="00B52C13" w:rsidP="001E2558">
            <w:pPr>
              <w:pStyle w:val="aff"/>
              <w:numPr>
                <w:ilvl w:val="0"/>
                <w:numId w:val="126"/>
              </w:numPr>
              <w:jc w:val="center"/>
              <w:rPr>
                <w:b/>
                <w:bCs/>
              </w:rPr>
            </w:pPr>
            <w:r w:rsidRPr="007A2B03">
              <w:rPr>
                <w:b/>
                <w:bCs/>
              </w:rPr>
              <w:t>Острый или отсроченный иммунный гемолиз</w:t>
            </w:r>
          </w:p>
        </w:tc>
      </w:tr>
      <w:tr w:rsidR="00B52C13" w:rsidRPr="00915AAD" w14:paraId="4C1B3EA2" w14:textId="77777777" w:rsidTr="00E00201">
        <w:tc>
          <w:tcPr>
            <w:tcW w:w="3208" w:type="dxa"/>
            <w:shd w:val="clear" w:color="auto" w:fill="auto"/>
          </w:tcPr>
          <w:p w14:paraId="19CD5330" w14:textId="77777777" w:rsidR="00B52C13" w:rsidRPr="007A2B03" w:rsidRDefault="00B52C13" w:rsidP="001E2558">
            <w:pPr>
              <w:pStyle w:val="aff"/>
              <w:numPr>
                <w:ilvl w:val="0"/>
                <w:numId w:val="124"/>
              </w:numPr>
              <w:ind w:left="0"/>
            </w:pPr>
            <w:r w:rsidRPr="007A2B03">
              <w:t xml:space="preserve">Гемолиз в анамнезе (клинических признаков гемолиза </w:t>
            </w:r>
            <w:r w:rsidRPr="007A2B03">
              <w:lastRenderedPageBreak/>
              <w:t>в настоящее время нет)</w:t>
            </w:r>
          </w:p>
        </w:tc>
        <w:tc>
          <w:tcPr>
            <w:tcW w:w="3082" w:type="dxa"/>
            <w:shd w:val="clear" w:color="auto" w:fill="auto"/>
          </w:tcPr>
          <w:p w14:paraId="74FD1E7E" w14:textId="77777777" w:rsidR="00B52C13" w:rsidRPr="007A2B03" w:rsidRDefault="00B52C13" w:rsidP="00E00201">
            <w:r w:rsidRPr="007A2B03">
              <w:lastRenderedPageBreak/>
              <w:t>Любой компонент донорской крови</w:t>
            </w:r>
          </w:p>
        </w:tc>
        <w:tc>
          <w:tcPr>
            <w:tcW w:w="8270" w:type="dxa"/>
            <w:shd w:val="clear" w:color="auto" w:fill="auto"/>
          </w:tcPr>
          <w:p w14:paraId="2D87C19C"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405B6858" w14:textId="77777777" w:rsidTr="00E00201">
        <w:tc>
          <w:tcPr>
            <w:tcW w:w="3208" w:type="dxa"/>
            <w:vMerge w:val="restart"/>
            <w:shd w:val="clear" w:color="auto" w:fill="auto"/>
          </w:tcPr>
          <w:p w14:paraId="4C3EB933" w14:textId="77777777" w:rsidR="00B52C13" w:rsidRPr="007A2B03" w:rsidRDefault="00B52C13" w:rsidP="001E2558">
            <w:pPr>
              <w:pStyle w:val="aff"/>
              <w:numPr>
                <w:ilvl w:val="0"/>
                <w:numId w:val="124"/>
              </w:numPr>
              <w:ind w:left="0"/>
            </w:pPr>
            <w:r w:rsidRPr="007A2B03">
              <w:t>Активный гемолиз (признаки гемолиза сохраняются)</w:t>
            </w:r>
          </w:p>
        </w:tc>
        <w:tc>
          <w:tcPr>
            <w:tcW w:w="3082" w:type="dxa"/>
            <w:shd w:val="clear" w:color="auto" w:fill="auto"/>
          </w:tcPr>
          <w:p w14:paraId="1D53A608" w14:textId="77777777" w:rsidR="00B52C13" w:rsidRPr="007A2B03" w:rsidRDefault="00B52C13" w:rsidP="00E00201">
            <w:r w:rsidRPr="007A2B03">
              <w:t>Эритроцитсодержащие компоненты донорской крови</w:t>
            </w:r>
          </w:p>
        </w:tc>
        <w:tc>
          <w:tcPr>
            <w:tcW w:w="8270" w:type="dxa"/>
            <w:shd w:val="clear" w:color="auto" w:fill="auto"/>
          </w:tcPr>
          <w:p w14:paraId="2D1545D7" w14:textId="77777777" w:rsidR="00B52C13" w:rsidRPr="007A2B03" w:rsidRDefault="00B52C13" w:rsidP="00E00201">
            <w:r w:rsidRPr="007A2B03">
              <w:t>10 мл 10% кальция глюконата в 250-500 мл 0,9% раствора NaC</w:t>
            </w:r>
            <w:r w:rsidRPr="007A2B03">
              <w:rPr>
                <w:lang w:val="en-US"/>
              </w:rPr>
              <w:t>l</w:t>
            </w:r>
            <w:r w:rsidRPr="007A2B03">
              <w:t xml:space="preserve"> в/в капельно.</w:t>
            </w:r>
          </w:p>
          <w:p w14:paraId="24252724" w14:textId="77777777" w:rsidR="00B52C13" w:rsidRPr="007A2B03" w:rsidRDefault="00B52C13" w:rsidP="00E00201">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B52C13" w:rsidRPr="00915AAD" w14:paraId="2241A9E2" w14:textId="77777777" w:rsidTr="00E00201">
        <w:tc>
          <w:tcPr>
            <w:tcW w:w="3208" w:type="dxa"/>
            <w:vMerge/>
            <w:shd w:val="clear" w:color="auto" w:fill="auto"/>
          </w:tcPr>
          <w:p w14:paraId="0DBED0C3" w14:textId="77777777" w:rsidR="00B52C13" w:rsidRPr="007A2B03" w:rsidRDefault="00B52C13" w:rsidP="00E00201"/>
        </w:tc>
        <w:tc>
          <w:tcPr>
            <w:tcW w:w="3082" w:type="dxa"/>
            <w:shd w:val="clear" w:color="auto" w:fill="auto"/>
          </w:tcPr>
          <w:p w14:paraId="6C5B85AE" w14:textId="77777777" w:rsidR="00B52C13" w:rsidRPr="007A2B03" w:rsidRDefault="00B52C13" w:rsidP="00E00201">
            <w:r w:rsidRPr="007A2B03">
              <w:t>Концентрат тромбоцитов, свежезамороженная плазма, криопреципитат, криосупернатант</w:t>
            </w:r>
          </w:p>
        </w:tc>
        <w:tc>
          <w:tcPr>
            <w:tcW w:w="8270" w:type="dxa"/>
            <w:shd w:val="clear" w:color="auto" w:fill="auto"/>
          </w:tcPr>
          <w:p w14:paraId="0E2450EF" w14:textId="77777777" w:rsidR="00B52C13" w:rsidRPr="007A2B03" w:rsidRDefault="00B52C13" w:rsidP="00E00201">
            <w:r w:rsidRPr="007A2B03">
              <w:t>10 мл 10% кальция глюконата в 500 мл 0,9% раствора NaC</w:t>
            </w:r>
            <w:r w:rsidRPr="007A2B03">
              <w:rPr>
                <w:lang w:val="en-US"/>
              </w:rPr>
              <w:t>l</w:t>
            </w:r>
            <w:r w:rsidRPr="007A2B03">
              <w:t xml:space="preserve"> в/в капельно</w:t>
            </w:r>
          </w:p>
        </w:tc>
      </w:tr>
      <w:tr w:rsidR="00B52C13" w:rsidRPr="00915AAD" w14:paraId="5B78F6D7" w14:textId="77777777" w:rsidTr="00E00201">
        <w:tc>
          <w:tcPr>
            <w:tcW w:w="14560" w:type="dxa"/>
            <w:gridSpan w:val="3"/>
            <w:shd w:val="clear" w:color="auto" w:fill="auto"/>
          </w:tcPr>
          <w:p w14:paraId="4C1EFA66" w14:textId="77777777" w:rsidR="00B52C13" w:rsidRPr="007A2B03" w:rsidRDefault="00B52C13" w:rsidP="001E2558">
            <w:pPr>
              <w:pStyle w:val="aff"/>
              <w:numPr>
                <w:ilvl w:val="0"/>
                <w:numId w:val="126"/>
              </w:numPr>
              <w:jc w:val="center"/>
              <w:rPr>
                <w:b/>
                <w:bCs/>
              </w:rPr>
            </w:pPr>
            <w:r w:rsidRPr="007A2B03">
              <w:rPr>
                <w:b/>
                <w:bCs/>
              </w:rPr>
              <w:t>Посттрансфузионная болезнь «трансплантат против хозяина»</w:t>
            </w:r>
          </w:p>
        </w:tc>
      </w:tr>
      <w:tr w:rsidR="00B52C13" w:rsidRPr="00915AAD" w14:paraId="2C124040" w14:textId="77777777" w:rsidTr="00E00201">
        <w:tc>
          <w:tcPr>
            <w:tcW w:w="3208" w:type="dxa"/>
            <w:shd w:val="clear" w:color="auto" w:fill="auto"/>
          </w:tcPr>
          <w:p w14:paraId="4AA28380" w14:textId="77777777" w:rsidR="00B52C13" w:rsidRPr="007A2B03" w:rsidRDefault="00B52C13" w:rsidP="00E00201">
            <w:r w:rsidRPr="007A2B03">
              <w:t>Посттрансфузионная болезнь «трансплантат против хозяина»</w:t>
            </w:r>
          </w:p>
        </w:tc>
        <w:tc>
          <w:tcPr>
            <w:tcW w:w="3082" w:type="dxa"/>
            <w:shd w:val="clear" w:color="auto" w:fill="auto"/>
          </w:tcPr>
          <w:p w14:paraId="579BA6D5" w14:textId="77777777" w:rsidR="00B52C13" w:rsidRPr="007A2B03" w:rsidRDefault="00B52C13" w:rsidP="00E00201">
            <w:r w:rsidRPr="007A2B03">
              <w:t>Любой компонент донорской крови</w:t>
            </w:r>
          </w:p>
        </w:tc>
        <w:tc>
          <w:tcPr>
            <w:tcW w:w="8270" w:type="dxa"/>
            <w:shd w:val="clear" w:color="auto" w:fill="auto"/>
          </w:tcPr>
          <w:p w14:paraId="095C1159"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r w:rsidR="00B52C13" w:rsidRPr="00915AAD" w14:paraId="6D867F30" w14:textId="77777777" w:rsidTr="00E00201">
        <w:tc>
          <w:tcPr>
            <w:tcW w:w="14560" w:type="dxa"/>
            <w:gridSpan w:val="3"/>
            <w:shd w:val="clear" w:color="auto" w:fill="auto"/>
          </w:tcPr>
          <w:p w14:paraId="5337A493" w14:textId="77777777" w:rsidR="00B52C13" w:rsidRPr="007A2B03" w:rsidRDefault="00B52C13" w:rsidP="001E2558">
            <w:pPr>
              <w:pStyle w:val="aff"/>
              <w:numPr>
                <w:ilvl w:val="0"/>
                <w:numId w:val="126"/>
              </w:numPr>
              <w:jc w:val="center"/>
              <w:rPr>
                <w:b/>
                <w:bCs/>
              </w:rPr>
            </w:pPr>
            <w:r w:rsidRPr="007A2B03">
              <w:rPr>
                <w:b/>
                <w:bCs/>
              </w:rPr>
              <w:t xml:space="preserve">Посттрансфузионная пурпура: </w:t>
            </w:r>
          </w:p>
          <w:p w14:paraId="18B186A1" w14:textId="77777777" w:rsidR="00B52C13" w:rsidRPr="007A2B03" w:rsidRDefault="00B52C13" w:rsidP="00E00201">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B52C13" w:rsidRPr="00915AAD" w14:paraId="04D61398" w14:textId="77777777" w:rsidTr="00E00201">
        <w:tc>
          <w:tcPr>
            <w:tcW w:w="3208" w:type="dxa"/>
            <w:vMerge w:val="restart"/>
            <w:shd w:val="clear" w:color="auto" w:fill="auto"/>
          </w:tcPr>
          <w:p w14:paraId="5BCA5730" w14:textId="77777777" w:rsidR="00B52C13" w:rsidRPr="007A2B03" w:rsidRDefault="00B52C13" w:rsidP="00E00201">
            <w:r w:rsidRPr="007A2B03">
              <w:t xml:space="preserve">Посттрансфузионная пурпура </w:t>
            </w:r>
          </w:p>
        </w:tc>
        <w:tc>
          <w:tcPr>
            <w:tcW w:w="3082" w:type="dxa"/>
            <w:shd w:val="clear" w:color="auto" w:fill="auto"/>
          </w:tcPr>
          <w:p w14:paraId="7C7FA4ED" w14:textId="77777777" w:rsidR="00B52C13" w:rsidRPr="007A2B03" w:rsidRDefault="00B52C13" w:rsidP="00E00201">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47E705CB" w14:textId="77777777" w:rsidR="00B52C13" w:rsidRPr="007A2B03" w:rsidRDefault="00B52C13" w:rsidP="00E00201">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B52C13" w:rsidRPr="00915AAD" w14:paraId="301E919E" w14:textId="77777777" w:rsidTr="00E00201">
        <w:tc>
          <w:tcPr>
            <w:tcW w:w="3208" w:type="dxa"/>
            <w:vMerge/>
            <w:shd w:val="clear" w:color="auto" w:fill="auto"/>
          </w:tcPr>
          <w:p w14:paraId="23BA4F57" w14:textId="77777777" w:rsidR="00B52C13" w:rsidRPr="007A2B03" w:rsidRDefault="00B52C13" w:rsidP="00E00201"/>
        </w:tc>
        <w:tc>
          <w:tcPr>
            <w:tcW w:w="3082" w:type="dxa"/>
            <w:shd w:val="clear" w:color="auto" w:fill="auto"/>
          </w:tcPr>
          <w:p w14:paraId="3D827B05" w14:textId="77777777" w:rsidR="00B52C13" w:rsidRPr="007A2B03" w:rsidRDefault="00B52C13" w:rsidP="00E00201">
            <w:r w:rsidRPr="007A2B03">
              <w:t xml:space="preserve">Концентрат тромбоцитов с невозможностью </w:t>
            </w:r>
            <w:r w:rsidRPr="007A2B03">
              <w:lastRenderedPageBreak/>
              <w:t>проведения индивидуального подбора</w:t>
            </w:r>
          </w:p>
        </w:tc>
        <w:tc>
          <w:tcPr>
            <w:tcW w:w="8270" w:type="dxa"/>
            <w:shd w:val="clear" w:color="auto" w:fill="auto"/>
          </w:tcPr>
          <w:p w14:paraId="51B6546B" w14:textId="77777777" w:rsidR="00B52C13" w:rsidRPr="007A2B03" w:rsidRDefault="00B52C13" w:rsidP="00E00201">
            <w:r w:rsidRPr="007A2B03">
              <w:lastRenderedPageBreak/>
              <w:t xml:space="preserve">10 мл 10% кальция глюконата и 2 мл клемастина гидрофумарата 1 мг/мл (либо 1 мл дифенгидрамина 10 мг/мл, либо 1 мл </w:t>
            </w:r>
            <w:r w:rsidRPr="007A2B03">
              <w:lastRenderedPageBreak/>
              <w:t>хлоропирамина 20 мг/мл) в 100 мл 0,9% раствора NaC</w:t>
            </w:r>
            <w:r w:rsidRPr="007A2B03">
              <w:rPr>
                <w:lang w:val="en-US"/>
              </w:rPr>
              <w:t>l</w:t>
            </w:r>
            <w:r w:rsidRPr="007A2B03">
              <w:t xml:space="preserve"> в/в капельно.</w:t>
            </w:r>
          </w:p>
          <w:p w14:paraId="5AD17266" w14:textId="77777777" w:rsidR="00B52C13" w:rsidRPr="007A2B03" w:rsidRDefault="00B52C13" w:rsidP="00E00201">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rFonts w:eastAsia="Calibri Light"/>
                <w:shd w:val="clear" w:color="auto" w:fill="FFFFFF"/>
              </w:rPr>
              <w:t>соотнести</w:t>
            </w:r>
            <w:r w:rsidRPr="007A2B03">
              <w:rPr>
                <w:shd w:val="clear" w:color="auto" w:fill="FFFFFF"/>
              </w:rPr>
              <w:t> потенциальные </w:t>
            </w:r>
            <w:r w:rsidRPr="007A2B03">
              <w:rPr>
                <w:rStyle w:val="affc"/>
                <w:rFonts w:eastAsia="Calibri Light"/>
                <w:shd w:val="clear" w:color="auto" w:fill="FFFFFF"/>
              </w:rPr>
              <w:t>риски</w:t>
            </w:r>
            <w:r w:rsidRPr="007A2B03">
              <w:rPr>
                <w:shd w:val="clear" w:color="auto" w:fill="FFFFFF"/>
              </w:rPr>
              <w:t> и ожидаемую </w:t>
            </w:r>
            <w:r w:rsidRPr="007A2B03">
              <w:rPr>
                <w:rStyle w:val="affc"/>
                <w:rFonts w:eastAsia="Calibri Light"/>
                <w:shd w:val="clear" w:color="auto" w:fill="FFFFFF"/>
              </w:rPr>
              <w:t>пользу</w:t>
            </w:r>
            <w:r w:rsidRPr="007A2B03">
              <w:t>).</w:t>
            </w:r>
          </w:p>
        </w:tc>
      </w:tr>
      <w:tr w:rsidR="00B52C13" w:rsidRPr="00915AAD" w14:paraId="5CAA78E6" w14:textId="77777777" w:rsidTr="00E00201">
        <w:tc>
          <w:tcPr>
            <w:tcW w:w="3208" w:type="dxa"/>
            <w:vMerge/>
            <w:shd w:val="clear" w:color="auto" w:fill="auto"/>
          </w:tcPr>
          <w:p w14:paraId="1FC516B8" w14:textId="77777777" w:rsidR="00B52C13" w:rsidRPr="007A2B03" w:rsidRDefault="00B52C13" w:rsidP="00E00201"/>
        </w:tc>
        <w:tc>
          <w:tcPr>
            <w:tcW w:w="3082" w:type="dxa"/>
            <w:shd w:val="clear" w:color="auto" w:fill="auto"/>
          </w:tcPr>
          <w:p w14:paraId="67054CC9" w14:textId="77777777" w:rsidR="00B52C13" w:rsidRPr="007A2B03" w:rsidRDefault="00B52C13" w:rsidP="00E00201">
            <w:r w:rsidRPr="007A2B03">
              <w:t>Другие компоненты донорской крови</w:t>
            </w:r>
          </w:p>
        </w:tc>
        <w:tc>
          <w:tcPr>
            <w:tcW w:w="8270" w:type="dxa"/>
            <w:shd w:val="clear" w:color="auto" w:fill="auto"/>
          </w:tcPr>
          <w:p w14:paraId="515FA0D9" w14:textId="77777777" w:rsidR="00B52C13" w:rsidRPr="007A2B03" w:rsidRDefault="00B52C13" w:rsidP="00E00201">
            <w:r w:rsidRPr="007A2B03">
              <w:t>10 мл 10% кальция глюконата в 100 мл 0,9% раствора NaC</w:t>
            </w:r>
            <w:r w:rsidRPr="007A2B03">
              <w:rPr>
                <w:lang w:val="en-US"/>
              </w:rPr>
              <w:t>l</w:t>
            </w:r>
            <w:r w:rsidRPr="007A2B03">
              <w:t xml:space="preserve"> в/в капельно</w:t>
            </w:r>
          </w:p>
        </w:tc>
      </w:tr>
    </w:tbl>
    <w:p w14:paraId="12ED081E" w14:textId="77777777" w:rsidR="00B52C13" w:rsidRPr="00BC3659" w:rsidRDefault="00B52C13" w:rsidP="00B52C13">
      <w:pPr>
        <w:rPr>
          <w:sz w:val="20"/>
          <w:szCs w:val="20"/>
        </w:rPr>
      </w:pPr>
      <w:r w:rsidRPr="00915AAD">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A5D2457" w14:textId="77777777" w:rsidR="00B52C13" w:rsidRPr="00BC3659" w:rsidRDefault="00B52C13" w:rsidP="001E2558">
      <w:pPr>
        <w:pStyle w:val="aff"/>
        <w:numPr>
          <w:ilvl w:val="0"/>
          <w:numId w:val="125"/>
        </w:numPr>
        <w:rPr>
          <w:sz w:val="20"/>
          <w:szCs w:val="20"/>
        </w:rPr>
      </w:pPr>
      <w:r w:rsidRPr="00BC3659">
        <w:rPr>
          <w:sz w:val="20"/>
          <w:szCs w:val="20"/>
        </w:rPr>
        <w:t>Иммунные:</w:t>
      </w:r>
    </w:p>
    <w:p w14:paraId="5247F559" w14:textId="77777777" w:rsidR="00B52C13" w:rsidRPr="00BC3659" w:rsidRDefault="00B52C13" w:rsidP="001E2558">
      <w:pPr>
        <w:pStyle w:val="aff"/>
        <w:numPr>
          <w:ilvl w:val="0"/>
          <w:numId w:val="120"/>
        </w:numPr>
        <w:rPr>
          <w:sz w:val="20"/>
          <w:szCs w:val="20"/>
        </w:rPr>
      </w:pPr>
      <w:r w:rsidRPr="00BC3659">
        <w:rPr>
          <w:sz w:val="20"/>
          <w:szCs w:val="20"/>
        </w:rPr>
        <w:t>Обусловленное трансфузией острое повреждение легких</w:t>
      </w:r>
    </w:p>
    <w:p w14:paraId="2D9C25B5" w14:textId="77777777" w:rsidR="00B52C13" w:rsidRPr="00BC3659" w:rsidRDefault="00B52C13" w:rsidP="001E2558">
      <w:pPr>
        <w:pStyle w:val="aff"/>
        <w:numPr>
          <w:ilvl w:val="0"/>
          <w:numId w:val="120"/>
        </w:numPr>
        <w:rPr>
          <w:sz w:val="20"/>
          <w:szCs w:val="20"/>
        </w:rPr>
      </w:pPr>
      <w:r w:rsidRPr="00BC3659">
        <w:rPr>
          <w:sz w:val="20"/>
          <w:szCs w:val="20"/>
        </w:rPr>
        <w:t>Обусловленная трансфузией одышка</w:t>
      </w:r>
    </w:p>
    <w:p w14:paraId="5A5F6A71" w14:textId="77777777" w:rsidR="00B52C13" w:rsidRPr="00BC3659" w:rsidRDefault="00B52C13" w:rsidP="001E2558">
      <w:pPr>
        <w:pStyle w:val="aff"/>
        <w:numPr>
          <w:ilvl w:val="0"/>
          <w:numId w:val="125"/>
        </w:numPr>
        <w:rPr>
          <w:sz w:val="20"/>
          <w:szCs w:val="20"/>
        </w:rPr>
      </w:pPr>
      <w:r w:rsidRPr="00BC3659">
        <w:rPr>
          <w:sz w:val="20"/>
          <w:szCs w:val="20"/>
        </w:rPr>
        <w:t>Неиммуные:</w:t>
      </w:r>
    </w:p>
    <w:p w14:paraId="19835B27" w14:textId="77777777" w:rsidR="00B52C13" w:rsidRPr="00BC3659" w:rsidRDefault="00B52C13" w:rsidP="001E2558">
      <w:pPr>
        <w:pStyle w:val="aff"/>
        <w:numPr>
          <w:ilvl w:val="0"/>
          <w:numId w:val="122"/>
        </w:numPr>
        <w:rPr>
          <w:sz w:val="20"/>
          <w:szCs w:val="20"/>
        </w:rPr>
      </w:pPr>
      <w:r w:rsidRPr="00BC3659">
        <w:rPr>
          <w:sz w:val="20"/>
          <w:szCs w:val="20"/>
        </w:rPr>
        <w:t>Обусловленная трансфузией циркуляторная перегрузка</w:t>
      </w:r>
    </w:p>
    <w:p w14:paraId="5F4CA26F" w14:textId="77777777" w:rsidR="00B52C13" w:rsidRPr="00BC3659" w:rsidRDefault="00B52C13" w:rsidP="001E2558">
      <w:pPr>
        <w:pStyle w:val="aff"/>
        <w:numPr>
          <w:ilvl w:val="0"/>
          <w:numId w:val="122"/>
        </w:numPr>
        <w:rPr>
          <w:sz w:val="20"/>
          <w:szCs w:val="20"/>
        </w:rPr>
      </w:pPr>
      <w:r w:rsidRPr="00BC3659">
        <w:rPr>
          <w:sz w:val="20"/>
          <w:szCs w:val="20"/>
        </w:rPr>
        <w:t>Посттрансфузионная гипертензия</w:t>
      </w:r>
    </w:p>
    <w:p w14:paraId="1A00702A" w14:textId="77777777" w:rsidR="00B52C13" w:rsidRPr="00BC3659" w:rsidRDefault="00B52C13" w:rsidP="001E2558">
      <w:pPr>
        <w:pStyle w:val="aff"/>
        <w:numPr>
          <w:ilvl w:val="0"/>
          <w:numId w:val="122"/>
        </w:numPr>
        <w:rPr>
          <w:sz w:val="20"/>
          <w:szCs w:val="20"/>
        </w:rPr>
      </w:pPr>
      <w:r w:rsidRPr="00BC3659">
        <w:rPr>
          <w:sz w:val="20"/>
          <w:szCs w:val="20"/>
        </w:rPr>
        <w:t>Острый неиммунный гемолиз</w:t>
      </w:r>
    </w:p>
    <w:p w14:paraId="1DDBCE0E" w14:textId="77777777" w:rsidR="00B52C13" w:rsidRPr="00BC3659" w:rsidRDefault="00B52C13" w:rsidP="001E2558">
      <w:pPr>
        <w:pStyle w:val="aff"/>
        <w:numPr>
          <w:ilvl w:val="0"/>
          <w:numId w:val="122"/>
        </w:numPr>
        <w:rPr>
          <w:sz w:val="20"/>
          <w:szCs w:val="20"/>
        </w:rPr>
      </w:pPr>
      <w:r w:rsidRPr="00BC3659">
        <w:rPr>
          <w:sz w:val="20"/>
          <w:szCs w:val="20"/>
        </w:rPr>
        <w:t>Септический шок</w:t>
      </w:r>
    </w:p>
    <w:p w14:paraId="147CBDEA" w14:textId="77777777" w:rsidR="00B52C13" w:rsidRPr="00BC3659" w:rsidRDefault="00B52C13" w:rsidP="001E2558">
      <w:pPr>
        <w:pStyle w:val="aff"/>
        <w:numPr>
          <w:ilvl w:val="0"/>
          <w:numId w:val="122"/>
        </w:numPr>
        <w:rPr>
          <w:sz w:val="20"/>
          <w:szCs w:val="20"/>
        </w:rPr>
      </w:pPr>
      <w:r w:rsidRPr="00BC3659">
        <w:rPr>
          <w:sz w:val="20"/>
          <w:szCs w:val="20"/>
        </w:rPr>
        <w:t>Хроническая перегрузка железом</w:t>
      </w:r>
    </w:p>
    <w:p w14:paraId="108E70C9" w14:textId="77777777" w:rsidR="00B52C13" w:rsidRPr="00BC3659" w:rsidRDefault="00B52C13" w:rsidP="00B52C13">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43897A07" w14:textId="77777777" w:rsidR="00B52C13" w:rsidRDefault="00B52C13" w:rsidP="00B52C13">
      <w:pPr>
        <w:rPr>
          <w:b/>
        </w:rPr>
      </w:pPr>
    </w:p>
    <w:p w14:paraId="0C1B426D" w14:textId="77777777" w:rsidR="00B52C13" w:rsidRPr="00360841" w:rsidRDefault="00B52C13" w:rsidP="00B52C13">
      <w:pPr>
        <w:rPr>
          <w:i/>
          <w:u w:val="single"/>
        </w:rPr>
      </w:pPr>
      <w:r w:rsidRPr="00360841">
        <w:rPr>
          <w:i/>
          <w:u w:val="single"/>
        </w:rPr>
        <w:t xml:space="preserve">Лечебный плазмаферез в терапии рефрактерности к трансфузиям тромбоцитов </w:t>
      </w:r>
    </w:p>
    <w:p w14:paraId="0CD007F2" w14:textId="77777777" w:rsidR="00B52C13" w:rsidRPr="003A7159" w:rsidRDefault="00B52C13" w:rsidP="00B52C13">
      <w:pPr>
        <w:pStyle w:val="aff"/>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w:t>
      </w:r>
      <w:r w:rsidRPr="003A7159">
        <w:rPr>
          <w:szCs w:val="24"/>
        </w:rPr>
        <w:lastRenderedPageBreak/>
        <w:t xml:space="preserve">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23CD992C" w14:textId="77777777" w:rsidR="00B52C13" w:rsidRPr="003A7159" w:rsidRDefault="00B52C13" w:rsidP="00B52C13">
      <w:pPr>
        <w:pStyle w:val="aff"/>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2179E0B0" w14:textId="77777777" w:rsidR="00B52C13" w:rsidRPr="00736DDC" w:rsidRDefault="00B52C13" w:rsidP="001E2558">
      <w:pPr>
        <w:pStyle w:val="aff"/>
        <w:numPr>
          <w:ilvl w:val="0"/>
          <w:numId w:val="128"/>
        </w:numPr>
        <w:rPr>
          <w:szCs w:val="24"/>
        </w:rPr>
      </w:pPr>
      <w:r w:rsidRPr="00736DDC">
        <w:rPr>
          <w:szCs w:val="24"/>
        </w:rPr>
        <w:t xml:space="preserve">ПА проводятся 2-3 раза в неделю с интервалом 2-3 дня. </w:t>
      </w:r>
    </w:p>
    <w:p w14:paraId="5BAD8026" w14:textId="77777777" w:rsidR="00B52C13" w:rsidRPr="00736DDC" w:rsidRDefault="00B52C13" w:rsidP="001E2558">
      <w:pPr>
        <w:pStyle w:val="aff"/>
        <w:numPr>
          <w:ilvl w:val="0"/>
          <w:numId w:val="128"/>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A1A2532" w14:textId="77777777" w:rsidR="00B52C13" w:rsidRPr="003A7159" w:rsidRDefault="00B52C13" w:rsidP="00B52C13">
      <w:pPr>
        <w:ind w:firstLine="709"/>
      </w:pPr>
      <w:r w:rsidRPr="003A7159">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t xml:space="preserve"> натрия хлорида 0,9%</w:t>
      </w:r>
      <w:r w:rsidRPr="003A7159">
        <w:t>.</w:t>
      </w:r>
    </w:p>
    <w:p w14:paraId="4811BE83" w14:textId="77777777" w:rsidR="00B52C13" w:rsidRDefault="00B52C13" w:rsidP="00B52C13">
      <w:pPr>
        <w:ind w:firstLine="709"/>
      </w:pPr>
      <w:r w:rsidRPr="003A7159">
        <w:t xml:space="preserve">Соотношение раствора 5% альбумина и </w:t>
      </w:r>
      <w:r>
        <w:t>р</w:t>
      </w:r>
      <w:r w:rsidRPr="00623297">
        <w:t>аствор</w:t>
      </w:r>
      <w:r>
        <w:t>а</w:t>
      </w:r>
      <w:r w:rsidRPr="00623297">
        <w:t xml:space="preserve"> </w:t>
      </w:r>
      <w:r>
        <w:t xml:space="preserve">натрия хлорида 0,9% </w:t>
      </w:r>
      <w:r w:rsidRPr="003A7159">
        <w:t>1:1 при уровне общего белка ≥ 65г/л</w:t>
      </w:r>
      <w:r>
        <w:t xml:space="preserve">: </w:t>
      </w:r>
    </w:p>
    <w:p w14:paraId="6BC68F23" w14:textId="77777777" w:rsidR="00B52C13" w:rsidRPr="009A1835" w:rsidRDefault="00B52C13" w:rsidP="001E2558">
      <w:pPr>
        <w:pStyle w:val="aff"/>
        <w:numPr>
          <w:ilvl w:val="0"/>
          <w:numId w:val="129"/>
        </w:numPr>
        <w:rPr>
          <w:szCs w:val="24"/>
        </w:rPr>
      </w:pPr>
      <w:r w:rsidRPr="009A1835">
        <w:rPr>
          <w:szCs w:val="24"/>
        </w:rPr>
        <w:t xml:space="preserve">Альбумин 5% - (500мл – 1000мл) в среднем 800 мл; </w:t>
      </w:r>
    </w:p>
    <w:p w14:paraId="3B6E32F7" w14:textId="77777777" w:rsidR="00B52C13" w:rsidRPr="009A1835" w:rsidRDefault="00B52C13" w:rsidP="001E2558">
      <w:pPr>
        <w:pStyle w:val="aff"/>
        <w:numPr>
          <w:ilvl w:val="0"/>
          <w:numId w:val="129"/>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0DA61450" w14:textId="77777777" w:rsidR="00B52C13" w:rsidRDefault="00B52C13" w:rsidP="00B52C13">
      <w:pPr>
        <w:rPr>
          <w:u w:val="single"/>
        </w:rPr>
      </w:pPr>
    </w:p>
    <w:p w14:paraId="3765E7BA" w14:textId="77777777" w:rsidR="00B52C13" w:rsidRDefault="00B52C13" w:rsidP="00B52C13">
      <w:pPr>
        <w:ind w:firstLine="709"/>
        <w:rPr>
          <w:u w:val="single"/>
        </w:rPr>
      </w:pPr>
      <w:r w:rsidRPr="00623297">
        <w:rPr>
          <w:u w:val="single"/>
        </w:rPr>
        <w:t>Методические аспекты проведения ПА при тромбоцитопении, рефрактерной к трансфузиям концентрата тромбоцитов:</w:t>
      </w:r>
      <w:r>
        <w:rPr>
          <w:u w:val="single"/>
        </w:rPr>
        <w:t xml:space="preserve"> </w:t>
      </w:r>
    </w:p>
    <w:p w14:paraId="5B7799EB" w14:textId="77777777" w:rsidR="00B52C13" w:rsidRPr="00623297" w:rsidRDefault="00B52C13" w:rsidP="001E2558">
      <w:pPr>
        <w:pStyle w:val="aff"/>
        <w:numPr>
          <w:ilvl w:val="0"/>
          <w:numId w:val="130"/>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1658B3ED" w14:textId="77777777" w:rsidR="00B52C13" w:rsidRPr="00C62ED8" w:rsidRDefault="00B52C13" w:rsidP="001E2558">
      <w:pPr>
        <w:pStyle w:val="aff"/>
        <w:numPr>
          <w:ilvl w:val="0"/>
          <w:numId w:val="130"/>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63FB3F9F" w14:textId="77777777" w:rsidR="00B52C13" w:rsidRDefault="00B52C13" w:rsidP="001E2558">
      <w:pPr>
        <w:pStyle w:val="aff"/>
        <w:numPr>
          <w:ilvl w:val="0"/>
          <w:numId w:val="130"/>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38C49D44" w14:textId="77777777" w:rsidR="00B52C13" w:rsidRPr="00623297" w:rsidRDefault="00B52C13" w:rsidP="001E2558">
      <w:pPr>
        <w:pStyle w:val="aff"/>
        <w:numPr>
          <w:ilvl w:val="0"/>
          <w:numId w:val="130"/>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69D1FFC2" w14:textId="77777777" w:rsidR="00B52C13" w:rsidRPr="00623297" w:rsidRDefault="00B52C13" w:rsidP="001E2558">
      <w:pPr>
        <w:pStyle w:val="aff"/>
        <w:numPr>
          <w:ilvl w:val="0"/>
          <w:numId w:val="131"/>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384DAF50" w14:textId="77777777" w:rsidR="00B52C13" w:rsidRPr="00623297" w:rsidRDefault="00B52C13" w:rsidP="001E2558">
      <w:pPr>
        <w:pStyle w:val="aff"/>
        <w:numPr>
          <w:ilvl w:val="0"/>
          <w:numId w:val="131"/>
        </w:numPr>
        <w:rPr>
          <w:szCs w:val="24"/>
        </w:rPr>
      </w:pPr>
      <w:r>
        <w:rPr>
          <w:szCs w:val="24"/>
        </w:rPr>
        <w:t xml:space="preserve">Альбумин 5%  200 – </w:t>
      </w:r>
      <w:r w:rsidRPr="00623297">
        <w:rPr>
          <w:szCs w:val="24"/>
        </w:rPr>
        <w:t>300мл (10 - 15г);</w:t>
      </w:r>
    </w:p>
    <w:p w14:paraId="174B50E1" w14:textId="77777777" w:rsidR="00B52C13" w:rsidRPr="00623297" w:rsidRDefault="00B52C13" w:rsidP="001E2558">
      <w:pPr>
        <w:pStyle w:val="aff"/>
        <w:numPr>
          <w:ilvl w:val="0"/>
          <w:numId w:val="131"/>
        </w:numPr>
        <w:rPr>
          <w:szCs w:val="24"/>
        </w:rPr>
      </w:pPr>
      <w:r>
        <w:rPr>
          <w:szCs w:val="24"/>
        </w:rPr>
        <w:lastRenderedPageBreak/>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3F6A7FC9" w14:textId="77777777" w:rsidR="00B52C13" w:rsidRPr="003A7159" w:rsidRDefault="00B52C13" w:rsidP="00B52C13">
      <w:pPr>
        <w:ind w:firstLine="709"/>
      </w:pPr>
      <w:r w:rsidRPr="003A7159">
        <w:t>Соотношение СЗП + раствора 5% альбумина и раствора</w:t>
      </w:r>
      <w:r>
        <w:t xml:space="preserve"> натрия хлорида 0,9% </w:t>
      </w:r>
      <w:r w:rsidRPr="003A7159">
        <w:t xml:space="preserve"> </w:t>
      </w:r>
      <w:r>
        <w:t xml:space="preserve">составляет </w:t>
      </w:r>
      <w:r w:rsidRPr="003A7159">
        <w:t xml:space="preserve">2:1 при уровне общего белка </w:t>
      </w:r>
      <w:r>
        <w:t xml:space="preserve"> ≤ 55г/л:</w:t>
      </w:r>
    </w:p>
    <w:p w14:paraId="73B516C3" w14:textId="77777777" w:rsidR="00B52C13" w:rsidRPr="00767D08" w:rsidRDefault="00B52C13" w:rsidP="001E2558">
      <w:pPr>
        <w:pStyle w:val="aff"/>
        <w:numPr>
          <w:ilvl w:val="0"/>
          <w:numId w:val="131"/>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05372164" w14:textId="77777777" w:rsidR="00B52C13" w:rsidRPr="00767D08" w:rsidRDefault="00B52C13" w:rsidP="001E2558">
      <w:pPr>
        <w:pStyle w:val="aff"/>
        <w:numPr>
          <w:ilvl w:val="0"/>
          <w:numId w:val="131"/>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2F08B832" w14:textId="77777777" w:rsidR="00B52C13" w:rsidRPr="00C02A00" w:rsidRDefault="00B52C13" w:rsidP="001E2558">
      <w:pPr>
        <w:pStyle w:val="aff"/>
        <w:numPr>
          <w:ilvl w:val="0"/>
          <w:numId w:val="131"/>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7C8F18D9" w14:textId="77777777" w:rsidR="00B52C13" w:rsidRPr="003A7159" w:rsidRDefault="00B52C13" w:rsidP="00B52C13">
      <w:pPr>
        <w:pStyle w:val="aff"/>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18B93000" w14:textId="77777777" w:rsidR="00B52C13" w:rsidRDefault="00B52C13" w:rsidP="00B52C13">
      <w:pPr>
        <w:pStyle w:val="aff"/>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13732A86" w14:textId="77777777" w:rsidR="00B52C13" w:rsidRPr="00A33DCF" w:rsidRDefault="00B52C13" w:rsidP="00B52C13">
      <w:pPr>
        <w:pStyle w:val="affff6"/>
        <w:spacing w:after="0"/>
        <w:rPr>
          <w:i w:val="0"/>
          <w:lang w:val="ru-RU"/>
        </w:rPr>
      </w:pPr>
    </w:p>
    <w:p w14:paraId="56C85302" w14:textId="159FB9D5" w:rsidR="001E2558" w:rsidRPr="001E2558" w:rsidRDefault="001B4674" w:rsidP="001E2558">
      <w:pPr>
        <w:pStyle w:val="2"/>
        <w:rPr>
          <w:szCs w:val="28"/>
          <w:lang w:val="ru-RU"/>
        </w:rPr>
      </w:pPr>
      <w:bookmarkStart w:id="161" w:name="_Toc64624813"/>
      <w:r w:rsidRPr="00FB213B">
        <w:rPr>
          <w:szCs w:val="28"/>
        </w:rPr>
        <w:t>Приложение А3.</w:t>
      </w:r>
      <w:r w:rsidR="00EA15AE">
        <w:rPr>
          <w:szCs w:val="28"/>
          <w:lang w:val="ru-RU"/>
        </w:rPr>
        <w:t>9</w:t>
      </w:r>
      <w:r>
        <w:rPr>
          <w:szCs w:val="28"/>
          <w:lang w:val="ru-RU"/>
        </w:rPr>
        <w:t xml:space="preserve"> </w:t>
      </w:r>
      <w:bookmarkStart w:id="162" w:name="_Toc64477555"/>
      <w:r w:rsidR="001E2558" w:rsidRPr="002C6FFD">
        <w:rPr>
          <w:rFonts w:eastAsia="Arial Unicode MS"/>
        </w:rPr>
        <w:t>Протоколы выполнения аспирационного и биопсийного исследования костного мозга</w:t>
      </w:r>
      <w:bookmarkEnd w:id="161"/>
      <w:bookmarkEnd w:id="162"/>
    </w:p>
    <w:p w14:paraId="5E255AC0" w14:textId="77777777" w:rsidR="001E2558" w:rsidRPr="002C6FFD" w:rsidRDefault="001E2558" w:rsidP="001E2558">
      <w:pPr>
        <w:pStyle w:val="aff"/>
        <w:rPr>
          <w:rFonts w:cs="Times New Roman"/>
          <w:szCs w:val="24"/>
        </w:rPr>
      </w:pPr>
    </w:p>
    <w:p w14:paraId="5A176E96" w14:textId="77777777" w:rsidR="001E2558" w:rsidRPr="002C6FFD" w:rsidRDefault="001E2558" w:rsidP="001E2558">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4FFA4D7A" w14:textId="77777777" w:rsidR="001E2558" w:rsidRPr="002C6FFD" w:rsidRDefault="001E2558" w:rsidP="001E2558">
      <w:pPr>
        <w:ind w:firstLine="699"/>
      </w:pPr>
      <w:r w:rsidRPr="002C6FFD">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507B2B1E" w14:textId="77777777" w:rsidR="001E2558" w:rsidRPr="002C6FFD" w:rsidRDefault="001E2558" w:rsidP="001E2558">
      <w:pPr>
        <w:ind w:firstLine="699"/>
      </w:pPr>
      <w:r w:rsidRPr="002C6FFD">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rPr>
        <w:t xml:space="preserve">Трепанобиопсия костного мозга </w:t>
      </w:r>
      <w:r w:rsidRPr="002C6FFD">
        <w:t xml:space="preserve">выполняется одноразовой или многоразовой стерелизуемой иглой Jamshidi или иглой сходной с ней конструкции. </w:t>
      </w:r>
    </w:p>
    <w:p w14:paraId="20320A06" w14:textId="77777777" w:rsidR="001E2558" w:rsidRDefault="001E2558" w:rsidP="001E2558">
      <w:pPr>
        <w:ind w:firstLine="699"/>
      </w:pPr>
      <w:r w:rsidRPr="002C6FFD">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w:t>
      </w:r>
      <w:r w:rsidRPr="002C6FFD">
        <w:lastRenderedPageBreak/>
        <w:t xml:space="preserve">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3AB73FC7" w14:textId="77777777" w:rsidR="001E2558" w:rsidRPr="002C6FFD" w:rsidRDefault="001E2558" w:rsidP="001E2558">
      <w:pPr>
        <w:ind w:firstLine="699"/>
      </w:pPr>
    </w:p>
    <w:p w14:paraId="23168698" w14:textId="1A4CEC4E" w:rsidR="001E2558" w:rsidRPr="008F61B5" w:rsidRDefault="001E2558" w:rsidP="001E2558">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00813A1B" w:rsidRPr="008F61B5">
        <w:rPr>
          <w:i/>
          <w:iCs/>
          <w:u w:val="single"/>
          <w:shd w:val="clear" w:color="auto" w:fill="FFFFFF"/>
        </w:rPr>
        <w:t xml:space="preserve">при </w:t>
      </w:r>
      <w:r w:rsidR="008F61B5" w:rsidRPr="008F61B5">
        <w:rPr>
          <w:i/>
          <w:iCs/>
          <w:u w:val="single"/>
          <w:shd w:val="clear" w:color="auto" w:fill="FFFFFF"/>
        </w:rPr>
        <w:t>ОМЛ</w:t>
      </w:r>
      <w:r w:rsidR="00813A1B" w:rsidRPr="008F61B5">
        <w:rPr>
          <w:i/>
          <w:iCs/>
          <w:u w:val="single"/>
          <w:shd w:val="clear" w:color="auto" w:fill="FFFFFF"/>
        </w:rPr>
        <w:t xml:space="preserve"> </w:t>
      </w:r>
      <w:r w:rsidRPr="008F61B5">
        <w:rPr>
          <w:b/>
          <w:i/>
          <w:iCs/>
          <w:u w:val="single"/>
          <w:shd w:val="clear" w:color="auto" w:fill="FFFFFF"/>
        </w:rPr>
        <w:fldChar w:fldCharType="begin" w:fldLock="1"/>
      </w:r>
      <w:r w:rsidR="00832751" w:rsidRPr="008F61B5">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8F61B5">
        <w:rPr>
          <w:b/>
          <w:i/>
          <w:iCs/>
          <w:u w:val="single"/>
          <w:shd w:val="clear" w:color="auto" w:fill="FFFFFF"/>
        </w:rPr>
        <w:fldChar w:fldCharType="separate"/>
      </w:r>
      <w:r w:rsidR="00EB1161" w:rsidRPr="008F61B5">
        <w:rPr>
          <w:iCs/>
          <w:noProof/>
          <w:shd w:val="clear" w:color="auto" w:fill="FFFFFF"/>
        </w:rPr>
        <w:t>[197</w:t>
      </w:r>
      <w:r w:rsidR="00EE60D9" w:rsidRPr="008F61B5">
        <w:rPr>
          <w:iCs/>
          <w:noProof/>
          <w:shd w:val="clear" w:color="auto" w:fill="FFFFFF"/>
        </w:rPr>
        <w:t>]</w:t>
      </w:r>
      <w:r w:rsidRPr="008F61B5">
        <w:rPr>
          <w:b/>
          <w:i/>
          <w:iCs/>
          <w:u w:val="single"/>
          <w:shd w:val="clear" w:color="auto" w:fill="FFFFFF"/>
        </w:rPr>
        <w:fldChar w:fldCharType="end"/>
      </w:r>
      <w:r w:rsidRPr="008F61B5">
        <w:rPr>
          <w:i/>
          <w:iCs/>
          <w:u w:val="single"/>
          <w:shd w:val="clear" w:color="auto" w:fill="FFFFFF"/>
        </w:rPr>
        <w:t xml:space="preserve"> </w:t>
      </w:r>
    </w:p>
    <w:p w14:paraId="32362BC5" w14:textId="1910A60A"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w:t>
      </w:r>
      <w:r w:rsidR="008F61B5">
        <w:rPr>
          <w:rFonts w:cs="Times New Roman"/>
          <w:spacing w:val="0"/>
          <w:shd w:val="clear" w:color="auto" w:fill="FFFFFF"/>
        </w:rPr>
        <w:t xml:space="preserve">ОМЛ и других </w:t>
      </w:r>
      <w:r w:rsidRPr="002C6FFD">
        <w:rPr>
          <w:rFonts w:cs="Times New Roman"/>
          <w:spacing w:val="0"/>
          <w:shd w:val="clear" w:color="auto" w:fill="FFFFFF"/>
        </w:rPr>
        <w:t>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6339E10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3E7AE02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AF5EF65"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17EDA42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12BF10F6" w14:textId="2EBE8A6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w:t>
      </w:r>
    </w:p>
    <w:p w14:paraId="46FA67F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0013A316"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7B091115" w14:textId="77777777" w:rsidR="001E2558" w:rsidRPr="002C6FFD" w:rsidRDefault="001E2558" w:rsidP="001E2558">
      <w:pPr>
        <w:ind w:firstLine="709"/>
      </w:pPr>
      <w:r w:rsidRPr="002C6FFD">
        <w:lastRenderedPageBreak/>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25E159AC" w14:textId="77777777" w:rsidR="001E2558" w:rsidRDefault="001E2558" w:rsidP="001E2558">
      <w:pPr>
        <w:pStyle w:val="2"/>
        <w:spacing w:before="0"/>
        <w:rPr>
          <w:rFonts w:eastAsia="Arial Unicode MS"/>
          <w:shd w:val="clear" w:color="auto" w:fill="FFFFFF"/>
        </w:rPr>
      </w:pPr>
    </w:p>
    <w:p w14:paraId="5139D34E" w14:textId="152AFAC3" w:rsidR="001E2558" w:rsidRPr="00194AD9" w:rsidRDefault="001E2558" w:rsidP="001E2558">
      <w:pPr>
        <w:rPr>
          <w:b/>
          <w:i/>
          <w:iCs/>
          <w:u w:val="single"/>
          <w:shd w:val="clear" w:color="auto" w:fill="FFFFFF"/>
        </w:rPr>
      </w:pPr>
      <w:r w:rsidRPr="00F30696">
        <w:rPr>
          <w:i/>
          <w:iCs/>
          <w:u w:val="single"/>
          <w:shd w:val="clear" w:color="auto" w:fill="FFFFFF"/>
        </w:rPr>
        <w:t>Показания к выполнению биопсийного исследования костного мозга (трепанобиопсии)</w:t>
      </w:r>
      <w:r w:rsidR="00194AD9">
        <w:rPr>
          <w:i/>
          <w:iCs/>
          <w:u w:val="single"/>
          <w:shd w:val="clear" w:color="auto" w:fill="FFFFFF"/>
        </w:rPr>
        <w:t xml:space="preserve"> </w:t>
      </w:r>
      <w:r w:rsidR="00813A1B" w:rsidRPr="00194AD9">
        <w:rPr>
          <w:i/>
          <w:iCs/>
          <w:u w:val="single"/>
          <w:shd w:val="clear" w:color="auto" w:fill="FFFFFF"/>
        </w:rPr>
        <w:t xml:space="preserve">при </w:t>
      </w:r>
      <w:r w:rsidR="00194AD9">
        <w:rPr>
          <w:i/>
          <w:iCs/>
          <w:u w:val="single"/>
          <w:shd w:val="clear" w:color="auto" w:fill="FFFFFF"/>
        </w:rPr>
        <w:t>ОМЛ</w:t>
      </w:r>
      <w:r w:rsidRPr="00194AD9">
        <w:rPr>
          <w:i/>
          <w:iCs/>
          <w:u w:val="single"/>
          <w:shd w:val="clear" w:color="auto" w:fill="FFFFFF"/>
        </w:rPr>
        <w:t xml:space="preserve"> </w:t>
      </w:r>
      <w:r w:rsidRPr="00194AD9">
        <w:rPr>
          <w:b/>
          <w:i/>
          <w:iCs/>
          <w:u w:val="single"/>
          <w:shd w:val="clear" w:color="auto" w:fill="FFFFFF"/>
        </w:rPr>
        <w:fldChar w:fldCharType="begin" w:fldLock="1"/>
      </w:r>
      <w:r w:rsidR="00832751" w:rsidRPr="00194AD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4AD9">
        <w:rPr>
          <w:b/>
          <w:i/>
          <w:iCs/>
          <w:u w:val="single"/>
          <w:shd w:val="clear" w:color="auto" w:fill="FFFFFF"/>
        </w:rPr>
        <w:fldChar w:fldCharType="separate"/>
      </w:r>
      <w:r w:rsidR="00EB1161" w:rsidRPr="00194AD9">
        <w:rPr>
          <w:iCs/>
          <w:noProof/>
          <w:shd w:val="clear" w:color="auto" w:fill="FFFFFF"/>
        </w:rPr>
        <w:t>[197</w:t>
      </w:r>
      <w:r w:rsidR="00EE60D9" w:rsidRPr="00194AD9">
        <w:rPr>
          <w:iCs/>
          <w:noProof/>
          <w:shd w:val="clear" w:color="auto" w:fill="FFFFFF"/>
        </w:rPr>
        <w:t>]</w:t>
      </w:r>
      <w:r w:rsidRPr="00194AD9">
        <w:rPr>
          <w:b/>
          <w:i/>
          <w:iCs/>
          <w:u w:val="single"/>
          <w:shd w:val="clear" w:color="auto" w:fill="FFFFFF"/>
        </w:rPr>
        <w:fldChar w:fldCharType="end"/>
      </w:r>
    </w:p>
    <w:p w14:paraId="720AA22A" w14:textId="2C56A89B" w:rsidR="001E2558" w:rsidRPr="00194AD9" w:rsidRDefault="001E2558" w:rsidP="00194AD9">
      <w:pPr>
        <w:pStyle w:val="aff"/>
        <w:numPr>
          <w:ilvl w:val="0"/>
          <w:numId w:val="277"/>
        </w:numPr>
        <w:rPr>
          <w:b/>
          <w:i/>
          <w:iCs/>
          <w:u w:val="single"/>
          <w:shd w:val="clear" w:color="auto" w:fill="FFFFFF"/>
        </w:rPr>
      </w:pPr>
      <w:r w:rsidRPr="00194AD9">
        <w:rPr>
          <w:rFonts w:cs="Times New Roman"/>
          <w:shd w:val="clear" w:color="auto" w:fill="FFFFFF"/>
        </w:rPr>
        <w:t xml:space="preserve">Диагностика и оценка </w:t>
      </w:r>
      <w:r w:rsidR="00194AD9" w:rsidRPr="00194AD9">
        <w:rPr>
          <w:rFonts w:cs="Times New Roman"/>
          <w:shd w:val="clear" w:color="auto" w:fill="FFFFFF"/>
        </w:rPr>
        <w:t>клеточности костного мозга.</w:t>
      </w:r>
      <w:r w:rsidRPr="00194AD9">
        <w:rPr>
          <w:rFonts w:cs="Times New Roman"/>
          <w:shd w:val="clear" w:color="auto" w:fill="FFFFFF"/>
        </w:rPr>
        <w:t xml:space="preserve"> </w:t>
      </w:r>
    </w:p>
    <w:p w14:paraId="1CFC0B16" w14:textId="19F5476B" w:rsidR="001E2558" w:rsidRPr="00194AD9" w:rsidRDefault="001E2558" w:rsidP="00194AD9">
      <w:pPr>
        <w:pStyle w:val="aff"/>
        <w:numPr>
          <w:ilvl w:val="0"/>
          <w:numId w:val="277"/>
        </w:numPr>
        <w:rPr>
          <w:b/>
          <w:i/>
          <w:iCs/>
          <w:u w:val="single"/>
          <w:shd w:val="clear" w:color="auto" w:fill="FFFFFF"/>
        </w:rPr>
      </w:pPr>
      <w:r w:rsidRPr="00194AD9">
        <w:rPr>
          <w:rFonts w:cs="Times New Roman"/>
          <w:shd w:val="clear" w:color="auto" w:fill="FFFFFF"/>
        </w:rPr>
        <w:t>М</w:t>
      </w:r>
      <w:r w:rsidR="00194AD9">
        <w:rPr>
          <w:rFonts w:cs="Times New Roman"/>
          <w:shd w:val="clear" w:color="auto" w:fill="FFFFFF"/>
        </w:rPr>
        <w:t>ониторинг эффективности лечения.</w:t>
      </w:r>
    </w:p>
    <w:p w14:paraId="0C421F24" w14:textId="5B10AA95" w:rsidR="001E2558" w:rsidRPr="00194AD9" w:rsidRDefault="001E2558" w:rsidP="00194AD9">
      <w:pPr>
        <w:pStyle w:val="aff"/>
        <w:numPr>
          <w:ilvl w:val="0"/>
          <w:numId w:val="277"/>
        </w:numPr>
        <w:rPr>
          <w:b/>
          <w:i/>
          <w:iCs/>
          <w:u w:val="single"/>
          <w:shd w:val="clear" w:color="auto" w:fill="FFFFFF"/>
        </w:rPr>
      </w:pPr>
      <w:r w:rsidRPr="00194AD9">
        <w:rPr>
          <w:rFonts w:cs="Times New Roman"/>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31F8496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1D258C5A"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5380EBCA" w14:textId="77777777" w:rsidR="00194AD9" w:rsidRDefault="00194AD9" w:rsidP="00194AD9">
      <w:pPr>
        <w:pStyle w:val="Normal11"/>
        <w:spacing w:before="0" w:line="360" w:lineRule="auto"/>
        <w:ind w:left="397" w:firstLine="0"/>
        <w:jc w:val="both"/>
        <w:rPr>
          <w:rFonts w:cs="Times New Roman"/>
          <w:spacing w:val="0"/>
        </w:rPr>
      </w:pPr>
      <w:r>
        <w:rPr>
          <w:rFonts w:cs="Times New Roman"/>
          <w:spacing w:val="0"/>
        </w:rPr>
        <w:tab/>
      </w:r>
    </w:p>
    <w:p w14:paraId="02E1F611" w14:textId="760AE01B" w:rsidR="00194AD9" w:rsidRPr="00150966" w:rsidRDefault="00194AD9" w:rsidP="00194AD9">
      <w:pPr>
        <w:pStyle w:val="Normal11"/>
        <w:spacing w:before="0" w:line="360" w:lineRule="auto"/>
        <w:ind w:left="397" w:firstLine="0"/>
        <w:jc w:val="both"/>
        <w:rPr>
          <w:strike/>
        </w:rPr>
      </w:pPr>
      <w:r>
        <w:rPr>
          <w:rFonts w:cs="Times New Roman"/>
          <w:spacing w:val="0"/>
        </w:rPr>
        <w:tab/>
      </w:r>
      <w:r w:rsidRPr="002C6FFD">
        <w:rPr>
          <w:rFonts w:cs="Times New Roman"/>
          <w:spacing w:val="0"/>
        </w:rPr>
        <w:t>Выполнение одностороннего биопсийного исследования подвздошной кости считался до</w:t>
      </w:r>
      <w:r>
        <w:rPr>
          <w:rFonts w:cs="Times New Roman"/>
          <w:spacing w:val="0"/>
        </w:rPr>
        <w:t>статочным в большинстве случаев ОМЛ.</w:t>
      </w:r>
    </w:p>
    <w:p w14:paraId="690E9D4E" w14:textId="77777777" w:rsidR="001E2558" w:rsidRPr="00194AD9" w:rsidRDefault="001E2558" w:rsidP="001E2558">
      <w:pPr>
        <w:pStyle w:val="2"/>
        <w:spacing w:before="0"/>
        <w:rPr>
          <w:rFonts w:eastAsia="Arial Unicode MS"/>
          <w:lang w:val="ru-RU"/>
        </w:rPr>
      </w:pPr>
    </w:p>
    <w:p w14:paraId="70B5A54E" w14:textId="5ECD1C3C" w:rsidR="001E2558" w:rsidRPr="00F30696" w:rsidRDefault="001E2558" w:rsidP="001E2558">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B1161">
        <w:rPr>
          <w:iCs/>
          <w:noProof/>
          <w:shd w:val="clear" w:color="auto" w:fill="FFFFFF"/>
        </w:rPr>
        <w:t>[197</w:t>
      </w:r>
      <w:r w:rsidR="00EE60D9" w:rsidRPr="00EE60D9">
        <w:rPr>
          <w:iCs/>
          <w:noProof/>
          <w:shd w:val="clear" w:color="auto" w:fill="FFFFFF"/>
        </w:rPr>
        <w:t>]</w:t>
      </w:r>
      <w:r w:rsidRPr="00F30696">
        <w:rPr>
          <w:b/>
          <w:i/>
          <w:iCs/>
          <w:u w:val="single"/>
          <w:shd w:val="clear" w:color="auto" w:fill="FFFFFF"/>
        </w:rPr>
        <w:fldChar w:fldCharType="end"/>
      </w:r>
    </w:p>
    <w:p w14:paraId="039397BA" w14:textId="77777777" w:rsidR="001E2558" w:rsidRPr="002C6FFD" w:rsidRDefault="001E2558" w:rsidP="001E2558">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50306DBF" w14:textId="77777777" w:rsidR="001E2558" w:rsidRPr="002C6FFD" w:rsidRDefault="001E2558" w:rsidP="001E2558">
      <w:pPr>
        <w:pStyle w:val="bullet"/>
        <w:numPr>
          <w:ilvl w:val="0"/>
          <w:numId w:val="139"/>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6CEF148C" w14:textId="77777777" w:rsidR="001E2558" w:rsidRPr="002C6FFD" w:rsidRDefault="001E2558" w:rsidP="001E2558">
      <w:pPr>
        <w:pStyle w:val="bullet"/>
        <w:numPr>
          <w:ilvl w:val="0"/>
          <w:numId w:val="139"/>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2AF428B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73CB811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1247CE3" w14:textId="77777777" w:rsidR="001E2558" w:rsidRPr="002C6FFD" w:rsidRDefault="001E2558" w:rsidP="001E2558">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lastRenderedPageBreak/>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4FD80461" w14:textId="77777777" w:rsidR="001E2558" w:rsidRDefault="001E2558" w:rsidP="001E2558">
      <w:pPr>
        <w:pStyle w:val="2"/>
        <w:spacing w:before="0"/>
        <w:rPr>
          <w:rFonts w:eastAsia="Arial Unicode MS"/>
        </w:rPr>
      </w:pPr>
    </w:p>
    <w:p w14:paraId="2D2CD701" w14:textId="725BE2DF" w:rsidR="001E2558" w:rsidRPr="00F30696" w:rsidRDefault="001E2558" w:rsidP="001E2558">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B1161">
        <w:rPr>
          <w:iCs/>
          <w:noProof/>
          <w:shd w:val="clear" w:color="auto" w:fill="FFFFFF"/>
        </w:rPr>
        <w:t>[197</w:t>
      </w:r>
      <w:r w:rsidR="00EE60D9" w:rsidRPr="00EE60D9">
        <w:rPr>
          <w:iCs/>
          <w:noProof/>
          <w:shd w:val="clear" w:color="auto" w:fill="FFFFFF"/>
        </w:rPr>
        <w:t>]</w:t>
      </w:r>
      <w:r w:rsidRPr="00F30696">
        <w:rPr>
          <w:b/>
          <w:i/>
          <w:iCs/>
          <w:u w:val="single"/>
          <w:shd w:val="clear" w:color="auto" w:fill="FFFFFF"/>
        </w:rPr>
        <w:fldChar w:fldCharType="end"/>
      </w:r>
    </w:p>
    <w:p w14:paraId="2C410C11"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5678C5AF"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7244BEC9"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2581AA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19037FC4" w14:textId="77777777" w:rsidR="001E2558" w:rsidRDefault="001E2558" w:rsidP="001E2558">
      <w:pPr>
        <w:pStyle w:val="2"/>
        <w:spacing w:before="0"/>
        <w:rPr>
          <w:rFonts w:eastAsia="Arial Unicode MS"/>
        </w:rPr>
      </w:pPr>
    </w:p>
    <w:p w14:paraId="364948C9" w14:textId="106C2CC0" w:rsidR="001E2558" w:rsidRPr="00F30696" w:rsidRDefault="001E2558" w:rsidP="001E2558">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F30696">
        <w:rPr>
          <w:b/>
          <w:i/>
          <w:iCs/>
          <w:u w:val="single"/>
          <w:shd w:val="clear" w:color="auto" w:fill="FFFFFF"/>
        </w:rPr>
        <w:fldChar w:fldCharType="separate"/>
      </w:r>
      <w:r w:rsidR="00EB1161">
        <w:rPr>
          <w:iCs/>
          <w:noProof/>
          <w:shd w:val="clear" w:color="auto" w:fill="FFFFFF"/>
        </w:rPr>
        <w:t>[197</w:t>
      </w:r>
      <w:r w:rsidR="00EE60D9" w:rsidRPr="00EE60D9">
        <w:rPr>
          <w:iCs/>
          <w:noProof/>
          <w:shd w:val="clear" w:color="auto" w:fill="FFFFFF"/>
        </w:rPr>
        <w:t>]</w:t>
      </w:r>
      <w:r w:rsidRPr="00F30696">
        <w:rPr>
          <w:b/>
          <w:i/>
          <w:iCs/>
          <w:u w:val="single"/>
          <w:shd w:val="clear" w:color="auto" w:fill="FFFFFF"/>
        </w:rPr>
        <w:fldChar w:fldCharType="end"/>
      </w:r>
    </w:p>
    <w:p w14:paraId="347A24E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4CE6A29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6F91BB4"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5DA8AAD8"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AAF143C"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9A80DA1"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5F1F8612" w14:textId="77777777" w:rsidR="001E2558" w:rsidRPr="002C6FFD" w:rsidRDefault="001E2558" w:rsidP="001E2558">
      <w:pPr>
        <w:pStyle w:val="bullet"/>
        <w:numPr>
          <w:ilvl w:val="0"/>
          <w:numId w:val="139"/>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7673D4D" w14:textId="77777777" w:rsidR="001E2558" w:rsidRPr="002C6FFD" w:rsidRDefault="001E2558" w:rsidP="001E2558">
      <w:pPr>
        <w:ind w:firstLine="708"/>
      </w:pPr>
    </w:p>
    <w:p w14:paraId="2EA787DE" w14:textId="77777777" w:rsidR="001E2558" w:rsidRPr="002C6FFD" w:rsidRDefault="001E2558" w:rsidP="001E2558">
      <w:pPr>
        <w:ind w:firstLine="708"/>
      </w:pPr>
      <w:r w:rsidRPr="002C6FFD">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6C1421C4" w14:textId="77777777" w:rsidR="001E2558" w:rsidRPr="002C6FFD" w:rsidRDefault="001E2558" w:rsidP="001E2558">
      <w:pPr>
        <w:ind w:firstLine="708"/>
        <w:rPr>
          <w:color w:val="1A1718"/>
        </w:rPr>
      </w:pPr>
      <w:r w:rsidRPr="002C6FFD">
        <w:rPr>
          <w:color w:val="212121"/>
        </w:rPr>
        <w:t xml:space="preserve">Ряд осложнений может быть обусловлен некоторыми анатомическими особенностями больного. </w:t>
      </w:r>
      <w:r w:rsidRPr="002C6FFD">
        <w:t>Так у больных с ожирением выше вероятность развития осложнений, т</w:t>
      </w:r>
      <w:r w:rsidRPr="002C6FFD">
        <w:rPr>
          <w:color w:val="212121"/>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w:t>
      </w:r>
      <w:r w:rsidRPr="002C6FFD">
        <w:lastRenderedPageBreak/>
        <w:t xml:space="preserve">антисептики. </w:t>
      </w:r>
      <w:r w:rsidRPr="002C6FFD">
        <w:rPr>
          <w:color w:val="1A1718"/>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5B605F67" w14:textId="77777777" w:rsidR="001E2558" w:rsidRPr="002C6FFD" w:rsidRDefault="001E2558" w:rsidP="001E2558">
      <w:pPr>
        <w:ind w:firstLine="708"/>
        <w:rPr>
          <w:color w:val="000000"/>
        </w:rPr>
      </w:pPr>
      <w:r w:rsidRPr="002C6FFD">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1B38CE5C" w14:textId="77777777" w:rsidR="001E2558" w:rsidRDefault="001E2558" w:rsidP="001E2558">
      <w:pPr>
        <w:pStyle w:val="2"/>
        <w:spacing w:before="0"/>
        <w:rPr>
          <w:rFonts w:eastAsia="Arial Unicode MS"/>
        </w:rPr>
      </w:pPr>
    </w:p>
    <w:p w14:paraId="2A2FEF38" w14:textId="77777777" w:rsidR="001E2558" w:rsidRPr="008E213C" w:rsidRDefault="001E2558" w:rsidP="001E2558">
      <w:pPr>
        <w:rPr>
          <w:b/>
          <w:i/>
          <w:iCs/>
          <w:u w:val="single"/>
          <w:shd w:val="clear" w:color="auto" w:fill="FFFFFF"/>
        </w:rPr>
      </w:pPr>
      <w:r w:rsidRPr="008E213C">
        <w:rPr>
          <w:i/>
          <w:iCs/>
          <w:u w:val="single"/>
          <w:shd w:val="clear" w:color="auto" w:fill="FFFFFF"/>
        </w:rPr>
        <w:t>Необходимая документация</w:t>
      </w:r>
    </w:p>
    <w:p w14:paraId="0BF90E0A" w14:textId="77777777" w:rsidR="001E2558" w:rsidRPr="002C6FFD" w:rsidRDefault="001E2558" w:rsidP="001E2558">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6C9C4F2D" w14:textId="77777777" w:rsidR="001E2558" w:rsidRDefault="001E2558" w:rsidP="001E2558">
      <w:pPr>
        <w:pStyle w:val="2"/>
        <w:spacing w:before="0"/>
        <w:rPr>
          <w:rFonts w:eastAsia="Arial Unicode MS"/>
        </w:rPr>
      </w:pPr>
    </w:p>
    <w:p w14:paraId="43965E5E" w14:textId="783466D1" w:rsidR="001E2558" w:rsidRPr="008E213C" w:rsidRDefault="001E2558" w:rsidP="001E2558">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8E213C">
        <w:rPr>
          <w:b/>
          <w:i/>
          <w:iCs/>
          <w:u w:val="single"/>
          <w:shd w:val="clear" w:color="auto" w:fill="FFFFFF"/>
        </w:rPr>
        <w:fldChar w:fldCharType="separate"/>
      </w:r>
      <w:r w:rsidR="00FD3A21">
        <w:rPr>
          <w:iCs/>
          <w:noProof/>
          <w:shd w:val="clear" w:color="auto" w:fill="FFFFFF"/>
        </w:rPr>
        <w:t>[197</w:t>
      </w:r>
      <w:r w:rsidR="00EE60D9" w:rsidRPr="00EE60D9">
        <w:rPr>
          <w:iCs/>
          <w:noProof/>
          <w:shd w:val="clear" w:color="auto" w:fill="FFFFFF"/>
        </w:rPr>
        <w:t>]</w:t>
      </w:r>
      <w:r w:rsidRPr="008E213C">
        <w:rPr>
          <w:b/>
          <w:i/>
          <w:iCs/>
          <w:u w:val="single"/>
          <w:shd w:val="clear" w:color="auto" w:fill="FFFFFF"/>
        </w:rPr>
        <w:fldChar w:fldCharType="end"/>
      </w:r>
    </w:p>
    <w:p w14:paraId="7AAF2113"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2B94C971"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0600D17D"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lastRenderedPageBreak/>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8716F4A" w14:textId="77777777" w:rsidR="001E2558" w:rsidRPr="002C6FFD" w:rsidRDefault="001E2558" w:rsidP="001E2558">
      <w:pPr>
        <w:pStyle w:val="Number1"/>
        <w:numPr>
          <w:ilvl w:val="0"/>
          <w:numId w:val="140"/>
        </w:numPr>
        <w:overflowPunct/>
        <w:autoSpaceDE/>
        <w:autoSpaceDN/>
        <w:adjustRightInd/>
        <w:spacing w:before="0"/>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62C763A4"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16466ACA"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267B838D"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6B728C97"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24886AED"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207AD97F"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23F696FC"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460AFDB7" w14:textId="77777777" w:rsidR="001E2558" w:rsidRDefault="001E2558" w:rsidP="001E2558">
      <w:pPr>
        <w:pStyle w:val="Number1"/>
        <w:numPr>
          <w:ilvl w:val="0"/>
          <w:numId w:val="140"/>
        </w:numPr>
        <w:overflowPunct/>
        <w:autoSpaceDE/>
        <w:autoSpaceDN/>
        <w:adjustRightInd/>
        <w:spacing w:before="0"/>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2EB429DA"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цитологическое исследование;</w:t>
      </w:r>
    </w:p>
    <w:p w14:paraId="50B657E7" w14:textId="77777777" w:rsidR="001E2558"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цитохимическое исследование.</w:t>
      </w:r>
    </w:p>
    <w:p w14:paraId="7E570C3C" w14:textId="77777777" w:rsidR="001E2558" w:rsidRPr="002C6FFD" w:rsidRDefault="001E2558" w:rsidP="001E2558">
      <w:pPr>
        <w:pStyle w:val="Number1"/>
        <w:numPr>
          <w:ilvl w:val="0"/>
          <w:numId w:val="140"/>
        </w:numPr>
        <w:overflowPunct/>
        <w:autoSpaceDE/>
        <w:autoSpaceDN/>
        <w:adjustRightInd/>
        <w:spacing w:before="0"/>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6C7D5966"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t>в пробирки с консервантом ЭДТА для проведения исследований:</w:t>
      </w:r>
    </w:p>
    <w:p w14:paraId="1FDB84C9" w14:textId="77777777" w:rsidR="001E2558" w:rsidRPr="002C6FFD" w:rsidRDefault="001E2558" w:rsidP="001E2558">
      <w:pPr>
        <w:pStyle w:val="Number1"/>
        <w:numPr>
          <w:ilvl w:val="2"/>
          <w:numId w:val="140"/>
        </w:numPr>
        <w:overflowPunct/>
        <w:autoSpaceDE/>
        <w:autoSpaceDN/>
        <w:adjustRightInd/>
        <w:spacing w:before="0"/>
        <w:textAlignment w:val="auto"/>
        <w:rPr>
          <w:color w:val="222222"/>
          <w:spacing w:val="0"/>
        </w:rPr>
      </w:pPr>
      <w:r w:rsidRPr="002C6FFD">
        <w:rPr>
          <w:spacing w:val="0"/>
        </w:rPr>
        <w:t>иммунофенотипическое исследование;</w:t>
      </w:r>
    </w:p>
    <w:p w14:paraId="4381C7B2" w14:textId="77777777" w:rsidR="001E2558" w:rsidRDefault="001E2558" w:rsidP="001E2558">
      <w:pPr>
        <w:pStyle w:val="Number1"/>
        <w:numPr>
          <w:ilvl w:val="2"/>
          <w:numId w:val="140"/>
        </w:numPr>
        <w:overflowPunct/>
        <w:autoSpaceDE/>
        <w:autoSpaceDN/>
        <w:adjustRightInd/>
        <w:spacing w:before="0"/>
        <w:textAlignment w:val="auto"/>
        <w:rPr>
          <w:color w:val="222222"/>
          <w:spacing w:val="0"/>
        </w:rPr>
      </w:pPr>
      <w:r w:rsidRPr="002C6FFD">
        <w:rPr>
          <w:spacing w:val="0"/>
        </w:rPr>
        <w:t>молекулярное исследование (методом ПЦР).</w:t>
      </w:r>
    </w:p>
    <w:p w14:paraId="64D6C5BD" w14:textId="77777777" w:rsidR="001E2558" w:rsidRPr="002C6FFD" w:rsidRDefault="001E2558" w:rsidP="001E2558">
      <w:pPr>
        <w:pStyle w:val="Number1"/>
        <w:numPr>
          <w:ilvl w:val="1"/>
          <w:numId w:val="140"/>
        </w:numPr>
        <w:overflowPunct/>
        <w:autoSpaceDE/>
        <w:autoSpaceDN/>
        <w:adjustRightInd/>
        <w:spacing w:before="0"/>
        <w:textAlignment w:val="auto"/>
        <w:rPr>
          <w:color w:val="222222"/>
          <w:spacing w:val="0"/>
        </w:rPr>
      </w:pPr>
      <w:r w:rsidRPr="002C6FFD">
        <w:rPr>
          <w:spacing w:val="0"/>
        </w:rPr>
        <w:lastRenderedPageBreak/>
        <w:t>в пробирки с литиевой солью гепарина для цитогенетического (кариологического) исследования.</w:t>
      </w:r>
    </w:p>
    <w:p w14:paraId="1E6CC7D7"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4E3B5753" w14:textId="77777777" w:rsidR="001E2558" w:rsidRPr="002C6FFD" w:rsidRDefault="001E2558" w:rsidP="001E2558">
      <w:pPr>
        <w:pStyle w:val="Number1"/>
        <w:numPr>
          <w:ilvl w:val="0"/>
          <w:numId w:val="140"/>
        </w:numPr>
        <w:overflowPunct/>
        <w:autoSpaceDE/>
        <w:autoSpaceDN/>
        <w:adjustRightInd/>
        <w:spacing w:before="0"/>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5591EB49" w14:textId="77777777" w:rsidR="001E2558" w:rsidRDefault="001E2558" w:rsidP="001E2558">
      <w:pPr>
        <w:pStyle w:val="2"/>
        <w:spacing w:before="0"/>
        <w:rPr>
          <w:rFonts w:eastAsia="Arial Unicode MS"/>
        </w:rPr>
      </w:pPr>
    </w:p>
    <w:p w14:paraId="59FC2B15" w14:textId="39BDF8AB" w:rsidR="001E2558" w:rsidRDefault="001E2558" w:rsidP="001E2558">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83275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8E213C">
        <w:rPr>
          <w:b/>
          <w:i/>
          <w:iCs/>
          <w:u w:val="single"/>
          <w:shd w:val="clear" w:color="auto" w:fill="FFFFFF"/>
        </w:rPr>
        <w:fldChar w:fldCharType="separate"/>
      </w:r>
      <w:r w:rsidR="00FD3A21">
        <w:rPr>
          <w:iCs/>
          <w:noProof/>
          <w:shd w:val="clear" w:color="auto" w:fill="FFFFFF"/>
        </w:rPr>
        <w:t>[197</w:t>
      </w:r>
      <w:r w:rsidR="00EE60D9" w:rsidRPr="00EE60D9">
        <w:rPr>
          <w:iCs/>
          <w:noProof/>
          <w:shd w:val="clear" w:color="auto" w:fill="FFFFFF"/>
        </w:rPr>
        <w:t>]</w:t>
      </w:r>
      <w:r w:rsidRPr="008E213C">
        <w:rPr>
          <w:b/>
          <w:i/>
          <w:iCs/>
          <w:u w:val="single"/>
          <w:shd w:val="clear" w:color="auto" w:fill="FFFFFF"/>
        </w:rPr>
        <w:fldChar w:fldCharType="end"/>
      </w:r>
    </w:p>
    <w:p w14:paraId="6FAD7D47" w14:textId="77777777" w:rsidR="00D32EC7" w:rsidRPr="008E213C" w:rsidRDefault="00D32EC7" w:rsidP="001E2558">
      <w:pPr>
        <w:rPr>
          <w:b/>
          <w:i/>
          <w:iCs/>
          <w:u w:val="single"/>
          <w:shd w:val="clear" w:color="auto" w:fill="FFFFFF"/>
        </w:rPr>
      </w:pPr>
    </w:p>
    <w:p w14:paraId="3A0D9D1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37517598"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4B191F0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1DC9704C"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53E5D206"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32B715C9" w14:textId="77777777" w:rsidR="001E2558"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циента располагают в одном из положений: </w:t>
      </w:r>
    </w:p>
    <w:p w14:paraId="34CB7F2F"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 xml:space="preserve">лежа на животе; </w:t>
      </w:r>
    </w:p>
    <w:p w14:paraId="7DDB0CA1"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lastRenderedPageBreak/>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57808588" w14:textId="77777777" w:rsidR="001E2558"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788F94C9" w14:textId="77777777" w:rsidR="001E2558" w:rsidRPr="002C6FFD" w:rsidRDefault="001E2558" w:rsidP="001E2558">
      <w:pPr>
        <w:pStyle w:val="Number1"/>
        <w:numPr>
          <w:ilvl w:val="1"/>
          <w:numId w:val="141"/>
        </w:numPr>
        <w:overflowPunct/>
        <w:autoSpaceDE/>
        <w:autoSpaceDN/>
        <w:adjustRightInd/>
        <w:spacing w:before="0"/>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374BCFD1"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727054DF"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A74E7F2"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51F30F59"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74A09A67"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50504FC9"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3411C14A"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w:t>
      </w:r>
      <w:r w:rsidRPr="002C6FFD">
        <w:rPr>
          <w:spacing w:val="0"/>
        </w:rPr>
        <w:lastRenderedPageBreak/>
        <w:t xml:space="preserve">кортикальную пластинку воспринимается врачом как ощущение «провала» в ткань меньшей плотности. </w:t>
      </w:r>
    </w:p>
    <w:p w14:paraId="2831039C"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7B643556"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4E5F10E3"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3017BCFE"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19BA1EAA"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143710B0"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1F87FADE"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lastRenderedPageBreak/>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3EAFE2B3"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7C98D4E0" w14:textId="77777777" w:rsidR="001E2558" w:rsidRPr="002C6FFD" w:rsidRDefault="001E2558" w:rsidP="001E2558">
      <w:pPr>
        <w:pStyle w:val="Number1"/>
        <w:numPr>
          <w:ilvl w:val="0"/>
          <w:numId w:val="141"/>
        </w:numPr>
        <w:overflowPunct/>
        <w:autoSpaceDE/>
        <w:autoSpaceDN/>
        <w:adjustRightInd/>
        <w:spacing w:before="0"/>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0E2B8C24" w14:textId="77777777" w:rsidR="001E2558" w:rsidRPr="002C6FFD" w:rsidRDefault="001E2558" w:rsidP="001E2558">
      <w:pPr>
        <w:pStyle w:val="Number1"/>
        <w:numPr>
          <w:ilvl w:val="0"/>
          <w:numId w:val="141"/>
        </w:numPr>
        <w:overflowPunct/>
        <w:autoSpaceDE/>
        <w:autoSpaceDN/>
        <w:adjustRightInd/>
        <w:spacing w:before="0"/>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37ABF0CF" w14:textId="77777777" w:rsidR="001E2558" w:rsidRPr="00F30696" w:rsidRDefault="001E2558" w:rsidP="001E2558"/>
    <w:p w14:paraId="56DD6D48" w14:textId="31F8C96B" w:rsidR="00A60E76" w:rsidRPr="00150966" w:rsidRDefault="00EE60D9" w:rsidP="00A60E76">
      <w:pPr>
        <w:pStyle w:val="2"/>
        <w:rPr>
          <w:szCs w:val="28"/>
          <w:lang w:val="ru-RU"/>
        </w:rPr>
      </w:pPr>
      <w:bookmarkStart w:id="163" w:name="_Toc64624814"/>
      <w:r w:rsidRPr="00FB213B">
        <w:rPr>
          <w:szCs w:val="28"/>
        </w:rPr>
        <w:t>Приложение А3.</w:t>
      </w:r>
      <w:r w:rsidR="00EA15AE">
        <w:rPr>
          <w:szCs w:val="28"/>
          <w:lang w:val="ru-RU"/>
        </w:rPr>
        <w:t>10</w:t>
      </w:r>
      <w:r>
        <w:rPr>
          <w:szCs w:val="28"/>
          <w:lang w:val="ru-RU"/>
        </w:rPr>
        <w:t xml:space="preserve"> </w:t>
      </w:r>
      <w:r w:rsidR="00A60E76" w:rsidRPr="00B611F7">
        <w:rPr>
          <w:bCs/>
          <w:lang w:val="ru-RU"/>
        </w:rPr>
        <w:t xml:space="preserve">Протокол выполнения спиномозговой (люмбальной) пункции </w:t>
      </w:r>
      <w:bookmarkEnd w:id="163"/>
    </w:p>
    <w:p w14:paraId="07B651AE" w14:textId="77777777" w:rsidR="00A60E76" w:rsidRDefault="00A60E76" w:rsidP="00A60E76"/>
    <w:p w14:paraId="7868309D" w14:textId="1D128C9F" w:rsidR="00A60E76" w:rsidRPr="00D40449" w:rsidRDefault="00A60E76" w:rsidP="00A60E76">
      <w:pPr>
        <w:ind w:firstLine="709"/>
        <w:rPr>
          <w:b/>
          <w:color w:val="000000" w:themeColor="text1"/>
        </w:rPr>
      </w:pPr>
      <w:r w:rsidRPr="00F61D8E">
        <w:t xml:space="preserve">Спинномозговая пункция (люмбальная пункция, ЛП) у пациентов </w:t>
      </w:r>
      <w:r w:rsidR="00150966" w:rsidRPr="00D32EC7">
        <w:t xml:space="preserve">с ОМЛ </w:t>
      </w:r>
      <w:r w:rsidRPr="00F61D8E">
        <w:t xml:space="preserve">проводится как планово, в рамках протоколов лечения острых лейкозов,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501DDDE9" w14:textId="77777777" w:rsidR="00A60E76" w:rsidRDefault="00A60E76" w:rsidP="00A60E76">
      <w:pPr>
        <w:pStyle w:val="2"/>
        <w:spacing w:before="0"/>
        <w:rPr>
          <w:lang w:val="ru-RU"/>
        </w:rPr>
      </w:pPr>
    </w:p>
    <w:p w14:paraId="24D71C9F" w14:textId="4B8F857B" w:rsidR="00A60E76" w:rsidRPr="00B611F7" w:rsidRDefault="00A60E76" w:rsidP="00A60E76">
      <w:pPr>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FD3A21">
        <w:rPr>
          <w:iCs/>
          <w:noProof/>
        </w:rPr>
        <w:t>[199</w:t>
      </w:r>
      <w:r w:rsidR="00832751" w:rsidRPr="00832751">
        <w:rPr>
          <w:iCs/>
          <w:noProof/>
        </w:rPr>
        <w:t>]</w:t>
      </w:r>
      <w:r w:rsidRPr="00B611F7">
        <w:rPr>
          <w:b/>
          <w:bCs/>
          <w:i/>
          <w:iCs/>
          <w:u w:val="single"/>
        </w:rPr>
        <w:fldChar w:fldCharType="end"/>
      </w:r>
    </w:p>
    <w:p w14:paraId="6B71C598" w14:textId="77777777" w:rsidR="00A60E76" w:rsidRPr="00B611F7" w:rsidRDefault="00A60E76" w:rsidP="00A60E76">
      <w:pPr>
        <w:ind w:firstLine="708"/>
        <w:rPr>
          <w:b/>
          <w:bCs/>
          <w:u w:val="single"/>
        </w:rPr>
      </w:pPr>
      <w:r w:rsidRPr="00B611F7">
        <w:rPr>
          <w:u w:val="single"/>
        </w:rPr>
        <w:t>Показания:</w:t>
      </w:r>
    </w:p>
    <w:p w14:paraId="06B63D27" w14:textId="77777777" w:rsidR="00A60E76" w:rsidRPr="00F61D8E" w:rsidRDefault="00A60E76" w:rsidP="00A60E76">
      <w:pPr>
        <w:pStyle w:val="FitzBullet"/>
        <w:widowControl w:val="0"/>
        <w:numPr>
          <w:ilvl w:val="0"/>
          <w:numId w:val="143"/>
        </w:numPr>
        <w:spacing w:before="0" w:after="0"/>
      </w:pPr>
      <w:r w:rsidRPr="00F61D8E">
        <w:t>Диагностическая ЛП по протоколу</w:t>
      </w:r>
    </w:p>
    <w:p w14:paraId="1854A80F" w14:textId="77777777" w:rsidR="00A60E76" w:rsidRPr="00F61D8E" w:rsidRDefault="00A60E76" w:rsidP="00A60E76">
      <w:pPr>
        <w:pStyle w:val="FitzBullet"/>
        <w:widowControl w:val="0"/>
        <w:numPr>
          <w:ilvl w:val="0"/>
          <w:numId w:val="143"/>
        </w:numPr>
        <w:spacing w:before="0" w:after="0"/>
      </w:pPr>
      <w:r w:rsidRPr="00F61D8E">
        <w:t>Подозрение на нейролейкемию.</w:t>
      </w:r>
    </w:p>
    <w:p w14:paraId="02C00558" w14:textId="77777777" w:rsidR="00A60E76" w:rsidRPr="00F61D8E" w:rsidRDefault="00A60E76" w:rsidP="00A60E76">
      <w:pPr>
        <w:pStyle w:val="FitzBullet"/>
        <w:widowControl w:val="0"/>
        <w:numPr>
          <w:ilvl w:val="0"/>
          <w:numId w:val="143"/>
        </w:numPr>
        <w:spacing w:before="0" w:after="0"/>
      </w:pPr>
      <w:r w:rsidRPr="00F61D8E">
        <w:t>Лечение нейролейкемии по протоколу.</w:t>
      </w:r>
    </w:p>
    <w:p w14:paraId="1B99B5CC" w14:textId="77777777" w:rsidR="00A60E76" w:rsidRPr="00F61D8E" w:rsidRDefault="00A60E76" w:rsidP="00A60E76">
      <w:pPr>
        <w:pStyle w:val="FitzBullet"/>
        <w:widowControl w:val="0"/>
        <w:numPr>
          <w:ilvl w:val="0"/>
          <w:numId w:val="143"/>
        </w:numPr>
        <w:spacing w:before="0" w:after="0"/>
      </w:pPr>
      <w:r w:rsidRPr="00F61D8E">
        <w:lastRenderedPageBreak/>
        <w:t>Подозрение на нейроинфекцию (вирусную, бактериальную, грибковую).</w:t>
      </w:r>
    </w:p>
    <w:p w14:paraId="72E008C2" w14:textId="77777777" w:rsidR="00A60E76" w:rsidRPr="00F61D8E" w:rsidRDefault="00A60E76" w:rsidP="00A60E76">
      <w:pPr>
        <w:pStyle w:val="FitzBullet"/>
        <w:widowControl w:val="0"/>
        <w:numPr>
          <w:ilvl w:val="0"/>
          <w:numId w:val="143"/>
        </w:numPr>
        <w:spacing w:before="0" w:after="0"/>
      </w:pPr>
      <w:r w:rsidRPr="00F61D8E">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17BCED6B" w14:textId="77777777" w:rsidR="00A60E76" w:rsidRPr="00F61D8E" w:rsidRDefault="00A60E76" w:rsidP="00A60E76">
      <w:pPr>
        <w:pStyle w:val="FitzBullet"/>
        <w:widowControl w:val="0"/>
        <w:numPr>
          <w:ilvl w:val="0"/>
          <w:numId w:val="143"/>
        </w:numPr>
        <w:spacing w:before="0" w:after="0"/>
      </w:pPr>
      <w:r w:rsidRPr="00F61D8E">
        <w:t>Внезапные нарушения сознания.</w:t>
      </w:r>
    </w:p>
    <w:p w14:paraId="45ECEDEC" w14:textId="77777777" w:rsidR="00A60E76" w:rsidRDefault="00A60E76" w:rsidP="00A60E76">
      <w:pPr>
        <w:pStyle w:val="2"/>
        <w:spacing w:before="0"/>
        <w:ind w:firstLine="708"/>
        <w:rPr>
          <w:b w:val="0"/>
          <w:bCs/>
          <w:i/>
          <w:iCs/>
          <w:lang w:val="ru-RU"/>
        </w:rPr>
      </w:pPr>
    </w:p>
    <w:p w14:paraId="2D705E96" w14:textId="77777777" w:rsidR="00A60E76" w:rsidRPr="00B611F7" w:rsidRDefault="00A60E76" w:rsidP="00A60E76">
      <w:pPr>
        <w:ind w:firstLine="708"/>
        <w:rPr>
          <w:b/>
          <w:bCs/>
          <w:u w:val="single"/>
        </w:rPr>
      </w:pPr>
      <w:r w:rsidRPr="00B611F7">
        <w:rPr>
          <w:u w:val="single"/>
        </w:rPr>
        <w:t>Противопоказания:</w:t>
      </w:r>
    </w:p>
    <w:p w14:paraId="4AE970E4" w14:textId="77777777" w:rsidR="00A60E76" w:rsidRPr="00F61D8E" w:rsidRDefault="00A60E76" w:rsidP="00A60E76">
      <w:pPr>
        <w:pStyle w:val="FitzBullet"/>
        <w:widowControl w:val="0"/>
        <w:numPr>
          <w:ilvl w:val="0"/>
          <w:numId w:val="144"/>
        </w:numPr>
        <w:spacing w:before="0" w:after="0"/>
      </w:pPr>
      <w:r w:rsidRPr="00F61D8E">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789CB0D8" w14:textId="77777777" w:rsidR="00A60E76" w:rsidRPr="00F61D8E" w:rsidRDefault="00A60E76" w:rsidP="00A60E76">
      <w:pPr>
        <w:pStyle w:val="FitzBullet"/>
        <w:widowControl w:val="0"/>
        <w:numPr>
          <w:ilvl w:val="0"/>
          <w:numId w:val="144"/>
        </w:numPr>
        <w:spacing w:before="0" w:after="0"/>
      </w:pPr>
      <w:r w:rsidRPr="00F61D8E">
        <w:t>Кожная инфекция в месте предполагаемого выполнения ЛП.</w:t>
      </w:r>
    </w:p>
    <w:p w14:paraId="2E393C64" w14:textId="77777777" w:rsidR="00A60E76" w:rsidRPr="00661A04" w:rsidRDefault="00A60E76" w:rsidP="00A60E76">
      <w:pPr>
        <w:pStyle w:val="FitzBullet"/>
        <w:widowControl w:val="0"/>
        <w:numPr>
          <w:ilvl w:val="0"/>
          <w:numId w:val="144"/>
        </w:numPr>
        <w:spacing w:before="0" w:after="0"/>
      </w:pPr>
      <w:r w:rsidRPr="00F61D8E">
        <w:t xml:space="preserve">Антикоагулянтная терапия и терапия дезагрегантами, фибринолитиками, </w:t>
      </w:r>
      <w:r w:rsidRPr="00661A04">
        <w:t>тромболитиками (таб.</w:t>
      </w:r>
      <w:r>
        <w:t xml:space="preserve"> </w:t>
      </w:r>
      <w:r w:rsidRPr="00661A04">
        <w:t xml:space="preserve">1). </w:t>
      </w:r>
    </w:p>
    <w:p w14:paraId="64CE8DC9" w14:textId="77777777" w:rsidR="00A60E76" w:rsidRPr="00661A04" w:rsidRDefault="00A60E76" w:rsidP="00A60E76">
      <w:pPr>
        <w:pStyle w:val="FitzBullet"/>
        <w:spacing w:before="0" w:after="0"/>
        <w:ind w:firstLine="0"/>
      </w:pPr>
    </w:p>
    <w:p w14:paraId="63224078" w14:textId="2C4C382A" w:rsidR="00A60E76" w:rsidRPr="00086597" w:rsidRDefault="00A60E76" w:rsidP="00A60E76">
      <w:pPr>
        <w:pStyle w:val="table-name"/>
        <w:spacing w:before="0"/>
        <w:ind w:hanging="10"/>
        <w:rPr>
          <w:szCs w:val="24"/>
          <w:lang w:val="ru-RU"/>
        </w:rPr>
      </w:pPr>
      <w:r w:rsidRPr="00661A04">
        <w:rPr>
          <w:szCs w:val="24"/>
          <w:lang w:val="ru-RU"/>
        </w:rPr>
        <w:t>Таблица 1. Подготовка больного к ЛП при проведении терапии антикоагулянтами,</w:t>
      </w:r>
      <w:r>
        <w:rPr>
          <w:szCs w:val="24"/>
          <w:lang w:val="ru-RU"/>
        </w:rPr>
        <w:t xml:space="preserve"> </w:t>
      </w:r>
      <w:r w:rsidRPr="00661A04">
        <w:rPr>
          <w:szCs w:val="24"/>
          <w:lang w:val="ru-RU"/>
        </w:rPr>
        <w:t>дезагрегантами и тромболитиками</w:t>
      </w:r>
      <w:r w:rsidRPr="00086597">
        <w:rPr>
          <w:szCs w:val="24"/>
          <w:lang w:val="ru-RU"/>
        </w:rPr>
        <w:t xml:space="preserve"> </w:t>
      </w:r>
      <w:r w:rsidRPr="00086597">
        <w:rPr>
          <w:i/>
          <w:iCs/>
          <w:szCs w:val="24"/>
          <w:u w:val="single"/>
          <w:lang w:val="ru-RU"/>
        </w:rPr>
        <w:fldChar w:fldCharType="begin" w:fldLock="1"/>
      </w:r>
      <w:r w:rsidR="002E3014">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086597">
        <w:rPr>
          <w:i/>
          <w:iCs/>
          <w:szCs w:val="24"/>
          <w:u w:val="single"/>
          <w:lang w:val="ru-RU"/>
        </w:rPr>
        <w:fldChar w:fldCharType="separate"/>
      </w:r>
      <w:r w:rsidR="00832751" w:rsidRPr="00832751">
        <w:rPr>
          <w:iCs/>
          <w:noProof/>
          <w:szCs w:val="24"/>
          <w:lang w:val="ru-RU"/>
        </w:rPr>
        <w:t>[198]</w:t>
      </w:r>
      <w:r w:rsidRPr="00086597">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A60E76" w:rsidRPr="00F61D8E" w14:paraId="68412C6F" w14:textId="77777777" w:rsidTr="00E00201">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4101D60" w14:textId="77777777" w:rsidR="00A60E76" w:rsidRPr="00F61D8E" w:rsidRDefault="00A60E76" w:rsidP="00E00201">
            <w:pPr>
              <w:pStyle w:val="table-head-left"/>
              <w:spacing w:before="0" w:after="0"/>
              <w:jc w:val="center"/>
              <w:rPr>
                <w:sz w:val="24"/>
                <w:szCs w:val="24"/>
              </w:rPr>
            </w:pPr>
            <w:r w:rsidRPr="00F61D8E">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43C749" w14:textId="77777777" w:rsidR="00A60E76" w:rsidRPr="00F61D8E" w:rsidRDefault="00A60E76" w:rsidP="00E00201">
            <w:pPr>
              <w:pStyle w:val="table-head-left"/>
              <w:spacing w:before="0" w:after="0"/>
              <w:jc w:val="center"/>
              <w:rPr>
                <w:sz w:val="24"/>
                <w:szCs w:val="24"/>
              </w:rPr>
            </w:pPr>
            <w:r w:rsidRPr="00F61D8E">
              <w:rPr>
                <w:sz w:val="24"/>
                <w:szCs w:val="24"/>
              </w:rPr>
              <w:t>Рекомендации</w:t>
            </w:r>
          </w:p>
        </w:tc>
      </w:tr>
      <w:tr w:rsidR="00A60E76" w:rsidRPr="003C7544" w14:paraId="1AC704DA" w14:textId="77777777" w:rsidTr="00E00201">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7529443" w14:textId="77777777" w:rsidR="00A60E76" w:rsidRPr="00F61D8E" w:rsidRDefault="00A60E76" w:rsidP="00E00201">
            <w:pPr>
              <w:pStyle w:val="table-text-0"/>
              <w:spacing w:before="0" w:after="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0EA46F" w14:textId="77777777" w:rsidR="00A60E76" w:rsidRPr="00F61D8E" w:rsidRDefault="00A60E76" w:rsidP="00E00201">
            <w:pPr>
              <w:pStyle w:val="table-text-0"/>
              <w:spacing w:before="0" w:after="0"/>
              <w:rPr>
                <w:sz w:val="24"/>
                <w:szCs w:val="24"/>
              </w:rPr>
            </w:pPr>
            <w:r w:rsidRPr="00F61D8E">
              <w:rPr>
                <w:sz w:val="24"/>
                <w:szCs w:val="24"/>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A60E76" w:rsidRPr="003C7544" w14:paraId="394C0DCE" w14:textId="77777777" w:rsidTr="00E00201">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11E075" w14:textId="77777777" w:rsidR="00A60E76" w:rsidRPr="00F61D8E" w:rsidRDefault="00A60E76" w:rsidP="00E00201">
            <w:pPr>
              <w:pStyle w:val="table-text-0"/>
              <w:spacing w:before="0" w:after="0"/>
              <w:rPr>
                <w:sz w:val="24"/>
                <w:szCs w:val="24"/>
              </w:rPr>
            </w:pPr>
            <w:r w:rsidRPr="00F61D8E">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8DCCA5D" w14:textId="77777777" w:rsidR="00A60E76" w:rsidRPr="00F61D8E" w:rsidRDefault="00A60E76" w:rsidP="00E00201">
            <w:pPr>
              <w:pStyle w:val="table-text-0"/>
              <w:spacing w:before="0" w:after="0"/>
              <w:rPr>
                <w:sz w:val="24"/>
                <w:szCs w:val="24"/>
              </w:rPr>
            </w:pPr>
            <w:r w:rsidRPr="00F61D8E">
              <w:rPr>
                <w:sz w:val="24"/>
                <w:szCs w:val="24"/>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A60E76" w:rsidRPr="00031D47" w14:paraId="4AFA6506" w14:textId="77777777" w:rsidTr="00E00201">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5BA5E45" w14:textId="77777777" w:rsidR="00A60E76" w:rsidRPr="00F61D8E" w:rsidRDefault="00A60E76" w:rsidP="00E00201">
            <w:pPr>
              <w:pStyle w:val="table-text-0"/>
              <w:spacing w:before="0" w:after="0"/>
              <w:rPr>
                <w:sz w:val="24"/>
                <w:szCs w:val="24"/>
              </w:rPr>
            </w:pPr>
            <w:r w:rsidRPr="00F61D8E">
              <w:rPr>
                <w:sz w:val="24"/>
                <w:szCs w:val="24"/>
              </w:rPr>
              <w:lastRenderedPageBreak/>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BF4D04" w14:textId="77777777" w:rsidR="00A60E76" w:rsidRPr="00F61D8E" w:rsidRDefault="00A60E76" w:rsidP="00E00201">
            <w:pPr>
              <w:pStyle w:val="table-text-0"/>
              <w:spacing w:before="0" w:after="0"/>
              <w:rPr>
                <w:sz w:val="24"/>
                <w:szCs w:val="24"/>
              </w:rPr>
            </w:pPr>
            <w:r w:rsidRPr="00F61D8E">
              <w:rPr>
                <w:sz w:val="24"/>
                <w:szCs w:val="24"/>
              </w:rPr>
              <w:t>Нет противопоказаний при суточной дозе &lt; 10 000 МЕ, в остальных случаях см. рекомендации для в/в гепарина</w:t>
            </w:r>
          </w:p>
        </w:tc>
      </w:tr>
      <w:tr w:rsidR="00A60E76" w:rsidRPr="003C7544" w14:paraId="77928D65" w14:textId="77777777" w:rsidTr="00E00201">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3027777" w14:textId="77777777" w:rsidR="00A60E76" w:rsidRPr="00F61D8E" w:rsidRDefault="00A60E76" w:rsidP="00E00201">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ADD35F" w14:textId="77777777" w:rsidR="00A60E76" w:rsidRPr="00F61D8E" w:rsidRDefault="00A60E76" w:rsidP="00E00201">
            <w:pPr>
              <w:pStyle w:val="table-text-0"/>
              <w:spacing w:before="0" w:after="0"/>
              <w:rPr>
                <w:sz w:val="24"/>
                <w:szCs w:val="24"/>
              </w:rPr>
            </w:pPr>
            <w:r w:rsidRPr="00F61D8E">
              <w:rPr>
                <w:sz w:val="24"/>
                <w:szCs w:val="24"/>
              </w:rPr>
              <w:t>Прекратить введение за 4 ч до ЛП, подтвердить нормальным АЧТВ. Повторное начало гепаринотерапии — через 1 ч после ЛП</w:t>
            </w:r>
          </w:p>
        </w:tc>
      </w:tr>
      <w:tr w:rsidR="00A60E76" w:rsidRPr="003C7544" w14:paraId="18D298E5" w14:textId="77777777" w:rsidTr="00E00201">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C476123" w14:textId="77777777" w:rsidR="00A60E76" w:rsidRPr="00F61D8E" w:rsidRDefault="00A60E76" w:rsidP="00E00201">
            <w:pPr>
              <w:pStyle w:val="table-text-0"/>
              <w:spacing w:before="0" w:after="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6668E2" w14:textId="77777777" w:rsidR="00A60E76" w:rsidRPr="00F61D8E" w:rsidRDefault="00A60E76" w:rsidP="00E00201">
            <w:pPr>
              <w:pStyle w:val="table-text-0"/>
              <w:spacing w:before="0" w:after="0"/>
              <w:rPr>
                <w:sz w:val="24"/>
                <w:szCs w:val="24"/>
              </w:rPr>
            </w:pPr>
            <w:r w:rsidRPr="00F61D8E">
              <w:rPr>
                <w:sz w:val="24"/>
                <w:szCs w:val="24"/>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A60E76" w:rsidRPr="00F61D8E" w14:paraId="502556D4" w14:textId="77777777" w:rsidTr="00E00201">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2404728" w14:textId="77777777" w:rsidR="00A60E76" w:rsidRPr="00F61D8E" w:rsidRDefault="00A60E76" w:rsidP="00E00201">
            <w:pPr>
              <w:pStyle w:val="table-text-0"/>
              <w:spacing w:before="0" w:after="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6F6ABB0" w14:textId="77777777" w:rsidR="00A60E76" w:rsidRPr="00F61D8E" w:rsidRDefault="00A60E76" w:rsidP="00E00201">
            <w:pPr>
              <w:pStyle w:val="table-text-0"/>
              <w:spacing w:before="0" w:after="0"/>
              <w:rPr>
                <w:sz w:val="24"/>
                <w:szCs w:val="24"/>
              </w:rPr>
            </w:pPr>
            <w:r w:rsidRPr="00F61D8E">
              <w:rPr>
                <w:sz w:val="24"/>
                <w:szCs w:val="24"/>
              </w:rPr>
              <w:t>Нет данных о безопасном интервале. Следить за уровнем фибриногена</w:t>
            </w:r>
          </w:p>
        </w:tc>
      </w:tr>
    </w:tbl>
    <w:p w14:paraId="4380DF54" w14:textId="77777777" w:rsidR="00A60E76" w:rsidRPr="00F61D8E" w:rsidRDefault="00A60E76" w:rsidP="00A60E76">
      <w:pPr>
        <w:autoSpaceDE w:val="0"/>
        <w:autoSpaceDN w:val="0"/>
        <w:adjustRightInd w:val="0"/>
      </w:pPr>
    </w:p>
    <w:p w14:paraId="42046AF6" w14:textId="4B6C8F6D" w:rsidR="00A60E76" w:rsidRPr="008E07CB" w:rsidRDefault="00A60E76" w:rsidP="00A60E76">
      <w:pPr>
        <w:autoSpaceDE w:val="0"/>
        <w:autoSpaceDN w:val="0"/>
        <w:adjustRightInd w:val="0"/>
        <w:ind w:firstLine="709"/>
      </w:pPr>
      <w:r w:rsidRPr="008E07CB">
        <w:t>У пациентов с коагулологическими нарушениями необходимо предусмотреть условия, минимизирующие опасн</w:t>
      </w:r>
      <w:r w:rsidR="008E07CB" w:rsidRPr="008E07CB">
        <w:t>ость геморрагических осложнений.</w:t>
      </w:r>
    </w:p>
    <w:p w14:paraId="3E884A37" w14:textId="137E617B" w:rsidR="00A60E76" w:rsidRPr="008E07CB" w:rsidRDefault="008E07CB" w:rsidP="00A60E76">
      <w:pPr>
        <w:pStyle w:val="FitzBullet"/>
        <w:widowControl w:val="0"/>
        <w:numPr>
          <w:ilvl w:val="0"/>
          <w:numId w:val="145"/>
        </w:numPr>
        <w:spacing w:before="0" w:after="0"/>
      </w:pPr>
      <w:r w:rsidRPr="008E07CB">
        <w:t xml:space="preserve">При дефиците факторов </w:t>
      </w:r>
      <w:r w:rsidRPr="008E07CB">
        <w:rPr>
          <w:lang w:val="en-US"/>
        </w:rPr>
        <w:t>VIII</w:t>
      </w:r>
      <w:r w:rsidRPr="008E07CB">
        <w:t xml:space="preserve">, </w:t>
      </w:r>
      <w:r w:rsidRPr="008E07CB">
        <w:rPr>
          <w:lang w:val="en-US"/>
        </w:rPr>
        <w:t>IX</w:t>
      </w:r>
      <w:r w:rsidR="00A60E76" w:rsidRPr="008E07CB">
        <w:t> — для проведения ЛП достаточно повышение уровня дефицитного фактора &gt; 40%.</w:t>
      </w:r>
    </w:p>
    <w:p w14:paraId="0D93FA92" w14:textId="1E6318C4" w:rsidR="00A60E76" w:rsidRPr="008E07CB" w:rsidRDefault="008E07CB" w:rsidP="00A60E76">
      <w:pPr>
        <w:pStyle w:val="FitzBullet"/>
        <w:widowControl w:val="0"/>
        <w:numPr>
          <w:ilvl w:val="0"/>
          <w:numId w:val="145"/>
        </w:numPr>
        <w:spacing w:before="0" w:after="0"/>
      </w:pPr>
      <w:r w:rsidRPr="008E07CB">
        <w:t>При тромбоцитопении</w:t>
      </w:r>
      <w:r w:rsidR="00A60E76" w:rsidRPr="008E07CB">
        <w:t xml:space="preserve"> — противопоказанием служит уровень тромбоцитов ниже 20 х 10</w:t>
      </w:r>
      <w:r w:rsidR="00A60E76" w:rsidRPr="008E07CB">
        <w:rPr>
          <w:vertAlign w:val="superscript"/>
        </w:rPr>
        <w:t>9</w:t>
      </w:r>
      <w:r w:rsidR="00A60E76" w:rsidRPr="008E07CB">
        <w:t>/л.</w:t>
      </w:r>
    </w:p>
    <w:p w14:paraId="01007DAC" w14:textId="5EBE30E3" w:rsidR="00A60E76" w:rsidRPr="008E07CB" w:rsidRDefault="008E07CB" w:rsidP="00A60E76">
      <w:pPr>
        <w:pStyle w:val="FitzBullet"/>
        <w:widowControl w:val="0"/>
        <w:numPr>
          <w:ilvl w:val="0"/>
          <w:numId w:val="145"/>
        </w:numPr>
        <w:spacing w:before="0" w:after="0"/>
      </w:pPr>
      <w:r w:rsidRPr="008E07CB">
        <w:t>При дефиците фактора</w:t>
      </w:r>
      <w:r w:rsidR="00A60E76" w:rsidRPr="008E07CB">
        <w:t xml:space="preserve"> Виллебранда — ЛП можно выполнять при плазменной активности фактора Виллебранда &gt; 50%.</w:t>
      </w:r>
    </w:p>
    <w:p w14:paraId="0AE1DFAB" w14:textId="77777777" w:rsidR="00A60E76" w:rsidRDefault="00A60E76" w:rsidP="00A60E76">
      <w:pPr>
        <w:pStyle w:val="2"/>
        <w:spacing w:before="0"/>
        <w:rPr>
          <w:b w:val="0"/>
          <w:lang w:val="ru-RU"/>
        </w:rPr>
      </w:pPr>
    </w:p>
    <w:p w14:paraId="164E4EBC" w14:textId="1D14669B" w:rsidR="00A60E76" w:rsidRPr="00B611F7" w:rsidRDefault="00A60E76" w:rsidP="00A60E76">
      <w:pPr>
        <w:ind w:firstLine="708"/>
        <w:rPr>
          <w:b/>
          <w:bCs/>
          <w:u w:val="single"/>
        </w:rPr>
      </w:pPr>
      <w:r w:rsidRPr="00B611F7">
        <w:rPr>
          <w:u w:val="single"/>
        </w:rPr>
        <w:t xml:space="preserve">Обработка кожи перед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FD3A21">
        <w:rPr>
          <w:noProof/>
        </w:rPr>
        <w:t>[199</w:t>
      </w:r>
      <w:r w:rsidR="00832751" w:rsidRPr="00832751">
        <w:rPr>
          <w:noProof/>
        </w:rPr>
        <w:t>]</w:t>
      </w:r>
      <w:r w:rsidRPr="00B611F7">
        <w:rPr>
          <w:b/>
          <w:bCs/>
          <w:u w:val="single"/>
        </w:rPr>
        <w:fldChar w:fldCharType="end"/>
      </w:r>
    </w:p>
    <w:p w14:paraId="552F3655" w14:textId="77777777" w:rsidR="00A60E76" w:rsidRPr="00F61D8E" w:rsidRDefault="00A60E76" w:rsidP="00A60E76">
      <w:pPr>
        <w:ind w:firstLine="709"/>
      </w:pPr>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0F444DA3" w14:textId="77777777" w:rsidR="00A60E76" w:rsidRPr="00F61D8E" w:rsidRDefault="00A60E76" w:rsidP="00A60E76">
      <w:pPr>
        <w:ind w:firstLine="709"/>
      </w:pPr>
      <w:r w:rsidRPr="00F61D8E">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4A630D7A" w14:textId="77777777" w:rsidR="00A60E76" w:rsidRDefault="00A60E76" w:rsidP="00A60E76">
      <w:pPr>
        <w:pStyle w:val="2"/>
        <w:spacing w:before="0"/>
        <w:ind w:firstLine="709"/>
        <w:rPr>
          <w:b w:val="0"/>
          <w:lang w:val="ru-RU"/>
        </w:rPr>
      </w:pPr>
    </w:p>
    <w:p w14:paraId="5508E20D" w14:textId="4CA3A994" w:rsidR="00A60E76" w:rsidRPr="00B611F7" w:rsidRDefault="00A60E76" w:rsidP="00A60E76">
      <w:pPr>
        <w:ind w:left="1" w:firstLine="708"/>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FD3A21">
        <w:rPr>
          <w:noProof/>
        </w:rPr>
        <w:t>[199</w:t>
      </w:r>
      <w:r w:rsidR="00832751" w:rsidRPr="00832751">
        <w:rPr>
          <w:noProof/>
        </w:rPr>
        <w:t>]</w:t>
      </w:r>
      <w:r w:rsidRPr="00B611F7">
        <w:rPr>
          <w:b/>
          <w:bCs/>
          <w:u w:val="single"/>
        </w:rPr>
        <w:fldChar w:fldCharType="end"/>
      </w:r>
    </w:p>
    <w:p w14:paraId="50D4F9AB" w14:textId="77777777" w:rsidR="00A60E76" w:rsidRPr="00F61D8E" w:rsidRDefault="00A60E76" w:rsidP="00A60E76">
      <w:pPr>
        <w:ind w:firstLine="709"/>
      </w:pPr>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157AF302" w14:textId="77777777" w:rsidR="00A60E76" w:rsidRPr="00F61D8E" w:rsidRDefault="00A60E76" w:rsidP="00A60E76">
      <w:pPr>
        <w:ind w:firstLine="709"/>
      </w:pPr>
      <w:r w:rsidRPr="00F61D8E">
        <w:lastRenderedPageBreak/>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28C95E0F" w14:textId="77777777" w:rsidR="00A60E76" w:rsidRPr="00F61D8E" w:rsidRDefault="00A60E76" w:rsidP="00A60E76">
      <w:pPr>
        <w:ind w:firstLine="709"/>
      </w:pPr>
      <w:r w:rsidRPr="00F61D8E">
        <w:t>У больных с ожирением выбрать место пункции в 100% помогает ультразвуковой контроль.</w:t>
      </w:r>
    </w:p>
    <w:p w14:paraId="502A201E" w14:textId="77777777" w:rsidR="00A60E76" w:rsidRDefault="00A60E76" w:rsidP="00A60E76">
      <w:pPr>
        <w:pStyle w:val="2"/>
        <w:spacing w:before="0"/>
        <w:ind w:firstLine="709"/>
        <w:rPr>
          <w:b w:val="0"/>
          <w:lang w:val="ru-RU"/>
        </w:rPr>
      </w:pPr>
    </w:p>
    <w:p w14:paraId="7B1F015A" w14:textId="3EFBC133" w:rsidR="00A60E76" w:rsidRPr="00B611F7" w:rsidRDefault="00A60E76" w:rsidP="00A60E76">
      <w:pPr>
        <w:ind w:left="1" w:firstLine="708"/>
        <w:rPr>
          <w:b/>
          <w:bCs/>
          <w:u w:val="single"/>
        </w:rPr>
      </w:pPr>
      <w:r w:rsidRPr="00B611F7">
        <w:rPr>
          <w:u w:val="single"/>
        </w:rPr>
        <w:t xml:space="preserve">Локальная анестезия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FD3A21">
        <w:rPr>
          <w:noProof/>
        </w:rPr>
        <w:t>[199</w:t>
      </w:r>
      <w:r w:rsidR="00832751" w:rsidRPr="00832751">
        <w:rPr>
          <w:noProof/>
        </w:rPr>
        <w:t>]</w:t>
      </w:r>
      <w:r w:rsidRPr="00B611F7">
        <w:rPr>
          <w:b/>
          <w:bCs/>
          <w:u w:val="single"/>
        </w:rPr>
        <w:fldChar w:fldCharType="end"/>
      </w:r>
    </w:p>
    <w:p w14:paraId="6F83CD75" w14:textId="77777777" w:rsidR="00A60E76" w:rsidRPr="00F61D8E" w:rsidRDefault="00A60E76" w:rsidP="00A60E76">
      <w:pPr>
        <w:ind w:firstLine="709"/>
      </w:pPr>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2E6DF3C5" w14:textId="4C095B16" w:rsidR="00A60E76" w:rsidRPr="00B611F7" w:rsidRDefault="00A60E76" w:rsidP="00A60E76">
      <w:pPr>
        <w:ind w:left="1" w:firstLine="708"/>
        <w:rPr>
          <w:b/>
          <w:bCs/>
          <w:u w:val="single"/>
        </w:rPr>
      </w:pPr>
      <w:r w:rsidRPr="00B611F7">
        <w:rPr>
          <w:u w:val="single"/>
        </w:rPr>
        <w:t xml:space="preserve">Выполнение ЛП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FD3A21">
        <w:rPr>
          <w:noProof/>
        </w:rPr>
        <w:t>[199</w:t>
      </w:r>
      <w:r w:rsidR="00832751" w:rsidRPr="00832751">
        <w:rPr>
          <w:noProof/>
        </w:rPr>
        <w:t>]</w:t>
      </w:r>
      <w:r w:rsidRPr="00B611F7">
        <w:rPr>
          <w:b/>
          <w:bCs/>
          <w:u w:val="single"/>
        </w:rPr>
        <w:fldChar w:fldCharType="end"/>
      </w:r>
    </w:p>
    <w:p w14:paraId="4B2DA68E" w14:textId="77777777" w:rsidR="00A60E76" w:rsidRPr="00F61D8E" w:rsidRDefault="00A60E76" w:rsidP="00A60E76">
      <w:pPr>
        <w:ind w:firstLine="709"/>
      </w:pPr>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315B7532" w14:textId="77777777" w:rsidR="00A60E76" w:rsidRPr="00F61D8E" w:rsidRDefault="00A60E76" w:rsidP="00A60E76">
      <w:pPr>
        <w:ind w:firstLine="709"/>
      </w:pPr>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1CABD050" w14:textId="77777777" w:rsidR="00A60E76" w:rsidRPr="00F61D8E" w:rsidRDefault="00A60E76" w:rsidP="00A60E76">
      <w:pPr>
        <w:ind w:firstLine="709"/>
      </w:pPr>
      <w:r w:rsidRPr="00F61D8E">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06635C0A" w14:textId="77777777" w:rsidR="00A60E76" w:rsidRPr="00F61D8E" w:rsidRDefault="00A60E76" w:rsidP="00A60E76">
      <w:pPr>
        <w:ind w:firstLine="709"/>
      </w:pPr>
      <w:r w:rsidRPr="00F61D8E">
        <w:lastRenderedPageBreak/>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2CCEB058" w14:textId="77777777" w:rsidR="00A60E76" w:rsidRDefault="00A60E76" w:rsidP="00A60E76">
      <w:pPr>
        <w:ind w:firstLine="709"/>
        <w:rPr>
          <w:u w:val="single"/>
        </w:rPr>
      </w:pPr>
    </w:p>
    <w:p w14:paraId="104FE91A" w14:textId="59205DBE" w:rsidR="00A60E76" w:rsidRPr="00757D98" w:rsidRDefault="00A60E76" w:rsidP="00A60E76">
      <w:pPr>
        <w:ind w:firstLine="709"/>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FD3A21">
        <w:rPr>
          <w:iCs/>
          <w:noProof/>
        </w:rPr>
        <w:t>[199</w:t>
      </w:r>
      <w:r w:rsidR="00832751" w:rsidRPr="00832751">
        <w:rPr>
          <w:iCs/>
          <w:noProof/>
        </w:rPr>
        <w:t>]</w:t>
      </w:r>
      <w:r w:rsidRPr="00142831">
        <w:rPr>
          <w:i/>
          <w:iCs/>
          <w:u w:val="single"/>
        </w:rPr>
        <w:fldChar w:fldCharType="end"/>
      </w:r>
      <w:r w:rsidRPr="00FD3A21">
        <w:rPr>
          <w:i/>
          <w:iCs/>
        </w:rPr>
        <w:t>:</w:t>
      </w:r>
    </w:p>
    <w:p w14:paraId="64AE48B5" w14:textId="77777777" w:rsidR="00A60E76" w:rsidRPr="00F61D8E" w:rsidRDefault="00A60E76" w:rsidP="00A60E76">
      <w:pPr>
        <w:pStyle w:val="aff"/>
        <w:widowControl w:val="0"/>
        <w:numPr>
          <w:ilvl w:val="0"/>
          <w:numId w:val="142"/>
        </w:numPr>
      </w:pPr>
      <w:r w:rsidRPr="00F61D8E">
        <w:t xml:space="preserve">Общий (клинический) анализ спинномозговой жидкости </w:t>
      </w:r>
    </w:p>
    <w:p w14:paraId="0D2845C9" w14:textId="77777777" w:rsidR="00A60E76" w:rsidRPr="00F61D8E" w:rsidRDefault="00A60E76" w:rsidP="00A60E76">
      <w:pPr>
        <w:pStyle w:val="aff"/>
        <w:widowControl w:val="0"/>
        <w:numPr>
          <w:ilvl w:val="0"/>
          <w:numId w:val="142"/>
        </w:numPr>
      </w:pPr>
      <w:r w:rsidRPr="00F61D8E">
        <w:t>Цитологическое исследование клеток спинномозговой жидкости</w:t>
      </w:r>
    </w:p>
    <w:p w14:paraId="5D09F76D" w14:textId="77777777" w:rsidR="00A60E76" w:rsidRPr="00F61D8E" w:rsidRDefault="00A60E76" w:rsidP="00A60E76">
      <w:pPr>
        <w:pStyle w:val="aff"/>
        <w:widowControl w:val="0"/>
        <w:numPr>
          <w:ilvl w:val="0"/>
          <w:numId w:val="142"/>
        </w:numPr>
      </w:pPr>
      <w:r w:rsidRPr="00F61D8E">
        <w:t>Определение крови в спинномозговой жидкости</w:t>
      </w:r>
    </w:p>
    <w:p w14:paraId="6265EE68" w14:textId="77777777" w:rsidR="00A60E76" w:rsidRPr="00F61D8E" w:rsidRDefault="00A60E76" w:rsidP="00A60E76">
      <w:pPr>
        <w:pStyle w:val="aff"/>
        <w:widowControl w:val="0"/>
        <w:numPr>
          <w:ilvl w:val="0"/>
          <w:numId w:val="142"/>
        </w:numPr>
      </w:pPr>
      <w:r w:rsidRPr="00F61D8E">
        <w:t>Исследование уровня белка в спинномозговой жидкости</w:t>
      </w:r>
    </w:p>
    <w:p w14:paraId="7B77F580" w14:textId="77777777" w:rsidR="00A60E76" w:rsidRPr="00F61D8E" w:rsidRDefault="00A60E76" w:rsidP="00A60E76">
      <w:pPr>
        <w:pStyle w:val="aff"/>
        <w:widowControl w:val="0"/>
        <w:numPr>
          <w:ilvl w:val="0"/>
          <w:numId w:val="142"/>
        </w:numPr>
      </w:pPr>
      <w:r w:rsidRPr="00F61D8E">
        <w:t>Тесты на аномальный белок в спинномозговой жидкости</w:t>
      </w:r>
    </w:p>
    <w:p w14:paraId="44123B04" w14:textId="77777777" w:rsidR="00A60E76" w:rsidRPr="00F61D8E" w:rsidRDefault="00A60E76" w:rsidP="00A60E76">
      <w:pPr>
        <w:pStyle w:val="aff"/>
        <w:widowControl w:val="0"/>
        <w:numPr>
          <w:ilvl w:val="0"/>
          <w:numId w:val="142"/>
        </w:numPr>
      </w:pPr>
      <w:r w:rsidRPr="00F61D8E">
        <w:t>Исследование физических свойств спинномозговой жидкости</w:t>
      </w:r>
    </w:p>
    <w:p w14:paraId="0A6EEAB0" w14:textId="77777777" w:rsidR="00A60E76" w:rsidRPr="00F61D8E" w:rsidRDefault="00A60E76" w:rsidP="00A60E76">
      <w:pPr>
        <w:pStyle w:val="aff"/>
        <w:widowControl w:val="0"/>
        <w:numPr>
          <w:ilvl w:val="0"/>
          <w:numId w:val="142"/>
        </w:numPr>
      </w:pPr>
      <w:r w:rsidRPr="00F61D8E">
        <w:t>Исследование уровня лактата в спинномозговой жидкости</w:t>
      </w:r>
    </w:p>
    <w:p w14:paraId="5C2E1A6F" w14:textId="77777777" w:rsidR="00A60E76" w:rsidRPr="00F61D8E" w:rsidRDefault="00A60E76" w:rsidP="00A60E76">
      <w:pPr>
        <w:pStyle w:val="aff"/>
        <w:widowControl w:val="0"/>
        <w:numPr>
          <w:ilvl w:val="0"/>
          <w:numId w:val="142"/>
        </w:numPr>
      </w:pPr>
      <w:r w:rsidRPr="00F61D8E">
        <w:t>Исследование уровня глюкозы в спинномозговой жидкости</w:t>
      </w:r>
    </w:p>
    <w:p w14:paraId="6FB8EC83" w14:textId="77777777" w:rsidR="00A60E76" w:rsidRDefault="00A60E76" w:rsidP="00A60E76">
      <w:pPr>
        <w:pStyle w:val="aff"/>
        <w:widowControl w:val="0"/>
        <w:numPr>
          <w:ilvl w:val="0"/>
          <w:numId w:val="142"/>
        </w:numPr>
      </w:pPr>
      <w:r w:rsidRPr="00F61D8E">
        <w:t>Микроскопическое исследование спинномозговой жидкости, подсчет клеток в счетной камере (определение цитоза)</w:t>
      </w:r>
    </w:p>
    <w:p w14:paraId="245655C7" w14:textId="77777777" w:rsidR="00A60E76" w:rsidRPr="00DA5B95" w:rsidRDefault="00A60E76" w:rsidP="00A60E76">
      <w:pPr>
        <w:pStyle w:val="aff"/>
        <w:widowControl w:val="0"/>
        <w:numPr>
          <w:ilvl w:val="0"/>
          <w:numId w:val="142"/>
        </w:numPr>
      </w:pPr>
      <w:r w:rsidRPr="00DA5B95">
        <w:t xml:space="preserve">При показаниях проводятся исследования для идентификации возбудителя нейроинфекций: </w:t>
      </w:r>
    </w:p>
    <w:p w14:paraId="1F257442" w14:textId="77777777" w:rsidR="00A60E76" w:rsidRPr="00F61D8E" w:rsidRDefault="00A60E76" w:rsidP="00A60E76">
      <w:pPr>
        <w:pStyle w:val="aff"/>
        <w:widowControl w:val="0"/>
        <w:numPr>
          <w:ilvl w:val="1"/>
          <w:numId w:val="142"/>
        </w:numPr>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7AE9CDF5" w14:textId="77777777" w:rsidR="00A60E76" w:rsidRPr="00F61D8E" w:rsidRDefault="00A60E76" w:rsidP="00A60E76">
      <w:pPr>
        <w:pStyle w:val="table-text-0"/>
        <w:widowControl w:val="0"/>
        <w:numPr>
          <w:ilvl w:val="1"/>
          <w:numId w:val="142"/>
        </w:numPr>
        <w:spacing w:before="0" w:after="0"/>
        <w:rPr>
          <w:sz w:val="24"/>
          <w:szCs w:val="24"/>
        </w:rPr>
      </w:pPr>
      <w:r>
        <w:rPr>
          <w:vanish/>
          <w:sz w:val="24"/>
          <w:szCs w:val="24"/>
        </w:rPr>
        <w:t>М</w:t>
      </w:r>
      <w:r w:rsidRPr="00F61D8E">
        <w:rPr>
          <w:sz w:val="24"/>
          <w:szCs w:val="24"/>
        </w:rPr>
        <w:t xml:space="preserve">олекулярно-биологическое исследование спинномозговой жидкости на вирусы герпетической группы – простого герпеса 1 и 2 типов (Herpes simplex virus types 1, 2), вирус герпеса 6 типа (HHV6), цитомегаловирус (Cytomegalovirus); вирус Эпштейна-Барр, вирус ветряной оспы и опоясывающего лишая (Varicella-Zoster virus); на парвовирус B19 (Parvovirus B19); вирус краснухи, на листерии, на синегнойную палочку Pseudomonas aeruginosa; на пиогенный стрептококк Streptococcus pyogenes, на метициллин-чувствительные и метициллин-резистентные Staphylococcus aureus, метициллин-резистентные коагулазонегативные Staphylococcus spp.; на токсоплазмы (Toxoplasma gondii); пневмококк; на бореллиоз; на </w:t>
      </w:r>
      <w:r w:rsidRPr="00F61D8E">
        <w:rPr>
          <w:sz w:val="24"/>
          <w:szCs w:val="24"/>
        </w:rPr>
        <w:lastRenderedPageBreak/>
        <w:t>лептоспироз, и другие возбудители, в том числе, методом ПЦР.</w:t>
      </w:r>
    </w:p>
    <w:p w14:paraId="768F22DE" w14:textId="77777777" w:rsidR="00A60E76" w:rsidRPr="00F61D8E" w:rsidRDefault="00A60E76" w:rsidP="00A60E76">
      <w:pPr>
        <w:pStyle w:val="aff"/>
        <w:widowControl w:val="0"/>
        <w:numPr>
          <w:ilvl w:val="0"/>
          <w:numId w:val="142"/>
        </w:numPr>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6C398A05" w14:textId="77777777" w:rsidR="00A60E76" w:rsidRPr="00F61D8E" w:rsidRDefault="00A60E76" w:rsidP="00A60E76">
      <w:pPr>
        <w:pStyle w:val="aff"/>
        <w:ind w:left="1145"/>
      </w:pPr>
    </w:p>
    <w:p w14:paraId="7670C6E4" w14:textId="613D331D" w:rsidR="00A60E76" w:rsidRPr="00002ED5" w:rsidRDefault="00A60E76" w:rsidP="00A60E76">
      <w:pPr>
        <w:ind w:firstLine="709"/>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FD3A21">
        <w:rPr>
          <w:iCs/>
          <w:noProof/>
        </w:rPr>
        <w:t>[199</w:t>
      </w:r>
      <w:r w:rsidR="00832751" w:rsidRPr="00832751">
        <w:rPr>
          <w:iCs/>
          <w:noProof/>
        </w:rPr>
        <w:t>]</w:t>
      </w:r>
      <w:r w:rsidRPr="00142831">
        <w:rPr>
          <w:i/>
          <w:iCs/>
          <w:u w:val="single"/>
        </w:rPr>
        <w:fldChar w:fldCharType="end"/>
      </w:r>
    </w:p>
    <w:p w14:paraId="5F8B1A61" w14:textId="77777777" w:rsidR="00A60E76" w:rsidRPr="00002ED5" w:rsidRDefault="00A60E76" w:rsidP="00A60E76">
      <w:pPr>
        <w:pBdr>
          <w:top w:val="none" w:sz="96" w:space="0" w:color="FFFFFF" w:frame="1"/>
        </w:pBdr>
        <w:ind w:firstLine="709"/>
        <w:rPr>
          <w:u w:val="single"/>
        </w:rPr>
      </w:pPr>
      <w:r w:rsidRPr="00002ED5">
        <w:rPr>
          <w:u w:val="single"/>
        </w:rPr>
        <w:t>Результаты исследований для идентификации возбудителя нейроинфекции в СМЖ</w:t>
      </w:r>
    </w:p>
    <w:p w14:paraId="767FD752" w14:textId="77777777" w:rsidR="00A60E76" w:rsidRPr="00F61D8E" w:rsidRDefault="00A60E76" w:rsidP="00A60E76">
      <w:pPr>
        <w:pBdr>
          <w:top w:val="none" w:sz="96" w:space="0" w:color="FFFFFF" w:frame="1"/>
        </w:pBdr>
        <w:ind w:firstLine="709"/>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21746E0F" w14:textId="77777777" w:rsidR="00A60E76" w:rsidRPr="003C7544" w:rsidRDefault="00A60E76" w:rsidP="00A60E76">
      <w:pPr>
        <w:pBdr>
          <w:top w:val="none" w:sz="96" w:space="0" w:color="FFFFFF" w:frame="1"/>
        </w:pBdr>
        <w:ind w:firstLine="709"/>
        <w:rPr>
          <w:u w:val="single"/>
        </w:rPr>
      </w:pPr>
    </w:p>
    <w:p w14:paraId="0AAF064D" w14:textId="77777777" w:rsidR="00A60E76" w:rsidRPr="00F61D8E" w:rsidRDefault="00A60E76" w:rsidP="00A60E76">
      <w:pPr>
        <w:pBdr>
          <w:top w:val="none" w:sz="96" w:space="0" w:color="FFFFFF" w:frame="1"/>
        </w:pBdr>
        <w:ind w:firstLine="709"/>
        <w:rPr>
          <w:u w:val="single"/>
        </w:rPr>
      </w:pPr>
      <w:r w:rsidRPr="003C7544">
        <w:rPr>
          <w:u w:val="single"/>
        </w:rPr>
        <w:t>Давление ликвора</w:t>
      </w:r>
    </w:p>
    <w:p w14:paraId="77916B12" w14:textId="77777777" w:rsidR="00A60E76" w:rsidRPr="00F61D8E" w:rsidRDefault="00A60E76" w:rsidP="00A60E76">
      <w:pPr>
        <w:pBdr>
          <w:top w:val="none" w:sz="96" w:space="0" w:color="FFFFFF" w:frame="1"/>
        </w:pBdr>
        <w:ind w:firstLine="709"/>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20C58D19" w14:textId="77777777" w:rsidR="00A60E76" w:rsidRPr="00F61D8E" w:rsidRDefault="00A60E76" w:rsidP="00A60E76">
      <w:pPr>
        <w:pBdr>
          <w:top w:val="none" w:sz="96" w:space="0" w:color="FFFFFF" w:frame="1"/>
        </w:pBdr>
        <w:ind w:firstLine="709"/>
        <w:rPr>
          <w:u w:val="single"/>
        </w:rPr>
      </w:pPr>
    </w:p>
    <w:p w14:paraId="55C2BFCA" w14:textId="15C4A3A8" w:rsidR="00A60E76" w:rsidRPr="00F61D8E" w:rsidRDefault="00A60E76" w:rsidP="00A60E76">
      <w:pPr>
        <w:pBdr>
          <w:top w:val="none" w:sz="96" w:space="0" w:color="FFFFFF" w:frame="1"/>
        </w:pBdr>
        <w:ind w:firstLine="709"/>
        <w:rPr>
          <w:u w:val="single"/>
        </w:rPr>
      </w:pPr>
      <w:r w:rsidRPr="00F61D8E">
        <w:rPr>
          <w:u w:val="single"/>
        </w:rPr>
        <w:t>Цитоз и содержание белка в СМЖ</w:t>
      </w:r>
      <w:r w:rsidRPr="00142831">
        <w:rPr>
          <w:u w:val="single"/>
        </w:rPr>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FD3A21">
        <w:rPr>
          <w:iCs/>
          <w:noProof/>
        </w:rPr>
        <w:t>[199</w:t>
      </w:r>
      <w:r w:rsidR="00832751" w:rsidRPr="00832751">
        <w:rPr>
          <w:iCs/>
          <w:noProof/>
        </w:rPr>
        <w:t>]</w:t>
      </w:r>
      <w:r w:rsidRPr="00142831">
        <w:rPr>
          <w:i/>
          <w:iCs/>
          <w:u w:val="single"/>
        </w:rPr>
        <w:fldChar w:fldCharType="end"/>
      </w:r>
    </w:p>
    <w:p w14:paraId="2B447BB4" w14:textId="77777777" w:rsidR="00A60E76" w:rsidRPr="00F61D8E" w:rsidRDefault="00A60E76" w:rsidP="00A60E76">
      <w:pPr>
        <w:pBdr>
          <w:top w:val="none" w:sz="96" w:space="0" w:color="FFFFFF" w:frame="1"/>
        </w:pBdr>
        <w:ind w:firstLine="709"/>
      </w:pPr>
      <w:r w:rsidRPr="00F61D8E">
        <w:lastRenderedPageBreak/>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7D4A81A0" w14:textId="77777777" w:rsidR="00A60E76" w:rsidRDefault="00A60E76" w:rsidP="00A60E76">
      <w:pPr>
        <w:pBdr>
          <w:top w:val="none" w:sz="96" w:space="0" w:color="FFFFFF" w:frame="1"/>
        </w:pBdr>
        <w:ind w:firstLine="709"/>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2E5BE424" w14:textId="77777777" w:rsidR="00A60E76" w:rsidRDefault="00A60E76" w:rsidP="00A60E76">
      <w:pPr>
        <w:pBdr>
          <w:top w:val="none" w:sz="96" w:space="0" w:color="FFFFFF" w:frame="1"/>
        </w:pBdr>
        <w:ind w:firstLine="709"/>
      </w:pPr>
      <w:r w:rsidRPr="000C5BF8">
        <w:t xml:space="preserve">Нормальные параметры СМЖ приведены в таб.2. </w:t>
      </w:r>
    </w:p>
    <w:p w14:paraId="164C0D3A" w14:textId="77777777" w:rsidR="00A60E76" w:rsidRDefault="00A60E76" w:rsidP="00A60E76">
      <w:pPr>
        <w:pBdr>
          <w:top w:val="none" w:sz="96" w:space="0" w:color="FFFFFF" w:frame="1"/>
        </w:pBdr>
      </w:pPr>
    </w:p>
    <w:p w14:paraId="7EA41CDE" w14:textId="0A5432CA" w:rsidR="00A60E76" w:rsidRPr="00BB0502" w:rsidRDefault="00A60E76" w:rsidP="00A60E76">
      <w:pPr>
        <w:pBdr>
          <w:top w:val="none" w:sz="96" w:space="0" w:color="FFFFFF" w:frame="1"/>
        </w:pBdr>
      </w:pPr>
      <w:r w:rsidRPr="00BB0502">
        <w:t>Таблица 2. Характеристика СМЖ в норме</w:t>
      </w:r>
      <w:r w:rsidRPr="00142831">
        <w:t xml:space="preserve"> </w:t>
      </w:r>
      <w:r w:rsidRPr="00142831">
        <w:rPr>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u w:val="single"/>
        </w:rPr>
        <w:fldChar w:fldCharType="separate"/>
      </w:r>
      <w:r w:rsidR="00C91D46">
        <w:rPr>
          <w:iCs/>
          <w:noProof/>
        </w:rPr>
        <w:t>[199</w:t>
      </w:r>
      <w:r w:rsidR="00832751" w:rsidRPr="00832751">
        <w:rPr>
          <w:iCs/>
          <w:noProof/>
        </w:rPr>
        <w:t>]</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A60E76" w:rsidRPr="00F61D8E" w14:paraId="532F3D74" w14:textId="77777777" w:rsidTr="00E00201">
        <w:tc>
          <w:tcPr>
            <w:tcW w:w="2093" w:type="dxa"/>
          </w:tcPr>
          <w:p w14:paraId="78F476B1"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557A62DB"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Нормальные величины</w:t>
            </w:r>
          </w:p>
        </w:tc>
      </w:tr>
      <w:tr w:rsidR="00A60E76" w:rsidRPr="00F61D8E" w14:paraId="01CA111A" w14:textId="77777777" w:rsidTr="00E00201">
        <w:tc>
          <w:tcPr>
            <w:tcW w:w="2093" w:type="dxa"/>
          </w:tcPr>
          <w:p w14:paraId="5655796F"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Цвет</w:t>
            </w:r>
          </w:p>
        </w:tc>
        <w:tc>
          <w:tcPr>
            <w:tcW w:w="4677" w:type="dxa"/>
          </w:tcPr>
          <w:p w14:paraId="28207F8D" w14:textId="77777777" w:rsidR="00A60E76" w:rsidRPr="00F61D8E" w:rsidRDefault="00A60E76" w:rsidP="00E00201">
            <w:pPr>
              <w:pStyle w:val="table-text-0"/>
              <w:numPr>
                <w:ilvl w:val="12"/>
                <w:numId w:val="0"/>
              </w:numPr>
              <w:spacing w:before="0" w:after="0"/>
              <w:rPr>
                <w:sz w:val="24"/>
                <w:szCs w:val="24"/>
              </w:rPr>
            </w:pPr>
            <w:r w:rsidRPr="00F61D8E">
              <w:rPr>
                <w:sz w:val="24"/>
                <w:szCs w:val="24"/>
              </w:rPr>
              <w:t>Бесцветный</w:t>
            </w:r>
          </w:p>
        </w:tc>
      </w:tr>
      <w:tr w:rsidR="00A60E76" w:rsidRPr="00F61D8E" w14:paraId="133A35D7" w14:textId="77777777" w:rsidTr="00E00201">
        <w:tc>
          <w:tcPr>
            <w:tcW w:w="2093" w:type="dxa"/>
          </w:tcPr>
          <w:p w14:paraId="3FFED3DC"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2E12685B" w14:textId="77777777" w:rsidR="00A60E76" w:rsidRPr="00F61D8E" w:rsidRDefault="00A60E76" w:rsidP="00E00201">
            <w:pPr>
              <w:pStyle w:val="table-text-0"/>
              <w:numPr>
                <w:ilvl w:val="12"/>
                <w:numId w:val="0"/>
              </w:numPr>
              <w:spacing w:before="0" w:after="0"/>
              <w:rPr>
                <w:sz w:val="24"/>
                <w:szCs w:val="24"/>
              </w:rPr>
            </w:pPr>
            <w:r w:rsidRPr="00F61D8E">
              <w:rPr>
                <w:sz w:val="24"/>
                <w:szCs w:val="24"/>
              </w:rPr>
              <w:t>4—18 см вод. ст.</w:t>
            </w:r>
          </w:p>
        </w:tc>
      </w:tr>
      <w:tr w:rsidR="00A60E76" w:rsidRPr="003C7544" w14:paraId="36CB4B56" w14:textId="77777777" w:rsidTr="00E00201">
        <w:tc>
          <w:tcPr>
            <w:tcW w:w="2093" w:type="dxa"/>
          </w:tcPr>
          <w:p w14:paraId="3B303739"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Цитоз</w:t>
            </w:r>
          </w:p>
        </w:tc>
        <w:tc>
          <w:tcPr>
            <w:tcW w:w="4677" w:type="dxa"/>
          </w:tcPr>
          <w:p w14:paraId="43C34F70" w14:textId="77777777" w:rsidR="00A60E76" w:rsidRPr="00F61D8E" w:rsidRDefault="00A60E76" w:rsidP="00E00201">
            <w:pPr>
              <w:pStyle w:val="table-text-0"/>
              <w:numPr>
                <w:ilvl w:val="12"/>
                <w:numId w:val="0"/>
              </w:numPr>
              <w:spacing w:before="0" w:after="0"/>
              <w:rPr>
                <w:sz w:val="24"/>
                <w:szCs w:val="24"/>
              </w:rPr>
            </w:pPr>
            <w:r w:rsidRPr="00F61D8E">
              <w:rPr>
                <w:sz w:val="24"/>
                <w:szCs w:val="24"/>
              </w:rPr>
              <w:t>0—6 </w:t>
            </w:r>
            <w:r>
              <w:rPr>
                <w:sz w:val="24"/>
                <w:szCs w:val="24"/>
              </w:rPr>
              <w:t>х</w:t>
            </w:r>
            <w:r w:rsidRPr="00F61D8E">
              <w:rPr>
                <w:sz w:val="24"/>
                <w:szCs w:val="24"/>
              </w:rPr>
              <w:t> 10</w:t>
            </w:r>
            <w:r w:rsidRPr="00F61D8E">
              <w:rPr>
                <w:sz w:val="24"/>
                <w:szCs w:val="24"/>
                <w:vertAlign w:val="superscript"/>
              </w:rPr>
              <w:t>6</w:t>
            </w:r>
            <w:r w:rsidRPr="00F61D8E">
              <w:rPr>
                <w:sz w:val="24"/>
                <w:szCs w:val="24"/>
              </w:rPr>
              <w:t>/л (клеточный состав — лимфоциты)</w:t>
            </w:r>
          </w:p>
        </w:tc>
      </w:tr>
      <w:tr w:rsidR="00A60E76" w:rsidRPr="00F61D8E" w14:paraId="54B1C3A9" w14:textId="77777777" w:rsidTr="00E00201">
        <w:tc>
          <w:tcPr>
            <w:tcW w:w="2093" w:type="dxa"/>
          </w:tcPr>
          <w:p w14:paraId="3015FF4E"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Белок</w:t>
            </w:r>
          </w:p>
        </w:tc>
        <w:tc>
          <w:tcPr>
            <w:tcW w:w="4677" w:type="dxa"/>
          </w:tcPr>
          <w:p w14:paraId="56F01DBD" w14:textId="77777777" w:rsidR="00A60E76" w:rsidRPr="00F61D8E" w:rsidRDefault="00A60E76" w:rsidP="00E00201">
            <w:pPr>
              <w:pStyle w:val="table-text-0"/>
              <w:numPr>
                <w:ilvl w:val="12"/>
                <w:numId w:val="0"/>
              </w:numPr>
              <w:spacing w:before="0" w:after="0"/>
              <w:rPr>
                <w:sz w:val="24"/>
                <w:szCs w:val="24"/>
              </w:rPr>
            </w:pPr>
            <w:r w:rsidRPr="00F61D8E">
              <w:rPr>
                <w:sz w:val="24"/>
                <w:szCs w:val="24"/>
              </w:rPr>
              <w:t>0,1—0,33 г/л</w:t>
            </w:r>
          </w:p>
        </w:tc>
      </w:tr>
      <w:tr w:rsidR="00A60E76" w:rsidRPr="00F61D8E" w14:paraId="5B48FD6C" w14:textId="77777777" w:rsidTr="00E00201">
        <w:tc>
          <w:tcPr>
            <w:tcW w:w="2093" w:type="dxa"/>
          </w:tcPr>
          <w:p w14:paraId="42AC08BB"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Глюкоза</w:t>
            </w:r>
          </w:p>
        </w:tc>
        <w:tc>
          <w:tcPr>
            <w:tcW w:w="4677" w:type="dxa"/>
          </w:tcPr>
          <w:p w14:paraId="5CD7BBB5" w14:textId="77777777" w:rsidR="00A60E76" w:rsidRPr="00F61D8E" w:rsidRDefault="00A60E76" w:rsidP="00E00201">
            <w:pPr>
              <w:pStyle w:val="table-text-0"/>
              <w:numPr>
                <w:ilvl w:val="12"/>
                <w:numId w:val="0"/>
              </w:numPr>
              <w:spacing w:before="0" w:after="0"/>
              <w:rPr>
                <w:sz w:val="24"/>
                <w:szCs w:val="24"/>
              </w:rPr>
            </w:pPr>
            <w:r w:rsidRPr="00F61D8E">
              <w:rPr>
                <w:sz w:val="24"/>
                <w:szCs w:val="24"/>
              </w:rPr>
              <w:t>2,5—4,4 ммоль/л (&gt; 60% глюкозы крови)</w:t>
            </w:r>
          </w:p>
        </w:tc>
      </w:tr>
      <w:tr w:rsidR="00A60E76" w:rsidRPr="00F61D8E" w14:paraId="7E779EEF" w14:textId="77777777" w:rsidTr="00E00201">
        <w:tc>
          <w:tcPr>
            <w:tcW w:w="2093" w:type="dxa"/>
          </w:tcPr>
          <w:p w14:paraId="1A2EFCF1" w14:textId="77777777" w:rsidR="00A60E76" w:rsidRPr="00F61D8E" w:rsidRDefault="00A60E76" w:rsidP="00E00201">
            <w:pPr>
              <w:pStyle w:val="table-head-bold"/>
              <w:numPr>
                <w:ilvl w:val="12"/>
                <w:numId w:val="0"/>
              </w:numPr>
              <w:spacing w:before="0"/>
              <w:rPr>
                <w:b w:val="0"/>
                <w:sz w:val="24"/>
                <w:szCs w:val="24"/>
              </w:rPr>
            </w:pPr>
            <w:r w:rsidRPr="00F61D8E">
              <w:rPr>
                <w:b w:val="0"/>
                <w:sz w:val="24"/>
                <w:szCs w:val="24"/>
              </w:rPr>
              <w:t>Лактат</w:t>
            </w:r>
          </w:p>
        </w:tc>
        <w:tc>
          <w:tcPr>
            <w:tcW w:w="4677" w:type="dxa"/>
          </w:tcPr>
          <w:p w14:paraId="17AA61D3"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2,8 ммоль/л</w:t>
            </w:r>
          </w:p>
        </w:tc>
      </w:tr>
    </w:tbl>
    <w:p w14:paraId="4E193B5F" w14:textId="77777777" w:rsidR="00A60E76" w:rsidRDefault="00A60E76" w:rsidP="00A60E76">
      <w:pPr>
        <w:pStyle w:val="3"/>
        <w:spacing w:before="0" w:after="0"/>
        <w:rPr>
          <w:b w:val="0"/>
          <w:u w:val="single"/>
        </w:rPr>
      </w:pPr>
    </w:p>
    <w:p w14:paraId="390791CA" w14:textId="6FC9EAA2" w:rsidR="00A60E76" w:rsidRPr="00B611F7" w:rsidRDefault="00A60E76" w:rsidP="00A60E76">
      <w:pPr>
        <w:ind w:left="1" w:firstLine="708"/>
        <w:rPr>
          <w:b/>
          <w:u w:val="single"/>
        </w:rPr>
      </w:pPr>
      <w:r w:rsidRPr="00B611F7">
        <w:rPr>
          <w:u w:val="single"/>
        </w:rPr>
        <w:t xml:space="preserve">Концентрация лактата в СМЖ </w:t>
      </w:r>
      <w:r w:rsidRPr="00B611F7">
        <w:rPr>
          <w:b/>
          <w:bCs/>
          <w:u w:val="single"/>
        </w:rPr>
        <w:fldChar w:fldCharType="begin" w:fldLock="1"/>
      </w:r>
      <w:r w:rsidR="002E301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u w:val="single"/>
        </w:rPr>
        <w:fldChar w:fldCharType="separate"/>
      </w:r>
      <w:r w:rsidR="00C91D46">
        <w:rPr>
          <w:noProof/>
        </w:rPr>
        <w:t>[199</w:t>
      </w:r>
      <w:r w:rsidR="00832751" w:rsidRPr="00832751">
        <w:rPr>
          <w:noProof/>
        </w:rPr>
        <w:t>]</w:t>
      </w:r>
      <w:r w:rsidRPr="00B611F7">
        <w:rPr>
          <w:b/>
          <w:bCs/>
          <w:u w:val="single"/>
        </w:rPr>
        <w:fldChar w:fldCharType="end"/>
      </w:r>
    </w:p>
    <w:p w14:paraId="7270C9E5" w14:textId="77777777" w:rsidR="00A60E76" w:rsidRPr="00F61D8E" w:rsidRDefault="00A60E76" w:rsidP="00A60E76">
      <w:pPr>
        <w:ind w:firstLine="709"/>
      </w:pPr>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6BFE5C63" w14:textId="77777777" w:rsidR="00A60E76" w:rsidRPr="00F61D8E" w:rsidRDefault="00A60E76" w:rsidP="00A60E76">
      <w:pPr>
        <w:ind w:firstLine="709"/>
      </w:pPr>
      <w:r w:rsidRPr="00F61D8E">
        <w:lastRenderedPageBreak/>
        <w:t xml:space="preserve">Основные изменения состава СМЖ при поражении центральной нервной системы </w:t>
      </w:r>
      <w:r w:rsidRPr="006A3E7C">
        <w:t>различной природы приведены в таб.3</w:t>
      </w:r>
    </w:p>
    <w:p w14:paraId="182B2818" w14:textId="77777777" w:rsidR="00A60E76" w:rsidRDefault="00A60E76" w:rsidP="00A60E76">
      <w:pPr>
        <w:pStyle w:val="table-name"/>
        <w:numPr>
          <w:ilvl w:val="12"/>
          <w:numId w:val="0"/>
        </w:numPr>
        <w:spacing w:before="0"/>
        <w:ind w:left="57" w:hanging="57"/>
        <w:rPr>
          <w:szCs w:val="24"/>
          <w:lang w:val="ru-RU"/>
        </w:rPr>
      </w:pPr>
    </w:p>
    <w:p w14:paraId="4AADEA5F" w14:textId="21556305" w:rsidR="00A60E76" w:rsidRPr="001A7674" w:rsidRDefault="00A60E76" w:rsidP="00A60E76">
      <w:pPr>
        <w:pStyle w:val="table-name"/>
        <w:numPr>
          <w:ilvl w:val="12"/>
          <w:numId w:val="0"/>
        </w:numPr>
        <w:spacing w:before="0"/>
        <w:ind w:left="57" w:hanging="57"/>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2E3014">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42831">
        <w:rPr>
          <w:i/>
          <w:iCs/>
          <w:szCs w:val="24"/>
          <w:u w:val="single"/>
          <w:lang w:val="ru-RU"/>
        </w:rPr>
        <w:fldChar w:fldCharType="separate"/>
      </w:r>
      <w:r w:rsidR="00832751" w:rsidRPr="00832751">
        <w:rPr>
          <w:iCs/>
          <w:noProof/>
          <w:szCs w:val="24"/>
          <w:lang w:val="ru-RU"/>
        </w:rPr>
        <w:t>[198]</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A60E76" w:rsidRPr="00F61D8E" w14:paraId="03CE0BC1" w14:textId="77777777" w:rsidTr="00E00201">
        <w:tc>
          <w:tcPr>
            <w:tcW w:w="1951" w:type="dxa"/>
          </w:tcPr>
          <w:p w14:paraId="0D052D8F"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1AB181C5"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26CC2C99"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01D7AEBF"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4A577B9A"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192D8EDA" w14:textId="77777777" w:rsidR="00A60E76" w:rsidRPr="00F61D8E" w:rsidRDefault="00A60E76" w:rsidP="00E00201">
            <w:pPr>
              <w:pStyle w:val="table-head-bold"/>
              <w:numPr>
                <w:ilvl w:val="12"/>
                <w:numId w:val="0"/>
              </w:numPr>
              <w:spacing w:before="0"/>
              <w:jc w:val="center"/>
              <w:rPr>
                <w:b w:val="0"/>
                <w:sz w:val="24"/>
                <w:szCs w:val="24"/>
              </w:rPr>
            </w:pPr>
            <w:r w:rsidRPr="00F61D8E">
              <w:rPr>
                <w:b w:val="0"/>
                <w:sz w:val="24"/>
                <w:szCs w:val="24"/>
              </w:rPr>
              <w:t>Лактат, ммоль/л</w:t>
            </w:r>
          </w:p>
        </w:tc>
      </w:tr>
      <w:tr w:rsidR="00A60E76" w:rsidRPr="00F61D8E" w14:paraId="3C4F1D7C" w14:textId="77777777" w:rsidTr="00E00201">
        <w:tc>
          <w:tcPr>
            <w:tcW w:w="1951" w:type="dxa"/>
          </w:tcPr>
          <w:p w14:paraId="12A59454" w14:textId="77777777" w:rsidR="00A60E76" w:rsidRPr="00F61D8E" w:rsidRDefault="00A60E76" w:rsidP="00E00201">
            <w:pPr>
              <w:pStyle w:val="table-text-0"/>
              <w:numPr>
                <w:ilvl w:val="12"/>
                <w:numId w:val="0"/>
              </w:numPr>
              <w:spacing w:before="0" w:after="0"/>
              <w:rPr>
                <w:sz w:val="24"/>
                <w:szCs w:val="24"/>
              </w:rPr>
            </w:pPr>
            <w:r w:rsidRPr="00F61D8E">
              <w:rPr>
                <w:sz w:val="24"/>
                <w:szCs w:val="24"/>
              </w:rPr>
              <w:t>Бактериальный менингит</w:t>
            </w:r>
          </w:p>
        </w:tc>
        <w:tc>
          <w:tcPr>
            <w:tcW w:w="1949" w:type="dxa"/>
          </w:tcPr>
          <w:p w14:paraId="75380A3E" w14:textId="77777777" w:rsidR="00A60E76" w:rsidRPr="00F61D8E" w:rsidRDefault="00A60E76" w:rsidP="00E00201">
            <w:pPr>
              <w:pStyle w:val="table-text-0"/>
              <w:numPr>
                <w:ilvl w:val="12"/>
                <w:numId w:val="0"/>
              </w:numPr>
              <w:spacing w:before="0" w:after="0"/>
              <w:rPr>
                <w:sz w:val="24"/>
                <w:szCs w:val="24"/>
              </w:rPr>
            </w:pPr>
            <w:r w:rsidRPr="00F61D8E">
              <w:rPr>
                <w:sz w:val="24"/>
                <w:szCs w:val="24"/>
              </w:rPr>
              <w:t>1000—5000 (3000/3—15000/3)</w:t>
            </w:r>
          </w:p>
          <w:p w14:paraId="01EDE16A" w14:textId="77777777" w:rsidR="00A60E76" w:rsidRPr="00F61D8E" w:rsidRDefault="00A60E76" w:rsidP="00E00201">
            <w:pPr>
              <w:pStyle w:val="table-text-0"/>
              <w:numPr>
                <w:ilvl w:val="12"/>
                <w:numId w:val="0"/>
              </w:numPr>
              <w:spacing w:before="0" w:after="0"/>
              <w:rPr>
                <w:sz w:val="24"/>
                <w:szCs w:val="24"/>
              </w:rPr>
            </w:pPr>
            <w:r w:rsidRPr="00F61D8E">
              <w:rPr>
                <w:sz w:val="24"/>
                <w:szCs w:val="24"/>
              </w:rPr>
              <w:t>При агранулоцитозе цитоз может отсутствовать либо быть минимальным</w:t>
            </w:r>
          </w:p>
        </w:tc>
        <w:tc>
          <w:tcPr>
            <w:tcW w:w="1530" w:type="dxa"/>
          </w:tcPr>
          <w:p w14:paraId="1DED60C6"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ейтрофилы</w:t>
            </w:r>
          </w:p>
        </w:tc>
        <w:tc>
          <w:tcPr>
            <w:tcW w:w="1253" w:type="dxa"/>
          </w:tcPr>
          <w:p w14:paraId="36A6476D" w14:textId="77777777" w:rsidR="00A60E76" w:rsidRPr="00F61D8E" w:rsidRDefault="00A60E76" w:rsidP="00E00201">
            <w:pPr>
              <w:pStyle w:val="table-text-0"/>
              <w:numPr>
                <w:ilvl w:val="12"/>
                <w:numId w:val="0"/>
              </w:numPr>
              <w:spacing w:before="0" w:after="0"/>
              <w:rPr>
                <w:sz w:val="24"/>
                <w:szCs w:val="24"/>
              </w:rPr>
            </w:pPr>
            <w:r w:rsidRPr="00F61D8E">
              <w:rPr>
                <w:sz w:val="24"/>
                <w:szCs w:val="24"/>
              </w:rPr>
              <w:t>1—2,5</w:t>
            </w:r>
          </w:p>
        </w:tc>
        <w:tc>
          <w:tcPr>
            <w:tcW w:w="1530" w:type="dxa"/>
          </w:tcPr>
          <w:p w14:paraId="240EF39F"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6CA4D820" w14:textId="77777777" w:rsidR="00A60E76" w:rsidRPr="00F61D8E" w:rsidRDefault="00A60E76" w:rsidP="00E00201">
            <w:pPr>
              <w:pStyle w:val="table-text-0"/>
              <w:numPr>
                <w:ilvl w:val="12"/>
                <w:numId w:val="0"/>
              </w:numPr>
              <w:spacing w:before="0" w:after="0"/>
              <w:rPr>
                <w:sz w:val="24"/>
                <w:szCs w:val="24"/>
              </w:rPr>
            </w:pPr>
            <w:r w:rsidRPr="00F61D8E">
              <w:rPr>
                <w:sz w:val="24"/>
                <w:szCs w:val="24"/>
              </w:rPr>
              <w:t>&gt; 6</w:t>
            </w:r>
          </w:p>
          <w:p w14:paraId="0B043AC4" w14:textId="77777777" w:rsidR="00A60E76" w:rsidRPr="00F61D8E" w:rsidRDefault="00A60E76" w:rsidP="00E00201">
            <w:pPr>
              <w:pStyle w:val="table-text-0"/>
              <w:numPr>
                <w:ilvl w:val="12"/>
                <w:numId w:val="0"/>
              </w:numPr>
              <w:spacing w:before="0" w:after="0"/>
              <w:rPr>
                <w:sz w:val="24"/>
                <w:szCs w:val="24"/>
              </w:rPr>
            </w:pPr>
            <w:r w:rsidRPr="00F61D8E">
              <w:rPr>
                <w:sz w:val="24"/>
                <w:szCs w:val="24"/>
              </w:rPr>
              <w:t>Частично леченный: 2—4</w:t>
            </w:r>
          </w:p>
        </w:tc>
      </w:tr>
      <w:tr w:rsidR="00A60E76" w:rsidRPr="00F61D8E" w14:paraId="43FE3381" w14:textId="77777777" w:rsidTr="00E00201">
        <w:tc>
          <w:tcPr>
            <w:tcW w:w="1951" w:type="dxa"/>
          </w:tcPr>
          <w:p w14:paraId="422B054C" w14:textId="77777777" w:rsidR="00A60E76" w:rsidRPr="00F61D8E" w:rsidRDefault="00A60E76" w:rsidP="00E00201">
            <w:pPr>
              <w:pStyle w:val="table-text-0"/>
              <w:numPr>
                <w:ilvl w:val="12"/>
                <w:numId w:val="0"/>
              </w:numPr>
              <w:spacing w:before="0" w:after="0"/>
              <w:rPr>
                <w:sz w:val="24"/>
                <w:szCs w:val="24"/>
              </w:rPr>
            </w:pPr>
            <w:r w:rsidRPr="00F61D8E">
              <w:rPr>
                <w:sz w:val="24"/>
                <w:szCs w:val="24"/>
              </w:rPr>
              <w:t>Вирусный менингит</w:t>
            </w:r>
          </w:p>
        </w:tc>
        <w:tc>
          <w:tcPr>
            <w:tcW w:w="1949" w:type="dxa"/>
          </w:tcPr>
          <w:p w14:paraId="077719FE" w14:textId="77777777" w:rsidR="00A60E76" w:rsidRPr="00F61D8E" w:rsidRDefault="00A60E76" w:rsidP="00E00201">
            <w:pPr>
              <w:pStyle w:val="table-text-0"/>
              <w:numPr>
                <w:ilvl w:val="12"/>
                <w:numId w:val="0"/>
              </w:numPr>
              <w:spacing w:before="0" w:after="0"/>
              <w:rPr>
                <w:sz w:val="24"/>
                <w:szCs w:val="24"/>
              </w:rPr>
            </w:pPr>
            <w:r w:rsidRPr="00F61D8E">
              <w:rPr>
                <w:sz w:val="24"/>
                <w:szCs w:val="24"/>
              </w:rPr>
              <w:t>50—1000</w:t>
            </w:r>
          </w:p>
          <w:p w14:paraId="7F2CCF88" w14:textId="77777777" w:rsidR="00A60E76" w:rsidRPr="00F61D8E" w:rsidRDefault="00A60E76" w:rsidP="00E00201">
            <w:pPr>
              <w:pStyle w:val="table-text-0"/>
              <w:numPr>
                <w:ilvl w:val="12"/>
                <w:numId w:val="0"/>
              </w:numPr>
              <w:spacing w:before="0" w:after="0"/>
              <w:rPr>
                <w:sz w:val="24"/>
                <w:szCs w:val="24"/>
              </w:rPr>
            </w:pPr>
            <w:r w:rsidRPr="00F61D8E">
              <w:rPr>
                <w:sz w:val="24"/>
                <w:szCs w:val="24"/>
              </w:rPr>
              <w:t>(150/3—3000/3)</w:t>
            </w:r>
          </w:p>
        </w:tc>
        <w:tc>
          <w:tcPr>
            <w:tcW w:w="1530" w:type="dxa"/>
          </w:tcPr>
          <w:p w14:paraId="75227F53" w14:textId="77777777" w:rsidR="00A60E76" w:rsidRPr="00F61D8E" w:rsidRDefault="00A60E76" w:rsidP="00E00201">
            <w:pPr>
              <w:pStyle w:val="table-text-0"/>
              <w:numPr>
                <w:ilvl w:val="12"/>
                <w:numId w:val="0"/>
              </w:numPr>
              <w:spacing w:before="0" w:after="0"/>
              <w:rPr>
                <w:sz w:val="24"/>
                <w:szCs w:val="24"/>
              </w:rPr>
            </w:pPr>
            <w:r w:rsidRPr="00F61D8E">
              <w:rPr>
                <w:sz w:val="24"/>
                <w:szCs w:val="24"/>
              </w:rPr>
              <w:t>Лимфоциты</w:t>
            </w:r>
          </w:p>
        </w:tc>
        <w:tc>
          <w:tcPr>
            <w:tcW w:w="1253" w:type="dxa"/>
          </w:tcPr>
          <w:p w14:paraId="477B9B26" w14:textId="77777777" w:rsidR="00A60E76" w:rsidRPr="00F61D8E" w:rsidRDefault="00A60E76" w:rsidP="00E00201">
            <w:pPr>
              <w:pStyle w:val="table-text-0"/>
              <w:numPr>
                <w:ilvl w:val="12"/>
                <w:numId w:val="0"/>
              </w:numPr>
              <w:spacing w:before="0" w:after="0"/>
              <w:rPr>
                <w:sz w:val="24"/>
                <w:szCs w:val="24"/>
              </w:rPr>
            </w:pPr>
            <w:r w:rsidRPr="00F61D8E">
              <w:rPr>
                <w:sz w:val="24"/>
                <w:szCs w:val="24"/>
              </w:rPr>
              <w:t>0,5—2</w:t>
            </w:r>
          </w:p>
        </w:tc>
        <w:tc>
          <w:tcPr>
            <w:tcW w:w="1530" w:type="dxa"/>
          </w:tcPr>
          <w:p w14:paraId="6BFBCE5A"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362852D3"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2,8</w:t>
            </w:r>
          </w:p>
        </w:tc>
      </w:tr>
      <w:tr w:rsidR="00A60E76" w:rsidRPr="00F61D8E" w14:paraId="1393AE4E" w14:textId="77777777" w:rsidTr="00E00201">
        <w:tc>
          <w:tcPr>
            <w:tcW w:w="1951" w:type="dxa"/>
          </w:tcPr>
          <w:p w14:paraId="0A0AC750" w14:textId="77777777" w:rsidR="00A60E76" w:rsidRPr="00F61D8E" w:rsidRDefault="00A60E76" w:rsidP="00E00201">
            <w:pPr>
              <w:pStyle w:val="table-text-0"/>
              <w:numPr>
                <w:ilvl w:val="12"/>
                <w:numId w:val="0"/>
              </w:numPr>
              <w:spacing w:before="0" w:after="0"/>
              <w:rPr>
                <w:sz w:val="24"/>
                <w:szCs w:val="24"/>
              </w:rPr>
            </w:pPr>
            <w:r w:rsidRPr="00F61D8E">
              <w:rPr>
                <w:sz w:val="24"/>
                <w:szCs w:val="24"/>
              </w:rPr>
              <w:t>Криптококковый менингит</w:t>
            </w:r>
          </w:p>
        </w:tc>
        <w:tc>
          <w:tcPr>
            <w:tcW w:w="1949" w:type="dxa"/>
          </w:tcPr>
          <w:p w14:paraId="5A8D0DAB" w14:textId="77777777" w:rsidR="00A60E76" w:rsidRPr="00F61D8E" w:rsidRDefault="00A60E76" w:rsidP="00E00201">
            <w:pPr>
              <w:pStyle w:val="table-text-0"/>
              <w:numPr>
                <w:ilvl w:val="12"/>
                <w:numId w:val="0"/>
              </w:numPr>
              <w:spacing w:before="0" w:after="0"/>
              <w:rPr>
                <w:sz w:val="24"/>
                <w:szCs w:val="24"/>
              </w:rPr>
            </w:pPr>
            <w:r w:rsidRPr="00F61D8E">
              <w:rPr>
                <w:sz w:val="24"/>
                <w:szCs w:val="24"/>
              </w:rPr>
              <w:t>0—100</w:t>
            </w:r>
          </w:p>
          <w:p w14:paraId="70524F81" w14:textId="77777777" w:rsidR="00A60E76" w:rsidRPr="00F61D8E" w:rsidRDefault="00A60E76" w:rsidP="00E00201">
            <w:pPr>
              <w:pStyle w:val="table-text-0"/>
              <w:numPr>
                <w:ilvl w:val="12"/>
                <w:numId w:val="0"/>
              </w:numPr>
              <w:spacing w:before="0" w:after="0"/>
              <w:rPr>
                <w:sz w:val="24"/>
                <w:szCs w:val="24"/>
              </w:rPr>
            </w:pPr>
            <w:r w:rsidRPr="00F61D8E">
              <w:rPr>
                <w:sz w:val="24"/>
                <w:szCs w:val="24"/>
              </w:rPr>
              <w:t>(0/3—300/3)</w:t>
            </w:r>
          </w:p>
        </w:tc>
        <w:tc>
          <w:tcPr>
            <w:tcW w:w="1530" w:type="dxa"/>
          </w:tcPr>
          <w:p w14:paraId="20C107C5" w14:textId="77777777" w:rsidR="00A60E76" w:rsidRPr="00F61D8E" w:rsidRDefault="00A60E76" w:rsidP="00E00201">
            <w:pPr>
              <w:pStyle w:val="table-text-0"/>
              <w:numPr>
                <w:ilvl w:val="12"/>
                <w:numId w:val="0"/>
              </w:numPr>
              <w:spacing w:before="0" w:after="0"/>
              <w:rPr>
                <w:sz w:val="24"/>
                <w:szCs w:val="24"/>
              </w:rPr>
            </w:pPr>
            <w:r w:rsidRPr="00F61D8E">
              <w:rPr>
                <w:sz w:val="24"/>
                <w:szCs w:val="24"/>
              </w:rPr>
              <w:t>Лимфоциты</w:t>
            </w:r>
          </w:p>
        </w:tc>
        <w:tc>
          <w:tcPr>
            <w:tcW w:w="1253" w:type="dxa"/>
          </w:tcPr>
          <w:p w14:paraId="2853C671"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орма или повышение</w:t>
            </w:r>
          </w:p>
        </w:tc>
        <w:tc>
          <w:tcPr>
            <w:tcW w:w="1530" w:type="dxa"/>
          </w:tcPr>
          <w:p w14:paraId="30F0A788"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1B57D504"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4</w:t>
            </w:r>
          </w:p>
        </w:tc>
      </w:tr>
      <w:tr w:rsidR="00A60E76" w:rsidRPr="00F61D8E" w14:paraId="1C3A7FB6" w14:textId="77777777" w:rsidTr="00E00201">
        <w:tc>
          <w:tcPr>
            <w:tcW w:w="1951" w:type="dxa"/>
          </w:tcPr>
          <w:p w14:paraId="2392B47D" w14:textId="77777777" w:rsidR="00A60E76" w:rsidRPr="00F61D8E" w:rsidRDefault="00A60E76" w:rsidP="00E00201">
            <w:pPr>
              <w:pStyle w:val="table-text-0"/>
              <w:numPr>
                <w:ilvl w:val="12"/>
                <w:numId w:val="0"/>
              </w:numPr>
              <w:spacing w:before="0" w:after="0"/>
              <w:rPr>
                <w:sz w:val="24"/>
                <w:szCs w:val="24"/>
              </w:rPr>
            </w:pPr>
            <w:r w:rsidRPr="00F61D8E">
              <w:rPr>
                <w:sz w:val="24"/>
                <w:szCs w:val="24"/>
              </w:rPr>
              <w:t>Туберкулезный менингит</w:t>
            </w:r>
          </w:p>
        </w:tc>
        <w:tc>
          <w:tcPr>
            <w:tcW w:w="1949" w:type="dxa"/>
          </w:tcPr>
          <w:p w14:paraId="4E22E432" w14:textId="77777777" w:rsidR="00A60E76" w:rsidRPr="00F61D8E" w:rsidRDefault="00A60E76" w:rsidP="00E00201">
            <w:pPr>
              <w:pStyle w:val="table-text-0"/>
              <w:numPr>
                <w:ilvl w:val="12"/>
                <w:numId w:val="0"/>
              </w:numPr>
              <w:spacing w:before="0" w:after="0"/>
              <w:rPr>
                <w:sz w:val="24"/>
                <w:szCs w:val="24"/>
              </w:rPr>
            </w:pPr>
            <w:r w:rsidRPr="00F61D8E">
              <w:rPr>
                <w:sz w:val="24"/>
                <w:szCs w:val="24"/>
              </w:rPr>
              <w:t>&gt; 25</w:t>
            </w:r>
          </w:p>
          <w:p w14:paraId="2B992244" w14:textId="77777777" w:rsidR="00A60E76" w:rsidRPr="00F61D8E" w:rsidRDefault="00A60E76" w:rsidP="00E00201">
            <w:pPr>
              <w:pStyle w:val="table-text-0"/>
              <w:numPr>
                <w:ilvl w:val="12"/>
                <w:numId w:val="0"/>
              </w:numPr>
              <w:spacing w:before="0" w:after="0"/>
              <w:rPr>
                <w:sz w:val="24"/>
                <w:szCs w:val="24"/>
              </w:rPr>
            </w:pPr>
            <w:r w:rsidRPr="00F61D8E">
              <w:rPr>
                <w:sz w:val="24"/>
                <w:szCs w:val="24"/>
              </w:rPr>
              <w:t>(&gt; 75/3)</w:t>
            </w:r>
          </w:p>
        </w:tc>
        <w:tc>
          <w:tcPr>
            <w:tcW w:w="1530" w:type="dxa"/>
          </w:tcPr>
          <w:p w14:paraId="2CC444D9" w14:textId="77777777" w:rsidR="00A60E76" w:rsidRPr="00F61D8E" w:rsidRDefault="00A60E76" w:rsidP="00E00201">
            <w:pPr>
              <w:pStyle w:val="table-text-0"/>
              <w:numPr>
                <w:ilvl w:val="12"/>
                <w:numId w:val="0"/>
              </w:numPr>
              <w:spacing w:before="0" w:after="0"/>
              <w:rPr>
                <w:sz w:val="24"/>
                <w:szCs w:val="24"/>
              </w:rPr>
            </w:pPr>
            <w:r w:rsidRPr="00F61D8E">
              <w:rPr>
                <w:sz w:val="24"/>
                <w:szCs w:val="24"/>
              </w:rPr>
              <w:t>Лимфоциты</w:t>
            </w:r>
          </w:p>
        </w:tc>
        <w:tc>
          <w:tcPr>
            <w:tcW w:w="1253" w:type="dxa"/>
          </w:tcPr>
          <w:p w14:paraId="009210E1" w14:textId="77777777" w:rsidR="00A60E76" w:rsidRPr="00F61D8E" w:rsidRDefault="00A60E76" w:rsidP="00E00201">
            <w:pPr>
              <w:pStyle w:val="table-text-0"/>
              <w:numPr>
                <w:ilvl w:val="12"/>
                <w:numId w:val="0"/>
              </w:numPr>
              <w:spacing w:before="0" w:after="0"/>
              <w:rPr>
                <w:sz w:val="24"/>
                <w:szCs w:val="24"/>
              </w:rPr>
            </w:pPr>
            <w:r w:rsidRPr="00F61D8E">
              <w:rPr>
                <w:sz w:val="24"/>
                <w:szCs w:val="24"/>
              </w:rPr>
              <w:t>1—10</w:t>
            </w:r>
          </w:p>
        </w:tc>
        <w:tc>
          <w:tcPr>
            <w:tcW w:w="1530" w:type="dxa"/>
          </w:tcPr>
          <w:p w14:paraId="7E9E2542"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1408448D" w14:textId="77777777" w:rsidR="00A60E76" w:rsidRPr="00F61D8E" w:rsidRDefault="00A60E76" w:rsidP="00E00201">
            <w:pPr>
              <w:pStyle w:val="table-text-0"/>
              <w:numPr>
                <w:ilvl w:val="12"/>
                <w:numId w:val="0"/>
              </w:numPr>
              <w:spacing w:before="0" w:after="0"/>
              <w:rPr>
                <w:sz w:val="24"/>
                <w:szCs w:val="24"/>
              </w:rPr>
            </w:pPr>
            <w:r w:rsidRPr="00F61D8E">
              <w:rPr>
                <w:sz w:val="24"/>
                <w:szCs w:val="24"/>
              </w:rPr>
              <w:t>&gt; 3</w:t>
            </w:r>
          </w:p>
        </w:tc>
      </w:tr>
      <w:tr w:rsidR="00A60E76" w:rsidRPr="00F61D8E" w14:paraId="4E848EC0" w14:textId="77777777" w:rsidTr="00E00201">
        <w:tc>
          <w:tcPr>
            <w:tcW w:w="1951" w:type="dxa"/>
          </w:tcPr>
          <w:p w14:paraId="0B421C39" w14:textId="77777777" w:rsidR="00A60E76" w:rsidRPr="00F61D8E" w:rsidRDefault="00A60E76" w:rsidP="00E00201">
            <w:pPr>
              <w:pStyle w:val="table-text-0"/>
              <w:numPr>
                <w:ilvl w:val="12"/>
                <w:numId w:val="0"/>
              </w:numPr>
              <w:spacing w:before="0" w:after="0"/>
              <w:rPr>
                <w:sz w:val="24"/>
                <w:szCs w:val="24"/>
              </w:rPr>
            </w:pPr>
            <w:r w:rsidRPr="00F61D8E">
              <w:rPr>
                <w:sz w:val="24"/>
                <w:szCs w:val="24"/>
              </w:rPr>
              <w:t>Субарахноидальное кровоизлияние</w:t>
            </w:r>
          </w:p>
        </w:tc>
        <w:tc>
          <w:tcPr>
            <w:tcW w:w="1949" w:type="dxa"/>
          </w:tcPr>
          <w:p w14:paraId="0241658B" w14:textId="77777777" w:rsidR="00A60E76" w:rsidRPr="00F61D8E" w:rsidRDefault="00A60E76" w:rsidP="00E00201">
            <w:pPr>
              <w:pStyle w:val="table-text-0"/>
              <w:numPr>
                <w:ilvl w:val="12"/>
                <w:numId w:val="0"/>
              </w:numPr>
              <w:spacing w:before="0" w:after="0"/>
              <w:rPr>
                <w:sz w:val="24"/>
                <w:szCs w:val="24"/>
              </w:rPr>
            </w:pPr>
            <w:r w:rsidRPr="00F61D8E">
              <w:rPr>
                <w:sz w:val="24"/>
                <w:szCs w:val="24"/>
              </w:rPr>
              <w:t>Эритроциты</w:t>
            </w:r>
          </w:p>
        </w:tc>
        <w:tc>
          <w:tcPr>
            <w:tcW w:w="1530" w:type="dxa"/>
          </w:tcPr>
          <w:p w14:paraId="21E126C4" w14:textId="77777777" w:rsidR="00A60E76" w:rsidRPr="00F61D8E" w:rsidRDefault="00A60E76" w:rsidP="00E00201">
            <w:pPr>
              <w:pStyle w:val="table-text-0"/>
              <w:numPr>
                <w:ilvl w:val="12"/>
                <w:numId w:val="0"/>
              </w:numPr>
              <w:spacing w:before="0" w:after="0"/>
              <w:rPr>
                <w:sz w:val="24"/>
                <w:szCs w:val="24"/>
              </w:rPr>
            </w:pPr>
            <w:r w:rsidRPr="00F61D8E">
              <w:rPr>
                <w:sz w:val="24"/>
                <w:szCs w:val="24"/>
              </w:rPr>
              <w:t>Эритроциты</w:t>
            </w:r>
          </w:p>
        </w:tc>
        <w:tc>
          <w:tcPr>
            <w:tcW w:w="1253" w:type="dxa"/>
          </w:tcPr>
          <w:p w14:paraId="5598F98E" w14:textId="77777777" w:rsidR="00A60E76" w:rsidRPr="00F61D8E" w:rsidRDefault="00A60E76" w:rsidP="00E00201">
            <w:pPr>
              <w:pStyle w:val="table-text-0"/>
              <w:numPr>
                <w:ilvl w:val="12"/>
                <w:numId w:val="0"/>
              </w:numPr>
              <w:spacing w:before="0" w:after="0"/>
              <w:rPr>
                <w:sz w:val="24"/>
                <w:szCs w:val="24"/>
              </w:rPr>
            </w:pPr>
            <w:r w:rsidRPr="00F61D8E">
              <w:rPr>
                <w:sz w:val="24"/>
                <w:szCs w:val="24"/>
              </w:rPr>
              <w:t>0,6—1,5</w:t>
            </w:r>
          </w:p>
        </w:tc>
        <w:tc>
          <w:tcPr>
            <w:tcW w:w="1530" w:type="dxa"/>
          </w:tcPr>
          <w:p w14:paraId="68AAB0F3"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орма</w:t>
            </w:r>
          </w:p>
        </w:tc>
        <w:tc>
          <w:tcPr>
            <w:tcW w:w="1358" w:type="dxa"/>
          </w:tcPr>
          <w:p w14:paraId="7753377C"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2,8</w:t>
            </w:r>
          </w:p>
        </w:tc>
      </w:tr>
      <w:tr w:rsidR="00A60E76" w:rsidRPr="00F61D8E" w14:paraId="32E6CC90" w14:textId="77777777" w:rsidTr="00E00201">
        <w:tc>
          <w:tcPr>
            <w:tcW w:w="1951" w:type="dxa"/>
          </w:tcPr>
          <w:p w14:paraId="4E653B95" w14:textId="77777777" w:rsidR="00A60E76" w:rsidRPr="00F61D8E" w:rsidRDefault="00A60E76" w:rsidP="00E00201">
            <w:pPr>
              <w:pStyle w:val="table-text-0"/>
              <w:numPr>
                <w:ilvl w:val="12"/>
                <w:numId w:val="0"/>
              </w:numPr>
              <w:spacing w:before="0" w:after="0"/>
              <w:rPr>
                <w:sz w:val="24"/>
                <w:szCs w:val="24"/>
              </w:rPr>
            </w:pPr>
            <w:r w:rsidRPr="00F61D8E">
              <w:rPr>
                <w:sz w:val="24"/>
                <w:szCs w:val="24"/>
              </w:rPr>
              <w:t>Норма</w:t>
            </w:r>
          </w:p>
        </w:tc>
        <w:tc>
          <w:tcPr>
            <w:tcW w:w="1949" w:type="dxa"/>
          </w:tcPr>
          <w:p w14:paraId="1CABA92F"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6 (&lt; 18/3)</w:t>
            </w:r>
          </w:p>
        </w:tc>
        <w:tc>
          <w:tcPr>
            <w:tcW w:w="1530" w:type="dxa"/>
          </w:tcPr>
          <w:p w14:paraId="008632B1" w14:textId="77777777" w:rsidR="00A60E76" w:rsidRPr="00F61D8E" w:rsidRDefault="00A60E76" w:rsidP="00E00201">
            <w:pPr>
              <w:pStyle w:val="table-text-0"/>
              <w:numPr>
                <w:ilvl w:val="12"/>
                <w:numId w:val="0"/>
              </w:numPr>
              <w:spacing w:before="0" w:after="0"/>
              <w:rPr>
                <w:sz w:val="24"/>
                <w:szCs w:val="24"/>
              </w:rPr>
            </w:pPr>
            <w:r w:rsidRPr="00F61D8E">
              <w:rPr>
                <w:sz w:val="24"/>
                <w:szCs w:val="24"/>
              </w:rPr>
              <w:t>Только лимфоциты</w:t>
            </w:r>
          </w:p>
        </w:tc>
        <w:tc>
          <w:tcPr>
            <w:tcW w:w="1253" w:type="dxa"/>
          </w:tcPr>
          <w:p w14:paraId="37534FC6" w14:textId="77777777" w:rsidR="00A60E76" w:rsidRPr="00F61D8E" w:rsidRDefault="00A60E76" w:rsidP="00E00201">
            <w:pPr>
              <w:pStyle w:val="table-text-0"/>
              <w:numPr>
                <w:ilvl w:val="12"/>
                <w:numId w:val="0"/>
              </w:numPr>
              <w:spacing w:before="0" w:after="0"/>
              <w:rPr>
                <w:sz w:val="24"/>
                <w:szCs w:val="24"/>
              </w:rPr>
            </w:pPr>
            <w:r w:rsidRPr="00F61D8E">
              <w:rPr>
                <w:sz w:val="24"/>
                <w:szCs w:val="24"/>
              </w:rPr>
              <w:t>&lt; 0,33</w:t>
            </w:r>
          </w:p>
        </w:tc>
        <w:tc>
          <w:tcPr>
            <w:tcW w:w="1530" w:type="dxa"/>
          </w:tcPr>
          <w:p w14:paraId="12281D80" w14:textId="77777777" w:rsidR="00A60E76" w:rsidRPr="00F61D8E" w:rsidRDefault="00A60E76" w:rsidP="00E00201">
            <w:pPr>
              <w:pStyle w:val="table-text-0"/>
              <w:numPr>
                <w:ilvl w:val="12"/>
                <w:numId w:val="0"/>
              </w:numPr>
              <w:spacing w:before="0" w:after="0"/>
              <w:rPr>
                <w:sz w:val="24"/>
                <w:szCs w:val="24"/>
              </w:rPr>
            </w:pPr>
            <w:r w:rsidRPr="00F61D8E">
              <w:rPr>
                <w:sz w:val="24"/>
                <w:szCs w:val="24"/>
              </w:rPr>
              <w:t xml:space="preserve">Соотношение концентраций глюкозы в </w:t>
            </w:r>
            <w:r w:rsidRPr="00F61D8E">
              <w:rPr>
                <w:sz w:val="24"/>
                <w:szCs w:val="24"/>
              </w:rPr>
              <w:lastRenderedPageBreak/>
              <w:t xml:space="preserve">СМЖ и крови </w:t>
            </w:r>
            <w:r w:rsidRPr="00F61D8E">
              <w:rPr>
                <w:sz w:val="24"/>
                <w:szCs w:val="24"/>
              </w:rPr>
              <w:t> 0,5</w:t>
            </w:r>
          </w:p>
        </w:tc>
        <w:tc>
          <w:tcPr>
            <w:tcW w:w="1358" w:type="dxa"/>
          </w:tcPr>
          <w:p w14:paraId="280069C7" w14:textId="77777777" w:rsidR="00A60E76" w:rsidRPr="00F61D8E" w:rsidRDefault="00A60E76" w:rsidP="00E00201">
            <w:pPr>
              <w:pStyle w:val="table-text-0"/>
              <w:numPr>
                <w:ilvl w:val="12"/>
                <w:numId w:val="0"/>
              </w:numPr>
              <w:spacing w:before="0" w:after="0"/>
              <w:rPr>
                <w:sz w:val="24"/>
                <w:szCs w:val="24"/>
              </w:rPr>
            </w:pPr>
            <w:r w:rsidRPr="00F61D8E">
              <w:rPr>
                <w:sz w:val="24"/>
                <w:szCs w:val="24"/>
              </w:rPr>
              <w:lastRenderedPageBreak/>
              <w:t>&lt; 2,8</w:t>
            </w:r>
          </w:p>
        </w:tc>
      </w:tr>
    </w:tbl>
    <w:p w14:paraId="5B427EE9" w14:textId="77777777" w:rsidR="00A60E76" w:rsidRPr="00F61D8E" w:rsidRDefault="00A60E76" w:rsidP="00A60E76">
      <w:pPr>
        <w:ind w:firstLine="283"/>
      </w:pPr>
    </w:p>
    <w:p w14:paraId="210B9F3E" w14:textId="6927412E" w:rsidR="00A60E76" w:rsidRPr="00B611F7" w:rsidRDefault="00A60E76" w:rsidP="00A60E76">
      <w:pPr>
        <w:ind w:firstLine="708"/>
        <w:rPr>
          <w:b/>
          <w:bCs/>
          <w:i/>
          <w:iCs/>
          <w:u w:val="single"/>
        </w:rPr>
      </w:pPr>
      <w:r w:rsidRPr="00B611F7">
        <w:rPr>
          <w:i/>
          <w:iCs/>
          <w:u w:val="single"/>
        </w:rPr>
        <w:t xml:space="preserve">Осложнения ЛП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C91D46">
        <w:rPr>
          <w:iCs/>
          <w:noProof/>
        </w:rPr>
        <w:t>[199</w:t>
      </w:r>
      <w:r w:rsidR="00832751" w:rsidRPr="00832751">
        <w:rPr>
          <w:iCs/>
          <w:noProof/>
        </w:rPr>
        <w:t>]</w:t>
      </w:r>
      <w:r w:rsidRPr="00B611F7">
        <w:rPr>
          <w:b/>
          <w:bCs/>
          <w:i/>
          <w:iCs/>
          <w:u w:val="single"/>
        </w:rPr>
        <w:fldChar w:fldCharType="end"/>
      </w:r>
    </w:p>
    <w:p w14:paraId="55E8C4E5" w14:textId="77777777" w:rsidR="00A60E76" w:rsidRPr="00B611F7" w:rsidRDefault="00A60E76" w:rsidP="00A60E76">
      <w:pPr>
        <w:ind w:firstLine="708"/>
        <w:rPr>
          <w:b/>
          <w:u w:val="single"/>
        </w:rPr>
      </w:pPr>
      <w:r w:rsidRPr="00B611F7">
        <w:rPr>
          <w:u w:val="single"/>
        </w:rPr>
        <w:t>Травматическая пункция</w:t>
      </w:r>
    </w:p>
    <w:p w14:paraId="5DD667F2" w14:textId="77777777" w:rsidR="00A60E76" w:rsidRPr="00F61D8E" w:rsidRDefault="00A60E76" w:rsidP="00A60E76">
      <w:pPr>
        <w:ind w:firstLine="709"/>
      </w:pPr>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055E9831" w14:textId="77777777" w:rsidR="00A60E76" w:rsidRPr="00F61D8E" w:rsidRDefault="00A60E76" w:rsidP="00A60E76"/>
    <w:p w14:paraId="19014B26" w14:textId="77777777" w:rsidR="00A60E76" w:rsidRPr="00F61D8E" w:rsidRDefault="00A60E76" w:rsidP="00A60E76">
      <w:pPr>
        <w:ind w:firstLine="709"/>
        <w:rPr>
          <w:u w:val="single"/>
        </w:rPr>
      </w:pPr>
      <w:r w:rsidRPr="00F61D8E">
        <w:rPr>
          <w:u w:val="single"/>
        </w:rPr>
        <w:t>Основные осложнения, встречающимися при проведении ЛП</w:t>
      </w:r>
    </w:p>
    <w:p w14:paraId="61AC9EE2" w14:textId="77777777" w:rsidR="00A60E76" w:rsidRPr="00F61D8E" w:rsidRDefault="00A60E76" w:rsidP="00A60E76">
      <w:pPr>
        <w:pStyle w:val="FitzBullet"/>
        <w:widowControl w:val="0"/>
        <w:numPr>
          <w:ilvl w:val="0"/>
          <w:numId w:val="146"/>
        </w:numPr>
        <w:spacing w:before="0" w:after="0"/>
      </w:pPr>
      <w:r w:rsidRPr="00F61D8E">
        <w:t>Головные боли.</w:t>
      </w:r>
    </w:p>
    <w:p w14:paraId="36583924" w14:textId="77777777" w:rsidR="00A60E76" w:rsidRPr="00F61D8E" w:rsidRDefault="00A60E76" w:rsidP="00A60E76">
      <w:pPr>
        <w:pStyle w:val="FitzBullet"/>
        <w:widowControl w:val="0"/>
        <w:numPr>
          <w:ilvl w:val="0"/>
          <w:numId w:val="146"/>
        </w:numPr>
        <w:spacing w:before="0" w:after="0"/>
      </w:pPr>
      <w:r w:rsidRPr="00F61D8E">
        <w:t>Боли в спине.</w:t>
      </w:r>
    </w:p>
    <w:p w14:paraId="7194E946" w14:textId="77777777" w:rsidR="00A60E76" w:rsidRPr="00F61D8E" w:rsidRDefault="00A60E76" w:rsidP="00A60E76">
      <w:pPr>
        <w:pStyle w:val="FitzBullet"/>
        <w:widowControl w:val="0"/>
        <w:numPr>
          <w:ilvl w:val="0"/>
          <w:numId w:val="146"/>
        </w:numPr>
        <w:spacing w:before="0" w:after="0"/>
      </w:pPr>
      <w:r w:rsidRPr="00F61D8E">
        <w:t>Инфекция.</w:t>
      </w:r>
    </w:p>
    <w:p w14:paraId="78C62267" w14:textId="77777777" w:rsidR="00A60E76" w:rsidRPr="00F61D8E" w:rsidRDefault="00A60E76" w:rsidP="00A60E76">
      <w:pPr>
        <w:pStyle w:val="FitzBullet"/>
        <w:widowControl w:val="0"/>
        <w:numPr>
          <w:ilvl w:val="0"/>
          <w:numId w:val="146"/>
        </w:numPr>
        <w:spacing w:before="0" w:after="0"/>
      </w:pPr>
      <w:r w:rsidRPr="00F61D8E">
        <w:t>Субарахноидальная или эпидуральная гематома.</w:t>
      </w:r>
    </w:p>
    <w:p w14:paraId="6422D2E9" w14:textId="77777777" w:rsidR="00A60E76" w:rsidRPr="00F61D8E" w:rsidRDefault="00A60E76" w:rsidP="00A60E76">
      <w:pPr>
        <w:pStyle w:val="FitzBullet"/>
        <w:widowControl w:val="0"/>
        <w:numPr>
          <w:ilvl w:val="0"/>
          <w:numId w:val="146"/>
        </w:numPr>
        <w:spacing w:before="0" w:after="0"/>
      </w:pPr>
      <w:r w:rsidRPr="00F61D8E">
        <w:t>Парез/паралич краниальных нервов.</w:t>
      </w:r>
    </w:p>
    <w:p w14:paraId="27021A79" w14:textId="77777777" w:rsidR="00A60E76" w:rsidRPr="00F61D8E" w:rsidRDefault="00A60E76" w:rsidP="00A60E76">
      <w:pPr>
        <w:pStyle w:val="FitzBullet"/>
        <w:widowControl w:val="0"/>
        <w:numPr>
          <w:ilvl w:val="0"/>
          <w:numId w:val="146"/>
        </w:numPr>
        <w:spacing w:before="0" w:after="0"/>
      </w:pPr>
      <w:r w:rsidRPr="00F61D8E">
        <w:t>Вклинение/дислокация мозга при внутричерепной гипертензии.</w:t>
      </w:r>
    </w:p>
    <w:p w14:paraId="16BE6808" w14:textId="77777777" w:rsidR="00A60E76" w:rsidRDefault="00A60E76" w:rsidP="00A60E76">
      <w:pPr>
        <w:pStyle w:val="3"/>
        <w:spacing w:before="0" w:after="0"/>
        <w:rPr>
          <w:b w:val="0"/>
          <w:u w:val="single"/>
        </w:rPr>
      </w:pPr>
    </w:p>
    <w:p w14:paraId="21A9A6BE" w14:textId="77777777" w:rsidR="00A60E76" w:rsidRPr="00B611F7" w:rsidRDefault="00A60E76" w:rsidP="00A60E76">
      <w:pPr>
        <w:ind w:firstLine="708"/>
        <w:rPr>
          <w:b/>
          <w:u w:val="single"/>
        </w:rPr>
      </w:pPr>
      <w:r w:rsidRPr="00B611F7">
        <w:rPr>
          <w:u w:val="single"/>
        </w:rPr>
        <w:t>Постпункционная головная боль</w:t>
      </w:r>
    </w:p>
    <w:p w14:paraId="046E8478" w14:textId="77777777" w:rsidR="00A60E76" w:rsidRPr="00F61D8E" w:rsidRDefault="00A60E76" w:rsidP="00A60E76">
      <w:pPr>
        <w:ind w:firstLine="709"/>
      </w:pPr>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1EDCA0F9" w14:textId="77777777" w:rsidR="00A60E76" w:rsidRPr="00F61D8E" w:rsidRDefault="00A60E76" w:rsidP="00A60E76">
      <w:pPr>
        <w:ind w:firstLine="709"/>
      </w:pPr>
      <w:r w:rsidRPr="00F61D8E">
        <w:t xml:space="preserve">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w:t>
      </w:r>
      <w:r w:rsidRPr="00F61D8E">
        <w:lastRenderedPageBreak/>
        <w:t>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11183ED6" w14:textId="77777777" w:rsidR="00A60E76" w:rsidRPr="00F61D8E" w:rsidRDefault="00A60E76" w:rsidP="00A60E76">
      <w:pPr>
        <w:ind w:firstLine="709"/>
      </w:pPr>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6A2F4B11" w14:textId="77777777" w:rsidR="00A60E76" w:rsidRDefault="00A60E76" w:rsidP="00A60E76">
      <w:pPr>
        <w:pStyle w:val="4"/>
        <w:spacing w:before="0"/>
        <w:rPr>
          <w:b/>
          <w:u w:val="single"/>
        </w:rPr>
      </w:pPr>
    </w:p>
    <w:p w14:paraId="335FB546" w14:textId="77777777" w:rsidR="00A60E76" w:rsidRPr="00B611F7" w:rsidRDefault="00A60E76" w:rsidP="00A60E76">
      <w:pPr>
        <w:ind w:firstLine="708"/>
        <w:rPr>
          <w:b/>
          <w:u w:val="single"/>
        </w:rPr>
      </w:pPr>
      <w:r w:rsidRPr="00B611F7">
        <w:rPr>
          <w:u w:val="single"/>
        </w:rPr>
        <w:t>Профилактика постпункционной головной боли</w:t>
      </w:r>
    </w:p>
    <w:p w14:paraId="79BA200F" w14:textId="77777777" w:rsidR="00A60E76" w:rsidRPr="00F61D8E" w:rsidRDefault="00A60E76" w:rsidP="00A60E76">
      <w:pPr>
        <w:pStyle w:val="Number"/>
        <w:widowControl w:val="0"/>
        <w:numPr>
          <w:ilvl w:val="0"/>
          <w:numId w:val="147"/>
        </w:numPr>
        <w:spacing w:before="0"/>
      </w:pPr>
      <w:r w:rsidRPr="00F61D8E">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746CD349" w14:textId="77777777" w:rsidR="00A60E76" w:rsidRPr="00F61D8E" w:rsidRDefault="00A60E76" w:rsidP="00A60E76">
      <w:pPr>
        <w:pStyle w:val="Number"/>
        <w:widowControl w:val="0"/>
        <w:numPr>
          <w:ilvl w:val="0"/>
          <w:numId w:val="147"/>
        </w:numPr>
        <w:spacing w:before="0"/>
      </w:pPr>
      <w:r w:rsidRPr="00F61D8E">
        <w:t>Применение иглы со срезом, параллельным волокнам твердой мозговой оболочки.</w:t>
      </w:r>
    </w:p>
    <w:p w14:paraId="0DF290D5" w14:textId="77777777" w:rsidR="00A60E76" w:rsidRPr="00F61D8E" w:rsidRDefault="00A60E76" w:rsidP="00A60E76">
      <w:pPr>
        <w:pStyle w:val="Number"/>
        <w:widowControl w:val="0"/>
        <w:numPr>
          <w:ilvl w:val="0"/>
          <w:numId w:val="147"/>
        </w:numPr>
        <w:spacing w:before="0"/>
      </w:pPr>
      <w:r w:rsidRPr="00F61D8E">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2DAAF1DA" w14:textId="77777777" w:rsidR="00A60E76" w:rsidRPr="00F61D8E" w:rsidRDefault="00A60E76" w:rsidP="00A60E76">
      <w:pPr>
        <w:pStyle w:val="Number"/>
        <w:widowControl w:val="0"/>
        <w:numPr>
          <w:ilvl w:val="0"/>
          <w:numId w:val="147"/>
        </w:numPr>
        <w:spacing w:before="0"/>
      </w:pPr>
      <w:r w:rsidRPr="00F61D8E">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120D140F" w14:textId="77777777" w:rsidR="00A60E76" w:rsidRDefault="00A60E76" w:rsidP="00A60E76">
      <w:pPr>
        <w:pStyle w:val="4"/>
        <w:spacing w:before="0"/>
        <w:rPr>
          <w:b/>
          <w:u w:val="single"/>
        </w:rPr>
      </w:pPr>
    </w:p>
    <w:p w14:paraId="1AC75174" w14:textId="77777777" w:rsidR="00A60E76" w:rsidRPr="00083FD7" w:rsidRDefault="00A60E76" w:rsidP="00083FD7">
      <w:pPr>
        <w:ind w:firstLine="709"/>
        <w:rPr>
          <w:b/>
          <w:i/>
          <w:iCs/>
          <w:u w:val="single"/>
        </w:rPr>
      </w:pPr>
      <w:r w:rsidRPr="00083FD7">
        <w:rPr>
          <w:i/>
          <w:iCs/>
          <w:u w:val="single"/>
        </w:rPr>
        <w:t>Лечение постпункционной боли</w:t>
      </w:r>
    </w:p>
    <w:p w14:paraId="6B8C85FC" w14:textId="77777777" w:rsidR="00A60E76" w:rsidRPr="00F61D8E" w:rsidRDefault="00A60E76" w:rsidP="00A60E76">
      <w:pPr>
        <w:pStyle w:val="Number"/>
        <w:widowControl w:val="0"/>
        <w:numPr>
          <w:ilvl w:val="0"/>
          <w:numId w:val="148"/>
        </w:numPr>
        <w:spacing w:before="0"/>
      </w:pPr>
      <w:r w:rsidRPr="00F61D8E">
        <w:t>Постельный режим устраняет воздействие гравитации на утечку СМЖ, а водная нагрузка способствует ее секреции.</w:t>
      </w:r>
    </w:p>
    <w:p w14:paraId="08FD1341" w14:textId="77777777" w:rsidR="00A60E76" w:rsidRPr="00F61D8E" w:rsidRDefault="00A60E76" w:rsidP="00A60E76">
      <w:pPr>
        <w:pStyle w:val="Number"/>
        <w:widowControl w:val="0"/>
        <w:numPr>
          <w:ilvl w:val="0"/>
          <w:numId w:val="148"/>
        </w:numPr>
        <w:spacing w:before="0"/>
      </w:pPr>
      <w:r w:rsidRPr="00F61D8E">
        <w:t>Анальгетики и кофеин (кофеин — 500 мг в 500 мл физиологического раствора в течение 2 ч).</w:t>
      </w:r>
    </w:p>
    <w:p w14:paraId="6FD85E15" w14:textId="77777777" w:rsidR="00A60E76" w:rsidRPr="00F61D8E" w:rsidRDefault="00A60E76" w:rsidP="00A60E76">
      <w:pPr>
        <w:pStyle w:val="Number"/>
        <w:widowControl w:val="0"/>
        <w:numPr>
          <w:ilvl w:val="0"/>
          <w:numId w:val="148"/>
        </w:numPr>
        <w:spacing w:before="0"/>
      </w:pPr>
      <w:r w:rsidRPr="00F61D8E">
        <w:t>Пломбировка эпидурального</w:t>
      </w:r>
      <w:r w:rsidRPr="00F61D8E">
        <w:rPr>
          <w:b/>
          <w:bCs/>
        </w:rPr>
        <w:t xml:space="preserve"> </w:t>
      </w:r>
      <w:r w:rsidRPr="00F61D8E">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5A9E31AE" w14:textId="77777777" w:rsidR="00A60E76" w:rsidRPr="00F61D8E" w:rsidRDefault="00A60E76" w:rsidP="00A60E76">
      <w:pPr>
        <w:pStyle w:val="Number"/>
        <w:widowControl w:val="0"/>
        <w:numPr>
          <w:ilvl w:val="0"/>
          <w:numId w:val="148"/>
        </w:numPr>
        <w:spacing w:before="0"/>
      </w:pPr>
      <w:r w:rsidRPr="00F61D8E">
        <w:lastRenderedPageBreak/>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01E4C957" w14:textId="77777777" w:rsidR="00A60E76" w:rsidRPr="00F61D8E" w:rsidRDefault="00A60E76" w:rsidP="00A60E76">
      <w:pPr>
        <w:pStyle w:val="Number"/>
        <w:widowControl w:val="0"/>
        <w:numPr>
          <w:ilvl w:val="0"/>
          <w:numId w:val="148"/>
        </w:numPr>
        <w:spacing w:before="0"/>
      </w:pPr>
      <w:r w:rsidRPr="00F61D8E">
        <w:t>Хирургическое ушивание дефекта твердой мозговой оболочки.</w:t>
      </w:r>
    </w:p>
    <w:p w14:paraId="410CBC03" w14:textId="77777777" w:rsidR="00A60E76" w:rsidRDefault="00A60E76" w:rsidP="00A60E76">
      <w:pPr>
        <w:pStyle w:val="2"/>
        <w:spacing w:before="0"/>
        <w:rPr>
          <w:lang w:val="ru-RU"/>
        </w:rPr>
      </w:pPr>
    </w:p>
    <w:p w14:paraId="20959BC8" w14:textId="6AEC0F66" w:rsidR="00A60E76" w:rsidRPr="00B611F7" w:rsidRDefault="00A60E76" w:rsidP="00A60E76">
      <w:pPr>
        <w:ind w:firstLine="708"/>
        <w:rPr>
          <w:b/>
          <w:bCs/>
          <w:i/>
          <w:iCs/>
          <w:u w:val="single"/>
        </w:rPr>
      </w:pPr>
      <w:r w:rsidRPr="00B611F7">
        <w:rPr>
          <w:i/>
          <w:iCs/>
          <w:u w:val="single"/>
        </w:rPr>
        <w:t xml:space="preserve">Лечение и профилактика нейролейкемии </w:t>
      </w:r>
      <w:r w:rsidRPr="00B611F7">
        <w:rPr>
          <w:b/>
          <w:bCs/>
          <w:i/>
          <w:iCs/>
          <w:u w:val="single"/>
        </w:rPr>
        <w:fldChar w:fldCharType="begin" w:fldLock="1"/>
      </w:r>
      <w:r w:rsidR="002E301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B611F7">
        <w:rPr>
          <w:b/>
          <w:bCs/>
          <w:i/>
          <w:iCs/>
          <w:u w:val="single"/>
        </w:rPr>
        <w:fldChar w:fldCharType="separate"/>
      </w:r>
      <w:r w:rsidR="00C91D46">
        <w:rPr>
          <w:iCs/>
          <w:noProof/>
        </w:rPr>
        <w:t>[199</w:t>
      </w:r>
      <w:r w:rsidR="00832751" w:rsidRPr="00832751">
        <w:rPr>
          <w:iCs/>
          <w:noProof/>
        </w:rPr>
        <w:t>]</w:t>
      </w:r>
      <w:r w:rsidRPr="00B611F7">
        <w:rPr>
          <w:b/>
          <w:bCs/>
          <w:i/>
          <w:iCs/>
          <w:u w:val="single"/>
        </w:rPr>
        <w:fldChar w:fldCharType="end"/>
      </w:r>
    </w:p>
    <w:p w14:paraId="26860639" w14:textId="77777777" w:rsidR="00A60E76" w:rsidRPr="00F61D8E" w:rsidRDefault="00A60E76" w:rsidP="00A60E76">
      <w:pPr>
        <w:ind w:firstLine="709"/>
      </w:pPr>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7EA985E1" w14:textId="77777777" w:rsidR="00A60E76" w:rsidRPr="00F61D8E" w:rsidRDefault="00A60E76" w:rsidP="00A60E76">
      <w:pPr>
        <w:ind w:firstLine="709"/>
      </w:pPr>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48820C63" w14:textId="77777777" w:rsidR="00A60E76" w:rsidRPr="00F61D8E" w:rsidRDefault="00A60E76" w:rsidP="00A60E76">
      <w:pPr>
        <w:ind w:firstLine="709"/>
      </w:pPr>
      <w:r w:rsidRPr="00F61D8E">
        <w:t>Доза цитарабина — 20 мг/м</w:t>
      </w:r>
      <w:r w:rsidRPr="00F61D8E">
        <w:rPr>
          <w:vertAlign w:val="superscript"/>
        </w:rPr>
        <w:t>2</w:t>
      </w:r>
      <w:r w:rsidRPr="00F61D8E">
        <w:t>, объем раствора должен составлять 3 мл.</w:t>
      </w:r>
    </w:p>
    <w:p w14:paraId="40221159" w14:textId="77777777" w:rsidR="00A60E76" w:rsidRPr="00F61D8E" w:rsidRDefault="00A60E76" w:rsidP="00A60E76">
      <w:pPr>
        <w:ind w:firstLine="709"/>
      </w:pPr>
      <w:r w:rsidRPr="00F61D8E">
        <w:t>Доза дексаметазона — 4 мг объем раствора должен составлять 3 мл.</w:t>
      </w:r>
    </w:p>
    <w:p w14:paraId="760065EF" w14:textId="77777777" w:rsidR="00A60E76" w:rsidRPr="00F61D8E" w:rsidRDefault="00A60E76" w:rsidP="00A60E76">
      <w:pPr>
        <w:ind w:firstLine="709"/>
      </w:pPr>
    </w:p>
    <w:p w14:paraId="08538387" w14:textId="77777777" w:rsidR="00A60E76" w:rsidRPr="00F61D8E" w:rsidRDefault="00A60E76" w:rsidP="00A60E76">
      <w:pPr>
        <w:ind w:firstLine="709"/>
      </w:pPr>
      <w:r w:rsidRPr="00F61D8E">
        <w:t>Лечение нейролейкемии может сопровождаться нейротоксичностью.</w:t>
      </w:r>
    </w:p>
    <w:p w14:paraId="06E995B5" w14:textId="77777777" w:rsidR="00A60E76" w:rsidRPr="00F61D8E" w:rsidRDefault="00A60E76" w:rsidP="00A60E76">
      <w:pPr>
        <w:ind w:firstLine="709"/>
      </w:pPr>
      <w:r w:rsidRPr="00F61D8E">
        <w:rPr>
          <w:u w:val="single"/>
        </w:rPr>
        <w:t>Нейротоксичность метотрексата</w:t>
      </w:r>
      <w:r w:rsidRPr="00F61D8E">
        <w:t xml:space="preserve"> может проявляется одним из трех синдромов:</w:t>
      </w:r>
    </w:p>
    <w:p w14:paraId="4A20F50E" w14:textId="77777777" w:rsidR="00A60E76" w:rsidRPr="00F61D8E" w:rsidRDefault="00A60E76" w:rsidP="00A60E76">
      <w:pPr>
        <w:pStyle w:val="Number"/>
        <w:widowControl w:val="0"/>
        <w:numPr>
          <w:ilvl w:val="1"/>
          <w:numId w:val="147"/>
        </w:numPr>
        <w:spacing w:before="0"/>
      </w:pPr>
      <w:r w:rsidRPr="00F61D8E">
        <w:rPr>
          <w:bCs/>
          <w:iCs/>
        </w:rPr>
        <w:t>Острый химический арахноидит</w:t>
      </w:r>
      <w:r w:rsidRPr="00F61D8E">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6D65EBAE" w14:textId="77777777" w:rsidR="00A60E76" w:rsidRPr="00F61D8E" w:rsidRDefault="00A60E76" w:rsidP="00A60E76">
      <w:pPr>
        <w:pStyle w:val="Number"/>
        <w:widowControl w:val="0"/>
        <w:numPr>
          <w:ilvl w:val="1"/>
          <w:numId w:val="147"/>
        </w:numPr>
        <w:spacing w:before="0"/>
      </w:pPr>
      <w:r w:rsidRPr="00F61D8E">
        <w:rPr>
          <w:bCs/>
          <w:iCs/>
        </w:rPr>
        <w:t>Подострый химический арахноидит</w:t>
      </w:r>
      <w:r w:rsidRPr="00F61D8E">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7A0F6AFE" w14:textId="77777777" w:rsidR="00A60E76" w:rsidRPr="00F61D8E" w:rsidRDefault="00A60E76" w:rsidP="00A60E76">
      <w:pPr>
        <w:pStyle w:val="Number"/>
        <w:widowControl w:val="0"/>
        <w:numPr>
          <w:ilvl w:val="1"/>
          <w:numId w:val="147"/>
        </w:numPr>
        <w:spacing w:before="0"/>
      </w:pPr>
      <w:r w:rsidRPr="00F61D8E">
        <w:t>Х</w:t>
      </w:r>
      <w:r w:rsidRPr="00F61D8E">
        <w:rPr>
          <w:bCs/>
          <w:iCs/>
        </w:rPr>
        <w:t>роническая демиелинизирующая энцефалопатия</w:t>
      </w:r>
      <w:r w:rsidRPr="00F61D8E">
        <w:t xml:space="preserve"> — наблюдается через месяцы (до года) после интратекального введения метотрексата. </w:t>
      </w:r>
    </w:p>
    <w:p w14:paraId="3C888AFC" w14:textId="77777777" w:rsidR="00A60E76" w:rsidRPr="00F61D8E" w:rsidRDefault="00A60E76" w:rsidP="00A60E76">
      <w:pPr>
        <w:ind w:firstLine="709"/>
      </w:pPr>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5D48B100" w14:textId="77777777" w:rsidR="00A60E76" w:rsidRPr="00F61D8E" w:rsidRDefault="00A60E76" w:rsidP="00A60E76">
      <w:pPr>
        <w:ind w:firstLine="709"/>
      </w:pPr>
      <w:r w:rsidRPr="00F61D8E">
        <w:rPr>
          <w:u w:val="single"/>
        </w:rPr>
        <w:lastRenderedPageBreak/>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094B68EE" w14:textId="28B0D56B" w:rsidR="002F2FF7" w:rsidRPr="002F2FF7" w:rsidRDefault="00EA15AE" w:rsidP="002F2FF7">
      <w:pPr>
        <w:pStyle w:val="2"/>
      </w:pPr>
      <w:bookmarkStart w:id="164" w:name="_Toc64624815"/>
      <w:r>
        <w:t>Приложение А3.1</w:t>
      </w:r>
      <w:r>
        <w:rPr>
          <w:lang w:val="ru-RU"/>
        </w:rPr>
        <w:t>1</w:t>
      </w:r>
      <w:r w:rsidR="00083FD7" w:rsidRPr="002F2FF7">
        <w:t xml:space="preserve"> </w:t>
      </w:r>
      <w:r w:rsidR="002F2FF7" w:rsidRPr="002F2FF7">
        <w:t>Проведение трансплантации аллогенных гемопоэтических стволовых клеток</w:t>
      </w:r>
      <w:bookmarkEnd w:id="164"/>
    </w:p>
    <w:p w14:paraId="2D052EDB" w14:textId="77777777" w:rsidR="002F2FF7" w:rsidRPr="00C07B2E" w:rsidRDefault="002F2FF7" w:rsidP="002F2FF7">
      <w:pPr>
        <w:rPr>
          <w:rFonts w:eastAsia="SimSun"/>
        </w:rPr>
      </w:pPr>
    </w:p>
    <w:p w14:paraId="3AE34A78" w14:textId="77777777" w:rsidR="002F2FF7" w:rsidRPr="00EE51B1" w:rsidRDefault="002F2FF7" w:rsidP="002F2FF7">
      <w:pPr>
        <w:rPr>
          <w:rFonts w:eastAsia="SimSun"/>
          <w:b/>
        </w:rPr>
      </w:pPr>
      <w:bookmarkStart w:id="165" w:name="_Toc44401103"/>
      <w:r w:rsidRPr="00EE51B1">
        <w:rPr>
          <w:rFonts w:eastAsia="SimSun"/>
          <w:b/>
        </w:rPr>
        <w:t>1. Отбор пациентов для трансплантации аллогенных гемопоэтических стволовых клеток</w:t>
      </w:r>
      <w:bookmarkEnd w:id="165"/>
    </w:p>
    <w:p w14:paraId="3CACBF4D" w14:textId="19570D32" w:rsidR="002F2FF7" w:rsidRPr="00EE51B1" w:rsidRDefault="002F2FF7" w:rsidP="002F2FF7">
      <w:pPr>
        <w:rPr>
          <w:rFonts w:eastAsia="SimSun"/>
          <w:i/>
          <w:u w:val="single"/>
        </w:rPr>
      </w:pPr>
      <w:bookmarkStart w:id="166" w:name="_Toc44401106"/>
      <w:r w:rsidRPr="00EE51B1">
        <w:rPr>
          <w:rFonts w:eastAsia="SimSun"/>
          <w:i/>
          <w:u w:val="single"/>
        </w:rPr>
        <w:t>Показания для проведения алло-ТГСК</w:t>
      </w:r>
      <w:bookmarkEnd w:id="166"/>
      <w:r w:rsidRPr="00EE51B1">
        <w:rPr>
          <w:rFonts w:eastAsia="SimSun"/>
          <w:i/>
          <w:u w:val="single"/>
        </w:rPr>
        <w:t xml:space="preserve"> </w:t>
      </w:r>
      <w:r w:rsidRPr="00EE51B1">
        <w:rPr>
          <w:rFonts w:eastAsia="SimSun"/>
          <w:u w:val="single"/>
        </w:rPr>
        <w:fldChar w:fldCharType="begin" w:fldLock="1"/>
      </w:r>
      <w:r w:rsidR="00147D8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u w:val="single"/>
        </w:rPr>
        <w:fldChar w:fldCharType="separate"/>
      </w:r>
      <w:r w:rsidR="00DF6762" w:rsidRPr="00DF6762">
        <w:rPr>
          <w:rFonts w:eastAsia="SimSun"/>
          <w:noProof/>
        </w:rPr>
        <w:t>[199]</w:t>
      </w:r>
      <w:r w:rsidRPr="00EE51B1">
        <w:rPr>
          <w:rFonts w:eastAsia="SimSun"/>
          <w:u w:val="single"/>
        </w:rPr>
        <w:fldChar w:fldCharType="end"/>
      </w:r>
      <w:r w:rsidRPr="00EE51B1">
        <w:rPr>
          <w:rFonts w:eastAsia="SimSun"/>
          <w:i/>
          <w:u w:val="single"/>
        </w:rPr>
        <w:t>:</w:t>
      </w:r>
    </w:p>
    <w:p w14:paraId="3E8FF48C" w14:textId="149F50B9" w:rsidR="002F2FF7" w:rsidRPr="00C07B2E" w:rsidRDefault="002F2FF7" w:rsidP="00FA3043">
      <w:pPr>
        <w:ind w:firstLine="709"/>
        <w:rPr>
          <w:rFonts w:eastAsia="SimSun"/>
        </w:rPr>
      </w:pPr>
      <w:r w:rsidRPr="00C07B2E">
        <w:rPr>
          <w:rFonts w:eastAsia="SimSun"/>
        </w:rPr>
        <w:t>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w:t>
      </w:r>
      <w:r w:rsidR="00FA3043">
        <w:rPr>
          <w:rFonts w:eastAsia="SimSun"/>
        </w:rPr>
        <w:t xml:space="preserve"> </w:t>
      </w:r>
      <w:r w:rsidR="00FA3043" w:rsidRPr="008E07CB">
        <w:rPr>
          <w:rFonts w:eastAsia="SimSun"/>
        </w:rPr>
        <w:t>В соответствии с Порядком, в</w:t>
      </w:r>
      <w:r w:rsidRPr="008E07CB">
        <w:rPr>
          <w:rFonts w:eastAsia="SimSun"/>
        </w:rPr>
        <w:t xml:space="preserve"> </w:t>
      </w:r>
      <w:r w:rsidRPr="00C07B2E">
        <w:rPr>
          <w:rFonts w:eastAsia="SimSun"/>
        </w:rPr>
        <w:t>качестве кандидатов для проведения алло-ТГСК могут рас</w:t>
      </w:r>
      <w:r w:rsidR="00FA3043">
        <w:rPr>
          <w:rFonts w:eastAsia="SimSun"/>
        </w:rPr>
        <w:t xml:space="preserve">сматриваться пациенты, имеющие </w:t>
      </w:r>
      <w:r w:rsidRPr="00C07B2E">
        <w:rPr>
          <w:rFonts w:eastAsia="SimSun"/>
        </w:rPr>
        <w:t>злокачественные и другие новообразования лимфоидной, крове</w:t>
      </w:r>
      <w:r w:rsidR="00FA3043">
        <w:rPr>
          <w:rFonts w:eastAsia="SimSun"/>
        </w:rPr>
        <w:t xml:space="preserve">творной и родственной им тканей, </w:t>
      </w:r>
      <w:r w:rsidR="00FA3043" w:rsidRPr="008E07CB">
        <w:rPr>
          <w:rFonts w:eastAsia="SimSun"/>
        </w:rPr>
        <w:t>к которым относится ОМЛ</w:t>
      </w:r>
      <w:r w:rsidR="00FA3043">
        <w:rPr>
          <w:rFonts w:eastAsia="SimSun"/>
        </w:rPr>
        <w:t>.</w:t>
      </w:r>
    </w:p>
    <w:p w14:paraId="55BDFBDD" w14:textId="77777777" w:rsidR="002F2FF7" w:rsidRDefault="002F2FF7" w:rsidP="002F2FF7">
      <w:pPr>
        <w:rPr>
          <w:rFonts w:eastAsia="SimSun"/>
        </w:rPr>
      </w:pPr>
      <w:bookmarkStart w:id="167" w:name="_Toc44401107"/>
    </w:p>
    <w:p w14:paraId="747437D5" w14:textId="1078FA5A" w:rsidR="002F2FF7" w:rsidRPr="00EE51B1" w:rsidRDefault="002F2FF7" w:rsidP="002F2FF7">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67"/>
      <w:r>
        <w:rPr>
          <w:rFonts w:eastAsia="SimSun"/>
          <w:i/>
          <w:u w:val="single"/>
        </w:rPr>
        <w:t xml:space="preserve"> </w:t>
      </w:r>
      <w:r w:rsidRPr="00EE51B1">
        <w:rPr>
          <w:rFonts w:eastAsia="SimSun"/>
          <w:u w:val="single"/>
        </w:rPr>
        <w:fldChar w:fldCharType="begin" w:fldLock="1"/>
      </w:r>
      <w:r w:rsidR="00147D8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u w:val="single"/>
        </w:rPr>
        <w:fldChar w:fldCharType="separate"/>
      </w:r>
      <w:r w:rsidR="00C91D46">
        <w:rPr>
          <w:rFonts w:eastAsia="SimSun"/>
          <w:noProof/>
        </w:rPr>
        <w:t>[200</w:t>
      </w:r>
      <w:r w:rsidR="00DF6762" w:rsidRPr="00DF6762">
        <w:rPr>
          <w:rFonts w:eastAsia="SimSun"/>
          <w:noProof/>
        </w:rPr>
        <w:t>]</w:t>
      </w:r>
      <w:r w:rsidRPr="00EE51B1">
        <w:rPr>
          <w:rFonts w:eastAsia="SimSun"/>
          <w:u w:val="single"/>
        </w:rPr>
        <w:fldChar w:fldCharType="end"/>
      </w:r>
      <w:r>
        <w:rPr>
          <w:rFonts w:eastAsia="SimSun"/>
          <w:i/>
          <w:u w:val="single"/>
        </w:rPr>
        <w:t>:</w:t>
      </w:r>
      <w:r w:rsidRPr="00EE51B1">
        <w:rPr>
          <w:rFonts w:eastAsia="SimSun"/>
          <w:i/>
          <w:u w:val="single"/>
        </w:rPr>
        <w:t xml:space="preserve"> </w:t>
      </w:r>
    </w:p>
    <w:p w14:paraId="298ECB75"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62022B1" w14:textId="2223000D" w:rsidR="002F2FF7" w:rsidRPr="00100F1D"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 xml:space="preserve">Оценка рисков проведения алло-ТГСК по шкалам </w:t>
      </w:r>
      <w:r w:rsidRPr="00C07B2E">
        <w:rPr>
          <w:rFonts w:eastAsia="SimSun"/>
          <w:lang w:val="en-US"/>
        </w:rPr>
        <w:t>EBMT</w:t>
      </w:r>
      <w:r w:rsidRPr="00C07B2E">
        <w:rPr>
          <w:rFonts w:eastAsia="SimSun"/>
        </w:rPr>
        <w:t xml:space="preserve"> и </w:t>
      </w:r>
      <w:r w:rsidRPr="00C07B2E">
        <w:rPr>
          <w:rFonts w:eastAsia="SimSun"/>
          <w:lang w:val="en-US"/>
        </w:rPr>
        <w:t>HCT</w:t>
      </w:r>
      <w:r w:rsidRPr="00100F1D">
        <w:rPr>
          <w:rFonts w:eastAsia="SimSun"/>
        </w:rPr>
        <w:t>-</w:t>
      </w:r>
      <w:r w:rsidRPr="00100F1D">
        <w:rPr>
          <w:rFonts w:eastAsia="SimSun"/>
          <w:lang w:val="en-US"/>
        </w:rPr>
        <w:t>CI</w:t>
      </w:r>
      <w:r w:rsidRPr="00100F1D">
        <w:rPr>
          <w:rFonts w:eastAsia="SimSun"/>
        </w:rPr>
        <w:t xml:space="preserve"> (приложения</w:t>
      </w:r>
      <w:r w:rsidR="00100F1D" w:rsidRPr="00100F1D">
        <w:rPr>
          <w:rFonts w:eastAsia="SimSun"/>
        </w:rPr>
        <w:t xml:space="preserve"> Г6, Г7</w:t>
      </w:r>
      <w:r w:rsidRPr="00100F1D">
        <w:rPr>
          <w:rFonts w:eastAsia="SimSun"/>
        </w:rPr>
        <w:t>).</w:t>
      </w:r>
    </w:p>
    <w:p w14:paraId="79DFBC4F" w14:textId="08903ACB" w:rsidR="002F2FF7" w:rsidRPr="00100F1D"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w:t>
      </w:r>
      <w:r w:rsidRPr="00100F1D">
        <w:rPr>
          <w:rFonts w:eastAsia="SimSun"/>
        </w:rPr>
        <w:t xml:space="preserve">Карновского и </w:t>
      </w:r>
      <w:r w:rsidRPr="00100F1D">
        <w:rPr>
          <w:rFonts w:eastAsia="SimSun"/>
          <w:lang w:val="en-US"/>
        </w:rPr>
        <w:t>ECOG</w:t>
      </w:r>
      <w:r w:rsidRPr="00100F1D">
        <w:rPr>
          <w:rFonts w:eastAsia="SimSun"/>
        </w:rPr>
        <w:t xml:space="preserve"> (приложение </w:t>
      </w:r>
      <w:r w:rsidR="00100F1D" w:rsidRPr="00100F1D">
        <w:rPr>
          <w:rFonts w:eastAsia="SimSun"/>
        </w:rPr>
        <w:t>Г3</w:t>
      </w:r>
      <w:r w:rsidRPr="00100F1D">
        <w:rPr>
          <w:rFonts w:eastAsia="SimSun"/>
        </w:rPr>
        <w:t xml:space="preserve">) </w:t>
      </w:r>
    </w:p>
    <w:p w14:paraId="17482501" w14:textId="77777777" w:rsidR="002F2FF7" w:rsidRPr="00EE51B1"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45C0460B" w14:textId="77777777" w:rsidR="002F2FF7" w:rsidRPr="00EE51B1" w:rsidRDefault="002F2FF7" w:rsidP="00332B01">
      <w:pPr>
        <w:numPr>
          <w:ilvl w:val="0"/>
          <w:numId w:val="150"/>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7C4BF40D"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lastRenderedPageBreak/>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08DE91AF"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5D879CE5" w14:textId="77777777" w:rsidR="002F2FF7" w:rsidRPr="00C07B2E" w:rsidRDefault="002F2FF7" w:rsidP="00332B01">
      <w:pPr>
        <w:numPr>
          <w:ilvl w:val="0"/>
          <w:numId w:val="150"/>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369AF17B" w14:textId="77777777" w:rsidR="002F2FF7" w:rsidRPr="00C07B2E" w:rsidRDefault="002F2FF7" w:rsidP="00332B01">
      <w:pPr>
        <w:numPr>
          <w:ilvl w:val="1"/>
          <w:numId w:val="150"/>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712ED1EC" w14:textId="77777777" w:rsidR="002F2FF7" w:rsidRPr="00EE51B1" w:rsidRDefault="002F2FF7" w:rsidP="00332B01">
      <w:pPr>
        <w:numPr>
          <w:ilvl w:val="1"/>
          <w:numId w:val="150"/>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2C384D90" w14:textId="77777777" w:rsidR="002F2FF7" w:rsidRDefault="002F2FF7" w:rsidP="002F2FF7">
      <w:pPr>
        <w:rPr>
          <w:rFonts w:eastAsia="SimSun"/>
        </w:rPr>
      </w:pPr>
      <w:bookmarkStart w:id="168" w:name="_Toc44401108"/>
    </w:p>
    <w:p w14:paraId="0704467D" w14:textId="1F308209" w:rsidR="002F2FF7" w:rsidRPr="00EE51B1" w:rsidRDefault="002F2FF7" w:rsidP="002F2FF7">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68"/>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sidRPr="00EE51B1">
        <w:rPr>
          <w:rFonts w:eastAsia="SimSun"/>
          <w:i/>
          <w:u w:val="single"/>
        </w:rPr>
        <w:t>:</w:t>
      </w:r>
    </w:p>
    <w:p w14:paraId="4A10CD3A"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019DFD2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25061EF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6DE69A7"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4D883067"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7CB5C3E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64291848"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lastRenderedPageBreak/>
        <w:t>Наличие гемохроматоза и/или лабораторных признаков перегрузки железом. Проведение в анамнезе трансфузий от родственных доноров.</w:t>
      </w:r>
    </w:p>
    <w:p w14:paraId="1795782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5C2FE6AE"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34B191FB"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1B3A0BD3" w14:textId="77777777" w:rsidR="002F2FF7" w:rsidRPr="00470D3D" w:rsidRDefault="002F2FF7" w:rsidP="00332B01">
      <w:pPr>
        <w:numPr>
          <w:ilvl w:val="0"/>
          <w:numId w:val="151"/>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1CE455A0"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7EB5A8E6"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1A1D6E3A"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761A657C"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bookmarkStart w:id="169" w:name="_Toc44401109"/>
      <w:r w:rsidRPr="00C07B2E">
        <w:rPr>
          <w:rFonts w:eastAsia="SimSun"/>
        </w:rPr>
        <w:t>Критерии, при наличии которых выполнение алло-ТГСК противопоказано</w:t>
      </w:r>
      <w:bookmarkEnd w:id="169"/>
      <w:r w:rsidRPr="00C07B2E">
        <w:rPr>
          <w:rFonts w:eastAsia="SimSun"/>
        </w:rPr>
        <w:t xml:space="preserve"> </w:t>
      </w:r>
    </w:p>
    <w:p w14:paraId="6DB42BA6"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Беременность</w:t>
      </w:r>
    </w:p>
    <w:p w14:paraId="33FB64D5"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E581E03"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258442BE" w14:textId="77777777" w:rsidR="002F2FF7" w:rsidRPr="00C07B2E" w:rsidRDefault="002F2FF7" w:rsidP="00332B01">
      <w:pPr>
        <w:numPr>
          <w:ilvl w:val="0"/>
          <w:numId w:val="151"/>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5E012AD8" w14:textId="77777777" w:rsidR="002F2FF7" w:rsidRDefault="002F2FF7" w:rsidP="002F2FF7">
      <w:pPr>
        <w:rPr>
          <w:rFonts w:eastAsia="SimSun"/>
        </w:rPr>
      </w:pPr>
      <w:bookmarkStart w:id="170" w:name="_Toc44401110"/>
    </w:p>
    <w:p w14:paraId="6DD586AB" w14:textId="50721B2E" w:rsidR="002F2FF7" w:rsidRPr="00470D3D" w:rsidRDefault="002F2FF7" w:rsidP="002F2FF7">
      <w:pPr>
        <w:rPr>
          <w:rFonts w:eastAsia="SimSun"/>
          <w:i/>
          <w:u w:val="single"/>
        </w:rPr>
      </w:pPr>
      <w:bookmarkStart w:id="171"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71"/>
      <w:r w:rsidRPr="00470D3D">
        <w:rPr>
          <w:rFonts w:eastAsia="SimSun"/>
          <w:i/>
          <w:u w:val="single"/>
        </w:rPr>
        <w:t xml:space="preserve"> </w:t>
      </w:r>
      <w:r w:rsidRPr="00470D3D">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470D3D">
        <w:rPr>
          <w:rFonts w:eastAsia="SimSun"/>
          <w:i/>
          <w:u w:val="single"/>
        </w:rPr>
        <w:fldChar w:fldCharType="separate"/>
      </w:r>
      <w:r w:rsidR="00C91D46">
        <w:rPr>
          <w:rFonts w:eastAsia="SimSun"/>
          <w:noProof/>
        </w:rPr>
        <w:t>[200</w:t>
      </w:r>
      <w:r w:rsidR="00DF6762" w:rsidRPr="00DF6762">
        <w:rPr>
          <w:rFonts w:eastAsia="SimSun"/>
          <w:noProof/>
        </w:rPr>
        <w:t>]</w:t>
      </w:r>
      <w:r w:rsidRPr="00470D3D">
        <w:rPr>
          <w:rFonts w:eastAsia="SimSun"/>
          <w:i/>
          <w:u w:val="single"/>
        </w:rPr>
        <w:fldChar w:fldCharType="end"/>
      </w:r>
      <w:r>
        <w:rPr>
          <w:rFonts w:eastAsia="SimSun"/>
          <w:i/>
          <w:u w:val="single"/>
        </w:rPr>
        <w:t>:</w:t>
      </w:r>
    </w:p>
    <w:p w14:paraId="339C4509"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4"/>
          <w:rFonts w:eastAsia="SimSun"/>
        </w:rPr>
        <w:footnoteReference w:id="2"/>
      </w:r>
      <w:r w:rsidRPr="00470D3D">
        <w:rPr>
          <w:rFonts w:eastAsia="SimSun"/>
        </w:rPr>
        <w:t>.</w:t>
      </w:r>
    </w:p>
    <w:p w14:paraId="0D1127F0"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4"/>
          <w:rFonts w:eastAsia="SimSun"/>
        </w:rPr>
        <w:footnoteReference w:id="3"/>
      </w:r>
      <w:r w:rsidRPr="00470D3D">
        <w:rPr>
          <w:rFonts w:eastAsia="SimSun"/>
        </w:rPr>
        <w:t>.</w:t>
      </w:r>
    </w:p>
    <w:p w14:paraId="6635E878"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4"/>
          <w:rFonts w:eastAsia="SimSun"/>
        </w:rPr>
        <w:footnoteReference w:id="4"/>
      </w:r>
      <w:r w:rsidRPr="00470D3D">
        <w:rPr>
          <w:rFonts w:eastAsia="SimSun"/>
        </w:rPr>
        <w:t>.</w:t>
      </w:r>
    </w:p>
    <w:p w14:paraId="3D242BF8"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lastRenderedPageBreak/>
        <w:t>Глюкоза венозной крови натощак</w:t>
      </w:r>
      <w:r w:rsidRPr="00AC75E2">
        <w:rPr>
          <w:rStyle w:val="af4"/>
          <w:rFonts w:eastAsia="SimSun"/>
        </w:rPr>
        <w:footnoteReference w:id="5"/>
      </w:r>
      <w:r w:rsidRPr="00C07B2E">
        <w:rPr>
          <w:rFonts w:eastAsia="SimSun"/>
        </w:rPr>
        <w:t>.</w:t>
      </w:r>
    </w:p>
    <w:p w14:paraId="2FB7A3E8"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4"/>
          <w:rFonts w:eastAsia="SimSun"/>
        </w:rPr>
        <w:footnoteReference w:id="6"/>
      </w:r>
      <w:r w:rsidRPr="00470D3D">
        <w:rPr>
          <w:rFonts w:eastAsia="SimSun"/>
        </w:rPr>
        <w:t>.</w:t>
      </w:r>
    </w:p>
    <w:p w14:paraId="3317DAD1"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4"/>
          <w:rFonts w:eastAsia="SimSun"/>
        </w:rPr>
        <w:footnoteReference w:id="7"/>
      </w:r>
      <w:r w:rsidRPr="00470D3D">
        <w:rPr>
          <w:rFonts w:eastAsia="SimSun"/>
        </w:rPr>
        <w:t xml:space="preserve">. </w:t>
      </w:r>
    </w:p>
    <w:p w14:paraId="35324E1B"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4"/>
          <w:rFonts w:eastAsia="SimSun"/>
        </w:rPr>
        <w:footnoteReference w:id="8"/>
      </w:r>
      <w:r w:rsidRPr="00C07B2E">
        <w:rPr>
          <w:rFonts w:eastAsia="SimSun"/>
        </w:rPr>
        <w:t>.</w:t>
      </w:r>
    </w:p>
    <w:p w14:paraId="65EB34E7"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4"/>
          <w:rFonts w:eastAsia="SimSun"/>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0B596C9F"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4"/>
          <w:rFonts w:eastAsia="SimSun"/>
        </w:rPr>
        <w:footnoteReference w:id="10"/>
      </w:r>
      <w:r w:rsidRPr="00470D3D">
        <w:rPr>
          <w:rFonts w:eastAsia="SimSun"/>
        </w:rPr>
        <w:t xml:space="preserve">.КТ других областей при необходимости </w:t>
      </w:r>
    </w:p>
    <w:p w14:paraId="00A8B60E"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4"/>
          <w:rFonts w:eastAsia="SimSun"/>
        </w:rPr>
        <w:footnoteReference w:id="11"/>
      </w:r>
      <w:r w:rsidRPr="00470D3D">
        <w:rPr>
          <w:rFonts w:eastAsia="SimSun"/>
        </w:rPr>
        <w:t>.</w:t>
      </w:r>
    </w:p>
    <w:p w14:paraId="635CE397"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4"/>
          <w:rFonts w:eastAsia="SimSun"/>
        </w:rPr>
        <w:footnoteReference w:id="12"/>
      </w:r>
      <w:r w:rsidRPr="00470D3D">
        <w:rPr>
          <w:rFonts w:eastAsia="SimSun"/>
        </w:rPr>
        <w:t xml:space="preserve">. </w:t>
      </w:r>
    </w:p>
    <w:p w14:paraId="7D941402"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Рентген или КТ пазух носа.</w:t>
      </w:r>
    </w:p>
    <w:p w14:paraId="34D09B92"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4"/>
          <w:rFonts w:eastAsia="SimSun"/>
        </w:rPr>
        <w:footnoteReference w:id="13"/>
      </w:r>
      <w:r w:rsidRPr="00C07B2E">
        <w:rPr>
          <w:rFonts w:eastAsia="SimSun"/>
        </w:rPr>
        <w:t xml:space="preserve">. </w:t>
      </w:r>
    </w:p>
    <w:p w14:paraId="41ECF9D8"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lastRenderedPageBreak/>
        <w:t>ЭКГ</w:t>
      </w:r>
      <w:r w:rsidRPr="00AC75E2">
        <w:rPr>
          <w:rStyle w:val="af4"/>
          <w:rFonts w:eastAsia="SimSun"/>
        </w:rPr>
        <w:footnoteReference w:id="14"/>
      </w:r>
      <w:r w:rsidRPr="00C07B2E">
        <w:rPr>
          <w:rFonts w:eastAsia="SimSun"/>
        </w:rPr>
        <w:t>.</w:t>
      </w:r>
    </w:p>
    <w:p w14:paraId="3B39AA16"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4"/>
          <w:rFonts w:eastAsia="SimSun"/>
        </w:rPr>
        <w:footnoteReference w:id="15"/>
      </w:r>
      <w:r w:rsidRPr="00C07B2E">
        <w:rPr>
          <w:rFonts w:eastAsia="SimSun"/>
        </w:rPr>
        <w:t>.</w:t>
      </w:r>
    </w:p>
    <w:p w14:paraId="2E3EE6EF"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3E2E299A"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0BFEDD6D" w14:textId="77777777" w:rsidR="002F2FF7" w:rsidRPr="00C07B2E" w:rsidRDefault="002F2FF7" w:rsidP="00332B01">
      <w:pPr>
        <w:numPr>
          <w:ilvl w:val="0"/>
          <w:numId w:val="157"/>
        </w:numPr>
        <w:overflowPunct w:val="0"/>
        <w:autoSpaceDE w:val="0"/>
        <w:autoSpaceDN w:val="0"/>
        <w:adjustRightInd w:val="0"/>
        <w:textAlignment w:val="baseline"/>
        <w:rPr>
          <w:rFonts w:eastAsia="SimSun"/>
        </w:rPr>
      </w:pPr>
      <w:r w:rsidRPr="00C07B2E">
        <w:rPr>
          <w:rFonts w:eastAsia="SimSun"/>
        </w:rPr>
        <w:t>ЭЭГ при необходимости</w:t>
      </w:r>
    </w:p>
    <w:p w14:paraId="4B816854"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4"/>
          <w:rFonts w:eastAsia="SimSun"/>
        </w:rPr>
        <w:footnoteReference w:id="16"/>
      </w:r>
      <w:r w:rsidRPr="00470D3D">
        <w:rPr>
          <w:rFonts w:eastAsia="SimSun"/>
        </w:rPr>
        <w:t xml:space="preserve">. </w:t>
      </w:r>
    </w:p>
    <w:p w14:paraId="3E8C2E2A" w14:textId="77777777" w:rsidR="002F2FF7" w:rsidRPr="00470D3D" w:rsidRDefault="002F2FF7" w:rsidP="00332B01">
      <w:pPr>
        <w:numPr>
          <w:ilvl w:val="0"/>
          <w:numId w:val="157"/>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22D3DE52" w14:textId="77777777" w:rsidR="002F2FF7" w:rsidRDefault="002F2FF7" w:rsidP="002F2FF7">
      <w:pPr>
        <w:rPr>
          <w:rFonts w:eastAsia="SimSun"/>
          <w:i/>
          <w:u w:val="single"/>
        </w:rPr>
      </w:pPr>
    </w:p>
    <w:p w14:paraId="3504BA32" w14:textId="6AAF3B69" w:rsidR="002F2FF7" w:rsidRPr="00EE51B1" w:rsidRDefault="002F2FF7" w:rsidP="002F2FF7">
      <w:pPr>
        <w:rPr>
          <w:rFonts w:eastAsia="SimSun"/>
          <w:i/>
          <w:u w:val="single"/>
        </w:rPr>
      </w:pPr>
      <w:r w:rsidRPr="00EE51B1">
        <w:rPr>
          <w:rFonts w:eastAsia="SimSun"/>
          <w:i/>
          <w:u w:val="single"/>
        </w:rPr>
        <w:t>Алгоритм принятия решения о выполнении алло-ТГСК</w:t>
      </w:r>
      <w:bookmarkEnd w:id="170"/>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sidRPr="00EE51B1">
        <w:rPr>
          <w:rFonts w:eastAsia="SimSun"/>
          <w:i/>
          <w:u w:val="single"/>
        </w:rPr>
        <w:t xml:space="preserve">: </w:t>
      </w:r>
    </w:p>
    <w:p w14:paraId="1167D1CE" w14:textId="77777777" w:rsidR="002F2FF7" w:rsidRPr="00C07B2E" w:rsidRDefault="002F2FF7" w:rsidP="00100F1D">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56E883CE" w14:textId="77777777" w:rsidR="002F2FF7" w:rsidRPr="00C07B2E" w:rsidRDefault="002F2FF7" w:rsidP="00100F1D">
      <w:pPr>
        <w:ind w:firstLine="709"/>
        <w:rPr>
          <w:rFonts w:eastAsia="SimSun"/>
        </w:rPr>
      </w:pPr>
      <w:r w:rsidRPr="00C07B2E">
        <w:rPr>
          <w:rFonts w:eastAsia="SimSun"/>
        </w:rPr>
        <w:t xml:space="preserve">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w:t>
      </w:r>
      <w:r w:rsidRPr="00C07B2E">
        <w:rPr>
          <w:rFonts w:eastAsia="SimSun"/>
        </w:rPr>
        <w:lastRenderedPageBreak/>
        <w:t>консультации потенциального реципиента, результатов медицинского обследования, о чем вносится запись в медицинскую документацию пациента.</w:t>
      </w:r>
    </w:p>
    <w:p w14:paraId="311569FA" w14:textId="77777777" w:rsidR="002F2FF7" w:rsidRDefault="002F2FF7" w:rsidP="002F2FF7">
      <w:pPr>
        <w:rPr>
          <w:rFonts w:eastAsia="SimSun"/>
        </w:rPr>
      </w:pPr>
      <w:bookmarkStart w:id="172" w:name="_Toc44401111"/>
    </w:p>
    <w:p w14:paraId="1D8F6421" w14:textId="5EE48F05" w:rsidR="002F2FF7" w:rsidRPr="00EE51B1" w:rsidRDefault="002F2FF7" w:rsidP="002F2FF7">
      <w:pPr>
        <w:rPr>
          <w:rFonts w:eastAsia="SimSun"/>
          <w:i/>
          <w:u w:val="single"/>
        </w:rPr>
      </w:pPr>
      <w:r w:rsidRPr="00EE51B1">
        <w:rPr>
          <w:rFonts w:eastAsia="SimSun"/>
          <w:i/>
          <w:u w:val="single"/>
        </w:rPr>
        <w:t>Этапы принятия решений о проведении алло-ТГСК</w:t>
      </w:r>
      <w:bookmarkEnd w:id="172"/>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sidRPr="00EE51B1">
        <w:rPr>
          <w:rFonts w:eastAsia="SimSun"/>
          <w:i/>
          <w:u w:val="single"/>
        </w:rPr>
        <w:t xml:space="preserve">: </w:t>
      </w:r>
    </w:p>
    <w:p w14:paraId="21010455" w14:textId="77777777" w:rsidR="002F2FF7" w:rsidRPr="00C07B2E" w:rsidRDefault="002F2FF7" w:rsidP="00100F1D">
      <w:pPr>
        <w:ind w:firstLine="709"/>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3F0FE927" w14:textId="77777777" w:rsidR="002F2FF7" w:rsidRPr="00C07B2E" w:rsidRDefault="002F2FF7" w:rsidP="00100F1D">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60704074" w14:textId="77777777" w:rsidR="002F2FF7" w:rsidRPr="00C07B2E" w:rsidRDefault="002F2FF7" w:rsidP="00100F1D">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4D658053" w14:textId="77777777" w:rsidR="002F2FF7" w:rsidRDefault="002F2FF7" w:rsidP="00100F1D">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49F8D65B" w14:textId="77777777" w:rsidR="002F2FF7" w:rsidRDefault="002F2FF7" w:rsidP="002F2FF7">
      <w:pPr>
        <w:rPr>
          <w:rFonts w:eastAsia="SimSun"/>
        </w:rPr>
      </w:pPr>
      <w:bookmarkStart w:id="173" w:name="_Toc44401112"/>
    </w:p>
    <w:p w14:paraId="6A44319B" w14:textId="77777777" w:rsidR="002F2FF7" w:rsidRPr="00EE51B1" w:rsidRDefault="002F2FF7" w:rsidP="002F2FF7">
      <w:pPr>
        <w:rPr>
          <w:rFonts w:eastAsia="SimSun"/>
          <w:b/>
        </w:rPr>
      </w:pPr>
      <w:r w:rsidRPr="00EE51B1">
        <w:rPr>
          <w:rFonts w:eastAsia="SimSun"/>
          <w:b/>
        </w:rPr>
        <w:t>2. Отбор доноров аллогенных ГСК</w:t>
      </w:r>
      <w:bookmarkEnd w:id="173"/>
      <w:r w:rsidRPr="00EE51B1">
        <w:rPr>
          <w:rFonts w:eastAsia="SimSun"/>
          <w:b/>
        </w:rPr>
        <w:t xml:space="preserve"> </w:t>
      </w:r>
    </w:p>
    <w:p w14:paraId="552FEB43" w14:textId="678E2FC4" w:rsidR="002F2FF7" w:rsidRPr="00EE51B1" w:rsidRDefault="002F2FF7" w:rsidP="002F2FF7">
      <w:pPr>
        <w:rPr>
          <w:rFonts w:eastAsia="SimSun"/>
          <w:i/>
          <w:u w:val="single"/>
        </w:rPr>
      </w:pPr>
      <w:bookmarkStart w:id="174" w:name="_Toc44401114"/>
      <w:r w:rsidRPr="00EE51B1">
        <w:rPr>
          <w:rFonts w:eastAsia="SimSun"/>
          <w:i/>
          <w:u w:val="single"/>
        </w:rPr>
        <w:t>Основные критерии по отбору доноров аллогенных ГСК</w:t>
      </w:r>
      <w:bookmarkEnd w:id="174"/>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Pr>
          <w:rFonts w:eastAsia="SimSun"/>
          <w:i/>
          <w:u w:val="single"/>
        </w:rPr>
        <w:t>:</w:t>
      </w:r>
      <w:r w:rsidRPr="00EE51B1">
        <w:rPr>
          <w:rFonts w:eastAsia="SimSun"/>
          <w:i/>
          <w:u w:val="single"/>
        </w:rPr>
        <w:t xml:space="preserve"> </w:t>
      </w:r>
    </w:p>
    <w:p w14:paraId="2A614F05" w14:textId="2DE04B44" w:rsidR="002F2FF7" w:rsidRPr="00100F1D"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100F1D">
        <w:rPr>
          <w:rFonts w:eastAsia="SimSun"/>
        </w:rPr>
        <w:t xml:space="preserve">и </w:t>
      </w:r>
      <w:r w:rsidRPr="00100F1D">
        <w:rPr>
          <w:rFonts w:eastAsia="SimSun"/>
          <w:lang w:val="en-US"/>
        </w:rPr>
        <w:t>ECOG</w:t>
      </w:r>
      <w:r w:rsidRPr="00100F1D">
        <w:rPr>
          <w:rFonts w:eastAsia="SimSun"/>
        </w:rPr>
        <w:t>-ВОЗ (приложение</w:t>
      </w:r>
      <w:r w:rsidR="00100F1D" w:rsidRPr="00100F1D">
        <w:rPr>
          <w:rFonts w:eastAsia="SimSun"/>
        </w:rPr>
        <w:t xml:space="preserve"> Г3</w:t>
      </w:r>
      <w:r w:rsidRPr="00100F1D">
        <w:rPr>
          <w:rFonts w:eastAsia="SimSun"/>
        </w:rPr>
        <w:t>).</w:t>
      </w:r>
    </w:p>
    <w:p w14:paraId="722138F2"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7F929CB6"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3692FB9D"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3FCB7580" w14:textId="77777777"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lastRenderedPageBreak/>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7B678391" w14:textId="1F2E3F64" w:rsidR="002F2FF7" w:rsidRPr="00C07B2E" w:rsidRDefault="002F2FF7" w:rsidP="00332B01">
      <w:pPr>
        <w:numPr>
          <w:ilvl w:val="0"/>
          <w:numId w:val="152"/>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4D2F4A3C" w14:textId="77777777" w:rsidR="002F2FF7" w:rsidRDefault="002F2FF7" w:rsidP="002F2FF7">
      <w:pPr>
        <w:rPr>
          <w:rFonts w:eastAsia="SimSun"/>
        </w:rPr>
      </w:pPr>
      <w:bookmarkStart w:id="175" w:name="_Toc44401115"/>
    </w:p>
    <w:p w14:paraId="2A3FC3AE" w14:textId="180E49AB" w:rsidR="002F2FF7" w:rsidRPr="00EE51B1" w:rsidRDefault="002F2FF7" w:rsidP="002F2FF7">
      <w:pPr>
        <w:rPr>
          <w:rFonts w:eastAsia="SimSun"/>
          <w:i/>
          <w:u w:val="single"/>
        </w:rPr>
      </w:pPr>
      <w:r w:rsidRPr="00EE51B1">
        <w:rPr>
          <w:rFonts w:eastAsia="SimSun"/>
          <w:i/>
          <w:u w:val="single"/>
        </w:rPr>
        <w:t>Дополнительные критерии по отбору доноров аллогенных ГСК</w:t>
      </w:r>
      <w:bookmarkEnd w:id="175"/>
      <w:r w:rsidRPr="00EE51B1">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Pr>
          <w:rFonts w:eastAsia="SimSun"/>
          <w:i/>
          <w:u w:val="single"/>
        </w:rPr>
        <w:t>:</w:t>
      </w:r>
    </w:p>
    <w:p w14:paraId="6B42A28E"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76631233"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51BE2F07"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081F0D2B"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2A48D422"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6FEE7F4"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3C15600C"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1B126F20"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2D3DCC08"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36C92B98" w14:textId="77777777" w:rsidR="002F2FF7" w:rsidRPr="00C07B2E" w:rsidRDefault="002F2FF7" w:rsidP="00332B01">
      <w:pPr>
        <w:numPr>
          <w:ilvl w:val="0"/>
          <w:numId w:val="153"/>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5E9A3425" w14:textId="77777777" w:rsidR="002F2FF7" w:rsidRDefault="002F2FF7" w:rsidP="002F2FF7">
      <w:pPr>
        <w:rPr>
          <w:rFonts w:eastAsia="SimSun"/>
        </w:rPr>
      </w:pPr>
      <w:bookmarkStart w:id="176" w:name="_Toc44401116"/>
    </w:p>
    <w:p w14:paraId="5CCF45AF" w14:textId="0E309AC0" w:rsidR="002F2FF7" w:rsidRPr="00470D3D" w:rsidRDefault="002F2FF7" w:rsidP="002F2FF7">
      <w:pPr>
        <w:rPr>
          <w:rFonts w:eastAsia="SimSun"/>
          <w:i/>
          <w:u w:val="single"/>
        </w:rPr>
      </w:pPr>
      <w:r w:rsidRPr="00470D3D">
        <w:rPr>
          <w:rFonts w:eastAsia="SimSun"/>
          <w:i/>
          <w:u w:val="single"/>
        </w:rPr>
        <w:t>Противопоказания для донорства</w:t>
      </w:r>
      <w:bookmarkEnd w:id="176"/>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p>
    <w:p w14:paraId="16B1270A" w14:textId="77777777" w:rsidR="002F2FF7" w:rsidRPr="00C07B2E" w:rsidRDefault="002F2FF7" w:rsidP="00AF507C">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w:t>
      </w:r>
      <w:r w:rsidRPr="00C07B2E">
        <w:rPr>
          <w:rFonts w:eastAsia="SimSun"/>
        </w:rPr>
        <w:lastRenderedPageBreak/>
        <w:t xml:space="preserve">Российской Федерации от 31 октября 2012 г. N 567н" (Зарегистрировано в Минюсте России 09.01.2019 N 53256). </w:t>
      </w:r>
    </w:p>
    <w:p w14:paraId="253363A8" w14:textId="77777777" w:rsidR="002F2FF7" w:rsidRPr="00C07B2E" w:rsidRDefault="002F2FF7" w:rsidP="002F2FF7">
      <w:pPr>
        <w:rPr>
          <w:rFonts w:eastAsia="SimSun"/>
        </w:rPr>
      </w:pPr>
    </w:p>
    <w:p w14:paraId="3F82E046" w14:textId="0C5668FD" w:rsidR="002F2FF7" w:rsidRPr="00470D3D" w:rsidRDefault="002F2FF7" w:rsidP="002F2FF7">
      <w:pPr>
        <w:rPr>
          <w:bCs/>
          <w:i/>
          <w:u w:val="single"/>
        </w:rPr>
      </w:pPr>
      <w:bookmarkStart w:id="177"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sidRPr="00470D3D">
        <w:rPr>
          <w:bCs/>
          <w:i/>
          <w:u w:val="single"/>
        </w:rPr>
        <w:t>:</w:t>
      </w:r>
      <w:bookmarkEnd w:id="177"/>
      <w:r w:rsidRPr="00470D3D">
        <w:rPr>
          <w:bCs/>
          <w:i/>
          <w:u w:val="single"/>
        </w:rPr>
        <w:t xml:space="preserve"> </w:t>
      </w:r>
    </w:p>
    <w:p w14:paraId="1AE2B8C5"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инфекционные заболевания в стадии обострения;</w:t>
      </w:r>
    </w:p>
    <w:p w14:paraId="06D72128"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061FA8DE"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болезнь Крейтцфельдта-Якоба в анамнезе;</w:t>
      </w:r>
    </w:p>
    <w:p w14:paraId="079DFC0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злокачественные новообразования;</w:t>
      </w:r>
    </w:p>
    <w:p w14:paraId="52D98469"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кахексия;</w:t>
      </w:r>
    </w:p>
    <w:p w14:paraId="7DB9860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51570112"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1D1039B"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1A8412A6"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беременность;</w:t>
      </w:r>
    </w:p>
    <w:p w14:paraId="57CC2CC4"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4EDE3976" w14:textId="77777777" w:rsidR="002F2FF7" w:rsidRPr="00C07B2E" w:rsidRDefault="002F2FF7" w:rsidP="00332B01">
      <w:pPr>
        <w:numPr>
          <w:ilvl w:val="0"/>
          <w:numId w:val="154"/>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3E4F510A" w14:textId="77777777" w:rsidR="002F2FF7" w:rsidRPr="00C07B2E" w:rsidRDefault="002F2FF7" w:rsidP="002F2FF7">
      <w:pPr>
        <w:rPr>
          <w:rFonts w:eastAsia="SimSun"/>
        </w:rPr>
      </w:pPr>
    </w:p>
    <w:p w14:paraId="03E4B910" w14:textId="1277D81F" w:rsidR="002F2FF7" w:rsidRPr="00470D3D" w:rsidRDefault="002F2FF7" w:rsidP="002F2FF7">
      <w:pPr>
        <w:rPr>
          <w:rFonts w:eastAsia="SimSun"/>
          <w:i/>
          <w:u w:val="single"/>
        </w:rPr>
      </w:pPr>
      <w:bookmarkStart w:id="178"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EE51B1">
        <w:rPr>
          <w:rFonts w:eastAsia="SimSun"/>
          <w:i/>
          <w:u w:val="single"/>
        </w:rPr>
        <w:fldChar w:fldCharType="separate"/>
      </w:r>
      <w:r w:rsidR="00C91D46">
        <w:rPr>
          <w:rFonts w:eastAsia="SimSun"/>
          <w:noProof/>
        </w:rPr>
        <w:t>[200</w:t>
      </w:r>
      <w:r w:rsidR="00DF6762" w:rsidRPr="00DF6762">
        <w:rPr>
          <w:rFonts w:eastAsia="SimSun"/>
          <w:noProof/>
        </w:rPr>
        <w:t>]</w:t>
      </w:r>
      <w:r w:rsidRPr="00EE51B1">
        <w:rPr>
          <w:rFonts w:eastAsia="SimSun"/>
          <w:i/>
          <w:u w:val="single"/>
        </w:rPr>
        <w:fldChar w:fldCharType="end"/>
      </w:r>
      <w:r w:rsidRPr="00470D3D">
        <w:rPr>
          <w:rFonts w:eastAsia="SimSun"/>
          <w:i/>
          <w:u w:val="single"/>
        </w:rPr>
        <w:t>:</w:t>
      </w:r>
      <w:bookmarkEnd w:id="178"/>
    </w:p>
    <w:p w14:paraId="789C58C6"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2106AC74"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18128FD2"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 xml:space="preserve">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w:t>
      </w:r>
      <w:r w:rsidRPr="00C07B2E">
        <w:rPr>
          <w:rFonts w:eastAsia="SimSun"/>
        </w:rPr>
        <w:lastRenderedPageBreak/>
        <w:t>вовлекающими иммунный механизм, психическими расстройствами и сопровождающиеся стойким расстройством функций организма;</w:t>
      </w:r>
    </w:p>
    <w:p w14:paraId="1B242F2D" w14:textId="77777777" w:rsidR="002F2FF7" w:rsidRPr="00C07B2E" w:rsidRDefault="002F2FF7" w:rsidP="00332B01">
      <w:pPr>
        <w:numPr>
          <w:ilvl w:val="0"/>
          <w:numId w:val="155"/>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56329A8D" w14:textId="77777777" w:rsidR="002F2FF7" w:rsidRPr="00C07B2E" w:rsidRDefault="002F2FF7" w:rsidP="002F2FF7">
      <w:pPr>
        <w:rPr>
          <w:rFonts w:eastAsia="SimSun"/>
        </w:rPr>
      </w:pPr>
    </w:p>
    <w:p w14:paraId="6E5FFED1" w14:textId="77777777" w:rsidR="002F2FF7" w:rsidRPr="00470D3D" w:rsidRDefault="002F2FF7" w:rsidP="002F2FF7">
      <w:pPr>
        <w:rPr>
          <w:rFonts w:eastAsia="SimSun"/>
          <w:i/>
          <w:u w:val="single"/>
        </w:rPr>
      </w:pPr>
      <w:bookmarkStart w:id="179" w:name="_Toc44401119"/>
      <w:r w:rsidRPr="00470D3D">
        <w:rPr>
          <w:rFonts w:eastAsia="SimSun"/>
          <w:i/>
          <w:u w:val="single"/>
        </w:rPr>
        <w:t>Особые случаи:</w:t>
      </w:r>
      <w:bookmarkEnd w:id="179"/>
    </w:p>
    <w:p w14:paraId="73BF91D5" w14:textId="77777777" w:rsidR="002F2FF7" w:rsidRPr="00C07B2E" w:rsidRDefault="002F2FF7" w:rsidP="00AF507C">
      <w:pPr>
        <w:ind w:firstLine="709"/>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174A869A" w14:textId="77777777" w:rsidR="002F2FF7" w:rsidRPr="00C07B2E" w:rsidRDefault="002F2FF7" w:rsidP="00332B01">
      <w:pPr>
        <w:numPr>
          <w:ilvl w:val="0"/>
          <w:numId w:val="156"/>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211A7CEB" w14:textId="77777777" w:rsidR="002F2FF7" w:rsidRPr="00C07B2E" w:rsidRDefault="002F2FF7" w:rsidP="00332B01">
      <w:pPr>
        <w:numPr>
          <w:ilvl w:val="0"/>
          <w:numId w:val="156"/>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1036F4FA" w14:textId="77777777" w:rsidR="002F2FF7" w:rsidRPr="00470D3D" w:rsidRDefault="002F2FF7" w:rsidP="002F2FF7">
      <w:pPr>
        <w:rPr>
          <w:rFonts w:eastAsia="SimSun"/>
        </w:rPr>
      </w:pPr>
    </w:p>
    <w:p w14:paraId="2760D7BD" w14:textId="294CCF59" w:rsidR="002F2FF7" w:rsidRPr="00470D3D" w:rsidRDefault="002F2FF7" w:rsidP="002F2FF7">
      <w:pPr>
        <w:rPr>
          <w:rFonts w:eastAsia="SimSun"/>
          <w:i/>
          <w:u w:val="single"/>
        </w:rPr>
      </w:pPr>
      <w:bookmarkStart w:id="180"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80"/>
      <w:r w:rsidRPr="00470D3D">
        <w:rPr>
          <w:rFonts w:eastAsia="SimSun"/>
          <w:i/>
          <w:u w:val="single"/>
        </w:rPr>
        <w:t xml:space="preserve"> </w:t>
      </w:r>
      <w:r w:rsidRPr="00470D3D">
        <w:rPr>
          <w:rFonts w:eastAsia="SimSun"/>
          <w:i/>
          <w:u w:val="single"/>
        </w:rPr>
        <w:fldChar w:fldCharType="begin" w:fldLock="1"/>
      </w:r>
      <w:r w:rsidR="00147D8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470D3D">
        <w:rPr>
          <w:rFonts w:eastAsia="SimSun"/>
          <w:i/>
          <w:u w:val="single"/>
        </w:rPr>
        <w:fldChar w:fldCharType="separate"/>
      </w:r>
      <w:r w:rsidR="00C91D46">
        <w:rPr>
          <w:rFonts w:eastAsia="SimSun"/>
          <w:noProof/>
        </w:rPr>
        <w:t>[200</w:t>
      </w:r>
      <w:r w:rsidR="00DF6762" w:rsidRPr="00DF6762">
        <w:rPr>
          <w:rFonts w:eastAsia="SimSun"/>
          <w:noProof/>
        </w:rPr>
        <w:t>]</w:t>
      </w:r>
      <w:r w:rsidRPr="00470D3D">
        <w:rPr>
          <w:rFonts w:eastAsia="SimSun"/>
          <w:i/>
          <w:u w:val="single"/>
        </w:rPr>
        <w:fldChar w:fldCharType="end"/>
      </w:r>
      <w:r>
        <w:rPr>
          <w:rFonts w:eastAsia="SimSun"/>
          <w:i/>
          <w:u w:val="single"/>
        </w:rPr>
        <w:t>:</w:t>
      </w:r>
    </w:p>
    <w:p w14:paraId="49413AFC" w14:textId="77777777" w:rsidR="002F2FF7" w:rsidRPr="00AF507C" w:rsidRDefault="002F2FF7" w:rsidP="00332B01">
      <w:pPr>
        <w:pStyle w:val="aff"/>
        <w:numPr>
          <w:ilvl w:val="0"/>
          <w:numId w:val="159"/>
        </w:numPr>
        <w:rPr>
          <w:rFonts w:eastAsia="SimSun"/>
        </w:rPr>
      </w:pPr>
      <w:r w:rsidRPr="00AF507C">
        <w:rPr>
          <w:rFonts w:eastAsia="SimSun"/>
        </w:rPr>
        <w:t>Общеклинический анализ крови (включая подсчет тромбоцитов)</w:t>
      </w:r>
    </w:p>
    <w:p w14:paraId="6680C0C4" w14:textId="77777777" w:rsidR="002F2FF7" w:rsidRPr="00AF507C" w:rsidRDefault="002F2FF7" w:rsidP="00332B01">
      <w:pPr>
        <w:pStyle w:val="aff"/>
        <w:numPr>
          <w:ilvl w:val="0"/>
          <w:numId w:val="159"/>
        </w:numPr>
        <w:rPr>
          <w:rFonts w:eastAsia="SimSun"/>
        </w:rPr>
      </w:pPr>
      <w:r w:rsidRPr="00AF507C">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74701CA1" w14:textId="77777777" w:rsidR="002F2FF7" w:rsidRPr="00AF507C" w:rsidRDefault="002F2FF7" w:rsidP="00332B01">
      <w:pPr>
        <w:pStyle w:val="aff"/>
        <w:numPr>
          <w:ilvl w:val="0"/>
          <w:numId w:val="159"/>
        </w:numPr>
        <w:rPr>
          <w:rFonts w:eastAsia="SimSun"/>
        </w:rPr>
      </w:pPr>
      <w:r w:rsidRPr="00AF507C">
        <w:rPr>
          <w:rFonts w:eastAsia="SimSun"/>
        </w:rPr>
        <w:t>Коагулограмма (АЧТВ, фибриноген, ПТИ по Квику, МНО).</w:t>
      </w:r>
    </w:p>
    <w:p w14:paraId="0C074F3E" w14:textId="77777777" w:rsidR="002F2FF7" w:rsidRPr="00AF507C" w:rsidRDefault="002F2FF7" w:rsidP="00332B01">
      <w:pPr>
        <w:pStyle w:val="aff"/>
        <w:numPr>
          <w:ilvl w:val="0"/>
          <w:numId w:val="159"/>
        </w:numPr>
        <w:rPr>
          <w:rFonts w:eastAsia="SimSun"/>
        </w:rPr>
      </w:pPr>
      <w:r w:rsidRPr="00AF507C">
        <w:rPr>
          <w:rFonts w:eastAsia="SimSun"/>
        </w:rPr>
        <w:t>Глюкоза венозной крови натощак.</w:t>
      </w:r>
    </w:p>
    <w:p w14:paraId="0F77AFA7" w14:textId="77777777" w:rsidR="002F2FF7" w:rsidRPr="00AF507C" w:rsidRDefault="002F2FF7" w:rsidP="00332B01">
      <w:pPr>
        <w:pStyle w:val="aff"/>
        <w:numPr>
          <w:ilvl w:val="0"/>
          <w:numId w:val="159"/>
        </w:numPr>
        <w:rPr>
          <w:rFonts w:eastAsia="SimSun"/>
        </w:rPr>
      </w:pPr>
      <w:r w:rsidRPr="00AF507C">
        <w:rPr>
          <w:rFonts w:eastAsia="SimSun"/>
        </w:rPr>
        <w:t>Общий анализ мочи.</w:t>
      </w:r>
    </w:p>
    <w:p w14:paraId="7D9A60FF" w14:textId="77777777" w:rsidR="002F2FF7" w:rsidRPr="00AF507C" w:rsidRDefault="002F2FF7" w:rsidP="00332B01">
      <w:pPr>
        <w:pStyle w:val="aff"/>
        <w:numPr>
          <w:ilvl w:val="0"/>
          <w:numId w:val="159"/>
        </w:numPr>
        <w:rPr>
          <w:rFonts w:eastAsia="SimSun"/>
        </w:rPr>
      </w:pPr>
      <w:r w:rsidRPr="00AF507C">
        <w:rPr>
          <w:rFonts w:eastAsia="SimSun"/>
        </w:rPr>
        <w:lastRenderedPageBreak/>
        <w:t>Серологические исследования гемотрансмиссивных инфекций (антитела к ВИЧ, HB</w:t>
      </w:r>
      <w:r w:rsidRPr="00AF507C">
        <w:rPr>
          <w:rFonts w:eastAsia="SimSun"/>
          <w:lang w:val="en-US"/>
        </w:rPr>
        <w:t>sAg</w:t>
      </w:r>
      <w:r w:rsidRPr="00AF507C">
        <w:rPr>
          <w:rFonts w:eastAsia="SimSun"/>
        </w:rPr>
        <w:t xml:space="preserve"> качественно, антитела к HB</w:t>
      </w:r>
      <w:r w:rsidRPr="00AF507C">
        <w:rPr>
          <w:rFonts w:eastAsia="SimSun"/>
          <w:lang w:val="en-US"/>
        </w:rPr>
        <w:t>sAg</w:t>
      </w:r>
      <w:r w:rsidRPr="00AF507C">
        <w:rPr>
          <w:rFonts w:eastAsia="SimSun"/>
        </w:rPr>
        <w:t xml:space="preserve"> качественно и количественно, анти-НВсоr качественно, </w:t>
      </w:r>
      <w:r w:rsidRPr="00AF507C">
        <w:rPr>
          <w:rFonts w:eastAsia="SimSun"/>
          <w:lang w:val="en-US"/>
        </w:rPr>
        <w:t>HBeAg</w:t>
      </w:r>
      <w:r w:rsidRPr="00AF507C">
        <w:rPr>
          <w:rFonts w:eastAsia="SimSun"/>
        </w:rPr>
        <w:t xml:space="preserve"> качественно, анти-</w:t>
      </w:r>
      <w:r w:rsidRPr="00AF507C">
        <w:rPr>
          <w:rFonts w:eastAsia="SimSun"/>
          <w:lang w:val="en-US"/>
        </w:rPr>
        <w:t>HBeAg</w:t>
      </w:r>
      <w:r w:rsidRPr="00AF507C">
        <w:rPr>
          <w:rFonts w:eastAsia="SimSun"/>
        </w:rPr>
        <w:t>, на сифилис).</w:t>
      </w:r>
    </w:p>
    <w:p w14:paraId="268813D8" w14:textId="77777777" w:rsidR="002F2FF7" w:rsidRPr="00AF507C" w:rsidRDefault="002F2FF7" w:rsidP="00332B01">
      <w:pPr>
        <w:pStyle w:val="aff"/>
        <w:numPr>
          <w:ilvl w:val="0"/>
          <w:numId w:val="159"/>
        </w:numPr>
        <w:rPr>
          <w:rFonts w:eastAsia="SimSun"/>
        </w:rPr>
      </w:pPr>
      <w:r w:rsidRPr="00AF507C">
        <w:rPr>
          <w:rFonts w:eastAsia="SimSun"/>
        </w:rPr>
        <w:t>Серологические исследования герпесвирусных инфекций (</w:t>
      </w:r>
      <w:r w:rsidRPr="00AF507C">
        <w:rPr>
          <w:rFonts w:eastAsia="SimSun"/>
          <w:lang w:val="en-US"/>
        </w:rPr>
        <w:t>CMV</w:t>
      </w:r>
      <w:r w:rsidRPr="00AF507C">
        <w:rPr>
          <w:rFonts w:eastAsia="SimSun"/>
        </w:rPr>
        <w:t>, Эпштейна—Барр, вирус герпеса человека 1 и 6-го типа).</w:t>
      </w:r>
    </w:p>
    <w:p w14:paraId="4D6E0D06" w14:textId="77777777" w:rsidR="002F2FF7" w:rsidRPr="00AF507C" w:rsidRDefault="002F2FF7" w:rsidP="00332B01">
      <w:pPr>
        <w:pStyle w:val="aff"/>
        <w:numPr>
          <w:ilvl w:val="0"/>
          <w:numId w:val="159"/>
        </w:numPr>
        <w:rPr>
          <w:rFonts w:eastAsia="SimSun"/>
        </w:rPr>
      </w:pPr>
      <w:r w:rsidRPr="00AF507C">
        <w:rPr>
          <w:rFonts w:eastAsia="SimSun"/>
        </w:rPr>
        <w:t>Определение ДНК вируса гепатита В и РНК вируса гепатита С с помощью ПЦР.</w:t>
      </w:r>
    </w:p>
    <w:p w14:paraId="11F68AEE" w14:textId="77777777" w:rsidR="002F2FF7" w:rsidRPr="00AF507C" w:rsidRDefault="002F2FF7" w:rsidP="00332B01">
      <w:pPr>
        <w:pStyle w:val="aff"/>
        <w:numPr>
          <w:ilvl w:val="0"/>
          <w:numId w:val="159"/>
        </w:numPr>
        <w:rPr>
          <w:rFonts w:eastAsia="SimSun"/>
        </w:rPr>
      </w:pPr>
      <w:r w:rsidRPr="00AF507C">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3A3C8794" w14:textId="77777777" w:rsidR="002F2FF7" w:rsidRPr="00AF507C" w:rsidRDefault="002F2FF7" w:rsidP="00332B01">
      <w:pPr>
        <w:pStyle w:val="aff"/>
        <w:numPr>
          <w:ilvl w:val="0"/>
          <w:numId w:val="159"/>
        </w:numPr>
        <w:rPr>
          <w:rFonts w:eastAsia="SimSun"/>
        </w:rPr>
      </w:pPr>
      <w:r w:rsidRPr="00AF507C">
        <w:rPr>
          <w:rFonts w:eastAsia="SimSun"/>
        </w:rPr>
        <w:t xml:space="preserve">УЗИ органов брюшной полости (по показаниям). </w:t>
      </w:r>
    </w:p>
    <w:p w14:paraId="3F2A1EAB" w14:textId="77777777" w:rsidR="002F2FF7" w:rsidRDefault="002F2FF7" w:rsidP="002F2FF7">
      <w:pPr>
        <w:rPr>
          <w:rFonts w:eastAsia="SimSun"/>
        </w:rPr>
      </w:pPr>
      <w:bookmarkStart w:id="181" w:name="_Toc44401126"/>
    </w:p>
    <w:p w14:paraId="4DE76129" w14:textId="77777777" w:rsidR="002F2FF7" w:rsidRPr="00470D3D" w:rsidRDefault="002F2FF7" w:rsidP="002F2FF7">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81"/>
    </w:p>
    <w:p w14:paraId="40872FF8" w14:textId="77777777" w:rsidR="002F2FF7" w:rsidRPr="00E87507" w:rsidRDefault="002F2FF7" w:rsidP="002F2FF7">
      <w:pPr>
        <w:rPr>
          <w:rFonts w:eastAsia="SimSun"/>
          <w:i/>
          <w:u w:val="single"/>
        </w:rPr>
      </w:pPr>
      <w:bookmarkStart w:id="182" w:name="_Toc44401128"/>
      <w:r w:rsidRPr="00E87507">
        <w:rPr>
          <w:rFonts w:eastAsia="SimSun"/>
          <w:i/>
          <w:u w:val="single"/>
        </w:rPr>
        <w:t>Установка ЦВК</w:t>
      </w:r>
      <w:bookmarkEnd w:id="182"/>
    </w:p>
    <w:p w14:paraId="1D482146" w14:textId="77777777" w:rsidR="002F2FF7" w:rsidRPr="00C07B2E" w:rsidRDefault="002F2FF7" w:rsidP="00AF507C">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73314EA5" w14:textId="77777777" w:rsidR="002F2FF7" w:rsidRDefault="002F2FF7" w:rsidP="002F2FF7">
      <w:pPr>
        <w:rPr>
          <w:rFonts w:eastAsia="SimSun"/>
        </w:rPr>
      </w:pPr>
      <w:bookmarkStart w:id="183" w:name="_Toc44401129"/>
    </w:p>
    <w:p w14:paraId="45A31670" w14:textId="77777777" w:rsidR="002F2FF7" w:rsidRPr="00E87507" w:rsidRDefault="002F2FF7" w:rsidP="002F2FF7">
      <w:pPr>
        <w:rPr>
          <w:rFonts w:eastAsia="SimSun"/>
          <w:i/>
          <w:u w:val="single"/>
        </w:rPr>
      </w:pPr>
      <w:r w:rsidRPr="00E87507">
        <w:rPr>
          <w:rFonts w:eastAsia="SimSun"/>
          <w:i/>
          <w:u w:val="single"/>
        </w:rPr>
        <w:t>Порядок отсчета дней до и после алло-ТГСК</w:t>
      </w:r>
      <w:bookmarkEnd w:id="183"/>
    </w:p>
    <w:p w14:paraId="1CA0A254" w14:textId="77777777" w:rsidR="002F2FF7" w:rsidRPr="00C07B2E" w:rsidRDefault="002F2FF7" w:rsidP="00AF507C">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5980299C" w14:textId="77777777" w:rsidR="002F2FF7" w:rsidRDefault="002F2FF7" w:rsidP="002F2FF7">
      <w:pPr>
        <w:rPr>
          <w:rFonts w:eastAsia="SimSun"/>
        </w:rPr>
      </w:pPr>
      <w:bookmarkStart w:id="184" w:name="_Toc44401130"/>
    </w:p>
    <w:p w14:paraId="24C92F3F" w14:textId="77777777" w:rsidR="002F2FF7" w:rsidRPr="00E87507" w:rsidRDefault="002F2FF7" w:rsidP="002F2FF7">
      <w:pPr>
        <w:rPr>
          <w:rFonts w:eastAsia="SimSun"/>
          <w:i/>
          <w:u w:val="single"/>
        </w:rPr>
      </w:pPr>
      <w:r w:rsidRPr="00E87507">
        <w:rPr>
          <w:rFonts w:eastAsia="SimSun"/>
          <w:i/>
          <w:u w:val="single"/>
        </w:rPr>
        <w:t>Подготовка к инфузии ГСК</w:t>
      </w:r>
      <w:bookmarkEnd w:id="184"/>
    </w:p>
    <w:p w14:paraId="55265B1A" w14:textId="77777777" w:rsidR="002F2FF7" w:rsidRPr="00C07B2E" w:rsidRDefault="002F2FF7" w:rsidP="00AF507C">
      <w:pPr>
        <w:ind w:firstLine="709"/>
        <w:rPr>
          <w:rFonts w:eastAsia="SimSun"/>
        </w:rPr>
      </w:pPr>
      <w:r w:rsidRPr="00C07B2E">
        <w:rPr>
          <w:rFonts w:eastAsia="SimSun"/>
        </w:rPr>
        <w:t>Убедитесь, что выполнены следующие условия:</w:t>
      </w:r>
    </w:p>
    <w:p w14:paraId="3B81DEC5"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004BFBBE"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7E056922"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lastRenderedPageBreak/>
        <w:t xml:space="preserve">Прошло не менее 36 ч после завершения введения цитостатических препаратов, входящих в режим кондиционирования. </w:t>
      </w:r>
    </w:p>
    <w:p w14:paraId="309F37A3"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67263ADC"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40ACF12C" w14:textId="77777777" w:rsidR="002F2FF7" w:rsidRPr="00C07B2E" w:rsidRDefault="002F2FF7" w:rsidP="00332B01">
      <w:pPr>
        <w:numPr>
          <w:ilvl w:val="0"/>
          <w:numId w:val="158"/>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45AD0A5D" w14:textId="77777777" w:rsidR="002F2FF7" w:rsidRPr="00C07B2E" w:rsidRDefault="002F2FF7" w:rsidP="00AF507C">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1A736269" w14:textId="77777777" w:rsidR="002F2FF7" w:rsidRPr="00C07B2E" w:rsidRDefault="002F2FF7" w:rsidP="00AF507C">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57931AB4" w14:textId="77777777" w:rsidR="002F2FF7" w:rsidRPr="00C07B2E" w:rsidRDefault="002F2FF7" w:rsidP="00AF507C">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41744CF3" w14:textId="7F56DF35" w:rsidR="002F2FF7" w:rsidRPr="00C07B2E" w:rsidRDefault="002F2FF7" w:rsidP="00AF507C">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25B8CCC9" w14:textId="77777777" w:rsidR="002F2FF7" w:rsidRPr="00C07B2E" w:rsidRDefault="002F2FF7" w:rsidP="00AF507C">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3D9511F0" w14:textId="77777777" w:rsidR="002F2FF7" w:rsidRPr="00C07B2E" w:rsidRDefault="002F2FF7" w:rsidP="002F2FF7">
      <w:pPr>
        <w:rPr>
          <w:rFonts w:eastAsia="SimSun"/>
        </w:rPr>
      </w:pPr>
    </w:p>
    <w:p w14:paraId="1ADDF2A4" w14:textId="77777777" w:rsidR="002F2FF7" w:rsidRPr="00985050" w:rsidRDefault="002F2FF7" w:rsidP="002F2FF7">
      <w:pPr>
        <w:rPr>
          <w:rFonts w:eastAsia="SimSun"/>
          <w:i/>
          <w:u w:val="single"/>
        </w:rPr>
      </w:pPr>
      <w:bookmarkStart w:id="185" w:name="_Toc44401131"/>
      <w:r w:rsidRPr="00985050">
        <w:rPr>
          <w:rFonts w:eastAsia="SimSun"/>
          <w:i/>
          <w:u w:val="single"/>
        </w:rPr>
        <w:t>Инфузия ГСК</w:t>
      </w:r>
      <w:bookmarkEnd w:id="185"/>
    </w:p>
    <w:p w14:paraId="4FB237DF" w14:textId="77777777" w:rsidR="002F2FF7" w:rsidRPr="00C07B2E" w:rsidRDefault="002F2FF7" w:rsidP="00AF507C">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03164BFE" w14:textId="77777777" w:rsidR="002F2FF7" w:rsidRPr="00C07B2E" w:rsidRDefault="002F2FF7" w:rsidP="00AF507C">
      <w:pPr>
        <w:ind w:firstLine="709"/>
        <w:rPr>
          <w:rFonts w:eastAsia="SimSun"/>
        </w:rPr>
      </w:pPr>
      <w:r w:rsidRPr="00C07B2E">
        <w:rPr>
          <w:rFonts w:eastAsia="SimSun"/>
        </w:rPr>
        <w:lastRenderedPageBreak/>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96E0AEC" w14:textId="77777777" w:rsidR="002F2FF7" w:rsidRDefault="002F2FF7" w:rsidP="002F2FF7">
      <w:pPr>
        <w:rPr>
          <w:rFonts w:eastAsia="SimSun"/>
        </w:rPr>
      </w:pPr>
      <w:bookmarkStart w:id="186" w:name="_Toc44401132"/>
    </w:p>
    <w:p w14:paraId="5DA5A354" w14:textId="77777777" w:rsidR="002F2FF7" w:rsidRPr="00470D3D" w:rsidRDefault="002F2FF7" w:rsidP="002F2FF7">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86"/>
    </w:p>
    <w:p w14:paraId="3677A2B3" w14:textId="77777777" w:rsidR="002F2FF7" w:rsidRPr="00985050" w:rsidRDefault="002F2FF7" w:rsidP="002F2FF7">
      <w:pPr>
        <w:rPr>
          <w:rFonts w:eastAsia="SimSun"/>
          <w:i/>
          <w:u w:val="single"/>
        </w:rPr>
      </w:pPr>
      <w:bookmarkStart w:id="187" w:name="_Toc44401134"/>
      <w:r w:rsidRPr="00985050">
        <w:rPr>
          <w:rFonts w:eastAsia="SimSun"/>
          <w:i/>
          <w:u w:val="single"/>
        </w:rPr>
        <w:t>Подготовка к введению</w:t>
      </w:r>
      <w:bookmarkEnd w:id="187"/>
      <w:r w:rsidRPr="00985050">
        <w:rPr>
          <w:rFonts w:eastAsia="SimSun"/>
          <w:i/>
          <w:u w:val="single"/>
        </w:rPr>
        <w:t xml:space="preserve"> </w:t>
      </w:r>
    </w:p>
    <w:p w14:paraId="26A98BBD" w14:textId="77777777" w:rsidR="002F2FF7" w:rsidRPr="00C07B2E" w:rsidRDefault="002F2FF7" w:rsidP="00AF507C">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51629BEA" w14:textId="77777777" w:rsidR="002F2FF7" w:rsidRDefault="002F2FF7" w:rsidP="002F2FF7">
      <w:pPr>
        <w:rPr>
          <w:rFonts w:eastAsia="SimSun"/>
        </w:rPr>
      </w:pPr>
      <w:bookmarkStart w:id="188" w:name="_Toc44401135"/>
    </w:p>
    <w:p w14:paraId="4F043A12" w14:textId="77777777" w:rsidR="002F2FF7" w:rsidRPr="00985050" w:rsidRDefault="002F2FF7" w:rsidP="002F2FF7">
      <w:pPr>
        <w:rPr>
          <w:rFonts w:eastAsia="SimSun"/>
          <w:i/>
          <w:u w:val="single"/>
        </w:rPr>
      </w:pPr>
      <w:r w:rsidRPr="00985050">
        <w:rPr>
          <w:rFonts w:eastAsia="SimSun"/>
          <w:i/>
          <w:u w:val="single"/>
        </w:rPr>
        <w:t>Методика проведения пробы</w:t>
      </w:r>
      <w:bookmarkEnd w:id="188"/>
      <w:r w:rsidRPr="00985050">
        <w:rPr>
          <w:rFonts w:eastAsia="SimSun"/>
          <w:i/>
          <w:u w:val="single"/>
        </w:rPr>
        <w:t xml:space="preserve"> </w:t>
      </w:r>
    </w:p>
    <w:p w14:paraId="7034AB1D" w14:textId="77777777" w:rsidR="002F2FF7" w:rsidRPr="00C07B2E" w:rsidRDefault="002F2FF7" w:rsidP="00AF507C">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2F956AED" w14:textId="77777777" w:rsidR="002F2FF7" w:rsidRDefault="002F2FF7" w:rsidP="002F2FF7">
      <w:pPr>
        <w:rPr>
          <w:rFonts w:eastAsia="SimSun"/>
        </w:rPr>
      </w:pPr>
      <w:bookmarkStart w:id="189" w:name="_Toc44401136"/>
    </w:p>
    <w:p w14:paraId="1233D573" w14:textId="77777777" w:rsidR="002F2FF7" w:rsidRPr="00985050" w:rsidRDefault="002F2FF7" w:rsidP="002F2FF7">
      <w:pPr>
        <w:rPr>
          <w:rFonts w:eastAsia="SimSun"/>
          <w:i/>
          <w:u w:val="single"/>
        </w:rPr>
      </w:pPr>
      <w:r w:rsidRPr="00985050">
        <w:rPr>
          <w:rFonts w:eastAsia="SimSun"/>
          <w:i/>
          <w:u w:val="single"/>
        </w:rPr>
        <w:t>Инфузия лошадиного АТГ</w:t>
      </w:r>
      <w:bookmarkEnd w:id="189"/>
      <w:r w:rsidRPr="00985050">
        <w:rPr>
          <w:rFonts w:eastAsia="SimSun"/>
          <w:i/>
          <w:u w:val="single"/>
        </w:rPr>
        <w:t xml:space="preserve"> </w:t>
      </w:r>
    </w:p>
    <w:p w14:paraId="69905DF6" w14:textId="77777777" w:rsidR="002F2FF7" w:rsidRPr="00C07B2E" w:rsidRDefault="002F2FF7" w:rsidP="00AF507C">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6271A79E" w14:textId="77777777" w:rsidR="002F2FF7" w:rsidRPr="00C07B2E" w:rsidRDefault="002F2FF7" w:rsidP="00AF507C">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3D383EE7" w14:textId="77777777" w:rsidR="002F2FF7" w:rsidRPr="00C07B2E" w:rsidRDefault="002F2FF7" w:rsidP="00AF507C">
      <w:pPr>
        <w:ind w:firstLine="709"/>
        <w:rPr>
          <w:rFonts w:eastAsia="SimSun"/>
        </w:rPr>
      </w:pPr>
      <w:r w:rsidRPr="00C07B2E">
        <w:rPr>
          <w:rFonts w:eastAsia="SimSun"/>
        </w:rPr>
        <w:t>Утренняя доза — 10:00–16:00.</w:t>
      </w:r>
    </w:p>
    <w:p w14:paraId="31D1E9FA" w14:textId="77777777" w:rsidR="002F2FF7" w:rsidRPr="00C07B2E" w:rsidRDefault="002F2FF7" w:rsidP="00AF507C">
      <w:pPr>
        <w:ind w:firstLine="709"/>
        <w:rPr>
          <w:rFonts w:eastAsia="SimSun"/>
        </w:rPr>
      </w:pPr>
      <w:r w:rsidRPr="00C07B2E">
        <w:rPr>
          <w:rFonts w:eastAsia="SimSun"/>
        </w:rPr>
        <w:t>Вечерняя доза — 17:00–23:00.</w:t>
      </w:r>
    </w:p>
    <w:p w14:paraId="5D09EF4A" w14:textId="77777777" w:rsidR="002F2FF7" w:rsidRPr="00C07B2E" w:rsidRDefault="002F2FF7" w:rsidP="00AF507C">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612DD10F" w14:textId="77777777" w:rsidR="002F2FF7" w:rsidRPr="00C07B2E" w:rsidRDefault="002F2FF7" w:rsidP="002F2FF7">
      <w:pPr>
        <w:rPr>
          <w:rFonts w:eastAsia="SimSun"/>
        </w:rPr>
      </w:pPr>
    </w:p>
    <w:p w14:paraId="35BA0ADC" w14:textId="77777777" w:rsidR="002F2FF7" w:rsidRPr="00985050" w:rsidRDefault="002F2FF7" w:rsidP="002F2FF7">
      <w:pPr>
        <w:rPr>
          <w:rFonts w:eastAsia="SimSun"/>
          <w:i/>
          <w:u w:val="single"/>
        </w:rPr>
      </w:pPr>
      <w:bookmarkStart w:id="190" w:name="_Toc44401137"/>
      <w:r w:rsidRPr="00985050">
        <w:rPr>
          <w:rFonts w:eastAsia="SimSun"/>
          <w:i/>
          <w:u w:val="single"/>
        </w:rPr>
        <w:t>Альтернативный способ введения лошадиного АТГ</w:t>
      </w:r>
      <w:bookmarkEnd w:id="190"/>
      <w:r w:rsidRPr="00985050">
        <w:rPr>
          <w:i/>
          <w:u w:val="single"/>
        </w:rPr>
        <w:t xml:space="preserve"> </w:t>
      </w:r>
    </w:p>
    <w:p w14:paraId="3D3F6EAB" w14:textId="77777777" w:rsidR="002F2FF7" w:rsidRPr="00C07B2E" w:rsidRDefault="002F2FF7" w:rsidP="002F2FF7"/>
    <w:p w14:paraId="45855A4E" w14:textId="77777777" w:rsidR="002F2FF7" w:rsidRPr="00C07B2E" w:rsidRDefault="002F2FF7" w:rsidP="00AF507C">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27E6476A" w14:textId="77777777" w:rsidR="002F2FF7" w:rsidRPr="00C07B2E" w:rsidRDefault="002F2FF7" w:rsidP="002F2FF7">
      <w:pPr>
        <w:rPr>
          <w:rFonts w:eastAsia="SimSun"/>
        </w:rPr>
      </w:pPr>
    </w:p>
    <w:p w14:paraId="484E889F" w14:textId="77777777" w:rsidR="002F2FF7" w:rsidRPr="00985050" w:rsidRDefault="002F2FF7" w:rsidP="002F2FF7">
      <w:pPr>
        <w:rPr>
          <w:rFonts w:eastAsia="SimSun"/>
          <w:i/>
          <w:u w:val="single"/>
        </w:rPr>
      </w:pPr>
      <w:bookmarkStart w:id="191" w:name="_Toc44401138"/>
      <w:r w:rsidRPr="00985050">
        <w:rPr>
          <w:rFonts w:eastAsia="SimSun"/>
          <w:i/>
          <w:u w:val="single"/>
        </w:rPr>
        <w:t>Инфузия кроличьего АТГ</w:t>
      </w:r>
      <w:bookmarkEnd w:id="191"/>
    </w:p>
    <w:p w14:paraId="07DC10CF" w14:textId="77777777" w:rsidR="002F2FF7" w:rsidRPr="00C07B2E" w:rsidRDefault="002F2FF7" w:rsidP="00AF507C">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w:t>
      </w:r>
      <w:r w:rsidRPr="00C07B2E">
        <w:lastRenderedPageBreak/>
        <w:t xml:space="preserve">останавливается и вводится 2 мг/кг метилпреднизолона. Оставшееся время введения удлиняется в два раза. </w:t>
      </w:r>
    </w:p>
    <w:p w14:paraId="0BDFBBCA" w14:textId="77777777" w:rsidR="002F2FF7" w:rsidRPr="00C07B2E" w:rsidRDefault="002F2FF7" w:rsidP="00AF507C">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2133EAA2" w14:textId="77777777" w:rsidR="002F2FF7" w:rsidRDefault="002F2FF7" w:rsidP="002F2FF7">
      <w:pPr>
        <w:rPr>
          <w:rFonts w:eastAsia="SimSun"/>
        </w:rPr>
      </w:pPr>
      <w:bookmarkStart w:id="192" w:name="_Toc44401139"/>
    </w:p>
    <w:p w14:paraId="5FBD0FCF" w14:textId="77777777" w:rsidR="002F2FF7" w:rsidRPr="00470D3D" w:rsidRDefault="002F2FF7" w:rsidP="002F2FF7">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92"/>
    </w:p>
    <w:p w14:paraId="7314528F" w14:textId="77777777" w:rsidR="002F2FF7" w:rsidRPr="00985050" w:rsidRDefault="002F2FF7" w:rsidP="002F2FF7">
      <w:pPr>
        <w:rPr>
          <w:rFonts w:eastAsia="SimSun"/>
          <w:i/>
          <w:u w:val="single"/>
        </w:rPr>
      </w:pPr>
      <w:bookmarkStart w:id="193"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93"/>
      <w:r w:rsidRPr="00985050">
        <w:rPr>
          <w:rFonts w:eastAsia="SimSun"/>
          <w:i/>
          <w:u w:val="single"/>
        </w:rPr>
        <w:t xml:space="preserve"> </w:t>
      </w:r>
    </w:p>
    <w:p w14:paraId="6DB03A66" w14:textId="77777777" w:rsidR="002F2FF7" w:rsidRPr="00C07B2E" w:rsidRDefault="002F2FF7" w:rsidP="002F2FF7">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1CBD3E0A" w14:textId="77777777" w:rsidR="002F2FF7" w:rsidRPr="00C07B2E" w:rsidRDefault="002F2FF7" w:rsidP="002F2FF7">
      <w:pPr>
        <w:rPr>
          <w:rFonts w:eastAsia="SimSun"/>
        </w:rPr>
        <w:sectPr w:rsidR="002F2FF7" w:rsidRPr="00C07B2E" w:rsidSect="002F2FF7">
          <w:pgSz w:w="11907" w:h="16839" w:code="9"/>
          <w:pgMar w:top="1134" w:right="850" w:bottom="1134" w:left="1701" w:header="709" w:footer="567" w:gutter="0"/>
          <w:cols w:space="708"/>
          <w:docGrid w:linePitch="360"/>
        </w:sectPr>
      </w:pPr>
    </w:p>
    <w:p w14:paraId="2301B72A" w14:textId="77777777" w:rsidR="002F2FF7" w:rsidRPr="00C07B2E" w:rsidRDefault="002F2FF7" w:rsidP="002F2FF7">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13DC7C36"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2F2FF7" w:rsidRPr="00C07B2E" w14:paraId="0B60D2F8" w14:textId="77777777" w:rsidTr="00E00201">
        <w:trPr>
          <w:cantSplit/>
          <w:trHeight w:val="664"/>
        </w:trPr>
        <w:tc>
          <w:tcPr>
            <w:tcW w:w="1408" w:type="pct"/>
            <w:gridSpan w:val="3"/>
            <w:vMerge w:val="restart"/>
            <w:shd w:val="clear" w:color="auto" w:fill="auto"/>
            <w:vAlign w:val="center"/>
          </w:tcPr>
          <w:p w14:paraId="0C95CEB4" w14:textId="77777777" w:rsidR="002F2FF7" w:rsidRPr="00C07B2E" w:rsidRDefault="002F2FF7" w:rsidP="00E00201">
            <w:pPr>
              <w:rPr>
                <w:rFonts w:eastAsia="SimSun"/>
              </w:rPr>
            </w:pPr>
            <w:r w:rsidRPr="00C07B2E">
              <w:rPr>
                <w:rFonts w:eastAsia="SimSun"/>
              </w:rPr>
              <w:t>Профилактика РТПХ</w:t>
            </w:r>
          </w:p>
        </w:tc>
        <w:tc>
          <w:tcPr>
            <w:tcW w:w="3592" w:type="pct"/>
            <w:gridSpan w:val="6"/>
            <w:shd w:val="clear" w:color="auto" w:fill="auto"/>
            <w:vAlign w:val="center"/>
          </w:tcPr>
          <w:p w14:paraId="6A2793DF" w14:textId="77777777" w:rsidR="002F2FF7" w:rsidRPr="00C07B2E" w:rsidRDefault="002F2FF7" w:rsidP="00E00201">
            <w:pPr>
              <w:rPr>
                <w:rFonts w:eastAsia="SimSun"/>
              </w:rPr>
            </w:pPr>
            <w:r w:rsidRPr="00C07B2E">
              <w:rPr>
                <w:rFonts w:eastAsia="SimSun"/>
              </w:rPr>
              <w:t>Режим кондиционирования</w:t>
            </w:r>
          </w:p>
        </w:tc>
      </w:tr>
      <w:tr w:rsidR="002F2FF7" w:rsidRPr="00C07B2E" w14:paraId="2CC552BB" w14:textId="77777777" w:rsidTr="00E00201">
        <w:trPr>
          <w:cantSplit/>
          <w:trHeight w:val="676"/>
        </w:trPr>
        <w:tc>
          <w:tcPr>
            <w:tcW w:w="1408" w:type="pct"/>
            <w:gridSpan w:val="3"/>
            <w:vMerge/>
            <w:shd w:val="clear" w:color="auto" w:fill="auto"/>
            <w:vAlign w:val="center"/>
          </w:tcPr>
          <w:p w14:paraId="1C8A185D" w14:textId="77777777" w:rsidR="002F2FF7" w:rsidRPr="00C07B2E" w:rsidRDefault="002F2FF7" w:rsidP="00E00201">
            <w:pPr>
              <w:rPr>
                <w:rFonts w:eastAsia="SimSun"/>
              </w:rPr>
            </w:pPr>
          </w:p>
        </w:tc>
        <w:tc>
          <w:tcPr>
            <w:tcW w:w="1120" w:type="pct"/>
            <w:gridSpan w:val="2"/>
            <w:shd w:val="clear" w:color="auto" w:fill="BFBFBF"/>
            <w:vAlign w:val="center"/>
          </w:tcPr>
          <w:p w14:paraId="78D557F6" w14:textId="77777777" w:rsidR="002F2FF7" w:rsidRPr="00C07B2E" w:rsidRDefault="002F2FF7" w:rsidP="00E00201">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2B9C70B4" w14:textId="77777777" w:rsidR="002F2FF7" w:rsidRPr="00C07B2E" w:rsidRDefault="002F2FF7" w:rsidP="00E00201">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2B9C7871" w14:textId="77777777" w:rsidR="002F2FF7" w:rsidRPr="00C07B2E" w:rsidRDefault="002F2FF7" w:rsidP="00E00201">
            <w:pPr>
              <w:rPr>
                <w:rFonts w:eastAsia="SimSun"/>
              </w:rPr>
            </w:pPr>
            <w:r w:rsidRPr="00C07B2E">
              <w:rPr>
                <w:rFonts w:eastAsia="SimSun"/>
                <w:lang w:val="en-US"/>
              </w:rPr>
              <w:t>Flu</w:t>
            </w:r>
            <w:r w:rsidRPr="00C07B2E">
              <w:rPr>
                <w:rFonts w:eastAsia="SimSun"/>
              </w:rPr>
              <w:t>180</w:t>
            </w:r>
          </w:p>
        </w:tc>
      </w:tr>
      <w:tr w:rsidR="002F2FF7" w:rsidRPr="00C07B2E" w14:paraId="6E9B6C06" w14:textId="77777777" w:rsidTr="00E00201">
        <w:trPr>
          <w:cantSplit/>
          <w:trHeight w:val="791"/>
        </w:trPr>
        <w:tc>
          <w:tcPr>
            <w:tcW w:w="1408" w:type="pct"/>
            <w:gridSpan w:val="3"/>
            <w:vMerge/>
            <w:shd w:val="clear" w:color="auto" w:fill="auto"/>
            <w:vAlign w:val="center"/>
          </w:tcPr>
          <w:p w14:paraId="290394F2" w14:textId="77777777" w:rsidR="002F2FF7" w:rsidRPr="00C07B2E" w:rsidRDefault="002F2FF7" w:rsidP="00E00201">
            <w:pPr>
              <w:rPr>
                <w:rFonts w:eastAsia="SimSun"/>
              </w:rPr>
            </w:pPr>
          </w:p>
        </w:tc>
        <w:tc>
          <w:tcPr>
            <w:tcW w:w="581" w:type="pct"/>
            <w:shd w:val="clear" w:color="auto" w:fill="BFBFBF"/>
            <w:vAlign w:val="center"/>
          </w:tcPr>
          <w:p w14:paraId="0975C68F" w14:textId="77777777" w:rsidR="002F2FF7" w:rsidRPr="00C07B2E" w:rsidRDefault="002F2FF7" w:rsidP="00E00201">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064F09BC" w14:textId="77777777" w:rsidR="002F2FF7" w:rsidRPr="00C07B2E" w:rsidRDefault="002F2FF7" w:rsidP="00E00201">
            <w:pPr>
              <w:rPr>
                <w:rFonts w:eastAsia="SimSun"/>
              </w:rPr>
            </w:pPr>
            <w:r w:rsidRPr="00C07B2E">
              <w:rPr>
                <w:rFonts w:eastAsia="SimSun"/>
                <w:lang w:val="en-US"/>
              </w:rPr>
              <w:t>TBI</w:t>
            </w:r>
          </w:p>
        </w:tc>
        <w:tc>
          <w:tcPr>
            <w:tcW w:w="600" w:type="pct"/>
            <w:shd w:val="clear" w:color="auto" w:fill="BFBFBF"/>
            <w:vAlign w:val="center"/>
          </w:tcPr>
          <w:p w14:paraId="2135241A" w14:textId="77777777" w:rsidR="002F2FF7" w:rsidRPr="00C07B2E" w:rsidRDefault="002F2FF7" w:rsidP="00E00201">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0EB6B2C5" w14:textId="77777777" w:rsidR="002F2FF7" w:rsidRPr="00C07B2E" w:rsidRDefault="002F2FF7" w:rsidP="00E00201">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11F4E152" w14:textId="77777777" w:rsidR="002F2FF7" w:rsidRPr="00C07B2E" w:rsidRDefault="002F2FF7" w:rsidP="00E00201">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7A74D1A4" w14:textId="77777777" w:rsidR="002F2FF7" w:rsidRPr="00C07B2E" w:rsidRDefault="002F2FF7" w:rsidP="00E00201">
            <w:pPr>
              <w:rPr>
                <w:rFonts w:eastAsia="SimSun"/>
              </w:rPr>
            </w:pPr>
            <w:r w:rsidRPr="00C07B2E">
              <w:rPr>
                <w:rFonts w:eastAsia="SimSun"/>
                <w:lang w:val="en-US"/>
              </w:rPr>
              <w:t>Treo</w:t>
            </w:r>
            <w:r w:rsidRPr="00C07B2E">
              <w:rPr>
                <w:rFonts w:eastAsia="SimSun"/>
              </w:rPr>
              <w:t>42</w:t>
            </w:r>
          </w:p>
        </w:tc>
      </w:tr>
      <w:tr w:rsidR="002F2FF7" w:rsidRPr="00C07B2E" w14:paraId="3D3A751E" w14:textId="77777777" w:rsidTr="00E00201">
        <w:trPr>
          <w:cantSplit/>
          <w:trHeight w:val="1020"/>
        </w:trPr>
        <w:tc>
          <w:tcPr>
            <w:tcW w:w="697" w:type="pct"/>
            <w:shd w:val="clear" w:color="auto" w:fill="BFBFBF"/>
            <w:vAlign w:val="center"/>
          </w:tcPr>
          <w:p w14:paraId="5B8C0E4D" w14:textId="77777777" w:rsidR="002F2FF7" w:rsidRPr="00C07B2E" w:rsidRDefault="002F2FF7" w:rsidP="00E00201">
            <w:pPr>
              <w:rPr>
                <w:rFonts w:eastAsia="SimSun"/>
              </w:rPr>
            </w:pPr>
            <w:r w:rsidRPr="00C07B2E">
              <w:rPr>
                <w:rFonts w:eastAsia="SimSun"/>
              </w:rPr>
              <w:t>-</w:t>
            </w:r>
          </w:p>
        </w:tc>
        <w:tc>
          <w:tcPr>
            <w:tcW w:w="283" w:type="pct"/>
            <w:shd w:val="clear" w:color="auto" w:fill="BFBFBF"/>
            <w:vAlign w:val="center"/>
          </w:tcPr>
          <w:p w14:paraId="270D7E02" w14:textId="77777777" w:rsidR="002F2FF7" w:rsidRPr="00C07B2E" w:rsidRDefault="002F2FF7" w:rsidP="00E00201">
            <w:pPr>
              <w:rPr>
                <w:rFonts w:eastAsia="SimSun"/>
              </w:rPr>
            </w:pPr>
            <w:r w:rsidRPr="00C07B2E">
              <w:rPr>
                <w:rFonts w:eastAsia="SimSun"/>
                <w:lang w:val="en-US"/>
              </w:rPr>
              <w:t>CSA</w:t>
            </w:r>
          </w:p>
        </w:tc>
        <w:tc>
          <w:tcPr>
            <w:tcW w:w="428" w:type="pct"/>
            <w:shd w:val="clear" w:color="auto" w:fill="BFBFBF"/>
            <w:vAlign w:val="center"/>
          </w:tcPr>
          <w:p w14:paraId="4BA7EAFE" w14:textId="77777777" w:rsidR="002F2FF7" w:rsidRPr="00C07B2E" w:rsidRDefault="002F2FF7" w:rsidP="00E00201">
            <w:pPr>
              <w:rPr>
                <w:rFonts w:eastAsia="SimSun"/>
              </w:rPr>
            </w:pPr>
            <w:r w:rsidRPr="00C07B2E">
              <w:rPr>
                <w:rFonts w:eastAsia="SimSun"/>
                <w:lang w:val="en-US"/>
              </w:rPr>
              <w:t>MTX</w:t>
            </w:r>
          </w:p>
        </w:tc>
        <w:tc>
          <w:tcPr>
            <w:tcW w:w="581" w:type="pct"/>
            <w:shd w:val="clear" w:color="auto" w:fill="auto"/>
            <w:vAlign w:val="center"/>
          </w:tcPr>
          <w:p w14:paraId="03EEEB11" w14:textId="77777777" w:rsidR="002F2FF7" w:rsidRPr="00C07B2E" w:rsidRDefault="002F2FF7" w:rsidP="00E00201">
            <w:pPr>
              <w:rPr>
                <w:rFonts w:eastAsia="SimSun"/>
              </w:rPr>
            </w:pPr>
            <w:r>
              <w:rPr>
                <w:rFonts w:eastAsia="SimSun"/>
              </w:rPr>
              <w:t>5.</w:t>
            </w:r>
            <w:r w:rsidRPr="00C07B2E">
              <w:rPr>
                <w:rFonts w:eastAsia="SimSun"/>
              </w:rPr>
              <w:t>1.1.1</w:t>
            </w:r>
          </w:p>
        </w:tc>
        <w:tc>
          <w:tcPr>
            <w:tcW w:w="539" w:type="pct"/>
            <w:shd w:val="clear" w:color="auto" w:fill="auto"/>
            <w:vAlign w:val="center"/>
          </w:tcPr>
          <w:p w14:paraId="7FBCA804" w14:textId="77777777" w:rsidR="002F2FF7" w:rsidRPr="00C07B2E" w:rsidRDefault="002F2FF7" w:rsidP="00E00201">
            <w:pPr>
              <w:rPr>
                <w:rFonts w:eastAsia="SimSun"/>
              </w:rPr>
            </w:pPr>
            <w:r>
              <w:rPr>
                <w:rFonts w:eastAsia="SimSun"/>
              </w:rPr>
              <w:t>5.</w:t>
            </w:r>
            <w:r w:rsidRPr="00C07B2E">
              <w:rPr>
                <w:rFonts w:eastAsia="SimSun"/>
              </w:rPr>
              <w:t>1.1.2</w:t>
            </w:r>
          </w:p>
        </w:tc>
        <w:tc>
          <w:tcPr>
            <w:tcW w:w="600" w:type="pct"/>
            <w:shd w:val="clear" w:color="auto" w:fill="auto"/>
            <w:vAlign w:val="center"/>
          </w:tcPr>
          <w:p w14:paraId="03868E2E" w14:textId="77777777" w:rsidR="002F2FF7" w:rsidRPr="00C07B2E" w:rsidRDefault="002F2FF7" w:rsidP="00E00201">
            <w:r w:rsidRPr="00C07B2E">
              <w:rPr>
                <w:rFonts w:eastAsia="SimSun"/>
              </w:rPr>
              <w:t>-</w:t>
            </w:r>
          </w:p>
        </w:tc>
        <w:tc>
          <w:tcPr>
            <w:tcW w:w="600" w:type="pct"/>
            <w:shd w:val="clear" w:color="auto" w:fill="auto"/>
            <w:vAlign w:val="center"/>
          </w:tcPr>
          <w:p w14:paraId="5C091D67" w14:textId="77777777" w:rsidR="002F2FF7" w:rsidRPr="00C07B2E" w:rsidRDefault="002F2FF7" w:rsidP="00E00201">
            <w:r w:rsidRPr="00C07B2E">
              <w:rPr>
                <w:rFonts w:eastAsia="SimSun"/>
              </w:rPr>
              <w:t>-</w:t>
            </w:r>
          </w:p>
        </w:tc>
        <w:tc>
          <w:tcPr>
            <w:tcW w:w="600" w:type="pct"/>
            <w:shd w:val="clear" w:color="auto" w:fill="auto"/>
            <w:vAlign w:val="center"/>
          </w:tcPr>
          <w:p w14:paraId="64B9D614" w14:textId="77777777" w:rsidR="002F2FF7" w:rsidRPr="00C07B2E" w:rsidRDefault="002F2FF7" w:rsidP="00E00201">
            <w:r w:rsidRPr="00C07B2E">
              <w:rPr>
                <w:rFonts w:eastAsia="SimSun"/>
              </w:rPr>
              <w:t>-</w:t>
            </w:r>
          </w:p>
        </w:tc>
        <w:tc>
          <w:tcPr>
            <w:tcW w:w="672" w:type="pct"/>
            <w:shd w:val="clear" w:color="auto" w:fill="auto"/>
            <w:vAlign w:val="center"/>
          </w:tcPr>
          <w:p w14:paraId="4856990D" w14:textId="77777777" w:rsidR="002F2FF7" w:rsidRPr="00C07B2E" w:rsidRDefault="002F2FF7" w:rsidP="00E00201">
            <w:r w:rsidRPr="00C07B2E">
              <w:rPr>
                <w:rFonts w:eastAsia="SimSun"/>
              </w:rPr>
              <w:t>-</w:t>
            </w:r>
          </w:p>
        </w:tc>
      </w:tr>
      <w:tr w:rsidR="002F2FF7" w:rsidRPr="00C07B2E" w14:paraId="3C7D35CD" w14:textId="77777777" w:rsidTr="00E00201">
        <w:trPr>
          <w:cantSplit/>
          <w:trHeight w:val="1020"/>
        </w:trPr>
        <w:tc>
          <w:tcPr>
            <w:tcW w:w="697" w:type="pct"/>
            <w:shd w:val="clear" w:color="auto" w:fill="BFBFBF"/>
            <w:vAlign w:val="center"/>
          </w:tcPr>
          <w:p w14:paraId="06ABE13C" w14:textId="77777777" w:rsidR="002F2FF7" w:rsidRPr="00C07B2E" w:rsidRDefault="002F2FF7" w:rsidP="00E00201">
            <w:pPr>
              <w:rPr>
                <w:rFonts w:eastAsia="SimSun"/>
                <w:lang w:val="en-US"/>
              </w:rPr>
            </w:pPr>
            <w:r w:rsidRPr="00C07B2E">
              <w:rPr>
                <w:rFonts w:eastAsia="SimSun"/>
                <w:lang w:val="en-US"/>
              </w:rPr>
              <w:t>-</w:t>
            </w:r>
          </w:p>
        </w:tc>
        <w:tc>
          <w:tcPr>
            <w:tcW w:w="283" w:type="pct"/>
            <w:shd w:val="clear" w:color="auto" w:fill="BFBFBF"/>
            <w:vAlign w:val="center"/>
          </w:tcPr>
          <w:p w14:paraId="0AEC6C67" w14:textId="77777777" w:rsidR="002F2FF7" w:rsidRPr="00C07B2E" w:rsidRDefault="002F2FF7" w:rsidP="00E00201">
            <w:pPr>
              <w:rPr>
                <w:rFonts w:eastAsia="SimSun"/>
                <w:lang w:val="en-US"/>
              </w:rPr>
            </w:pPr>
            <w:r w:rsidRPr="00C07B2E">
              <w:rPr>
                <w:rFonts w:eastAsia="SimSun"/>
                <w:lang w:val="en-US"/>
              </w:rPr>
              <w:t>Tx</w:t>
            </w:r>
          </w:p>
        </w:tc>
        <w:tc>
          <w:tcPr>
            <w:tcW w:w="428" w:type="pct"/>
            <w:shd w:val="clear" w:color="auto" w:fill="BFBFBF"/>
            <w:vAlign w:val="center"/>
          </w:tcPr>
          <w:p w14:paraId="2B076856" w14:textId="77777777" w:rsidR="002F2FF7" w:rsidRPr="00C07B2E" w:rsidRDefault="002F2FF7" w:rsidP="00E00201">
            <w:pPr>
              <w:rPr>
                <w:rFonts w:eastAsia="SimSun"/>
                <w:lang w:val="en-US"/>
              </w:rPr>
            </w:pPr>
            <w:r w:rsidRPr="00C07B2E">
              <w:rPr>
                <w:rFonts w:eastAsia="SimSun"/>
                <w:lang w:val="en-US"/>
              </w:rPr>
              <w:t>MMF30</w:t>
            </w:r>
          </w:p>
        </w:tc>
        <w:tc>
          <w:tcPr>
            <w:tcW w:w="581" w:type="pct"/>
            <w:shd w:val="clear" w:color="auto" w:fill="auto"/>
            <w:vAlign w:val="center"/>
          </w:tcPr>
          <w:p w14:paraId="563A7891" w14:textId="77777777" w:rsidR="002F2FF7" w:rsidRPr="00C07B2E" w:rsidRDefault="002F2FF7" w:rsidP="00E00201">
            <w:r w:rsidRPr="00C07B2E">
              <w:rPr>
                <w:rFonts w:eastAsia="SimSun"/>
              </w:rPr>
              <w:t>-</w:t>
            </w:r>
          </w:p>
        </w:tc>
        <w:tc>
          <w:tcPr>
            <w:tcW w:w="539" w:type="pct"/>
            <w:shd w:val="clear" w:color="auto" w:fill="auto"/>
            <w:vAlign w:val="center"/>
          </w:tcPr>
          <w:p w14:paraId="1C303DE7" w14:textId="77777777" w:rsidR="002F2FF7" w:rsidRPr="00C07B2E" w:rsidRDefault="002F2FF7" w:rsidP="00E00201">
            <w:r w:rsidRPr="00C07B2E">
              <w:rPr>
                <w:rFonts w:eastAsia="SimSun"/>
              </w:rPr>
              <w:t>-</w:t>
            </w:r>
          </w:p>
        </w:tc>
        <w:tc>
          <w:tcPr>
            <w:tcW w:w="600" w:type="pct"/>
            <w:shd w:val="clear" w:color="auto" w:fill="auto"/>
            <w:vAlign w:val="center"/>
          </w:tcPr>
          <w:p w14:paraId="01C377A0" w14:textId="77777777" w:rsidR="002F2FF7" w:rsidRPr="00C07B2E" w:rsidRDefault="002F2FF7" w:rsidP="00E00201">
            <w:r w:rsidRPr="00C07B2E">
              <w:rPr>
                <w:rFonts w:eastAsia="SimSun"/>
              </w:rPr>
              <w:t>-</w:t>
            </w:r>
          </w:p>
        </w:tc>
        <w:tc>
          <w:tcPr>
            <w:tcW w:w="600" w:type="pct"/>
            <w:shd w:val="clear" w:color="auto" w:fill="auto"/>
            <w:vAlign w:val="center"/>
          </w:tcPr>
          <w:p w14:paraId="42D0EB26"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63D9E938"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39D50713"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12</w:t>
            </w:r>
          </w:p>
        </w:tc>
      </w:tr>
      <w:tr w:rsidR="002F2FF7" w:rsidRPr="00C07B2E" w14:paraId="63ABCE41" w14:textId="77777777" w:rsidTr="00E00201">
        <w:trPr>
          <w:cantSplit/>
          <w:trHeight w:val="1020"/>
        </w:trPr>
        <w:tc>
          <w:tcPr>
            <w:tcW w:w="697" w:type="pct"/>
            <w:vMerge w:val="restart"/>
            <w:shd w:val="clear" w:color="auto" w:fill="BFBFBF"/>
            <w:vAlign w:val="center"/>
          </w:tcPr>
          <w:p w14:paraId="2A85C168" w14:textId="77777777" w:rsidR="002F2FF7" w:rsidRPr="00C07B2E" w:rsidRDefault="002F2FF7" w:rsidP="00E00201">
            <w:pPr>
              <w:rPr>
                <w:rFonts w:eastAsia="SimSun"/>
                <w:lang w:val="en-US"/>
              </w:rPr>
            </w:pPr>
            <w:r w:rsidRPr="00C07B2E">
              <w:rPr>
                <w:rFonts w:eastAsia="SimSun"/>
                <w:lang w:val="en-US"/>
              </w:rPr>
              <w:t>PT-Cy</w:t>
            </w:r>
          </w:p>
          <w:p w14:paraId="685974A4" w14:textId="77777777" w:rsidR="002F2FF7" w:rsidRPr="00C07B2E" w:rsidRDefault="002F2FF7" w:rsidP="00E00201">
            <w:pPr>
              <w:rPr>
                <w:rFonts w:eastAsia="SimSun"/>
                <w:lang w:val="en-US"/>
              </w:rPr>
            </w:pPr>
          </w:p>
        </w:tc>
        <w:tc>
          <w:tcPr>
            <w:tcW w:w="283" w:type="pct"/>
            <w:shd w:val="clear" w:color="auto" w:fill="BFBFBF"/>
            <w:vAlign w:val="center"/>
          </w:tcPr>
          <w:p w14:paraId="4ADCAAD1" w14:textId="77777777" w:rsidR="002F2FF7" w:rsidRPr="00C07B2E" w:rsidRDefault="002F2FF7" w:rsidP="00E00201">
            <w:pPr>
              <w:rPr>
                <w:rFonts w:eastAsia="SimSun"/>
                <w:lang w:val="en-US"/>
              </w:rPr>
            </w:pPr>
            <w:r w:rsidRPr="00C07B2E">
              <w:rPr>
                <w:rFonts w:eastAsia="SimSun"/>
                <w:lang w:val="en-US"/>
              </w:rPr>
              <w:t>-</w:t>
            </w:r>
          </w:p>
        </w:tc>
        <w:tc>
          <w:tcPr>
            <w:tcW w:w="428" w:type="pct"/>
            <w:shd w:val="clear" w:color="auto" w:fill="BFBFBF"/>
            <w:vAlign w:val="center"/>
          </w:tcPr>
          <w:p w14:paraId="0E91FBB4" w14:textId="77777777" w:rsidR="002F2FF7" w:rsidRPr="00C07B2E" w:rsidRDefault="002F2FF7" w:rsidP="00E00201">
            <w:pPr>
              <w:rPr>
                <w:rFonts w:eastAsia="SimSun"/>
                <w:lang w:val="en-US"/>
              </w:rPr>
            </w:pPr>
            <w:r w:rsidRPr="00C07B2E">
              <w:rPr>
                <w:rFonts w:eastAsia="SimSun"/>
                <w:lang w:val="en-US"/>
              </w:rPr>
              <w:t>-</w:t>
            </w:r>
          </w:p>
        </w:tc>
        <w:tc>
          <w:tcPr>
            <w:tcW w:w="581" w:type="pct"/>
            <w:shd w:val="clear" w:color="auto" w:fill="auto"/>
            <w:vAlign w:val="center"/>
          </w:tcPr>
          <w:p w14:paraId="1171F1D3" w14:textId="77777777" w:rsidR="002F2FF7" w:rsidRPr="00C07B2E" w:rsidRDefault="002F2FF7" w:rsidP="00E00201">
            <w:r w:rsidRPr="00C07B2E">
              <w:rPr>
                <w:rFonts w:eastAsia="SimSun"/>
              </w:rPr>
              <w:t>-</w:t>
            </w:r>
          </w:p>
        </w:tc>
        <w:tc>
          <w:tcPr>
            <w:tcW w:w="539" w:type="pct"/>
            <w:shd w:val="clear" w:color="auto" w:fill="auto"/>
            <w:vAlign w:val="center"/>
          </w:tcPr>
          <w:p w14:paraId="5B56DF6D" w14:textId="77777777" w:rsidR="002F2FF7" w:rsidRPr="00C07B2E" w:rsidRDefault="002F2FF7" w:rsidP="00E00201">
            <w:r w:rsidRPr="00C07B2E">
              <w:rPr>
                <w:rFonts w:eastAsia="SimSun"/>
              </w:rPr>
              <w:t>-</w:t>
            </w:r>
          </w:p>
        </w:tc>
        <w:tc>
          <w:tcPr>
            <w:tcW w:w="600" w:type="pct"/>
            <w:shd w:val="clear" w:color="auto" w:fill="auto"/>
            <w:vAlign w:val="center"/>
          </w:tcPr>
          <w:p w14:paraId="2EC64625" w14:textId="77777777" w:rsidR="002F2FF7" w:rsidRPr="00C07B2E" w:rsidRDefault="002F2FF7" w:rsidP="00E00201">
            <w:r w:rsidRPr="00C07B2E">
              <w:rPr>
                <w:rFonts w:eastAsia="SimSun"/>
              </w:rPr>
              <w:t>-</w:t>
            </w:r>
          </w:p>
        </w:tc>
        <w:tc>
          <w:tcPr>
            <w:tcW w:w="600" w:type="pct"/>
            <w:shd w:val="clear" w:color="auto" w:fill="auto"/>
            <w:vAlign w:val="center"/>
          </w:tcPr>
          <w:p w14:paraId="077DC25A"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7E95A00D"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4D2A1D1D" w14:textId="77777777" w:rsidR="002F2FF7" w:rsidRPr="00C07B2E" w:rsidRDefault="002F2FF7" w:rsidP="00E00201">
            <w:r w:rsidRPr="00C07B2E">
              <w:rPr>
                <w:rFonts w:eastAsia="SimSun"/>
              </w:rPr>
              <w:t>-</w:t>
            </w:r>
          </w:p>
        </w:tc>
      </w:tr>
      <w:tr w:rsidR="002F2FF7" w:rsidRPr="00C07B2E" w14:paraId="4BA07E11" w14:textId="77777777" w:rsidTr="00E00201">
        <w:trPr>
          <w:cantSplit/>
          <w:trHeight w:val="1020"/>
        </w:trPr>
        <w:tc>
          <w:tcPr>
            <w:tcW w:w="697" w:type="pct"/>
            <w:vMerge/>
            <w:shd w:val="clear" w:color="auto" w:fill="BFBFBF"/>
            <w:vAlign w:val="center"/>
          </w:tcPr>
          <w:p w14:paraId="511482F5" w14:textId="77777777" w:rsidR="002F2FF7" w:rsidRPr="00C07B2E" w:rsidRDefault="002F2FF7" w:rsidP="00E00201">
            <w:pPr>
              <w:rPr>
                <w:rFonts w:eastAsia="SimSun"/>
                <w:lang w:val="en-US"/>
              </w:rPr>
            </w:pPr>
          </w:p>
        </w:tc>
        <w:tc>
          <w:tcPr>
            <w:tcW w:w="283" w:type="pct"/>
            <w:vMerge w:val="restart"/>
            <w:shd w:val="clear" w:color="auto" w:fill="BFBFBF"/>
            <w:vAlign w:val="center"/>
          </w:tcPr>
          <w:p w14:paraId="1AF0C7B3" w14:textId="77777777" w:rsidR="002F2FF7" w:rsidRPr="00C07B2E" w:rsidRDefault="002F2FF7" w:rsidP="00E00201">
            <w:pPr>
              <w:rPr>
                <w:rFonts w:eastAsia="SimSun"/>
              </w:rPr>
            </w:pPr>
            <w:r w:rsidRPr="00C07B2E">
              <w:rPr>
                <w:rFonts w:eastAsia="SimSun"/>
                <w:lang w:val="en-US"/>
              </w:rPr>
              <w:t>CSA</w:t>
            </w:r>
          </w:p>
          <w:p w14:paraId="2229D793" w14:textId="77777777" w:rsidR="002F2FF7" w:rsidRPr="00C07B2E" w:rsidRDefault="002F2FF7" w:rsidP="00E00201">
            <w:pPr>
              <w:rPr>
                <w:rFonts w:eastAsia="SimSun"/>
              </w:rPr>
            </w:pPr>
          </w:p>
        </w:tc>
        <w:tc>
          <w:tcPr>
            <w:tcW w:w="428" w:type="pct"/>
            <w:shd w:val="clear" w:color="auto" w:fill="BFBFBF"/>
            <w:vAlign w:val="center"/>
          </w:tcPr>
          <w:p w14:paraId="3A3FE90F" w14:textId="77777777" w:rsidR="002F2FF7" w:rsidRPr="00C07B2E" w:rsidRDefault="002F2FF7" w:rsidP="00E00201">
            <w:pPr>
              <w:rPr>
                <w:rFonts w:eastAsia="SimSun"/>
              </w:rPr>
            </w:pPr>
            <w:r w:rsidRPr="00C07B2E">
              <w:rPr>
                <w:rFonts w:eastAsia="SimSun"/>
                <w:lang w:val="en-US"/>
              </w:rPr>
              <w:t>MMF30</w:t>
            </w:r>
          </w:p>
        </w:tc>
        <w:tc>
          <w:tcPr>
            <w:tcW w:w="581" w:type="pct"/>
            <w:shd w:val="clear" w:color="auto" w:fill="auto"/>
            <w:vAlign w:val="center"/>
          </w:tcPr>
          <w:p w14:paraId="40DCC94E" w14:textId="77777777" w:rsidR="002F2FF7" w:rsidRPr="00C07B2E" w:rsidRDefault="002F2FF7" w:rsidP="00E00201">
            <w:r w:rsidRPr="00C07B2E">
              <w:rPr>
                <w:rFonts w:eastAsia="SimSun"/>
              </w:rPr>
              <w:t>-</w:t>
            </w:r>
          </w:p>
        </w:tc>
        <w:tc>
          <w:tcPr>
            <w:tcW w:w="539" w:type="pct"/>
            <w:shd w:val="clear" w:color="auto" w:fill="auto"/>
            <w:vAlign w:val="center"/>
          </w:tcPr>
          <w:p w14:paraId="71237B8B" w14:textId="77777777" w:rsidR="002F2FF7" w:rsidRPr="00C07B2E" w:rsidRDefault="002F2FF7" w:rsidP="00E00201">
            <w:r w:rsidRPr="00C07B2E">
              <w:rPr>
                <w:rFonts w:eastAsia="SimSun"/>
              </w:rPr>
              <w:t>-</w:t>
            </w:r>
          </w:p>
        </w:tc>
        <w:tc>
          <w:tcPr>
            <w:tcW w:w="600" w:type="pct"/>
            <w:shd w:val="clear" w:color="auto" w:fill="auto"/>
            <w:vAlign w:val="center"/>
          </w:tcPr>
          <w:p w14:paraId="794764E6" w14:textId="77777777" w:rsidR="002F2FF7" w:rsidRPr="00C07B2E" w:rsidRDefault="002F2FF7" w:rsidP="00E00201">
            <w:r w:rsidRPr="00C07B2E">
              <w:rPr>
                <w:rFonts w:eastAsia="SimSun"/>
              </w:rPr>
              <w:t>-</w:t>
            </w:r>
          </w:p>
        </w:tc>
        <w:tc>
          <w:tcPr>
            <w:tcW w:w="600" w:type="pct"/>
            <w:shd w:val="clear" w:color="auto" w:fill="auto"/>
            <w:vAlign w:val="center"/>
          </w:tcPr>
          <w:p w14:paraId="42F6D0DA"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11B71A6F"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387DC2A1" w14:textId="77777777" w:rsidR="002F2FF7" w:rsidRPr="00C07B2E" w:rsidRDefault="002F2FF7" w:rsidP="00E00201">
            <w:r w:rsidRPr="00C07B2E">
              <w:rPr>
                <w:rFonts w:eastAsia="SimSun"/>
              </w:rPr>
              <w:t>-</w:t>
            </w:r>
          </w:p>
        </w:tc>
      </w:tr>
      <w:tr w:rsidR="002F2FF7" w:rsidRPr="00C07B2E" w14:paraId="35D1F017" w14:textId="77777777" w:rsidTr="00E00201">
        <w:trPr>
          <w:cantSplit/>
          <w:trHeight w:val="1020"/>
        </w:trPr>
        <w:tc>
          <w:tcPr>
            <w:tcW w:w="697" w:type="pct"/>
            <w:vMerge/>
            <w:shd w:val="clear" w:color="auto" w:fill="BFBFBF"/>
            <w:vAlign w:val="center"/>
          </w:tcPr>
          <w:p w14:paraId="67113B5F" w14:textId="77777777" w:rsidR="002F2FF7" w:rsidRPr="00C07B2E" w:rsidRDefault="002F2FF7" w:rsidP="00E00201">
            <w:pPr>
              <w:rPr>
                <w:rFonts w:eastAsia="SimSun"/>
                <w:lang w:val="en-US"/>
              </w:rPr>
            </w:pPr>
          </w:p>
        </w:tc>
        <w:tc>
          <w:tcPr>
            <w:tcW w:w="283" w:type="pct"/>
            <w:vMerge/>
            <w:shd w:val="clear" w:color="auto" w:fill="BFBFBF"/>
            <w:vAlign w:val="center"/>
          </w:tcPr>
          <w:p w14:paraId="1B1FAC9E" w14:textId="77777777" w:rsidR="002F2FF7" w:rsidRPr="00C07B2E" w:rsidRDefault="002F2FF7" w:rsidP="00E00201">
            <w:pPr>
              <w:rPr>
                <w:rFonts w:eastAsia="SimSun"/>
                <w:lang w:val="en-US"/>
              </w:rPr>
            </w:pPr>
          </w:p>
        </w:tc>
        <w:tc>
          <w:tcPr>
            <w:tcW w:w="428" w:type="pct"/>
            <w:shd w:val="clear" w:color="auto" w:fill="BFBFBF"/>
            <w:vAlign w:val="center"/>
          </w:tcPr>
          <w:p w14:paraId="292DDB9A" w14:textId="77777777" w:rsidR="002F2FF7" w:rsidRPr="00C07B2E" w:rsidRDefault="002F2FF7" w:rsidP="00E00201">
            <w:pPr>
              <w:rPr>
                <w:rFonts w:eastAsia="SimSun"/>
                <w:lang w:val="en-US"/>
              </w:rPr>
            </w:pPr>
            <w:r w:rsidRPr="00C07B2E">
              <w:rPr>
                <w:rFonts w:eastAsia="SimSun"/>
                <w:lang w:val="en-US"/>
              </w:rPr>
              <w:t>MMF45</w:t>
            </w:r>
          </w:p>
        </w:tc>
        <w:tc>
          <w:tcPr>
            <w:tcW w:w="581" w:type="pct"/>
            <w:shd w:val="clear" w:color="auto" w:fill="auto"/>
            <w:vAlign w:val="center"/>
          </w:tcPr>
          <w:p w14:paraId="5F4E713E" w14:textId="77777777" w:rsidR="002F2FF7" w:rsidRPr="00C07B2E" w:rsidRDefault="002F2FF7" w:rsidP="00E00201">
            <w:r w:rsidRPr="00C07B2E">
              <w:rPr>
                <w:rFonts w:eastAsia="SimSun"/>
              </w:rPr>
              <w:t>-</w:t>
            </w:r>
          </w:p>
        </w:tc>
        <w:tc>
          <w:tcPr>
            <w:tcW w:w="539" w:type="pct"/>
            <w:shd w:val="clear" w:color="auto" w:fill="auto"/>
            <w:vAlign w:val="center"/>
          </w:tcPr>
          <w:p w14:paraId="5F5B509B" w14:textId="77777777" w:rsidR="002F2FF7" w:rsidRPr="00C07B2E" w:rsidRDefault="002F2FF7" w:rsidP="00E00201">
            <w:r w:rsidRPr="00C07B2E">
              <w:rPr>
                <w:rFonts w:eastAsia="SimSun"/>
              </w:rPr>
              <w:t>-</w:t>
            </w:r>
          </w:p>
        </w:tc>
        <w:tc>
          <w:tcPr>
            <w:tcW w:w="600" w:type="pct"/>
            <w:shd w:val="clear" w:color="auto" w:fill="auto"/>
            <w:vAlign w:val="center"/>
          </w:tcPr>
          <w:p w14:paraId="4D303887" w14:textId="77777777" w:rsidR="002F2FF7" w:rsidRPr="00C07B2E" w:rsidRDefault="002F2FF7" w:rsidP="00E00201">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4DF5744D" w14:textId="77777777" w:rsidR="002F2FF7" w:rsidRPr="00C07B2E" w:rsidRDefault="002F2FF7" w:rsidP="00E00201">
            <w:r w:rsidRPr="00C07B2E">
              <w:rPr>
                <w:rFonts w:eastAsia="SimSun"/>
              </w:rPr>
              <w:t>-</w:t>
            </w:r>
          </w:p>
        </w:tc>
        <w:tc>
          <w:tcPr>
            <w:tcW w:w="600" w:type="pct"/>
            <w:shd w:val="clear" w:color="auto" w:fill="auto"/>
            <w:vAlign w:val="center"/>
          </w:tcPr>
          <w:p w14:paraId="5C7B7EF8" w14:textId="77777777" w:rsidR="002F2FF7" w:rsidRPr="00C07B2E" w:rsidRDefault="002F2FF7" w:rsidP="00E00201">
            <w:r w:rsidRPr="00C07B2E">
              <w:rPr>
                <w:rFonts w:eastAsia="SimSun"/>
              </w:rPr>
              <w:t>-</w:t>
            </w:r>
          </w:p>
        </w:tc>
        <w:tc>
          <w:tcPr>
            <w:tcW w:w="672" w:type="pct"/>
            <w:shd w:val="clear" w:color="auto" w:fill="auto"/>
            <w:vAlign w:val="center"/>
          </w:tcPr>
          <w:p w14:paraId="08C2D780" w14:textId="77777777" w:rsidR="002F2FF7" w:rsidRPr="00C07B2E" w:rsidRDefault="002F2FF7" w:rsidP="00E00201">
            <w:r w:rsidRPr="00C07B2E">
              <w:rPr>
                <w:rFonts w:eastAsia="SimSun"/>
              </w:rPr>
              <w:t>-</w:t>
            </w:r>
          </w:p>
        </w:tc>
      </w:tr>
      <w:tr w:rsidR="002F2FF7" w:rsidRPr="00C07B2E" w14:paraId="0D823B1F" w14:textId="77777777" w:rsidTr="00E00201">
        <w:trPr>
          <w:cantSplit/>
          <w:trHeight w:val="1020"/>
        </w:trPr>
        <w:tc>
          <w:tcPr>
            <w:tcW w:w="697" w:type="pct"/>
            <w:vMerge/>
            <w:shd w:val="clear" w:color="auto" w:fill="BFBFBF"/>
            <w:vAlign w:val="center"/>
          </w:tcPr>
          <w:p w14:paraId="51F46ABC" w14:textId="77777777" w:rsidR="002F2FF7" w:rsidRPr="00C07B2E" w:rsidRDefault="002F2FF7" w:rsidP="00E00201">
            <w:pPr>
              <w:rPr>
                <w:rFonts w:eastAsia="SimSun"/>
                <w:lang w:val="en-US"/>
              </w:rPr>
            </w:pPr>
          </w:p>
        </w:tc>
        <w:tc>
          <w:tcPr>
            <w:tcW w:w="283" w:type="pct"/>
            <w:shd w:val="clear" w:color="auto" w:fill="BFBFBF"/>
            <w:vAlign w:val="center"/>
          </w:tcPr>
          <w:p w14:paraId="28AF99F8" w14:textId="77777777" w:rsidR="002F2FF7" w:rsidRPr="00C07B2E" w:rsidRDefault="002F2FF7" w:rsidP="00E00201">
            <w:pPr>
              <w:rPr>
                <w:rFonts w:eastAsia="SimSun"/>
                <w:lang w:val="en-US"/>
              </w:rPr>
            </w:pPr>
            <w:r w:rsidRPr="00C07B2E">
              <w:rPr>
                <w:rFonts w:eastAsia="SimSun"/>
                <w:lang w:val="en-US"/>
              </w:rPr>
              <w:t>Tx</w:t>
            </w:r>
          </w:p>
        </w:tc>
        <w:tc>
          <w:tcPr>
            <w:tcW w:w="428" w:type="pct"/>
            <w:shd w:val="clear" w:color="auto" w:fill="BFBFBF"/>
            <w:vAlign w:val="center"/>
          </w:tcPr>
          <w:p w14:paraId="73B2999B" w14:textId="77777777" w:rsidR="002F2FF7" w:rsidRPr="00C07B2E" w:rsidRDefault="002F2FF7" w:rsidP="00E00201">
            <w:pPr>
              <w:rPr>
                <w:rFonts w:eastAsia="SimSun"/>
                <w:lang w:val="en-US"/>
              </w:rPr>
            </w:pPr>
            <w:r w:rsidRPr="00C07B2E">
              <w:rPr>
                <w:rFonts w:eastAsia="SimSun"/>
                <w:lang w:val="en-US"/>
              </w:rPr>
              <w:t>MMF30</w:t>
            </w:r>
          </w:p>
        </w:tc>
        <w:tc>
          <w:tcPr>
            <w:tcW w:w="581" w:type="pct"/>
            <w:shd w:val="clear" w:color="auto" w:fill="auto"/>
            <w:vAlign w:val="center"/>
          </w:tcPr>
          <w:p w14:paraId="25BBB956" w14:textId="77777777" w:rsidR="002F2FF7" w:rsidRPr="00C07B2E" w:rsidRDefault="002F2FF7" w:rsidP="00E00201">
            <w:r w:rsidRPr="00C07B2E">
              <w:rPr>
                <w:rFonts w:eastAsia="SimSun"/>
              </w:rPr>
              <w:t>-</w:t>
            </w:r>
          </w:p>
        </w:tc>
        <w:tc>
          <w:tcPr>
            <w:tcW w:w="539" w:type="pct"/>
            <w:shd w:val="clear" w:color="auto" w:fill="auto"/>
            <w:vAlign w:val="center"/>
          </w:tcPr>
          <w:p w14:paraId="2DC1CC9E" w14:textId="77777777" w:rsidR="002F2FF7" w:rsidRPr="00C07B2E" w:rsidRDefault="002F2FF7" w:rsidP="00E00201">
            <w:r w:rsidRPr="00C07B2E">
              <w:rPr>
                <w:rFonts w:eastAsia="SimSun"/>
              </w:rPr>
              <w:t>-</w:t>
            </w:r>
          </w:p>
        </w:tc>
        <w:tc>
          <w:tcPr>
            <w:tcW w:w="600" w:type="pct"/>
            <w:shd w:val="clear" w:color="auto" w:fill="auto"/>
            <w:vAlign w:val="center"/>
          </w:tcPr>
          <w:p w14:paraId="7ED3A1F6" w14:textId="77777777" w:rsidR="002F2FF7" w:rsidRPr="00C07B2E" w:rsidRDefault="002F2FF7" w:rsidP="00E00201">
            <w:r w:rsidRPr="00C07B2E">
              <w:rPr>
                <w:rFonts w:eastAsia="SimSun"/>
              </w:rPr>
              <w:t>-</w:t>
            </w:r>
          </w:p>
        </w:tc>
        <w:tc>
          <w:tcPr>
            <w:tcW w:w="600" w:type="pct"/>
            <w:shd w:val="clear" w:color="auto" w:fill="auto"/>
            <w:vAlign w:val="center"/>
          </w:tcPr>
          <w:p w14:paraId="17F94F09" w14:textId="77777777" w:rsidR="002F2FF7" w:rsidRPr="00C07B2E" w:rsidRDefault="002F2FF7" w:rsidP="00E00201">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5259B8B4" w14:textId="77777777" w:rsidR="002F2FF7" w:rsidRPr="00C07B2E" w:rsidRDefault="002F2FF7" w:rsidP="00E00201">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570FA037" w14:textId="77777777" w:rsidR="002F2FF7" w:rsidRPr="00C07B2E" w:rsidRDefault="002F2FF7" w:rsidP="00E00201">
            <w:r w:rsidRPr="00C07B2E">
              <w:rPr>
                <w:rFonts w:eastAsia="SimSun"/>
              </w:rPr>
              <w:t>-</w:t>
            </w:r>
          </w:p>
        </w:tc>
      </w:tr>
    </w:tbl>
    <w:p w14:paraId="5822BF45" w14:textId="77777777" w:rsidR="002F2FF7" w:rsidRPr="00C07B2E" w:rsidRDefault="002F2FF7" w:rsidP="002F2FF7">
      <w:pPr>
        <w:rPr>
          <w:rFonts w:eastAsia="SimSun"/>
        </w:rPr>
        <w:sectPr w:rsidR="002F2FF7" w:rsidRPr="00C07B2E" w:rsidSect="00E00201">
          <w:type w:val="continuous"/>
          <w:pgSz w:w="16839" w:h="11907" w:orient="landscape" w:code="9"/>
          <w:pgMar w:top="1134" w:right="850" w:bottom="1134" w:left="1701" w:header="709" w:footer="567" w:gutter="0"/>
          <w:cols w:space="708"/>
          <w:docGrid w:linePitch="360"/>
        </w:sectPr>
      </w:pPr>
    </w:p>
    <w:p w14:paraId="48109DF2" w14:textId="77777777" w:rsidR="002F2FF7" w:rsidRPr="00C07B2E" w:rsidRDefault="002F2FF7" w:rsidP="002F2FF7">
      <w:pPr>
        <w:rPr>
          <w:rFonts w:eastAsia="SimSun"/>
        </w:rPr>
      </w:pPr>
      <w:bookmarkStart w:id="194"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19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2F2FF7" w:rsidRPr="00C07B2E" w14:paraId="47256B22" w14:textId="77777777" w:rsidTr="00E00201">
        <w:trPr>
          <w:cantSplit/>
          <w:trHeight w:val="20"/>
          <w:tblHeader/>
        </w:trPr>
        <w:tc>
          <w:tcPr>
            <w:tcW w:w="709" w:type="dxa"/>
            <w:vAlign w:val="center"/>
          </w:tcPr>
          <w:p w14:paraId="40882BA0" w14:textId="77777777" w:rsidR="002F2FF7" w:rsidRPr="00C07B2E" w:rsidRDefault="002F2FF7" w:rsidP="00E00201">
            <w:pPr>
              <w:ind w:left="57" w:right="57"/>
              <w:rPr>
                <w:rFonts w:eastAsia="SimSun"/>
              </w:rPr>
            </w:pPr>
            <w:bookmarkStart w:id="195" w:name="_Hlk513908710"/>
          </w:p>
        </w:tc>
        <w:tc>
          <w:tcPr>
            <w:tcW w:w="1843" w:type="dxa"/>
            <w:vAlign w:val="center"/>
          </w:tcPr>
          <w:p w14:paraId="42FE6361" w14:textId="77777777" w:rsidR="002F2FF7" w:rsidRPr="00C07B2E" w:rsidRDefault="002F2FF7" w:rsidP="00E00201">
            <w:pPr>
              <w:ind w:left="57" w:right="57"/>
              <w:rPr>
                <w:rFonts w:eastAsia="SimSun"/>
              </w:rPr>
            </w:pPr>
            <w:r w:rsidRPr="00C07B2E">
              <w:rPr>
                <w:rFonts w:eastAsia="SimSun"/>
              </w:rPr>
              <w:t>Препарат</w:t>
            </w:r>
          </w:p>
        </w:tc>
        <w:tc>
          <w:tcPr>
            <w:tcW w:w="1417" w:type="dxa"/>
            <w:vAlign w:val="center"/>
          </w:tcPr>
          <w:p w14:paraId="34375A4E" w14:textId="77777777" w:rsidR="002F2FF7" w:rsidRPr="00C07B2E" w:rsidRDefault="002F2FF7" w:rsidP="00E00201">
            <w:pPr>
              <w:ind w:left="57" w:right="57"/>
              <w:rPr>
                <w:rFonts w:eastAsia="SimSun"/>
              </w:rPr>
            </w:pPr>
            <w:r w:rsidRPr="00C07B2E">
              <w:rPr>
                <w:rFonts w:eastAsia="SimSun"/>
              </w:rPr>
              <w:t>Суточная доза</w:t>
            </w:r>
          </w:p>
        </w:tc>
        <w:tc>
          <w:tcPr>
            <w:tcW w:w="1418" w:type="dxa"/>
            <w:vAlign w:val="center"/>
          </w:tcPr>
          <w:p w14:paraId="4A90228D" w14:textId="77777777" w:rsidR="002F2FF7" w:rsidRPr="00C07B2E" w:rsidRDefault="002F2FF7" w:rsidP="00E00201">
            <w:pPr>
              <w:ind w:left="57" w:right="57"/>
              <w:rPr>
                <w:rFonts w:eastAsia="SimSun"/>
              </w:rPr>
            </w:pPr>
            <w:r w:rsidRPr="00C07B2E">
              <w:rPr>
                <w:rFonts w:eastAsia="SimSun"/>
              </w:rPr>
              <w:t>Курсовая доза</w:t>
            </w:r>
          </w:p>
        </w:tc>
        <w:tc>
          <w:tcPr>
            <w:tcW w:w="1701" w:type="dxa"/>
            <w:vAlign w:val="center"/>
          </w:tcPr>
          <w:p w14:paraId="168A4840" w14:textId="77777777" w:rsidR="002F2FF7" w:rsidRPr="00C07B2E" w:rsidRDefault="002F2FF7" w:rsidP="00E00201">
            <w:pPr>
              <w:ind w:left="57" w:right="57"/>
              <w:rPr>
                <w:rFonts w:eastAsia="SimSun"/>
              </w:rPr>
            </w:pPr>
            <w:r w:rsidRPr="00C07B2E">
              <w:rPr>
                <w:rFonts w:eastAsia="SimSun"/>
              </w:rPr>
              <w:t>Дни введения</w:t>
            </w:r>
          </w:p>
        </w:tc>
        <w:tc>
          <w:tcPr>
            <w:tcW w:w="2268" w:type="dxa"/>
            <w:vAlign w:val="center"/>
          </w:tcPr>
          <w:p w14:paraId="52028E99" w14:textId="77777777" w:rsidR="002F2FF7" w:rsidRPr="00C07B2E" w:rsidRDefault="002F2FF7" w:rsidP="00E00201">
            <w:pPr>
              <w:ind w:left="57" w:right="57"/>
              <w:rPr>
                <w:rFonts w:eastAsia="SimSun"/>
              </w:rPr>
            </w:pPr>
            <w:r w:rsidRPr="00C07B2E">
              <w:rPr>
                <w:rFonts w:eastAsia="SimSun"/>
              </w:rPr>
              <w:t>Порядок введения</w:t>
            </w:r>
          </w:p>
        </w:tc>
      </w:tr>
      <w:tr w:rsidR="002F2FF7" w:rsidRPr="00C07B2E" w14:paraId="613E579F" w14:textId="77777777" w:rsidTr="00E00201">
        <w:trPr>
          <w:cantSplit/>
          <w:trHeight w:val="20"/>
        </w:trPr>
        <w:tc>
          <w:tcPr>
            <w:tcW w:w="709" w:type="dxa"/>
            <w:vMerge w:val="restart"/>
            <w:textDirection w:val="btLr"/>
            <w:vAlign w:val="center"/>
          </w:tcPr>
          <w:p w14:paraId="018BD23E" w14:textId="77777777" w:rsidR="002F2FF7" w:rsidRPr="00C07B2E" w:rsidRDefault="002F2FF7" w:rsidP="00E00201">
            <w:pPr>
              <w:ind w:left="57" w:right="57"/>
              <w:rPr>
                <w:rFonts w:eastAsia="SimSun"/>
              </w:rPr>
            </w:pPr>
            <w:r w:rsidRPr="00C07B2E">
              <w:rPr>
                <w:rFonts w:eastAsia="SimSun"/>
              </w:rPr>
              <w:t>Кондиционирование</w:t>
            </w:r>
          </w:p>
        </w:tc>
        <w:tc>
          <w:tcPr>
            <w:tcW w:w="1843" w:type="dxa"/>
            <w:vAlign w:val="center"/>
          </w:tcPr>
          <w:p w14:paraId="6C0D54A9" w14:textId="77777777" w:rsidR="002F2FF7" w:rsidRPr="00C07B2E" w:rsidRDefault="002F2FF7" w:rsidP="00E00201">
            <w:pPr>
              <w:ind w:left="57" w:right="57"/>
              <w:rPr>
                <w:rFonts w:eastAsia="SimSun"/>
              </w:rPr>
            </w:pPr>
            <w:r w:rsidRPr="00C07B2E">
              <w:rPr>
                <w:rFonts w:eastAsia="SimSun"/>
              </w:rPr>
              <w:t>Бусульфан</w:t>
            </w:r>
          </w:p>
        </w:tc>
        <w:tc>
          <w:tcPr>
            <w:tcW w:w="1417" w:type="dxa"/>
            <w:vAlign w:val="center"/>
          </w:tcPr>
          <w:p w14:paraId="5675C3D1" w14:textId="77777777" w:rsidR="002F2FF7" w:rsidRPr="00C07B2E" w:rsidRDefault="002F2FF7" w:rsidP="00E00201">
            <w:pPr>
              <w:ind w:left="57" w:right="57"/>
              <w:rPr>
                <w:rFonts w:eastAsia="SimSun"/>
              </w:rPr>
            </w:pPr>
            <w:r w:rsidRPr="00C07B2E">
              <w:rPr>
                <w:rFonts w:eastAsia="SimSun"/>
              </w:rPr>
              <w:t>4 мг/кг</w:t>
            </w:r>
          </w:p>
        </w:tc>
        <w:tc>
          <w:tcPr>
            <w:tcW w:w="1418" w:type="dxa"/>
            <w:vAlign w:val="center"/>
          </w:tcPr>
          <w:p w14:paraId="7EE60802" w14:textId="77777777" w:rsidR="002F2FF7" w:rsidRPr="00C07B2E" w:rsidRDefault="002F2FF7" w:rsidP="00E00201">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59CE21D2" w14:textId="77777777" w:rsidR="002F2FF7" w:rsidRPr="00C07B2E" w:rsidRDefault="002F2FF7" w:rsidP="00E00201">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53F4611C" w14:textId="77777777" w:rsidR="002F2FF7" w:rsidRPr="00985050" w:rsidRDefault="002F2FF7" w:rsidP="00E00201">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2F2FF7" w:rsidRPr="00C07B2E" w14:paraId="3604CFA8" w14:textId="77777777" w:rsidTr="00E00201">
        <w:trPr>
          <w:cantSplit/>
          <w:trHeight w:val="1207"/>
        </w:trPr>
        <w:tc>
          <w:tcPr>
            <w:tcW w:w="709" w:type="dxa"/>
            <w:vMerge/>
            <w:vAlign w:val="center"/>
          </w:tcPr>
          <w:p w14:paraId="2FB4508B" w14:textId="77777777" w:rsidR="002F2FF7" w:rsidRPr="00985050" w:rsidRDefault="002F2FF7" w:rsidP="00E00201">
            <w:pPr>
              <w:ind w:left="57" w:right="57"/>
              <w:rPr>
                <w:rFonts w:eastAsia="SimSun"/>
              </w:rPr>
            </w:pPr>
          </w:p>
        </w:tc>
        <w:tc>
          <w:tcPr>
            <w:tcW w:w="1843" w:type="dxa"/>
            <w:vAlign w:val="center"/>
          </w:tcPr>
          <w:p w14:paraId="3382BFE9" w14:textId="77777777" w:rsidR="002F2FF7" w:rsidRPr="00C07B2E" w:rsidRDefault="002F2FF7" w:rsidP="00E00201">
            <w:pPr>
              <w:ind w:left="57" w:right="57"/>
              <w:rPr>
                <w:rFonts w:eastAsia="SimSun"/>
              </w:rPr>
            </w:pPr>
            <w:r w:rsidRPr="00C07B2E">
              <w:rPr>
                <w:rFonts w:eastAsia="SimSun"/>
              </w:rPr>
              <w:t>Циклофосфамид</w:t>
            </w:r>
          </w:p>
        </w:tc>
        <w:tc>
          <w:tcPr>
            <w:tcW w:w="1417" w:type="dxa"/>
            <w:vAlign w:val="center"/>
          </w:tcPr>
          <w:p w14:paraId="3A091833" w14:textId="77777777" w:rsidR="002F2FF7" w:rsidRPr="00C07B2E" w:rsidRDefault="002F2FF7" w:rsidP="00E00201">
            <w:pPr>
              <w:ind w:left="57" w:right="57"/>
              <w:rPr>
                <w:rFonts w:eastAsia="SimSun"/>
              </w:rPr>
            </w:pPr>
            <w:r w:rsidRPr="00C07B2E">
              <w:rPr>
                <w:rFonts w:eastAsia="SimSun"/>
              </w:rPr>
              <w:t>60 мг/кг</w:t>
            </w:r>
          </w:p>
        </w:tc>
        <w:tc>
          <w:tcPr>
            <w:tcW w:w="1418" w:type="dxa"/>
            <w:vAlign w:val="center"/>
          </w:tcPr>
          <w:p w14:paraId="09F22C1B" w14:textId="77777777" w:rsidR="002F2FF7" w:rsidRPr="00C07B2E" w:rsidRDefault="002F2FF7" w:rsidP="00E00201">
            <w:pPr>
              <w:ind w:left="57" w:right="57"/>
              <w:rPr>
                <w:rFonts w:eastAsia="SimSun"/>
              </w:rPr>
            </w:pPr>
            <w:r w:rsidRPr="00C07B2E">
              <w:rPr>
                <w:rFonts w:eastAsia="SimSun"/>
              </w:rPr>
              <w:t>120 мг/кг</w:t>
            </w:r>
          </w:p>
        </w:tc>
        <w:tc>
          <w:tcPr>
            <w:tcW w:w="1701" w:type="dxa"/>
            <w:vAlign w:val="center"/>
          </w:tcPr>
          <w:p w14:paraId="2A92B78A" w14:textId="77777777" w:rsidR="002F2FF7" w:rsidRPr="00C07B2E" w:rsidRDefault="002F2FF7" w:rsidP="00E00201">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5997F7A8" w14:textId="77777777" w:rsidR="002F2FF7" w:rsidRPr="00985050" w:rsidRDefault="002F2FF7" w:rsidP="00E00201">
            <w:pPr>
              <w:ind w:left="57" w:right="57"/>
              <w:rPr>
                <w:rFonts w:eastAsia="SimSun"/>
              </w:rPr>
            </w:pPr>
            <w:r w:rsidRPr="00985050">
              <w:rPr>
                <w:rFonts w:eastAsia="SimSun"/>
              </w:rPr>
              <w:t xml:space="preserve">В/в, в течение 2 ч  </w:t>
            </w:r>
          </w:p>
        </w:tc>
      </w:tr>
      <w:tr w:rsidR="002F2FF7" w:rsidRPr="00C07B2E" w14:paraId="608FE6CA" w14:textId="77777777" w:rsidTr="00E00201">
        <w:trPr>
          <w:cantSplit/>
          <w:trHeight w:val="20"/>
        </w:trPr>
        <w:tc>
          <w:tcPr>
            <w:tcW w:w="709" w:type="dxa"/>
            <w:vMerge w:val="restart"/>
            <w:textDirection w:val="btLr"/>
            <w:vAlign w:val="center"/>
          </w:tcPr>
          <w:p w14:paraId="719F41E3" w14:textId="77777777" w:rsidR="002F2FF7" w:rsidRPr="00C07B2E" w:rsidRDefault="002F2FF7" w:rsidP="00E00201">
            <w:pPr>
              <w:ind w:left="57" w:right="57"/>
              <w:rPr>
                <w:rFonts w:eastAsia="SimSun"/>
              </w:rPr>
            </w:pPr>
            <w:r w:rsidRPr="00C07B2E">
              <w:rPr>
                <w:rFonts w:eastAsia="SimSun"/>
              </w:rPr>
              <w:t>Профилактика РТПХ</w:t>
            </w:r>
          </w:p>
        </w:tc>
        <w:tc>
          <w:tcPr>
            <w:tcW w:w="1843" w:type="dxa"/>
            <w:vAlign w:val="center"/>
          </w:tcPr>
          <w:p w14:paraId="05AF83D9" w14:textId="77777777" w:rsidR="002F2FF7" w:rsidRPr="00C07B2E" w:rsidRDefault="002F2FF7" w:rsidP="00E00201">
            <w:pPr>
              <w:ind w:left="57" w:right="57"/>
              <w:rPr>
                <w:rFonts w:eastAsia="SimSun"/>
              </w:rPr>
            </w:pPr>
            <w:r w:rsidRPr="00C07B2E">
              <w:rPr>
                <w:rFonts w:eastAsia="SimSun"/>
              </w:rPr>
              <w:t xml:space="preserve">Циклоспорин </w:t>
            </w:r>
          </w:p>
        </w:tc>
        <w:tc>
          <w:tcPr>
            <w:tcW w:w="1417" w:type="dxa"/>
            <w:vAlign w:val="center"/>
          </w:tcPr>
          <w:p w14:paraId="3961E257" w14:textId="77777777" w:rsidR="002F2FF7" w:rsidRPr="00C07B2E" w:rsidRDefault="002F2FF7" w:rsidP="00E00201">
            <w:pPr>
              <w:ind w:left="57" w:right="57"/>
              <w:rPr>
                <w:rFonts w:eastAsia="SimSun"/>
              </w:rPr>
            </w:pPr>
            <w:r w:rsidRPr="00C07B2E">
              <w:rPr>
                <w:rFonts w:eastAsia="SimSun"/>
              </w:rPr>
              <w:t>3 мг/кг</w:t>
            </w:r>
          </w:p>
        </w:tc>
        <w:tc>
          <w:tcPr>
            <w:tcW w:w="1418" w:type="dxa"/>
            <w:vAlign w:val="center"/>
          </w:tcPr>
          <w:p w14:paraId="7B34FA85" w14:textId="77777777" w:rsidR="002F2FF7" w:rsidRPr="00C07B2E" w:rsidRDefault="002F2FF7" w:rsidP="00E00201">
            <w:pPr>
              <w:ind w:left="57" w:right="57"/>
              <w:rPr>
                <w:rFonts w:eastAsia="SimSun"/>
                <w:lang w:val="en-US"/>
              </w:rPr>
            </w:pPr>
            <w:r w:rsidRPr="00C07B2E">
              <w:rPr>
                <w:rFonts w:eastAsia="SimSun"/>
                <w:lang w:val="en-US"/>
              </w:rPr>
              <w:t>–</w:t>
            </w:r>
          </w:p>
        </w:tc>
        <w:tc>
          <w:tcPr>
            <w:tcW w:w="1701" w:type="dxa"/>
            <w:vAlign w:val="center"/>
          </w:tcPr>
          <w:p w14:paraId="3A7BB521" w14:textId="77777777" w:rsidR="002F2FF7" w:rsidRPr="00C07B2E" w:rsidRDefault="002F2FF7" w:rsidP="00E00201">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36E093B9" w14:textId="77777777" w:rsidR="002F2FF7" w:rsidRPr="00985050" w:rsidRDefault="002F2FF7" w:rsidP="00E00201">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2F2FF7" w:rsidRPr="00C07B2E" w14:paraId="4B2CCB27" w14:textId="77777777" w:rsidTr="00E00201">
        <w:trPr>
          <w:cantSplit/>
          <w:trHeight w:val="20"/>
        </w:trPr>
        <w:tc>
          <w:tcPr>
            <w:tcW w:w="709" w:type="dxa"/>
            <w:vMerge/>
          </w:tcPr>
          <w:p w14:paraId="0B95B146" w14:textId="77777777" w:rsidR="002F2FF7" w:rsidRPr="00985050" w:rsidRDefault="002F2FF7" w:rsidP="00E00201">
            <w:pPr>
              <w:ind w:left="57" w:right="57"/>
              <w:rPr>
                <w:rFonts w:eastAsia="SimSun"/>
              </w:rPr>
            </w:pPr>
          </w:p>
        </w:tc>
        <w:tc>
          <w:tcPr>
            <w:tcW w:w="1843" w:type="dxa"/>
            <w:vMerge w:val="restart"/>
            <w:vAlign w:val="center"/>
          </w:tcPr>
          <w:p w14:paraId="08BE6E66" w14:textId="77777777" w:rsidR="002F2FF7" w:rsidRPr="00C07B2E" w:rsidRDefault="002F2FF7" w:rsidP="00E00201">
            <w:pPr>
              <w:ind w:left="57" w:right="57"/>
              <w:rPr>
                <w:rFonts w:eastAsia="SimSun"/>
              </w:rPr>
            </w:pPr>
            <w:r w:rsidRPr="00C07B2E">
              <w:rPr>
                <w:rFonts w:eastAsia="SimSun"/>
              </w:rPr>
              <w:t>Метотрексат</w:t>
            </w:r>
          </w:p>
        </w:tc>
        <w:tc>
          <w:tcPr>
            <w:tcW w:w="1417" w:type="dxa"/>
            <w:vAlign w:val="center"/>
          </w:tcPr>
          <w:p w14:paraId="0C9DF9BA" w14:textId="77777777" w:rsidR="002F2FF7" w:rsidRPr="00C07B2E" w:rsidRDefault="002F2FF7" w:rsidP="00E00201">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238210AA" w14:textId="77777777" w:rsidR="002F2FF7" w:rsidRPr="00C07B2E" w:rsidRDefault="002F2FF7" w:rsidP="00E00201">
            <w:pPr>
              <w:ind w:left="57" w:right="57"/>
              <w:rPr>
                <w:rFonts w:eastAsia="SimSun"/>
              </w:rPr>
            </w:pPr>
            <w:r w:rsidRPr="00C07B2E">
              <w:rPr>
                <w:rFonts w:eastAsia="SimSun"/>
                <w:lang w:val="en-US"/>
              </w:rPr>
              <w:t>–</w:t>
            </w:r>
          </w:p>
        </w:tc>
        <w:tc>
          <w:tcPr>
            <w:tcW w:w="1701" w:type="dxa"/>
            <w:vAlign w:val="center"/>
          </w:tcPr>
          <w:p w14:paraId="4FC61728" w14:textId="77777777" w:rsidR="002F2FF7" w:rsidRPr="00C07B2E" w:rsidRDefault="002F2FF7" w:rsidP="00E00201">
            <w:pPr>
              <w:ind w:left="57" w:right="57"/>
              <w:rPr>
                <w:rFonts w:eastAsia="SimSun"/>
              </w:rPr>
            </w:pPr>
            <w:r w:rsidRPr="00C07B2E">
              <w:rPr>
                <w:rFonts w:eastAsia="SimSun"/>
              </w:rPr>
              <w:t>+1 день</w:t>
            </w:r>
          </w:p>
        </w:tc>
        <w:tc>
          <w:tcPr>
            <w:tcW w:w="2268" w:type="dxa"/>
            <w:vAlign w:val="center"/>
          </w:tcPr>
          <w:p w14:paraId="7D734BB8" w14:textId="77777777" w:rsidR="002F2FF7" w:rsidRPr="00C07B2E" w:rsidRDefault="002F2FF7" w:rsidP="00E00201">
            <w:pPr>
              <w:ind w:left="57" w:right="57"/>
              <w:rPr>
                <w:rFonts w:eastAsia="SimSun"/>
              </w:rPr>
            </w:pPr>
            <w:r w:rsidRPr="00C07B2E">
              <w:rPr>
                <w:rFonts w:eastAsia="SimSun"/>
              </w:rPr>
              <w:t>В/в, в 20 мл физ. р-ра</w:t>
            </w:r>
            <w:bookmarkStart w:id="196" w:name="OLE_LINK12"/>
            <w:bookmarkStart w:id="197" w:name="OLE_LINK13"/>
            <w:r w:rsidRPr="00C07B2E">
              <w:rPr>
                <w:rFonts w:eastAsia="SimSun"/>
              </w:rPr>
              <w:t xml:space="preserve"> </w:t>
            </w:r>
            <w:bookmarkEnd w:id="196"/>
            <w:bookmarkEnd w:id="197"/>
            <w:r w:rsidRPr="00C07B2E">
              <w:rPr>
                <w:rFonts w:eastAsia="SimSun"/>
              </w:rPr>
              <w:t xml:space="preserve"> </w:t>
            </w:r>
          </w:p>
        </w:tc>
      </w:tr>
      <w:tr w:rsidR="002F2FF7" w:rsidRPr="00C07B2E" w14:paraId="4CE1B79E" w14:textId="77777777" w:rsidTr="00E00201">
        <w:trPr>
          <w:cantSplit/>
          <w:trHeight w:val="464"/>
        </w:trPr>
        <w:tc>
          <w:tcPr>
            <w:tcW w:w="709" w:type="dxa"/>
            <w:vMerge/>
          </w:tcPr>
          <w:p w14:paraId="107A7402" w14:textId="77777777" w:rsidR="002F2FF7" w:rsidRPr="00C07B2E" w:rsidRDefault="002F2FF7" w:rsidP="00E00201">
            <w:pPr>
              <w:ind w:left="57" w:right="57"/>
              <w:rPr>
                <w:rFonts w:eastAsia="SimSun"/>
              </w:rPr>
            </w:pPr>
          </w:p>
        </w:tc>
        <w:tc>
          <w:tcPr>
            <w:tcW w:w="1843" w:type="dxa"/>
            <w:vMerge/>
            <w:vAlign w:val="center"/>
          </w:tcPr>
          <w:p w14:paraId="44C1263A" w14:textId="77777777" w:rsidR="002F2FF7" w:rsidRPr="00C07B2E" w:rsidRDefault="002F2FF7" w:rsidP="00E00201">
            <w:pPr>
              <w:ind w:left="57" w:right="57"/>
              <w:rPr>
                <w:rFonts w:eastAsia="SimSun"/>
              </w:rPr>
            </w:pPr>
          </w:p>
        </w:tc>
        <w:tc>
          <w:tcPr>
            <w:tcW w:w="1417" w:type="dxa"/>
            <w:vAlign w:val="center"/>
          </w:tcPr>
          <w:p w14:paraId="40E44D12" w14:textId="77777777" w:rsidR="002F2FF7" w:rsidRPr="00C07B2E" w:rsidRDefault="002F2FF7" w:rsidP="00E00201">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116D88C1" w14:textId="77777777" w:rsidR="002F2FF7" w:rsidRPr="00C07B2E" w:rsidRDefault="002F2FF7" w:rsidP="00E00201">
            <w:pPr>
              <w:ind w:left="57" w:right="57"/>
              <w:rPr>
                <w:rFonts w:eastAsia="SimSun"/>
              </w:rPr>
            </w:pPr>
            <w:r w:rsidRPr="00C07B2E">
              <w:rPr>
                <w:rFonts w:eastAsia="SimSun"/>
                <w:lang w:val="en-US"/>
              </w:rPr>
              <w:t>–</w:t>
            </w:r>
          </w:p>
        </w:tc>
        <w:tc>
          <w:tcPr>
            <w:tcW w:w="1701" w:type="dxa"/>
            <w:vAlign w:val="center"/>
          </w:tcPr>
          <w:p w14:paraId="32240617" w14:textId="77777777" w:rsidR="002F2FF7" w:rsidRPr="00C07B2E" w:rsidRDefault="002F2FF7" w:rsidP="00E00201">
            <w:pPr>
              <w:ind w:left="57" w:right="57"/>
              <w:rPr>
                <w:rFonts w:eastAsia="SimSun"/>
              </w:rPr>
            </w:pPr>
            <w:r w:rsidRPr="00C07B2E">
              <w:rPr>
                <w:rFonts w:eastAsia="SimSun"/>
              </w:rPr>
              <w:t>+3, +6, +11 дни</w:t>
            </w:r>
          </w:p>
        </w:tc>
        <w:tc>
          <w:tcPr>
            <w:tcW w:w="2268" w:type="dxa"/>
            <w:vAlign w:val="center"/>
          </w:tcPr>
          <w:p w14:paraId="2B0A801E" w14:textId="77777777" w:rsidR="002F2FF7" w:rsidRPr="00C07B2E" w:rsidRDefault="002F2FF7" w:rsidP="00E00201">
            <w:pPr>
              <w:ind w:left="57" w:right="57"/>
              <w:rPr>
                <w:rFonts w:eastAsia="SimSun"/>
              </w:rPr>
            </w:pPr>
            <w:r w:rsidRPr="00C07B2E">
              <w:rPr>
                <w:rFonts w:eastAsia="SimSun"/>
              </w:rPr>
              <w:t xml:space="preserve">В/в, в 20 мл физ. р-ра  </w:t>
            </w:r>
          </w:p>
        </w:tc>
      </w:tr>
      <w:bookmarkEnd w:id="195"/>
    </w:tbl>
    <w:p w14:paraId="0A4E157F" w14:textId="77777777" w:rsidR="002F2FF7" w:rsidRPr="00C07B2E" w:rsidRDefault="002F2FF7" w:rsidP="002F2FF7">
      <w:pPr>
        <w:rPr>
          <w:rFonts w:eastAsia="SimSun"/>
        </w:rPr>
      </w:pPr>
    </w:p>
    <w:p w14:paraId="709B6E98" w14:textId="77777777" w:rsidR="002F2FF7" w:rsidRPr="00C07B2E" w:rsidRDefault="002F2FF7" w:rsidP="002F2FF7">
      <w:pPr>
        <w:rPr>
          <w:rFonts w:eastAsia="SimSun"/>
        </w:rPr>
      </w:pPr>
      <w:bookmarkStart w:id="198" w:name="_Toc44401145"/>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2  – TBI+Cy120 / CSA+MTX</w:t>
      </w:r>
      <w:bookmarkEnd w:id="198"/>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2F2FF7" w:rsidRPr="00C07B2E" w14:paraId="71DA7D1F" w14:textId="77777777" w:rsidTr="00E00201">
        <w:trPr>
          <w:cantSplit/>
          <w:trHeight w:val="20"/>
          <w:tblHeader/>
        </w:trPr>
        <w:tc>
          <w:tcPr>
            <w:tcW w:w="376" w:type="pct"/>
            <w:vAlign w:val="center"/>
          </w:tcPr>
          <w:p w14:paraId="15EEA5AC" w14:textId="77777777" w:rsidR="002F2FF7" w:rsidRPr="00C07B2E" w:rsidRDefault="002F2FF7" w:rsidP="00E00201">
            <w:pPr>
              <w:rPr>
                <w:rFonts w:eastAsia="SimSun"/>
              </w:rPr>
            </w:pPr>
          </w:p>
        </w:tc>
        <w:tc>
          <w:tcPr>
            <w:tcW w:w="1027" w:type="pct"/>
            <w:vAlign w:val="center"/>
          </w:tcPr>
          <w:p w14:paraId="7F56730D" w14:textId="77777777" w:rsidR="002F2FF7" w:rsidRPr="00C07B2E" w:rsidRDefault="002F2FF7" w:rsidP="00E00201">
            <w:pPr>
              <w:rPr>
                <w:rFonts w:eastAsia="SimSun"/>
              </w:rPr>
            </w:pPr>
            <w:r w:rsidRPr="00C07B2E">
              <w:rPr>
                <w:rFonts w:eastAsia="SimSun"/>
              </w:rPr>
              <w:t>Препарат</w:t>
            </w:r>
          </w:p>
        </w:tc>
        <w:tc>
          <w:tcPr>
            <w:tcW w:w="718" w:type="pct"/>
            <w:vAlign w:val="center"/>
          </w:tcPr>
          <w:p w14:paraId="3288A313" w14:textId="77777777" w:rsidR="002F2FF7" w:rsidRPr="00C07B2E" w:rsidRDefault="002F2FF7" w:rsidP="00E00201">
            <w:pPr>
              <w:rPr>
                <w:rFonts w:eastAsia="SimSun"/>
              </w:rPr>
            </w:pPr>
            <w:r w:rsidRPr="00C07B2E">
              <w:rPr>
                <w:rFonts w:eastAsia="SimSun"/>
              </w:rPr>
              <w:t>Суточная доза</w:t>
            </w:r>
          </w:p>
        </w:tc>
        <w:tc>
          <w:tcPr>
            <w:tcW w:w="757" w:type="pct"/>
            <w:vAlign w:val="center"/>
          </w:tcPr>
          <w:p w14:paraId="3EE4D25D" w14:textId="77777777" w:rsidR="002F2FF7" w:rsidRPr="00C07B2E" w:rsidRDefault="002F2FF7" w:rsidP="00E00201">
            <w:pPr>
              <w:rPr>
                <w:rFonts w:eastAsia="SimSun"/>
              </w:rPr>
            </w:pPr>
            <w:r w:rsidRPr="00C07B2E">
              <w:rPr>
                <w:rFonts w:eastAsia="SimSun"/>
              </w:rPr>
              <w:t>Курсовая доза</w:t>
            </w:r>
          </w:p>
        </w:tc>
        <w:tc>
          <w:tcPr>
            <w:tcW w:w="928" w:type="pct"/>
            <w:vAlign w:val="center"/>
          </w:tcPr>
          <w:p w14:paraId="6B67180B" w14:textId="77777777" w:rsidR="002F2FF7" w:rsidRPr="00C07B2E" w:rsidRDefault="002F2FF7" w:rsidP="00E00201">
            <w:pPr>
              <w:rPr>
                <w:rFonts w:eastAsia="SimSun"/>
              </w:rPr>
            </w:pPr>
            <w:r w:rsidRPr="00C07B2E">
              <w:rPr>
                <w:rFonts w:eastAsia="SimSun"/>
              </w:rPr>
              <w:t>Дни введения</w:t>
            </w:r>
          </w:p>
        </w:tc>
        <w:tc>
          <w:tcPr>
            <w:tcW w:w="1193" w:type="pct"/>
            <w:vAlign w:val="center"/>
          </w:tcPr>
          <w:p w14:paraId="6D124B2A"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12ACA5D8" w14:textId="77777777" w:rsidTr="00E00201">
        <w:trPr>
          <w:cantSplit/>
          <w:trHeight w:val="20"/>
        </w:trPr>
        <w:tc>
          <w:tcPr>
            <w:tcW w:w="376" w:type="pct"/>
            <w:vMerge w:val="restart"/>
            <w:textDirection w:val="btLr"/>
            <w:vAlign w:val="center"/>
          </w:tcPr>
          <w:p w14:paraId="65FEF9A2" w14:textId="77777777" w:rsidR="002F2FF7" w:rsidRPr="00C07B2E" w:rsidRDefault="002F2FF7" w:rsidP="00E00201">
            <w:pPr>
              <w:rPr>
                <w:rFonts w:eastAsia="SimSun"/>
              </w:rPr>
            </w:pPr>
            <w:r w:rsidRPr="00C07B2E">
              <w:rPr>
                <w:rFonts w:eastAsia="SimSun"/>
              </w:rPr>
              <w:t>Кондиционирование</w:t>
            </w:r>
          </w:p>
        </w:tc>
        <w:tc>
          <w:tcPr>
            <w:tcW w:w="1027" w:type="pct"/>
            <w:vAlign w:val="center"/>
          </w:tcPr>
          <w:p w14:paraId="01BBA0EF" w14:textId="77777777" w:rsidR="002F2FF7" w:rsidRPr="00C07B2E" w:rsidRDefault="002F2FF7" w:rsidP="00E00201">
            <w:pPr>
              <w:rPr>
                <w:rFonts w:eastAsia="SimSun"/>
              </w:rPr>
            </w:pPr>
            <w:r w:rsidRPr="00C07B2E">
              <w:rPr>
                <w:rFonts w:eastAsia="SimSun"/>
              </w:rPr>
              <w:t>ТТО</w:t>
            </w:r>
          </w:p>
        </w:tc>
        <w:tc>
          <w:tcPr>
            <w:tcW w:w="718" w:type="pct"/>
            <w:vAlign w:val="center"/>
          </w:tcPr>
          <w:p w14:paraId="1619A594" w14:textId="77777777" w:rsidR="002F2FF7" w:rsidRPr="00C07B2E" w:rsidRDefault="002F2FF7" w:rsidP="00E00201">
            <w:pPr>
              <w:rPr>
                <w:rFonts w:eastAsia="SimSun"/>
              </w:rPr>
            </w:pPr>
            <w:r w:rsidRPr="00C07B2E">
              <w:rPr>
                <w:rFonts w:eastAsia="SimSun"/>
              </w:rPr>
              <w:t>4 Гр</w:t>
            </w:r>
          </w:p>
        </w:tc>
        <w:tc>
          <w:tcPr>
            <w:tcW w:w="757" w:type="pct"/>
            <w:vAlign w:val="center"/>
          </w:tcPr>
          <w:p w14:paraId="70F1CD72" w14:textId="77777777" w:rsidR="002F2FF7" w:rsidRPr="00C07B2E" w:rsidRDefault="002F2FF7" w:rsidP="00E00201">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0763857B" w14:textId="77777777" w:rsidR="002F2FF7" w:rsidRPr="00C07B2E" w:rsidRDefault="002F2FF7" w:rsidP="00E00201">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00464ED" w14:textId="77777777" w:rsidR="002F2FF7" w:rsidRPr="00C07B2E" w:rsidRDefault="002F2FF7" w:rsidP="00E00201">
            <w:pPr>
              <w:rPr>
                <w:rFonts w:eastAsia="SimSun"/>
              </w:rPr>
            </w:pPr>
            <w:r w:rsidRPr="00C07B2E">
              <w:rPr>
                <w:rFonts w:eastAsia="SimSun"/>
              </w:rPr>
              <w:t>6 фракций по 2 Гр 2 раза в день в течение 3-х дней  с экранированием легких.</w:t>
            </w:r>
          </w:p>
          <w:p w14:paraId="13A09624" w14:textId="77777777" w:rsidR="002F2FF7" w:rsidRPr="00C07B2E" w:rsidRDefault="002F2FF7" w:rsidP="00E00201">
            <w:pPr>
              <w:rPr>
                <w:rFonts w:eastAsia="SimSun"/>
              </w:rPr>
            </w:pPr>
          </w:p>
        </w:tc>
      </w:tr>
      <w:tr w:rsidR="002F2FF7" w:rsidRPr="00C07B2E" w14:paraId="7A0C30FA" w14:textId="77777777" w:rsidTr="00E00201">
        <w:trPr>
          <w:cantSplit/>
          <w:trHeight w:val="1207"/>
        </w:trPr>
        <w:tc>
          <w:tcPr>
            <w:tcW w:w="376" w:type="pct"/>
            <w:vMerge/>
            <w:vAlign w:val="center"/>
          </w:tcPr>
          <w:p w14:paraId="0462FCE1" w14:textId="77777777" w:rsidR="002F2FF7" w:rsidRPr="00C07B2E" w:rsidRDefault="002F2FF7" w:rsidP="00E00201">
            <w:pPr>
              <w:rPr>
                <w:rFonts w:eastAsia="SimSun"/>
              </w:rPr>
            </w:pPr>
          </w:p>
        </w:tc>
        <w:tc>
          <w:tcPr>
            <w:tcW w:w="1027" w:type="pct"/>
            <w:vAlign w:val="center"/>
          </w:tcPr>
          <w:p w14:paraId="648BFA0F" w14:textId="77777777" w:rsidR="002F2FF7" w:rsidRPr="00C07B2E" w:rsidRDefault="002F2FF7" w:rsidP="00E00201">
            <w:pPr>
              <w:rPr>
                <w:rFonts w:eastAsia="SimSun"/>
              </w:rPr>
            </w:pPr>
            <w:r w:rsidRPr="00C07B2E">
              <w:rPr>
                <w:rFonts w:eastAsia="SimSun"/>
              </w:rPr>
              <w:t>Циклофосфамид</w:t>
            </w:r>
          </w:p>
        </w:tc>
        <w:tc>
          <w:tcPr>
            <w:tcW w:w="718" w:type="pct"/>
            <w:vAlign w:val="center"/>
          </w:tcPr>
          <w:p w14:paraId="690505BC" w14:textId="77777777" w:rsidR="002F2FF7" w:rsidRPr="00C07B2E" w:rsidRDefault="002F2FF7" w:rsidP="00E00201">
            <w:pPr>
              <w:rPr>
                <w:rFonts w:eastAsia="SimSun"/>
              </w:rPr>
            </w:pPr>
            <w:r w:rsidRPr="00C07B2E">
              <w:rPr>
                <w:rFonts w:eastAsia="SimSun"/>
              </w:rPr>
              <w:t>60 мг/кг</w:t>
            </w:r>
          </w:p>
        </w:tc>
        <w:tc>
          <w:tcPr>
            <w:tcW w:w="757" w:type="pct"/>
            <w:vAlign w:val="center"/>
          </w:tcPr>
          <w:p w14:paraId="00B9F9E8" w14:textId="77777777" w:rsidR="002F2FF7" w:rsidRPr="00C07B2E" w:rsidRDefault="002F2FF7" w:rsidP="00E00201">
            <w:pPr>
              <w:rPr>
                <w:rFonts w:eastAsia="SimSun"/>
              </w:rPr>
            </w:pPr>
            <w:r w:rsidRPr="00C07B2E">
              <w:rPr>
                <w:rFonts w:eastAsia="SimSun"/>
              </w:rPr>
              <w:t>120 мг/кг</w:t>
            </w:r>
          </w:p>
        </w:tc>
        <w:tc>
          <w:tcPr>
            <w:tcW w:w="928" w:type="pct"/>
            <w:vAlign w:val="center"/>
          </w:tcPr>
          <w:p w14:paraId="79B4EF60" w14:textId="77777777" w:rsidR="002F2FF7" w:rsidRPr="00C07B2E" w:rsidRDefault="002F2FF7" w:rsidP="00E00201">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D503BA0" w14:textId="77777777" w:rsidR="002F2FF7" w:rsidRPr="00C07B2E" w:rsidRDefault="002F2FF7" w:rsidP="00E00201">
            <w:pPr>
              <w:rPr>
                <w:rFonts w:eastAsia="SimSun"/>
              </w:rPr>
            </w:pPr>
            <w:r w:rsidRPr="00C07B2E">
              <w:rPr>
                <w:rFonts w:eastAsia="SimSun"/>
              </w:rPr>
              <w:t xml:space="preserve">В/в, в течение 2 ч </w:t>
            </w:r>
          </w:p>
        </w:tc>
      </w:tr>
      <w:tr w:rsidR="002F2FF7" w:rsidRPr="00C07B2E" w14:paraId="507CB6D3" w14:textId="77777777" w:rsidTr="00E00201">
        <w:trPr>
          <w:cantSplit/>
          <w:trHeight w:val="20"/>
        </w:trPr>
        <w:tc>
          <w:tcPr>
            <w:tcW w:w="376" w:type="pct"/>
            <w:vMerge w:val="restart"/>
            <w:textDirection w:val="btLr"/>
            <w:vAlign w:val="center"/>
          </w:tcPr>
          <w:p w14:paraId="40BFEE71" w14:textId="77777777" w:rsidR="002F2FF7" w:rsidRPr="00C07B2E" w:rsidRDefault="002F2FF7" w:rsidP="00E00201">
            <w:pPr>
              <w:rPr>
                <w:rFonts w:eastAsia="SimSun"/>
              </w:rPr>
            </w:pPr>
            <w:r w:rsidRPr="00C07B2E">
              <w:rPr>
                <w:rFonts w:eastAsia="SimSun"/>
              </w:rPr>
              <w:t>Профилактика РТПХ</w:t>
            </w:r>
          </w:p>
        </w:tc>
        <w:tc>
          <w:tcPr>
            <w:tcW w:w="1027" w:type="pct"/>
            <w:vAlign w:val="center"/>
          </w:tcPr>
          <w:p w14:paraId="1E2B3633" w14:textId="77777777" w:rsidR="002F2FF7" w:rsidRPr="00C07B2E" w:rsidRDefault="002F2FF7" w:rsidP="00E00201">
            <w:pPr>
              <w:rPr>
                <w:rFonts w:eastAsia="SimSun"/>
              </w:rPr>
            </w:pPr>
            <w:r w:rsidRPr="00C07B2E">
              <w:rPr>
                <w:rFonts w:eastAsia="SimSun"/>
              </w:rPr>
              <w:t xml:space="preserve">Циклоспорин </w:t>
            </w:r>
          </w:p>
        </w:tc>
        <w:tc>
          <w:tcPr>
            <w:tcW w:w="718" w:type="pct"/>
            <w:vAlign w:val="center"/>
          </w:tcPr>
          <w:p w14:paraId="7ACB1180" w14:textId="77777777" w:rsidR="002F2FF7" w:rsidRPr="00C07B2E" w:rsidRDefault="002F2FF7" w:rsidP="00E00201">
            <w:pPr>
              <w:rPr>
                <w:rFonts w:eastAsia="SimSun"/>
              </w:rPr>
            </w:pPr>
            <w:r w:rsidRPr="00C07B2E">
              <w:rPr>
                <w:rFonts w:eastAsia="SimSun"/>
              </w:rPr>
              <w:t>3 мг/кг</w:t>
            </w:r>
          </w:p>
        </w:tc>
        <w:tc>
          <w:tcPr>
            <w:tcW w:w="757" w:type="pct"/>
            <w:vAlign w:val="center"/>
          </w:tcPr>
          <w:p w14:paraId="5B6B4692" w14:textId="77777777" w:rsidR="002F2FF7" w:rsidRPr="00C07B2E" w:rsidRDefault="002F2FF7" w:rsidP="00E00201">
            <w:pPr>
              <w:rPr>
                <w:rFonts w:eastAsia="SimSun"/>
                <w:lang w:val="en-US"/>
              </w:rPr>
            </w:pPr>
            <w:r w:rsidRPr="00C07B2E">
              <w:rPr>
                <w:rFonts w:eastAsia="SimSun"/>
                <w:lang w:val="en-US"/>
              </w:rPr>
              <w:t>–</w:t>
            </w:r>
          </w:p>
        </w:tc>
        <w:tc>
          <w:tcPr>
            <w:tcW w:w="928" w:type="pct"/>
            <w:vAlign w:val="center"/>
          </w:tcPr>
          <w:p w14:paraId="3D7F3E9C" w14:textId="77777777" w:rsidR="002F2FF7" w:rsidRPr="00C07B2E" w:rsidRDefault="002F2FF7" w:rsidP="00E00201">
            <w:pPr>
              <w:rPr>
                <w:rFonts w:eastAsia="SimSun"/>
              </w:rPr>
            </w:pPr>
            <w:r w:rsidRPr="00C07B2E">
              <w:rPr>
                <w:rFonts w:eastAsia="SimSun"/>
              </w:rPr>
              <w:t>С –1 дня по +90 день, затем постепенное снижение к +180 дню</w:t>
            </w:r>
          </w:p>
        </w:tc>
        <w:tc>
          <w:tcPr>
            <w:tcW w:w="1193" w:type="pct"/>
            <w:vAlign w:val="center"/>
          </w:tcPr>
          <w:p w14:paraId="5591ABE8" w14:textId="77777777" w:rsidR="002F2FF7" w:rsidRPr="00985050" w:rsidRDefault="002F2FF7" w:rsidP="00E00201">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2F2FF7" w:rsidRPr="00C07B2E" w14:paraId="57E94426" w14:textId="77777777" w:rsidTr="00E00201">
        <w:trPr>
          <w:cantSplit/>
          <w:trHeight w:val="20"/>
        </w:trPr>
        <w:tc>
          <w:tcPr>
            <w:tcW w:w="376" w:type="pct"/>
            <w:vMerge/>
          </w:tcPr>
          <w:p w14:paraId="5B7EAACC" w14:textId="77777777" w:rsidR="002F2FF7" w:rsidRPr="00985050" w:rsidRDefault="002F2FF7" w:rsidP="00E00201">
            <w:pPr>
              <w:rPr>
                <w:rFonts w:eastAsia="SimSun"/>
              </w:rPr>
            </w:pPr>
          </w:p>
        </w:tc>
        <w:tc>
          <w:tcPr>
            <w:tcW w:w="1027" w:type="pct"/>
            <w:vMerge w:val="restart"/>
            <w:vAlign w:val="center"/>
          </w:tcPr>
          <w:p w14:paraId="256B2E66" w14:textId="77777777" w:rsidR="002F2FF7" w:rsidRPr="00C07B2E" w:rsidRDefault="002F2FF7" w:rsidP="00E00201">
            <w:pPr>
              <w:rPr>
                <w:rFonts w:eastAsia="SimSun"/>
              </w:rPr>
            </w:pPr>
            <w:r w:rsidRPr="00C07B2E">
              <w:rPr>
                <w:rFonts w:eastAsia="SimSun"/>
              </w:rPr>
              <w:t>Метотрексат</w:t>
            </w:r>
          </w:p>
        </w:tc>
        <w:tc>
          <w:tcPr>
            <w:tcW w:w="718" w:type="pct"/>
            <w:vAlign w:val="center"/>
          </w:tcPr>
          <w:p w14:paraId="1BDFD42D" w14:textId="77777777" w:rsidR="002F2FF7" w:rsidRPr="00C07B2E" w:rsidRDefault="002F2FF7" w:rsidP="00E00201">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74DB8302" w14:textId="77777777" w:rsidR="002F2FF7" w:rsidRPr="00C07B2E" w:rsidRDefault="002F2FF7" w:rsidP="00E00201">
            <w:pPr>
              <w:rPr>
                <w:rFonts w:eastAsia="SimSun"/>
              </w:rPr>
            </w:pPr>
            <w:r w:rsidRPr="00C07B2E">
              <w:rPr>
                <w:rFonts w:eastAsia="SimSun"/>
                <w:lang w:val="en-US"/>
              </w:rPr>
              <w:t>–</w:t>
            </w:r>
          </w:p>
        </w:tc>
        <w:tc>
          <w:tcPr>
            <w:tcW w:w="928" w:type="pct"/>
            <w:vAlign w:val="center"/>
          </w:tcPr>
          <w:p w14:paraId="243DDA91" w14:textId="77777777" w:rsidR="002F2FF7" w:rsidRPr="00C07B2E" w:rsidRDefault="002F2FF7" w:rsidP="00E00201">
            <w:pPr>
              <w:rPr>
                <w:rFonts w:eastAsia="SimSun"/>
              </w:rPr>
            </w:pPr>
            <w:r w:rsidRPr="00C07B2E">
              <w:rPr>
                <w:rFonts w:eastAsia="SimSun"/>
              </w:rPr>
              <w:t>+1 день</w:t>
            </w:r>
          </w:p>
        </w:tc>
        <w:tc>
          <w:tcPr>
            <w:tcW w:w="1193" w:type="pct"/>
            <w:vAlign w:val="center"/>
          </w:tcPr>
          <w:p w14:paraId="73F6A372" w14:textId="77777777" w:rsidR="002F2FF7" w:rsidRPr="00C07B2E" w:rsidRDefault="002F2FF7" w:rsidP="00E00201">
            <w:pPr>
              <w:rPr>
                <w:rFonts w:eastAsia="SimSun"/>
              </w:rPr>
            </w:pPr>
            <w:r w:rsidRPr="00C07B2E">
              <w:rPr>
                <w:rFonts w:eastAsia="SimSun"/>
              </w:rPr>
              <w:t>В/в, в 20 мл физ. р-ра</w:t>
            </w:r>
          </w:p>
        </w:tc>
      </w:tr>
      <w:tr w:rsidR="002F2FF7" w:rsidRPr="00C07B2E" w14:paraId="7FF6645D" w14:textId="77777777" w:rsidTr="00E00201">
        <w:trPr>
          <w:cantSplit/>
          <w:trHeight w:val="464"/>
        </w:trPr>
        <w:tc>
          <w:tcPr>
            <w:tcW w:w="376" w:type="pct"/>
            <w:vMerge/>
          </w:tcPr>
          <w:p w14:paraId="2AE849D6" w14:textId="77777777" w:rsidR="002F2FF7" w:rsidRPr="00C07B2E" w:rsidRDefault="002F2FF7" w:rsidP="00E00201">
            <w:pPr>
              <w:rPr>
                <w:rFonts w:eastAsia="SimSun"/>
              </w:rPr>
            </w:pPr>
          </w:p>
        </w:tc>
        <w:tc>
          <w:tcPr>
            <w:tcW w:w="1027" w:type="pct"/>
            <w:vMerge/>
            <w:vAlign w:val="center"/>
          </w:tcPr>
          <w:p w14:paraId="2C655D07" w14:textId="77777777" w:rsidR="002F2FF7" w:rsidRPr="00C07B2E" w:rsidRDefault="002F2FF7" w:rsidP="00E00201">
            <w:pPr>
              <w:rPr>
                <w:rFonts w:eastAsia="SimSun"/>
              </w:rPr>
            </w:pPr>
          </w:p>
        </w:tc>
        <w:tc>
          <w:tcPr>
            <w:tcW w:w="718" w:type="pct"/>
            <w:vAlign w:val="center"/>
          </w:tcPr>
          <w:p w14:paraId="47AE978E" w14:textId="77777777" w:rsidR="002F2FF7" w:rsidRPr="00C07B2E" w:rsidRDefault="002F2FF7" w:rsidP="00E00201">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0FF8FD67" w14:textId="77777777" w:rsidR="002F2FF7" w:rsidRPr="00C07B2E" w:rsidRDefault="002F2FF7" w:rsidP="00E00201">
            <w:pPr>
              <w:rPr>
                <w:rFonts w:eastAsia="SimSun"/>
              </w:rPr>
            </w:pPr>
            <w:r w:rsidRPr="00C07B2E">
              <w:rPr>
                <w:rFonts w:eastAsia="SimSun"/>
                <w:lang w:val="en-US"/>
              </w:rPr>
              <w:t>–</w:t>
            </w:r>
          </w:p>
        </w:tc>
        <w:tc>
          <w:tcPr>
            <w:tcW w:w="928" w:type="pct"/>
            <w:vAlign w:val="center"/>
          </w:tcPr>
          <w:p w14:paraId="5E1E1196" w14:textId="77777777" w:rsidR="002F2FF7" w:rsidRPr="00C07B2E" w:rsidRDefault="002F2FF7" w:rsidP="00E00201">
            <w:pPr>
              <w:rPr>
                <w:rFonts w:eastAsia="SimSun"/>
              </w:rPr>
            </w:pPr>
            <w:r w:rsidRPr="00C07B2E">
              <w:rPr>
                <w:rFonts w:eastAsia="SimSun"/>
              </w:rPr>
              <w:t>+3, +6, +11 дни</w:t>
            </w:r>
          </w:p>
        </w:tc>
        <w:tc>
          <w:tcPr>
            <w:tcW w:w="1193" w:type="pct"/>
            <w:vAlign w:val="center"/>
          </w:tcPr>
          <w:p w14:paraId="42959809" w14:textId="77777777" w:rsidR="002F2FF7" w:rsidRPr="00C07B2E" w:rsidRDefault="002F2FF7" w:rsidP="00E00201">
            <w:pPr>
              <w:rPr>
                <w:rFonts w:eastAsia="SimSun"/>
              </w:rPr>
            </w:pPr>
            <w:r w:rsidRPr="00C07B2E">
              <w:rPr>
                <w:rFonts w:eastAsia="SimSun"/>
              </w:rPr>
              <w:t xml:space="preserve">В/в, в 20 мл физ. р-ра </w:t>
            </w:r>
          </w:p>
        </w:tc>
      </w:tr>
    </w:tbl>
    <w:p w14:paraId="2A752E7C" w14:textId="77777777" w:rsidR="002F2FF7" w:rsidRPr="00C07B2E" w:rsidRDefault="002F2FF7" w:rsidP="002F2FF7">
      <w:pPr>
        <w:rPr>
          <w:rFonts w:eastAsia="SimSun"/>
        </w:rPr>
      </w:pPr>
    </w:p>
    <w:p w14:paraId="6C8517B2" w14:textId="77777777" w:rsidR="002F2FF7" w:rsidRPr="00C07B2E" w:rsidRDefault="002F2FF7" w:rsidP="002F2FF7">
      <w:pPr>
        <w:rPr>
          <w:rFonts w:eastAsia="SimSun"/>
        </w:rPr>
      </w:pPr>
      <w:bookmarkStart w:id="199"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99"/>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2F2FF7" w:rsidRPr="00C07B2E" w14:paraId="20624486" w14:textId="77777777" w:rsidTr="00E00201">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8EB00E6" w14:textId="77777777" w:rsidR="002F2FF7" w:rsidRPr="00470D3D" w:rsidRDefault="002F2FF7" w:rsidP="00E00201">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8E4D7F" w14:textId="77777777" w:rsidR="002F2FF7" w:rsidRPr="00C07B2E" w:rsidRDefault="002F2FF7" w:rsidP="00E00201">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3FE817" w14:textId="77777777" w:rsidR="002F2FF7" w:rsidRPr="00C07B2E" w:rsidRDefault="002F2FF7" w:rsidP="00E00201">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B78402" w14:textId="77777777" w:rsidR="002F2FF7" w:rsidRPr="00C07B2E" w:rsidRDefault="002F2FF7" w:rsidP="00E00201">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502FC6" w14:textId="77777777" w:rsidR="002F2FF7" w:rsidRPr="00C07B2E" w:rsidRDefault="002F2FF7" w:rsidP="00E00201">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4579E6" w14:textId="77777777" w:rsidR="002F2FF7" w:rsidRPr="00C07B2E" w:rsidRDefault="002F2FF7" w:rsidP="00E00201">
            <w:r w:rsidRPr="00C07B2E">
              <w:rPr>
                <w:rFonts w:eastAsia="SimSun"/>
              </w:rPr>
              <w:t>Порядок введения</w:t>
            </w:r>
          </w:p>
        </w:tc>
      </w:tr>
      <w:tr w:rsidR="002F2FF7" w:rsidRPr="00C07B2E" w14:paraId="60B41B8F" w14:textId="77777777" w:rsidTr="00E00201">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4EB8598" w14:textId="77777777" w:rsidR="002F2FF7" w:rsidRPr="00C07B2E" w:rsidRDefault="002F2FF7" w:rsidP="00E00201">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710BE9" w14:textId="77777777" w:rsidR="002F2FF7" w:rsidRPr="00C07B2E" w:rsidRDefault="002F2FF7" w:rsidP="00E00201">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E2AE81" w14:textId="77777777" w:rsidR="002F2FF7" w:rsidRPr="00C07B2E" w:rsidRDefault="002F2FF7" w:rsidP="00E00201">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4D61ED" w14:textId="77777777" w:rsidR="002F2FF7" w:rsidRPr="00C07B2E" w:rsidRDefault="002F2FF7" w:rsidP="00E00201">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B2C3D8" w14:textId="77777777" w:rsidR="002F2FF7" w:rsidRPr="00C07B2E" w:rsidRDefault="002F2FF7" w:rsidP="00E00201">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103453" w14:textId="77777777" w:rsidR="002F2FF7" w:rsidRPr="00C07B2E" w:rsidRDefault="002F2FF7" w:rsidP="00E00201">
            <w:r w:rsidRPr="00C07B2E">
              <w:rPr>
                <w:rFonts w:eastAsia="SimSun"/>
              </w:rPr>
              <w:t>В/в, в течение 30 - 60 мин</w:t>
            </w:r>
          </w:p>
        </w:tc>
      </w:tr>
      <w:tr w:rsidR="002F2FF7" w:rsidRPr="00C07B2E" w14:paraId="757A0186" w14:textId="77777777" w:rsidTr="00E00201">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921AC2" w14:textId="77777777" w:rsidR="002F2FF7" w:rsidRPr="00C07B2E" w:rsidRDefault="002F2FF7" w:rsidP="00E00201"/>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196E34" w14:textId="77777777" w:rsidR="002F2FF7" w:rsidRPr="00C07B2E" w:rsidRDefault="002F2FF7" w:rsidP="00E00201">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A57FC2" w14:textId="77777777" w:rsidR="002F2FF7" w:rsidRPr="00C07B2E" w:rsidRDefault="002F2FF7" w:rsidP="00E00201">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22F82A" w14:textId="77777777" w:rsidR="002F2FF7" w:rsidRPr="00C07B2E" w:rsidRDefault="002F2FF7" w:rsidP="00E00201">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97300F" w14:textId="77777777" w:rsidR="002F2FF7" w:rsidRPr="00C07B2E" w:rsidRDefault="002F2FF7" w:rsidP="00E00201">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1B9043" w14:textId="77777777" w:rsidR="002F2FF7" w:rsidRPr="00C07B2E" w:rsidRDefault="002F2FF7" w:rsidP="00E00201">
            <w:r w:rsidRPr="00C07B2E">
              <w:rPr>
                <w:rFonts w:eastAsia="SimSun"/>
              </w:rPr>
              <w:t>Внутрь, суммарная суточная доза разделяется на 4 приема с интервалом 6 часов.</w:t>
            </w:r>
          </w:p>
        </w:tc>
      </w:tr>
      <w:tr w:rsidR="002F2FF7" w:rsidRPr="00C07B2E" w14:paraId="0A16ED20" w14:textId="77777777" w:rsidTr="00E00201">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49971CE" w14:textId="77777777" w:rsidR="002F2FF7" w:rsidRPr="00C07B2E" w:rsidRDefault="002F2FF7" w:rsidP="00E00201">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AFDD0D" w14:textId="77777777" w:rsidR="002F2FF7" w:rsidRPr="00C07B2E" w:rsidRDefault="002F2FF7" w:rsidP="00E00201">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C0272C" w14:textId="77777777" w:rsidR="002F2FF7" w:rsidRPr="00C07B2E" w:rsidRDefault="002F2FF7" w:rsidP="00E00201">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AB88BD" w14:textId="77777777" w:rsidR="002F2FF7" w:rsidRPr="00C07B2E" w:rsidRDefault="002F2FF7" w:rsidP="00E00201">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A9BEFB" w14:textId="77777777" w:rsidR="002F2FF7" w:rsidRPr="00C07B2E" w:rsidRDefault="002F2FF7" w:rsidP="00E00201">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109AFF" w14:textId="77777777" w:rsidR="002F2FF7" w:rsidRPr="000F445E" w:rsidRDefault="002F2FF7" w:rsidP="00E00201">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2F2FF7" w:rsidRPr="00C07B2E" w14:paraId="7E238453" w14:textId="77777777" w:rsidTr="00E00201">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9398DA" w14:textId="77777777" w:rsidR="002F2FF7" w:rsidRPr="00C07B2E" w:rsidRDefault="002F2FF7" w:rsidP="00E00201"/>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5BADD3" w14:textId="77777777" w:rsidR="002F2FF7" w:rsidRPr="00C07B2E" w:rsidRDefault="002F2FF7" w:rsidP="00E00201">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284E32" w14:textId="77777777" w:rsidR="002F2FF7" w:rsidRPr="00C07B2E" w:rsidRDefault="002F2FF7" w:rsidP="00E00201">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4CA623" w14:textId="77777777" w:rsidR="002F2FF7" w:rsidRPr="00C07B2E" w:rsidRDefault="002F2FF7" w:rsidP="00E00201">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8E5B9E" w14:textId="77777777" w:rsidR="002F2FF7" w:rsidRPr="00C07B2E" w:rsidRDefault="002F2FF7" w:rsidP="00E00201">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5D7A23" w14:textId="77777777" w:rsidR="002F2FF7" w:rsidRPr="000F445E" w:rsidRDefault="002F2FF7" w:rsidP="00E00201">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2F2FF7" w:rsidRPr="00C07B2E" w14:paraId="1A2F40E6" w14:textId="77777777" w:rsidTr="00E00201">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986EC5" w14:textId="77777777" w:rsidR="002F2FF7" w:rsidRPr="00C07B2E" w:rsidRDefault="002F2FF7" w:rsidP="00E00201"/>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DE56E7" w14:textId="77777777" w:rsidR="002F2FF7" w:rsidRPr="00C07B2E" w:rsidRDefault="002F2FF7" w:rsidP="00E00201">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B8C5DD" w14:textId="77777777" w:rsidR="002F2FF7" w:rsidRPr="00C07B2E" w:rsidRDefault="002F2FF7" w:rsidP="00E00201">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8BA97F" w14:textId="77777777" w:rsidR="002F2FF7" w:rsidRPr="00C07B2E" w:rsidRDefault="002F2FF7" w:rsidP="00E00201">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F22A6D" w14:textId="77777777" w:rsidR="002F2FF7" w:rsidRPr="00C07B2E" w:rsidRDefault="002F2FF7" w:rsidP="00E00201">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5287C5" w14:textId="77777777" w:rsidR="002F2FF7" w:rsidRPr="00C07B2E" w:rsidRDefault="002F2FF7" w:rsidP="00E00201">
            <w:r w:rsidRPr="00C07B2E">
              <w:rPr>
                <w:rFonts w:eastAsia="SimSun"/>
              </w:rPr>
              <w:t xml:space="preserve">В/в, в течение 2 ч  </w:t>
            </w:r>
          </w:p>
        </w:tc>
      </w:tr>
    </w:tbl>
    <w:p w14:paraId="21D9711A" w14:textId="77777777" w:rsidR="002F2FF7" w:rsidRPr="00C07B2E" w:rsidRDefault="002F2FF7" w:rsidP="002F2FF7">
      <w:pPr>
        <w:rPr>
          <w:rFonts w:eastAsia="SimSun"/>
        </w:rPr>
      </w:pPr>
    </w:p>
    <w:p w14:paraId="2DD4B91B" w14:textId="77777777" w:rsidR="002F2FF7" w:rsidRPr="00C07B2E" w:rsidRDefault="002F2FF7" w:rsidP="002F2FF7">
      <w:pPr>
        <w:rPr>
          <w:rFonts w:eastAsia="SimSun"/>
        </w:rPr>
      </w:pPr>
      <w:bookmarkStart w:id="200"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00"/>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2F2FF7" w:rsidRPr="00C07B2E" w14:paraId="7B88F3F8" w14:textId="77777777" w:rsidTr="00E00201">
        <w:trPr>
          <w:cantSplit/>
          <w:trHeight w:val="20"/>
          <w:tblHeader/>
          <w:jc w:val="right"/>
        </w:trPr>
        <w:tc>
          <w:tcPr>
            <w:tcW w:w="709" w:type="dxa"/>
            <w:vAlign w:val="center"/>
          </w:tcPr>
          <w:p w14:paraId="54CDFF4C" w14:textId="77777777" w:rsidR="002F2FF7" w:rsidRPr="00C07B2E" w:rsidRDefault="002F2FF7" w:rsidP="00E00201">
            <w:pPr>
              <w:rPr>
                <w:rFonts w:eastAsia="SimSun"/>
              </w:rPr>
            </w:pPr>
          </w:p>
        </w:tc>
        <w:tc>
          <w:tcPr>
            <w:tcW w:w="1843" w:type="dxa"/>
            <w:vAlign w:val="center"/>
          </w:tcPr>
          <w:p w14:paraId="7DC7F32D"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7AC90D1D"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0E0916D6"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0DBDC89E"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44C603B4"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6AE9693F" w14:textId="77777777" w:rsidTr="00E00201">
        <w:trPr>
          <w:cantSplit/>
          <w:trHeight w:val="20"/>
          <w:jc w:val="right"/>
        </w:trPr>
        <w:tc>
          <w:tcPr>
            <w:tcW w:w="709" w:type="dxa"/>
            <w:vMerge w:val="restart"/>
            <w:textDirection w:val="btLr"/>
            <w:vAlign w:val="center"/>
          </w:tcPr>
          <w:p w14:paraId="50045A4B" w14:textId="77777777" w:rsidR="002F2FF7" w:rsidRPr="00C07B2E" w:rsidRDefault="002F2FF7" w:rsidP="00E00201">
            <w:pPr>
              <w:rPr>
                <w:rFonts w:eastAsia="SimSun"/>
              </w:rPr>
            </w:pPr>
            <w:r w:rsidRPr="00C07B2E">
              <w:rPr>
                <w:rFonts w:eastAsia="SimSun"/>
              </w:rPr>
              <w:t>Кондиционирование</w:t>
            </w:r>
          </w:p>
        </w:tc>
        <w:tc>
          <w:tcPr>
            <w:tcW w:w="1843" w:type="dxa"/>
            <w:vAlign w:val="center"/>
          </w:tcPr>
          <w:p w14:paraId="5208C9FC"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3639A11D" w14:textId="77777777" w:rsidR="002F2FF7" w:rsidRPr="00C07B2E" w:rsidRDefault="002F2FF7" w:rsidP="00E00201">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BE6A3D5"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A281B77"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2FB26C17"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7B41D0E9" w14:textId="77777777" w:rsidTr="00E00201">
        <w:trPr>
          <w:cantSplit/>
          <w:trHeight w:val="1207"/>
          <w:jc w:val="right"/>
        </w:trPr>
        <w:tc>
          <w:tcPr>
            <w:tcW w:w="709" w:type="dxa"/>
            <w:vMerge/>
            <w:vAlign w:val="center"/>
          </w:tcPr>
          <w:p w14:paraId="17778D40" w14:textId="77777777" w:rsidR="002F2FF7" w:rsidRPr="00C07B2E" w:rsidRDefault="002F2FF7" w:rsidP="00E00201">
            <w:pPr>
              <w:rPr>
                <w:rFonts w:eastAsia="SimSun"/>
              </w:rPr>
            </w:pPr>
          </w:p>
        </w:tc>
        <w:tc>
          <w:tcPr>
            <w:tcW w:w="1843" w:type="dxa"/>
            <w:vAlign w:val="center"/>
          </w:tcPr>
          <w:p w14:paraId="6072915C"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263F70B5"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6AD39403" w14:textId="77777777" w:rsidR="002F2FF7" w:rsidRPr="00C07B2E" w:rsidRDefault="002F2FF7" w:rsidP="00E00201">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51E22323" w14:textId="77777777" w:rsidR="002F2FF7" w:rsidRPr="00C07B2E" w:rsidRDefault="002F2FF7" w:rsidP="00E00201">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6B6ACCDB" w14:textId="77777777" w:rsidR="002F2FF7" w:rsidRPr="00C07B2E" w:rsidRDefault="002F2FF7" w:rsidP="00E00201">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2F2FF7" w:rsidRPr="00C07B2E" w14:paraId="47348F39" w14:textId="77777777" w:rsidTr="00E00201">
        <w:trPr>
          <w:cantSplit/>
          <w:trHeight w:val="1498"/>
          <w:jc w:val="right"/>
        </w:trPr>
        <w:tc>
          <w:tcPr>
            <w:tcW w:w="709" w:type="dxa"/>
            <w:vMerge w:val="restart"/>
            <w:textDirection w:val="btLr"/>
            <w:vAlign w:val="center"/>
          </w:tcPr>
          <w:p w14:paraId="26F87574" w14:textId="77777777" w:rsidR="002F2FF7" w:rsidRPr="00C07B2E" w:rsidRDefault="002F2FF7" w:rsidP="00E00201">
            <w:pPr>
              <w:rPr>
                <w:rFonts w:eastAsia="SimSun"/>
              </w:rPr>
            </w:pPr>
            <w:r w:rsidRPr="00C07B2E">
              <w:rPr>
                <w:rFonts w:eastAsia="SimSun"/>
              </w:rPr>
              <w:t>Профилактика РТПХ</w:t>
            </w:r>
          </w:p>
        </w:tc>
        <w:tc>
          <w:tcPr>
            <w:tcW w:w="1843" w:type="dxa"/>
            <w:vAlign w:val="center"/>
          </w:tcPr>
          <w:p w14:paraId="24BEB1E4" w14:textId="77777777" w:rsidR="002F2FF7" w:rsidRPr="00C07B2E" w:rsidRDefault="002F2FF7" w:rsidP="00E00201">
            <w:pPr>
              <w:rPr>
                <w:rFonts w:eastAsia="SimSun"/>
              </w:rPr>
            </w:pPr>
            <w:r w:rsidRPr="00C07B2E">
              <w:rPr>
                <w:rFonts w:eastAsia="SimSun"/>
              </w:rPr>
              <w:t xml:space="preserve">Такролимус </w:t>
            </w:r>
          </w:p>
        </w:tc>
        <w:tc>
          <w:tcPr>
            <w:tcW w:w="1417" w:type="dxa"/>
            <w:vAlign w:val="center"/>
          </w:tcPr>
          <w:p w14:paraId="42BB4DFF" w14:textId="77777777" w:rsidR="002F2FF7" w:rsidRPr="00C07B2E" w:rsidRDefault="002F2FF7" w:rsidP="00E00201">
            <w:pPr>
              <w:rPr>
                <w:rFonts w:eastAsia="SimSun"/>
              </w:rPr>
            </w:pPr>
            <w:r w:rsidRPr="00C07B2E">
              <w:rPr>
                <w:rFonts w:eastAsia="SimSun"/>
              </w:rPr>
              <w:t>0,03 мг/кг</w:t>
            </w:r>
          </w:p>
        </w:tc>
        <w:tc>
          <w:tcPr>
            <w:tcW w:w="1418" w:type="dxa"/>
            <w:vAlign w:val="center"/>
          </w:tcPr>
          <w:p w14:paraId="26AC0522" w14:textId="77777777" w:rsidR="002F2FF7" w:rsidRPr="00C07B2E" w:rsidRDefault="002F2FF7" w:rsidP="00E00201">
            <w:pPr>
              <w:rPr>
                <w:rFonts w:eastAsia="SimSun"/>
              </w:rPr>
            </w:pPr>
            <w:r w:rsidRPr="00C07B2E">
              <w:rPr>
                <w:rFonts w:eastAsia="SimSun"/>
                <w:lang w:val="en-US"/>
              </w:rPr>
              <w:t>–</w:t>
            </w:r>
          </w:p>
        </w:tc>
        <w:tc>
          <w:tcPr>
            <w:tcW w:w="1701" w:type="dxa"/>
            <w:vAlign w:val="center"/>
          </w:tcPr>
          <w:p w14:paraId="304DA67F" w14:textId="77777777" w:rsidR="002F2FF7" w:rsidRPr="00C07B2E" w:rsidRDefault="002F2FF7" w:rsidP="00E00201">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2DF91201" w14:textId="77777777" w:rsidR="002F2FF7" w:rsidRPr="000F445E" w:rsidRDefault="002F2FF7" w:rsidP="00E00201">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2F2FF7" w:rsidRPr="00C07B2E" w14:paraId="578CA573" w14:textId="77777777" w:rsidTr="00E00201">
        <w:trPr>
          <w:cantSplit/>
          <w:trHeight w:val="2381"/>
          <w:jc w:val="right"/>
        </w:trPr>
        <w:tc>
          <w:tcPr>
            <w:tcW w:w="709" w:type="dxa"/>
            <w:vMerge/>
            <w:textDirection w:val="btLr"/>
            <w:vAlign w:val="center"/>
          </w:tcPr>
          <w:p w14:paraId="466755E6" w14:textId="77777777" w:rsidR="002F2FF7" w:rsidRPr="000F445E" w:rsidRDefault="002F2FF7" w:rsidP="00E00201">
            <w:pPr>
              <w:rPr>
                <w:rFonts w:eastAsia="SimSun"/>
              </w:rPr>
            </w:pPr>
          </w:p>
        </w:tc>
        <w:tc>
          <w:tcPr>
            <w:tcW w:w="1843" w:type="dxa"/>
            <w:vAlign w:val="center"/>
          </w:tcPr>
          <w:p w14:paraId="05572A61"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7C018C33" w14:textId="77777777" w:rsidR="002F2FF7" w:rsidRPr="00C07B2E" w:rsidRDefault="002F2FF7" w:rsidP="00E00201">
            <w:pPr>
              <w:rPr>
                <w:rFonts w:eastAsia="SimSun"/>
              </w:rPr>
            </w:pPr>
            <w:r w:rsidRPr="00C07B2E">
              <w:rPr>
                <w:rFonts w:eastAsia="SimSun"/>
              </w:rPr>
              <w:t xml:space="preserve">30 мг/кг </w:t>
            </w:r>
          </w:p>
        </w:tc>
        <w:tc>
          <w:tcPr>
            <w:tcW w:w="1418" w:type="dxa"/>
            <w:vAlign w:val="center"/>
          </w:tcPr>
          <w:p w14:paraId="626C6CDF" w14:textId="77777777" w:rsidR="002F2FF7" w:rsidRPr="00C07B2E" w:rsidRDefault="002F2FF7" w:rsidP="00E00201">
            <w:pPr>
              <w:rPr>
                <w:rFonts w:eastAsia="SimSun"/>
              </w:rPr>
            </w:pPr>
            <w:r w:rsidRPr="00C07B2E">
              <w:rPr>
                <w:rFonts w:eastAsia="SimSun"/>
              </w:rPr>
              <w:t>–</w:t>
            </w:r>
          </w:p>
        </w:tc>
        <w:tc>
          <w:tcPr>
            <w:tcW w:w="1701" w:type="dxa"/>
            <w:vAlign w:val="center"/>
          </w:tcPr>
          <w:p w14:paraId="74999A06" w14:textId="77777777" w:rsidR="002F2FF7" w:rsidRPr="00C07B2E" w:rsidRDefault="002F2FF7" w:rsidP="00E00201">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43B6D16A" w14:textId="77777777" w:rsidR="002F2FF7" w:rsidRPr="00C07B2E" w:rsidRDefault="002F2FF7" w:rsidP="00E00201">
            <w:pPr>
              <w:ind w:right="-138"/>
              <w:rPr>
                <w:rFonts w:eastAsia="SimSun"/>
              </w:rPr>
            </w:pPr>
            <w:r w:rsidRPr="00C07B2E">
              <w:rPr>
                <w:rFonts w:eastAsia="SimSun"/>
              </w:rPr>
              <w:t>Внутрь, суммарная суточная доза разделяется на 2- 4 приема (не более 3г/сут)</w:t>
            </w:r>
          </w:p>
        </w:tc>
      </w:tr>
    </w:tbl>
    <w:p w14:paraId="49B413BB" w14:textId="77777777" w:rsidR="002F2FF7" w:rsidRPr="00C07B2E" w:rsidRDefault="002F2FF7" w:rsidP="002F2FF7">
      <w:pPr>
        <w:rPr>
          <w:rFonts w:eastAsia="SimSun"/>
        </w:rPr>
        <w:sectPr w:rsidR="002F2FF7" w:rsidRPr="00C07B2E" w:rsidSect="00E00201">
          <w:type w:val="continuous"/>
          <w:pgSz w:w="11907" w:h="16839" w:code="9"/>
          <w:pgMar w:top="1134" w:right="850" w:bottom="1134" w:left="1701" w:header="709" w:footer="567" w:gutter="0"/>
          <w:cols w:space="708"/>
          <w:docGrid w:linePitch="360"/>
        </w:sectPr>
      </w:pPr>
    </w:p>
    <w:p w14:paraId="1C65B671" w14:textId="77777777" w:rsidR="002F2FF7" w:rsidRDefault="002F2FF7" w:rsidP="002F2FF7">
      <w:pPr>
        <w:rPr>
          <w:rFonts w:eastAsia="SimSun"/>
        </w:rPr>
      </w:pPr>
      <w:bookmarkStart w:id="201" w:name="_Toc44401148"/>
    </w:p>
    <w:p w14:paraId="0514C7CC" w14:textId="77777777" w:rsidR="002F2FF7" w:rsidRPr="00C07B2E" w:rsidRDefault="002F2FF7" w:rsidP="002F2FF7">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201"/>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2F2FF7" w:rsidRPr="00C07B2E" w14:paraId="7F7E2704" w14:textId="77777777" w:rsidTr="00E00201">
        <w:trPr>
          <w:cantSplit/>
          <w:trHeight w:val="20"/>
          <w:tblHeader/>
        </w:trPr>
        <w:tc>
          <w:tcPr>
            <w:tcW w:w="959" w:type="dxa"/>
            <w:vAlign w:val="center"/>
          </w:tcPr>
          <w:p w14:paraId="0941A02D" w14:textId="77777777" w:rsidR="002F2FF7" w:rsidRPr="00980822" w:rsidRDefault="002F2FF7" w:rsidP="00E00201">
            <w:pPr>
              <w:ind w:firstLine="98"/>
              <w:rPr>
                <w:rFonts w:eastAsia="SimSun"/>
              </w:rPr>
            </w:pPr>
          </w:p>
        </w:tc>
        <w:tc>
          <w:tcPr>
            <w:tcW w:w="1843" w:type="dxa"/>
            <w:vAlign w:val="center"/>
          </w:tcPr>
          <w:p w14:paraId="35AA8144" w14:textId="77777777" w:rsidR="002F2FF7" w:rsidRPr="00C07B2E" w:rsidRDefault="002F2FF7" w:rsidP="00E00201">
            <w:pPr>
              <w:ind w:firstLine="98"/>
              <w:rPr>
                <w:rFonts w:eastAsia="SimSun"/>
              </w:rPr>
            </w:pPr>
            <w:r w:rsidRPr="00C07B2E">
              <w:rPr>
                <w:rFonts w:eastAsia="SimSun"/>
              </w:rPr>
              <w:t>Препарат</w:t>
            </w:r>
          </w:p>
        </w:tc>
        <w:tc>
          <w:tcPr>
            <w:tcW w:w="1417" w:type="dxa"/>
            <w:vAlign w:val="center"/>
          </w:tcPr>
          <w:p w14:paraId="692DD9E7" w14:textId="77777777" w:rsidR="002F2FF7" w:rsidRPr="00C07B2E" w:rsidRDefault="002F2FF7" w:rsidP="00E00201">
            <w:pPr>
              <w:ind w:firstLine="98"/>
              <w:rPr>
                <w:rFonts w:eastAsia="SimSun"/>
              </w:rPr>
            </w:pPr>
            <w:r w:rsidRPr="00C07B2E">
              <w:rPr>
                <w:rFonts w:eastAsia="SimSun"/>
              </w:rPr>
              <w:t>Суточная доза</w:t>
            </w:r>
          </w:p>
        </w:tc>
        <w:tc>
          <w:tcPr>
            <w:tcW w:w="1337" w:type="dxa"/>
            <w:vAlign w:val="center"/>
          </w:tcPr>
          <w:p w14:paraId="1F0D68B5" w14:textId="77777777" w:rsidR="002F2FF7" w:rsidRPr="00C07B2E" w:rsidRDefault="002F2FF7" w:rsidP="00E00201">
            <w:pPr>
              <w:ind w:firstLine="98"/>
              <w:rPr>
                <w:rFonts w:eastAsia="SimSun"/>
              </w:rPr>
            </w:pPr>
            <w:r w:rsidRPr="00C07B2E">
              <w:rPr>
                <w:rFonts w:eastAsia="SimSun"/>
              </w:rPr>
              <w:t>Курсовая доза</w:t>
            </w:r>
          </w:p>
        </w:tc>
        <w:tc>
          <w:tcPr>
            <w:tcW w:w="1701" w:type="dxa"/>
            <w:vAlign w:val="center"/>
          </w:tcPr>
          <w:p w14:paraId="6076AFE8" w14:textId="77777777" w:rsidR="002F2FF7" w:rsidRPr="00C07B2E" w:rsidRDefault="002F2FF7" w:rsidP="00E00201">
            <w:pPr>
              <w:ind w:firstLine="98"/>
              <w:rPr>
                <w:rFonts w:eastAsia="SimSun"/>
              </w:rPr>
            </w:pPr>
            <w:r w:rsidRPr="00C07B2E">
              <w:rPr>
                <w:rFonts w:eastAsia="SimSun"/>
              </w:rPr>
              <w:t>Дни введения</w:t>
            </w:r>
          </w:p>
        </w:tc>
        <w:tc>
          <w:tcPr>
            <w:tcW w:w="2268" w:type="dxa"/>
            <w:vAlign w:val="center"/>
          </w:tcPr>
          <w:p w14:paraId="44475469" w14:textId="77777777" w:rsidR="002F2FF7" w:rsidRPr="00C07B2E" w:rsidRDefault="002F2FF7" w:rsidP="00E00201">
            <w:pPr>
              <w:ind w:firstLine="98"/>
              <w:rPr>
                <w:rFonts w:eastAsia="SimSun"/>
              </w:rPr>
            </w:pPr>
            <w:r w:rsidRPr="00C07B2E">
              <w:rPr>
                <w:rFonts w:eastAsia="SimSun"/>
              </w:rPr>
              <w:t>Порядок введения</w:t>
            </w:r>
          </w:p>
        </w:tc>
      </w:tr>
      <w:tr w:rsidR="002F2FF7" w:rsidRPr="00C07B2E" w14:paraId="17F49BB3" w14:textId="77777777" w:rsidTr="00E00201">
        <w:trPr>
          <w:cantSplit/>
          <w:trHeight w:val="20"/>
        </w:trPr>
        <w:tc>
          <w:tcPr>
            <w:tcW w:w="959" w:type="dxa"/>
            <w:vMerge w:val="restart"/>
            <w:textDirection w:val="btLr"/>
            <w:vAlign w:val="center"/>
          </w:tcPr>
          <w:p w14:paraId="25ABD3B8" w14:textId="77777777" w:rsidR="002F2FF7" w:rsidRPr="00C07B2E" w:rsidRDefault="002F2FF7" w:rsidP="00E00201">
            <w:pPr>
              <w:ind w:firstLine="98"/>
              <w:rPr>
                <w:rFonts w:eastAsia="SimSun"/>
              </w:rPr>
            </w:pPr>
            <w:r w:rsidRPr="00C07B2E">
              <w:rPr>
                <w:rFonts w:eastAsia="SimSun"/>
              </w:rPr>
              <w:t>Кондиционирование</w:t>
            </w:r>
          </w:p>
        </w:tc>
        <w:tc>
          <w:tcPr>
            <w:tcW w:w="1843" w:type="dxa"/>
            <w:vAlign w:val="center"/>
          </w:tcPr>
          <w:p w14:paraId="4BE5F8B5" w14:textId="77777777" w:rsidR="002F2FF7" w:rsidRPr="00C07B2E" w:rsidRDefault="002F2FF7" w:rsidP="00E00201">
            <w:pPr>
              <w:ind w:firstLine="98"/>
              <w:rPr>
                <w:rFonts w:eastAsia="SimSun"/>
              </w:rPr>
            </w:pPr>
            <w:r w:rsidRPr="00C07B2E">
              <w:rPr>
                <w:rFonts w:eastAsia="SimSun"/>
              </w:rPr>
              <w:t xml:space="preserve">Флударабин </w:t>
            </w:r>
          </w:p>
        </w:tc>
        <w:tc>
          <w:tcPr>
            <w:tcW w:w="1417" w:type="dxa"/>
            <w:vAlign w:val="center"/>
          </w:tcPr>
          <w:p w14:paraId="508320CD" w14:textId="77777777" w:rsidR="002F2FF7" w:rsidRPr="00C07B2E" w:rsidRDefault="002F2FF7" w:rsidP="00E00201">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518E4BA3" w14:textId="77777777" w:rsidR="002F2FF7" w:rsidRPr="00C07B2E" w:rsidRDefault="002F2FF7" w:rsidP="00E00201">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5AF88D05" w14:textId="77777777" w:rsidR="002F2FF7" w:rsidRPr="00C07B2E" w:rsidRDefault="002F2FF7" w:rsidP="00E00201">
            <w:pPr>
              <w:ind w:firstLine="98"/>
              <w:rPr>
                <w:rFonts w:eastAsia="SimSun"/>
              </w:rPr>
            </w:pPr>
            <w:r w:rsidRPr="00C07B2E">
              <w:rPr>
                <w:rFonts w:eastAsia="SimSun"/>
              </w:rPr>
              <w:t>С -7 дня по -2 день</w:t>
            </w:r>
          </w:p>
        </w:tc>
        <w:tc>
          <w:tcPr>
            <w:tcW w:w="2268" w:type="dxa"/>
            <w:vAlign w:val="center"/>
          </w:tcPr>
          <w:p w14:paraId="0C46ECBC" w14:textId="77777777" w:rsidR="002F2FF7" w:rsidRPr="00C07B2E" w:rsidRDefault="002F2FF7" w:rsidP="00E00201">
            <w:pPr>
              <w:ind w:firstLine="98"/>
              <w:rPr>
                <w:rFonts w:eastAsia="SimSun"/>
              </w:rPr>
            </w:pPr>
            <w:r w:rsidRPr="00C07B2E">
              <w:rPr>
                <w:rFonts w:eastAsia="SimSun"/>
              </w:rPr>
              <w:t>В/в, в течение 30 - 60 мин</w:t>
            </w:r>
          </w:p>
        </w:tc>
      </w:tr>
      <w:tr w:rsidR="002F2FF7" w:rsidRPr="00C07B2E" w14:paraId="1B064199" w14:textId="77777777" w:rsidTr="00E00201">
        <w:trPr>
          <w:cantSplit/>
          <w:trHeight w:val="1207"/>
        </w:trPr>
        <w:tc>
          <w:tcPr>
            <w:tcW w:w="959" w:type="dxa"/>
            <w:vMerge/>
            <w:vAlign w:val="center"/>
          </w:tcPr>
          <w:p w14:paraId="1E05ECBC" w14:textId="77777777" w:rsidR="002F2FF7" w:rsidRPr="00C07B2E" w:rsidRDefault="002F2FF7" w:rsidP="00E00201">
            <w:pPr>
              <w:ind w:firstLine="98"/>
              <w:rPr>
                <w:rFonts w:eastAsia="SimSun"/>
              </w:rPr>
            </w:pPr>
          </w:p>
        </w:tc>
        <w:tc>
          <w:tcPr>
            <w:tcW w:w="1843" w:type="dxa"/>
            <w:vAlign w:val="center"/>
          </w:tcPr>
          <w:p w14:paraId="64579F71" w14:textId="77777777" w:rsidR="002F2FF7" w:rsidRPr="00C07B2E" w:rsidRDefault="002F2FF7" w:rsidP="00E00201">
            <w:pPr>
              <w:ind w:firstLine="98"/>
              <w:rPr>
                <w:rFonts w:eastAsia="SimSun"/>
              </w:rPr>
            </w:pPr>
            <w:r w:rsidRPr="00C07B2E">
              <w:rPr>
                <w:rFonts w:eastAsia="SimSun"/>
              </w:rPr>
              <w:t>Бусульфан</w:t>
            </w:r>
          </w:p>
        </w:tc>
        <w:tc>
          <w:tcPr>
            <w:tcW w:w="1417" w:type="dxa"/>
            <w:vAlign w:val="center"/>
          </w:tcPr>
          <w:p w14:paraId="108CA645" w14:textId="77777777" w:rsidR="002F2FF7" w:rsidRPr="00C07B2E" w:rsidRDefault="002F2FF7" w:rsidP="00E00201">
            <w:pPr>
              <w:ind w:firstLine="98"/>
              <w:rPr>
                <w:rFonts w:eastAsia="SimSun"/>
              </w:rPr>
            </w:pPr>
            <w:r w:rsidRPr="00C07B2E">
              <w:rPr>
                <w:rFonts w:eastAsia="SimSun"/>
              </w:rPr>
              <w:t xml:space="preserve">4 мг/кг </w:t>
            </w:r>
          </w:p>
        </w:tc>
        <w:tc>
          <w:tcPr>
            <w:tcW w:w="1337" w:type="dxa"/>
            <w:vAlign w:val="center"/>
          </w:tcPr>
          <w:p w14:paraId="7ED34DF9" w14:textId="77777777" w:rsidR="002F2FF7" w:rsidRPr="00C07B2E" w:rsidRDefault="002F2FF7" w:rsidP="00E00201">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0B635068" w14:textId="77777777" w:rsidR="002F2FF7" w:rsidRPr="00C07B2E" w:rsidRDefault="002F2FF7" w:rsidP="00E00201">
            <w:pPr>
              <w:ind w:firstLine="98"/>
              <w:rPr>
                <w:rFonts w:eastAsia="SimSun"/>
              </w:rPr>
            </w:pPr>
            <w:r w:rsidRPr="00C07B2E">
              <w:rPr>
                <w:rFonts w:eastAsia="SimSun"/>
              </w:rPr>
              <w:t>С -5 дня по -3 день</w:t>
            </w:r>
          </w:p>
        </w:tc>
        <w:tc>
          <w:tcPr>
            <w:tcW w:w="2268" w:type="dxa"/>
            <w:vAlign w:val="center"/>
          </w:tcPr>
          <w:p w14:paraId="7C105E80" w14:textId="77777777" w:rsidR="002F2FF7" w:rsidRPr="00C07B2E" w:rsidRDefault="002F2FF7" w:rsidP="00E00201">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6EFE4CA6" w14:textId="77777777" w:rsidTr="00E00201">
        <w:trPr>
          <w:cantSplit/>
          <w:trHeight w:val="1498"/>
        </w:trPr>
        <w:tc>
          <w:tcPr>
            <w:tcW w:w="959" w:type="dxa"/>
            <w:textDirection w:val="btLr"/>
            <w:vAlign w:val="center"/>
          </w:tcPr>
          <w:p w14:paraId="5A0F500A" w14:textId="77777777" w:rsidR="002F2FF7" w:rsidRPr="00C07B2E" w:rsidRDefault="002F2FF7" w:rsidP="00E00201">
            <w:pPr>
              <w:ind w:firstLine="98"/>
              <w:rPr>
                <w:rFonts w:eastAsia="SimSun"/>
              </w:rPr>
            </w:pPr>
            <w:r w:rsidRPr="00C07B2E">
              <w:rPr>
                <w:rFonts w:eastAsia="SimSun"/>
              </w:rPr>
              <w:t>Профилактика РТПХ</w:t>
            </w:r>
          </w:p>
        </w:tc>
        <w:tc>
          <w:tcPr>
            <w:tcW w:w="1843" w:type="dxa"/>
            <w:vAlign w:val="center"/>
          </w:tcPr>
          <w:p w14:paraId="187E7816" w14:textId="77777777" w:rsidR="002F2FF7" w:rsidRPr="00C07B2E" w:rsidRDefault="002F2FF7" w:rsidP="00E00201">
            <w:pPr>
              <w:ind w:firstLine="98"/>
              <w:rPr>
                <w:rFonts w:eastAsia="SimSun"/>
              </w:rPr>
            </w:pPr>
            <w:r w:rsidRPr="00C07B2E">
              <w:rPr>
                <w:rFonts w:eastAsia="SimSun"/>
              </w:rPr>
              <w:t>Циклофосфамид</w:t>
            </w:r>
          </w:p>
        </w:tc>
        <w:tc>
          <w:tcPr>
            <w:tcW w:w="1417" w:type="dxa"/>
            <w:vAlign w:val="center"/>
          </w:tcPr>
          <w:p w14:paraId="46D19F69" w14:textId="77777777" w:rsidR="002F2FF7" w:rsidRPr="00C07B2E" w:rsidRDefault="002F2FF7" w:rsidP="00E00201">
            <w:pPr>
              <w:ind w:firstLine="98"/>
              <w:rPr>
                <w:rFonts w:eastAsia="SimSun"/>
              </w:rPr>
            </w:pPr>
            <w:r w:rsidRPr="00C07B2E">
              <w:rPr>
                <w:rFonts w:eastAsia="SimSun"/>
              </w:rPr>
              <w:t>50 мг/кг</w:t>
            </w:r>
          </w:p>
        </w:tc>
        <w:tc>
          <w:tcPr>
            <w:tcW w:w="1337" w:type="dxa"/>
            <w:vAlign w:val="center"/>
          </w:tcPr>
          <w:p w14:paraId="72DD5A8E" w14:textId="77777777" w:rsidR="002F2FF7" w:rsidRPr="00C07B2E" w:rsidRDefault="002F2FF7" w:rsidP="00E00201">
            <w:pPr>
              <w:ind w:firstLine="98"/>
              <w:rPr>
                <w:rFonts w:eastAsia="SimSun"/>
              </w:rPr>
            </w:pPr>
            <w:r w:rsidRPr="00C07B2E">
              <w:rPr>
                <w:rFonts w:eastAsia="SimSun"/>
              </w:rPr>
              <w:t>100 мг/кг</w:t>
            </w:r>
          </w:p>
        </w:tc>
        <w:tc>
          <w:tcPr>
            <w:tcW w:w="1701" w:type="dxa"/>
            <w:vAlign w:val="center"/>
          </w:tcPr>
          <w:p w14:paraId="30E7EA81" w14:textId="77777777" w:rsidR="002F2FF7" w:rsidRPr="00C07B2E" w:rsidRDefault="002F2FF7" w:rsidP="00E00201">
            <w:pPr>
              <w:ind w:firstLine="98"/>
              <w:rPr>
                <w:rFonts w:eastAsia="SimSun"/>
              </w:rPr>
            </w:pPr>
            <w:r w:rsidRPr="00C07B2E">
              <w:rPr>
                <w:rFonts w:eastAsia="SimSun"/>
              </w:rPr>
              <w:t>С +3 дня по +4 день</w:t>
            </w:r>
          </w:p>
        </w:tc>
        <w:tc>
          <w:tcPr>
            <w:tcW w:w="2268" w:type="dxa"/>
            <w:vAlign w:val="center"/>
          </w:tcPr>
          <w:p w14:paraId="4C1C2683" w14:textId="77777777" w:rsidR="002F2FF7" w:rsidRPr="00C07B2E" w:rsidRDefault="002F2FF7" w:rsidP="00E00201">
            <w:pPr>
              <w:ind w:firstLine="98"/>
              <w:rPr>
                <w:rFonts w:eastAsia="SimSun"/>
              </w:rPr>
            </w:pPr>
            <w:r w:rsidRPr="00C07B2E">
              <w:rPr>
                <w:rFonts w:eastAsia="SimSun"/>
              </w:rPr>
              <w:t xml:space="preserve">В/в, в течение 2 ч  </w:t>
            </w:r>
          </w:p>
        </w:tc>
      </w:tr>
    </w:tbl>
    <w:p w14:paraId="2CCF6D13" w14:textId="77777777" w:rsidR="002F2FF7" w:rsidRPr="00C07B2E" w:rsidRDefault="002F2FF7" w:rsidP="002F2FF7">
      <w:pPr>
        <w:rPr>
          <w:rFonts w:eastAsia="SimSun"/>
        </w:rPr>
      </w:pPr>
    </w:p>
    <w:p w14:paraId="2C98339E" w14:textId="77777777" w:rsidR="002F2FF7" w:rsidRPr="00C07B2E" w:rsidRDefault="002F2FF7" w:rsidP="002F2FF7">
      <w:pPr>
        <w:rPr>
          <w:rFonts w:eastAsia="SimSun"/>
        </w:rPr>
      </w:pPr>
      <w:r w:rsidRPr="00C07B2E">
        <w:rPr>
          <w:rFonts w:eastAsia="SimSun"/>
        </w:rPr>
        <w:tab/>
      </w:r>
    </w:p>
    <w:p w14:paraId="6600F356" w14:textId="77777777" w:rsidR="002F2FF7" w:rsidRPr="00C07B2E" w:rsidRDefault="002F2FF7" w:rsidP="002F2FF7">
      <w:pPr>
        <w:rPr>
          <w:rFonts w:eastAsia="SimSun"/>
        </w:rPr>
      </w:pPr>
      <w:bookmarkStart w:id="202"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0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C07B2E" w14:paraId="2BEFAC04" w14:textId="77777777" w:rsidTr="00E00201">
        <w:trPr>
          <w:cantSplit/>
          <w:trHeight w:val="20"/>
          <w:tblHeader/>
        </w:trPr>
        <w:tc>
          <w:tcPr>
            <w:tcW w:w="993" w:type="dxa"/>
            <w:vAlign w:val="center"/>
          </w:tcPr>
          <w:p w14:paraId="4D841A42" w14:textId="77777777" w:rsidR="002F2FF7" w:rsidRPr="00470D3D" w:rsidRDefault="002F2FF7" w:rsidP="00E00201">
            <w:pPr>
              <w:rPr>
                <w:rFonts w:eastAsia="SimSun"/>
              </w:rPr>
            </w:pPr>
          </w:p>
        </w:tc>
        <w:tc>
          <w:tcPr>
            <w:tcW w:w="1843" w:type="dxa"/>
            <w:vAlign w:val="center"/>
          </w:tcPr>
          <w:p w14:paraId="5FF04505"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1F94B200"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267D7408"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35D91C11"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651684C0"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739916B9" w14:textId="77777777" w:rsidTr="00E00201">
        <w:trPr>
          <w:cantSplit/>
          <w:trHeight w:val="20"/>
        </w:trPr>
        <w:tc>
          <w:tcPr>
            <w:tcW w:w="993" w:type="dxa"/>
            <w:vMerge w:val="restart"/>
            <w:textDirection w:val="btLr"/>
            <w:vAlign w:val="center"/>
          </w:tcPr>
          <w:p w14:paraId="24A6EF5E" w14:textId="77777777" w:rsidR="002F2FF7" w:rsidRPr="00C07B2E" w:rsidRDefault="002F2FF7" w:rsidP="00E00201">
            <w:pPr>
              <w:rPr>
                <w:rFonts w:eastAsia="SimSun"/>
              </w:rPr>
            </w:pPr>
            <w:r w:rsidRPr="00C07B2E">
              <w:rPr>
                <w:rFonts w:eastAsia="SimSun"/>
              </w:rPr>
              <w:t>Кондиционирование</w:t>
            </w:r>
          </w:p>
        </w:tc>
        <w:tc>
          <w:tcPr>
            <w:tcW w:w="1843" w:type="dxa"/>
            <w:vAlign w:val="center"/>
          </w:tcPr>
          <w:p w14:paraId="3339C1CA"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49CC37A7"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A7FD045"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465AF4C"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5C02D458"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4BF0D524" w14:textId="77777777" w:rsidTr="00E00201">
        <w:trPr>
          <w:cantSplit/>
          <w:trHeight w:val="1207"/>
        </w:trPr>
        <w:tc>
          <w:tcPr>
            <w:tcW w:w="993" w:type="dxa"/>
            <w:vMerge/>
            <w:vAlign w:val="center"/>
          </w:tcPr>
          <w:p w14:paraId="5309A07B" w14:textId="77777777" w:rsidR="002F2FF7" w:rsidRPr="00C07B2E" w:rsidRDefault="002F2FF7" w:rsidP="00E00201">
            <w:pPr>
              <w:rPr>
                <w:rFonts w:eastAsia="SimSun"/>
              </w:rPr>
            </w:pPr>
          </w:p>
        </w:tc>
        <w:tc>
          <w:tcPr>
            <w:tcW w:w="1843" w:type="dxa"/>
            <w:vAlign w:val="center"/>
          </w:tcPr>
          <w:p w14:paraId="335E7077"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490D60A5"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2141647F" w14:textId="77777777" w:rsidR="002F2FF7" w:rsidRPr="00C07B2E" w:rsidRDefault="002F2FF7" w:rsidP="00E00201">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4B92BB5" w14:textId="77777777" w:rsidR="002F2FF7" w:rsidRPr="00C07B2E" w:rsidRDefault="002F2FF7" w:rsidP="00E00201">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2ECEBB36"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47B34F81" w14:textId="77777777" w:rsidTr="00E00201">
        <w:trPr>
          <w:cantSplit/>
          <w:trHeight w:val="1498"/>
        </w:trPr>
        <w:tc>
          <w:tcPr>
            <w:tcW w:w="993" w:type="dxa"/>
            <w:vMerge w:val="restart"/>
            <w:textDirection w:val="btLr"/>
            <w:vAlign w:val="center"/>
          </w:tcPr>
          <w:p w14:paraId="712DADB4" w14:textId="77777777" w:rsidR="002F2FF7" w:rsidRPr="00C07B2E" w:rsidRDefault="002F2FF7" w:rsidP="00E00201">
            <w:pPr>
              <w:rPr>
                <w:rFonts w:eastAsia="SimSun"/>
              </w:rPr>
            </w:pPr>
            <w:r w:rsidRPr="00C07B2E">
              <w:rPr>
                <w:rFonts w:eastAsia="SimSun"/>
              </w:rPr>
              <w:t>Профилактика РТПХ</w:t>
            </w:r>
          </w:p>
        </w:tc>
        <w:tc>
          <w:tcPr>
            <w:tcW w:w="1843" w:type="dxa"/>
            <w:vAlign w:val="center"/>
          </w:tcPr>
          <w:p w14:paraId="006DB440" w14:textId="77777777" w:rsidR="002F2FF7" w:rsidRPr="00C07B2E" w:rsidRDefault="002F2FF7" w:rsidP="00E00201">
            <w:pPr>
              <w:rPr>
                <w:rFonts w:eastAsia="SimSun"/>
              </w:rPr>
            </w:pPr>
            <w:r w:rsidRPr="00C07B2E">
              <w:rPr>
                <w:rFonts w:eastAsia="SimSun"/>
              </w:rPr>
              <w:t>Циклофосфамид</w:t>
            </w:r>
          </w:p>
        </w:tc>
        <w:tc>
          <w:tcPr>
            <w:tcW w:w="1417" w:type="dxa"/>
            <w:vAlign w:val="center"/>
          </w:tcPr>
          <w:p w14:paraId="0BA8B76C" w14:textId="77777777" w:rsidR="002F2FF7" w:rsidRPr="00C07B2E" w:rsidRDefault="002F2FF7" w:rsidP="00E00201">
            <w:pPr>
              <w:rPr>
                <w:rFonts w:eastAsia="SimSun"/>
              </w:rPr>
            </w:pPr>
            <w:r w:rsidRPr="00C07B2E">
              <w:rPr>
                <w:rFonts w:eastAsia="SimSun"/>
              </w:rPr>
              <w:t>50 мг/кг</w:t>
            </w:r>
          </w:p>
        </w:tc>
        <w:tc>
          <w:tcPr>
            <w:tcW w:w="1418" w:type="dxa"/>
            <w:vAlign w:val="center"/>
          </w:tcPr>
          <w:p w14:paraId="6291583D"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7CF315BA" w14:textId="77777777" w:rsidR="002F2FF7" w:rsidRPr="00C07B2E" w:rsidRDefault="002F2FF7" w:rsidP="00E00201">
            <w:pPr>
              <w:rPr>
                <w:rFonts w:eastAsia="SimSun"/>
              </w:rPr>
            </w:pPr>
            <w:r w:rsidRPr="00C07B2E">
              <w:rPr>
                <w:rFonts w:eastAsia="SimSun"/>
              </w:rPr>
              <w:t>С +3 дня по +4 день</w:t>
            </w:r>
          </w:p>
        </w:tc>
        <w:tc>
          <w:tcPr>
            <w:tcW w:w="2268" w:type="dxa"/>
            <w:vAlign w:val="center"/>
          </w:tcPr>
          <w:p w14:paraId="149588F1" w14:textId="77777777" w:rsidR="002F2FF7" w:rsidRPr="00C07B2E" w:rsidRDefault="002F2FF7" w:rsidP="00E00201">
            <w:pPr>
              <w:rPr>
                <w:rFonts w:eastAsia="SimSun"/>
              </w:rPr>
            </w:pPr>
            <w:r w:rsidRPr="00C07B2E">
              <w:rPr>
                <w:rFonts w:eastAsia="SimSun"/>
              </w:rPr>
              <w:t xml:space="preserve">В/в, в течение 2 ч  </w:t>
            </w:r>
          </w:p>
        </w:tc>
      </w:tr>
      <w:tr w:rsidR="002F2FF7" w:rsidRPr="00C07B2E" w14:paraId="116212CE" w14:textId="77777777" w:rsidTr="00E00201">
        <w:trPr>
          <w:cantSplit/>
          <w:trHeight w:val="958"/>
        </w:trPr>
        <w:tc>
          <w:tcPr>
            <w:tcW w:w="993" w:type="dxa"/>
            <w:vMerge/>
            <w:textDirection w:val="btLr"/>
            <w:vAlign w:val="center"/>
          </w:tcPr>
          <w:p w14:paraId="44FDEC6B" w14:textId="77777777" w:rsidR="002F2FF7" w:rsidRPr="00C07B2E" w:rsidRDefault="002F2FF7" w:rsidP="00E00201">
            <w:pPr>
              <w:rPr>
                <w:rFonts w:eastAsia="SimSun"/>
              </w:rPr>
            </w:pPr>
          </w:p>
        </w:tc>
        <w:tc>
          <w:tcPr>
            <w:tcW w:w="1843" w:type="dxa"/>
            <w:vAlign w:val="center"/>
          </w:tcPr>
          <w:p w14:paraId="5C639591" w14:textId="77777777" w:rsidR="002F2FF7" w:rsidRPr="00C07B2E" w:rsidRDefault="002F2FF7" w:rsidP="00E00201">
            <w:pPr>
              <w:rPr>
                <w:rFonts w:eastAsia="SimSun"/>
              </w:rPr>
            </w:pPr>
            <w:r w:rsidRPr="00C07B2E">
              <w:rPr>
                <w:rFonts w:eastAsia="SimSun"/>
              </w:rPr>
              <w:t xml:space="preserve">Такролимус </w:t>
            </w:r>
          </w:p>
        </w:tc>
        <w:tc>
          <w:tcPr>
            <w:tcW w:w="1417" w:type="dxa"/>
            <w:vAlign w:val="center"/>
          </w:tcPr>
          <w:p w14:paraId="736DCD90" w14:textId="77777777" w:rsidR="002F2FF7" w:rsidRPr="00C07B2E" w:rsidRDefault="002F2FF7" w:rsidP="00E00201">
            <w:pPr>
              <w:rPr>
                <w:rFonts w:eastAsia="SimSun"/>
              </w:rPr>
            </w:pPr>
            <w:r w:rsidRPr="00C07B2E">
              <w:rPr>
                <w:rFonts w:eastAsia="SimSun"/>
              </w:rPr>
              <w:t>0,03 мг/кг</w:t>
            </w:r>
          </w:p>
        </w:tc>
        <w:tc>
          <w:tcPr>
            <w:tcW w:w="1418" w:type="dxa"/>
            <w:vAlign w:val="center"/>
          </w:tcPr>
          <w:p w14:paraId="5674111C" w14:textId="77777777" w:rsidR="002F2FF7" w:rsidRPr="00C07B2E" w:rsidRDefault="002F2FF7" w:rsidP="00E00201">
            <w:pPr>
              <w:rPr>
                <w:rFonts w:eastAsia="SimSun"/>
              </w:rPr>
            </w:pPr>
            <w:r w:rsidRPr="00C07B2E">
              <w:rPr>
                <w:rFonts w:eastAsia="SimSun"/>
                <w:lang w:val="en-US"/>
              </w:rPr>
              <w:t>–</w:t>
            </w:r>
          </w:p>
        </w:tc>
        <w:tc>
          <w:tcPr>
            <w:tcW w:w="1701" w:type="dxa"/>
            <w:vAlign w:val="center"/>
          </w:tcPr>
          <w:p w14:paraId="3DC14C7E" w14:textId="77777777" w:rsidR="002F2FF7" w:rsidRPr="00C07B2E" w:rsidRDefault="002F2FF7" w:rsidP="00E00201">
            <w:pPr>
              <w:rPr>
                <w:rFonts w:eastAsia="SimSun"/>
              </w:rPr>
            </w:pPr>
            <w:r w:rsidRPr="00C07B2E">
              <w:rPr>
                <w:rFonts w:eastAsia="SimSun"/>
              </w:rPr>
              <w:t xml:space="preserve">С +5 дня длительно </w:t>
            </w:r>
          </w:p>
        </w:tc>
        <w:tc>
          <w:tcPr>
            <w:tcW w:w="2268" w:type="dxa"/>
            <w:vAlign w:val="center"/>
          </w:tcPr>
          <w:p w14:paraId="3BA05823" w14:textId="77777777" w:rsidR="002F2FF7" w:rsidRPr="000F445E" w:rsidRDefault="002F2FF7" w:rsidP="00E00201">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53213035" w14:textId="77777777" w:rsidTr="00E00201">
        <w:trPr>
          <w:cantSplit/>
          <w:trHeight w:val="1861"/>
        </w:trPr>
        <w:tc>
          <w:tcPr>
            <w:tcW w:w="993" w:type="dxa"/>
            <w:vMerge/>
            <w:textDirection w:val="btLr"/>
            <w:vAlign w:val="center"/>
          </w:tcPr>
          <w:p w14:paraId="7A782560" w14:textId="77777777" w:rsidR="002F2FF7" w:rsidRPr="000F445E" w:rsidRDefault="002F2FF7" w:rsidP="00E00201">
            <w:pPr>
              <w:rPr>
                <w:rFonts w:eastAsia="SimSun"/>
              </w:rPr>
            </w:pPr>
          </w:p>
        </w:tc>
        <w:tc>
          <w:tcPr>
            <w:tcW w:w="1843" w:type="dxa"/>
            <w:vAlign w:val="center"/>
          </w:tcPr>
          <w:p w14:paraId="6E3ECB15"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7A01E487" w14:textId="77777777" w:rsidR="002F2FF7" w:rsidRPr="00C07B2E" w:rsidRDefault="002F2FF7" w:rsidP="00E00201">
            <w:pPr>
              <w:rPr>
                <w:rFonts w:eastAsia="SimSun"/>
              </w:rPr>
            </w:pPr>
            <w:r w:rsidRPr="00C07B2E">
              <w:rPr>
                <w:rFonts w:eastAsia="SimSun"/>
              </w:rPr>
              <w:t xml:space="preserve">30 мг/кг </w:t>
            </w:r>
          </w:p>
        </w:tc>
        <w:tc>
          <w:tcPr>
            <w:tcW w:w="1418" w:type="dxa"/>
            <w:vAlign w:val="center"/>
          </w:tcPr>
          <w:p w14:paraId="35A911A5" w14:textId="77777777" w:rsidR="002F2FF7" w:rsidRPr="00C07B2E" w:rsidRDefault="002F2FF7" w:rsidP="00E00201">
            <w:pPr>
              <w:rPr>
                <w:rFonts w:eastAsia="SimSun"/>
              </w:rPr>
            </w:pPr>
            <w:r w:rsidRPr="00C07B2E">
              <w:rPr>
                <w:rFonts w:eastAsia="SimSun"/>
              </w:rPr>
              <w:t>–</w:t>
            </w:r>
          </w:p>
        </w:tc>
        <w:tc>
          <w:tcPr>
            <w:tcW w:w="1701" w:type="dxa"/>
            <w:vAlign w:val="center"/>
          </w:tcPr>
          <w:p w14:paraId="3216B17F" w14:textId="77777777" w:rsidR="002F2FF7" w:rsidRPr="00C07B2E" w:rsidRDefault="002F2FF7" w:rsidP="00E00201">
            <w:pPr>
              <w:rPr>
                <w:rFonts w:eastAsia="SimSun"/>
              </w:rPr>
            </w:pPr>
            <w:r w:rsidRPr="00C07B2E">
              <w:rPr>
                <w:rFonts w:eastAsia="SimSun"/>
              </w:rPr>
              <w:t xml:space="preserve">С +5 дня по +35 день </w:t>
            </w:r>
          </w:p>
        </w:tc>
        <w:tc>
          <w:tcPr>
            <w:tcW w:w="2268" w:type="dxa"/>
            <w:vAlign w:val="center"/>
          </w:tcPr>
          <w:p w14:paraId="2BA424B6" w14:textId="77777777" w:rsidR="002F2FF7" w:rsidRPr="00C07B2E" w:rsidRDefault="002F2FF7" w:rsidP="00E00201">
            <w:pPr>
              <w:rPr>
                <w:rFonts w:eastAsia="SimSun"/>
              </w:rPr>
            </w:pPr>
            <w:r w:rsidRPr="00C07B2E">
              <w:rPr>
                <w:rFonts w:eastAsia="SimSun"/>
              </w:rPr>
              <w:t>Внутрь, суммарная суточная доза разделяется на 2- 4 приема (не более 3г/сут).</w:t>
            </w:r>
          </w:p>
        </w:tc>
      </w:tr>
    </w:tbl>
    <w:p w14:paraId="3B435625" w14:textId="77777777" w:rsidR="002F2FF7" w:rsidRPr="00C07B2E" w:rsidRDefault="002F2FF7" w:rsidP="002F2FF7">
      <w:pPr>
        <w:rPr>
          <w:rFonts w:eastAsia="SimSun"/>
        </w:rPr>
      </w:pPr>
    </w:p>
    <w:p w14:paraId="214C8AB5" w14:textId="77777777" w:rsidR="002F2FF7" w:rsidRPr="00C07B2E" w:rsidRDefault="002F2FF7" w:rsidP="002F2FF7">
      <w:pPr>
        <w:rPr>
          <w:rFonts w:eastAsia="SimSun"/>
        </w:rPr>
      </w:pPr>
      <w:bookmarkStart w:id="203"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2F2FF7" w:rsidRPr="00C07B2E" w14:paraId="3D2A4616" w14:textId="77777777" w:rsidTr="00E00201">
        <w:trPr>
          <w:cantSplit/>
          <w:trHeight w:val="20"/>
          <w:tblHeader/>
        </w:trPr>
        <w:tc>
          <w:tcPr>
            <w:tcW w:w="484" w:type="pct"/>
            <w:vAlign w:val="center"/>
          </w:tcPr>
          <w:p w14:paraId="1071FD40" w14:textId="77777777" w:rsidR="002F2FF7" w:rsidRPr="00470D3D" w:rsidRDefault="002F2FF7" w:rsidP="00E00201">
            <w:pPr>
              <w:rPr>
                <w:rFonts w:eastAsia="SimSun"/>
              </w:rPr>
            </w:pPr>
          </w:p>
        </w:tc>
        <w:tc>
          <w:tcPr>
            <w:tcW w:w="1003" w:type="pct"/>
            <w:vAlign w:val="center"/>
          </w:tcPr>
          <w:p w14:paraId="000D3C46" w14:textId="77777777" w:rsidR="002F2FF7" w:rsidRPr="00C07B2E" w:rsidRDefault="002F2FF7" w:rsidP="00E00201">
            <w:pPr>
              <w:rPr>
                <w:rFonts w:eastAsia="SimSun"/>
              </w:rPr>
            </w:pPr>
            <w:r w:rsidRPr="00C07B2E">
              <w:rPr>
                <w:rFonts w:eastAsia="SimSun"/>
              </w:rPr>
              <w:t>Препарат</w:t>
            </w:r>
          </w:p>
        </w:tc>
        <w:tc>
          <w:tcPr>
            <w:tcW w:w="703" w:type="pct"/>
            <w:vAlign w:val="center"/>
          </w:tcPr>
          <w:p w14:paraId="16CDE980" w14:textId="77777777" w:rsidR="002F2FF7" w:rsidRPr="00C07B2E" w:rsidRDefault="002F2FF7" w:rsidP="00E00201">
            <w:pPr>
              <w:rPr>
                <w:rFonts w:eastAsia="SimSun"/>
              </w:rPr>
            </w:pPr>
            <w:r w:rsidRPr="00C07B2E">
              <w:rPr>
                <w:rFonts w:eastAsia="SimSun"/>
              </w:rPr>
              <w:t>Суточная доза</w:t>
            </w:r>
          </w:p>
        </w:tc>
        <w:tc>
          <w:tcPr>
            <w:tcW w:w="754" w:type="pct"/>
            <w:vAlign w:val="center"/>
          </w:tcPr>
          <w:p w14:paraId="7483A372" w14:textId="77777777" w:rsidR="002F2FF7" w:rsidRPr="00C07B2E" w:rsidRDefault="002F2FF7" w:rsidP="00E00201">
            <w:pPr>
              <w:rPr>
                <w:rFonts w:eastAsia="SimSun"/>
              </w:rPr>
            </w:pPr>
            <w:r w:rsidRPr="00C07B2E">
              <w:rPr>
                <w:rFonts w:eastAsia="SimSun"/>
              </w:rPr>
              <w:t>Курсовая доза</w:t>
            </w:r>
          </w:p>
        </w:tc>
        <w:tc>
          <w:tcPr>
            <w:tcW w:w="889" w:type="pct"/>
            <w:vAlign w:val="center"/>
          </w:tcPr>
          <w:p w14:paraId="79225300" w14:textId="77777777" w:rsidR="002F2FF7" w:rsidRPr="00C07B2E" w:rsidRDefault="002F2FF7" w:rsidP="00E00201">
            <w:pPr>
              <w:rPr>
                <w:rFonts w:eastAsia="SimSun"/>
              </w:rPr>
            </w:pPr>
            <w:r w:rsidRPr="00C07B2E">
              <w:rPr>
                <w:rFonts w:eastAsia="SimSun"/>
              </w:rPr>
              <w:t>Дни введения</w:t>
            </w:r>
          </w:p>
        </w:tc>
        <w:tc>
          <w:tcPr>
            <w:tcW w:w="1167" w:type="pct"/>
            <w:vAlign w:val="center"/>
          </w:tcPr>
          <w:p w14:paraId="34D7281A"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0EECBEA1" w14:textId="77777777" w:rsidTr="00E00201">
        <w:trPr>
          <w:cantSplit/>
          <w:trHeight w:val="20"/>
        </w:trPr>
        <w:tc>
          <w:tcPr>
            <w:tcW w:w="484" w:type="pct"/>
            <w:vMerge w:val="restart"/>
            <w:textDirection w:val="btLr"/>
            <w:vAlign w:val="center"/>
          </w:tcPr>
          <w:p w14:paraId="19CF8F43" w14:textId="77777777" w:rsidR="002F2FF7" w:rsidRPr="00C07B2E" w:rsidRDefault="002F2FF7" w:rsidP="00E00201">
            <w:pPr>
              <w:rPr>
                <w:rFonts w:eastAsia="SimSun"/>
              </w:rPr>
            </w:pPr>
            <w:r w:rsidRPr="00C07B2E">
              <w:rPr>
                <w:rFonts w:eastAsia="SimSun"/>
              </w:rPr>
              <w:t>Кондиционирование</w:t>
            </w:r>
          </w:p>
        </w:tc>
        <w:tc>
          <w:tcPr>
            <w:tcW w:w="1003" w:type="pct"/>
            <w:vAlign w:val="center"/>
          </w:tcPr>
          <w:p w14:paraId="4AB7CBF0" w14:textId="77777777" w:rsidR="002F2FF7" w:rsidRPr="00C07B2E" w:rsidRDefault="002F2FF7" w:rsidP="00E00201">
            <w:pPr>
              <w:rPr>
                <w:rFonts w:eastAsia="SimSun"/>
              </w:rPr>
            </w:pPr>
            <w:r w:rsidRPr="00C07B2E">
              <w:rPr>
                <w:rFonts w:eastAsia="SimSun"/>
              </w:rPr>
              <w:t xml:space="preserve">Флударабин </w:t>
            </w:r>
          </w:p>
        </w:tc>
        <w:tc>
          <w:tcPr>
            <w:tcW w:w="703" w:type="pct"/>
            <w:vAlign w:val="center"/>
          </w:tcPr>
          <w:p w14:paraId="0817A4C9"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0E196A65"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00136116" w14:textId="77777777" w:rsidR="002F2FF7" w:rsidRPr="00C07B2E" w:rsidRDefault="002F2FF7" w:rsidP="00E00201">
            <w:pPr>
              <w:rPr>
                <w:rFonts w:eastAsia="SimSun"/>
              </w:rPr>
            </w:pPr>
            <w:r w:rsidRPr="00C07B2E">
              <w:rPr>
                <w:rFonts w:eastAsia="SimSun"/>
              </w:rPr>
              <w:t>С -7 дня по -2 день</w:t>
            </w:r>
          </w:p>
        </w:tc>
        <w:tc>
          <w:tcPr>
            <w:tcW w:w="1167" w:type="pct"/>
            <w:vAlign w:val="center"/>
          </w:tcPr>
          <w:p w14:paraId="02804BE8"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3A0C8C8E" w14:textId="77777777" w:rsidTr="00E00201">
        <w:trPr>
          <w:cantSplit/>
          <w:trHeight w:val="1207"/>
        </w:trPr>
        <w:tc>
          <w:tcPr>
            <w:tcW w:w="484" w:type="pct"/>
            <w:vMerge/>
            <w:vAlign w:val="center"/>
          </w:tcPr>
          <w:p w14:paraId="2B59E23A" w14:textId="77777777" w:rsidR="002F2FF7" w:rsidRPr="00C07B2E" w:rsidRDefault="002F2FF7" w:rsidP="00E00201">
            <w:pPr>
              <w:rPr>
                <w:rFonts w:eastAsia="SimSun"/>
              </w:rPr>
            </w:pPr>
          </w:p>
        </w:tc>
        <w:tc>
          <w:tcPr>
            <w:tcW w:w="1003" w:type="pct"/>
            <w:vAlign w:val="center"/>
          </w:tcPr>
          <w:p w14:paraId="32489425" w14:textId="77777777" w:rsidR="002F2FF7" w:rsidRPr="00C07B2E" w:rsidRDefault="002F2FF7" w:rsidP="00E00201">
            <w:pPr>
              <w:rPr>
                <w:rFonts w:eastAsia="SimSun"/>
              </w:rPr>
            </w:pPr>
            <w:r w:rsidRPr="00C07B2E">
              <w:rPr>
                <w:rFonts w:eastAsia="SimSun"/>
              </w:rPr>
              <w:t>Бусульфан</w:t>
            </w:r>
          </w:p>
        </w:tc>
        <w:tc>
          <w:tcPr>
            <w:tcW w:w="703" w:type="pct"/>
            <w:vAlign w:val="center"/>
          </w:tcPr>
          <w:p w14:paraId="2568253C" w14:textId="77777777" w:rsidR="002F2FF7" w:rsidRPr="00C07B2E" w:rsidRDefault="002F2FF7" w:rsidP="00E00201">
            <w:pPr>
              <w:rPr>
                <w:rFonts w:eastAsia="SimSun"/>
              </w:rPr>
            </w:pPr>
            <w:r w:rsidRPr="00C07B2E">
              <w:rPr>
                <w:rFonts w:eastAsia="SimSun"/>
              </w:rPr>
              <w:t xml:space="preserve">4 мг/кг </w:t>
            </w:r>
          </w:p>
        </w:tc>
        <w:tc>
          <w:tcPr>
            <w:tcW w:w="754" w:type="pct"/>
            <w:vAlign w:val="center"/>
          </w:tcPr>
          <w:p w14:paraId="276947D0" w14:textId="77777777" w:rsidR="002F2FF7" w:rsidRPr="00C07B2E" w:rsidRDefault="002F2FF7" w:rsidP="00E00201">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0CF4C850" w14:textId="77777777" w:rsidR="002F2FF7" w:rsidRPr="00C07B2E" w:rsidRDefault="002F2FF7" w:rsidP="00E00201">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25B55F0F"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w:t>
            </w:r>
          </w:p>
        </w:tc>
      </w:tr>
      <w:tr w:rsidR="002F2FF7" w:rsidRPr="00C07B2E" w14:paraId="6D57FBB2" w14:textId="77777777" w:rsidTr="00E00201">
        <w:trPr>
          <w:cantSplit/>
          <w:trHeight w:val="1498"/>
        </w:trPr>
        <w:tc>
          <w:tcPr>
            <w:tcW w:w="484" w:type="pct"/>
            <w:vMerge w:val="restart"/>
            <w:textDirection w:val="btLr"/>
            <w:vAlign w:val="center"/>
          </w:tcPr>
          <w:p w14:paraId="0E78EFB7" w14:textId="77777777" w:rsidR="002F2FF7" w:rsidRPr="00C07B2E" w:rsidRDefault="002F2FF7" w:rsidP="00E00201">
            <w:pPr>
              <w:rPr>
                <w:rFonts w:eastAsia="SimSun"/>
              </w:rPr>
            </w:pPr>
            <w:r w:rsidRPr="00C07B2E">
              <w:rPr>
                <w:rFonts w:eastAsia="SimSun"/>
              </w:rPr>
              <w:t>Профилактика РТПХ</w:t>
            </w:r>
          </w:p>
        </w:tc>
        <w:tc>
          <w:tcPr>
            <w:tcW w:w="1003" w:type="pct"/>
            <w:vAlign w:val="center"/>
          </w:tcPr>
          <w:p w14:paraId="509107EF" w14:textId="77777777" w:rsidR="002F2FF7" w:rsidRPr="00C07B2E" w:rsidRDefault="002F2FF7" w:rsidP="00E00201">
            <w:pPr>
              <w:rPr>
                <w:rFonts w:eastAsia="SimSun"/>
              </w:rPr>
            </w:pPr>
            <w:r w:rsidRPr="00C07B2E">
              <w:rPr>
                <w:rFonts w:eastAsia="SimSun"/>
              </w:rPr>
              <w:t>Циклофосфамид</w:t>
            </w:r>
          </w:p>
        </w:tc>
        <w:tc>
          <w:tcPr>
            <w:tcW w:w="703" w:type="pct"/>
            <w:vAlign w:val="center"/>
          </w:tcPr>
          <w:p w14:paraId="66EA4E76" w14:textId="77777777" w:rsidR="002F2FF7" w:rsidRPr="00C07B2E" w:rsidRDefault="002F2FF7" w:rsidP="00E00201">
            <w:pPr>
              <w:rPr>
                <w:rFonts w:eastAsia="SimSun"/>
              </w:rPr>
            </w:pPr>
            <w:r w:rsidRPr="00C07B2E">
              <w:rPr>
                <w:rFonts w:eastAsia="SimSun"/>
              </w:rPr>
              <w:t>50 мг/кг</w:t>
            </w:r>
          </w:p>
        </w:tc>
        <w:tc>
          <w:tcPr>
            <w:tcW w:w="754" w:type="pct"/>
            <w:vAlign w:val="center"/>
          </w:tcPr>
          <w:p w14:paraId="45D1019F" w14:textId="77777777" w:rsidR="002F2FF7" w:rsidRPr="00C07B2E" w:rsidRDefault="002F2FF7" w:rsidP="00E00201">
            <w:pPr>
              <w:rPr>
                <w:rFonts w:eastAsia="SimSun"/>
              </w:rPr>
            </w:pPr>
            <w:r w:rsidRPr="00C07B2E">
              <w:rPr>
                <w:rFonts w:eastAsia="SimSun"/>
              </w:rPr>
              <w:t>100 мг/кг</w:t>
            </w:r>
          </w:p>
        </w:tc>
        <w:tc>
          <w:tcPr>
            <w:tcW w:w="889" w:type="pct"/>
            <w:vAlign w:val="center"/>
          </w:tcPr>
          <w:p w14:paraId="7E381B28" w14:textId="77777777" w:rsidR="002F2FF7" w:rsidRPr="00C07B2E" w:rsidRDefault="002F2FF7" w:rsidP="00E00201">
            <w:pPr>
              <w:rPr>
                <w:rFonts w:eastAsia="SimSun"/>
              </w:rPr>
            </w:pPr>
            <w:r w:rsidRPr="00C07B2E">
              <w:rPr>
                <w:rFonts w:eastAsia="SimSun"/>
              </w:rPr>
              <w:t>В +3 день  и +5 день</w:t>
            </w:r>
          </w:p>
        </w:tc>
        <w:tc>
          <w:tcPr>
            <w:tcW w:w="1167" w:type="pct"/>
            <w:vAlign w:val="center"/>
          </w:tcPr>
          <w:p w14:paraId="4976CB09" w14:textId="77777777" w:rsidR="002F2FF7" w:rsidRPr="00C07B2E" w:rsidRDefault="002F2FF7" w:rsidP="00E00201">
            <w:pPr>
              <w:rPr>
                <w:rFonts w:eastAsia="SimSun"/>
              </w:rPr>
            </w:pPr>
            <w:r w:rsidRPr="00C07B2E">
              <w:rPr>
                <w:rFonts w:eastAsia="SimSun"/>
              </w:rPr>
              <w:t xml:space="preserve">В/в, в течение 2 ч  </w:t>
            </w:r>
          </w:p>
        </w:tc>
      </w:tr>
      <w:tr w:rsidR="002F2FF7" w:rsidRPr="00C07B2E" w14:paraId="1F194A15" w14:textId="77777777" w:rsidTr="00E00201">
        <w:trPr>
          <w:cantSplit/>
          <w:trHeight w:val="958"/>
        </w:trPr>
        <w:tc>
          <w:tcPr>
            <w:tcW w:w="484" w:type="pct"/>
            <w:vMerge/>
            <w:textDirection w:val="btLr"/>
            <w:vAlign w:val="center"/>
          </w:tcPr>
          <w:p w14:paraId="635FDD4A" w14:textId="77777777" w:rsidR="002F2FF7" w:rsidRPr="00C07B2E" w:rsidRDefault="002F2FF7" w:rsidP="00E00201">
            <w:pPr>
              <w:rPr>
                <w:rFonts w:eastAsia="SimSun"/>
              </w:rPr>
            </w:pPr>
          </w:p>
        </w:tc>
        <w:tc>
          <w:tcPr>
            <w:tcW w:w="1003" w:type="pct"/>
            <w:vAlign w:val="center"/>
          </w:tcPr>
          <w:p w14:paraId="6FB94303" w14:textId="77777777" w:rsidR="002F2FF7" w:rsidRPr="00C07B2E" w:rsidRDefault="002F2FF7" w:rsidP="00E00201">
            <w:pPr>
              <w:rPr>
                <w:rFonts w:eastAsia="SimSun"/>
              </w:rPr>
            </w:pPr>
            <w:r w:rsidRPr="00C07B2E">
              <w:rPr>
                <w:rFonts w:eastAsia="SimSun"/>
              </w:rPr>
              <w:t>Микофенолата мофетил</w:t>
            </w:r>
          </w:p>
        </w:tc>
        <w:tc>
          <w:tcPr>
            <w:tcW w:w="703" w:type="pct"/>
            <w:vAlign w:val="center"/>
          </w:tcPr>
          <w:p w14:paraId="314CAFD8" w14:textId="77777777" w:rsidR="002F2FF7" w:rsidRPr="00C07B2E" w:rsidRDefault="002F2FF7" w:rsidP="00E00201">
            <w:pPr>
              <w:rPr>
                <w:rFonts w:eastAsia="SimSun"/>
              </w:rPr>
            </w:pPr>
            <w:r w:rsidRPr="00C07B2E">
              <w:rPr>
                <w:rFonts w:eastAsia="SimSun"/>
              </w:rPr>
              <w:t xml:space="preserve">30 мг/кг </w:t>
            </w:r>
          </w:p>
        </w:tc>
        <w:tc>
          <w:tcPr>
            <w:tcW w:w="754" w:type="pct"/>
            <w:vAlign w:val="center"/>
          </w:tcPr>
          <w:p w14:paraId="6602BEB8" w14:textId="77777777" w:rsidR="002F2FF7" w:rsidRPr="00C07B2E" w:rsidRDefault="002F2FF7" w:rsidP="00E00201">
            <w:pPr>
              <w:rPr>
                <w:rFonts w:eastAsia="SimSun"/>
              </w:rPr>
            </w:pPr>
            <w:r w:rsidRPr="00C07B2E">
              <w:rPr>
                <w:rFonts w:eastAsia="SimSun"/>
              </w:rPr>
              <w:t>–</w:t>
            </w:r>
          </w:p>
        </w:tc>
        <w:tc>
          <w:tcPr>
            <w:tcW w:w="889" w:type="pct"/>
            <w:vAlign w:val="center"/>
          </w:tcPr>
          <w:p w14:paraId="125B7D1A" w14:textId="77777777" w:rsidR="002F2FF7" w:rsidRPr="00C07B2E" w:rsidRDefault="002F2FF7" w:rsidP="00E00201">
            <w:pPr>
              <w:rPr>
                <w:rFonts w:eastAsia="SimSun"/>
              </w:rPr>
            </w:pPr>
            <w:r w:rsidRPr="00C07B2E">
              <w:rPr>
                <w:rFonts w:eastAsia="SimSun"/>
              </w:rPr>
              <w:t xml:space="preserve">С +1 дня по +28 день </w:t>
            </w:r>
          </w:p>
        </w:tc>
        <w:tc>
          <w:tcPr>
            <w:tcW w:w="1167" w:type="pct"/>
            <w:vAlign w:val="center"/>
          </w:tcPr>
          <w:p w14:paraId="5ADB0345" w14:textId="77777777" w:rsidR="002F2FF7" w:rsidRPr="000F445E" w:rsidRDefault="002F2FF7" w:rsidP="00E00201">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2F2FF7" w:rsidRPr="000F445E" w14:paraId="50FA4235" w14:textId="77777777" w:rsidTr="00E00201">
        <w:trPr>
          <w:cantSplit/>
          <w:trHeight w:val="958"/>
        </w:trPr>
        <w:tc>
          <w:tcPr>
            <w:tcW w:w="484" w:type="pct"/>
            <w:vMerge/>
            <w:textDirection w:val="btLr"/>
            <w:vAlign w:val="center"/>
          </w:tcPr>
          <w:p w14:paraId="283BBD34" w14:textId="77777777" w:rsidR="002F2FF7" w:rsidRPr="000F445E" w:rsidRDefault="002F2FF7" w:rsidP="00E00201">
            <w:pPr>
              <w:rPr>
                <w:rFonts w:eastAsia="SimSun"/>
              </w:rPr>
            </w:pPr>
          </w:p>
        </w:tc>
        <w:tc>
          <w:tcPr>
            <w:tcW w:w="1003" w:type="pct"/>
            <w:vAlign w:val="center"/>
          </w:tcPr>
          <w:p w14:paraId="16D648DD" w14:textId="77777777" w:rsidR="002F2FF7" w:rsidRPr="00C07B2E" w:rsidRDefault="002F2FF7" w:rsidP="00E00201">
            <w:pPr>
              <w:rPr>
                <w:rFonts w:eastAsia="SimSun"/>
              </w:rPr>
            </w:pPr>
            <w:r w:rsidRPr="00C07B2E">
              <w:rPr>
                <w:rFonts w:eastAsia="SimSun"/>
              </w:rPr>
              <w:t>Циклоспорин А</w:t>
            </w:r>
          </w:p>
        </w:tc>
        <w:tc>
          <w:tcPr>
            <w:tcW w:w="703" w:type="pct"/>
            <w:vAlign w:val="center"/>
          </w:tcPr>
          <w:p w14:paraId="35B5F903" w14:textId="77777777" w:rsidR="002F2FF7" w:rsidRPr="00C07B2E" w:rsidRDefault="002F2FF7" w:rsidP="00E00201">
            <w:pPr>
              <w:rPr>
                <w:rFonts w:eastAsia="SimSun"/>
              </w:rPr>
            </w:pPr>
            <w:r w:rsidRPr="00C07B2E">
              <w:rPr>
                <w:rFonts w:eastAsia="SimSun"/>
              </w:rPr>
              <w:t>3  мг/кг</w:t>
            </w:r>
          </w:p>
        </w:tc>
        <w:tc>
          <w:tcPr>
            <w:tcW w:w="754" w:type="pct"/>
            <w:vAlign w:val="center"/>
          </w:tcPr>
          <w:p w14:paraId="211EC0CF" w14:textId="77777777" w:rsidR="002F2FF7" w:rsidRPr="00C07B2E" w:rsidRDefault="002F2FF7" w:rsidP="00E00201">
            <w:pPr>
              <w:rPr>
                <w:rFonts w:eastAsia="SimSun"/>
              </w:rPr>
            </w:pPr>
            <w:r w:rsidRPr="00C07B2E">
              <w:rPr>
                <w:rFonts w:eastAsia="SimSun"/>
              </w:rPr>
              <w:t>-</w:t>
            </w:r>
          </w:p>
        </w:tc>
        <w:tc>
          <w:tcPr>
            <w:tcW w:w="889" w:type="pct"/>
            <w:vAlign w:val="center"/>
          </w:tcPr>
          <w:p w14:paraId="33D77B13" w14:textId="77777777" w:rsidR="002F2FF7" w:rsidRPr="00C07B2E" w:rsidRDefault="002F2FF7" w:rsidP="00E00201">
            <w:pPr>
              <w:rPr>
                <w:rFonts w:eastAsia="SimSun"/>
              </w:rPr>
            </w:pPr>
            <w:r w:rsidRPr="00C07B2E">
              <w:rPr>
                <w:rFonts w:eastAsia="SimSun"/>
              </w:rPr>
              <w:t xml:space="preserve">С -1 дня по +100 день </w:t>
            </w:r>
          </w:p>
        </w:tc>
        <w:tc>
          <w:tcPr>
            <w:tcW w:w="1167" w:type="pct"/>
            <w:vAlign w:val="center"/>
          </w:tcPr>
          <w:p w14:paraId="6C995261" w14:textId="77777777" w:rsidR="002F2FF7" w:rsidRPr="000F445E" w:rsidRDefault="002F2FF7" w:rsidP="00E00201">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2BCAC58B" w14:textId="77777777" w:rsidR="002F2FF7" w:rsidRPr="00C07B2E" w:rsidRDefault="002F2FF7" w:rsidP="002F2FF7">
      <w:pPr>
        <w:rPr>
          <w:rFonts w:eastAsia="SimSun"/>
        </w:rPr>
      </w:pPr>
    </w:p>
    <w:p w14:paraId="1D093A9E" w14:textId="77777777" w:rsidR="002F2FF7" w:rsidRPr="00C07B2E" w:rsidRDefault="002F2FF7" w:rsidP="002F2FF7">
      <w:pPr>
        <w:rPr>
          <w:rFonts w:eastAsia="SimSun"/>
        </w:rPr>
      </w:pPr>
      <w:bookmarkStart w:id="204"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0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0E625B4F" w14:textId="77777777" w:rsidTr="00E00201">
        <w:trPr>
          <w:cantSplit/>
          <w:trHeight w:val="20"/>
          <w:tblHeader/>
        </w:trPr>
        <w:tc>
          <w:tcPr>
            <w:tcW w:w="993" w:type="dxa"/>
            <w:vAlign w:val="center"/>
          </w:tcPr>
          <w:p w14:paraId="061A8011" w14:textId="77777777" w:rsidR="002F2FF7" w:rsidRPr="00C07B2E" w:rsidRDefault="002F2FF7" w:rsidP="00E00201">
            <w:pPr>
              <w:rPr>
                <w:rFonts w:eastAsia="SimSun"/>
              </w:rPr>
            </w:pPr>
          </w:p>
        </w:tc>
        <w:tc>
          <w:tcPr>
            <w:tcW w:w="1809" w:type="dxa"/>
            <w:vAlign w:val="center"/>
          </w:tcPr>
          <w:p w14:paraId="41AFB649"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0CF0EB82"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11879DAA"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1AB84885"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2AC2CDEA"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0884FF20" w14:textId="77777777" w:rsidTr="00E00201">
        <w:trPr>
          <w:cantSplit/>
          <w:trHeight w:val="20"/>
        </w:trPr>
        <w:tc>
          <w:tcPr>
            <w:tcW w:w="993" w:type="dxa"/>
            <w:vMerge w:val="restart"/>
            <w:textDirection w:val="btLr"/>
            <w:vAlign w:val="center"/>
          </w:tcPr>
          <w:p w14:paraId="6E559C3F" w14:textId="77777777" w:rsidR="002F2FF7" w:rsidRPr="00C07B2E" w:rsidRDefault="002F2FF7" w:rsidP="00E00201">
            <w:pPr>
              <w:rPr>
                <w:rFonts w:eastAsia="SimSun"/>
              </w:rPr>
            </w:pPr>
            <w:r w:rsidRPr="00C07B2E">
              <w:rPr>
                <w:rFonts w:eastAsia="SimSun"/>
              </w:rPr>
              <w:t>Кондиционирование</w:t>
            </w:r>
          </w:p>
        </w:tc>
        <w:tc>
          <w:tcPr>
            <w:tcW w:w="1809" w:type="dxa"/>
            <w:vAlign w:val="center"/>
          </w:tcPr>
          <w:p w14:paraId="6557FFB7"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7BF9FFCB"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0D719AA"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7005F9C"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046096C7"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3DE5117C" w14:textId="77777777" w:rsidTr="00E00201">
        <w:trPr>
          <w:cantSplit/>
          <w:trHeight w:val="1207"/>
        </w:trPr>
        <w:tc>
          <w:tcPr>
            <w:tcW w:w="993" w:type="dxa"/>
            <w:vMerge/>
            <w:vAlign w:val="center"/>
          </w:tcPr>
          <w:p w14:paraId="713C3641" w14:textId="77777777" w:rsidR="002F2FF7" w:rsidRPr="00C07B2E" w:rsidRDefault="002F2FF7" w:rsidP="00E00201">
            <w:pPr>
              <w:rPr>
                <w:rFonts w:eastAsia="SimSun"/>
              </w:rPr>
            </w:pPr>
          </w:p>
        </w:tc>
        <w:tc>
          <w:tcPr>
            <w:tcW w:w="1809" w:type="dxa"/>
            <w:vAlign w:val="center"/>
          </w:tcPr>
          <w:p w14:paraId="2DFA4E54"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769BC9F3"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519F5C86" w14:textId="77777777" w:rsidR="002F2FF7" w:rsidRPr="00C07B2E" w:rsidRDefault="002F2FF7" w:rsidP="00E00201">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9AD5439" w14:textId="77777777" w:rsidR="002F2FF7" w:rsidRPr="00C07B2E" w:rsidRDefault="002F2FF7" w:rsidP="00E00201">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3984FCDA"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55DA67C2" w14:textId="77777777" w:rsidTr="00E00201">
        <w:trPr>
          <w:cantSplit/>
          <w:trHeight w:val="1498"/>
        </w:trPr>
        <w:tc>
          <w:tcPr>
            <w:tcW w:w="993" w:type="dxa"/>
            <w:textDirection w:val="btLr"/>
            <w:vAlign w:val="center"/>
          </w:tcPr>
          <w:p w14:paraId="17DC972B" w14:textId="77777777" w:rsidR="002F2FF7" w:rsidRPr="00C07B2E" w:rsidRDefault="002F2FF7" w:rsidP="00E00201">
            <w:pPr>
              <w:rPr>
                <w:rFonts w:eastAsia="SimSun"/>
              </w:rPr>
            </w:pPr>
            <w:r w:rsidRPr="00C07B2E">
              <w:rPr>
                <w:rFonts w:eastAsia="SimSun"/>
              </w:rPr>
              <w:t>Профилактика РТПХ</w:t>
            </w:r>
          </w:p>
        </w:tc>
        <w:tc>
          <w:tcPr>
            <w:tcW w:w="1809" w:type="dxa"/>
            <w:vAlign w:val="center"/>
          </w:tcPr>
          <w:p w14:paraId="04A00D4A" w14:textId="77777777" w:rsidR="002F2FF7" w:rsidRPr="00C07B2E" w:rsidRDefault="002F2FF7" w:rsidP="00E00201">
            <w:pPr>
              <w:rPr>
                <w:rFonts w:eastAsia="SimSun"/>
              </w:rPr>
            </w:pPr>
            <w:r w:rsidRPr="00C07B2E">
              <w:rPr>
                <w:rFonts w:eastAsia="SimSun"/>
              </w:rPr>
              <w:t>Циклофосфамид</w:t>
            </w:r>
          </w:p>
        </w:tc>
        <w:tc>
          <w:tcPr>
            <w:tcW w:w="1417" w:type="dxa"/>
            <w:vAlign w:val="center"/>
          </w:tcPr>
          <w:p w14:paraId="0B2A79FF" w14:textId="77777777" w:rsidR="002F2FF7" w:rsidRPr="00C07B2E" w:rsidRDefault="002F2FF7" w:rsidP="00E00201">
            <w:pPr>
              <w:rPr>
                <w:rFonts w:eastAsia="SimSun"/>
              </w:rPr>
            </w:pPr>
            <w:r w:rsidRPr="00C07B2E">
              <w:rPr>
                <w:rFonts w:eastAsia="SimSun"/>
              </w:rPr>
              <w:t>50 мг/кг</w:t>
            </w:r>
          </w:p>
        </w:tc>
        <w:tc>
          <w:tcPr>
            <w:tcW w:w="1418" w:type="dxa"/>
            <w:vAlign w:val="center"/>
          </w:tcPr>
          <w:p w14:paraId="7796E242"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7272E7C6" w14:textId="77777777" w:rsidR="002F2FF7" w:rsidRPr="00C07B2E" w:rsidRDefault="002F2FF7" w:rsidP="00E00201">
            <w:pPr>
              <w:rPr>
                <w:rFonts w:eastAsia="SimSun"/>
              </w:rPr>
            </w:pPr>
            <w:r w:rsidRPr="00C07B2E">
              <w:rPr>
                <w:rFonts w:eastAsia="SimSun"/>
              </w:rPr>
              <w:t>С +3 дня по +4 день</w:t>
            </w:r>
          </w:p>
        </w:tc>
        <w:tc>
          <w:tcPr>
            <w:tcW w:w="2268" w:type="dxa"/>
            <w:vAlign w:val="center"/>
          </w:tcPr>
          <w:p w14:paraId="3D32830D" w14:textId="77777777" w:rsidR="002F2FF7" w:rsidRPr="00C07B2E" w:rsidRDefault="002F2FF7" w:rsidP="00E00201">
            <w:pPr>
              <w:rPr>
                <w:rFonts w:eastAsia="SimSun"/>
              </w:rPr>
            </w:pPr>
            <w:r w:rsidRPr="00C07B2E">
              <w:rPr>
                <w:rFonts w:eastAsia="SimSun"/>
              </w:rPr>
              <w:t xml:space="preserve">В/в, в течение 2 ч  </w:t>
            </w:r>
          </w:p>
        </w:tc>
      </w:tr>
    </w:tbl>
    <w:p w14:paraId="36CB55BE" w14:textId="77777777" w:rsidR="002F2FF7" w:rsidRPr="00C07B2E" w:rsidRDefault="002F2FF7" w:rsidP="002F2FF7">
      <w:pPr>
        <w:rPr>
          <w:rFonts w:eastAsia="SimSun"/>
        </w:rPr>
      </w:pPr>
    </w:p>
    <w:p w14:paraId="31A532D1" w14:textId="77777777" w:rsidR="002F2FF7" w:rsidRPr="00C07B2E" w:rsidRDefault="002F2FF7" w:rsidP="002F2FF7">
      <w:pPr>
        <w:rPr>
          <w:rFonts w:eastAsia="SimSun"/>
        </w:rPr>
      </w:pPr>
      <w:bookmarkStart w:id="205"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0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20232C9D" w14:textId="77777777" w:rsidTr="00E00201">
        <w:trPr>
          <w:cantSplit/>
          <w:trHeight w:val="20"/>
          <w:tblHeader/>
        </w:trPr>
        <w:tc>
          <w:tcPr>
            <w:tcW w:w="993" w:type="dxa"/>
            <w:vAlign w:val="center"/>
          </w:tcPr>
          <w:p w14:paraId="299B38C5" w14:textId="77777777" w:rsidR="002F2FF7" w:rsidRPr="00470D3D" w:rsidRDefault="002F2FF7" w:rsidP="00E00201">
            <w:pPr>
              <w:rPr>
                <w:rFonts w:eastAsia="SimSun"/>
              </w:rPr>
            </w:pPr>
          </w:p>
        </w:tc>
        <w:tc>
          <w:tcPr>
            <w:tcW w:w="1809" w:type="dxa"/>
            <w:vAlign w:val="center"/>
          </w:tcPr>
          <w:p w14:paraId="42DDA3ED"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4BE68414"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6565C9F5"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0D019BEA"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11C726AB"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344C60AD" w14:textId="77777777" w:rsidTr="00E00201">
        <w:trPr>
          <w:cantSplit/>
          <w:trHeight w:val="20"/>
        </w:trPr>
        <w:tc>
          <w:tcPr>
            <w:tcW w:w="993" w:type="dxa"/>
            <w:vMerge w:val="restart"/>
            <w:textDirection w:val="btLr"/>
            <w:vAlign w:val="center"/>
          </w:tcPr>
          <w:p w14:paraId="0073493F" w14:textId="77777777" w:rsidR="002F2FF7" w:rsidRPr="00C07B2E" w:rsidRDefault="002F2FF7" w:rsidP="00E00201">
            <w:pPr>
              <w:rPr>
                <w:rFonts w:eastAsia="SimSun"/>
              </w:rPr>
            </w:pPr>
            <w:r w:rsidRPr="00C07B2E">
              <w:rPr>
                <w:rFonts w:eastAsia="SimSun"/>
              </w:rPr>
              <w:t>Кондиционирование</w:t>
            </w:r>
          </w:p>
        </w:tc>
        <w:tc>
          <w:tcPr>
            <w:tcW w:w="1809" w:type="dxa"/>
            <w:vAlign w:val="center"/>
          </w:tcPr>
          <w:p w14:paraId="61CDB0EE"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2B097966"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25830251"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DFCA31C"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500A402A"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058C03BC" w14:textId="77777777" w:rsidTr="00E00201">
        <w:trPr>
          <w:cantSplit/>
          <w:trHeight w:val="1207"/>
        </w:trPr>
        <w:tc>
          <w:tcPr>
            <w:tcW w:w="993" w:type="dxa"/>
            <w:vMerge/>
            <w:vAlign w:val="center"/>
          </w:tcPr>
          <w:p w14:paraId="7125A962" w14:textId="77777777" w:rsidR="002F2FF7" w:rsidRPr="00C07B2E" w:rsidRDefault="002F2FF7" w:rsidP="00E00201">
            <w:pPr>
              <w:rPr>
                <w:rFonts w:eastAsia="SimSun"/>
              </w:rPr>
            </w:pPr>
          </w:p>
        </w:tc>
        <w:tc>
          <w:tcPr>
            <w:tcW w:w="1809" w:type="dxa"/>
            <w:vAlign w:val="center"/>
          </w:tcPr>
          <w:p w14:paraId="4CDFFAF4"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47AB4146"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0FF40415" w14:textId="77777777" w:rsidR="002F2FF7" w:rsidRPr="00C07B2E" w:rsidRDefault="002F2FF7" w:rsidP="00E00201">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1F4D5174" w14:textId="77777777" w:rsidR="002F2FF7" w:rsidRPr="00C07B2E" w:rsidRDefault="002F2FF7" w:rsidP="00E00201">
            <w:pPr>
              <w:rPr>
                <w:rFonts w:eastAsia="SimSun"/>
              </w:rPr>
            </w:pPr>
            <w:r w:rsidRPr="00C07B2E">
              <w:rPr>
                <w:rFonts w:eastAsia="SimSun"/>
              </w:rPr>
              <w:t>С -6 дня по -3 день</w:t>
            </w:r>
          </w:p>
        </w:tc>
        <w:tc>
          <w:tcPr>
            <w:tcW w:w="2268" w:type="dxa"/>
            <w:vAlign w:val="center"/>
          </w:tcPr>
          <w:p w14:paraId="743A8EFA"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5D602A06" w14:textId="77777777" w:rsidTr="00E00201">
        <w:trPr>
          <w:cantSplit/>
          <w:trHeight w:val="622"/>
        </w:trPr>
        <w:tc>
          <w:tcPr>
            <w:tcW w:w="993" w:type="dxa"/>
            <w:vMerge w:val="restart"/>
            <w:textDirection w:val="btLr"/>
            <w:vAlign w:val="center"/>
          </w:tcPr>
          <w:p w14:paraId="677800F6" w14:textId="77777777" w:rsidR="002F2FF7" w:rsidRPr="00C07B2E" w:rsidRDefault="002F2FF7" w:rsidP="00E00201">
            <w:pPr>
              <w:rPr>
                <w:rFonts w:eastAsia="SimSun"/>
              </w:rPr>
            </w:pPr>
            <w:r w:rsidRPr="00C07B2E">
              <w:rPr>
                <w:rFonts w:eastAsia="SimSun"/>
              </w:rPr>
              <w:t>Профилактика РТПХ</w:t>
            </w:r>
          </w:p>
        </w:tc>
        <w:tc>
          <w:tcPr>
            <w:tcW w:w="1809" w:type="dxa"/>
            <w:vAlign w:val="center"/>
          </w:tcPr>
          <w:p w14:paraId="01C9CA04" w14:textId="77777777" w:rsidR="002F2FF7" w:rsidRPr="00C07B2E" w:rsidRDefault="002F2FF7" w:rsidP="00E00201">
            <w:pPr>
              <w:rPr>
                <w:rFonts w:eastAsia="SimSun"/>
              </w:rPr>
            </w:pPr>
            <w:r w:rsidRPr="00C07B2E">
              <w:rPr>
                <w:rFonts w:eastAsia="SimSun"/>
              </w:rPr>
              <w:t>Циклофосфамид</w:t>
            </w:r>
          </w:p>
        </w:tc>
        <w:tc>
          <w:tcPr>
            <w:tcW w:w="1417" w:type="dxa"/>
            <w:vAlign w:val="center"/>
          </w:tcPr>
          <w:p w14:paraId="3557BD77" w14:textId="77777777" w:rsidR="002F2FF7" w:rsidRPr="00C07B2E" w:rsidRDefault="002F2FF7" w:rsidP="00E00201">
            <w:pPr>
              <w:rPr>
                <w:rFonts w:eastAsia="SimSun"/>
              </w:rPr>
            </w:pPr>
            <w:r w:rsidRPr="00C07B2E">
              <w:rPr>
                <w:rFonts w:eastAsia="SimSun"/>
              </w:rPr>
              <w:t>50 мг/кг</w:t>
            </w:r>
          </w:p>
        </w:tc>
        <w:tc>
          <w:tcPr>
            <w:tcW w:w="1418" w:type="dxa"/>
            <w:vAlign w:val="center"/>
          </w:tcPr>
          <w:p w14:paraId="020C590D"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2EC0F189" w14:textId="77777777" w:rsidR="002F2FF7" w:rsidRPr="00C07B2E" w:rsidRDefault="002F2FF7" w:rsidP="00E00201">
            <w:pPr>
              <w:rPr>
                <w:rFonts w:eastAsia="SimSun"/>
              </w:rPr>
            </w:pPr>
            <w:r w:rsidRPr="00C07B2E">
              <w:rPr>
                <w:rFonts w:eastAsia="SimSun"/>
              </w:rPr>
              <w:t>С +3 дня по +4 день</w:t>
            </w:r>
          </w:p>
        </w:tc>
        <w:tc>
          <w:tcPr>
            <w:tcW w:w="2268" w:type="dxa"/>
            <w:vAlign w:val="center"/>
          </w:tcPr>
          <w:p w14:paraId="3AFED5E3" w14:textId="77777777" w:rsidR="002F2FF7" w:rsidRPr="00C07B2E" w:rsidRDefault="002F2FF7" w:rsidP="00E00201">
            <w:pPr>
              <w:rPr>
                <w:rFonts w:eastAsia="SimSun"/>
              </w:rPr>
            </w:pPr>
            <w:r w:rsidRPr="00C07B2E">
              <w:rPr>
                <w:rFonts w:eastAsia="SimSun"/>
              </w:rPr>
              <w:t xml:space="preserve">В/в, в течение 2 ч  </w:t>
            </w:r>
          </w:p>
        </w:tc>
      </w:tr>
      <w:tr w:rsidR="002F2FF7" w:rsidRPr="00C07B2E" w14:paraId="15FA9AA6" w14:textId="77777777" w:rsidTr="00E00201">
        <w:trPr>
          <w:cantSplit/>
          <w:trHeight w:val="958"/>
        </w:trPr>
        <w:tc>
          <w:tcPr>
            <w:tcW w:w="993" w:type="dxa"/>
            <w:vMerge/>
            <w:textDirection w:val="btLr"/>
            <w:vAlign w:val="center"/>
          </w:tcPr>
          <w:p w14:paraId="4D3909BC" w14:textId="77777777" w:rsidR="002F2FF7" w:rsidRPr="00C07B2E" w:rsidRDefault="002F2FF7" w:rsidP="00E00201">
            <w:pPr>
              <w:rPr>
                <w:rFonts w:eastAsia="SimSun"/>
              </w:rPr>
            </w:pPr>
          </w:p>
        </w:tc>
        <w:tc>
          <w:tcPr>
            <w:tcW w:w="1809" w:type="dxa"/>
            <w:vAlign w:val="center"/>
          </w:tcPr>
          <w:p w14:paraId="20375E2C" w14:textId="77777777" w:rsidR="002F2FF7" w:rsidRPr="00C07B2E" w:rsidRDefault="002F2FF7" w:rsidP="00E00201">
            <w:pPr>
              <w:rPr>
                <w:rFonts w:eastAsia="SimSun"/>
              </w:rPr>
            </w:pPr>
            <w:r w:rsidRPr="00C07B2E">
              <w:rPr>
                <w:rFonts w:eastAsia="SimSun"/>
              </w:rPr>
              <w:t xml:space="preserve">Такролимус </w:t>
            </w:r>
          </w:p>
        </w:tc>
        <w:tc>
          <w:tcPr>
            <w:tcW w:w="1417" w:type="dxa"/>
            <w:vAlign w:val="center"/>
          </w:tcPr>
          <w:p w14:paraId="07246E8B" w14:textId="77777777" w:rsidR="002F2FF7" w:rsidRPr="00C07B2E" w:rsidRDefault="002F2FF7" w:rsidP="00E00201">
            <w:pPr>
              <w:rPr>
                <w:rFonts w:eastAsia="SimSun"/>
              </w:rPr>
            </w:pPr>
            <w:r w:rsidRPr="00C07B2E">
              <w:rPr>
                <w:rFonts w:eastAsia="SimSun"/>
              </w:rPr>
              <w:t>0,03 мг/кг</w:t>
            </w:r>
          </w:p>
        </w:tc>
        <w:tc>
          <w:tcPr>
            <w:tcW w:w="1418" w:type="dxa"/>
            <w:vAlign w:val="center"/>
          </w:tcPr>
          <w:p w14:paraId="1BB17296" w14:textId="77777777" w:rsidR="002F2FF7" w:rsidRPr="00C07B2E" w:rsidRDefault="002F2FF7" w:rsidP="00E00201">
            <w:pPr>
              <w:rPr>
                <w:rFonts w:eastAsia="SimSun"/>
              </w:rPr>
            </w:pPr>
            <w:r w:rsidRPr="00C07B2E">
              <w:rPr>
                <w:rFonts w:eastAsia="SimSun"/>
                <w:lang w:val="en-US"/>
              </w:rPr>
              <w:t>–</w:t>
            </w:r>
          </w:p>
        </w:tc>
        <w:tc>
          <w:tcPr>
            <w:tcW w:w="1701" w:type="dxa"/>
            <w:vAlign w:val="center"/>
          </w:tcPr>
          <w:p w14:paraId="01859ECA" w14:textId="77777777" w:rsidR="002F2FF7" w:rsidRPr="00C07B2E" w:rsidRDefault="002F2FF7" w:rsidP="00E00201">
            <w:pPr>
              <w:rPr>
                <w:rFonts w:eastAsia="SimSun"/>
              </w:rPr>
            </w:pPr>
            <w:r w:rsidRPr="00C07B2E">
              <w:rPr>
                <w:rFonts w:eastAsia="SimSun"/>
              </w:rPr>
              <w:t xml:space="preserve">С +5 дня длительно </w:t>
            </w:r>
          </w:p>
        </w:tc>
        <w:tc>
          <w:tcPr>
            <w:tcW w:w="2268" w:type="dxa"/>
            <w:vAlign w:val="center"/>
          </w:tcPr>
          <w:p w14:paraId="7E296AFE" w14:textId="77777777" w:rsidR="002F2FF7" w:rsidRPr="000F445E" w:rsidRDefault="002F2FF7" w:rsidP="00E00201">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41DA0FD2" w14:textId="77777777" w:rsidTr="00E00201">
        <w:trPr>
          <w:cantSplit/>
          <w:trHeight w:val="986"/>
        </w:trPr>
        <w:tc>
          <w:tcPr>
            <w:tcW w:w="993" w:type="dxa"/>
            <w:vMerge/>
            <w:textDirection w:val="btLr"/>
            <w:vAlign w:val="center"/>
          </w:tcPr>
          <w:p w14:paraId="4A0B816F" w14:textId="77777777" w:rsidR="002F2FF7" w:rsidRPr="000F445E" w:rsidRDefault="002F2FF7" w:rsidP="00E00201">
            <w:pPr>
              <w:rPr>
                <w:rFonts w:eastAsia="SimSun"/>
              </w:rPr>
            </w:pPr>
          </w:p>
        </w:tc>
        <w:tc>
          <w:tcPr>
            <w:tcW w:w="1809" w:type="dxa"/>
            <w:vAlign w:val="center"/>
          </w:tcPr>
          <w:p w14:paraId="367162D4"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36E9413F" w14:textId="77777777" w:rsidR="002F2FF7" w:rsidRPr="00C07B2E" w:rsidRDefault="002F2FF7" w:rsidP="00E00201">
            <w:pPr>
              <w:rPr>
                <w:rFonts w:eastAsia="SimSun"/>
              </w:rPr>
            </w:pPr>
            <w:r w:rsidRPr="00C07B2E">
              <w:rPr>
                <w:rFonts w:eastAsia="SimSun"/>
              </w:rPr>
              <w:t xml:space="preserve">30 мг/кг </w:t>
            </w:r>
          </w:p>
        </w:tc>
        <w:tc>
          <w:tcPr>
            <w:tcW w:w="1418" w:type="dxa"/>
            <w:vAlign w:val="center"/>
          </w:tcPr>
          <w:p w14:paraId="2D78ECBF" w14:textId="77777777" w:rsidR="002F2FF7" w:rsidRPr="00C07B2E" w:rsidRDefault="002F2FF7" w:rsidP="00E00201">
            <w:pPr>
              <w:rPr>
                <w:rFonts w:eastAsia="SimSun"/>
              </w:rPr>
            </w:pPr>
            <w:r w:rsidRPr="00C07B2E">
              <w:rPr>
                <w:rFonts w:eastAsia="SimSun"/>
              </w:rPr>
              <w:t>–</w:t>
            </w:r>
          </w:p>
        </w:tc>
        <w:tc>
          <w:tcPr>
            <w:tcW w:w="1701" w:type="dxa"/>
            <w:vAlign w:val="center"/>
          </w:tcPr>
          <w:p w14:paraId="131F3395" w14:textId="77777777" w:rsidR="002F2FF7" w:rsidRPr="00C07B2E" w:rsidRDefault="002F2FF7" w:rsidP="00E00201">
            <w:pPr>
              <w:rPr>
                <w:rFonts w:eastAsia="SimSun"/>
              </w:rPr>
            </w:pPr>
            <w:r w:rsidRPr="00C07B2E">
              <w:rPr>
                <w:rFonts w:eastAsia="SimSun"/>
              </w:rPr>
              <w:t xml:space="preserve">С +5 дня по +35 день </w:t>
            </w:r>
          </w:p>
        </w:tc>
        <w:tc>
          <w:tcPr>
            <w:tcW w:w="2268" w:type="dxa"/>
            <w:vAlign w:val="center"/>
          </w:tcPr>
          <w:p w14:paraId="2F0A8697" w14:textId="77777777" w:rsidR="002F2FF7" w:rsidRPr="00C07B2E" w:rsidRDefault="002F2FF7" w:rsidP="00E00201">
            <w:pPr>
              <w:rPr>
                <w:rFonts w:eastAsia="SimSun"/>
              </w:rPr>
            </w:pPr>
            <w:r w:rsidRPr="00C07B2E">
              <w:rPr>
                <w:rFonts w:eastAsia="SimSun"/>
              </w:rPr>
              <w:t>Внутрь, суммарная суточная доза разделяется на 2- 4 приема (не более 3г/сут).</w:t>
            </w:r>
          </w:p>
        </w:tc>
      </w:tr>
    </w:tbl>
    <w:p w14:paraId="659DB145" w14:textId="77777777" w:rsidR="002F2FF7" w:rsidRPr="00C07B2E" w:rsidRDefault="002F2FF7" w:rsidP="002F2FF7">
      <w:pPr>
        <w:rPr>
          <w:rFonts w:eastAsia="SimSun"/>
        </w:rPr>
      </w:pPr>
    </w:p>
    <w:p w14:paraId="6DA696EE" w14:textId="77777777" w:rsidR="002F2FF7" w:rsidRPr="00C07B2E" w:rsidRDefault="002F2FF7" w:rsidP="002F2FF7">
      <w:pPr>
        <w:rPr>
          <w:rFonts w:eastAsia="SimSun"/>
        </w:rPr>
      </w:pPr>
      <w:bookmarkStart w:id="206"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2F2FF7" w:rsidRPr="00C07B2E" w14:paraId="459E81F7" w14:textId="77777777" w:rsidTr="00E00201">
        <w:trPr>
          <w:cantSplit/>
          <w:trHeight w:val="20"/>
          <w:tblHeader/>
        </w:trPr>
        <w:tc>
          <w:tcPr>
            <w:tcW w:w="992" w:type="dxa"/>
            <w:vAlign w:val="center"/>
          </w:tcPr>
          <w:p w14:paraId="2AF913C3" w14:textId="77777777" w:rsidR="002F2FF7" w:rsidRPr="00470D3D" w:rsidRDefault="002F2FF7" w:rsidP="00E00201">
            <w:pPr>
              <w:rPr>
                <w:rFonts w:eastAsia="SimSun"/>
              </w:rPr>
            </w:pPr>
          </w:p>
        </w:tc>
        <w:tc>
          <w:tcPr>
            <w:tcW w:w="1810" w:type="dxa"/>
            <w:vAlign w:val="center"/>
          </w:tcPr>
          <w:p w14:paraId="3077D783"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009394DC"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38C26E59"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16102F8B"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05FC92F5"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34081E2D" w14:textId="77777777" w:rsidTr="00E00201">
        <w:trPr>
          <w:cantSplit/>
          <w:trHeight w:val="20"/>
        </w:trPr>
        <w:tc>
          <w:tcPr>
            <w:tcW w:w="992" w:type="dxa"/>
            <w:vMerge w:val="restart"/>
            <w:textDirection w:val="btLr"/>
            <w:vAlign w:val="center"/>
          </w:tcPr>
          <w:p w14:paraId="6CECCD13" w14:textId="77777777" w:rsidR="002F2FF7" w:rsidRPr="00C07B2E" w:rsidRDefault="002F2FF7" w:rsidP="00E00201">
            <w:pPr>
              <w:rPr>
                <w:rFonts w:eastAsia="SimSun"/>
              </w:rPr>
            </w:pPr>
            <w:r w:rsidRPr="00C07B2E">
              <w:rPr>
                <w:rFonts w:eastAsia="SimSun"/>
              </w:rPr>
              <w:t>Кондиционирование</w:t>
            </w:r>
          </w:p>
        </w:tc>
        <w:tc>
          <w:tcPr>
            <w:tcW w:w="1810" w:type="dxa"/>
            <w:vAlign w:val="center"/>
          </w:tcPr>
          <w:p w14:paraId="538444C4"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144EFE94"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5893268"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B5F93EC"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4CBAC443"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07F66508" w14:textId="77777777" w:rsidTr="00E00201">
        <w:trPr>
          <w:cantSplit/>
          <w:trHeight w:val="1207"/>
        </w:trPr>
        <w:tc>
          <w:tcPr>
            <w:tcW w:w="992" w:type="dxa"/>
            <w:vMerge/>
            <w:vAlign w:val="center"/>
          </w:tcPr>
          <w:p w14:paraId="367A640A" w14:textId="77777777" w:rsidR="002F2FF7" w:rsidRPr="00C07B2E" w:rsidRDefault="002F2FF7" w:rsidP="00E00201">
            <w:pPr>
              <w:rPr>
                <w:rFonts w:eastAsia="SimSun"/>
              </w:rPr>
            </w:pPr>
          </w:p>
        </w:tc>
        <w:tc>
          <w:tcPr>
            <w:tcW w:w="1810" w:type="dxa"/>
            <w:vAlign w:val="center"/>
          </w:tcPr>
          <w:p w14:paraId="105C963F"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4AFCB4B8"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5BADDBC5" w14:textId="77777777" w:rsidR="002F2FF7" w:rsidRPr="00C07B2E" w:rsidRDefault="002F2FF7" w:rsidP="00E00201">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7D5081B" w14:textId="77777777" w:rsidR="002F2FF7" w:rsidRPr="00C07B2E" w:rsidRDefault="002F2FF7" w:rsidP="00E00201">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02A4D119"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C07B2E" w14:paraId="71E78E27" w14:textId="77777777" w:rsidTr="00E00201">
        <w:trPr>
          <w:cantSplit/>
          <w:trHeight w:val="424"/>
        </w:trPr>
        <w:tc>
          <w:tcPr>
            <w:tcW w:w="992" w:type="dxa"/>
            <w:vMerge w:val="restart"/>
            <w:textDirection w:val="btLr"/>
            <w:vAlign w:val="center"/>
          </w:tcPr>
          <w:p w14:paraId="128E9930" w14:textId="77777777" w:rsidR="002F2FF7" w:rsidRPr="00C07B2E" w:rsidRDefault="002F2FF7" w:rsidP="00E00201">
            <w:pPr>
              <w:rPr>
                <w:rFonts w:eastAsia="SimSun"/>
              </w:rPr>
            </w:pPr>
            <w:r w:rsidRPr="00C07B2E">
              <w:rPr>
                <w:rFonts w:eastAsia="SimSun"/>
              </w:rPr>
              <w:t>Профилактика РТПХ</w:t>
            </w:r>
          </w:p>
        </w:tc>
        <w:tc>
          <w:tcPr>
            <w:tcW w:w="1810" w:type="dxa"/>
            <w:vAlign w:val="center"/>
          </w:tcPr>
          <w:p w14:paraId="0397702B" w14:textId="77777777" w:rsidR="002F2FF7" w:rsidRPr="00C07B2E" w:rsidRDefault="002F2FF7" w:rsidP="00E00201">
            <w:pPr>
              <w:rPr>
                <w:rFonts w:eastAsia="SimSun"/>
              </w:rPr>
            </w:pPr>
            <w:r w:rsidRPr="00C07B2E">
              <w:rPr>
                <w:rFonts w:eastAsia="SimSun"/>
              </w:rPr>
              <w:t>Циклофосфамид</w:t>
            </w:r>
          </w:p>
        </w:tc>
        <w:tc>
          <w:tcPr>
            <w:tcW w:w="1417" w:type="dxa"/>
            <w:vAlign w:val="center"/>
          </w:tcPr>
          <w:p w14:paraId="63B6CC84" w14:textId="77777777" w:rsidR="002F2FF7" w:rsidRPr="00C07B2E" w:rsidRDefault="002F2FF7" w:rsidP="00E00201">
            <w:pPr>
              <w:rPr>
                <w:rFonts w:eastAsia="SimSun"/>
              </w:rPr>
            </w:pPr>
            <w:r w:rsidRPr="00C07B2E">
              <w:rPr>
                <w:rFonts w:eastAsia="SimSun"/>
              </w:rPr>
              <w:t>50 мг/кг</w:t>
            </w:r>
          </w:p>
        </w:tc>
        <w:tc>
          <w:tcPr>
            <w:tcW w:w="1418" w:type="dxa"/>
            <w:vAlign w:val="center"/>
          </w:tcPr>
          <w:p w14:paraId="76D0D08F"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43DDF5FC" w14:textId="77777777" w:rsidR="002F2FF7" w:rsidRPr="00C07B2E" w:rsidRDefault="002F2FF7" w:rsidP="00E00201">
            <w:pPr>
              <w:rPr>
                <w:rFonts w:eastAsia="SimSun"/>
              </w:rPr>
            </w:pPr>
            <w:r w:rsidRPr="00C07B2E">
              <w:rPr>
                <w:rFonts w:eastAsia="SimSun"/>
              </w:rPr>
              <w:t>В +3 день  и +5 день</w:t>
            </w:r>
          </w:p>
        </w:tc>
        <w:tc>
          <w:tcPr>
            <w:tcW w:w="2268" w:type="dxa"/>
            <w:vAlign w:val="center"/>
          </w:tcPr>
          <w:p w14:paraId="35329E16" w14:textId="77777777" w:rsidR="002F2FF7" w:rsidRPr="00C07B2E" w:rsidRDefault="002F2FF7" w:rsidP="00E00201">
            <w:pPr>
              <w:rPr>
                <w:rFonts w:eastAsia="SimSun"/>
              </w:rPr>
            </w:pPr>
            <w:r w:rsidRPr="00C07B2E">
              <w:rPr>
                <w:rFonts w:eastAsia="SimSun"/>
              </w:rPr>
              <w:t xml:space="preserve">В/в, в течение 2 ч  </w:t>
            </w:r>
          </w:p>
        </w:tc>
      </w:tr>
      <w:tr w:rsidR="002F2FF7" w:rsidRPr="00C07B2E" w14:paraId="0CE19468" w14:textId="77777777" w:rsidTr="00E00201">
        <w:trPr>
          <w:cantSplit/>
          <w:trHeight w:val="958"/>
        </w:trPr>
        <w:tc>
          <w:tcPr>
            <w:tcW w:w="992" w:type="dxa"/>
            <w:vMerge/>
            <w:textDirection w:val="btLr"/>
            <w:vAlign w:val="center"/>
          </w:tcPr>
          <w:p w14:paraId="5B45580A" w14:textId="77777777" w:rsidR="002F2FF7" w:rsidRPr="00C07B2E" w:rsidRDefault="002F2FF7" w:rsidP="00E00201">
            <w:pPr>
              <w:rPr>
                <w:rFonts w:eastAsia="SimSun"/>
              </w:rPr>
            </w:pPr>
          </w:p>
        </w:tc>
        <w:tc>
          <w:tcPr>
            <w:tcW w:w="1810" w:type="dxa"/>
            <w:vAlign w:val="center"/>
          </w:tcPr>
          <w:p w14:paraId="0E4F6ACD"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17C0F4EB" w14:textId="77777777" w:rsidR="002F2FF7" w:rsidRPr="00C07B2E" w:rsidRDefault="002F2FF7" w:rsidP="00E00201">
            <w:pPr>
              <w:rPr>
                <w:rFonts w:eastAsia="SimSun"/>
              </w:rPr>
            </w:pPr>
            <w:r w:rsidRPr="00C07B2E">
              <w:rPr>
                <w:rFonts w:eastAsia="SimSun"/>
              </w:rPr>
              <w:t xml:space="preserve">30 мг/кг </w:t>
            </w:r>
          </w:p>
        </w:tc>
        <w:tc>
          <w:tcPr>
            <w:tcW w:w="1418" w:type="dxa"/>
            <w:vAlign w:val="center"/>
          </w:tcPr>
          <w:p w14:paraId="6080A8EC" w14:textId="77777777" w:rsidR="002F2FF7" w:rsidRPr="00C07B2E" w:rsidRDefault="002F2FF7" w:rsidP="00E00201">
            <w:pPr>
              <w:rPr>
                <w:rFonts w:eastAsia="SimSun"/>
              </w:rPr>
            </w:pPr>
            <w:r w:rsidRPr="00C07B2E">
              <w:rPr>
                <w:rFonts w:eastAsia="SimSun"/>
              </w:rPr>
              <w:t>–</w:t>
            </w:r>
          </w:p>
        </w:tc>
        <w:tc>
          <w:tcPr>
            <w:tcW w:w="1701" w:type="dxa"/>
            <w:vAlign w:val="center"/>
          </w:tcPr>
          <w:p w14:paraId="42DD3F80" w14:textId="77777777" w:rsidR="002F2FF7" w:rsidRPr="00C07B2E" w:rsidRDefault="002F2FF7" w:rsidP="00E00201">
            <w:pPr>
              <w:rPr>
                <w:rFonts w:eastAsia="SimSun"/>
              </w:rPr>
            </w:pPr>
            <w:r w:rsidRPr="00C07B2E">
              <w:rPr>
                <w:rFonts w:eastAsia="SimSun"/>
              </w:rPr>
              <w:t xml:space="preserve">С +1 дня по +28 день </w:t>
            </w:r>
          </w:p>
        </w:tc>
        <w:tc>
          <w:tcPr>
            <w:tcW w:w="2268" w:type="dxa"/>
            <w:vAlign w:val="center"/>
          </w:tcPr>
          <w:p w14:paraId="3CD9DC34" w14:textId="77777777" w:rsidR="002F2FF7" w:rsidRPr="00C07B2E" w:rsidRDefault="002F2FF7" w:rsidP="00E00201">
            <w:pPr>
              <w:rPr>
                <w:rFonts w:eastAsia="SimSun"/>
              </w:rPr>
            </w:pPr>
            <w:r w:rsidRPr="00C07B2E">
              <w:rPr>
                <w:rFonts w:eastAsia="SimSun"/>
              </w:rPr>
              <w:t>Внутрь, суммарная суточная доза разделяется на 2- 4 приема (не более 3г/сут).</w:t>
            </w:r>
          </w:p>
        </w:tc>
      </w:tr>
      <w:tr w:rsidR="002F2FF7" w:rsidRPr="000F445E" w14:paraId="329ADAFB" w14:textId="77777777" w:rsidTr="00E00201">
        <w:trPr>
          <w:cantSplit/>
          <w:trHeight w:val="958"/>
        </w:trPr>
        <w:tc>
          <w:tcPr>
            <w:tcW w:w="992" w:type="dxa"/>
            <w:vMerge/>
            <w:textDirection w:val="btLr"/>
            <w:vAlign w:val="center"/>
          </w:tcPr>
          <w:p w14:paraId="45070145" w14:textId="77777777" w:rsidR="002F2FF7" w:rsidRPr="00C07B2E" w:rsidRDefault="002F2FF7" w:rsidP="00E00201">
            <w:pPr>
              <w:rPr>
                <w:rFonts w:eastAsia="SimSun"/>
              </w:rPr>
            </w:pPr>
          </w:p>
        </w:tc>
        <w:tc>
          <w:tcPr>
            <w:tcW w:w="1810" w:type="dxa"/>
            <w:vAlign w:val="center"/>
          </w:tcPr>
          <w:p w14:paraId="38C88357" w14:textId="77777777" w:rsidR="002F2FF7" w:rsidRPr="00C07B2E" w:rsidRDefault="002F2FF7" w:rsidP="00E00201">
            <w:pPr>
              <w:rPr>
                <w:rFonts w:eastAsia="SimSun"/>
              </w:rPr>
            </w:pPr>
            <w:r w:rsidRPr="00C07B2E">
              <w:rPr>
                <w:rFonts w:eastAsia="SimSun"/>
              </w:rPr>
              <w:t>Циклоспорин А</w:t>
            </w:r>
          </w:p>
        </w:tc>
        <w:tc>
          <w:tcPr>
            <w:tcW w:w="1417" w:type="dxa"/>
            <w:vAlign w:val="center"/>
          </w:tcPr>
          <w:p w14:paraId="7F63812F" w14:textId="77777777" w:rsidR="002F2FF7" w:rsidRPr="00C07B2E" w:rsidRDefault="002F2FF7" w:rsidP="00E00201">
            <w:pPr>
              <w:rPr>
                <w:rFonts w:eastAsia="SimSun"/>
              </w:rPr>
            </w:pPr>
            <w:r w:rsidRPr="00C07B2E">
              <w:rPr>
                <w:rFonts w:eastAsia="SimSun"/>
              </w:rPr>
              <w:t>3 мг/кг</w:t>
            </w:r>
          </w:p>
        </w:tc>
        <w:tc>
          <w:tcPr>
            <w:tcW w:w="1418" w:type="dxa"/>
            <w:vAlign w:val="center"/>
          </w:tcPr>
          <w:p w14:paraId="275FED73" w14:textId="77777777" w:rsidR="002F2FF7" w:rsidRPr="00C07B2E" w:rsidRDefault="002F2FF7" w:rsidP="00E00201">
            <w:pPr>
              <w:rPr>
                <w:rFonts w:eastAsia="SimSun"/>
              </w:rPr>
            </w:pPr>
            <w:r w:rsidRPr="00C07B2E">
              <w:rPr>
                <w:rFonts w:eastAsia="SimSun"/>
              </w:rPr>
              <w:t>-</w:t>
            </w:r>
          </w:p>
        </w:tc>
        <w:tc>
          <w:tcPr>
            <w:tcW w:w="1701" w:type="dxa"/>
            <w:vAlign w:val="center"/>
          </w:tcPr>
          <w:p w14:paraId="2625148B" w14:textId="77777777" w:rsidR="002F2FF7" w:rsidRPr="00C07B2E" w:rsidRDefault="002F2FF7" w:rsidP="00E00201">
            <w:pPr>
              <w:rPr>
                <w:rFonts w:eastAsia="SimSun"/>
              </w:rPr>
            </w:pPr>
            <w:r w:rsidRPr="00C07B2E">
              <w:rPr>
                <w:rFonts w:eastAsia="SimSun"/>
              </w:rPr>
              <w:t xml:space="preserve">С -1 дня по +100 день </w:t>
            </w:r>
          </w:p>
        </w:tc>
        <w:tc>
          <w:tcPr>
            <w:tcW w:w="2268" w:type="dxa"/>
            <w:vAlign w:val="center"/>
          </w:tcPr>
          <w:p w14:paraId="7791E213" w14:textId="77777777" w:rsidR="002F2FF7" w:rsidRPr="000F445E" w:rsidRDefault="002F2FF7" w:rsidP="00E00201">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79CF8E32" w14:textId="77777777" w:rsidR="002F2FF7" w:rsidRPr="00C07B2E" w:rsidRDefault="002F2FF7" w:rsidP="002F2FF7">
      <w:pPr>
        <w:rPr>
          <w:rFonts w:eastAsia="SimSun"/>
        </w:rPr>
      </w:pPr>
    </w:p>
    <w:p w14:paraId="2A8F0B27" w14:textId="77777777" w:rsidR="002F2FF7" w:rsidRPr="00C07B2E" w:rsidRDefault="002F2FF7" w:rsidP="002F2FF7">
      <w:pPr>
        <w:rPr>
          <w:rFonts w:eastAsia="SimSun"/>
        </w:rPr>
      </w:pPr>
      <w:bookmarkStart w:id="207"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0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2F2FF7" w:rsidRPr="00C07B2E" w14:paraId="2EBA15C7" w14:textId="77777777" w:rsidTr="00E00201">
        <w:trPr>
          <w:cantSplit/>
          <w:trHeight w:val="20"/>
          <w:tblHeader/>
        </w:trPr>
        <w:tc>
          <w:tcPr>
            <w:tcW w:w="993" w:type="dxa"/>
            <w:vAlign w:val="center"/>
          </w:tcPr>
          <w:p w14:paraId="4CAB9BBA" w14:textId="77777777" w:rsidR="002F2FF7" w:rsidRPr="00C07B2E" w:rsidRDefault="002F2FF7" w:rsidP="00E00201">
            <w:pPr>
              <w:rPr>
                <w:rFonts w:eastAsia="SimSun"/>
              </w:rPr>
            </w:pPr>
          </w:p>
        </w:tc>
        <w:tc>
          <w:tcPr>
            <w:tcW w:w="1809" w:type="dxa"/>
            <w:vAlign w:val="center"/>
          </w:tcPr>
          <w:p w14:paraId="6E821020"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0EB18880"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4BCE4721"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438B9268"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5C7C7C51"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1548BA25" w14:textId="77777777" w:rsidTr="00E00201">
        <w:trPr>
          <w:cantSplit/>
          <w:trHeight w:val="20"/>
        </w:trPr>
        <w:tc>
          <w:tcPr>
            <w:tcW w:w="993" w:type="dxa"/>
            <w:vMerge w:val="restart"/>
            <w:textDirection w:val="btLr"/>
            <w:vAlign w:val="center"/>
          </w:tcPr>
          <w:p w14:paraId="33E251C7" w14:textId="77777777" w:rsidR="002F2FF7" w:rsidRPr="00C07B2E" w:rsidRDefault="002F2FF7" w:rsidP="00E00201">
            <w:pPr>
              <w:rPr>
                <w:rFonts w:eastAsia="SimSun"/>
              </w:rPr>
            </w:pPr>
            <w:r w:rsidRPr="00C07B2E">
              <w:rPr>
                <w:rFonts w:eastAsia="SimSun"/>
              </w:rPr>
              <w:t>Кондиционирование</w:t>
            </w:r>
          </w:p>
        </w:tc>
        <w:tc>
          <w:tcPr>
            <w:tcW w:w="1809" w:type="dxa"/>
            <w:vAlign w:val="center"/>
          </w:tcPr>
          <w:p w14:paraId="0C681B02"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10E0DBCB" w14:textId="77777777" w:rsidR="002F2FF7" w:rsidRPr="00C07B2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D5CB9D7" w14:textId="77777777" w:rsidR="002F2FF7" w:rsidRPr="00C07B2E" w:rsidRDefault="002F2FF7" w:rsidP="00E00201">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9521E56"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2E6289AF" w14:textId="77777777" w:rsidR="002F2FF7" w:rsidRPr="00C07B2E" w:rsidRDefault="002F2FF7" w:rsidP="00E00201">
            <w:pPr>
              <w:rPr>
                <w:rFonts w:eastAsia="SimSun"/>
              </w:rPr>
            </w:pPr>
            <w:r w:rsidRPr="00C07B2E">
              <w:rPr>
                <w:rFonts w:eastAsia="SimSun"/>
              </w:rPr>
              <w:t>В/в, в течение 30 - 60 мин</w:t>
            </w:r>
          </w:p>
        </w:tc>
      </w:tr>
      <w:tr w:rsidR="002F2FF7" w:rsidRPr="00C07B2E" w14:paraId="4DF5BF2B" w14:textId="77777777" w:rsidTr="00E00201">
        <w:trPr>
          <w:cantSplit/>
          <w:trHeight w:val="1207"/>
        </w:trPr>
        <w:tc>
          <w:tcPr>
            <w:tcW w:w="993" w:type="dxa"/>
            <w:vMerge/>
            <w:vAlign w:val="center"/>
          </w:tcPr>
          <w:p w14:paraId="2219E06E" w14:textId="77777777" w:rsidR="002F2FF7" w:rsidRPr="00C07B2E" w:rsidRDefault="002F2FF7" w:rsidP="00E00201">
            <w:pPr>
              <w:rPr>
                <w:rFonts w:eastAsia="SimSun"/>
              </w:rPr>
            </w:pPr>
          </w:p>
        </w:tc>
        <w:tc>
          <w:tcPr>
            <w:tcW w:w="1809" w:type="dxa"/>
            <w:vAlign w:val="center"/>
          </w:tcPr>
          <w:p w14:paraId="55C39E45" w14:textId="77777777" w:rsidR="002F2FF7" w:rsidRPr="00C07B2E" w:rsidRDefault="002F2FF7" w:rsidP="00E00201">
            <w:pPr>
              <w:rPr>
                <w:rFonts w:eastAsia="SimSun"/>
              </w:rPr>
            </w:pPr>
            <w:r w:rsidRPr="00C07B2E">
              <w:rPr>
                <w:rFonts w:eastAsia="SimSun"/>
              </w:rPr>
              <w:t>Бусульфан</w:t>
            </w:r>
          </w:p>
        </w:tc>
        <w:tc>
          <w:tcPr>
            <w:tcW w:w="1417" w:type="dxa"/>
            <w:vAlign w:val="center"/>
          </w:tcPr>
          <w:p w14:paraId="4C9BB3C1" w14:textId="77777777" w:rsidR="002F2FF7" w:rsidRPr="00C07B2E" w:rsidRDefault="002F2FF7" w:rsidP="00E00201">
            <w:pPr>
              <w:rPr>
                <w:rFonts w:eastAsia="SimSun"/>
              </w:rPr>
            </w:pPr>
            <w:r w:rsidRPr="00C07B2E">
              <w:rPr>
                <w:rFonts w:eastAsia="SimSun"/>
              </w:rPr>
              <w:t xml:space="preserve">4 мг/кг </w:t>
            </w:r>
          </w:p>
        </w:tc>
        <w:tc>
          <w:tcPr>
            <w:tcW w:w="1418" w:type="dxa"/>
            <w:vAlign w:val="center"/>
          </w:tcPr>
          <w:p w14:paraId="0C4BC22B" w14:textId="77777777" w:rsidR="002F2FF7" w:rsidRPr="00C07B2E" w:rsidRDefault="002F2FF7" w:rsidP="00E00201">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16490EF" w14:textId="77777777" w:rsidR="002F2FF7" w:rsidRPr="00C07B2E" w:rsidRDefault="002F2FF7" w:rsidP="00E00201">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A190C33" w14:textId="77777777" w:rsidR="002F2FF7" w:rsidRPr="00C07B2E" w:rsidRDefault="002F2FF7" w:rsidP="00E00201">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0F445E" w14:paraId="6E90363B" w14:textId="77777777" w:rsidTr="00E00201">
        <w:trPr>
          <w:cantSplit/>
          <w:trHeight w:val="1498"/>
        </w:trPr>
        <w:tc>
          <w:tcPr>
            <w:tcW w:w="993" w:type="dxa"/>
            <w:vMerge w:val="restart"/>
            <w:textDirection w:val="btLr"/>
            <w:vAlign w:val="center"/>
          </w:tcPr>
          <w:p w14:paraId="67B3A8C3" w14:textId="77777777" w:rsidR="002F2FF7" w:rsidRPr="00C07B2E" w:rsidRDefault="002F2FF7" w:rsidP="00E00201">
            <w:pPr>
              <w:rPr>
                <w:rFonts w:eastAsia="SimSun"/>
              </w:rPr>
            </w:pPr>
            <w:r w:rsidRPr="00C07B2E">
              <w:rPr>
                <w:rFonts w:eastAsia="SimSun"/>
              </w:rPr>
              <w:lastRenderedPageBreak/>
              <w:t>Профилактика РТПХ</w:t>
            </w:r>
          </w:p>
        </w:tc>
        <w:tc>
          <w:tcPr>
            <w:tcW w:w="1809" w:type="dxa"/>
            <w:vAlign w:val="center"/>
          </w:tcPr>
          <w:p w14:paraId="725E405D" w14:textId="77777777" w:rsidR="002F2FF7" w:rsidRPr="00C07B2E" w:rsidRDefault="002F2FF7" w:rsidP="00E00201">
            <w:pPr>
              <w:rPr>
                <w:rFonts w:eastAsia="SimSun"/>
              </w:rPr>
            </w:pPr>
            <w:r w:rsidRPr="00C07B2E">
              <w:rPr>
                <w:rFonts w:eastAsia="SimSun"/>
              </w:rPr>
              <w:t xml:space="preserve">Такролимус </w:t>
            </w:r>
          </w:p>
        </w:tc>
        <w:tc>
          <w:tcPr>
            <w:tcW w:w="1417" w:type="dxa"/>
            <w:vAlign w:val="center"/>
          </w:tcPr>
          <w:p w14:paraId="24D835D5" w14:textId="77777777" w:rsidR="002F2FF7" w:rsidRPr="00C07B2E" w:rsidRDefault="002F2FF7" w:rsidP="00E00201">
            <w:pPr>
              <w:rPr>
                <w:rFonts w:eastAsia="SimSun"/>
              </w:rPr>
            </w:pPr>
            <w:r w:rsidRPr="00C07B2E">
              <w:rPr>
                <w:rFonts w:eastAsia="SimSun"/>
              </w:rPr>
              <w:t>0,03 мг/кг</w:t>
            </w:r>
          </w:p>
        </w:tc>
        <w:tc>
          <w:tcPr>
            <w:tcW w:w="1418" w:type="dxa"/>
            <w:vAlign w:val="center"/>
          </w:tcPr>
          <w:p w14:paraId="15960493" w14:textId="77777777" w:rsidR="002F2FF7" w:rsidRPr="00C07B2E" w:rsidRDefault="002F2FF7" w:rsidP="00E00201">
            <w:pPr>
              <w:rPr>
                <w:rFonts w:eastAsia="SimSun"/>
              </w:rPr>
            </w:pPr>
            <w:r w:rsidRPr="00C07B2E">
              <w:rPr>
                <w:rFonts w:eastAsia="SimSun"/>
              </w:rPr>
              <w:t>–</w:t>
            </w:r>
          </w:p>
        </w:tc>
        <w:tc>
          <w:tcPr>
            <w:tcW w:w="1701" w:type="dxa"/>
            <w:vAlign w:val="center"/>
          </w:tcPr>
          <w:p w14:paraId="373A26DD" w14:textId="77777777" w:rsidR="002F2FF7" w:rsidRPr="00C07B2E" w:rsidRDefault="002F2FF7" w:rsidP="00E00201">
            <w:pPr>
              <w:rPr>
                <w:rFonts w:eastAsia="SimSun"/>
              </w:rPr>
            </w:pPr>
            <w:r w:rsidRPr="00C07B2E">
              <w:rPr>
                <w:rFonts w:eastAsia="SimSun"/>
              </w:rPr>
              <w:t xml:space="preserve">С +5 дня длительно </w:t>
            </w:r>
          </w:p>
        </w:tc>
        <w:tc>
          <w:tcPr>
            <w:tcW w:w="2268" w:type="dxa"/>
            <w:vAlign w:val="center"/>
          </w:tcPr>
          <w:p w14:paraId="4CF1AD3F" w14:textId="77777777" w:rsidR="002F2FF7" w:rsidRPr="000F445E" w:rsidRDefault="002F2FF7" w:rsidP="00E00201">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2F2FF7" w:rsidRPr="00C07B2E" w14:paraId="3098E66A" w14:textId="77777777" w:rsidTr="00E00201">
        <w:trPr>
          <w:cantSplit/>
          <w:trHeight w:val="805"/>
        </w:trPr>
        <w:tc>
          <w:tcPr>
            <w:tcW w:w="993" w:type="dxa"/>
            <w:vMerge/>
            <w:textDirection w:val="btLr"/>
            <w:vAlign w:val="center"/>
          </w:tcPr>
          <w:p w14:paraId="2D7D684D" w14:textId="77777777" w:rsidR="002F2FF7" w:rsidRPr="000F445E" w:rsidRDefault="002F2FF7" w:rsidP="00E00201">
            <w:pPr>
              <w:rPr>
                <w:rFonts w:eastAsia="SimSun"/>
              </w:rPr>
            </w:pPr>
          </w:p>
        </w:tc>
        <w:tc>
          <w:tcPr>
            <w:tcW w:w="1809" w:type="dxa"/>
            <w:vAlign w:val="center"/>
          </w:tcPr>
          <w:p w14:paraId="3F1716FB"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73D9802F" w14:textId="77777777" w:rsidR="002F2FF7" w:rsidRPr="00C07B2E" w:rsidRDefault="002F2FF7" w:rsidP="00E00201">
            <w:pPr>
              <w:rPr>
                <w:rFonts w:eastAsia="SimSun"/>
              </w:rPr>
            </w:pPr>
            <w:r w:rsidRPr="00C07B2E">
              <w:rPr>
                <w:rFonts w:eastAsia="SimSun"/>
              </w:rPr>
              <w:t xml:space="preserve">30 мг/кг </w:t>
            </w:r>
          </w:p>
        </w:tc>
        <w:tc>
          <w:tcPr>
            <w:tcW w:w="1418" w:type="dxa"/>
            <w:vAlign w:val="center"/>
          </w:tcPr>
          <w:p w14:paraId="7A178594" w14:textId="77777777" w:rsidR="002F2FF7" w:rsidRPr="00C07B2E" w:rsidRDefault="002F2FF7" w:rsidP="00E00201">
            <w:pPr>
              <w:rPr>
                <w:rFonts w:eastAsia="SimSun"/>
              </w:rPr>
            </w:pPr>
            <w:r w:rsidRPr="00C07B2E">
              <w:rPr>
                <w:rFonts w:eastAsia="SimSun"/>
              </w:rPr>
              <w:t>–</w:t>
            </w:r>
          </w:p>
        </w:tc>
        <w:tc>
          <w:tcPr>
            <w:tcW w:w="1701" w:type="dxa"/>
            <w:vAlign w:val="center"/>
          </w:tcPr>
          <w:p w14:paraId="736C7E5E" w14:textId="77777777" w:rsidR="002F2FF7" w:rsidRPr="00C07B2E" w:rsidRDefault="002F2FF7" w:rsidP="00E00201">
            <w:pPr>
              <w:rPr>
                <w:rFonts w:eastAsia="SimSun"/>
              </w:rPr>
            </w:pPr>
            <w:r w:rsidRPr="00C07B2E">
              <w:rPr>
                <w:rFonts w:eastAsia="SimSun"/>
              </w:rPr>
              <w:t xml:space="preserve">С +5 дня по +35 день </w:t>
            </w:r>
          </w:p>
        </w:tc>
        <w:tc>
          <w:tcPr>
            <w:tcW w:w="2268" w:type="dxa"/>
            <w:vAlign w:val="center"/>
          </w:tcPr>
          <w:p w14:paraId="2438C2E1" w14:textId="77777777" w:rsidR="002F2FF7" w:rsidRPr="000F445E" w:rsidRDefault="002F2FF7" w:rsidP="00E00201">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74CC3E95" w14:textId="77777777" w:rsidR="002F2FF7" w:rsidRPr="00C07B2E" w:rsidRDefault="002F2FF7" w:rsidP="002F2FF7">
      <w:pPr>
        <w:rPr>
          <w:rFonts w:eastAsia="SimSun"/>
        </w:rPr>
      </w:pPr>
    </w:p>
    <w:p w14:paraId="5A89BE4F" w14:textId="77777777" w:rsidR="002F2FF7" w:rsidRPr="00C07B2E" w:rsidRDefault="002F2FF7" w:rsidP="002F2FF7">
      <w:pPr>
        <w:rPr>
          <w:rFonts w:eastAsia="SimSun"/>
        </w:rPr>
      </w:pPr>
      <w:bookmarkStart w:id="208"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0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2F2FF7" w:rsidRPr="00C07B2E" w14:paraId="6B4D704A" w14:textId="77777777" w:rsidTr="00E00201">
        <w:trPr>
          <w:cantSplit/>
          <w:trHeight w:val="20"/>
          <w:tblHeader/>
        </w:trPr>
        <w:tc>
          <w:tcPr>
            <w:tcW w:w="1101" w:type="dxa"/>
            <w:vAlign w:val="center"/>
          </w:tcPr>
          <w:p w14:paraId="7156B0FE" w14:textId="77777777" w:rsidR="002F2FF7" w:rsidRPr="00470D3D" w:rsidRDefault="002F2FF7" w:rsidP="00E00201">
            <w:pPr>
              <w:rPr>
                <w:rFonts w:eastAsia="SimSun"/>
              </w:rPr>
            </w:pPr>
          </w:p>
        </w:tc>
        <w:tc>
          <w:tcPr>
            <w:tcW w:w="1701" w:type="dxa"/>
            <w:vAlign w:val="center"/>
          </w:tcPr>
          <w:p w14:paraId="25D0E760" w14:textId="77777777" w:rsidR="002F2FF7" w:rsidRPr="00C07B2E" w:rsidRDefault="002F2FF7" w:rsidP="00E00201">
            <w:pPr>
              <w:rPr>
                <w:rFonts w:eastAsia="SimSun"/>
              </w:rPr>
            </w:pPr>
            <w:r w:rsidRPr="00C07B2E">
              <w:rPr>
                <w:rFonts w:eastAsia="SimSun"/>
              </w:rPr>
              <w:t>Препарат</w:t>
            </w:r>
          </w:p>
        </w:tc>
        <w:tc>
          <w:tcPr>
            <w:tcW w:w="1417" w:type="dxa"/>
            <w:vAlign w:val="center"/>
          </w:tcPr>
          <w:p w14:paraId="5A492551" w14:textId="77777777" w:rsidR="002F2FF7" w:rsidRPr="00C07B2E" w:rsidRDefault="002F2FF7" w:rsidP="00E00201">
            <w:pPr>
              <w:rPr>
                <w:rFonts w:eastAsia="SimSun"/>
              </w:rPr>
            </w:pPr>
            <w:r w:rsidRPr="00C07B2E">
              <w:rPr>
                <w:rFonts w:eastAsia="SimSun"/>
              </w:rPr>
              <w:t>Суточная доза</w:t>
            </w:r>
          </w:p>
        </w:tc>
        <w:tc>
          <w:tcPr>
            <w:tcW w:w="1418" w:type="dxa"/>
            <w:vAlign w:val="center"/>
          </w:tcPr>
          <w:p w14:paraId="43296D4A"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27529A0F"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26ECF3B0"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03141FE5" w14:textId="77777777" w:rsidTr="00E00201">
        <w:trPr>
          <w:cantSplit/>
          <w:trHeight w:val="20"/>
        </w:trPr>
        <w:tc>
          <w:tcPr>
            <w:tcW w:w="1101" w:type="dxa"/>
            <w:vMerge w:val="restart"/>
            <w:textDirection w:val="btLr"/>
            <w:vAlign w:val="center"/>
          </w:tcPr>
          <w:p w14:paraId="14D9C06B" w14:textId="77777777" w:rsidR="002F2FF7" w:rsidRPr="00C07B2E" w:rsidRDefault="002F2FF7" w:rsidP="00E00201">
            <w:pPr>
              <w:rPr>
                <w:rFonts w:eastAsia="SimSun"/>
              </w:rPr>
            </w:pPr>
            <w:r w:rsidRPr="00C07B2E">
              <w:rPr>
                <w:rFonts w:eastAsia="SimSun"/>
              </w:rPr>
              <w:t>Кондиционирование</w:t>
            </w:r>
          </w:p>
        </w:tc>
        <w:tc>
          <w:tcPr>
            <w:tcW w:w="1701" w:type="dxa"/>
            <w:vAlign w:val="center"/>
          </w:tcPr>
          <w:p w14:paraId="00B79454" w14:textId="77777777" w:rsidR="002F2FF7" w:rsidRPr="00C07B2E" w:rsidRDefault="002F2FF7" w:rsidP="00E00201">
            <w:pPr>
              <w:rPr>
                <w:rFonts w:eastAsia="SimSun"/>
              </w:rPr>
            </w:pPr>
            <w:r w:rsidRPr="00C07B2E">
              <w:rPr>
                <w:rFonts w:eastAsia="SimSun"/>
              </w:rPr>
              <w:t xml:space="preserve">Флударабин </w:t>
            </w:r>
          </w:p>
        </w:tc>
        <w:tc>
          <w:tcPr>
            <w:tcW w:w="1417" w:type="dxa"/>
            <w:vAlign w:val="center"/>
          </w:tcPr>
          <w:p w14:paraId="1DC20A9F" w14:textId="77777777" w:rsidR="002F2FF7" w:rsidRPr="000F445E" w:rsidRDefault="002F2FF7" w:rsidP="00E00201">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81E40C4" w14:textId="77777777" w:rsidR="002F2FF7" w:rsidRPr="00C07B2E" w:rsidRDefault="002F2FF7" w:rsidP="00E00201">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7BA77DB9"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638F148C" w14:textId="77777777" w:rsidR="002F2FF7" w:rsidRPr="006A31EC" w:rsidRDefault="002F2FF7" w:rsidP="00E00201">
            <w:pPr>
              <w:rPr>
                <w:rFonts w:eastAsia="SimSun"/>
              </w:rPr>
            </w:pPr>
            <w:r w:rsidRPr="006A31EC">
              <w:rPr>
                <w:rFonts w:eastAsia="SimSun"/>
              </w:rPr>
              <w:t>В/в, в течение 30 - 60 мин</w:t>
            </w:r>
          </w:p>
        </w:tc>
      </w:tr>
      <w:tr w:rsidR="002F2FF7" w:rsidRPr="00C07B2E" w14:paraId="6B7B6FDB" w14:textId="77777777" w:rsidTr="00E00201">
        <w:trPr>
          <w:cantSplit/>
          <w:trHeight w:val="778"/>
        </w:trPr>
        <w:tc>
          <w:tcPr>
            <w:tcW w:w="1101" w:type="dxa"/>
            <w:vMerge/>
            <w:vAlign w:val="center"/>
          </w:tcPr>
          <w:p w14:paraId="36185049" w14:textId="77777777" w:rsidR="002F2FF7" w:rsidRPr="006A31EC" w:rsidRDefault="002F2FF7" w:rsidP="00E00201">
            <w:pPr>
              <w:rPr>
                <w:rFonts w:eastAsia="SimSun"/>
              </w:rPr>
            </w:pPr>
          </w:p>
        </w:tc>
        <w:tc>
          <w:tcPr>
            <w:tcW w:w="1701" w:type="dxa"/>
            <w:vAlign w:val="center"/>
          </w:tcPr>
          <w:p w14:paraId="5DCCCDEC" w14:textId="77777777" w:rsidR="002F2FF7" w:rsidRPr="00C07B2E" w:rsidRDefault="002F2FF7" w:rsidP="00E00201">
            <w:pPr>
              <w:rPr>
                <w:rFonts w:eastAsia="SimSun"/>
              </w:rPr>
            </w:pPr>
            <w:r w:rsidRPr="00C07B2E">
              <w:rPr>
                <w:rFonts w:eastAsia="SimSun"/>
              </w:rPr>
              <w:t xml:space="preserve">Треосульфан </w:t>
            </w:r>
          </w:p>
        </w:tc>
        <w:tc>
          <w:tcPr>
            <w:tcW w:w="1417" w:type="dxa"/>
            <w:vAlign w:val="center"/>
          </w:tcPr>
          <w:p w14:paraId="1504B991" w14:textId="77777777" w:rsidR="002F2FF7" w:rsidRPr="00C07B2E" w:rsidRDefault="002F2FF7" w:rsidP="00E00201">
            <w:pPr>
              <w:rPr>
                <w:rFonts w:eastAsia="SimSun"/>
              </w:rPr>
            </w:pPr>
            <w:r w:rsidRPr="00C07B2E">
              <w:rPr>
                <w:rFonts w:eastAsia="SimSun"/>
              </w:rPr>
              <w:t>14 г/кг</w:t>
            </w:r>
          </w:p>
        </w:tc>
        <w:tc>
          <w:tcPr>
            <w:tcW w:w="1418" w:type="dxa"/>
            <w:vAlign w:val="center"/>
          </w:tcPr>
          <w:p w14:paraId="714FB98D" w14:textId="77777777" w:rsidR="002F2FF7" w:rsidRPr="00C07B2E" w:rsidRDefault="002F2FF7" w:rsidP="00E00201">
            <w:pPr>
              <w:rPr>
                <w:rFonts w:eastAsia="SimSun"/>
              </w:rPr>
            </w:pPr>
            <w:r w:rsidRPr="00C07B2E">
              <w:rPr>
                <w:rFonts w:eastAsia="SimSun"/>
              </w:rPr>
              <w:t>42 г/кг</w:t>
            </w:r>
          </w:p>
        </w:tc>
        <w:tc>
          <w:tcPr>
            <w:tcW w:w="1701" w:type="dxa"/>
            <w:vAlign w:val="center"/>
          </w:tcPr>
          <w:p w14:paraId="1A8E5A2D" w14:textId="77777777" w:rsidR="002F2FF7" w:rsidRPr="00C07B2E" w:rsidRDefault="002F2FF7" w:rsidP="00E00201">
            <w:pPr>
              <w:rPr>
                <w:rFonts w:eastAsia="SimSun"/>
              </w:rPr>
            </w:pPr>
            <w:r w:rsidRPr="00C07B2E">
              <w:rPr>
                <w:rFonts w:eastAsia="SimSun"/>
              </w:rPr>
              <w:t xml:space="preserve">С -5 дня по -3 день </w:t>
            </w:r>
          </w:p>
        </w:tc>
        <w:tc>
          <w:tcPr>
            <w:tcW w:w="2268" w:type="dxa"/>
            <w:vAlign w:val="center"/>
          </w:tcPr>
          <w:p w14:paraId="62261EE0" w14:textId="77777777" w:rsidR="002F2FF7" w:rsidRPr="006A31EC" w:rsidRDefault="002F2FF7" w:rsidP="00E00201">
            <w:pPr>
              <w:rPr>
                <w:rFonts w:eastAsia="SimSun"/>
              </w:rPr>
            </w:pPr>
            <w:r w:rsidRPr="006A31EC">
              <w:rPr>
                <w:rFonts w:eastAsia="SimSun"/>
              </w:rPr>
              <w:t xml:space="preserve">В/в инфуия, в течение 2 часов </w:t>
            </w:r>
          </w:p>
        </w:tc>
      </w:tr>
      <w:tr w:rsidR="002F2FF7" w:rsidRPr="005659AA" w14:paraId="5EB30F9D" w14:textId="77777777" w:rsidTr="00E00201">
        <w:trPr>
          <w:cantSplit/>
          <w:trHeight w:val="1498"/>
        </w:trPr>
        <w:tc>
          <w:tcPr>
            <w:tcW w:w="1101" w:type="dxa"/>
            <w:vMerge w:val="restart"/>
            <w:textDirection w:val="btLr"/>
            <w:vAlign w:val="center"/>
          </w:tcPr>
          <w:p w14:paraId="797F27C1" w14:textId="77777777" w:rsidR="002F2FF7" w:rsidRPr="00C07B2E" w:rsidRDefault="002F2FF7" w:rsidP="00E00201">
            <w:pPr>
              <w:rPr>
                <w:rFonts w:eastAsia="SimSun"/>
              </w:rPr>
            </w:pPr>
            <w:r w:rsidRPr="00C07B2E">
              <w:rPr>
                <w:rFonts w:eastAsia="SimSun"/>
              </w:rPr>
              <w:lastRenderedPageBreak/>
              <w:t>Профилактика РТПХ</w:t>
            </w:r>
          </w:p>
        </w:tc>
        <w:tc>
          <w:tcPr>
            <w:tcW w:w="1701" w:type="dxa"/>
            <w:vAlign w:val="center"/>
          </w:tcPr>
          <w:p w14:paraId="1E25196A" w14:textId="77777777" w:rsidR="002F2FF7" w:rsidRPr="00C07B2E" w:rsidRDefault="002F2FF7" w:rsidP="00E00201">
            <w:pPr>
              <w:rPr>
                <w:rFonts w:eastAsia="SimSun"/>
              </w:rPr>
            </w:pPr>
            <w:r w:rsidRPr="00C07B2E">
              <w:rPr>
                <w:rFonts w:eastAsia="SimSun"/>
              </w:rPr>
              <w:t xml:space="preserve">Такролимус </w:t>
            </w:r>
          </w:p>
        </w:tc>
        <w:tc>
          <w:tcPr>
            <w:tcW w:w="1417" w:type="dxa"/>
            <w:vAlign w:val="center"/>
          </w:tcPr>
          <w:p w14:paraId="104CCC8E" w14:textId="77777777" w:rsidR="002F2FF7" w:rsidRPr="00C07B2E" w:rsidRDefault="002F2FF7" w:rsidP="00E00201">
            <w:pPr>
              <w:rPr>
                <w:rFonts w:eastAsia="SimSun"/>
              </w:rPr>
            </w:pPr>
            <w:r w:rsidRPr="00C07B2E">
              <w:rPr>
                <w:rFonts w:eastAsia="SimSun"/>
              </w:rPr>
              <w:t>0,03 мг/кг</w:t>
            </w:r>
          </w:p>
        </w:tc>
        <w:tc>
          <w:tcPr>
            <w:tcW w:w="1418" w:type="dxa"/>
            <w:vAlign w:val="center"/>
          </w:tcPr>
          <w:p w14:paraId="6D501D47" w14:textId="77777777" w:rsidR="002F2FF7" w:rsidRPr="00C07B2E" w:rsidRDefault="002F2FF7" w:rsidP="00E00201">
            <w:pPr>
              <w:rPr>
                <w:rFonts w:eastAsia="SimSun"/>
              </w:rPr>
            </w:pPr>
            <w:r w:rsidRPr="00C07B2E">
              <w:rPr>
                <w:rFonts w:eastAsia="SimSun"/>
                <w:lang w:val="en-US"/>
              </w:rPr>
              <w:t>–</w:t>
            </w:r>
          </w:p>
        </w:tc>
        <w:tc>
          <w:tcPr>
            <w:tcW w:w="1701" w:type="dxa"/>
            <w:vAlign w:val="center"/>
          </w:tcPr>
          <w:p w14:paraId="358027C0" w14:textId="77777777" w:rsidR="002F2FF7" w:rsidRPr="00C07B2E" w:rsidRDefault="002F2FF7" w:rsidP="00E00201">
            <w:pPr>
              <w:rPr>
                <w:rFonts w:eastAsia="SimSun"/>
              </w:rPr>
            </w:pPr>
            <w:r w:rsidRPr="00C07B2E">
              <w:rPr>
                <w:rFonts w:eastAsia="SimSun"/>
              </w:rPr>
              <w:t xml:space="preserve">С +5 дня длительно </w:t>
            </w:r>
          </w:p>
        </w:tc>
        <w:tc>
          <w:tcPr>
            <w:tcW w:w="2268" w:type="dxa"/>
            <w:vAlign w:val="center"/>
          </w:tcPr>
          <w:p w14:paraId="1081CD71" w14:textId="77777777" w:rsidR="002F2FF7" w:rsidRPr="005659AA" w:rsidRDefault="002F2FF7" w:rsidP="00E00201">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2F2FF7" w:rsidRPr="00C07B2E" w14:paraId="27E3B1B5" w14:textId="77777777" w:rsidTr="00E00201">
        <w:trPr>
          <w:cantSplit/>
          <w:trHeight w:val="858"/>
        </w:trPr>
        <w:tc>
          <w:tcPr>
            <w:tcW w:w="1101" w:type="dxa"/>
            <w:vMerge/>
            <w:textDirection w:val="btLr"/>
            <w:vAlign w:val="center"/>
          </w:tcPr>
          <w:p w14:paraId="166AD048" w14:textId="77777777" w:rsidR="002F2FF7" w:rsidRPr="005659AA" w:rsidRDefault="002F2FF7" w:rsidP="00E00201">
            <w:pPr>
              <w:rPr>
                <w:rFonts w:eastAsia="SimSun"/>
              </w:rPr>
            </w:pPr>
          </w:p>
        </w:tc>
        <w:tc>
          <w:tcPr>
            <w:tcW w:w="1701" w:type="dxa"/>
            <w:vAlign w:val="center"/>
          </w:tcPr>
          <w:p w14:paraId="1AC51042" w14:textId="77777777" w:rsidR="002F2FF7" w:rsidRPr="00C07B2E" w:rsidRDefault="002F2FF7" w:rsidP="00E00201">
            <w:pPr>
              <w:rPr>
                <w:rFonts w:eastAsia="SimSun"/>
              </w:rPr>
            </w:pPr>
            <w:r w:rsidRPr="00C07B2E">
              <w:rPr>
                <w:rFonts w:eastAsia="SimSun"/>
              </w:rPr>
              <w:t>Микофенолата мофетил</w:t>
            </w:r>
          </w:p>
        </w:tc>
        <w:tc>
          <w:tcPr>
            <w:tcW w:w="1417" w:type="dxa"/>
            <w:vAlign w:val="center"/>
          </w:tcPr>
          <w:p w14:paraId="150D6D00" w14:textId="77777777" w:rsidR="002F2FF7" w:rsidRPr="00C07B2E" w:rsidRDefault="002F2FF7" w:rsidP="00E00201">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3F1B553E" w14:textId="77777777" w:rsidR="002F2FF7" w:rsidRPr="00C07B2E" w:rsidRDefault="002F2FF7" w:rsidP="00E00201">
            <w:pPr>
              <w:rPr>
                <w:rFonts w:eastAsia="SimSun"/>
              </w:rPr>
            </w:pPr>
            <w:r w:rsidRPr="00C07B2E">
              <w:rPr>
                <w:rFonts w:eastAsia="SimSun"/>
              </w:rPr>
              <w:t>–</w:t>
            </w:r>
          </w:p>
        </w:tc>
        <w:tc>
          <w:tcPr>
            <w:tcW w:w="1701" w:type="dxa"/>
            <w:vAlign w:val="center"/>
          </w:tcPr>
          <w:p w14:paraId="16A206DD" w14:textId="77777777" w:rsidR="002F2FF7" w:rsidRPr="00C07B2E" w:rsidRDefault="002F2FF7" w:rsidP="00E00201">
            <w:pPr>
              <w:rPr>
                <w:rFonts w:eastAsia="SimSun"/>
              </w:rPr>
            </w:pPr>
            <w:r w:rsidRPr="00C07B2E">
              <w:rPr>
                <w:rFonts w:eastAsia="SimSun"/>
              </w:rPr>
              <w:t xml:space="preserve">С +5 дня по +35 день </w:t>
            </w:r>
          </w:p>
        </w:tc>
        <w:tc>
          <w:tcPr>
            <w:tcW w:w="2268" w:type="dxa"/>
            <w:vAlign w:val="center"/>
          </w:tcPr>
          <w:p w14:paraId="60EE0FDE" w14:textId="77777777" w:rsidR="002F2FF7" w:rsidRPr="005659AA" w:rsidRDefault="002F2FF7" w:rsidP="00E00201">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2F2FF7" w:rsidRPr="00C07B2E" w14:paraId="31552498" w14:textId="77777777" w:rsidTr="00E00201">
        <w:trPr>
          <w:cantSplit/>
          <w:trHeight w:val="472"/>
        </w:trPr>
        <w:tc>
          <w:tcPr>
            <w:tcW w:w="1101" w:type="dxa"/>
            <w:vMerge/>
            <w:textDirection w:val="btLr"/>
            <w:vAlign w:val="center"/>
          </w:tcPr>
          <w:p w14:paraId="65254278" w14:textId="77777777" w:rsidR="002F2FF7" w:rsidRPr="005659AA" w:rsidRDefault="002F2FF7" w:rsidP="00E00201">
            <w:pPr>
              <w:rPr>
                <w:rFonts w:eastAsia="SimSun"/>
              </w:rPr>
            </w:pPr>
          </w:p>
        </w:tc>
        <w:tc>
          <w:tcPr>
            <w:tcW w:w="1701" w:type="dxa"/>
            <w:vAlign w:val="center"/>
          </w:tcPr>
          <w:p w14:paraId="6173EE00" w14:textId="77777777" w:rsidR="002F2FF7" w:rsidRPr="00C07B2E" w:rsidRDefault="002F2FF7" w:rsidP="00E00201">
            <w:pPr>
              <w:rPr>
                <w:rFonts w:eastAsia="SimSun"/>
              </w:rPr>
            </w:pPr>
            <w:r w:rsidRPr="00C07B2E">
              <w:rPr>
                <w:rFonts w:eastAsia="SimSun"/>
              </w:rPr>
              <w:t xml:space="preserve">Циклофосфамид </w:t>
            </w:r>
          </w:p>
        </w:tc>
        <w:tc>
          <w:tcPr>
            <w:tcW w:w="1417" w:type="dxa"/>
            <w:vAlign w:val="center"/>
          </w:tcPr>
          <w:p w14:paraId="377E723B" w14:textId="77777777" w:rsidR="002F2FF7" w:rsidRPr="00C07B2E" w:rsidRDefault="002F2FF7" w:rsidP="00E00201">
            <w:pPr>
              <w:rPr>
                <w:rFonts w:eastAsia="SimSun"/>
              </w:rPr>
            </w:pPr>
            <w:r w:rsidRPr="00C07B2E">
              <w:rPr>
                <w:rFonts w:eastAsia="SimSun"/>
              </w:rPr>
              <w:t xml:space="preserve">50 мг/кг </w:t>
            </w:r>
          </w:p>
        </w:tc>
        <w:tc>
          <w:tcPr>
            <w:tcW w:w="1418" w:type="dxa"/>
            <w:vAlign w:val="center"/>
          </w:tcPr>
          <w:p w14:paraId="08F1216C"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259BD380" w14:textId="77777777" w:rsidR="002F2FF7" w:rsidRPr="00C07B2E" w:rsidRDefault="002F2FF7" w:rsidP="00E00201">
            <w:pPr>
              <w:rPr>
                <w:rFonts w:eastAsia="SimSun"/>
              </w:rPr>
            </w:pPr>
            <w:r w:rsidRPr="00C07B2E">
              <w:rPr>
                <w:rFonts w:eastAsia="SimSun"/>
              </w:rPr>
              <w:t>С +3 дня по +4 день</w:t>
            </w:r>
          </w:p>
        </w:tc>
        <w:tc>
          <w:tcPr>
            <w:tcW w:w="2268" w:type="dxa"/>
            <w:vAlign w:val="center"/>
          </w:tcPr>
          <w:p w14:paraId="660D8FDE" w14:textId="77777777" w:rsidR="002F2FF7" w:rsidRPr="00C07B2E" w:rsidRDefault="002F2FF7" w:rsidP="00E00201">
            <w:pPr>
              <w:rPr>
                <w:rFonts w:eastAsia="SimSun"/>
              </w:rPr>
            </w:pPr>
            <w:r w:rsidRPr="00C07B2E">
              <w:rPr>
                <w:rFonts w:eastAsia="SimSun"/>
              </w:rPr>
              <w:t xml:space="preserve">В/в, в течение 2 ч  </w:t>
            </w:r>
          </w:p>
        </w:tc>
      </w:tr>
    </w:tbl>
    <w:p w14:paraId="2A69B91B" w14:textId="77777777" w:rsidR="002F2FF7" w:rsidRPr="00C07B2E" w:rsidRDefault="002F2FF7" w:rsidP="002F2FF7">
      <w:pPr>
        <w:rPr>
          <w:rFonts w:eastAsia="SimSun"/>
        </w:rPr>
        <w:sectPr w:rsidR="002F2FF7" w:rsidRPr="00C07B2E" w:rsidSect="00E00201">
          <w:type w:val="continuous"/>
          <w:pgSz w:w="11907" w:h="16839" w:code="9"/>
          <w:pgMar w:top="1134" w:right="850" w:bottom="1134" w:left="1701" w:header="709" w:footer="567" w:gutter="0"/>
          <w:cols w:space="708"/>
          <w:docGrid w:linePitch="360"/>
        </w:sectPr>
      </w:pPr>
    </w:p>
    <w:p w14:paraId="34EF0B23" w14:textId="77777777" w:rsidR="002F2FF7" w:rsidRDefault="002F2FF7" w:rsidP="002F2FF7">
      <w:pPr>
        <w:rPr>
          <w:rFonts w:eastAsia="SimSun"/>
        </w:rPr>
      </w:pPr>
      <w:bookmarkStart w:id="209" w:name="_Toc44401156"/>
    </w:p>
    <w:bookmarkEnd w:id="209"/>
    <w:p w14:paraId="518B1EBF" w14:textId="77777777" w:rsidR="002F2FF7" w:rsidRPr="00C07B2E" w:rsidRDefault="002F2FF7" w:rsidP="002F2FF7">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612767D7" w14:textId="77777777" w:rsidR="002F2FF7" w:rsidRPr="00C07B2E" w:rsidRDefault="002F2FF7" w:rsidP="002F2FF7">
      <w:pPr>
        <w:rPr>
          <w:rFonts w:eastAsia="SimSun"/>
        </w:rPr>
        <w:sectPr w:rsidR="002F2FF7" w:rsidRPr="00C07B2E" w:rsidSect="00E00201">
          <w:footerReference w:type="default" r:id="rId11"/>
          <w:type w:val="continuous"/>
          <w:pgSz w:w="11907" w:h="16839" w:code="9"/>
          <w:pgMar w:top="1134" w:right="850" w:bottom="1134" w:left="1701" w:header="709" w:footer="567" w:gutter="0"/>
          <w:cols w:space="708"/>
          <w:docGrid w:linePitch="360"/>
        </w:sectPr>
      </w:pPr>
    </w:p>
    <w:p w14:paraId="3FC796DF" w14:textId="77777777" w:rsidR="002F2FF7" w:rsidRPr="00C07B2E" w:rsidRDefault="002F2FF7" w:rsidP="002F2FF7">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66F3B4D6"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2F2FF7" w:rsidRPr="006A31EC" w14:paraId="3219C3F1" w14:textId="77777777" w:rsidTr="00E00201">
        <w:trPr>
          <w:cantSplit/>
          <w:trHeight w:val="381"/>
        </w:trPr>
        <w:tc>
          <w:tcPr>
            <w:tcW w:w="1237" w:type="pct"/>
            <w:gridSpan w:val="4"/>
            <w:vMerge w:val="restart"/>
            <w:shd w:val="clear" w:color="auto" w:fill="auto"/>
            <w:vAlign w:val="center"/>
          </w:tcPr>
          <w:p w14:paraId="2E6D6F0D" w14:textId="77777777" w:rsidR="002F2FF7" w:rsidRPr="006A31EC" w:rsidRDefault="002F2FF7" w:rsidP="00E00201">
            <w:pPr>
              <w:rPr>
                <w:rFonts w:eastAsia="SimSun"/>
                <w:sz w:val="22"/>
              </w:rPr>
            </w:pPr>
            <w:r w:rsidRPr="006A31EC">
              <w:rPr>
                <w:rFonts w:eastAsia="SimSun"/>
                <w:sz w:val="22"/>
              </w:rPr>
              <w:t>Профилактика РТПХ</w:t>
            </w:r>
          </w:p>
        </w:tc>
        <w:tc>
          <w:tcPr>
            <w:tcW w:w="3763" w:type="pct"/>
            <w:gridSpan w:val="11"/>
          </w:tcPr>
          <w:p w14:paraId="374A227C" w14:textId="77777777" w:rsidR="002F2FF7" w:rsidRPr="006A31EC" w:rsidRDefault="002F2FF7" w:rsidP="00E00201">
            <w:pPr>
              <w:rPr>
                <w:rFonts w:eastAsia="SimSun"/>
                <w:sz w:val="22"/>
              </w:rPr>
            </w:pPr>
            <w:r w:rsidRPr="006A31EC">
              <w:rPr>
                <w:rFonts w:eastAsia="SimSun"/>
                <w:sz w:val="22"/>
              </w:rPr>
              <w:t>Режим кондиционирования</w:t>
            </w:r>
          </w:p>
        </w:tc>
      </w:tr>
      <w:tr w:rsidR="002F2FF7" w:rsidRPr="006A31EC" w14:paraId="5D81201A" w14:textId="77777777" w:rsidTr="00E00201">
        <w:trPr>
          <w:cantSplit/>
          <w:trHeight w:val="400"/>
        </w:trPr>
        <w:tc>
          <w:tcPr>
            <w:tcW w:w="1237" w:type="pct"/>
            <w:gridSpan w:val="4"/>
            <w:vMerge/>
            <w:shd w:val="clear" w:color="auto" w:fill="auto"/>
            <w:vAlign w:val="center"/>
          </w:tcPr>
          <w:p w14:paraId="217EC6AD" w14:textId="77777777" w:rsidR="002F2FF7" w:rsidRPr="006A31EC" w:rsidRDefault="002F2FF7" w:rsidP="00E00201">
            <w:pPr>
              <w:rPr>
                <w:rFonts w:eastAsia="SimSun"/>
                <w:sz w:val="22"/>
                <w:lang w:val="en-US"/>
              </w:rPr>
            </w:pPr>
          </w:p>
        </w:tc>
        <w:tc>
          <w:tcPr>
            <w:tcW w:w="337" w:type="pct"/>
            <w:shd w:val="clear" w:color="auto" w:fill="D9D9D9"/>
            <w:vAlign w:val="center"/>
          </w:tcPr>
          <w:p w14:paraId="17989153" w14:textId="77777777" w:rsidR="002F2FF7" w:rsidRPr="006A31EC" w:rsidRDefault="002F2FF7" w:rsidP="00E00201">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530BD2A6" w14:textId="77777777" w:rsidR="002F2FF7" w:rsidRPr="006A31EC" w:rsidRDefault="002F2FF7" w:rsidP="00E00201">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079D1EAC" w14:textId="77777777" w:rsidR="002F2FF7" w:rsidRPr="006A31EC" w:rsidRDefault="002F2FF7" w:rsidP="00E00201">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1AE6355" w14:textId="77777777" w:rsidR="002F2FF7" w:rsidRPr="006A31EC" w:rsidRDefault="002F2FF7" w:rsidP="00E00201">
            <w:pPr>
              <w:rPr>
                <w:rFonts w:eastAsia="SimSun"/>
                <w:sz w:val="22"/>
              </w:rPr>
            </w:pPr>
            <w:r w:rsidRPr="006A31EC">
              <w:rPr>
                <w:rFonts w:eastAsia="SimSun"/>
                <w:sz w:val="22"/>
                <w:lang w:val="en-US"/>
              </w:rPr>
              <w:t>Flu150</w:t>
            </w:r>
          </w:p>
        </w:tc>
        <w:tc>
          <w:tcPr>
            <w:tcW w:w="1515" w:type="pct"/>
            <w:gridSpan w:val="4"/>
            <w:shd w:val="clear" w:color="auto" w:fill="D9D9D9"/>
            <w:vAlign w:val="center"/>
          </w:tcPr>
          <w:p w14:paraId="0A258C39" w14:textId="77777777" w:rsidR="002F2FF7" w:rsidRPr="006A31EC" w:rsidRDefault="002F2FF7" w:rsidP="00E00201">
            <w:pPr>
              <w:rPr>
                <w:rFonts w:eastAsia="SimSun"/>
                <w:sz w:val="22"/>
                <w:lang w:val="en-US"/>
              </w:rPr>
            </w:pPr>
            <w:r w:rsidRPr="006A31EC">
              <w:rPr>
                <w:rFonts w:eastAsia="SimSun"/>
                <w:sz w:val="22"/>
                <w:lang w:val="en-US"/>
              </w:rPr>
              <w:t>Flu180</w:t>
            </w:r>
          </w:p>
        </w:tc>
      </w:tr>
      <w:tr w:rsidR="002F2FF7" w:rsidRPr="006A31EC" w14:paraId="41019A01" w14:textId="77777777" w:rsidTr="00E00201">
        <w:trPr>
          <w:cantSplit/>
          <w:trHeight w:val="351"/>
        </w:trPr>
        <w:tc>
          <w:tcPr>
            <w:tcW w:w="1237" w:type="pct"/>
            <w:gridSpan w:val="4"/>
            <w:vMerge/>
            <w:shd w:val="clear" w:color="auto" w:fill="auto"/>
            <w:vAlign w:val="center"/>
          </w:tcPr>
          <w:p w14:paraId="3DB96488" w14:textId="77777777" w:rsidR="002F2FF7" w:rsidRPr="006A31EC" w:rsidRDefault="002F2FF7" w:rsidP="00E00201">
            <w:pPr>
              <w:rPr>
                <w:rFonts w:eastAsia="SimSun"/>
                <w:sz w:val="22"/>
                <w:lang w:val="en-US"/>
              </w:rPr>
            </w:pPr>
          </w:p>
        </w:tc>
        <w:tc>
          <w:tcPr>
            <w:tcW w:w="337" w:type="pct"/>
            <w:shd w:val="clear" w:color="auto" w:fill="D9D9D9"/>
            <w:vAlign w:val="center"/>
          </w:tcPr>
          <w:p w14:paraId="0C527C24" w14:textId="77777777" w:rsidR="002F2FF7" w:rsidRPr="006A31EC" w:rsidRDefault="002F2FF7" w:rsidP="00E00201">
            <w:pPr>
              <w:rPr>
                <w:rFonts w:eastAsia="SimSun"/>
                <w:sz w:val="22"/>
                <w:lang w:val="en-US"/>
              </w:rPr>
            </w:pPr>
            <w:r w:rsidRPr="006A31EC">
              <w:rPr>
                <w:rFonts w:eastAsia="SimSun"/>
                <w:sz w:val="22"/>
                <w:lang w:val="en-US"/>
              </w:rPr>
              <w:t>Benda</w:t>
            </w:r>
          </w:p>
        </w:tc>
        <w:tc>
          <w:tcPr>
            <w:tcW w:w="312" w:type="pct"/>
            <w:shd w:val="clear" w:color="auto" w:fill="D9D9D9"/>
            <w:vAlign w:val="center"/>
          </w:tcPr>
          <w:p w14:paraId="53713689" w14:textId="77777777" w:rsidR="002F2FF7" w:rsidRPr="006A31EC" w:rsidRDefault="002F2FF7" w:rsidP="00E00201">
            <w:pPr>
              <w:rPr>
                <w:rFonts w:eastAsia="SimSun"/>
                <w:sz w:val="22"/>
                <w:lang w:val="en-US"/>
              </w:rPr>
            </w:pPr>
            <w:r w:rsidRPr="006A31EC">
              <w:rPr>
                <w:rFonts w:eastAsia="SimSun"/>
                <w:sz w:val="22"/>
                <w:lang w:val="en-US"/>
              </w:rPr>
              <w:t>Cy100</w:t>
            </w:r>
          </w:p>
        </w:tc>
        <w:tc>
          <w:tcPr>
            <w:tcW w:w="337" w:type="pct"/>
            <w:shd w:val="clear" w:color="auto" w:fill="D9D9D9"/>
            <w:vAlign w:val="center"/>
          </w:tcPr>
          <w:p w14:paraId="39460E38" w14:textId="77777777" w:rsidR="002F2FF7" w:rsidRPr="006A31EC" w:rsidRDefault="002F2FF7" w:rsidP="00E00201">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4F9C5C20" w14:textId="77777777" w:rsidR="002F2FF7" w:rsidRPr="006A31EC" w:rsidRDefault="002F2FF7" w:rsidP="00E00201">
            <w:pPr>
              <w:rPr>
                <w:rFonts w:eastAsia="SimSun"/>
                <w:sz w:val="22"/>
                <w:lang w:val="en-US"/>
              </w:rPr>
            </w:pPr>
            <w:r w:rsidRPr="006A31EC">
              <w:rPr>
                <w:rFonts w:eastAsia="SimSun"/>
                <w:sz w:val="22"/>
                <w:lang w:val="en-US"/>
              </w:rPr>
              <w:t>Bu8</w:t>
            </w:r>
          </w:p>
        </w:tc>
        <w:tc>
          <w:tcPr>
            <w:tcW w:w="337" w:type="pct"/>
            <w:shd w:val="clear" w:color="auto" w:fill="D9D9D9"/>
            <w:vAlign w:val="center"/>
          </w:tcPr>
          <w:p w14:paraId="3C87130A"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D9D9D9"/>
            <w:vAlign w:val="center"/>
          </w:tcPr>
          <w:p w14:paraId="24F23130" w14:textId="77777777" w:rsidR="002F2FF7" w:rsidRPr="006A31EC" w:rsidRDefault="002F2FF7" w:rsidP="00E00201">
            <w:pPr>
              <w:rPr>
                <w:rFonts w:eastAsia="SimSun"/>
                <w:sz w:val="22"/>
                <w:lang w:val="en-US"/>
              </w:rPr>
            </w:pPr>
            <w:r w:rsidRPr="006A31EC">
              <w:rPr>
                <w:rFonts w:eastAsia="SimSun"/>
                <w:sz w:val="22"/>
                <w:lang w:val="en-US"/>
              </w:rPr>
              <w:t>-</w:t>
            </w:r>
          </w:p>
        </w:tc>
        <w:tc>
          <w:tcPr>
            <w:tcW w:w="401" w:type="pct"/>
            <w:shd w:val="clear" w:color="auto" w:fill="D9D9D9"/>
            <w:vAlign w:val="center"/>
          </w:tcPr>
          <w:p w14:paraId="7A55CE02" w14:textId="77777777" w:rsidR="002F2FF7" w:rsidRPr="006A31EC" w:rsidRDefault="002F2FF7" w:rsidP="00E00201">
            <w:pPr>
              <w:rPr>
                <w:rFonts w:eastAsia="SimSun"/>
                <w:sz w:val="22"/>
                <w:lang w:val="en-US"/>
              </w:rPr>
            </w:pPr>
            <w:r w:rsidRPr="006A31EC">
              <w:rPr>
                <w:rFonts w:eastAsia="SimSun"/>
                <w:sz w:val="22"/>
                <w:lang w:val="en-US"/>
              </w:rPr>
              <w:t>Bu8</w:t>
            </w:r>
          </w:p>
        </w:tc>
        <w:tc>
          <w:tcPr>
            <w:tcW w:w="442" w:type="pct"/>
            <w:shd w:val="clear" w:color="auto" w:fill="D9D9D9"/>
            <w:vAlign w:val="center"/>
          </w:tcPr>
          <w:p w14:paraId="48CD1F2F" w14:textId="77777777" w:rsidR="002F2FF7" w:rsidRPr="006A31EC" w:rsidRDefault="002F2FF7" w:rsidP="00E00201">
            <w:pPr>
              <w:rPr>
                <w:rFonts w:eastAsia="SimSun"/>
                <w:sz w:val="22"/>
                <w:lang w:val="en-US"/>
              </w:rPr>
            </w:pPr>
            <w:r w:rsidRPr="006A31EC">
              <w:rPr>
                <w:rFonts w:eastAsia="SimSun"/>
                <w:sz w:val="22"/>
                <w:lang w:val="en-US"/>
              </w:rPr>
              <w:t>Bu10</w:t>
            </w:r>
          </w:p>
        </w:tc>
        <w:tc>
          <w:tcPr>
            <w:tcW w:w="337" w:type="pct"/>
            <w:shd w:val="clear" w:color="auto" w:fill="D9D9D9"/>
            <w:vAlign w:val="center"/>
          </w:tcPr>
          <w:p w14:paraId="00321CAE" w14:textId="77777777" w:rsidR="002F2FF7" w:rsidRPr="006A31EC" w:rsidRDefault="002F2FF7" w:rsidP="00E00201">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1D82E115" w14:textId="77777777" w:rsidR="002F2FF7" w:rsidRPr="006A31EC" w:rsidRDefault="002F2FF7" w:rsidP="00E00201">
            <w:pPr>
              <w:rPr>
                <w:rFonts w:eastAsia="SimSun"/>
                <w:sz w:val="22"/>
                <w:lang w:val="en-US"/>
              </w:rPr>
            </w:pPr>
            <w:r w:rsidRPr="006A31EC">
              <w:rPr>
                <w:rFonts w:eastAsia="SimSun"/>
                <w:sz w:val="22"/>
                <w:lang w:val="en-US"/>
              </w:rPr>
              <w:t>Mel100</w:t>
            </w:r>
          </w:p>
        </w:tc>
      </w:tr>
      <w:tr w:rsidR="002F2FF7" w:rsidRPr="006A31EC" w14:paraId="7F820C80" w14:textId="77777777" w:rsidTr="00E00201">
        <w:trPr>
          <w:cantSplit/>
          <w:trHeight w:val="354"/>
        </w:trPr>
        <w:tc>
          <w:tcPr>
            <w:tcW w:w="1237" w:type="pct"/>
            <w:gridSpan w:val="4"/>
            <w:vMerge/>
            <w:shd w:val="clear" w:color="auto" w:fill="auto"/>
            <w:vAlign w:val="center"/>
          </w:tcPr>
          <w:p w14:paraId="757DE324" w14:textId="77777777" w:rsidR="002F2FF7" w:rsidRPr="006A31EC" w:rsidRDefault="002F2FF7" w:rsidP="00E00201">
            <w:pPr>
              <w:rPr>
                <w:rFonts w:eastAsia="SimSun"/>
                <w:sz w:val="22"/>
                <w:lang w:val="en-US"/>
              </w:rPr>
            </w:pPr>
          </w:p>
        </w:tc>
        <w:tc>
          <w:tcPr>
            <w:tcW w:w="337" w:type="pct"/>
            <w:shd w:val="clear" w:color="auto" w:fill="D9D9D9"/>
            <w:vAlign w:val="center"/>
          </w:tcPr>
          <w:p w14:paraId="797FC08E" w14:textId="77777777" w:rsidR="002F2FF7" w:rsidRPr="006A31EC" w:rsidRDefault="002F2FF7" w:rsidP="00E00201">
            <w:pPr>
              <w:rPr>
                <w:rFonts w:eastAsia="SimSun"/>
                <w:sz w:val="22"/>
                <w:lang w:val="en-US"/>
              </w:rPr>
            </w:pPr>
            <w:r w:rsidRPr="006A31EC">
              <w:rPr>
                <w:rFonts w:eastAsia="SimSun"/>
                <w:sz w:val="22"/>
                <w:lang w:val="en-US"/>
              </w:rPr>
              <w:t>-</w:t>
            </w:r>
          </w:p>
        </w:tc>
        <w:tc>
          <w:tcPr>
            <w:tcW w:w="312" w:type="pct"/>
            <w:shd w:val="clear" w:color="auto" w:fill="D9D9D9"/>
          </w:tcPr>
          <w:p w14:paraId="350AF7C1" w14:textId="77777777" w:rsidR="002F2FF7" w:rsidRPr="006A31EC" w:rsidRDefault="002F2FF7" w:rsidP="00E00201">
            <w:pPr>
              <w:rPr>
                <w:rFonts w:eastAsia="SimSun"/>
                <w:sz w:val="22"/>
                <w:lang w:val="en-US"/>
              </w:rPr>
            </w:pPr>
          </w:p>
        </w:tc>
        <w:tc>
          <w:tcPr>
            <w:tcW w:w="337" w:type="pct"/>
            <w:shd w:val="clear" w:color="auto" w:fill="D9D9D9"/>
            <w:vAlign w:val="center"/>
          </w:tcPr>
          <w:p w14:paraId="00CF7DCF" w14:textId="77777777" w:rsidR="002F2FF7" w:rsidRPr="006A31EC" w:rsidRDefault="002F2FF7" w:rsidP="00E00201">
            <w:pPr>
              <w:rPr>
                <w:rFonts w:eastAsia="SimSun"/>
                <w:sz w:val="22"/>
                <w:lang w:val="en-US"/>
              </w:rPr>
            </w:pPr>
            <w:r w:rsidRPr="006A31EC">
              <w:rPr>
                <w:rFonts w:eastAsia="SimSun"/>
                <w:sz w:val="22"/>
                <w:lang w:val="en-US"/>
              </w:rPr>
              <w:t>Mel 140</w:t>
            </w:r>
          </w:p>
        </w:tc>
        <w:tc>
          <w:tcPr>
            <w:tcW w:w="295" w:type="pct"/>
            <w:shd w:val="clear" w:color="auto" w:fill="D9D9D9"/>
          </w:tcPr>
          <w:p w14:paraId="331A27BF" w14:textId="77777777" w:rsidR="002F2FF7" w:rsidRPr="006A31EC" w:rsidRDefault="002F2FF7" w:rsidP="00E00201">
            <w:pPr>
              <w:rPr>
                <w:rFonts w:eastAsia="SimSun"/>
                <w:sz w:val="22"/>
                <w:lang w:val="en-US"/>
              </w:rPr>
            </w:pPr>
            <w:r w:rsidRPr="006A31EC">
              <w:rPr>
                <w:rFonts w:eastAsia="SimSun"/>
                <w:sz w:val="22"/>
                <w:lang w:val="en-US"/>
              </w:rPr>
              <w:t>-</w:t>
            </w:r>
          </w:p>
        </w:tc>
        <w:tc>
          <w:tcPr>
            <w:tcW w:w="295" w:type="pct"/>
            <w:shd w:val="clear" w:color="auto" w:fill="D9D9D9"/>
            <w:vAlign w:val="center"/>
          </w:tcPr>
          <w:p w14:paraId="0D73910C" w14:textId="77777777" w:rsidR="002F2FF7" w:rsidRPr="006A31EC" w:rsidRDefault="002F2FF7" w:rsidP="00E00201">
            <w:pPr>
              <w:rPr>
                <w:rFonts w:eastAsia="SimSun"/>
                <w:sz w:val="22"/>
                <w:lang w:val="en-US"/>
              </w:rPr>
            </w:pPr>
            <w:r w:rsidRPr="006A31EC">
              <w:rPr>
                <w:rFonts w:eastAsia="SimSun"/>
                <w:sz w:val="22"/>
                <w:lang w:val="en-US"/>
              </w:rPr>
              <w:t>Thio</w:t>
            </w:r>
          </w:p>
        </w:tc>
        <w:tc>
          <w:tcPr>
            <w:tcW w:w="337" w:type="pct"/>
            <w:shd w:val="clear" w:color="auto" w:fill="D9D9D9"/>
            <w:vAlign w:val="center"/>
          </w:tcPr>
          <w:p w14:paraId="2590435A" w14:textId="77777777" w:rsidR="002F2FF7" w:rsidRPr="006A31EC" w:rsidRDefault="002F2FF7" w:rsidP="00E00201">
            <w:pPr>
              <w:rPr>
                <w:rFonts w:eastAsia="SimSun"/>
                <w:sz w:val="22"/>
                <w:lang w:val="en-US"/>
              </w:rPr>
            </w:pPr>
            <w:r w:rsidRPr="006A31EC">
              <w:rPr>
                <w:rFonts w:eastAsia="SimSun"/>
                <w:sz w:val="22"/>
                <w:lang w:val="en-US"/>
              </w:rPr>
              <w:t>Treo36</w:t>
            </w:r>
          </w:p>
        </w:tc>
        <w:tc>
          <w:tcPr>
            <w:tcW w:w="337" w:type="pct"/>
            <w:shd w:val="clear" w:color="auto" w:fill="D9D9D9"/>
            <w:vAlign w:val="center"/>
          </w:tcPr>
          <w:p w14:paraId="2A74A88E" w14:textId="77777777" w:rsidR="002F2FF7" w:rsidRPr="006A31EC" w:rsidRDefault="002F2FF7" w:rsidP="00E00201">
            <w:pPr>
              <w:rPr>
                <w:rFonts w:eastAsia="SimSun"/>
                <w:sz w:val="22"/>
                <w:lang w:val="en-US"/>
              </w:rPr>
            </w:pPr>
            <w:r w:rsidRPr="006A31EC">
              <w:rPr>
                <w:rFonts w:eastAsia="SimSun"/>
                <w:sz w:val="22"/>
                <w:lang w:val="en-US"/>
              </w:rPr>
              <w:t>Thio</w:t>
            </w:r>
          </w:p>
        </w:tc>
        <w:tc>
          <w:tcPr>
            <w:tcW w:w="401" w:type="pct"/>
            <w:shd w:val="clear" w:color="auto" w:fill="D9D9D9"/>
            <w:vAlign w:val="center"/>
          </w:tcPr>
          <w:p w14:paraId="58730B0A" w14:textId="77777777" w:rsidR="002F2FF7" w:rsidRPr="006A31EC" w:rsidRDefault="002F2FF7" w:rsidP="00E00201">
            <w:pPr>
              <w:rPr>
                <w:rFonts w:eastAsia="SimSun"/>
                <w:sz w:val="22"/>
                <w:lang w:val="en-US"/>
              </w:rPr>
            </w:pPr>
            <w:r w:rsidRPr="006A31EC">
              <w:rPr>
                <w:rFonts w:eastAsia="SimSun"/>
                <w:sz w:val="22"/>
                <w:lang w:val="en-US"/>
              </w:rPr>
              <w:t>-</w:t>
            </w:r>
          </w:p>
        </w:tc>
        <w:tc>
          <w:tcPr>
            <w:tcW w:w="442" w:type="pct"/>
            <w:shd w:val="clear" w:color="auto" w:fill="D9D9D9"/>
            <w:vAlign w:val="center"/>
          </w:tcPr>
          <w:p w14:paraId="507B70B6"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D9D9D9"/>
            <w:vAlign w:val="center"/>
          </w:tcPr>
          <w:p w14:paraId="2A9FD1D5"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D9D9D9"/>
          </w:tcPr>
          <w:p w14:paraId="50419871" w14:textId="77777777" w:rsidR="002F2FF7" w:rsidRPr="006A31EC" w:rsidRDefault="002F2FF7" w:rsidP="00E00201">
            <w:pPr>
              <w:rPr>
                <w:rFonts w:eastAsia="SimSun"/>
                <w:sz w:val="22"/>
                <w:lang w:val="en-US"/>
              </w:rPr>
            </w:pPr>
          </w:p>
        </w:tc>
      </w:tr>
      <w:tr w:rsidR="002F2FF7" w:rsidRPr="006A31EC" w14:paraId="0FDFA450" w14:textId="77777777" w:rsidTr="00E00201">
        <w:trPr>
          <w:cantSplit/>
          <w:trHeight w:val="624"/>
        </w:trPr>
        <w:tc>
          <w:tcPr>
            <w:tcW w:w="293" w:type="pct"/>
            <w:vMerge w:val="restart"/>
            <w:shd w:val="clear" w:color="auto" w:fill="D9D9D9"/>
            <w:vAlign w:val="center"/>
          </w:tcPr>
          <w:p w14:paraId="3B268875" w14:textId="77777777" w:rsidR="002F2FF7" w:rsidRPr="006A31EC" w:rsidRDefault="002F2FF7" w:rsidP="00E00201">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504DB104" w14:textId="77777777" w:rsidR="002F2FF7" w:rsidRPr="006A31EC" w:rsidRDefault="002F2FF7" w:rsidP="00E00201">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4F8CCF5A" w14:textId="77777777" w:rsidR="002F2FF7" w:rsidRPr="006A31EC" w:rsidRDefault="002F2FF7" w:rsidP="00E00201">
            <w:pPr>
              <w:rPr>
                <w:rFonts w:eastAsia="SimSun"/>
                <w:sz w:val="22"/>
                <w:lang w:val="en-US"/>
              </w:rPr>
            </w:pPr>
            <w:r w:rsidRPr="006A31EC">
              <w:rPr>
                <w:rFonts w:eastAsia="SimSun"/>
                <w:sz w:val="22"/>
                <w:lang w:val="en-US"/>
              </w:rPr>
              <w:t>MTX</w:t>
            </w:r>
          </w:p>
        </w:tc>
        <w:tc>
          <w:tcPr>
            <w:tcW w:w="398" w:type="pct"/>
            <w:shd w:val="clear" w:color="auto" w:fill="D9D9D9"/>
            <w:vAlign w:val="center"/>
          </w:tcPr>
          <w:p w14:paraId="67FB94EC"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auto"/>
            <w:vAlign w:val="center"/>
          </w:tcPr>
          <w:p w14:paraId="398D0AC9" w14:textId="77777777" w:rsidR="002F2FF7" w:rsidRPr="006A31EC" w:rsidRDefault="002F2FF7" w:rsidP="00E00201">
            <w:pPr>
              <w:rPr>
                <w:rFonts w:eastAsia="SimSun"/>
                <w:sz w:val="22"/>
                <w:lang w:val="en-US"/>
              </w:rPr>
            </w:pPr>
          </w:p>
        </w:tc>
        <w:tc>
          <w:tcPr>
            <w:tcW w:w="312" w:type="pct"/>
            <w:vAlign w:val="center"/>
          </w:tcPr>
          <w:p w14:paraId="72E38DD1" w14:textId="77777777" w:rsidR="002F2FF7" w:rsidRPr="006A31EC" w:rsidRDefault="002F2FF7" w:rsidP="00E00201">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1EC49219" w14:textId="77777777" w:rsidR="002F2FF7" w:rsidRPr="006A31EC" w:rsidRDefault="002F2FF7" w:rsidP="00E00201">
            <w:pPr>
              <w:rPr>
                <w:rFonts w:eastAsia="SimSun"/>
                <w:sz w:val="22"/>
                <w:lang w:val="en-US"/>
              </w:rPr>
            </w:pPr>
          </w:p>
        </w:tc>
        <w:tc>
          <w:tcPr>
            <w:tcW w:w="295" w:type="pct"/>
            <w:shd w:val="clear" w:color="auto" w:fill="auto"/>
            <w:vAlign w:val="center"/>
          </w:tcPr>
          <w:p w14:paraId="762596A1" w14:textId="77777777" w:rsidR="002F2FF7" w:rsidRPr="006A31EC" w:rsidRDefault="002F2FF7" w:rsidP="00E00201">
            <w:pPr>
              <w:rPr>
                <w:rFonts w:eastAsia="SimSun"/>
                <w:sz w:val="22"/>
                <w:lang w:val="en-US"/>
              </w:rPr>
            </w:pPr>
          </w:p>
        </w:tc>
        <w:tc>
          <w:tcPr>
            <w:tcW w:w="295" w:type="pct"/>
            <w:shd w:val="clear" w:color="auto" w:fill="auto"/>
            <w:vAlign w:val="center"/>
          </w:tcPr>
          <w:p w14:paraId="1B109E9E" w14:textId="77777777" w:rsidR="002F2FF7" w:rsidRPr="006A31EC" w:rsidRDefault="002F2FF7" w:rsidP="00E00201">
            <w:pPr>
              <w:rPr>
                <w:rFonts w:eastAsia="SimSun"/>
                <w:sz w:val="22"/>
                <w:lang w:val="en-US"/>
              </w:rPr>
            </w:pPr>
          </w:p>
        </w:tc>
        <w:tc>
          <w:tcPr>
            <w:tcW w:w="337" w:type="pct"/>
            <w:shd w:val="clear" w:color="auto" w:fill="auto"/>
            <w:vAlign w:val="center"/>
          </w:tcPr>
          <w:p w14:paraId="67A1DE40" w14:textId="77777777" w:rsidR="002F2FF7" w:rsidRPr="006A31EC" w:rsidRDefault="002F2FF7" w:rsidP="00E00201">
            <w:pPr>
              <w:rPr>
                <w:rFonts w:eastAsia="SimSun"/>
                <w:sz w:val="22"/>
                <w:lang w:val="en-US"/>
              </w:rPr>
            </w:pPr>
          </w:p>
        </w:tc>
        <w:tc>
          <w:tcPr>
            <w:tcW w:w="337" w:type="pct"/>
            <w:shd w:val="clear" w:color="auto" w:fill="auto"/>
            <w:vAlign w:val="center"/>
          </w:tcPr>
          <w:p w14:paraId="47D828B2" w14:textId="77777777" w:rsidR="002F2FF7" w:rsidRPr="006A31EC" w:rsidRDefault="002F2FF7" w:rsidP="00E00201">
            <w:pPr>
              <w:rPr>
                <w:sz w:val="22"/>
              </w:rPr>
            </w:pPr>
          </w:p>
        </w:tc>
        <w:tc>
          <w:tcPr>
            <w:tcW w:w="401" w:type="pct"/>
            <w:shd w:val="clear" w:color="auto" w:fill="auto"/>
            <w:vAlign w:val="center"/>
          </w:tcPr>
          <w:p w14:paraId="4A9E20A3" w14:textId="77777777" w:rsidR="002F2FF7" w:rsidRPr="006A31EC" w:rsidRDefault="002F2FF7" w:rsidP="00E00201">
            <w:pPr>
              <w:rPr>
                <w:sz w:val="22"/>
              </w:rPr>
            </w:pPr>
          </w:p>
        </w:tc>
        <w:tc>
          <w:tcPr>
            <w:tcW w:w="442" w:type="pct"/>
            <w:shd w:val="clear" w:color="auto" w:fill="auto"/>
            <w:vAlign w:val="center"/>
          </w:tcPr>
          <w:p w14:paraId="2F56DD3D" w14:textId="77777777" w:rsidR="002F2FF7" w:rsidRPr="006A31EC" w:rsidRDefault="002F2FF7" w:rsidP="00E00201">
            <w:pPr>
              <w:rPr>
                <w:rFonts w:eastAsia="SimSun"/>
                <w:sz w:val="22"/>
                <w:lang w:val="en-US"/>
              </w:rPr>
            </w:pPr>
          </w:p>
        </w:tc>
        <w:tc>
          <w:tcPr>
            <w:tcW w:w="337" w:type="pct"/>
            <w:shd w:val="clear" w:color="auto" w:fill="auto"/>
            <w:vAlign w:val="center"/>
          </w:tcPr>
          <w:p w14:paraId="327246B3" w14:textId="77777777" w:rsidR="002F2FF7" w:rsidRPr="006A31EC" w:rsidRDefault="002F2FF7" w:rsidP="00E00201">
            <w:pPr>
              <w:rPr>
                <w:rFonts w:eastAsia="SimSun"/>
                <w:sz w:val="22"/>
                <w:lang w:val="en-US"/>
              </w:rPr>
            </w:pPr>
          </w:p>
        </w:tc>
        <w:tc>
          <w:tcPr>
            <w:tcW w:w="337" w:type="pct"/>
          </w:tcPr>
          <w:p w14:paraId="650F1D30" w14:textId="77777777" w:rsidR="002F2FF7" w:rsidRPr="006A31EC" w:rsidRDefault="002F2FF7" w:rsidP="00E00201">
            <w:pPr>
              <w:rPr>
                <w:rFonts w:eastAsia="SimSun"/>
                <w:sz w:val="22"/>
                <w:lang w:val="en-US"/>
              </w:rPr>
            </w:pPr>
          </w:p>
        </w:tc>
      </w:tr>
      <w:tr w:rsidR="002F2FF7" w:rsidRPr="006A31EC" w14:paraId="10893148" w14:textId="77777777" w:rsidTr="00E00201">
        <w:trPr>
          <w:cantSplit/>
          <w:trHeight w:val="624"/>
        </w:trPr>
        <w:tc>
          <w:tcPr>
            <w:tcW w:w="293" w:type="pct"/>
            <w:vMerge/>
            <w:shd w:val="clear" w:color="auto" w:fill="D9D9D9"/>
            <w:vAlign w:val="center"/>
          </w:tcPr>
          <w:p w14:paraId="11AF5DCB" w14:textId="77777777" w:rsidR="002F2FF7" w:rsidRPr="006A31EC" w:rsidRDefault="002F2FF7" w:rsidP="00E00201">
            <w:pPr>
              <w:rPr>
                <w:rFonts w:eastAsia="SimSun"/>
                <w:sz w:val="22"/>
                <w:lang w:val="en-US"/>
              </w:rPr>
            </w:pPr>
          </w:p>
        </w:tc>
        <w:tc>
          <w:tcPr>
            <w:tcW w:w="284" w:type="pct"/>
            <w:vMerge/>
            <w:shd w:val="clear" w:color="auto" w:fill="D9D9D9"/>
            <w:vAlign w:val="center"/>
          </w:tcPr>
          <w:p w14:paraId="0FADE83A" w14:textId="77777777" w:rsidR="002F2FF7" w:rsidRPr="006A31EC" w:rsidRDefault="002F2FF7" w:rsidP="00E00201">
            <w:pPr>
              <w:rPr>
                <w:rFonts w:eastAsia="SimSun"/>
                <w:sz w:val="22"/>
                <w:lang w:val="en-US"/>
              </w:rPr>
            </w:pPr>
          </w:p>
        </w:tc>
        <w:tc>
          <w:tcPr>
            <w:tcW w:w="261" w:type="pct"/>
            <w:vMerge/>
            <w:shd w:val="clear" w:color="auto" w:fill="D9D9D9"/>
            <w:vAlign w:val="center"/>
          </w:tcPr>
          <w:p w14:paraId="1DB2A462" w14:textId="77777777" w:rsidR="002F2FF7" w:rsidRPr="006A31EC" w:rsidRDefault="002F2FF7" w:rsidP="00E00201">
            <w:pPr>
              <w:rPr>
                <w:rFonts w:eastAsia="SimSun"/>
                <w:sz w:val="22"/>
                <w:lang w:val="en-US"/>
              </w:rPr>
            </w:pPr>
          </w:p>
        </w:tc>
        <w:tc>
          <w:tcPr>
            <w:tcW w:w="398" w:type="pct"/>
            <w:shd w:val="clear" w:color="auto" w:fill="D9D9D9"/>
            <w:vAlign w:val="center"/>
          </w:tcPr>
          <w:p w14:paraId="6958F6A0" w14:textId="77777777" w:rsidR="002F2FF7" w:rsidRPr="006A31EC" w:rsidRDefault="002F2FF7" w:rsidP="00E00201">
            <w:pPr>
              <w:rPr>
                <w:rFonts w:eastAsia="SimSun"/>
                <w:sz w:val="22"/>
                <w:lang w:val="en-US"/>
              </w:rPr>
            </w:pPr>
            <w:r w:rsidRPr="006A31EC">
              <w:rPr>
                <w:rFonts w:eastAsia="SimSun"/>
                <w:sz w:val="22"/>
                <w:lang w:val="en-US"/>
              </w:rPr>
              <w:t>MMF30</w:t>
            </w:r>
          </w:p>
        </w:tc>
        <w:tc>
          <w:tcPr>
            <w:tcW w:w="337" w:type="pct"/>
            <w:shd w:val="clear" w:color="auto" w:fill="auto"/>
            <w:vAlign w:val="center"/>
          </w:tcPr>
          <w:p w14:paraId="14FA4CB7" w14:textId="77777777" w:rsidR="002F2FF7" w:rsidRPr="006A31EC" w:rsidRDefault="002F2FF7" w:rsidP="00E00201">
            <w:pPr>
              <w:rPr>
                <w:sz w:val="22"/>
              </w:rPr>
            </w:pPr>
            <w:r w:rsidRPr="006A31EC">
              <w:rPr>
                <w:rFonts w:eastAsia="SimSun"/>
                <w:sz w:val="22"/>
                <w:lang w:val="en-US"/>
              </w:rPr>
              <w:t>-</w:t>
            </w:r>
          </w:p>
        </w:tc>
        <w:tc>
          <w:tcPr>
            <w:tcW w:w="312" w:type="pct"/>
          </w:tcPr>
          <w:p w14:paraId="615DD43B" w14:textId="77777777" w:rsidR="002F2FF7" w:rsidRPr="006A31EC" w:rsidRDefault="002F2FF7" w:rsidP="00E00201">
            <w:pPr>
              <w:rPr>
                <w:rFonts w:eastAsia="SimSun"/>
                <w:sz w:val="22"/>
                <w:lang w:val="en-US"/>
              </w:rPr>
            </w:pPr>
          </w:p>
        </w:tc>
        <w:tc>
          <w:tcPr>
            <w:tcW w:w="337" w:type="pct"/>
            <w:shd w:val="clear" w:color="auto" w:fill="auto"/>
            <w:vAlign w:val="center"/>
          </w:tcPr>
          <w:p w14:paraId="67A3CDC6"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121A05D1"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0B5DD116" w14:textId="77777777" w:rsidR="002F2FF7" w:rsidRPr="006A31EC" w:rsidRDefault="002F2FF7" w:rsidP="00E00201">
            <w:pPr>
              <w:rPr>
                <w:rFonts w:eastAsia="SimSun"/>
                <w:sz w:val="22"/>
                <w:lang w:val="en-US"/>
              </w:rPr>
            </w:pPr>
            <w:r w:rsidRPr="006A31EC">
              <w:rPr>
                <w:rFonts w:eastAsia="SimSun"/>
                <w:sz w:val="22"/>
                <w:lang w:val="en-US"/>
              </w:rPr>
              <w:t>5.1.2.1</w:t>
            </w:r>
          </w:p>
        </w:tc>
        <w:tc>
          <w:tcPr>
            <w:tcW w:w="337" w:type="pct"/>
            <w:shd w:val="clear" w:color="auto" w:fill="auto"/>
            <w:vAlign w:val="center"/>
          </w:tcPr>
          <w:p w14:paraId="292AE846"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6E1D9081" w14:textId="77777777" w:rsidR="002F2FF7" w:rsidRPr="006A31EC" w:rsidRDefault="002F2FF7" w:rsidP="00E00201">
            <w:pPr>
              <w:rPr>
                <w:sz w:val="22"/>
              </w:rPr>
            </w:pPr>
          </w:p>
        </w:tc>
        <w:tc>
          <w:tcPr>
            <w:tcW w:w="401" w:type="pct"/>
            <w:shd w:val="clear" w:color="auto" w:fill="auto"/>
            <w:vAlign w:val="center"/>
          </w:tcPr>
          <w:p w14:paraId="7F3DA536" w14:textId="77777777" w:rsidR="002F2FF7" w:rsidRPr="006A31EC" w:rsidRDefault="002F2FF7" w:rsidP="00E00201">
            <w:pPr>
              <w:rPr>
                <w:sz w:val="22"/>
              </w:rPr>
            </w:pPr>
            <w:r w:rsidRPr="006A31EC">
              <w:rPr>
                <w:sz w:val="22"/>
              </w:rPr>
              <w:t>5.1.2.5</w:t>
            </w:r>
          </w:p>
        </w:tc>
        <w:tc>
          <w:tcPr>
            <w:tcW w:w="442" w:type="pct"/>
            <w:shd w:val="clear" w:color="auto" w:fill="auto"/>
            <w:vAlign w:val="center"/>
          </w:tcPr>
          <w:p w14:paraId="7AF80EA9"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195767F3" w14:textId="77777777" w:rsidR="002F2FF7" w:rsidRPr="006A31EC" w:rsidRDefault="002F2FF7" w:rsidP="00E00201">
            <w:pPr>
              <w:rPr>
                <w:sz w:val="22"/>
              </w:rPr>
            </w:pPr>
            <w:r w:rsidRPr="006A31EC">
              <w:rPr>
                <w:rFonts w:eastAsia="SimSun"/>
                <w:sz w:val="22"/>
                <w:lang w:val="en-US"/>
              </w:rPr>
              <w:t>-</w:t>
            </w:r>
          </w:p>
        </w:tc>
        <w:tc>
          <w:tcPr>
            <w:tcW w:w="337" w:type="pct"/>
          </w:tcPr>
          <w:p w14:paraId="493BA72C" w14:textId="77777777" w:rsidR="002F2FF7" w:rsidRPr="006A31EC" w:rsidRDefault="002F2FF7" w:rsidP="00E00201">
            <w:pPr>
              <w:rPr>
                <w:rFonts w:eastAsia="SimSun"/>
                <w:sz w:val="22"/>
                <w:lang w:val="en-US"/>
              </w:rPr>
            </w:pPr>
          </w:p>
        </w:tc>
      </w:tr>
      <w:tr w:rsidR="002F2FF7" w:rsidRPr="006A31EC" w14:paraId="1683D39D" w14:textId="77777777" w:rsidTr="00E00201">
        <w:trPr>
          <w:cantSplit/>
          <w:trHeight w:val="624"/>
        </w:trPr>
        <w:tc>
          <w:tcPr>
            <w:tcW w:w="293" w:type="pct"/>
            <w:vMerge/>
            <w:shd w:val="clear" w:color="auto" w:fill="D9D9D9"/>
            <w:vAlign w:val="center"/>
          </w:tcPr>
          <w:p w14:paraId="7A345904" w14:textId="77777777" w:rsidR="002F2FF7" w:rsidRPr="006A31EC" w:rsidRDefault="002F2FF7" w:rsidP="00E00201">
            <w:pPr>
              <w:rPr>
                <w:rFonts w:eastAsia="SimSun"/>
                <w:sz w:val="22"/>
                <w:lang w:val="en-US"/>
              </w:rPr>
            </w:pPr>
          </w:p>
        </w:tc>
        <w:tc>
          <w:tcPr>
            <w:tcW w:w="284" w:type="pct"/>
            <w:shd w:val="clear" w:color="auto" w:fill="D9D9D9"/>
            <w:vAlign w:val="center"/>
          </w:tcPr>
          <w:p w14:paraId="4547E1B1" w14:textId="77777777" w:rsidR="002F2FF7" w:rsidRPr="006A31EC" w:rsidRDefault="002F2FF7" w:rsidP="00E00201">
            <w:pPr>
              <w:rPr>
                <w:rFonts w:eastAsia="SimSun"/>
                <w:sz w:val="22"/>
                <w:lang w:val="en-US"/>
              </w:rPr>
            </w:pPr>
            <w:r w:rsidRPr="006A31EC">
              <w:rPr>
                <w:rFonts w:eastAsia="SimSun"/>
                <w:sz w:val="22"/>
                <w:lang w:val="en-US"/>
              </w:rPr>
              <w:t>Tx</w:t>
            </w:r>
          </w:p>
        </w:tc>
        <w:tc>
          <w:tcPr>
            <w:tcW w:w="261" w:type="pct"/>
            <w:shd w:val="clear" w:color="auto" w:fill="D9D9D9"/>
            <w:vAlign w:val="center"/>
          </w:tcPr>
          <w:p w14:paraId="71AA2B39"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28492770" w14:textId="77777777" w:rsidR="002F2FF7" w:rsidRPr="006A31EC" w:rsidRDefault="002F2FF7" w:rsidP="00E00201">
            <w:pPr>
              <w:rPr>
                <w:rFonts w:eastAsia="SimSun"/>
                <w:sz w:val="22"/>
                <w:lang w:val="en-US"/>
              </w:rPr>
            </w:pPr>
            <w:r w:rsidRPr="006A31EC">
              <w:rPr>
                <w:rFonts w:eastAsia="SimSun"/>
                <w:sz w:val="22"/>
                <w:lang w:val="en-US"/>
              </w:rPr>
              <w:t>MMF30</w:t>
            </w:r>
          </w:p>
        </w:tc>
        <w:tc>
          <w:tcPr>
            <w:tcW w:w="337" w:type="pct"/>
            <w:shd w:val="clear" w:color="auto" w:fill="auto"/>
            <w:vAlign w:val="center"/>
          </w:tcPr>
          <w:p w14:paraId="197AC5BD" w14:textId="77777777" w:rsidR="002F2FF7" w:rsidRPr="006A31EC" w:rsidRDefault="002F2FF7" w:rsidP="00E00201">
            <w:pPr>
              <w:rPr>
                <w:sz w:val="22"/>
              </w:rPr>
            </w:pPr>
            <w:r w:rsidRPr="006A31EC">
              <w:rPr>
                <w:rFonts w:eastAsia="SimSun"/>
                <w:sz w:val="22"/>
                <w:lang w:val="en-US"/>
              </w:rPr>
              <w:t>-</w:t>
            </w:r>
          </w:p>
        </w:tc>
        <w:tc>
          <w:tcPr>
            <w:tcW w:w="312" w:type="pct"/>
          </w:tcPr>
          <w:p w14:paraId="1600932B" w14:textId="77777777" w:rsidR="002F2FF7" w:rsidRPr="006A31EC" w:rsidRDefault="002F2FF7" w:rsidP="00E00201">
            <w:pPr>
              <w:rPr>
                <w:rFonts w:eastAsia="SimSun"/>
                <w:sz w:val="22"/>
                <w:lang w:val="en-US"/>
              </w:rPr>
            </w:pPr>
          </w:p>
        </w:tc>
        <w:tc>
          <w:tcPr>
            <w:tcW w:w="337" w:type="pct"/>
            <w:shd w:val="clear" w:color="auto" w:fill="auto"/>
            <w:vAlign w:val="center"/>
          </w:tcPr>
          <w:p w14:paraId="2F1A923E"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29692227"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414FEC8A"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323230B7"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4A83BA5E" w14:textId="77777777" w:rsidR="002F2FF7" w:rsidRPr="006A31EC" w:rsidRDefault="002F2FF7" w:rsidP="00E00201">
            <w:pPr>
              <w:rPr>
                <w:sz w:val="22"/>
              </w:rPr>
            </w:pPr>
            <w:r w:rsidRPr="006A31EC">
              <w:rPr>
                <w:sz w:val="22"/>
              </w:rPr>
              <w:t>5.1.2.21</w:t>
            </w:r>
          </w:p>
        </w:tc>
        <w:tc>
          <w:tcPr>
            <w:tcW w:w="401" w:type="pct"/>
            <w:shd w:val="clear" w:color="auto" w:fill="auto"/>
            <w:vAlign w:val="center"/>
          </w:tcPr>
          <w:p w14:paraId="3A91727A" w14:textId="77777777" w:rsidR="002F2FF7" w:rsidRPr="006A31EC" w:rsidRDefault="002F2FF7" w:rsidP="00E00201">
            <w:pPr>
              <w:rPr>
                <w:sz w:val="22"/>
              </w:rPr>
            </w:pPr>
            <w:r w:rsidRPr="006A31EC">
              <w:rPr>
                <w:rFonts w:eastAsia="SimSun"/>
                <w:sz w:val="22"/>
                <w:lang w:val="en-US"/>
              </w:rPr>
              <w:t>-</w:t>
            </w:r>
          </w:p>
        </w:tc>
        <w:tc>
          <w:tcPr>
            <w:tcW w:w="442" w:type="pct"/>
            <w:shd w:val="clear" w:color="auto" w:fill="auto"/>
            <w:vAlign w:val="center"/>
          </w:tcPr>
          <w:p w14:paraId="78E19359"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00DEC628" w14:textId="77777777" w:rsidR="002F2FF7" w:rsidRPr="006A31EC" w:rsidRDefault="002F2FF7" w:rsidP="00E00201">
            <w:pPr>
              <w:rPr>
                <w:rFonts w:eastAsia="SimSun"/>
                <w:sz w:val="22"/>
              </w:rPr>
            </w:pPr>
            <w:r w:rsidRPr="006A31EC">
              <w:rPr>
                <w:rFonts w:eastAsia="SimSun"/>
                <w:sz w:val="22"/>
                <w:lang w:val="en-US"/>
              </w:rPr>
              <w:t>5.1.2.2</w:t>
            </w:r>
            <w:r w:rsidRPr="006A31EC">
              <w:rPr>
                <w:rFonts w:eastAsia="SimSun"/>
                <w:sz w:val="22"/>
              </w:rPr>
              <w:t>2</w:t>
            </w:r>
          </w:p>
        </w:tc>
        <w:tc>
          <w:tcPr>
            <w:tcW w:w="337" w:type="pct"/>
          </w:tcPr>
          <w:p w14:paraId="7D6493B7" w14:textId="77777777" w:rsidR="002F2FF7" w:rsidRPr="006A31EC" w:rsidRDefault="002F2FF7" w:rsidP="00E00201">
            <w:pPr>
              <w:rPr>
                <w:rFonts w:eastAsia="SimSun"/>
                <w:sz w:val="22"/>
                <w:lang w:val="en-US"/>
              </w:rPr>
            </w:pPr>
          </w:p>
        </w:tc>
      </w:tr>
      <w:tr w:rsidR="002F2FF7" w:rsidRPr="006A31EC" w14:paraId="172F4C9B" w14:textId="77777777" w:rsidTr="00E00201">
        <w:trPr>
          <w:cantSplit/>
          <w:trHeight w:val="624"/>
        </w:trPr>
        <w:tc>
          <w:tcPr>
            <w:tcW w:w="293" w:type="pct"/>
            <w:vMerge w:val="restart"/>
            <w:shd w:val="clear" w:color="auto" w:fill="D9D9D9"/>
            <w:vAlign w:val="center"/>
          </w:tcPr>
          <w:p w14:paraId="5A59DDEA" w14:textId="77777777" w:rsidR="002F2FF7" w:rsidRPr="006A31EC" w:rsidRDefault="002F2FF7" w:rsidP="00E00201">
            <w:pPr>
              <w:rPr>
                <w:rFonts w:eastAsia="SimSun"/>
                <w:sz w:val="22"/>
                <w:lang w:val="en-US"/>
              </w:rPr>
            </w:pPr>
            <w:r w:rsidRPr="006A31EC">
              <w:rPr>
                <w:rFonts w:eastAsia="SimSun"/>
                <w:sz w:val="22"/>
                <w:lang w:val="en-US"/>
              </w:rPr>
              <w:t>rATG</w:t>
            </w:r>
          </w:p>
        </w:tc>
        <w:tc>
          <w:tcPr>
            <w:tcW w:w="284" w:type="pct"/>
            <w:shd w:val="clear" w:color="auto" w:fill="D9D9D9"/>
            <w:vAlign w:val="center"/>
          </w:tcPr>
          <w:p w14:paraId="44A33678" w14:textId="77777777" w:rsidR="002F2FF7" w:rsidRPr="006A31EC" w:rsidRDefault="002F2FF7" w:rsidP="00E00201">
            <w:pPr>
              <w:rPr>
                <w:rFonts w:eastAsia="SimSun"/>
                <w:sz w:val="22"/>
                <w:lang w:val="en-US"/>
              </w:rPr>
            </w:pPr>
            <w:r w:rsidRPr="006A31EC">
              <w:rPr>
                <w:rFonts w:eastAsia="SimSun"/>
                <w:sz w:val="22"/>
                <w:lang w:val="en-US"/>
              </w:rPr>
              <w:t>CSA</w:t>
            </w:r>
          </w:p>
        </w:tc>
        <w:tc>
          <w:tcPr>
            <w:tcW w:w="261" w:type="pct"/>
            <w:shd w:val="clear" w:color="auto" w:fill="D9D9D9"/>
            <w:vAlign w:val="center"/>
          </w:tcPr>
          <w:p w14:paraId="446D78FA" w14:textId="77777777" w:rsidR="002F2FF7" w:rsidRPr="006A31EC" w:rsidRDefault="002F2FF7" w:rsidP="00E00201">
            <w:pPr>
              <w:rPr>
                <w:rFonts w:eastAsia="SimSun"/>
                <w:sz w:val="22"/>
                <w:lang w:val="en-US"/>
              </w:rPr>
            </w:pPr>
            <w:r w:rsidRPr="006A31EC">
              <w:rPr>
                <w:rFonts w:eastAsia="SimSun"/>
                <w:sz w:val="22"/>
                <w:lang w:val="en-US"/>
              </w:rPr>
              <w:t>MTX</w:t>
            </w:r>
          </w:p>
        </w:tc>
        <w:tc>
          <w:tcPr>
            <w:tcW w:w="398" w:type="pct"/>
            <w:shd w:val="clear" w:color="auto" w:fill="D9D9D9"/>
            <w:vAlign w:val="center"/>
          </w:tcPr>
          <w:p w14:paraId="36C6F16D" w14:textId="77777777" w:rsidR="002F2FF7" w:rsidRPr="006A31EC" w:rsidRDefault="002F2FF7" w:rsidP="00E00201">
            <w:pPr>
              <w:rPr>
                <w:rFonts w:eastAsia="SimSun"/>
                <w:sz w:val="22"/>
                <w:lang w:val="en-US"/>
              </w:rPr>
            </w:pPr>
            <w:r w:rsidRPr="006A31EC">
              <w:rPr>
                <w:rFonts w:eastAsia="SimSun"/>
                <w:sz w:val="22"/>
                <w:lang w:val="en-US"/>
              </w:rPr>
              <w:t>MMF30</w:t>
            </w:r>
          </w:p>
        </w:tc>
        <w:tc>
          <w:tcPr>
            <w:tcW w:w="337" w:type="pct"/>
            <w:shd w:val="clear" w:color="auto" w:fill="auto"/>
            <w:vAlign w:val="center"/>
          </w:tcPr>
          <w:p w14:paraId="0928BDF0" w14:textId="77777777" w:rsidR="002F2FF7" w:rsidRPr="006A31EC" w:rsidRDefault="002F2FF7" w:rsidP="00E00201">
            <w:pPr>
              <w:rPr>
                <w:sz w:val="22"/>
              </w:rPr>
            </w:pPr>
            <w:r w:rsidRPr="006A31EC">
              <w:rPr>
                <w:rFonts w:eastAsia="SimSun"/>
                <w:sz w:val="22"/>
                <w:lang w:val="en-US"/>
              </w:rPr>
              <w:t>-</w:t>
            </w:r>
          </w:p>
        </w:tc>
        <w:tc>
          <w:tcPr>
            <w:tcW w:w="312" w:type="pct"/>
          </w:tcPr>
          <w:p w14:paraId="7B0B63C5" w14:textId="77777777" w:rsidR="002F2FF7" w:rsidRPr="006A31EC" w:rsidRDefault="002F2FF7" w:rsidP="00E00201">
            <w:pPr>
              <w:rPr>
                <w:rFonts w:eastAsia="SimSun"/>
                <w:sz w:val="22"/>
                <w:lang w:val="en-US"/>
              </w:rPr>
            </w:pPr>
          </w:p>
        </w:tc>
        <w:tc>
          <w:tcPr>
            <w:tcW w:w="337" w:type="pct"/>
            <w:shd w:val="clear" w:color="auto" w:fill="auto"/>
            <w:vAlign w:val="center"/>
          </w:tcPr>
          <w:p w14:paraId="7EFF769F"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2976ADEB"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48FAE976" w14:textId="77777777" w:rsidR="002F2FF7" w:rsidRPr="006A31EC" w:rsidRDefault="002F2FF7" w:rsidP="00E00201">
            <w:pPr>
              <w:rPr>
                <w:rFonts w:eastAsia="SimSun"/>
                <w:sz w:val="22"/>
                <w:lang w:val="en-US"/>
              </w:rPr>
            </w:pPr>
            <w:r w:rsidRPr="006A31EC">
              <w:rPr>
                <w:rFonts w:eastAsia="SimSun"/>
                <w:sz w:val="22"/>
                <w:lang w:val="en-US"/>
              </w:rPr>
              <w:t>5.1.2.2</w:t>
            </w:r>
          </w:p>
        </w:tc>
        <w:tc>
          <w:tcPr>
            <w:tcW w:w="337" w:type="pct"/>
            <w:shd w:val="clear" w:color="auto" w:fill="auto"/>
            <w:vAlign w:val="center"/>
          </w:tcPr>
          <w:p w14:paraId="5CDB2C95"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F4A2C5D" w14:textId="77777777" w:rsidR="002F2FF7" w:rsidRPr="006A31EC" w:rsidRDefault="002F2FF7" w:rsidP="00E00201">
            <w:pPr>
              <w:rPr>
                <w:rFonts w:eastAsia="SimSun"/>
                <w:sz w:val="22"/>
              </w:rPr>
            </w:pPr>
            <w:r w:rsidRPr="006A31EC">
              <w:rPr>
                <w:rFonts w:eastAsia="SimSun"/>
                <w:sz w:val="22"/>
                <w:lang w:val="en-US"/>
              </w:rPr>
              <w:t>-</w:t>
            </w:r>
          </w:p>
        </w:tc>
        <w:tc>
          <w:tcPr>
            <w:tcW w:w="401" w:type="pct"/>
            <w:shd w:val="clear" w:color="auto" w:fill="auto"/>
            <w:vAlign w:val="center"/>
          </w:tcPr>
          <w:p w14:paraId="3B94DCA1" w14:textId="77777777" w:rsidR="002F2FF7" w:rsidRPr="006A31EC" w:rsidRDefault="002F2FF7" w:rsidP="00E00201">
            <w:pPr>
              <w:rPr>
                <w:rFonts w:eastAsia="SimSun"/>
                <w:sz w:val="22"/>
                <w:lang w:val="en-US"/>
              </w:rPr>
            </w:pPr>
            <w:r w:rsidRPr="006A31EC">
              <w:rPr>
                <w:rFonts w:eastAsia="SimSun"/>
                <w:sz w:val="22"/>
                <w:lang w:val="en-US"/>
              </w:rPr>
              <w:t>5.1.2.6</w:t>
            </w:r>
          </w:p>
        </w:tc>
        <w:tc>
          <w:tcPr>
            <w:tcW w:w="442" w:type="pct"/>
            <w:shd w:val="clear" w:color="auto" w:fill="auto"/>
            <w:vAlign w:val="center"/>
          </w:tcPr>
          <w:p w14:paraId="58E0D518"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445BD3EF" w14:textId="77777777" w:rsidR="002F2FF7" w:rsidRPr="006A31EC" w:rsidRDefault="002F2FF7" w:rsidP="00E00201">
            <w:pPr>
              <w:rPr>
                <w:sz w:val="22"/>
              </w:rPr>
            </w:pPr>
            <w:r w:rsidRPr="006A31EC">
              <w:rPr>
                <w:rFonts w:eastAsia="SimSun"/>
                <w:sz w:val="22"/>
                <w:lang w:val="en-US"/>
              </w:rPr>
              <w:t>-</w:t>
            </w:r>
          </w:p>
        </w:tc>
        <w:tc>
          <w:tcPr>
            <w:tcW w:w="337" w:type="pct"/>
          </w:tcPr>
          <w:p w14:paraId="11DE45FA" w14:textId="77777777" w:rsidR="002F2FF7" w:rsidRPr="006A31EC" w:rsidRDefault="002F2FF7" w:rsidP="00E00201">
            <w:pPr>
              <w:rPr>
                <w:rFonts w:eastAsia="SimSun"/>
                <w:sz w:val="22"/>
                <w:lang w:val="en-US"/>
              </w:rPr>
            </w:pPr>
          </w:p>
        </w:tc>
      </w:tr>
      <w:tr w:rsidR="002F2FF7" w:rsidRPr="006A31EC" w14:paraId="5C4FC839" w14:textId="77777777" w:rsidTr="00E00201">
        <w:trPr>
          <w:cantSplit/>
          <w:trHeight w:val="624"/>
        </w:trPr>
        <w:tc>
          <w:tcPr>
            <w:tcW w:w="293" w:type="pct"/>
            <w:vMerge/>
            <w:shd w:val="clear" w:color="auto" w:fill="D9D9D9"/>
            <w:vAlign w:val="center"/>
          </w:tcPr>
          <w:p w14:paraId="0C9AA669" w14:textId="77777777" w:rsidR="002F2FF7" w:rsidRPr="006A31EC" w:rsidRDefault="002F2FF7" w:rsidP="00E00201">
            <w:pPr>
              <w:rPr>
                <w:rFonts w:eastAsia="SimSun"/>
                <w:sz w:val="22"/>
                <w:lang w:val="en-US"/>
              </w:rPr>
            </w:pPr>
          </w:p>
        </w:tc>
        <w:tc>
          <w:tcPr>
            <w:tcW w:w="284" w:type="pct"/>
            <w:shd w:val="clear" w:color="auto" w:fill="D9D9D9"/>
            <w:vAlign w:val="center"/>
          </w:tcPr>
          <w:p w14:paraId="23EEC44A" w14:textId="77777777" w:rsidR="002F2FF7" w:rsidRPr="006A31EC" w:rsidRDefault="002F2FF7" w:rsidP="00E00201">
            <w:pPr>
              <w:rPr>
                <w:rFonts w:eastAsia="SimSun"/>
                <w:sz w:val="22"/>
                <w:lang w:val="en-US"/>
              </w:rPr>
            </w:pPr>
            <w:r w:rsidRPr="006A31EC">
              <w:rPr>
                <w:rFonts w:eastAsia="SimSun"/>
                <w:sz w:val="22"/>
                <w:lang w:val="en-US"/>
              </w:rPr>
              <w:t>Tx</w:t>
            </w:r>
          </w:p>
        </w:tc>
        <w:tc>
          <w:tcPr>
            <w:tcW w:w="261" w:type="pct"/>
            <w:shd w:val="clear" w:color="auto" w:fill="D9D9D9"/>
            <w:vAlign w:val="center"/>
          </w:tcPr>
          <w:p w14:paraId="19ED22ED"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3961A1FC" w14:textId="77777777" w:rsidR="002F2FF7" w:rsidRPr="006A31EC" w:rsidRDefault="002F2FF7" w:rsidP="00E00201">
            <w:pPr>
              <w:rPr>
                <w:rFonts w:eastAsia="SimSun"/>
                <w:sz w:val="22"/>
              </w:rPr>
            </w:pPr>
            <w:r w:rsidRPr="006A31EC">
              <w:rPr>
                <w:rFonts w:eastAsia="SimSun"/>
                <w:sz w:val="22"/>
                <w:lang w:val="en-US"/>
              </w:rPr>
              <w:t>MMF30</w:t>
            </w:r>
          </w:p>
        </w:tc>
        <w:tc>
          <w:tcPr>
            <w:tcW w:w="337" w:type="pct"/>
            <w:shd w:val="clear" w:color="auto" w:fill="auto"/>
            <w:vAlign w:val="center"/>
          </w:tcPr>
          <w:p w14:paraId="719009C0" w14:textId="77777777" w:rsidR="002F2FF7" w:rsidRPr="006A31EC" w:rsidRDefault="002F2FF7" w:rsidP="00E00201">
            <w:pPr>
              <w:rPr>
                <w:sz w:val="22"/>
              </w:rPr>
            </w:pPr>
            <w:r w:rsidRPr="006A31EC">
              <w:rPr>
                <w:rFonts w:eastAsia="SimSun"/>
                <w:sz w:val="22"/>
                <w:lang w:val="en-US"/>
              </w:rPr>
              <w:t>-</w:t>
            </w:r>
          </w:p>
        </w:tc>
        <w:tc>
          <w:tcPr>
            <w:tcW w:w="312" w:type="pct"/>
          </w:tcPr>
          <w:p w14:paraId="3DD2F659" w14:textId="77777777" w:rsidR="002F2FF7" w:rsidRPr="006A31EC" w:rsidRDefault="002F2FF7" w:rsidP="00E00201">
            <w:pPr>
              <w:rPr>
                <w:rFonts w:eastAsia="SimSun"/>
                <w:sz w:val="22"/>
                <w:lang w:val="en-US"/>
              </w:rPr>
            </w:pPr>
          </w:p>
        </w:tc>
        <w:tc>
          <w:tcPr>
            <w:tcW w:w="337" w:type="pct"/>
            <w:shd w:val="clear" w:color="auto" w:fill="auto"/>
            <w:vAlign w:val="center"/>
          </w:tcPr>
          <w:p w14:paraId="614187E0"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2A068A85"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57FCEA9B"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1CC1116E"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35C669A0"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17CEEF9A" w14:textId="77777777" w:rsidR="002F2FF7" w:rsidRPr="006A31EC" w:rsidRDefault="002F2FF7" w:rsidP="00E00201">
            <w:pPr>
              <w:rPr>
                <w:sz w:val="22"/>
              </w:rPr>
            </w:pPr>
            <w:r w:rsidRPr="006A31EC">
              <w:rPr>
                <w:rFonts w:eastAsia="SimSun"/>
                <w:sz w:val="22"/>
                <w:lang w:val="en-US"/>
              </w:rPr>
              <w:t>-</w:t>
            </w:r>
          </w:p>
        </w:tc>
        <w:tc>
          <w:tcPr>
            <w:tcW w:w="442" w:type="pct"/>
            <w:shd w:val="clear" w:color="auto" w:fill="auto"/>
            <w:vAlign w:val="center"/>
          </w:tcPr>
          <w:p w14:paraId="78CA9D91"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100BAD7A" w14:textId="77777777" w:rsidR="002F2FF7" w:rsidRPr="006A31EC" w:rsidRDefault="002F2FF7" w:rsidP="00E00201">
            <w:pPr>
              <w:rPr>
                <w:rFonts w:eastAsia="SimSun"/>
                <w:sz w:val="22"/>
              </w:rPr>
            </w:pPr>
            <w:r w:rsidRPr="006A31EC">
              <w:rPr>
                <w:rFonts w:eastAsia="SimSun"/>
                <w:sz w:val="22"/>
                <w:lang w:val="en-US"/>
              </w:rPr>
              <w:t>5.1.2.2</w:t>
            </w:r>
            <w:r w:rsidRPr="006A31EC">
              <w:rPr>
                <w:rFonts w:eastAsia="SimSun"/>
                <w:sz w:val="22"/>
              </w:rPr>
              <w:t>3</w:t>
            </w:r>
          </w:p>
        </w:tc>
        <w:tc>
          <w:tcPr>
            <w:tcW w:w="337" w:type="pct"/>
          </w:tcPr>
          <w:p w14:paraId="2B0AE715" w14:textId="77777777" w:rsidR="002F2FF7" w:rsidRPr="006A31EC" w:rsidRDefault="002F2FF7" w:rsidP="00E00201">
            <w:pPr>
              <w:rPr>
                <w:rFonts w:eastAsia="SimSun"/>
                <w:sz w:val="22"/>
                <w:lang w:val="en-US"/>
              </w:rPr>
            </w:pPr>
          </w:p>
        </w:tc>
      </w:tr>
      <w:tr w:rsidR="002F2FF7" w:rsidRPr="006A31EC" w14:paraId="5277B4E8" w14:textId="77777777" w:rsidTr="00E00201">
        <w:trPr>
          <w:cantSplit/>
          <w:trHeight w:val="624"/>
        </w:trPr>
        <w:tc>
          <w:tcPr>
            <w:tcW w:w="293" w:type="pct"/>
            <w:vMerge w:val="restart"/>
            <w:shd w:val="clear" w:color="auto" w:fill="D9D9D9"/>
            <w:vAlign w:val="center"/>
          </w:tcPr>
          <w:p w14:paraId="7BC12A5D" w14:textId="77777777" w:rsidR="002F2FF7" w:rsidRPr="006A31EC" w:rsidRDefault="002F2FF7" w:rsidP="00E00201">
            <w:pPr>
              <w:rPr>
                <w:rFonts w:eastAsia="SimSun"/>
                <w:sz w:val="22"/>
                <w:lang w:val="en-US"/>
              </w:rPr>
            </w:pPr>
            <w:r w:rsidRPr="006A31EC">
              <w:rPr>
                <w:rFonts w:eastAsia="SimSun"/>
                <w:sz w:val="22"/>
                <w:lang w:val="en-US"/>
              </w:rPr>
              <w:t>PT-Cy</w:t>
            </w:r>
          </w:p>
          <w:p w14:paraId="3C83350F" w14:textId="77777777" w:rsidR="002F2FF7" w:rsidRPr="006A31EC" w:rsidRDefault="002F2FF7" w:rsidP="00E00201">
            <w:pPr>
              <w:rPr>
                <w:rFonts w:eastAsia="SimSun"/>
                <w:sz w:val="22"/>
                <w:lang w:val="en-US"/>
              </w:rPr>
            </w:pPr>
          </w:p>
        </w:tc>
        <w:tc>
          <w:tcPr>
            <w:tcW w:w="284" w:type="pct"/>
            <w:shd w:val="clear" w:color="auto" w:fill="D9D9D9"/>
            <w:vAlign w:val="center"/>
          </w:tcPr>
          <w:p w14:paraId="10976348" w14:textId="77777777" w:rsidR="002F2FF7" w:rsidRPr="006A31EC" w:rsidRDefault="002F2FF7" w:rsidP="00E00201">
            <w:pPr>
              <w:rPr>
                <w:rFonts w:eastAsia="SimSun"/>
                <w:sz w:val="22"/>
                <w:lang w:val="en-US"/>
              </w:rPr>
            </w:pPr>
            <w:r w:rsidRPr="006A31EC">
              <w:rPr>
                <w:rFonts w:eastAsia="SimSun"/>
                <w:sz w:val="22"/>
                <w:lang w:val="en-US"/>
              </w:rPr>
              <w:t>-</w:t>
            </w:r>
          </w:p>
        </w:tc>
        <w:tc>
          <w:tcPr>
            <w:tcW w:w="261" w:type="pct"/>
            <w:shd w:val="clear" w:color="auto" w:fill="D9D9D9"/>
            <w:vAlign w:val="center"/>
          </w:tcPr>
          <w:p w14:paraId="1AC88B0A"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1A8AB5DC"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auto"/>
            <w:vAlign w:val="center"/>
          </w:tcPr>
          <w:p w14:paraId="566F6760" w14:textId="77777777" w:rsidR="002F2FF7" w:rsidRPr="006A31EC" w:rsidRDefault="002F2FF7" w:rsidP="00E00201">
            <w:pPr>
              <w:rPr>
                <w:rFonts w:eastAsia="SimSun"/>
                <w:sz w:val="22"/>
                <w:lang w:val="en-US"/>
              </w:rPr>
            </w:pPr>
            <w:r w:rsidRPr="006A31EC">
              <w:rPr>
                <w:rFonts w:eastAsia="SimSun"/>
                <w:sz w:val="22"/>
                <w:lang w:val="en-US"/>
              </w:rPr>
              <w:t>5.1.2.17</w:t>
            </w:r>
          </w:p>
        </w:tc>
        <w:tc>
          <w:tcPr>
            <w:tcW w:w="312" w:type="pct"/>
          </w:tcPr>
          <w:p w14:paraId="0ADDBF65" w14:textId="77777777" w:rsidR="002F2FF7" w:rsidRPr="006A31EC" w:rsidRDefault="002F2FF7" w:rsidP="00E00201">
            <w:pPr>
              <w:rPr>
                <w:rFonts w:eastAsia="SimSun"/>
                <w:sz w:val="22"/>
                <w:lang w:val="en-US"/>
              </w:rPr>
            </w:pPr>
          </w:p>
        </w:tc>
        <w:tc>
          <w:tcPr>
            <w:tcW w:w="337" w:type="pct"/>
            <w:shd w:val="clear" w:color="auto" w:fill="auto"/>
            <w:vAlign w:val="center"/>
          </w:tcPr>
          <w:p w14:paraId="78044048"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56230C02"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19907A53"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6B19493"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759D9DBF"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3AB99A21" w14:textId="77777777" w:rsidR="002F2FF7" w:rsidRPr="006A31EC" w:rsidRDefault="002F2FF7" w:rsidP="00E00201">
            <w:pPr>
              <w:rPr>
                <w:rFonts w:eastAsia="SimSun"/>
                <w:sz w:val="22"/>
                <w:lang w:val="en-US"/>
              </w:rPr>
            </w:pPr>
            <w:r w:rsidRPr="006A31EC">
              <w:rPr>
                <w:rFonts w:eastAsia="SimSun"/>
                <w:sz w:val="22"/>
                <w:lang w:val="en-US"/>
              </w:rPr>
              <w:t>5.1.2.8</w:t>
            </w:r>
          </w:p>
        </w:tc>
        <w:tc>
          <w:tcPr>
            <w:tcW w:w="442" w:type="pct"/>
            <w:shd w:val="clear" w:color="auto" w:fill="auto"/>
            <w:vAlign w:val="center"/>
          </w:tcPr>
          <w:p w14:paraId="7D5AB3A2" w14:textId="77777777" w:rsidR="002F2FF7" w:rsidRPr="006A31EC" w:rsidRDefault="002F2FF7" w:rsidP="00E00201">
            <w:pPr>
              <w:rPr>
                <w:rFonts w:eastAsia="SimSun"/>
                <w:sz w:val="22"/>
                <w:lang w:val="en-US"/>
              </w:rPr>
            </w:pPr>
            <w:r w:rsidRPr="006A31EC">
              <w:rPr>
                <w:rFonts w:eastAsia="SimSun"/>
                <w:sz w:val="22"/>
                <w:lang w:val="en-US"/>
              </w:rPr>
              <w:t>5.1.2.13</w:t>
            </w:r>
          </w:p>
        </w:tc>
        <w:tc>
          <w:tcPr>
            <w:tcW w:w="337" w:type="pct"/>
            <w:shd w:val="clear" w:color="auto" w:fill="auto"/>
            <w:vAlign w:val="center"/>
          </w:tcPr>
          <w:p w14:paraId="1BAA5147" w14:textId="77777777" w:rsidR="002F2FF7" w:rsidRPr="006A31EC" w:rsidRDefault="002F2FF7" w:rsidP="00E00201">
            <w:pPr>
              <w:rPr>
                <w:sz w:val="22"/>
              </w:rPr>
            </w:pPr>
            <w:r w:rsidRPr="006A31EC">
              <w:rPr>
                <w:rFonts w:eastAsia="SimSun"/>
                <w:sz w:val="22"/>
                <w:lang w:val="en-US"/>
              </w:rPr>
              <w:t>-</w:t>
            </w:r>
          </w:p>
        </w:tc>
        <w:tc>
          <w:tcPr>
            <w:tcW w:w="337" w:type="pct"/>
          </w:tcPr>
          <w:p w14:paraId="6FFCDB58" w14:textId="77777777" w:rsidR="002F2FF7" w:rsidRPr="006A31EC" w:rsidRDefault="002F2FF7" w:rsidP="00E00201">
            <w:pPr>
              <w:rPr>
                <w:rFonts w:eastAsia="SimSun"/>
                <w:sz w:val="22"/>
                <w:lang w:val="en-US"/>
              </w:rPr>
            </w:pPr>
          </w:p>
        </w:tc>
      </w:tr>
      <w:tr w:rsidR="002F2FF7" w:rsidRPr="006A31EC" w14:paraId="1A991E1F" w14:textId="77777777" w:rsidTr="00E00201">
        <w:trPr>
          <w:cantSplit/>
          <w:trHeight w:val="624"/>
        </w:trPr>
        <w:tc>
          <w:tcPr>
            <w:tcW w:w="293" w:type="pct"/>
            <w:vMerge/>
            <w:shd w:val="clear" w:color="auto" w:fill="D9D9D9"/>
            <w:vAlign w:val="center"/>
          </w:tcPr>
          <w:p w14:paraId="5563FE86" w14:textId="77777777" w:rsidR="002F2FF7" w:rsidRPr="006A31EC" w:rsidRDefault="002F2FF7" w:rsidP="00E00201">
            <w:pPr>
              <w:rPr>
                <w:rFonts w:eastAsia="SimSun"/>
                <w:sz w:val="22"/>
                <w:lang w:val="en-US"/>
              </w:rPr>
            </w:pPr>
          </w:p>
        </w:tc>
        <w:tc>
          <w:tcPr>
            <w:tcW w:w="284" w:type="pct"/>
            <w:vMerge w:val="restart"/>
            <w:shd w:val="clear" w:color="auto" w:fill="D9D9D9"/>
            <w:vAlign w:val="center"/>
          </w:tcPr>
          <w:p w14:paraId="78283723" w14:textId="77777777" w:rsidR="002F2FF7" w:rsidRPr="006A31EC" w:rsidRDefault="002F2FF7" w:rsidP="00E00201">
            <w:pPr>
              <w:rPr>
                <w:rFonts w:eastAsia="SimSun"/>
                <w:sz w:val="22"/>
              </w:rPr>
            </w:pPr>
            <w:r w:rsidRPr="006A31EC">
              <w:rPr>
                <w:rFonts w:eastAsia="SimSun"/>
                <w:sz w:val="22"/>
                <w:lang w:val="en-US"/>
              </w:rPr>
              <w:t>CSA</w:t>
            </w:r>
          </w:p>
          <w:p w14:paraId="39D83F76" w14:textId="77777777" w:rsidR="002F2FF7" w:rsidRPr="006A31EC" w:rsidRDefault="002F2FF7" w:rsidP="00E00201">
            <w:pPr>
              <w:rPr>
                <w:rFonts w:eastAsia="SimSun"/>
                <w:sz w:val="22"/>
              </w:rPr>
            </w:pPr>
          </w:p>
        </w:tc>
        <w:tc>
          <w:tcPr>
            <w:tcW w:w="261" w:type="pct"/>
            <w:shd w:val="clear" w:color="auto" w:fill="D9D9D9"/>
            <w:vAlign w:val="center"/>
          </w:tcPr>
          <w:p w14:paraId="3807748C"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110F012B" w14:textId="77777777" w:rsidR="002F2FF7" w:rsidRPr="006A31EC" w:rsidRDefault="002F2FF7" w:rsidP="00E00201">
            <w:pPr>
              <w:rPr>
                <w:rFonts w:eastAsia="SimSun"/>
                <w:sz w:val="22"/>
              </w:rPr>
            </w:pPr>
            <w:r w:rsidRPr="006A31EC">
              <w:rPr>
                <w:rFonts w:eastAsia="SimSun"/>
                <w:sz w:val="22"/>
                <w:lang w:val="en-US"/>
              </w:rPr>
              <w:t>MMF30</w:t>
            </w:r>
          </w:p>
        </w:tc>
        <w:tc>
          <w:tcPr>
            <w:tcW w:w="337" w:type="pct"/>
            <w:shd w:val="clear" w:color="auto" w:fill="auto"/>
            <w:vAlign w:val="center"/>
          </w:tcPr>
          <w:p w14:paraId="07AC8E17" w14:textId="77777777" w:rsidR="002F2FF7" w:rsidRPr="006A31EC" w:rsidRDefault="002F2FF7" w:rsidP="00E00201">
            <w:pPr>
              <w:rPr>
                <w:sz w:val="22"/>
              </w:rPr>
            </w:pPr>
            <w:r w:rsidRPr="006A31EC">
              <w:rPr>
                <w:rFonts w:eastAsia="SimSun"/>
                <w:sz w:val="22"/>
                <w:lang w:val="en-US"/>
              </w:rPr>
              <w:t>-</w:t>
            </w:r>
          </w:p>
        </w:tc>
        <w:tc>
          <w:tcPr>
            <w:tcW w:w="312" w:type="pct"/>
          </w:tcPr>
          <w:p w14:paraId="01D3B611" w14:textId="77777777" w:rsidR="002F2FF7" w:rsidRPr="006A31EC" w:rsidRDefault="002F2FF7" w:rsidP="00E00201">
            <w:pPr>
              <w:rPr>
                <w:rFonts w:eastAsia="SimSun"/>
                <w:sz w:val="22"/>
                <w:lang w:val="en-US"/>
              </w:rPr>
            </w:pPr>
          </w:p>
        </w:tc>
        <w:tc>
          <w:tcPr>
            <w:tcW w:w="337" w:type="pct"/>
            <w:shd w:val="clear" w:color="auto" w:fill="auto"/>
            <w:vAlign w:val="center"/>
          </w:tcPr>
          <w:p w14:paraId="31FC5603"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387C6E89"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18A94627" w14:textId="77777777" w:rsidR="002F2FF7" w:rsidRPr="006A31EC" w:rsidRDefault="002F2FF7" w:rsidP="00E00201">
            <w:pPr>
              <w:rPr>
                <w:sz w:val="22"/>
              </w:rPr>
            </w:pPr>
            <w:r w:rsidRPr="006A31EC">
              <w:rPr>
                <w:rFonts w:eastAsia="SimSun"/>
                <w:sz w:val="22"/>
                <w:lang w:val="en-US"/>
              </w:rPr>
              <w:t>5.1.2.4</w:t>
            </w:r>
          </w:p>
        </w:tc>
        <w:tc>
          <w:tcPr>
            <w:tcW w:w="337" w:type="pct"/>
            <w:shd w:val="clear" w:color="auto" w:fill="auto"/>
            <w:vAlign w:val="center"/>
          </w:tcPr>
          <w:p w14:paraId="30F50B7A" w14:textId="77777777" w:rsidR="002F2FF7" w:rsidRPr="006A31EC" w:rsidRDefault="002F2FF7" w:rsidP="00E00201">
            <w:pPr>
              <w:rPr>
                <w:sz w:val="22"/>
              </w:rPr>
            </w:pPr>
            <w:r w:rsidRPr="006A31EC">
              <w:rPr>
                <w:sz w:val="22"/>
              </w:rPr>
              <w:t>5.1.2.20</w:t>
            </w:r>
          </w:p>
        </w:tc>
        <w:tc>
          <w:tcPr>
            <w:tcW w:w="337" w:type="pct"/>
            <w:shd w:val="clear" w:color="auto" w:fill="auto"/>
            <w:vAlign w:val="center"/>
          </w:tcPr>
          <w:p w14:paraId="43C621D5"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230CD268" w14:textId="77777777" w:rsidR="002F2FF7" w:rsidRPr="006A31EC" w:rsidRDefault="002F2FF7" w:rsidP="00E00201">
            <w:pPr>
              <w:rPr>
                <w:rFonts w:eastAsia="SimSun"/>
                <w:sz w:val="22"/>
                <w:lang w:val="en-US"/>
              </w:rPr>
            </w:pPr>
            <w:r w:rsidRPr="006A31EC">
              <w:rPr>
                <w:rFonts w:eastAsia="SimSun"/>
                <w:sz w:val="22"/>
                <w:lang w:val="en-US"/>
              </w:rPr>
              <w:t>5.1.2.7/11</w:t>
            </w:r>
          </w:p>
        </w:tc>
        <w:tc>
          <w:tcPr>
            <w:tcW w:w="442" w:type="pct"/>
            <w:shd w:val="clear" w:color="auto" w:fill="auto"/>
            <w:vAlign w:val="center"/>
          </w:tcPr>
          <w:p w14:paraId="3DF09415"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16DBB3A" w14:textId="77777777" w:rsidR="002F2FF7" w:rsidRPr="006A31EC" w:rsidRDefault="002F2FF7" w:rsidP="00E00201">
            <w:pPr>
              <w:rPr>
                <w:sz w:val="22"/>
              </w:rPr>
            </w:pPr>
            <w:r w:rsidRPr="006A31EC">
              <w:rPr>
                <w:rFonts w:eastAsia="SimSun"/>
                <w:sz w:val="22"/>
                <w:lang w:val="en-US"/>
              </w:rPr>
              <w:t>-</w:t>
            </w:r>
          </w:p>
        </w:tc>
        <w:tc>
          <w:tcPr>
            <w:tcW w:w="337" w:type="pct"/>
          </w:tcPr>
          <w:p w14:paraId="79B4727D" w14:textId="77777777" w:rsidR="002F2FF7" w:rsidRPr="006A31EC" w:rsidRDefault="002F2FF7" w:rsidP="00E00201">
            <w:pPr>
              <w:rPr>
                <w:rFonts w:eastAsia="SimSun"/>
                <w:sz w:val="22"/>
                <w:lang w:val="en-US"/>
              </w:rPr>
            </w:pPr>
          </w:p>
        </w:tc>
      </w:tr>
      <w:tr w:rsidR="002F2FF7" w:rsidRPr="006A31EC" w14:paraId="65661AD0" w14:textId="77777777" w:rsidTr="00E00201">
        <w:trPr>
          <w:cantSplit/>
          <w:trHeight w:val="624"/>
        </w:trPr>
        <w:tc>
          <w:tcPr>
            <w:tcW w:w="293" w:type="pct"/>
            <w:vMerge/>
            <w:shd w:val="clear" w:color="auto" w:fill="D9D9D9"/>
            <w:vAlign w:val="center"/>
          </w:tcPr>
          <w:p w14:paraId="7F2556B6" w14:textId="77777777" w:rsidR="002F2FF7" w:rsidRPr="006A31EC" w:rsidRDefault="002F2FF7" w:rsidP="00E00201">
            <w:pPr>
              <w:rPr>
                <w:rFonts w:eastAsia="SimSun"/>
                <w:sz w:val="22"/>
                <w:lang w:val="en-US"/>
              </w:rPr>
            </w:pPr>
          </w:p>
        </w:tc>
        <w:tc>
          <w:tcPr>
            <w:tcW w:w="284" w:type="pct"/>
            <w:vMerge/>
            <w:shd w:val="clear" w:color="auto" w:fill="D9D9D9"/>
            <w:vAlign w:val="center"/>
          </w:tcPr>
          <w:p w14:paraId="567C80F2" w14:textId="77777777" w:rsidR="002F2FF7" w:rsidRPr="006A31EC" w:rsidRDefault="002F2FF7" w:rsidP="00E00201">
            <w:pPr>
              <w:rPr>
                <w:rFonts w:eastAsia="SimSun"/>
                <w:sz w:val="22"/>
                <w:lang w:val="en-US"/>
              </w:rPr>
            </w:pPr>
          </w:p>
        </w:tc>
        <w:tc>
          <w:tcPr>
            <w:tcW w:w="261" w:type="pct"/>
            <w:shd w:val="clear" w:color="auto" w:fill="D9D9D9"/>
            <w:vAlign w:val="center"/>
          </w:tcPr>
          <w:p w14:paraId="016BB56F"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1C1C1DEC" w14:textId="77777777" w:rsidR="002F2FF7" w:rsidRPr="006A31EC" w:rsidRDefault="002F2FF7" w:rsidP="00E00201">
            <w:pPr>
              <w:rPr>
                <w:rFonts w:eastAsia="SimSun"/>
                <w:sz w:val="22"/>
                <w:lang w:val="en-US"/>
              </w:rPr>
            </w:pPr>
            <w:r w:rsidRPr="006A31EC">
              <w:rPr>
                <w:rFonts w:eastAsia="SimSun"/>
                <w:sz w:val="22"/>
                <w:lang w:val="en-US"/>
              </w:rPr>
              <w:t>MMF45</w:t>
            </w:r>
          </w:p>
        </w:tc>
        <w:tc>
          <w:tcPr>
            <w:tcW w:w="337" w:type="pct"/>
            <w:shd w:val="clear" w:color="auto" w:fill="auto"/>
            <w:vAlign w:val="center"/>
          </w:tcPr>
          <w:p w14:paraId="7DB49BDB" w14:textId="77777777" w:rsidR="002F2FF7" w:rsidRPr="006A31EC" w:rsidRDefault="002F2FF7" w:rsidP="00E00201">
            <w:pPr>
              <w:rPr>
                <w:rFonts w:eastAsia="SimSun"/>
                <w:sz w:val="22"/>
              </w:rPr>
            </w:pPr>
            <w:r w:rsidRPr="006A31EC">
              <w:rPr>
                <w:rFonts w:eastAsia="SimSun"/>
                <w:sz w:val="22"/>
                <w:lang w:val="en-US"/>
              </w:rPr>
              <w:t>-</w:t>
            </w:r>
          </w:p>
        </w:tc>
        <w:tc>
          <w:tcPr>
            <w:tcW w:w="312" w:type="pct"/>
          </w:tcPr>
          <w:p w14:paraId="14CC23F3" w14:textId="77777777" w:rsidR="002F2FF7" w:rsidRPr="006A31EC" w:rsidRDefault="002F2FF7" w:rsidP="00E00201">
            <w:pPr>
              <w:rPr>
                <w:rFonts w:eastAsia="SimSun"/>
                <w:sz w:val="22"/>
                <w:lang w:val="en-US"/>
              </w:rPr>
            </w:pPr>
          </w:p>
        </w:tc>
        <w:tc>
          <w:tcPr>
            <w:tcW w:w="337" w:type="pct"/>
            <w:shd w:val="clear" w:color="auto" w:fill="auto"/>
            <w:vAlign w:val="center"/>
          </w:tcPr>
          <w:p w14:paraId="768BD50D" w14:textId="77777777" w:rsidR="002F2FF7" w:rsidRPr="006A31EC" w:rsidRDefault="002F2FF7" w:rsidP="00E00201">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D794144" w14:textId="77777777" w:rsidR="002F2FF7" w:rsidRPr="006A31EC" w:rsidRDefault="002F2FF7" w:rsidP="00E00201">
            <w:pPr>
              <w:rPr>
                <w:sz w:val="22"/>
              </w:rPr>
            </w:pPr>
            <w:r w:rsidRPr="006A31EC">
              <w:rPr>
                <w:rFonts w:eastAsia="SimSun"/>
                <w:sz w:val="22"/>
                <w:lang w:val="en-US"/>
              </w:rPr>
              <w:t>5.1.2.3</w:t>
            </w:r>
          </w:p>
        </w:tc>
        <w:tc>
          <w:tcPr>
            <w:tcW w:w="295" w:type="pct"/>
            <w:shd w:val="clear" w:color="auto" w:fill="auto"/>
            <w:vAlign w:val="center"/>
          </w:tcPr>
          <w:p w14:paraId="5FC9BD1F"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9692BFF"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32C9B865"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7FB3BD99" w14:textId="77777777" w:rsidR="002F2FF7" w:rsidRPr="006A31EC" w:rsidRDefault="002F2FF7" w:rsidP="00E00201">
            <w:pPr>
              <w:rPr>
                <w:sz w:val="22"/>
              </w:rPr>
            </w:pPr>
            <w:r w:rsidRPr="006A31EC">
              <w:rPr>
                <w:rFonts w:eastAsia="SimSun"/>
                <w:sz w:val="22"/>
                <w:lang w:val="en-US"/>
              </w:rPr>
              <w:t>-</w:t>
            </w:r>
          </w:p>
        </w:tc>
        <w:tc>
          <w:tcPr>
            <w:tcW w:w="442" w:type="pct"/>
            <w:shd w:val="clear" w:color="auto" w:fill="auto"/>
            <w:vAlign w:val="center"/>
          </w:tcPr>
          <w:p w14:paraId="2D7D9EA7"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473C411D" w14:textId="77777777" w:rsidR="002F2FF7" w:rsidRPr="006A31EC" w:rsidRDefault="002F2FF7" w:rsidP="00E00201">
            <w:pPr>
              <w:rPr>
                <w:sz w:val="22"/>
              </w:rPr>
            </w:pPr>
            <w:r w:rsidRPr="006A31EC">
              <w:rPr>
                <w:rFonts w:eastAsia="SimSun"/>
                <w:sz w:val="22"/>
                <w:lang w:val="en-US"/>
              </w:rPr>
              <w:t>-</w:t>
            </w:r>
          </w:p>
        </w:tc>
        <w:tc>
          <w:tcPr>
            <w:tcW w:w="337" w:type="pct"/>
          </w:tcPr>
          <w:p w14:paraId="6D9AC435" w14:textId="77777777" w:rsidR="002F2FF7" w:rsidRPr="006A31EC" w:rsidRDefault="002F2FF7" w:rsidP="00E00201">
            <w:pPr>
              <w:rPr>
                <w:rFonts w:eastAsia="SimSun"/>
                <w:sz w:val="22"/>
                <w:lang w:val="en-US"/>
              </w:rPr>
            </w:pPr>
          </w:p>
        </w:tc>
      </w:tr>
      <w:tr w:rsidR="002F2FF7" w:rsidRPr="006A31EC" w14:paraId="47BD4058" w14:textId="77777777" w:rsidTr="00E00201">
        <w:trPr>
          <w:cantSplit/>
          <w:trHeight w:val="624"/>
        </w:trPr>
        <w:tc>
          <w:tcPr>
            <w:tcW w:w="293" w:type="pct"/>
            <w:vMerge/>
            <w:shd w:val="clear" w:color="auto" w:fill="D9D9D9"/>
            <w:vAlign w:val="center"/>
          </w:tcPr>
          <w:p w14:paraId="191F9D9E" w14:textId="77777777" w:rsidR="002F2FF7" w:rsidRPr="006A31EC" w:rsidRDefault="002F2FF7" w:rsidP="00E00201">
            <w:pPr>
              <w:rPr>
                <w:rFonts w:eastAsia="SimSun"/>
                <w:sz w:val="22"/>
                <w:lang w:val="en-US"/>
              </w:rPr>
            </w:pPr>
          </w:p>
        </w:tc>
        <w:tc>
          <w:tcPr>
            <w:tcW w:w="284" w:type="pct"/>
            <w:shd w:val="clear" w:color="auto" w:fill="D9D9D9"/>
            <w:vAlign w:val="center"/>
          </w:tcPr>
          <w:p w14:paraId="6CEE7A22" w14:textId="77777777" w:rsidR="002F2FF7" w:rsidRPr="006A31EC" w:rsidRDefault="002F2FF7" w:rsidP="00E00201">
            <w:pPr>
              <w:rPr>
                <w:rFonts w:eastAsia="SimSun"/>
                <w:sz w:val="22"/>
                <w:lang w:val="en-US"/>
              </w:rPr>
            </w:pPr>
            <w:r w:rsidRPr="006A31EC">
              <w:rPr>
                <w:rFonts w:eastAsia="SimSun"/>
                <w:sz w:val="22"/>
                <w:lang w:val="en-US"/>
              </w:rPr>
              <w:t>Tx</w:t>
            </w:r>
          </w:p>
        </w:tc>
        <w:tc>
          <w:tcPr>
            <w:tcW w:w="261" w:type="pct"/>
            <w:shd w:val="clear" w:color="auto" w:fill="D9D9D9"/>
            <w:vAlign w:val="center"/>
          </w:tcPr>
          <w:p w14:paraId="13D04BFC"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38FFD019" w14:textId="77777777" w:rsidR="002F2FF7" w:rsidRPr="006A31EC" w:rsidRDefault="002F2FF7" w:rsidP="00E00201">
            <w:pPr>
              <w:rPr>
                <w:rFonts w:eastAsia="SimSun"/>
                <w:sz w:val="22"/>
                <w:lang w:val="en-US"/>
              </w:rPr>
            </w:pPr>
            <w:r w:rsidRPr="006A31EC">
              <w:rPr>
                <w:rFonts w:eastAsia="SimSun"/>
                <w:sz w:val="22"/>
                <w:lang w:val="en-US"/>
              </w:rPr>
              <w:t>MMF30</w:t>
            </w:r>
          </w:p>
        </w:tc>
        <w:tc>
          <w:tcPr>
            <w:tcW w:w="337" w:type="pct"/>
            <w:shd w:val="clear" w:color="auto" w:fill="auto"/>
            <w:vAlign w:val="center"/>
          </w:tcPr>
          <w:p w14:paraId="48DF28D9" w14:textId="77777777" w:rsidR="002F2FF7" w:rsidRPr="006A31EC" w:rsidRDefault="002F2FF7" w:rsidP="00E00201">
            <w:pPr>
              <w:rPr>
                <w:rFonts w:eastAsia="SimSun"/>
                <w:sz w:val="22"/>
                <w:lang w:val="en-US"/>
              </w:rPr>
            </w:pPr>
            <w:r w:rsidRPr="006A31EC">
              <w:rPr>
                <w:rFonts w:eastAsia="SimSun"/>
                <w:sz w:val="22"/>
                <w:lang w:val="en-US"/>
              </w:rPr>
              <w:t>5.1.2.16</w:t>
            </w:r>
          </w:p>
        </w:tc>
        <w:tc>
          <w:tcPr>
            <w:tcW w:w="312" w:type="pct"/>
          </w:tcPr>
          <w:p w14:paraId="342ED789" w14:textId="77777777" w:rsidR="002F2FF7" w:rsidRPr="006A31EC" w:rsidRDefault="002F2FF7" w:rsidP="00E00201">
            <w:pPr>
              <w:rPr>
                <w:rFonts w:eastAsia="SimSun"/>
                <w:sz w:val="22"/>
                <w:lang w:val="en-US"/>
              </w:rPr>
            </w:pPr>
          </w:p>
        </w:tc>
        <w:tc>
          <w:tcPr>
            <w:tcW w:w="337" w:type="pct"/>
            <w:shd w:val="clear" w:color="auto" w:fill="auto"/>
            <w:vAlign w:val="center"/>
          </w:tcPr>
          <w:p w14:paraId="040F8049"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61B91801"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14DAD401"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2A03E496"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72650723"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28CFAFD8" w14:textId="77777777" w:rsidR="002F2FF7" w:rsidRPr="006A31EC" w:rsidRDefault="002F2FF7" w:rsidP="00E00201">
            <w:pPr>
              <w:rPr>
                <w:rFonts w:eastAsia="SimSun"/>
                <w:sz w:val="22"/>
                <w:lang w:val="en-US"/>
              </w:rPr>
            </w:pPr>
            <w:r w:rsidRPr="006A31EC">
              <w:rPr>
                <w:rFonts w:eastAsia="SimSun"/>
                <w:sz w:val="22"/>
                <w:lang w:val="en-US"/>
              </w:rPr>
              <w:t>5.1.2.9</w:t>
            </w:r>
          </w:p>
        </w:tc>
        <w:tc>
          <w:tcPr>
            <w:tcW w:w="442" w:type="pct"/>
            <w:shd w:val="clear" w:color="auto" w:fill="auto"/>
            <w:vAlign w:val="center"/>
          </w:tcPr>
          <w:p w14:paraId="4299BB20" w14:textId="77777777" w:rsidR="002F2FF7" w:rsidRPr="006A31EC" w:rsidRDefault="002F2FF7" w:rsidP="00E00201">
            <w:pPr>
              <w:rPr>
                <w:rFonts w:eastAsia="SimSun"/>
                <w:sz w:val="22"/>
                <w:lang w:val="en-US"/>
              </w:rPr>
            </w:pPr>
            <w:r w:rsidRPr="006A31EC">
              <w:rPr>
                <w:rFonts w:eastAsia="SimSun"/>
                <w:sz w:val="22"/>
                <w:lang w:val="en-US"/>
              </w:rPr>
              <w:t>5.1.2.14</w:t>
            </w:r>
          </w:p>
        </w:tc>
        <w:tc>
          <w:tcPr>
            <w:tcW w:w="337" w:type="pct"/>
            <w:shd w:val="clear" w:color="auto" w:fill="auto"/>
            <w:vAlign w:val="center"/>
          </w:tcPr>
          <w:p w14:paraId="1EAC834F" w14:textId="77777777" w:rsidR="002F2FF7" w:rsidRPr="006A31EC" w:rsidRDefault="002F2FF7" w:rsidP="00E00201">
            <w:pPr>
              <w:rPr>
                <w:sz w:val="22"/>
              </w:rPr>
            </w:pPr>
            <w:r w:rsidRPr="006A31EC">
              <w:rPr>
                <w:rFonts w:eastAsia="SimSun"/>
                <w:sz w:val="22"/>
              </w:rPr>
              <w:t xml:space="preserve">      </w:t>
            </w:r>
            <w:r w:rsidRPr="006A31EC">
              <w:rPr>
                <w:rFonts w:eastAsia="SimSun"/>
                <w:sz w:val="22"/>
                <w:lang w:val="en-US"/>
              </w:rPr>
              <w:t>-</w:t>
            </w:r>
          </w:p>
        </w:tc>
        <w:tc>
          <w:tcPr>
            <w:tcW w:w="337" w:type="pct"/>
          </w:tcPr>
          <w:p w14:paraId="5B362884" w14:textId="77777777" w:rsidR="002F2FF7" w:rsidRPr="006A31EC" w:rsidRDefault="002F2FF7" w:rsidP="00E00201">
            <w:pPr>
              <w:rPr>
                <w:rFonts w:eastAsia="SimSun"/>
                <w:sz w:val="22"/>
              </w:rPr>
            </w:pPr>
            <w:r w:rsidRPr="006A31EC">
              <w:rPr>
                <w:rFonts w:eastAsia="SimSun"/>
                <w:sz w:val="22"/>
                <w:lang w:val="en-US"/>
              </w:rPr>
              <w:t>5.1.2.2</w:t>
            </w:r>
            <w:r w:rsidRPr="006A31EC">
              <w:rPr>
                <w:rFonts w:eastAsia="SimSun"/>
                <w:sz w:val="22"/>
              </w:rPr>
              <w:t>4</w:t>
            </w:r>
          </w:p>
        </w:tc>
      </w:tr>
      <w:tr w:rsidR="002F2FF7" w:rsidRPr="006A31EC" w14:paraId="67056968" w14:textId="77777777" w:rsidTr="00E00201">
        <w:trPr>
          <w:cantSplit/>
          <w:trHeight w:val="624"/>
        </w:trPr>
        <w:tc>
          <w:tcPr>
            <w:tcW w:w="293" w:type="pct"/>
            <w:vMerge/>
            <w:shd w:val="clear" w:color="auto" w:fill="D9D9D9"/>
            <w:vAlign w:val="center"/>
          </w:tcPr>
          <w:p w14:paraId="425A5B7E" w14:textId="77777777" w:rsidR="002F2FF7" w:rsidRPr="006A31EC" w:rsidRDefault="002F2FF7" w:rsidP="00E00201">
            <w:pPr>
              <w:rPr>
                <w:rFonts w:eastAsia="SimSun"/>
                <w:sz w:val="22"/>
                <w:lang w:val="en-US"/>
              </w:rPr>
            </w:pPr>
          </w:p>
        </w:tc>
        <w:tc>
          <w:tcPr>
            <w:tcW w:w="284" w:type="pct"/>
            <w:shd w:val="clear" w:color="auto" w:fill="D9D9D9"/>
            <w:vAlign w:val="center"/>
          </w:tcPr>
          <w:p w14:paraId="1F74BD5A" w14:textId="77777777" w:rsidR="002F2FF7" w:rsidRPr="006A31EC" w:rsidRDefault="002F2FF7" w:rsidP="00E00201">
            <w:pPr>
              <w:rPr>
                <w:rFonts w:eastAsia="SimSun"/>
                <w:sz w:val="22"/>
                <w:lang w:val="en-US"/>
              </w:rPr>
            </w:pPr>
            <w:r w:rsidRPr="006A31EC">
              <w:rPr>
                <w:rFonts w:eastAsia="SimSun"/>
                <w:sz w:val="22"/>
                <w:lang w:val="en-US"/>
              </w:rPr>
              <w:t>Ruxo</w:t>
            </w:r>
          </w:p>
        </w:tc>
        <w:tc>
          <w:tcPr>
            <w:tcW w:w="261" w:type="pct"/>
            <w:shd w:val="clear" w:color="auto" w:fill="D9D9D9"/>
            <w:vAlign w:val="center"/>
          </w:tcPr>
          <w:p w14:paraId="5C90F199"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3F91547F" w14:textId="77777777" w:rsidR="002F2FF7" w:rsidRPr="006A31EC" w:rsidRDefault="002F2FF7" w:rsidP="00E00201">
            <w:pPr>
              <w:rPr>
                <w:rFonts w:eastAsia="SimSun"/>
                <w:sz w:val="22"/>
                <w:lang w:val="en-US"/>
              </w:rPr>
            </w:pPr>
            <w:r w:rsidRPr="006A31EC">
              <w:rPr>
                <w:rFonts w:eastAsia="SimSun"/>
                <w:sz w:val="22"/>
                <w:lang w:val="en-US"/>
              </w:rPr>
              <w:t>-</w:t>
            </w:r>
          </w:p>
        </w:tc>
        <w:tc>
          <w:tcPr>
            <w:tcW w:w="337" w:type="pct"/>
            <w:shd w:val="clear" w:color="auto" w:fill="auto"/>
            <w:vAlign w:val="center"/>
          </w:tcPr>
          <w:p w14:paraId="456364C7" w14:textId="77777777" w:rsidR="002F2FF7" w:rsidRPr="006A31EC" w:rsidRDefault="002F2FF7" w:rsidP="00E00201">
            <w:pPr>
              <w:rPr>
                <w:sz w:val="22"/>
              </w:rPr>
            </w:pPr>
            <w:r w:rsidRPr="006A31EC">
              <w:rPr>
                <w:rFonts w:eastAsia="SimSun"/>
                <w:sz w:val="22"/>
                <w:lang w:val="en-US"/>
              </w:rPr>
              <w:t>-</w:t>
            </w:r>
          </w:p>
        </w:tc>
        <w:tc>
          <w:tcPr>
            <w:tcW w:w="312" w:type="pct"/>
          </w:tcPr>
          <w:p w14:paraId="111DFB91" w14:textId="77777777" w:rsidR="002F2FF7" w:rsidRPr="006A31EC" w:rsidRDefault="002F2FF7" w:rsidP="00E00201">
            <w:pPr>
              <w:rPr>
                <w:rFonts w:eastAsia="SimSun"/>
                <w:sz w:val="22"/>
                <w:lang w:val="en-US"/>
              </w:rPr>
            </w:pPr>
          </w:p>
        </w:tc>
        <w:tc>
          <w:tcPr>
            <w:tcW w:w="337" w:type="pct"/>
            <w:shd w:val="clear" w:color="auto" w:fill="auto"/>
            <w:vAlign w:val="center"/>
          </w:tcPr>
          <w:p w14:paraId="464891EA"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6912863D"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06B4AFE6"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CCCC6F2"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36F91B30"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0D94E226" w14:textId="77777777" w:rsidR="002F2FF7" w:rsidRPr="006A31EC" w:rsidRDefault="002F2FF7" w:rsidP="00E00201">
            <w:pPr>
              <w:rPr>
                <w:rFonts w:eastAsia="SimSun"/>
                <w:sz w:val="22"/>
              </w:rPr>
            </w:pPr>
          </w:p>
        </w:tc>
        <w:tc>
          <w:tcPr>
            <w:tcW w:w="442" w:type="pct"/>
            <w:shd w:val="clear" w:color="auto" w:fill="auto"/>
            <w:vAlign w:val="center"/>
          </w:tcPr>
          <w:p w14:paraId="23B479E3" w14:textId="77777777" w:rsidR="002F2FF7" w:rsidRPr="006A31EC" w:rsidRDefault="002F2FF7" w:rsidP="00E00201">
            <w:pPr>
              <w:rPr>
                <w:rFonts w:eastAsia="SimSun"/>
                <w:sz w:val="22"/>
                <w:lang w:val="en-US"/>
              </w:rPr>
            </w:pPr>
            <w:r w:rsidRPr="006A31EC">
              <w:rPr>
                <w:rFonts w:eastAsia="SimSun"/>
                <w:sz w:val="22"/>
                <w:lang w:val="en-US"/>
              </w:rPr>
              <w:t>5.1.2.12/15</w:t>
            </w:r>
          </w:p>
        </w:tc>
        <w:tc>
          <w:tcPr>
            <w:tcW w:w="337" w:type="pct"/>
            <w:shd w:val="clear" w:color="auto" w:fill="auto"/>
            <w:vAlign w:val="center"/>
          </w:tcPr>
          <w:p w14:paraId="5DB4C823" w14:textId="77777777" w:rsidR="002F2FF7" w:rsidRPr="006A31EC" w:rsidRDefault="002F2FF7" w:rsidP="00E00201">
            <w:pPr>
              <w:rPr>
                <w:sz w:val="22"/>
              </w:rPr>
            </w:pPr>
            <w:r w:rsidRPr="006A31EC">
              <w:rPr>
                <w:rFonts w:eastAsia="SimSun"/>
                <w:sz w:val="22"/>
                <w:lang w:val="en-US"/>
              </w:rPr>
              <w:t>-</w:t>
            </w:r>
          </w:p>
        </w:tc>
        <w:tc>
          <w:tcPr>
            <w:tcW w:w="337" w:type="pct"/>
          </w:tcPr>
          <w:p w14:paraId="7B6EDC46" w14:textId="77777777" w:rsidR="002F2FF7" w:rsidRPr="006A31EC" w:rsidRDefault="002F2FF7" w:rsidP="00E00201">
            <w:pPr>
              <w:rPr>
                <w:rFonts w:eastAsia="SimSun"/>
                <w:sz w:val="22"/>
                <w:lang w:val="en-US"/>
              </w:rPr>
            </w:pPr>
          </w:p>
        </w:tc>
      </w:tr>
      <w:tr w:rsidR="002F2FF7" w:rsidRPr="006A31EC" w14:paraId="2F2FB1D2" w14:textId="77777777" w:rsidTr="00E00201">
        <w:trPr>
          <w:cantSplit/>
          <w:trHeight w:val="624"/>
        </w:trPr>
        <w:tc>
          <w:tcPr>
            <w:tcW w:w="293" w:type="pct"/>
            <w:shd w:val="clear" w:color="auto" w:fill="D9D9D9"/>
            <w:vAlign w:val="center"/>
          </w:tcPr>
          <w:p w14:paraId="55A99DE9" w14:textId="77777777" w:rsidR="002F2FF7" w:rsidRPr="006A31EC" w:rsidRDefault="002F2FF7" w:rsidP="00E00201">
            <w:pPr>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671BD965" w14:textId="77777777" w:rsidR="002F2FF7" w:rsidRPr="006A31EC" w:rsidRDefault="002F2FF7" w:rsidP="00E00201">
            <w:pPr>
              <w:rPr>
                <w:rFonts w:eastAsia="SimSun"/>
                <w:sz w:val="22"/>
                <w:lang w:val="en-US"/>
              </w:rPr>
            </w:pPr>
            <w:r w:rsidRPr="006A31EC">
              <w:rPr>
                <w:rFonts w:eastAsia="SimSun"/>
                <w:sz w:val="22"/>
                <w:lang w:val="en-US"/>
              </w:rPr>
              <w:t>Tx</w:t>
            </w:r>
          </w:p>
        </w:tc>
        <w:tc>
          <w:tcPr>
            <w:tcW w:w="261" w:type="pct"/>
            <w:shd w:val="clear" w:color="auto" w:fill="D9D9D9"/>
            <w:vAlign w:val="center"/>
          </w:tcPr>
          <w:p w14:paraId="326FEB28" w14:textId="77777777" w:rsidR="002F2FF7" w:rsidRPr="006A31EC" w:rsidRDefault="002F2FF7" w:rsidP="00E00201">
            <w:pPr>
              <w:rPr>
                <w:rFonts w:eastAsia="SimSun"/>
                <w:sz w:val="22"/>
                <w:lang w:val="en-US"/>
              </w:rPr>
            </w:pPr>
            <w:r w:rsidRPr="006A31EC">
              <w:rPr>
                <w:rFonts w:eastAsia="SimSun"/>
                <w:sz w:val="22"/>
                <w:lang w:val="en-US"/>
              </w:rPr>
              <w:t>-</w:t>
            </w:r>
          </w:p>
        </w:tc>
        <w:tc>
          <w:tcPr>
            <w:tcW w:w="398" w:type="pct"/>
            <w:shd w:val="clear" w:color="auto" w:fill="D9D9D9"/>
            <w:vAlign w:val="center"/>
          </w:tcPr>
          <w:p w14:paraId="0A9D33DA" w14:textId="77777777" w:rsidR="002F2FF7" w:rsidRPr="006A31EC" w:rsidRDefault="002F2FF7" w:rsidP="00E00201">
            <w:pPr>
              <w:rPr>
                <w:rFonts w:eastAsia="SimSun"/>
                <w:sz w:val="22"/>
                <w:lang w:val="en-US"/>
              </w:rPr>
            </w:pPr>
            <w:r w:rsidRPr="006A31EC">
              <w:rPr>
                <w:rFonts w:eastAsia="SimSun"/>
                <w:sz w:val="22"/>
                <w:lang w:val="en-US"/>
              </w:rPr>
              <w:t>MMF30</w:t>
            </w:r>
          </w:p>
        </w:tc>
        <w:tc>
          <w:tcPr>
            <w:tcW w:w="337" w:type="pct"/>
            <w:shd w:val="clear" w:color="auto" w:fill="auto"/>
            <w:vAlign w:val="center"/>
          </w:tcPr>
          <w:p w14:paraId="4BDAEF43" w14:textId="77777777" w:rsidR="002F2FF7" w:rsidRPr="006A31EC" w:rsidRDefault="002F2FF7" w:rsidP="00E00201">
            <w:pPr>
              <w:rPr>
                <w:sz w:val="22"/>
              </w:rPr>
            </w:pPr>
            <w:r w:rsidRPr="006A31EC">
              <w:rPr>
                <w:rFonts w:eastAsia="SimSun"/>
                <w:sz w:val="22"/>
                <w:lang w:val="en-US"/>
              </w:rPr>
              <w:t>-</w:t>
            </w:r>
          </w:p>
        </w:tc>
        <w:tc>
          <w:tcPr>
            <w:tcW w:w="312" w:type="pct"/>
          </w:tcPr>
          <w:p w14:paraId="2919B89B" w14:textId="77777777" w:rsidR="002F2FF7" w:rsidRPr="006A31EC" w:rsidRDefault="002F2FF7" w:rsidP="00E00201">
            <w:pPr>
              <w:rPr>
                <w:rFonts w:eastAsia="SimSun"/>
                <w:sz w:val="22"/>
                <w:lang w:val="en-US"/>
              </w:rPr>
            </w:pPr>
          </w:p>
        </w:tc>
        <w:tc>
          <w:tcPr>
            <w:tcW w:w="337" w:type="pct"/>
            <w:shd w:val="clear" w:color="auto" w:fill="auto"/>
            <w:vAlign w:val="center"/>
          </w:tcPr>
          <w:p w14:paraId="5ACBCEED"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57CE31EA" w14:textId="77777777" w:rsidR="002F2FF7" w:rsidRPr="006A31EC" w:rsidRDefault="002F2FF7" w:rsidP="00E00201">
            <w:pPr>
              <w:rPr>
                <w:sz w:val="22"/>
              </w:rPr>
            </w:pPr>
            <w:r w:rsidRPr="006A31EC">
              <w:rPr>
                <w:rFonts w:eastAsia="SimSun"/>
                <w:sz w:val="22"/>
                <w:lang w:val="en-US"/>
              </w:rPr>
              <w:t>-</w:t>
            </w:r>
          </w:p>
        </w:tc>
        <w:tc>
          <w:tcPr>
            <w:tcW w:w="295" w:type="pct"/>
            <w:shd w:val="clear" w:color="auto" w:fill="auto"/>
            <w:vAlign w:val="center"/>
          </w:tcPr>
          <w:p w14:paraId="1C5DB35B"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1B65943" w14:textId="77777777" w:rsidR="002F2FF7" w:rsidRPr="006A31EC" w:rsidRDefault="002F2FF7" w:rsidP="00E00201">
            <w:pPr>
              <w:rPr>
                <w:sz w:val="22"/>
              </w:rPr>
            </w:pPr>
            <w:r w:rsidRPr="006A31EC">
              <w:rPr>
                <w:rFonts w:eastAsia="SimSun"/>
                <w:sz w:val="22"/>
                <w:lang w:val="en-US"/>
              </w:rPr>
              <w:t>-</w:t>
            </w:r>
          </w:p>
        </w:tc>
        <w:tc>
          <w:tcPr>
            <w:tcW w:w="337" w:type="pct"/>
            <w:shd w:val="clear" w:color="auto" w:fill="auto"/>
            <w:vAlign w:val="center"/>
          </w:tcPr>
          <w:p w14:paraId="5B8B49D0" w14:textId="77777777" w:rsidR="002F2FF7" w:rsidRPr="006A31EC" w:rsidRDefault="002F2FF7" w:rsidP="00E00201">
            <w:pPr>
              <w:rPr>
                <w:sz w:val="22"/>
              </w:rPr>
            </w:pPr>
            <w:r w:rsidRPr="006A31EC">
              <w:rPr>
                <w:rFonts w:eastAsia="SimSun"/>
                <w:sz w:val="22"/>
                <w:lang w:val="en-US"/>
              </w:rPr>
              <w:t>-</w:t>
            </w:r>
          </w:p>
        </w:tc>
        <w:tc>
          <w:tcPr>
            <w:tcW w:w="401" w:type="pct"/>
            <w:shd w:val="clear" w:color="auto" w:fill="auto"/>
            <w:vAlign w:val="center"/>
          </w:tcPr>
          <w:p w14:paraId="099B8EAD" w14:textId="77777777" w:rsidR="002F2FF7" w:rsidRPr="006A31EC" w:rsidRDefault="002F2FF7" w:rsidP="00E00201">
            <w:pPr>
              <w:rPr>
                <w:rFonts w:eastAsia="SimSun"/>
                <w:sz w:val="22"/>
                <w:lang w:val="en-US"/>
              </w:rPr>
            </w:pPr>
            <w:r w:rsidRPr="006A31EC">
              <w:rPr>
                <w:rFonts w:eastAsia="SimSun"/>
                <w:sz w:val="22"/>
                <w:lang w:val="en-US"/>
              </w:rPr>
              <w:t>5.1.2.10</w:t>
            </w:r>
          </w:p>
        </w:tc>
        <w:tc>
          <w:tcPr>
            <w:tcW w:w="442" w:type="pct"/>
            <w:shd w:val="clear" w:color="auto" w:fill="auto"/>
            <w:vAlign w:val="center"/>
          </w:tcPr>
          <w:p w14:paraId="2FBD3BB8" w14:textId="77777777" w:rsidR="002F2FF7" w:rsidRPr="006A31EC" w:rsidRDefault="002F2FF7" w:rsidP="00E00201">
            <w:pPr>
              <w:rPr>
                <w:rFonts w:eastAsia="SimSun"/>
                <w:sz w:val="22"/>
                <w:lang w:val="en-US"/>
              </w:rPr>
            </w:pPr>
          </w:p>
        </w:tc>
        <w:tc>
          <w:tcPr>
            <w:tcW w:w="337" w:type="pct"/>
            <w:shd w:val="clear" w:color="auto" w:fill="auto"/>
            <w:vAlign w:val="center"/>
          </w:tcPr>
          <w:p w14:paraId="09A8D684" w14:textId="77777777" w:rsidR="002F2FF7" w:rsidRPr="006A31EC" w:rsidRDefault="002F2FF7" w:rsidP="00E00201">
            <w:pPr>
              <w:rPr>
                <w:sz w:val="22"/>
              </w:rPr>
            </w:pPr>
            <w:r w:rsidRPr="006A31EC">
              <w:rPr>
                <w:rFonts w:eastAsia="SimSun"/>
                <w:sz w:val="22"/>
                <w:lang w:val="en-US"/>
              </w:rPr>
              <w:t>-</w:t>
            </w:r>
          </w:p>
        </w:tc>
        <w:tc>
          <w:tcPr>
            <w:tcW w:w="337" w:type="pct"/>
          </w:tcPr>
          <w:p w14:paraId="2D3A432C" w14:textId="77777777" w:rsidR="002F2FF7" w:rsidRPr="006A31EC" w:rsidRDefault="002F2FF7" w:rsidP="00E00201">
            <w:pPr>
              <w:rPr>
                <w:rFonts w:eastAsia="SimSun"/>
                <w:sz w:val="22"/>
                <w:lang w:val="en-US"/>
              </w:rPr>
            </w:pPr>
          </w:p>
        </w:tc>
      </w:tr>
    </w:tbl>
    <w:p w14:paraId="53C5A007" w14:textId="77777777" w:rsidR="002F2FF7" w:rsidRPr="00C07B2E" w:rsidRDefault="002F2FF7" w:rsidP="002F2FF7">
      <w:pPr>
        <w:rPr>
          <w:rFonts w:eastAsia="SimSun"/>
        </w:rPr>
        <w:sectPr w:rsidR="002F2FF7" w:rsidRPr="00C07B2E" w:rsidSect="00E00201">
          <w:type w:val="continuous"/>
          <w:pgSz w:w="16839" w:h="11907" w:orient="landscape" w:code="9"/>
          <w:pgMar w:top="1134" w:right="850" w:bottom="1134" w:left="1701" w:header="709" w:footer="567" w:gutter="0"/>
          <w:cols w:space="708"/>
          <w:docGrid w:linePitch="360"/>
        </w:sectPr>
      </w:pPr>
    </w:p>
    <w:p w14:paraId="5F99051B" w14:textId="77777777" w:rsidR="002F2FF7" w:rsidRPr="00C07B2E" w:rsidRDefault="002F2FF7" w:rsidP="002F2FF7">
      <w:pPr>
        <w:rPr>
          <w:rFonts w:eastAsia="SimSun"/>
        </w:rPr>
      </w:pPr>
    </w:p>
    <w:p w14:paraId="0C65D17A" w14:textId="77777777" w:rsidR="002F2FF7" w:rsidRPr="00C07B2E" w:rsidRDefault="002F2FF7" w:rsidP="002F2FF7">
      <w:pPr>
        <w:rPr>
          <w:rFonts w:eastAsia="SimSun"/>
        </w:rPr>
      </w:pPr>
      <w:bookmarkStart w:id="210"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10D79F63" w14:textId="77777777" w:rsidTr="00E00201">
        <w:trPr>
          <w:cantSplit/>
          <w:trHeight w:val="20"/>
          <w:tblHeader/>
        </w:trPr>
        <w:tc>
          <w:tcPr>
            <w:tcW w:w="993" w:type="dxa"/>
          </w:tcPr>
          <w:p w14:paraId="3921E1AE" w14:textId="77777777" w:rsidR="002F2FF7" w:rsidRPr="00470D3D" w:rsidRDefault="002F2FF7" w:rsidP="00E00201">
            <w:pPr>
              <w:rPr>
                <w:rFonts w:eastAsia="SimSun"/>
              </w:rPr>
            </w:pPr>
          </w:p>
        </w:tc>
        <w:tc>
          <w:tcPr>
            <w:tcW w:w="1843" w:type="dxa"/>
            <w:vAlign w:val="center"/>
          </w:tcPr>
          <w:p w14:paraId="63DB9811"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7A65A56E"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28886453"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137D8545"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16E559F"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55D748E" w14:textId="77777777" w:rsidTr="00E00201">
        <w:trPr>
          <w:cantSplit/>
          <w:trHeight w:val="20"/>
        </w:trPr>
        <w:tc>
          <w:tcPr>
            <w:tcW w:w="993" w:type="dxa"/>
            <w:vMerge w:val="restart"/>
            <w:textDirection w:val="btLr"/>
            <w:vAlign w:val="center"/>
          </w:tcPr>
          <w:p w14:paraId="3B0A5EA6"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17DDDD4D"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357F8207" w14:textId="77777777" w:rsidR="002F2FF7" w:rsidRPr="00AC3044" w:rsidRDefault="002F2FF7" w:rsidP="00E00201">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77AC2314" w14:textId="77777777" w:rsidR="002F2FF7" w:rsidRPr="00AC3044" w:rsidRDefault="002F2FF7" w:rsidP="00E00201">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21CA9C9F"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74E73808"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745694F" w14:textId="77777777" w:rsidTr="00E00201">
        <w:trPr>
          <w:cantSplit/>
          <w:trHeight w:val="731"/>
        </w:trPr>
        <w:tc>
          <w:tcPr>
            <w:tcW w:w="993" w:type="dxa"/>
            <w:vMerge/>
            <w:textDirection w:val="btLr"/>
            <w:vAlign w:val="center"/>
          </w:tcPr>
          <w:p w14:paraId="4D4D49EC" w14:textId="77777777" w:rsidR="002F2FF7" w:rsidRPr="00AC3044" w:rsidRDefault="002F2FF7" w:rsidP="00E00201">
            <w:pPr>
              <w:rPr>
                <w:rFonts w:eastAsia="SimSun"/>
              </w:rPr>
            </w:pPr>
          </w:p>
        </w:tc>
        <w:tc>
          <w:tcPr>
            <w:tcW w:w="1843" w:type="dxa"/>
            <w:vAlign w:val="center"/>
          </w:tcPr>
          <w:p w14:paraId="2919B083"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599559E5" w14:textId="77777777" w:rsidR="002F2FF7" w:rsidRPr="00AC3044" w:rsidRDefault="002F2FF7" w:rsidP="00E00201">
            <w:pPr>
              <w:rPr>
                <w:rFonts w:eastAsia="SimSun"/>
              </w:rPr>
            </w:pPr>
            <w:r w:rsidRPr="00AC3044">
              <w:rPr>
                <w:rFonts w:eastAsia="SimSun"/>
              </w:rPr>
              <w:t>4 мг/кг</w:t>
            </w:r>
          </w:p>
        </w:tc>
        <w:tc>
          <w:tcPr>
            <w:tcW w:w="1418" w:type="dxa"/>
            <w:vAlign w:val="center"/>
          </w:tcPr>
          <w:p w14:paraId="51A68AE5" w14:textId="77777777" w:rsidR="002F2FF7" w:rsidRPr="00AC3044" w:rsidRDefault="002F2FF7" w:rsidP="00E00201">
            <w:pPr>
              <w:rPr>
                <w:rFonts w:eastAsia="SimSun"/>
              </w:rPr>
            </w:pPr>
            <w:r w:rsidRPr="00AC3044">
              <w:rPr>
                <w:rFonts w:eastAsia="SimSun"/>
              </w:rPr>
              <w:t>8 мг/кг</w:t>
            </w:r>
          </w:p>
        </w:tc>
        <w:tc>
          <w:tcPr>
            <w:tcW w:w="1701" w:type="dxa"/>
            <w:vAlign w:val="center"/>
          </w:tcPr>
          <w:p w14:paraId="7D2B51D3" w14:textId="77777777" w:rsidR="002F2FF7" w:rsidRPr="00AC3044" w:rsidRDefault="002F2FF7" w:rsidP="00E00201">
            <w:pPr>
              <w:rPr>
                <w:rFonts w:eastAsia="SimSun"/>
              </w:rPr>
            </w:pPr>
            <w:r w:rsidRPr="00AC3044">
              <w:rPr>
                <w:rFonts w:eastAsia="SimSun"/>
              </w:rPr>
              <w:t>–3, –2 дни</w:t>
            </w:r>
          </w:p>
        </w:tc>
        <w:tc>
          <w:tcPr>
            <w:tcW w:w="2268" w:type="dxa"/>
            <w:vAlign w:val="center"/>
          </w:tcPr>
          <w:p w14:paraId="01EEF54E"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F0C6622" w14:textId="77777777" w:rsidTr="00E00201">
        <w:trPr>
          <w:cantSplit/>
          <w:trHeight w:val="700"/>
        </w:trPr>
        <w:tc>
          <w:tcPr>
            <w:tcW w:w="993" w:type="dxa"/>
            <w:vMerge/>
            <w:textDirection w:val="btLr"/>
            <w:vAlign w:val="center"/>
          </w:tcPr>
          <w:p w14:paraId="4CE5C97A" w14:textId="77777777" w:rsidR="002F2FF7" w:rsidRPr="00AC3044" w:rsidRDefault="002F2FF7" w:rsidP="00E00201">
            <w:pPr>
              <w:rPr>
                <w:rFonts w:eastAsia="SimSun"/>
              </w:rPr>
            </w:pPr>
          </w:p>
        </w:tc>
        <w:tc>
          <w:tcPr>
            <w:tcW w:w="1843" w:type="dxa"/>
            <w:vAlign w:val="center"/>
          </w:tcPr>
          <w:p w14:paraId="266F2CA2" w14:textId="77777777" w:rsidR="002F2FF7" w:rsidRPr="00AC3044" w:rsidRDefault="002F2FF7" w:rsidP="00E00201">
            <w:pPr>
              <w:rPr>
                <w:rFonts w:eastAsia="SimSun"/>
              </w:rPr>
            </w:pPr>
            <w:r w:rsidRPr="00AC3044">
              <w:rPr>
                <w:rFonts w:eastAsia="SimSun"/>
              </w:rPr>
              <w:t>Тиотепа</w:t>
            </w:r>
          </w:p>
        </w:tc>
        <w:tc>
          <w:tcPr>
            <w:tcW w:w="1417" w:type="dxa"/>
            <w:vAlign w:val="center"/>
          </w:tcPr>
          <w:p w14:paraId="120FF821" w14:textId="77777777" w:rsidR="002F2FF7" w:rsidRPr="00AC3044" w:rsidRDefault="002F2FF7" w:rsidP="00E00201">
            <w:pPr>
              <w:rPr>
                <w:rFonts w:eastAsia="SimSun"/>
              </w:rPr>
            </w:pPr>
            <w:r w:rsidRPr="00AC3044">
              <w:rPr>
                <w:rFonts w:eastAsia="SimSun"/>
              </w:rPr>
              <w:t>5 мг/кг</w:t>
            </w:r>
          </w:p>
        </w:tc>
        <w:tc>
          <w:tcPr>
            <w:tcW w:w="1418" w:type="dxa"/>
            <w:vAlign w:val="center"/>
          </w:tcPr>
          <w:p w14:paraId="09AEC316"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107EE635" w14:textId="77777777" w:rsidR="002F2FF7" w:rsidRPr="00AC3044" w:rsidRDefault="002F2FF7" w:rsidP="00E00201">
            <w:pPr>
              <w:rPr>
                <w:rFonts w:eastAsia="SimSun"/>
              </w:rPr>
            </w:pPr>
            <w:r w:rsidRPr="00AC3044">
              <w:rPr>
                <w:rFonts w:eastAsia="SimSun"/>
              </w:rPr>
              <w:t>-6,-5 дни</w:t>
            </w:r>
          </w:p>
        </w:tc>
        <w:tc>
          <w:tcPr>
            <w:tcW w:w="2268" w:type="dxa"/>
            <w:vAlign w:val="center"/>
          </w:tcPr>
          <w:p w14:paraId="6F52301B" w14:textId="77777777" w:rsidR="002F2FF7" w:rsidRPr="00AC3044" w:rsidRDefault="002F2FF7" w:rsidP="00E00201">
            <w:pPr>
              <w:rPr>
                <w:rFonts w:eastAsia="SimSun"/>
              </w:rPr>
            </w:pPr>
            <w:r w:rsidRPr="00AC3044">
              <w:rPr>
                <w:rFonts w:eastAsia="SimSun"/>
              </w:rPr>
              <w:t>В/в, в течение 2 ч</w:t>
            </w:r>
          </w:p>
        </w:tc>
      </w:tr>
      <w:tr w:rsidR="002F2FF7" w:rsidRPr="00AC3044" w14:paraId="39EEC943" w14:textId="77777777" w:rsidTr="00E00201">
        <w:trPr>
          <w:cantSplit/>
          <w:trHeight w:val="20"/>
        </w:trPr>
        <w:tc>
          <w:tcPr>
            <w:tcW w:w="993" w:type="dxa"/>
            <w:vMerge w:val="restart"/>
            <w:textDirection w:val="btLr"/>
          </w:tcPr>
          <w:p w14:paraId="59B6F699"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5B1F3A06" w14:textId="77777777" w:rsidR="002F2FF7" w:rsidRPr="00AC3044" w:rsidRDefault="002F2FF7" w:rsidP="00E00201">
            <w:pPr>
              <w:rPr>
                <w:rFonts w:eastAsia="SimSun"/>
              </w:rPr>
            </w:pPr>
            <w:r w:rsidRPr="00AC3044">
              <w:rPr>
                <w:rFonts w:eastAsia="SimSun"/>
              </w:rPr>
              <w:t>АТГ (лошадиный)</w:t>
            </w:r>
          </w:p>
        </w:tc>
        <w:tc>
          <w:tcPr>
            <w:tcW w:w="1417" w:type="dxa"/>
            <w:vAlign w:val="center"/>
          </w:tcPr>
          <w:p w14:paraId="5801EE57" w14:textId="77777777" w:rsidR="002F2FF7" w:rsidRPr="00AC3044" w:rsidRDefault="002F2FF7" w:rsidP="00E00201">
            <w:pPr>
              <w:rPr>
                <w:rFonts w:eastAsia="SimSun"/>
              </w:rPr>
            </w:pPr>
            <w:r w:rsidRPr="00AC3044">
              <w:rPr>
                <w:rFonts w:eastAsia="SimSun"/>
              </w:rPr>
              <w:t>10-15 мг/кг</w:t>
            </w:r>
          </w:p>
        </w:tc>
        <w:tc>
          <w:tcPr>
            <w:tcW w:w="1418" w:type="dxa"/>
            <w:vAlign w:val="center"/>
          </w:tcPr>
          <w:p w14:paraId="5D216A9A" w14:textId="77777777" w:rsidR="002F2FF7" w:rsidRPr="00AC3044" w:rsidRDefault="002F2FF7" w:rsidP="00E00201">
            <w:pPr>
              <w:rPr>
                <w:rFonts w:eastAsia="SimSun"/>
              </w:rPr>
            </w:pPr>
            <w:r w:rsidRPr="00AC3044">
              <w:rPr>
                <w:rFonts w:eastAsia="SimSun"/>
              </w:rPr>
              <w:t>40-60 мг/кг</w:t>
            </w:r>
          </w:p>
        </w:tc>
        <w:tc>
          <w:tcPr>
            <w:tcW w:w="1701" w:type="dxa"/>
            <w:vAlign w:val="center"/>
          </w:tcPr>
          <w:p w14:paraId="66037E78" w14:textId="77777777" w:rsidR="002F2FF7" w:rsidRPr="00AC3044" w:rsidRDefault="002F2FF7" w:rsidP="00E00201">
            <w:pPr>
              <w:rPr>
                <w:rFonts w:eastAsia="SimSun"/>
              </w:rPr>
            </w:pPr>
            <w:r w:rsidRPr="00AC3044">
              <w:rPr>
                <w:rFonts w:eastAsia="SimSun"/>
              </w:rPr>
              <w:t>С –4 по –1 день</w:t>
            </w:r>
          </w:p>
        </w:tc>
        <w:tc>
          <w:tcPr>
            <w:tcW w:w="2268" w:type="dxa"/>
            <w:vAlign w:val="center"/>
          </w:tcPr>
          <w:p w14:paraId="2F17AA58" w14:textId="77777777" w:rsidR="002F2FF7" w:rsidRPr="00AC3044" w:rsidRDefault="002F2FF7" w:rsidP="00E00201">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2F2FF7" w:rsidRPr="00AC3044" w14:paraId="61D6CF00" w14:textId="77777777" w:rsidTr="00E00201">
        <w:trPr>
          <w:cantSplit/>
          <w:trHeight w:val="20"/>
        </w:trPr>
        <w:tc>
          <w:tcPr>
            <w:tcW w:w="993" w:type="dxa"/>
            <w:vMerge/>
            <w:textDirection w:val="btLr"/>
          </w:tcPr>
          <w:p w14:paraId="18ABDA45" w14:textId="77777777" w:rsidR="002F2FF7" w:rsidRPr="00AC3044" w:rsidRDefault="002F2FF7" w:rsidP="00E00201">
            <w:pPr>
              <w:rPr>
                <w:rFonts w:eastAsia="SimSun"/>
              </w:rPr>
            </w:pPr>
          </w:p>
        </w:tc>
        <w:tc>
          <w:tcPr>
            <w:tcW w:w="1843" w:type="dxa"/>
            <w:vAlign w:val="center"/>
          </w:tcPr>
          <w:p w14:paraId="13E1551F"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468B47C0" w14:textId="77777777" w:rsidR="002F2FF7" w:rsidRPr="00AC3044" w:rsidRDefault="002F2FF7" w:rsidP="00E00201">
            <w:pPr>
              <w:rPr>
                <w:rFonts w:eastAsia="SimSun"/>
              </w:rPr>
            </w:pPr>
            <w:r w:rsidRPr="00AC3044">
              <w:rPr>
                <w:rFonts w:eastAsia="SimSun"/>
              </w:rPr>
              <w:t>3 мг/кг</w:t>
            </w:r>
          </w:p>
        </w:tc>
        <w:tc>
          <w:tcPr>
            <w:tcW w:w="1418" w:type="dxa"/>
            <w:vAlign w:val="center"/>
          </w:tcPr>
          <w:p w14:paraId="684C6125" w14:textId="77777777" w:rsidR="002F2FF7" w:rsidRPr="00AC3044" w:rsidRDefault="002F2FF7" w:rsidP="00E00201">
            <w:pPr>
              <w:rPr>
                <w:rFonts w:eastAsia="SimSun"/>
              </w:rPr>
            </w:pPr>
            <w:r w:rsidRPr="00AC3044">
              <w:rPr>
                <w:rFonts w:eastAsia="SimSun"/>
              </w:rPr>
              <w:t>–</w:t>
            </w:r>
          </w:p>
        </w:tc>
        <w:tc>
          <w:tcPr>
            <w:tcW w:w="1701" w:type="dxa"/>
            <w:vAlign w:val="center"/>
          </w:tcPr>
          <w:p w14:paraId="5537C4D2" w14:textId="77777777" w:rsidR="002F2FF7" w:rsidRPr="00AC3044" w:rsidRDefault="002F2FF7" w:rsidP="00E00201">
            <w:pPr>
              <w:rPr>
                <w:rFonts w:eastAsia="SimSun"/>
              </w:rPr>
            </w:pPr>
            <w:r w:rsidRPr="00AC3044">
              <w:rPr>
                <w:rFonts w:eastAsia="SimSun"/>
              </w:rPr>
              <w:t>С –1 дня по +90 день, затем постепенное снижение к +180 дню</w:t>
            </w:r>
          </w:p>
        </w:tc>
        <w:tc>
          <w:tcPr>
            <w:tcW w:w="2268" w:type="dxa"/>
            <w:vAlign w:val="center"/>
          </w:tcPr>
          <w:p w14:paraId="57869A35"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1C8A8900" w14:textId="77777777" w:rsidTr="00E00201">
        <w:trPr>
          <w:cantSplit/>
          <w:trHeight w:val="20"/>
        </w:trPr>
        <w:tc>
          <w:tcPr>
            <w:tcW w:w="993" w:type="dxa"/>
            <w:vMerge/>
          </w:tcPr>
          <w:p w14:paraId="08D0147C" w14:textId="77777777" w:rsidR="002F2FF7" w:rsidRPr="00AC3044" w:rsidRDefault="002F2FF7" w:rsidP="00E00201">
            <w:pPr>
              <w:rPr>
                <w:rFonts w:eastAsia="SimSun"/>
              </w:rPr>
            </w:pPr>
          </w:p>
        </w:tc>
        <w:tc>
          <w:tcPr>
            <w:tcW w:w="1843" w:type="dxa"/>
            <w:vMerge w:val="restart"/>
            <w:vAlign w:val="center"/>
          </w:tcPr>
          <w:p w14:paraId="31AE9896" w14:textId="77777777" w:rsidR="002F2FF7" w:rsidRPr="00AC3044" w:rsidRDefault="002F2FF7" w:rsidP="00E00201">
            <w:pPr>
              <w:rPr>
                <w:rFonts w:eastAsia="SimSun"/>
              </w:rPr>
            </w:pPr>
            <w:r w:rsidRPr="00AC3044">
              <w:rPr>
                <w:rFonts w:eastAsia="SimSun"/>
              </w:rPr>
              <w:t>Метотрексат</w:t>
            </w:r>
          </w:p>
        </w:tc>
        <w:tc>
          <w:tcPr>
            <w:tcW w:w="1417" w:type="dxa"/>
            <w:vAlign w:val="center"/>
          </w:tcPr>
          <w:p w14:paraId="12208D88" w14:textId="77777777" w:rsidR="002F2FF7" w:rsidRPr="00AC3044" w:rsidRDefault="002F2FF7" w:rsidP="00E00201">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05E2687C" w14:textId="77777777" w:rsidR="002F2FF7" w:rsidRPr="00AC3044" w:rsidRDefault="002F2FF7" w:rsidP="00E00201">
            <w:pPr>
              <w:rPr>
                <w:rFonts w:eastAsia="SimSun"/>
              </w:rPr>
            </w:pPr>
            <w:r w:rsidRPr="00AC3044">
              <w:rPr>
                <w:rFonts w:eastAsia="SimSun"/>
              </w:rPr>
              <w:t>–</w:t>
            </w:r>
          </w:p>
        </w:tc>
        <w:tc>
          <w:tcPr>
            <w:tcW w:w="1701" w:type="dxa"/>
            <w:vAlign w:val="center"/>
          </w:tcPr>
          <w:p w14:paraId="59CF1ADD" w14:textId="77777777" w:rsidR="002F2FF7" w:rsidRPr="00AC3044" w:rsidRDefault="002F2FF7" w:rsidP="00E00201">
            <w:pPr>
              <w:rPr>
                <w:rFonts w:eastAsia="SimSun"/>
              </w:rPr>
            </w:pPr>
            <w:r w:rsidRPr="00AC3044">
              <w:rPr>
                <w:rFonts w:eastAsia="SimSun"/>
              </w:rPr>
              <w:t>+1 день</w:t>
            </w:r>
          </w:p>
        </w:tc>
        <w:tc>
          <w:tcPr>
            <w:tcW w:w="2268" w:type="dxa"/>
            <w:vAlign w:val="center"/>
          </w:tcPr>
          <w:p w14:paraId="79466480"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39DBEFDE" w14:textId="77777777" w:rsidTr="00E00201">
        <w:trPr>
          <w:cantSplit/>
          <w:trHeight w:val="464"/>
        </w:trPr>
        <w:tc>
          <w:tcPr>
            <w:tcW w:w="993" w:type="dxa"/>
            <w:vMerge/>
          </w:tcPr>
          <w:p w14:paraId="09B67A47" w14:textId="77777777" w:rsidR="002F2FF7" w:rsidRPr="00AC3044" w:rsidRDefault="002F2FF7" w:rsidP="00E00201">
            <w:pPr>
              <w:rPr>
                <w:rFonts w:eastAsia="SimSun"/>
              </w:rPr>
            </w:pPr>
          </w:p>
        </w:tc>
        <w:tc>
          <w:tcPr>
            <w:tcW w:w="1843" w:type="dxa"/>
            <w:vMerge/>
            <w:vAlign w:val="center"/>
          </w:tcPr>
          <w:p w14:paraId="387DAEE4" w14:textId="77777777" w:rsidR="002F2FF7" w:rsidRPr="00AC3044" w:rsidRDefault="002F2FF7" w:rsidP="00E00201">
            <w:pPr>
              <w:rPr>
                <w:rFonts w:eastAsia="SimSun"/>
              </w:rPr>
            </w:pPr>
          </w:p>
        </w:tc>
        <w:tc>
          <w:tcPr>
            <w:tcW w:w="1417" w:type="dxa"/>
            <w:vAlign w:val="center"/>
          </w:tcPr>
          <w:p w14:paraId="48AB240A" w14:textId="77777777" w:rsidR="002F2FF7" w:rsidRPr="00AC3044" w:rsidRDefault="002F2FF7" w:rsidP="00E00201">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8926AD9" w14:textId="77777777" w:rsidR="002F2FF7" w:rsidRPr="00AC3044" w:rsidRDefault="002F2FF7" w:rsidP="00E00201">
            <w:pPr>
              <w:rPr>
                <w:rFonts w:eastAsia="SimSun"/>
              </w:rPr>
            </w:pPr>
            <w:r w:rsidRPr="00AC3044">
              <w:rPr>
                <w:rFonts w:eastAsia="SimSun"/>
              </w:rPr>
              <w:t>–</w:t>
            </w:r>
          </w:p>
        </w:tc>
        <w:tc>
          <w:tcPr>
            <w:tcW w:w="1701" w:type="dxa"/>
            <w:vAlign w:val="center"/>
          </w:tcPr>
          <w:p w14:paraId="5419F128" w14:textId="77777777" w:rsidR="002F2FF7" w:rsidRPr="00AC3044" w:rsidRDefault="002F2FF7" w:rsidP="00E00201">
            <w:pPr>
              <w:rPr>
                <w:rFonts w:eastAsia="SimSun"/>
              </w:rPr>
            </w:pPr>
            <w:r w:rsidRPr="00AC3044">
              <w:rPr>
                <w:rFonts w:eastAsia="SimSun"/>
              </w:rPr>
              <w:t>+3, +6, +11 день</w:t>
            </w:r>
          </w:p>
        </w:tc>
        <w:tc>
          <w:tcPr>
            <w:tcW w:w="2268" w:type="dxa"/>
            <w:vAlign w:val="center"/>
          </w:tcPr>
          <w:p w14:paraId="02455BB5" w14:textId="77777777" w:rsidR="002F2FF7" w:rsidRPr="00AC3044" w:rsidRDefault="002F2FF7" w:rsidP="00E00201">
            <w:pPr>
              <w:rPr>
                <w:rFonts w:eastAsia="SimSun"/>
              </w:rPr>
            </w:pPr>
            <w:r w:rsidRPr="00AC3044">
              <w:rPr>
                <w:rFonts w:eastAsia="SimSun"/>
              </w:rPr>
              <w:t>В/в, в 20 мл физ. р-ра</w:t>
            </w:r>
          </w:p>
        </w:tc>
      </w:tr>
      <w:tr w:rsidR="002F2FF7" w:rsidRPr="00AC3044" w14:paraId="375D6DBB" w14:textId="77777777" w:rsidTr="00E00201">
        <w:trPr>
          <w:cantSplit/>
          <w:trHeight w:val="464"/>
        </w:trPr>
        <w:tc>
          <w:tcPr>
            <w:tcW w:w="993" w:type="dxa"/>
            <w:vMerge/>
          </w:tcPr>
          <w:p w14:paraId="458DEB92" w14:textId="77777777" w:rsidR="002F2FF7" w:rsidRPr="00AC3044" w:rsidRDefault="002F2FF7" w:rsidP="00E00201">
            <w:pPr>
              <w:rPr>
                <w:rFonts w:eastAsia="SimSun"/>
              </w:rPr>
            </w:pPr>
          </w:p>
        </w:tc>
        <w:tc>
          <w:tcPr>
            <w:tcW w:w="1843" w:type="dxa"/>
            <w:vMerge w:val="restart"/>
            <w:vAlign w:val="center"/>
          </w:tcPr>
          <w:p w14:paraId="70931B4D" w14:textId="77777777" w:rsidR="002F2FF7" w:rsidRPr="00AC3044" w:rsidRDefault="002F2FF7" w:rsidP="00E00201">
            <w:pPr>
              <w:rPr>
                <w:rFonts w:eastAsia="SimSun"/>
              </w:rPr>
            </w:pPr>
            <w:r w:rsidRPr="00AC3044">
              <w:rPr>
                <w:rFonts w:eastAsia="SimSun"/>
              </w:rPr>
              <w:t>Микофенолата мофетил (только при использовании СКК)</w:t>
            </w:r>
          </w:p>
        </w:tc>
        <w:tc>
          <w:tcPr>
            <w:tcW w:w="1417" w:type="dxa"/>
            <w:vAlign w:val="center"/>
          </w:tcPr>
          <w:p w14:paraId="568B3BF4" w14:textId="77777777" w:rsidR="002F2FF7" w:rsidRPr="00AC3044" w:rsidRDefault="002F2FF7" w:rsidP="00E00201">
            <w:pPr>
              <w:rPr>
                <w:rFonts w:eastAsia="SimSun"/>
              </w:rPr>
            </w:pPr>
            <w:r w:rsidRPr="00AC3044">
              <w:rPr>
                <w:rFonts w:eastAsia="SimSun"/>
              </w:rPr>
              <w:t>2000 мг</w:t>
            </w:r>
          </w:p>
        </w:tc>
        <w:tc>
          <w:tcPr>
            <w:tcW w:w="1418" w:type="dxa"/>
            <w:vAlign w:val="center"/>
          </w:tcPr>
          <w:p w14:paraId="3687D788" w14:textId="77777777" w:rsidR="002F2FF7" w:rsidRPr="00AC3044" w:rsidRDefault="002F2FF7" w:rsidP="00E00201">
            <w:pPr>
              <w:rPr>
                <w:rFonts w:eastAsia="SimSun"/>
              </w:rPr>
            </w:pPr>
            <w:r w:rsidRPr="00AC3044">
              <w:rPr>
                <w:rFonts w:eastAsia="SimSun"/>
              </w:rPr>
              <w:t>–</w:t>
            </w:r>
          </w:p>
        </w:tc>
        <w:tc>
          <w:tcPr>
            <w:tcW w:w="1701" w:type="dxa"/>
            <w:vAlign w:val="center"/>
          </w:tcPr>
          <w:p w14:paraId="146458B9" w14:textId="77777777" w:rsidR="002F2FF7" w:rsidRPr="00AC3044" w:rsidRDefault="002F2FF7" w:rsidP="00E00201">
            <w:pPr>
              <w:rPr>
                <w:rFonts w:eastAsia="SimSun"/>
              </w:rPr>
            </w:pPr>
            <w:r w:rsidRPr="00AC3044">
              <w:rPr>
                <w:rFonts w:eastAsia="SimSun"/>
              </w:rPr>
              <w:t>С +1 по +14 день</w:t>
            </w:r>
          </w:p>
        </w:tc>
        <w:tc>
          <w:tcPr>
            <w:tcW w:w="2268" w:type="dxa"/>
            <w:vAlign w:val="center"/>
          </w:tcPr>
          <w:p w14:paraId="68AC5C4A"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г/сут).</w:t>
            </w:r>
          </w:p>
        </w:tc>
      </w:tr>
      <w:tr w:rsidR="002F2FF7" w:rsidRPr="00AC3044" w14:paraId="409C3520" w14:textId="77777777" w:rsidTr="00E00201">
        <w:trPr>
          <w:cantSplit/>
          <w:trHeight w:val="464"/>
        </w:trPr>
        <w:tc>
          <w:tcPr>
            <w:tcW w:w="993" w:type="dxa"/>
            <w:vMerge/>
          </w:tcPr>
          <w:p w14:paraId="16477986" w14:textId="77777777" w:rsidR="002F2FF7" w:rsidRPr="00AC3044" w:rsidRDefault="002F2FF7" w:rsidP="00E00201">
            <w:pPr>
              <w:rPr>
                <w:rFonts w:eastAsia="SimSun"/>
              </w:rPr>
            </w:pPr>
          </w:p>
        </w:tc>
        <w:tc>
          <w:tcPr>
            <w:tcW w:w="1843" w:type="dxa"/>
            <w:vMerge/>
            <w:vAlign w:val="center"/>
          </w:tcPr>
          <w:p w14:paraId="4F0DD44F" w14:textId="77777777" w:rsidR="002F2FF7" w:rsidRPr="00AC3044" w:rsidRDefault="002F2FF7" w:rsidP="00E00201">
            <w:pPr>
              <w:rPr>
                <w:rFonts w:eastAsia="SimSun"/>
              </w:rPr>
            </w:pPr>
          </w:p>
        </w:tc>
        <w:tc>
          <w:tcPr>
            <w:tcW w:w="1417" w:type="dxa"/>
            <w:vAlign w:val="center"/>
          </w:tcPr>
          <w:p w14:paraId="6096B13D" w14:textId="77777777" w:rsidR="002F2FF7" w:rsidRPr="00AC3044" w:rsidRDefault="002F2FF7" w:rsidP="00E00201">
            <w:pPr>
              <w:rPr>
                <w:rFonts w:eastAsia="SimSun"/>
              </w:rPr>
            </w:pPr>
            <w:r w:rsidRPr="00AC3044">
              <w:rPr>
                <w:rFonts w:eastAsia="SimSun"/>
              </w:rPr>
              <w:t>1000 мг</w:t>
            </w:r>
          </w:p>
        </w:tc>
        <w:tc>
          <w:tcPr>
            <w:tcW w:w="1418" w:type="dxa"/>
            <w:vAlign w:val="center"/>
          </w:tcPr>
          <w:p w14:paraId="101A6980" w14:textId="77777777" w:rsidR="002F2FF7" w:rsidRPr="00AC3044" w:rsidRDefault="002F2FF7" w:rsidP="00E00201">
            <w:pPr>
              <w:rPr>
                <w:rFonts w:eastAsia="SimSun"/>
              </w:rPr>
            </w:pPr>
            <w:r w:rsidRPr="00AC3044">
              <w:rPr>
                <w:rFonts w:eastAsia="SimSun"/>
              </w:rPr>
              <w:t>–</w:t>
            </w:r>
          </w:p>
        </w:tc>
        <w:tc>
          <w:tcPr>
            <w:tcW w:w="1701" w:type="dxa"/>
            <w:vAlign w:val="center"/>
          </w:tcPr>
          <w:p w14:paraId="604DFC09" w14:textId="77777777" w:rsidR="002F2FF7" w:rsidRPr="00AC3044" w:rsidRDefault="002F2FF7" w:rsidP="00E00201">
            <w:pPr>
              <w:rPr>
                <w:rFonts w:eastAsia="SimSun"/>
              </w:rPr>
            </w:pPr>
            <w:r w:rsidRPr="00AC3044">
              <w:rPr>
                <w:rFonts w:eastAsia="SimSun"/>
              </w:rPr>
              <w:t>С +15 по +90 день</w:t>
            </w:r>
          </w:p>
        </w:tc>
        <w:tc>
          <w:tcPr>
            <w:tcW w:w="2268" w:type="dxa"/>
            <w:vAlign w:val="center"/>
          </w:tcPr>
          <w:p w14:paraId="2ACAC960"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43AEF0E1" w14:textId="77777777" w:rsidR="002F2FF7" w:rsidRDefault="002F2FF7" w:rsidP="002F2FF7">
      <w:pPr>
        <w:rPr>
          <w:rFonts w:eastAsia="SimSun"/>
        </w:rPr>
      </w:pPr>
      <w:bookmarkStart w:id="211" w:name="_Toc44401160"/>
    </w:p>
    <w:p w14:paraId="295BC2ED" w14:textId="67147476"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1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544DE329" w14:textId="77777777" w:rsidTr="00E00201">
        <w:trPr>
          <w:cantSplit/>
          <w:trHeight w:val="20"/>
          <w:tblHeader/>
        </w:trPr>
        <w:tc>
          <w:tcPr>
            <w:tcW w:w="993" w:type="dxa"/>
          </w:tcPr>
          <w:p w14:paraId="4051DA1C" w14:textId="77777777" w:rsidR="002F2FF7" w:rsidRPr="00470D3D" w:rsidRDefault="002F2FF7" w:rsidP="00E00201">
            <w:pPr>
              <w:rPr>
                <w:rFonts w:eastAsia="SimSun"/>
              </w:rPr>
            </w:pPr>
          </w:p>
        </w:tc>
        <w:tc>
          <w:tcPr>
            <w:tcW w:w="1843" w:type="dxa"/>
            <w:vAlign w:val="center"/>
          </w:tcPr>
          <w:p w14:paraId="1F29401C"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0C8D4725"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22EF092C"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73F8F5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C6AB27A"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5C87378" w14:textId="77777777" w:rsidTr="00E00201">
        <w:trPr>
          <w:cantSplit/>
          <w:trHeight w:val="20"/>
        </w:trPr>
        <w:tc>
          <w:tcPr>
            <w:tcW w:w="993" w:type="dxa"/>
            <w:vMerge w:val="restart"/>
            <w:textDirection w:val="btLr"/>
            <w:vAlign w:val="center"/>
          </w:tcPr>
          <w:p w14:paraId="4B108B03"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54B1DA3D"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460E426E" w14:textId="77777777" w:rsidR="002F2FF7" w:rsidRPr="00AC3044" w:rsidRDefault="002F2FF7" w:rsidP="00E00201">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2C1761DC" w14:textId="77777777" w:rsidR="002F2FF7" w:rsidRPr="00AC3044" w:rsidRDefault="002F2FF7" w:rsidP="00E00201">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1811FDFB"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05493D7C"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7016766" w14:textId="77777777" w:rsidTr="00E00201">
        <w:trPr>
          <w:cantSplit/>
          <w:trHeight w:val="687"/>
        </w:trPr>
        <w:tc>
          <w:tcPr>
            <w:tcW w:w="993" w:type="dxa"/>
            <w:vMerge/>
            <w:textDirection w:val="btLr"/>
            <w:vAlign w:val="center"/>
          </w:tcPr>
          <w:p w14:paraId="5602AFFD" w14:textId="77777777" w:rsidR="002F2FF7" w:rsidRPr="00AC3044" w:rsidRDefault="002F2FF7" w:rsidP="00E00201">
            <w:pPr>
              <w:rPr>
                <w:rFonts w:eastAsia="SimSun"/>
              </w:rPr>
            </w:pPr>
          </w:p>
        </w:tc>
        <w:tc>
          <w:tcPr>
            <w:tcW w:w="1843" w:type="dxa"/>
            <w:vAlign w:val="center"/>
          </w:tcPr>
          <w:p w14:paraId="40265E3E"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1AFA487E" w14:textId="77777777" w:rsidR="002F2FF7" w:rsidRPr="00AC3044" w:rsidRDefault="002F2FF7" w:rsidP="00E00201">
            <w:pPr>
              <w:rPr>
                <w:rFonts w:eastAsia="SimSun"/>
              </w:rPr>
            </w:pPr>
            <w:r w:rsidRPr="00AC3044">
              <w:rPr>
                <w:rFonts w:eastAsia="SimSun"/>
              </w:rPr>
              <w:t>4 мг/кг</w:t>
            </w:r>
          </w:p>
        </w:tc>
        <w:tc>
          <w:tcPr>
            <w:tcW w:w="1418" w:type="dxa"/>
            <w:vAlign w:val="center"/>
          </w:tcPr>
          <w:p w14:paraId="0EBBC6B2" w14:textId="77777777" w:rsidR="002F2FF7" w:rsidRPr="00AC3044" w:rsidRDefault="002F2FF7" w:rsidP="00E00201">
            <w:pPr>
              <w:rPr>
                <w:rFonts w:eastAsia="SimSun"/>
              </w:rPr>
            </w:pPr>
            <w:r w:rsidRPr="00AC3044">
              <w:rPr>
                <w:rFonts w:eastAsia="SimSun"/>
              </w:rPr>
              <w:t>8 мг/кг</w:t>
            </w:r>
          </w:p>
        </w:tc>
        <w:tc>
          <w:tcPr>
            <w:tcW w:w="1701" w:type="dxa"/>
            <w:vAlign w:val="center"/>
          </w:tcPr>
          <w:p w14:paraId="54C241A0" w14:textId="77777777" w:rsidR="002F2FF7" w:rsidRPr="00AC3044" w:rsidRDefault="002F2FF7" w:rsidP="00E00201">
            <w:pPr>
              <w:rPr>
                <w:rFonts w:eastAsia="SimSun"/>
              </w:rPr>
            </w:pPr>
            <w:r w:rsidRPr="00AC3044">
              <w:rPr>
                <w:rFonts w:eastAsia="SimSun"/>
              </w:rPr>
              <w:t>–3, –2 дни</w:t>
            </w:r>
          </w:p>
        </w:tc>
        <w:tc>
          <w:tcPr>
            <w:tcW w:w="2268" w:type="dxa"/>
            <w:vAlign w:val="center"/>
          </w:tcPr>
          <w:p w14:paraId="3B5C825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w:t>
            </w:r>
          </w:p>
        </w:tc>
      </w:tr>
      <w:tr w:rsidR="002F2FF7" w:rsidRPr="00AC3044" w14:paraId="058D78DD" w14:textId="77777777" w:rsidTr="00E00201">
        <w:trPr>
          <w:cantSplit/>
          <w:trHeight w:val="697"/>
        </w:trPr>
        <w:tc>
          <w:tcPr>
            <w:tcW w:w="993" w:type="dxa"/>
            <w:vMerge/>
            <w:textDirection w:val="btLr"/>
            <w:vAlign w:val="center"/>
          </w:tcPr>
          <w:p w14:paraId="3BE89071" w14:textId="77777777" w:rsidR="002F2FF7" w:rsidRPr="00AC3044" w:rsidRDefault="002F2FF7" w:rsidP="00E00201">
            <w:pPr>
              <w:rPr>
                <w:rFonts w:eastAsia="SimSun"/>
              </w:rPr>
            </w:pPr>
          </w:p>
        </w:tc>
        <w:tc>
          <w:tcPr>
            <w:tcW w:w="1843" w:type="dxa"/>
            <w:vAlign w:val="center"/>
          </w:tcPr>
          <w:p w14:paraId="63FA1777" w14:textId="77777777" w:rsidR="002F2FF7" w:rsidRPr="00AC3044" w:rsidRDefault="002F2FF7" w:rsidP="00E00201">
            <w:pPr>
              <w:rPr>
                <w:rFonts w:eastAsia="SimSun"/>
              </w:rPr>
            </w:pPr>
            <w:r w:rsidRPr="00AC3044">
              <w:rPr>
                <w:rFonts w:eastAsia="SimSun"/>
              </w:rPr>
              <w:t>Тиотепа</w:t>
            </w:r>
          </w:p>
        </w:tc>
        <w:tc>
          <w:tcPr>
            <w:tcW w:w="1417" w:type="dxa"/>
            <w:vAlign w:val="center"/>
          </w:tcPr>
          <w:p w14:paraId="0C6316F6" w14:textId="77777777" w:rsidR="002F2FF7" w:rsidRPr="00AC3044" w:rsidRDefault="002F2FF7" w:rsidP="00E00201">
            <w:pPr>
              <w:rPr>
                <w:rFonts w:eastAsia="SimSun"/>
              </w:rPr>
            </w:pPr>
            <w:r w:rsidRPr="00AC3044">
              <w:rPr>
                <w:rFonts w:eastAsia="SimSun"/>
              </w:rPr>
              <w:t>5 мг/кг</w:t>
            </w:r>
          </w:p>
        </w:tc>
        <w:tc>
          <w:tcPr>
            <w:tcW w:w="1418" w:type="dxa"/>
            <w:vAlign w:val="center"/>
          </w:tcPr>
          <w:p w14:paraId="50748FF7"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22C3E434" w14:textId="77777777" w:rsidR="002F2FF7" w:rsidRPr="00AC3044" w:rsidRDefault="002F2FF7" w:rsidP="00E00201">
            <w:pPr>
              <w:rPr>
                <w:rFonts w:eastAsia="SimSun"/>
              </w:rPr>
            </w:pPr>
            <w:r w:rsidRPr="00AC3044">
              <w:rPr>
                <w:rFonts w:eastAsia="SimSun"/>
              </w:rPr>
              <w:t>-6,-5 дни</w:t>
            </w:r>
          </w:p>
        </w:tc>
        <w:tc>
          <w:tcPr>
            <w:tcW w:w="2268" w:type="dxa"/>
            <w:vAlign w:val="center"/>
          </w:tcPr>
          <w:p w14:paraId="501660D4" w14:textId="77777777" w:rsidR="002F2FF7" w:rsidRPr="00AC3044" w:rsidRDefault="002F2FF7" w:rsidP="00E00201">
            <w:pPr>
              <w:rPr>
                <w:rFonts w:eastAsia="SimSun"/>
              </w:rPr>
            </w:pPr>
            <w:r w:rsidRPr="00AC3044">
              <w:rPr>
                <w:rFonts w:eastAsia="SimSun"/>
              </w:rPr>
              <w:t>В/в, в течение 2 ч</w:t>
            </w:r>
          </w:p>
        </w:tc>
      </w:tr>
      <w:tr w:rsidR="002F2FF7" w:rsidRPr="00AC3044" w14:paraId="044B2087" w14:textId="77777777" w:rsidTr="00E00201">
        <w:trPr>
          <w:cantSplit/>
          <w:trHeight w:val="20"/>
        </w:trPr>
        <w:tc>
          <w:tcPr>
            <w:tcW w:w="993" w:type="dxa"/>
            <w:vMerge w:val="restart"/>
            <w:textDirection w:val="btLr"/>
            <w:vAlign w:val="center"/>
          </w:tcPr>
          <w:p w14:paraId="1F627394"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1EF8BE93" w14:textId="77777777" w:rsidR="002F2FF7" w:rsidRPr="00AC3044" w:rsidRDefault="002F2FF7" w:rsidP="00E00201">
            <w:pPr>
              <w:rPr>
                <w:rFonts w:eastAsia="SimSun"/>
              </w:rPr>
            </w:pPr>
            <w:r w:rsidRPr="00AC3044">
              <w:rPr>
                <w:rFonts w:eastAsia="SimSun"/>
              </w:rPr>
              <w:t>АТГ (кроличий)</w:t>
            </w:r>
          </w:p>
        </w:tc>
        <w:tc>
          <w:tcPr>
            <w:tcW w:w="1417" w:type="dxa"/>
            <w:vAlign w:val="center"/>
          </w:tcPr>
          <w:p w14:paraId="47B3BDA8" w14:textId="77777777" w:rsidR="002F2FF7" w:rsidRPr="00AC3044" w:rsidRDefault="002F2FF7" w:rsidP="00E00201">
            <w:pPr>
              <w:rPr>
                <w:rFonts w:eastAsia="SimSun"/>
              </w:rPr>
            </w:pPr>
            <w:r w:rsidRPr="00AC3044">
              <w:rPr>
                <w:rFonts w:eastAsia="SimSun"/>
              </w:rPr>
              <w:t>2,5 мг/кг</w:t>
            </w:r>
          </w:p>
        </w:tc>
        <w:tc>
          <w:tcPr>
            <w:tcW w:w="1418" w:type="dxa"/>
            <w:vAlign w:val="center"/>
          </w:tcPr>
          <w:p w14:paraId="557FAEF8" w14:textId="77777777" w:rsidR="002F2FF7" w:rsidRPr="00AC3044" w:rsidRDefault="002F2FF7" w:rsidP="00E00201">
            <w:pPr>
              <w:rPr>
                <w:rFonts w:eastAsia="SimSun"/>
              </w:rPr>
            </w:pPr>
            <w:r w:rsidRPr="00AC3044">
              <w:rPr>
                <w:rFonts w:eastAsia="SimSun"/>
              </w:rPr>
              <w:t>5- 7,5 мг/кг2</w:t>
            </w:r>
          </w:p>
        </w:tc>
        <w:tc>
          <w:tcPr>
            <w:tcW w:w="1701" w:type="dxa"/>
            <w:vAlign w:val="center"/>
          </w:tcPr>
          <w:p w14:paraId="1E68513D" w14:textId="77777777" w:rsidR="002F2FF7" w:rsidRPr="00AC3044" w:rsidRDefault="002F2FF7" w:rsidP="00E00201">
            <w:pPr>
              <w:rPr>
                <w:rFonts w:eastAsia="SimSun"/>
              </w:rPr>
            </w:pPr>
            <w:r w:rsidRPr="00AC3044">
              <w:rPr>
                <w:rFonts w:eastAsia="SimSun"/>
              </w:rPr>
              <w:t>С –3 по – 2 (-1) день</w:t>
            </w:r>
          </w:p>
        </w:tc>
        <w:tc>
          <w:tcPr>
            <w:tcW w:w="2268" w:type="dxa"/>
            <w:vAlign w:val="center"/>
          </w:tcPr>
          <w:p w14:paraId="23014F47" w14:textId="77777777" w:rsidR="002F2FF7" w:rsidRPr="00AC3044" w:rsidRDefault="002F2FF7" w:rsidP="00E00201">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20F2EE61" w14:textId="77777777" w:rsidTr="00E00201">
        <w:trPr>
          <w:cantSplit/>
          <w:trHeight w:val="20"/>
        </w:trPr>
        <w:tc>
          <w:tcPr>
            <w:tcW w:w="993" w:type="dxa"/>
            <w:vMerge/>
            <w:textDirection w:val="btLr"/>
            <w:vAlign w:val="center"/>
          </w:tcPr>
          <w:p w14:paraId="512B8454" w14:textId="77777777" w:rsidR="002F2FF7" w:rsidRPr="00AC3044" w:rsidRDefault="002F2FF7" w:rsidP="00E00201">
            <w:pPr>
              <w:rPr>
                <w:rFonts w:eastAsia="SimSun"/>
              </w:rPr>
            </w:pPr>
          </w:p>
        </w:tc>
        <w:tc>
          <w:tcPr>
            <w:tcW w:w="1843" w:type="dxa"/>
            <w:vAlign w:val="center"/>
          </w:tcPr>
          <w:p w14:paraId="0D806794"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1212632C" w14:textId="77777777" w:rsidR="002F2FF7" w:rsidRPr="00AC3044" w:rsidRDefault="002F2FF7" w:rsidP="00E00201">
            <w:pPr>
              <w:rPr>
                <w:rFonts w:eastAsia="SimSun"/>
              </w:rPr>
            </w:pPr>
            <w:r w:rsidRPr="00AC3044">
              <w:rPr>
                <w:rFonts w:eastAsia="SimSun"/>
              </w:rPr>
              <w:t>3 мг/кг</w:t>
            </w:r>
          </w:p>
        </w:tc>
        <w:tc>
          <w:tcPr>
            <w:tcW w:w="1418" w:type="dxa"/>
            <w:vAlign w:val="center"/>
          </w:tcPr>
          <w:p w14:paraId="6673509F" w14:textId="77777777" w:rsidR="002F2FF7" w:rsidRPr="00AC3044" w:rsidRDefault="002F2FF7" w:rsidP="00E00201">
            <w:pPr>
              <w:rPr>
                <w:rFonts w:eastAsia="SimSun"/>
              </w:rPr>
            </w:pPr>
            <w:r w:rsidRPr="00AC3044">
              <w:rPr>
                <w:rFonts w:eastAsia="SimSun"/>
              </w:rPr>
              <w:t>–</w:t>
            </w:r>
          </w:p>
        </w:tc>
        <w:tc>
          <w:tcPr>
            <w:tcW w:w="1701" w:type="dxa"/>
            <w:vAlign w:val="center"/>
          </w:tcPr>
          <w:p w14:paraId="70E8C218" w14:textId="77777777" w:rsidR="002F2FF7" w:rsidRPr="00AC3044" w:rsidRDefault="002F2FF7" w:rsidP="00E00201">
            <w:pPr>
              <w:rPr>
                <w:rFonts w:eastAsia="SimSun"/>
              </w:rPr>
            </w:pPr>
            <w:r w:rsidRPr="00AC3044">
              <w:rPr>
                <w:rFonts w:eastAsia="SimSun"/>
              </w:rPr>
              <w:t>С –1 дня по +90 день, затем постепенное снижение к +180 дню</w:t>
            </w:r>
          </w:p>
        </w:tc>
        <w:tc>
          <w:tcPr>
            <w:tcW w:w="2268" w:type="dxa"/>
            <w:vAlign w:val="center"/>
          </w:tcPr>
          <w:p w14:paraId="2C6B06DC"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211D5EFC" w14:textId="77777777" w:rsidTr="00E00201">
        <w:trPr>
          <w:cantSplit/>
          <w:trHeight w:val="20"/>
        </w:trPr>
        <w:tc>
          <w:tcPr>
            <w:tcW w:w="993" w:type="dxa"/>
            <w:vMerge/>
            <w:vAlign w:val="center"/>
          </w:tcPr>
          <w:p w14:paraId="22AFCB84" w14:textId="77777777" w:rsidR="002F2FF7" w:rsidRPr="00AC3044" w:rsidRDefault="002F2FF7" w:rsidP="00E00201">
            <w:pPr>
              <w:rPr>
                <w:rFonts w:eastAsia="SimSun"/>
              </w:rPr>
            </w:pPr>
          </w:p>
        </w:tc>
        <w:tc>
          <w:tcPr>
            <w:tcW w:w="1843" w:type="dxa"/>
            <w:vMerge w:val="restart"/>
            <w:vAlign w:val="center"/>
          </w:tcPr>
          <w:p w14:paraId="4D1F5D58" w14:textId="77777777" w:rsidR="002F2FF7" w:rsidRPr="00AC3044" w:rsidRDefault="002F2FF7" w:rsidP="00E00201">
            <w:pPr>
              <w:rPr>
                <w:rFonts w:eastAsia="SimSun"/>
              </w:rPr>
            </w:pPr>
            <w:r w:rsidRPr="00AC3044">
              <w:rPr>
                <w:rFonts w:eastAsia="SimSun"/>
              </w:rPr>
              <w:t>Метотрексат</w:t>
            </w:r>
          </w:p>
        </w:tc>
        <w:tc>
          <w:tcPr>
            <w:tcW w:w="1417" w:type="dxa"/>
            <w:vAlign w:val="center"/>
          </w:tcPr>
          <w:p w14:paraId="474CE35E" w14:textId="77777777" w:rsidR="002F2FF7" w:rsidRPr="00AC3044" w:rsidRDefault="002F2FF7" w:rsidP="00E00201">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BBB644A" w14:textId="77777777" w:rsidR="002F2FF7" w:rsidRPr="00AC3044" w:rsidRDefault="002F2FF7" w:rsidP="00E00201">
            <w:pPr>
              <w:rPr>
                <w:rFonts w:eastAsia="SimSun"/>
              </w:rPr>
            </w:pPr>
            <w:r w:rsidRPr="00AC3044">
              <w:rPr>
                <w:rFonts w:eastAsia="SimSun"/>
              </w:rPr>
              <w:t>–</w:t>
            </w:r>
          </w:p>
        </w:tc>
        <w:tc>
          <w:tcPr>
            <w:tcW w:w="1701" w:type="dxa"/>
            <w:vAlign w:val="center"/>
          </w:tcPr>
          <w:p w14:paraId="0F034E3E" w14:textId="77777777" w:rsidR="002F2FF7" w:rsidRPr="00AC3044" w:rsidRDefault="002F2FF7" w:rsidP="00E00201">
            <w:pPr>
              <w:rPr>
                <w:rFonts w:eastAsia="SimSun"/>
              </w:rPr>
            </w:pPr>
            <w:r w:rsidRPr="00AC3044">
              <w:rPr>
                <w:rFonts w:eastAsia="SimSun"/>
              </w:rPr>
              <w:t>+1 день</w:t>
            </w:r>
          </w:p>
        </w:tc>
        <w:tc>
          <w:tcPr>
            <w:tcW w:w="2268" w:type="dxa"/>
            <w:vAlign w:val="center"/>
          </w:tcPr>
          <w:p w14:paraId="0CDD4E9C"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1DFBF6FC" w14:textId="77777777" w:rsidTr="00E00201">
        <w:trPr>
          <w:cantSplit/>
          <w:trHeight w:val="464"/>
        </w:trPr>
        <w:tc>
          <w:tcPr>
            <w:tcW w:w="993" w:type="dxa"/>
            <w:vMerge/>
            <w:vAlign w:val="center"/>
          </w:tcPr>
          <w:p w14:paraId="7ED1B8BE" w14:textId="77777777" w:rsidR="002F2FF7" w:rsidRPr="00AC3044" w:rsidRDefault="002F2FF7" w:rsidP="00E00201">
            <w:pPr>
              <w:rPr>
                <w:rFonts w:eastAsia="SimSun"/>
              </w:rPr>
            </w:pPr>
          </w:p>
        </w:tc>
        <w:tc>
          <w:tcPr>
            <w:tcW w:w="1843" w:type="dxa"/>
            <w:vMerge/>
            <w:vAlign w:val="center"/>
          </w:tcPr>
          <w:p w14:paraId="4EA95100" w14:textId="77777777" w:rsidR="002F2FF7" w:rsidRPr="00AC3044" w:rsidRDefault="002F2FF7" w:rsidP="00E00201">
            <w:pPr>
              <w:rPr>
                <w:rFonts w:eastAsia="SimSun"/>
              </w:rPr>
            </w:pPr>
          </w:p>
        </w:tc>
        <w:tc>
          <w:tcPr>
            <w:tcW w:w="1417" w:type="dxa"/>
            <w:vAlign w:val="center"/>
          </w:tcPr>
          <w:p w14:paraId="50955021" w14:textId="77777777" w:rsidR="002F2FF7" w:rsidRPr="00AC3044" w:rsidRDefault="002F2FF7" w:rsidP="00E00201">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0B2FE7BF" w14:textId="77777777" w:rsidR="002F2FF7" w:rsidRPr="00AC3044" w:rsidRDefault="002F2FF7" w:rsidP="00E00201">
            <w:pPr>
              <w:rPr>
                <w:rFonts w:eastAsia="SimSun"/>
              </w:rPr>
            </w:pPr>
            <w:r w:rsidRPr="00AC3044">
              <w:rPr>
                <w:rFonts w:eastAsia="SimSun"/>
              </w:rPr>
              <w:t>–</w:t>
            </w:r>
          </w:p>
        </w:tc>
        <w:tc>
          <w:tcPr>
            <w:tcW w:w="1701" w:type="dxa"/>
            <w:vAlign w:val="center"/>
          </w:tcPr>
          <w:p w14:paraId="47DA3120" w14:textId="77777777" w:rsidR="002F2FF7" w:rsidRPr="00AC3044" w:rsidRDefault="002F2FF7" w:rsidP="00E00201">
            <w:pPr>
              <w:rPr>
                <w:rFonts w:eastAsia="SimSun"/>
              </w:rPr>
            </w:pPr>
            <w:r w:rsidRPr="00AC3044">
              <w:rPr>
                <w:rFonts w:eastAsia="SimSun"/>
              </w:rPr>
              <w:t>+3, +6, +11 день</w:t>
            </w:r>
          </w:p>
        </w:tc>
        <w:tc>
          <w:tcPr>
            <w:tcW w:w="2268" w:type="dxa"/>
            <w:vAlign w:val="center"/>
          </w:tcPr>
          <w:p w14:paraId="189B6EF2"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4BB2F8C4" w14:textId="77777777" w:rsidTr="00E00201">
        <w:trPr>
          <w:cantSplit/>
          <w:trHeight w:val="464"/>
        </w:trPr>
        <w:tc>
          <w:tcPr>
            <w:tcW w:w="993" w:type="dxa"/>
            <w:vMerge/>
            <w:vAlign w:val="center"/>
          </w:tcPr>
          <w:p w14:paraId="663ED672" w14:textId="77777777" w:rsidR="002F2FF7" w:rsidRPr="00AC3044" w:rsidRDefault="002F2FF7" w:rsidP="00E00201">
            <w:pPr>
              <w:rPr>
                <w:rFonts w:eastAsia="SimSun"/>
              </w:rPr>
            </w:pPr>
          </w:p>
        </w:tc>
        <w:tc>
          <w:tcPr>
            <w:tcW w:w="1843" w:type="dxa"/>
            <w:vMerge w:val="restart"/>
            <w:vAlign w:val="center"/>
          </w:tcPr>
          <w:p w14:paraId="13B5B666" w14:textId="77777777" w:rsidR="002F2FF7" w:rsidRPr="00AC3044" w:rsidRDefault="002F2FF7" w:rsidP="00E00201">
            <w:pPr>
              <w:rPr>
                <w:rFonts w:eastAsia="SimSun"/>
              </w:rPr>
            </w:pPr>
            <w:r w:rsidRPr="00AC3044">
              <w:rPr>
                <w:rFonts w:eastAsia="SimSun"/>
              </w:rPr>
              <w:t>Микофенолата мофетил (только при использовании СКК)</w:t>
            </w:r>
          </w:p>
        </w:tc>
        <w:tc>
          <w:tcPr>
            <w:tcW w:w="1417" w:type="dxa"/>
            <w:vAlign w:val="center"/>
          </w:tcPr>
          <w:p w14:paraId="3D231882" w14:textId="77777777" w:rsidR="002F2FF7" w:rsidRPr="00AC3044" w:rsidRDefault="002F2FF7" w:rsidP="00E00201">
            <w:pPr>
              <w:rPr>
                <w:rFonts w:eastAsia="SimSun"/>
              </w:rPr>
            </w:pPr>
            <w:r w:rsidRPr="00AC3044">
              <w:rPr>
                <w:rFonts w:eastAsia="SimSun"/>
              </w:rPr>
              <w:t>2000 мг</w:t>
            </w:r>
          </w:p>
        </w:tc>
        <w:tc>
          <w:tcPr>
            <w:tcW w:w="1418" w:type="dxa"/>
            <w:vAlign w:val="center"/>
          </w:tcPr>
          <w:p w14:paraId="06700893" w14:textId="77777777" w:rsidR="002F2FF7" w:rsidRPr="00AC3044" w:rsidRDefault="002F2FF7" w:rsidP="00E00201">
            <w:pPr>
              <w:rPr>
                <w:rFonts w:eastAsia="SimSun"/>
              </w:rPr>
            </w:pPr>
            <w:r w:rsidRPr="00AC3044">
              <w:rPr>
                <w:rFonts w:eastAsia="SimSun"/>
              </w:rPr>
              <w:t>–</w:t>
            </w:r>
          </w:p>
        </w:tc>
        <w:tc>
          <w:tcPr>
            <w:tcW w:w="1701" w:type="dxa"/>
            <w:vAlign w:val="center"/>
          </w:tcPr>
          <w:p w14:paraId="13059E9C" w14:textId="77777777" w:rsidR="002F2FF7" w:rsidRPr="00AC3044" w:rsidRDefault="002F2FF7" w:rsidP="00E00201">
            <w:pPr>
              <w:rPr>
                <w:rFonts w:eastAsia="SimSun"/>
              </w:rPr>
            </w:pPr>
            <w:r w:rsidRPr="00AC3044">
              <w:rPr>
                <w:rFonts w:eastAsia="SimSun"/>
              </w:rPr>
              <w:t>С +1 по +14 день</w:t>
            </w:r>
          </w:p>
        </w:tc>
        <w:tc>
          <w:tcPr>
            <w:tcW w:w="2268" w:type="dxa"/>
            <w:vAlign w:val="center"/>
          </w:tcPr>
          <w:p w14:paraId="59A28AC8"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r w:rsidR="002F2FF7" w:rsidRPr="00AC3044" w14:paraId="160EED72" w14:textId="77777777" w:rsidTr="00E00201">
        <w:trPr>
          <w:cantSplit/>
          <w:trHeight w:val="464"/>
        </w:trPr>
        <w:tc>
          <w:tcPr>
            <w:tcW w:w="993" w:type="dxa"/>
            <w:vMerge/>
            <w:vAlign w:val="center"/>
          </w:tcPr>
          <w:p w14:paraId="2BFE5670" w14:textId="77777777" w:rsidR="002F2FF7" w:rsidRPr="00AC3044" w:rsidRDefault="002F2FF7" w:rsidP="00E00201">
            <w:pPr>
              <w:rPr>
                <w:rFonts w:eastAsia="SimSun"/>
              </w:rPr>
            </w:pPr>
          </w:p>
        </w:tc>
        <w:tc>
          <w:tcPr>
            <w:tcW w:w="1843" w:type="dxa"/>
            <w:vMerge/>
            <w:vAlign w:val="center"/>
          </w:tcPr>
          <w:p w14:paraId="5746DB5B" w14:textId="77777777" w:rsidR="002F2FF7" w:rsidRPr="00AC3044" w:rsidRDefault="002F2FF7" w:rsidP="00E00201">
            <w:pPr>
              <w:rPr>
                <w:rFonts w:eastAsia="SimSun"/>
              </w:rPr>
            </w:pPr>
          </w:p>
        </w:tc>
        <w:tc>
          <w:tcPr>
            <w:tcW w:w="1417" w:type="dxa"/>
            <w:vAlign w:val="center"/>
          </w:tcPr>
          <w:p w14:paraId="545A15A3" w14:textId="77777777" w:rsidR="002F2FF7" w:rsidRPr="00AC3044" w:rsidRDefault="002F2FF7" w:rsidP="00E00201">
            <w:pPr>
              <w:rPr>
                <w:rFonts w:eastAsia="SimSun"/>
              </w:rPr>
            </w:pPr>
            <w:r w:rsidRPr="00AC3044">
              <w:rPr>
                <w:rFonts w:eastAsia="SimSun"/>
              </w:rPr>
              <w:t>1000 мг</w:t>
            </w:r>
          </w:p>
        </w:tc>
        <w:tc>
          <w:tcPr>
            <w:tcW w:w="1418" w:type="dxa"/>
            <w:vAlign w:val="center"/>
          </w:tcPr>
          <w:p w14:paraId="1EFCF76B" w14:textId="77777777" w:rsidR="002F2FF7" w:rsidRPr="00AC3044" w:rsidRDefault="002F2FF7" w:rsidP="00E00201">
            <w:pPr>
              <w:rPr>
                <w:rFonts w:eastAsia="SimSun"/>
              </w:rPr>
            </w:pPr>
            <w:r w:rsidRPr="00AC3044">
              <w:rPr>
                <w:rFonts w:eastAsia="SimSun"/>
              </w:rPr>
              <w:t>–</w:t>
            </w:r>
          </w:p>
        </w:tc>
        <w:tc>
          <w:tcPr>
            <w:tcW w:w="1701" w:type="dxa"/>
            <w:vAlign w:val="center"/>
          </w:tcPr>
          <w:p w14:paraId="69AC783E" w14:textId="77777777" w:rsidR="002F2FF7" w:rsidRPr="00AC3044" w:rsidRDefault="002F2FF7" w:rsidP="00E00201">
            <w:pPr>
              <w:rPr>
                <w:rFonts w:eastAsia="SimSun"/>
              </w:rPr>
            </w:pPr>
            <w:r w:rsidRPr="00AC3044">
              <w:rPr>
                <w:rFonts w:eastAsia="SimSun"/>
              </w:rPr>
              <w:t>С +15 по +90 день</w:t>
            </w:r>
          </w:p>
        </w:tc>
        <w:tc>
          <w:tcPr>
            <w:tcW w:w="2268" w:type="dxa"/>
            <w:vAlign w:val="center"/>
          </w:tcPr>
          <w:p w14:paraId="188DE174"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55B7DAC5" w14:textId="77777777" w:rsidR="002F2FF7" w:rsidRDefault="002F2FF7" w:rsidP="002F2FF7">
      <w:pPr>
        <w:rPr>
          <w:rFonts w:eastAsia="SimSun"/>
        </w:rPr>
      </w:pPr>
      <w:bookmarkStart w:id="212" w:name="_Toc44401161"/>
    </w:p>
    <w:p w14:paraId="0950A5CA" w14:textId="55889C98"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12"/>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2F2FF7" w:rsidRPr="00AC3044" w14:paraId="1DB3C565" w14:textId="77777777" w:rsidTr="00E00201">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5F4F146" w14:textId="77777777" w:rsidR="002F2FF7" w:rsidRPr="00470D3D" w:rsidRDefault="002F2FF7" w:rsidP="00E00201">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D901CA" w14:textId="77777777" w:rsidR="002F2FF7" w:rsidRPr="00AC3044" w:rsidRDefault="002F2FF7" w:rsidP="00E00201">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2689DC" w14:textId="77777777" w:rsidR="002F2FF7" w:rsidRPr="00AC3044" w:rsidRDefault="002F2FF7" w:rsidP="00E00201">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8390D7" w14:textId="77777777" w:rsidR="002F2FF7" w:rsidRPr="00AC3044" w:rsidRDefault="002F2FF7" w:rsidP="00E00201">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5872BB" w14:textId="77777777" w:rsidR="002F2FF7" w:rsidRPr="00AC3044" w:rsidRDefault="002F2FF7" w:rsidP="00E00201">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36359E"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3A6C256" w14:textId="77777777" w:rsidTr="00E00201">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4A862C0" w14:textId="77777777" w:rsidR="002F2FF7" w:rsidRPr="00AC3044" w:rsidRDefault="002F2FF7" w:rsidP="00E00201">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E115ED" w14:textId="77777777" w:rsidR="002F2FF7" w:rsidRPr="00AC3044" w:rsidRDefault="002F2FF7" w:rsidP="00E00201">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812E516" w14:textId="77777777" w:rsidR="002F2FF7" w:rsidRPr="00AC3044" w:rsidRDefault="002F2FF7" w:rsidP="00E00201">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7EB5B7B" w14:textId="77777777" w:rsidR="002F2FF7" w:rsidRPr="00AC3044" w:rsidRDefault="002F2FF7" w:rsidP="00E00201">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213308" w14:textId="77777777" w:rsidR="002F2FF7" w:rsidRPr="00AC3044" w:rsidRDefault="002F2FF7" w:rsidP="00E00201">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AFA056"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2C9F5DB" w14:textId="77777777" w:rsidTr="00E00201">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F7A0E79" w14:textId="77777777" w:rsidR="002F2FF7" w:rsidRPr="00AC3044" w:rsidRDefault="002F2FF7" w:rsidP="00E00201">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89F864" w14:textId="77777777" w:rsidR="002F2FF7" w:rsidRPr="00AC3044" w:rsidRDefault="002F2FF7" w:rsidP="00E00201">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0B1C9F" w14:textId="77777777" w:rsidR="002F2FF7" w:rsidRPr="00AC3044" w:rsidRDefault="002F2FF7" w:rsidP="00E00201">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55E930" w14:textId="77777777" w:rsidR="002F2FF7" w:rsidRPr="00AC3044" w:rsidRDefault="002F2FF7" w:rsidP="00E00201">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DF9FB7" w14:textId="77777777" w:rsidR="002F2FF7" w:rsidRPr="00AC3044" w:rsidRDefault="002F2FF7" w:rsidP="00E00201">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FF220B"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3B3775C" w14:textId="77777777" w:rsidTr="00E00201">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8E9C81E" w14:textId="77777777" w:rsidR="002F2FF7" w:rsidRPr="00AC3044" w:rsidRDefault="002F2FF7" w:rsidP="00E00201">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AF26E0" w14:textId="77777777" w:rsidR="002F2FF7" w:rsidRPr="00AC3044" w:rsidRDefault="002F2FF7" w:rsidP="00E00201">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734281" w14:textId="77777777" w:rsidR="002F2FF7" w:rsidRPr="00AC3044" w:rsidRDefault="002F2FF7" w:rsidP="00E00201">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CB349D" w14:textId="77777777" w:rsidR="002F2FF7" w:rsidRPr="00AC3044" w:rsidRDefault="002F2FF7" w:rsidP="00E00201">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AE5E80" w14:textId="77777777" w:rsidR="002F2FF7" w:rsidRPr="00AC3044" w:rsidRDefault="002F2FF7" w:rsidP="00E00201">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6C2AD2"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45E20B8" w14:textId="77777777" w:rsidTr="00E00201">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F6B952" w14:textId="77777777" w:rsidR="002F2FF7" w:rsidRPr="00AC3044" w:rsidRDefault="002F2FF7" w:rsidP="00E00201">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3061C5" w14:textId="77777777" w:rsidR="002F2FF7" w:rsidRPr="00AC3044" w:rsidRDefault="002F2FF7" w:rsidP="00E00201">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239A62" w14:textId="77777777" w:rsidR="002F2FF7" w:rsidRPr="00AC3044" w:rsidRDefault="002F2FF7" w:rsidP="00E00201">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E676F2" w14:textId="77777777" w:rsidR="002F2FF7" w:rsidRPr="00AC3044" w:rsidRDefault="002F2FF7" w:rsidP="00E00201">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6DF77B" w14:textId="77777777" w:rsidR="002F2FF7" w:rsidRPr="00AC3044" w:rsidRDefault="002F2FF7" w:rsidP="00E00201">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C142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2F2FF7" w:rsidRPr="00AC3044" w14:paraId="4876FFD0" w14:textId="77777777" w:rsidTr="00E00201">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19F2AF" w14:textId="77777777" w:rsidR="002F2FF7" w:rsidRPr="00AC3044" w:rsidRDefault="002F2FF7" w:rsidP="00E00201">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7FF41F" w14:textId="77777777" w:rsidR="002F2FF7" w:rsidRPr="00AC3044" w:rsidRDefault="002F2FF7" w:rsidP="00E00201">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C52D38" w14:textId="77777777" w:rsidR="002F2FF7" w:rsidRPr="00AC3044" w:rsidRDefault="002F2FF7" w:rsidP="00E00201">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647CA8" w14:textId="77777777" w:rsidR="002F2FF7" w:rsidRPr="00AC3044" w:rsidRDefault="002F2FF7" w:rsidP="00E00201">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0F2586" w14:textId="77777777" w:rsidR="002F2FF7" w:rsidRPr="00AC3044" w:rsidRDefault="002F2FF7" w:rsidP="00E00201">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1F867C" w14:textId="77777777" w:rsidR="002F2FF7" w:rsidRPr="00AC3044" w:rsidRDefault="002F2FF7" w:rsidP="00E00201">
            <w:pPr>
              <w:rPr>
                <w:rFonts w:eastAsia="SimSun"/>
              </w:rPr>
            </w:pPr>
            <w:r w:rsidRPr="00AC3044">
              <w:rPr>
                <w:rFonts w:eastAsia="SimSun"/>
              </w:rPr>
              <w:t>В/в, инфузия в течение 2 ч</w:t>
            </w:r>
          </w:p>
        </w:tc>
      </w:tr>
    </w:tbl>
    <w:p w14:paraId="1840B451" w14:textId="77777777" w:rsidR="002F2FF7" w:rsidRDefault="002F2FF7" w:rsidP="002F2FF7">
      <w:pPr>
        <w:rPr>
          <w:rFonts w:eastAsia="SimSun"/>
        </w:rPr>
      </w:pPr>
      <w:bookmarkStart w:id="213" w:name="_Toc44401162"/>
    </w:p>
    <w:p w14:paraId="05525488" w14:textId="7560BF45"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1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066323F5" w14:textId="77777777" w:rsidTr="00E00201">
        <w:trPr>
          <w:cantSplit/>
          <w:trHeight w:val="20"/>
          <w:tblHeader/>
        </w:trPr>
        <w:tc>
          <w:tcPr>
            <w:tcW w:w="993" w:type="dxa"/>
          </w:tcPr>
          <w:p w14:paraId="4281955C" w14:textId="77777777" w:rsidR="002F2FF7" w:rsidRPr="00470D3D" w:rsidRDefault="002F2FF7" w:rsidP="00E00201">
            <w:pPr>
              <w:rPr>
                <w:rFonts w:eastAsia="SimSun"/>
              </w:rPr>
            </w:pPr>
          </w:p>
        </w:tc>
        <w:tc>
          <w:tcPr>
            <w:tcW w:w="1843" w:type="dxa"/>
            <w:vAlign w:val="center"/>
          </w:tcPr>
          <w:p w14:paraId="004BCDDB"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7724FF74"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61690E7C"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165D9154"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1E9CF4A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C36966F" w14:textId="77777777" w:rsidTr="00E00201">
        <w:trPr>
          <w:cantSplit/>
          <w:trHeight w:val="20"/>
        </w:trPr>
        <w:tc>
          <w:tcPr>
            <w:tcW w:w="993" w:type="dxa"/>
            <w:vMerge w:val="restart"/>
            <w:textDirection w:val="btLr"/>
            <w:vAlign w:val="center"/>
          </w:tcPr>
          <w:p w14:paraId="24672DB2"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2550C847"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272011A1" w14:textId="77777777" w:rsidR="002F2FF7" w:rsidRPr="00AC3044" w:rsidRDefault="002F2FF7" w:rsidP="00E00201">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14510C0E" w14:textId="77777777" w:rsidR="002F2FF7" w:rsidRPr="00AC3044" w:rsidRDefault="002F2FF7" w:rsidP="00E00201">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04484244"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6322E1A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32179EC" w14:textId="77777777" w:rsidTr="00E00201">
        <w:trPr>
          <w:cantSplit/>
          <w:trHeight w:val="703"/>
        </w:trPr>
        <w:tc>
          <w:tcPr>
            <w:tcW w:w="993" w:type="dxa"/>
            <w:vMerge/>
            <w:textDirection w:val="btLr"/>
            <w:vAlign w:val="center"/>
          </w:tcPr>
          <w:p w14:paraId="6535FBF6" w14:textId="77777777" w:rsidR="002F2FF7" w:rsidRPr="00AC3044" w:rsidRDefault="002F2FF7" w:rsidP="00E00201">
            <w:pPr>
              <w:rPr>
                <w:rFonts w:eastAsia="SimSun"/>
              </w:rPr>
            </w:pPr>
          </w:p>
        </w:tc>
        <w:tc>
          <w:tcPr>
            <w:tcW w:w="1843" w:type="dxa"/>
            <w:vAlign w:val="center"/>
          </w:tcPr>
          <w:p w14:paraId="630FEBD3"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74D6E739" w14:textId="77777777" w:rsidR="002F2FF7" w:rsidRPr="00AC3044" w:rsidRDefault="002F2FF7" w:rsidP="00E00201">
            <w:pPr>
              <w:rPr>
                <w:rFonts w:eastAsia="SimSun"/>
              </w:rPr>
            </w:pPr>
            <w:r w:rsidRPr="00AC3044">
              <w:rPr>
                <w:rFonts w:eastAsia="SimSun"/>
              </w:rPr>
              <w:t>4 мг/кг</w:t>
            </w:r>
          </w:p>
        </w:tc>
        <w:tc>
          <w:tcPr>
            <w:tcW w:w="1418" w:type="dxa"/>
            <w:vAlign w:val="center"/>
          </w:tcPr>
          <w:p w14:paraId="73717349" w14:textId="77777777" w:rsidR="002F2FF7" w:rsidRPr="00AC3044" w:rsidRDefault="002F2FF7" w:rsidP="00E00201">
            <w:pPr>
              <w:rPr>
                <w:rFonts w:eastAsia="SimSun"/>
              </w:rPr>
            </w:pPr>
            <w:r w:rsidRPr="00AC3044">
              <w:rPr>
                <w:rFonts w:eastAsia="SimSun"/>
              </w:rPr>
              <w:t>8 мг/кг</w:t>
            </w:r>
          </w:p>
        </w:tc>
        <w:tc>
          <w:tcPr>
            <w:tcW w:w="1701" w:type="dxa"/>
            <w:vAlign w:val="center"/>
          </w:tcPr>
          <w:p w14:paraId="6260A1D7" w14:textId="77777777" w:rsidR="002F2FF7" w:rsidRPr="00AC3044" w:rsidRDefault="002F2FF7" w:rsidP="00E00201">
            <w:pPr>
              <w:rPr>
                <w:rFonts w:eastAsia="SimSun"/>
              </w:rPr>
            </w:pPr>
            <w:r w:rsidRPr="00AC3044">
              <w:rPr>
                <w:rFonts w:eastAsia="SimSun"/>
              </w:rPr>
              <w:t>–3, –2 дни</w:t>
            </w:r>
          </w:p>
        </w:tc>
        <w:tc>
          <w:tcPr>
            <w:tcW w:w="2268" w:type="dxa"/>
            <w:vAlign w:val="center"/>
          </w:tcPr>
          <w:p w14:paraId="302DABB8"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A14DD30" w14:textId="77777777" w:rsidTr="00E00201">
        <w:trPr>
          <w:cantSplit/>
          <w:trHeight w:val="704"/>
        </w:trPr>
        <w:tc>
          <w:tcPr>
            <w:tcW w:w="993" w:type="dxa"/>
            <w:vMerge/>
            <w:textDirection w:val="btLr"/>
            <w:vAlign w:val="center"/>
          </w:tcPr>
          <w:p w14:paraId="164F48E6" w14:textId="77777777" w:rsidR="002F2FF7" w:rsidRPr="00AC3044" w:rsidRDefault="002F2FF7" w:rsidP="00E00201">
            <w:pPr>
              <w:rPr>
                <w:rFonts w:eastAsia="SimSun"/>
              </w:rPr>
            </w:pPr>
          </w:p>
        </w:tc>
        <w:tc>
          <w:tcPr>
            <w:tcW w:w="1843" w:type="dxa"/>
            <w:vAlign w:val="center"/>
          </w:tcPr>
          <w:p w14:paraId="7AAC6430" w14:textId="77777777" w:rsidR="002F2FF7" w:rsidRPr="00AC3044" w:rsidRDefault="002F2FF7" w:rsidP="00E00201">
            <w:pPr>
              <w:rPr>
                <w:rFonts w:eastAsia="SimSun"/>
              </w:rPr>
            </w:pPr>
            <w:r w:rsidRPr="00AC3044">
              <w:rPr>
                <w:rFonts w:eastAsia="SimSun"/>
              </w:rPr>
              <w:t>Тиотепа</w:t>
            </w:r>
          </w:p>
        </w:tc>
        <w:tc>
          <w:tcPr>
            <w:tcW w:w="1417" w:type="dxa"/>
            <w:vAlign w:val="center"/>
          </w:tcPr>
          <w:p w14:paraId="428C6DF6" w14:textId="77777777" w:rsidR="002F2FF7" w:rsidRPr="00AC3044" w:rsidRDefault="002F2FF7" w:rsidP="00E00201">
            <w:pPr>
              <w:rPr>
                <w:rFonts w:eastAsia="SimSun"/>
              </w:rPr>
            </w:pPr>
            <w:r w:rsidRPr="00AC3044">
              <w:rPr>
                <w:rFonts w:eastAsia="SimSun"/>
              </w:rPr>
              <w:t>5 мг/кг</w:t>
            </w:r>
          </w:p>
        </w:tc>
        <w:tc>
          <w:tcPr>
            <w:tcW w:w="1418" w:type="dxa"/>
            <w:vAlign w:val="center"/>
          </w:tcPr>
          <w:p w14:paraId="20635F32"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1F47B910" w14:textId="77777777" w:rsidR="002F2FF7" w:rsidRPr="00AC3044" w:rsidRDefault="002F2FF7" w:rsidP="00E00201">
            <w:pPr>
              <w:rPr>
                <w:rFonts w:eastAsia="SimSun"/>
              </w:rPr>
            </w:pPr>
            <w:r w:rsidRPr="00AC3044">
              <w:rPr>
                <w:rFonts w:eastAsia="SimSun"/>
              </w:rPr>
              <w:t>-6,-5 дни</w:t>
            </w:r>
          </w:p>
        </w:tc>
        <w:tc>
          <w:tcPr>
            <w:tcW w:w="2268" w:type="dxa"/>
            <w:vAlign w:val="center"/>
          </w:tcPr>
          <w:p w14:paraId="1D93619F" w14:textId="77777777" w:rsidR="002F2FF7" w:rsidRPr="00AC3044" w:rsidRDefault="002F2FF7" w:rsidP="00E00201">
            <w:pPr>
              <w:rPr>
                <w:rFonts w:eastAsia="SimSun"/>
              </w:rPr>
            </w:pPr>
            <w:r w:rsidRPr="00AC3044">
              <w:rPr>
                <w:rFonts w:eastAsia="SimSun"/>
              </w:rPr>
              <w:t>В/в, в течение 2 ч.</w:t>
            </w:r>
          </w:p>
        </w:tc>
      </w:tr>
      <w:tr w:rsidR="002F2FF7" w:rsidRPr="00AC3044" w14:paraId="0D1708F5" w14:textId="77777777" w:rsidTr="00E00201">
        <w:trPr>
          <w:cantSplit/>
          <w:trHeight w:val="20"/>
        </w:trPr>
        <w:tc>
          <w:tcPr>
            <w:tcW w:w="993" w:type="dxa"/>
            <w:vMerge w:val="restart"/>
            <w:textDirection w:val="btLr"/>
            <w:vAlign w:val="center"/>
          </w:tcPr>
          <w:p w14:paraId="4D765EC4"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511E675C"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16700C51"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6395355F"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6E2D7552"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60FAB5A3"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520C43A1" w14:textId="77777777" w:rsidTr="00E00201">
        <w:trPr>
          <w:cantSplit/>
          <w:trHeight w:val="20"/>
        </w:trPr>
        <w:tc>
          <w:tcPr>
            <w:tcW w:w="993" w:type="dxa"/>
            <w:vMerge/>
            <w:textDirection w:val="btLr"/>
          </w:tcPr>
          <w:p w14:paraId="47BF5135" w14:textId="77777777" w:rsidR="002F2FF7" w:rsidRPr="00AC3044" w:rsidRDefault="002F2FF7" w:rsidP="00E00201">
            <w:pPr>
              <w:rPr>
                <w:rFonts w:eastAsia="SimSun"/>
              </w:rPr>
            </w:pPr>
          </w:p>
        </w:tc>
        <w:tc>
          <w:tcPr>
            <w:tcW w:w="1843" w:type="dxa"/>
            <w:vAlign w:val="center"/>
          </w:tcPr>
          <w:p w14:paraId="119B2C8F"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0909164F" w14:textId="77777777" w:rsidR="002F2FF7" w:rsidRPr="00AC3044" w:rsidRDefault="002F2FF7" w:rsidP="00E00201">
            <w:pPr>
              <w:rPr>
                <w:rFonts w:eastAsia="SimSun"/>
              </w:rPr>
            </w:pPr>
            <w:r w:rsidRPr="00AC3044">
              <w:rPr>
                <w:rFonts w:eastAsia="SimSun"/>
              </w:rPr>
              <w:t>3 мг/кг</w:t>
            </w:r>
          </w:p>
        </w:tc>
        <w:tc>
          <w:tcPr>
            <w:tcW w:w="1418" w:type="dxa"/>
            <w:vAlign w:val="center"/>
          </w:tcPr>
          <w:p w14:paraId="3CA99C8E" w14:textId="77777777" w:rsidR="002F2FF7" w:rsidRPr="00AC3044" w:rsidRDefault="002F2FF7" w:rsidP="00E00201">
            <w:pPr>
              <w:rPr>
                <w:rFonts w:eastAsia="SimSun"/>
              </w:rPr>
            </w:pPr>
            <w:r w:rsidRPr="00AC3044">
              <w:rPr>
                <w:rFonts w:eastAsia="SimSun"/>
              </w:rPr>
              <w:t>–</w:t>
            </w:r>
          </w:p>
        </w:tc>
        <w:tc>
          <w:tcPr>
            <w:tcW w:w="1701" w:type="dxa"/>
            <w:vAlign w:val="center"/>
          </w:tcPr>
          <w:p w14:paraId="51E7D4D8" w14:textId="77777777" w:rsidR="002F2FF7" w:rsidRPr="00AC3044" w:rsidRDefault="002F2FF7" w:rsidP="00E00201">
            <w:pPr>
              <w:rPr>
                <w:rFonts w:eastAsia="SimSun"/>
              </w:rPr>
            </w:pPr>
            <w:r w:rsidRPr="00AC3044">
              <w:rPr>
                <w:rFonts w:eastAsia="SimSun"/>
              </w:rPr>
              <w:t>С +5 по +60 день, затем постепенное снижение к +100 дню</w:t>
            </w:r>
          </w:p>
        </w:tc>
        <w:tc>
          <w:tcPr>
            <w:tcW w:w="2268" w:type="dxa"/>
            <w:vAlign w:val="center"/>
          </w:tcPr>
          <w:p w14:paraId="45DD3377"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2F2FF7" w:rsidRPr="00AC3044" w14:paraId="5A01BE2A" w14:textId="77777777" w:rsidTr="00E00201">
        <w:trPr>
          <w:cantSplit/>
          <w:trHeight w:val="464"/>
        </w:trPr>
        <w:tc>
          <w:tcPr>
            <w:tcW w:w="993" w:type="dxa"/>
            <w:vMerge/>
          </w:tcPr>
          <w:p w14:paraId="3B8B6ACE" w14:textId="77777777" w:rsidR="002F2FF7" w:rsidRPr="00AC3044" w:rsidRDefault="002F2FF7" w:rsidP="00E00201">
            <w:pPr>
              <w:rPr>
                <w:rFonts w:eastAsia="SimSun"/>
              </w:rPr>
            </w:pPr>
          </w:p>
        </w:tc>
        <w:tc>
          <w:tcPr>
            <w:tcW w:w="1843" w:type="dxa"/>
            <w:vAlign w:val="center"/>
          </w:tcPr>
          <w:p w14:paraId="6E8D2937"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38730EA7" w14:textId="77777777" w:rsidR="002F2FF7" w:rsidRPr="00AC3044" w:rsidRDefault="002F2FF7" w:rsidP="00E00201">
            <w:pPr>
              <w:rPr>
                <w:rFonts w:eastAsia="SimSun"/>
              </w:rPr>
            </w:pPr>
            <w:r w:rsidRPr="00AC3044">
              <w:rPr>
                <w:rFonts w:eastAsia="SimSun"/>
              </w:rPr>
              <w:t>30 мг/кг</w:t>
            </w:r>
          </w:p>
        </w:tc>
        <w:tc>
          <w:tcPr>
            <w:tcW w:w="1418" w:type="dxa"/>
            <w:vAlign w:val="center"/>
          </w:tcPr>
          <w:p w14:paraId="3105F742" w14:textId="77777777" w:rsidR="002F2FF7" w:rsidRPr="00AC3044" w:rsidRDefault="002F2FF7" w:rsidP="00E00201">
            <w:pPr>
              <w:rPr>
                <w:rFonts w:eastAsia="SimSun"/>
              </w:rPr>
            </w:pPr>
            <w:r w:rsidRPr="00AC3044">
              <w:rPr>
                <w:rFonts w:eastAsia="SimSun"/>
              </w:rPr>
              <w:t>–</w:t>
            </w:r>
          </w:p>
        </w:tc>
        <w:tc>
          <w:tcPr>
            <w:tcW w:w="1701" w:type="dxa"/>
            <w:vAlign w:val="center"/>
          </w:tcPr>
          <w:p w14:paraId="4CEB699B" w14:textId="77777777" w:rsidR="002F2FF7" w:rsidRPr="00AC3044" w:rsidRDefault="002F2FF7" w:rsidP="00E00201">
            <w:pPr>
              <w:rPr>
                <w:rFonts w:eastAsia="SimSun"/>
              </w:rPr>
            </w:pPr>
            <w:r w:rsidRPr="00AC3044">
              <w:rPr>
                <w:rFonts w:eastAsia="SimSun"/>
              </w:rPr>
              <w:t>С +5 по +30 день</w:t>
            </w:r>
          </w:p>
        </w:tc>
        <w:tc>
          <w:tcPr>
            <w:tcW w:w="2268" w:type="dxa"/>
            <w:vAlign w:val="center"/>
          </w:tcPr>
          <w:p w14:paraId="7E3F35D9"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FE946AC" w14:textId="77777777" w:rsidR="002F2FF7" w:rsidRPr="00C07B2E" w:rsidRDefault="002F2FF7" w:rsidP="002F2FF7">
      <w:pPr>
        <w:rPr>
          <w:rFonts w:eastAsia="SimSun"/>
        </w:rPr>
      </w:pPr>
    </w:p>
    <w:p w14:paraId="0349002A" w14:textId="77777777" w:rsidR="002F2FF7" w:rsidRPr="00C07B2E" w:rsidRDefault="002F2FF7" w:rsidP="002F2FF7">
      <w:pPr>
        <w:rPr>
          <w:rFonts w:eastAsia="SimSun"/>
        </w:rPr>
      </w:pPr>
      <w:bookmarkStart w:id="214"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1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2F2FF7" w:rsidRPr="00AC3044" w14:paraId="27299308" w14:textId="77777777" w:rsidTr="00E00201">
        <w:trPr>
          <w:cantSplit/>
          <w:trHeight w:val="20"/>
          <w:tblHeader/>
        </w:trPr>
        <w:tc>
          <w:tcPr>
            <w:tcW w:w="993" w:type="dxa"/>
          </w:tcPr>
          <w:p w14:paraId="22981045" w14:textId="77777777" w:rsidR="002F2FF7" w:rsidRPr="00470D3D" w:rsidRDefault="002F2FF7" w:rsidP="00E00201">
            <w:pPr>
              <w:rPr>
                <w:rFonts w:eastAsia="SimSun"/>
              </w:rPr>
            </w:pPr>
          </w:p>
        </w:tc>
        <w:tc>
          <w:tcPr>
            <w:tcW w:w="1843" w:type="dxa"/>
            <w:vAlign w:val="center"/>
          </w:tcPr>
          <w:p w14:paraId="3EB4E5B6"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3CDD3BE7"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0E4FDD05"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28DEC2F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4EA2F69"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DF52FAE" w14:textId="77777777" w:rsidTr="00E00201">
        <w:trPr>
          <w:cantSplit/>
          <w:trHeight w:val="20"/>
        </w:trPr>
        <w:tc>
          <w:tcPr>
            <w:tcW w:w="993" w:type="dxa"/>
            <w:vMerge w:val="restart"/>
            <w:textDirection w:val="btLr"/>
            <w:vAlign w:val="center"/>
          </w:tcPr>
          <w:p w14:paraId="00FA631E"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20B914C5"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775E9D1C" w14:textId="77777777" w:rsidR="002F2FF7" w:rsidRPr="00AC3044" w:rsidRDefault="002F2FF7" w:rsidP="00E00201">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03BE34D2" w14:textId="77777777" w:rsidR="002F2FF7" w:rsidRPr="00AC3044" w:rsidRDefault="002F2FF7" w:rsidP="00E00201">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32FD1EE7" w14:textId="77777777" w:rsidR="002F2FF7" w:rsidRPr="00AC3044" w:rsidRDefault="002F2FF7" w:rsidP="00E00201">
            <w:pPr>
              <w:rPr>
                <w:rFonts w:eastAsia="SimSun"/>
              </w:rPr>
            </w:pPr>
            <w:r w:rsidRPr="00AC3044">
              <w:rPr>
                <w:rFonts w:eastAsia="SimSun"/>
              </w:rPr>
              <w:t>С –10 по –5 день</w:t>
            </w:r>
          </w:p>
        </w:tc>
        <w:tc>
          <w:tcPr>
            <w:tcW w:w="2268" w:type="dxa"/>
            <w:vAlign w:val="center"/>
          </w:tcPr>
          <w:p w14:paraId="339749C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4E6BF69" w14:textId="77777777" w:rsidTr="00E00201">
        <w:trPr>
          <w:cantSplit/>
          <w:trHeight w:val="1043"/>
        </w:trPr>
        <w:tc>
          <w:tcPr>
            <w:tcW w:w="993" w:type="dxa"/>
            <w:vMerge/>
            <w:textDirection w:val="btLr"/>
            <w:vAlign w:val="center"/>
          </w:tcPr>
          <w:p w14:paraId="5232F363" w14:textId="77777777" w:rsidR="002F2FF7" w:rsidRPr="00AC3044" w:rsidRDefault="002F2FF7" w:rsidP="00E00201">
            <w:pPr>
              <w:rPr>
                <w:rFonts w:eastAsia="SimSun"/>
              </w:rPr>
            </w:pPr>
          </w:p>
        </w:tc>
        <w:tc>
          <w:tcPr>
            <w:tcW w:w="1843" w:type="dxa"/>
            <w:vAlign w:val="center"/>
          </w:tcPr>
          <w:p w14:paraId="07AFFA41"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05204890" w14:textId="77777777" w:rsidR="002F2FF7" w:rsidRPr="00AC3044" w:rsidRDefault="002F2FF7" w:rsidP="00E00201">
            <w:pPr>
              <w:rPr>
                <w:rFonts w:eastAsia="SimSun"/>
              </w:rPr>
            </w:pPr>
            <w:r w:rsidRPr="00AC3044">
              <w:rPr>
                <w:rFonts w:eastAsia="SimSun"/>
              </w:rPr>
              <w:t>4 мг/кг</w:t>
            </w:r>
          </w:p>
        </w:tc>
        <w:tc>
          <w:tcPr>
            <w:tcW w:w="1418" w:type="dxa"/>
            <w:vAlign w:val="center"/>
          </w:tcPr>
          <w:p w14:paraId="428C7196" w14:textId="77777777" w:rsidR="002F2FF7" w:rsidRPr="00AC3044" w:rsidRDefault="002F2FF7" w:rsidP="00E00201">
            <w:pPr>
              <w:rPr>
                <w:rFonts w:eastAsia="SimSun"/>
              </w:rPr>
            </w:pPr>
            <w:r w:rsidRPr="00AC3044">
              <w:rPr>
                <w:rFonts w:eastAsia="SimSun"/>
              </w:rPr>
              <w:t>8 мг/кг</w:t>
            </w:r>
          </w:p>
        </w:tc>
        <w:tc>
          <w:tcPr>
            <w:tcW w:w="1701" w:type="dxa"/>
            <w:vAlign w:val="center"/>
          </w:tcPr>
          <w:p w14:paraId="20EE66F4" w14:textId="77777777" w:rsidR="002F2FF7" w:rsidRPr="00AC3044" w:rsidRDefault="002F2FF7" w:rsidP="00E00201">
            <w:pPr>
              <w:rPr>
                <w:rFonts w:eastAsia="SimSun"/>
              </w:rPr>
            </w:pPr>
            <w:r w:rsidRPr="00AC3044">
              <w:rPr>
                <w:rFonts w:eastAsia="SimSun"/>
              </w:rPr>
              <w:t>–6, –5 дни</w:t>
            </w:r>
          </w:p>
        </w:tc>
        <w:tc>
          <w:tcPr>
            <w:tcW w:w="2268" w:type="dxa"/>
            <w:vAlign w:val="center"/>
          </w:tcPr>
          <w:p w14:paraId="74F061D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91D1AB4" w14:textId="77777777" w:rsidTr="00E00201">
        <w:trPr>
          <w:cantSplit/>
          <w:trHeight w:val="20"/>
        </w:trPr>
        <w:tc>
          <w:tcPr>
            <w:tcW w:w="993" w:type="dxa"/>
            <w:vMerge w:val="restart"/>
            <w:textDirection w:val="btLr"/>
          </w:tcPr>
          <w:p w14:paraId="634A0977"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2A5A10C5" w14:textId="77777777" w:rsidR="002F2FF7" w:rsidRPr="00AC3044" w:rsidRDefault="002F2FF7" w:rsidP="00E00201">
            <w:pPr>
              <w:rPr>
                <w:rFonts w:eastAsia="SimSun"/>
              </w:rPr>
            </w:pPr>
            <w:r w:rsidRPr="00AC3044">
              <w:rPr>
                <w:rFonts w:eastAsia="SimSun"/>
              </w:rPr>
              <w:t>АТГ (лошадиный)</w:t>
            </w:r>
          </w:p>
        </w:tc>
        <w:tc>
          <w:tcPr>
            <w:tcW w:w="1417" w:type="dxa"/>
            <w:vAlign w:val="center"/>
          </w:tcPr>
          <w:p w14:paraId="5C4216AD" w14:textId="77777777" w:rsidR="002F2FF7" w:rsidRPr="00AC3044" w:rsidRDefault="002F2FF7" w:rsidP="00E00201">
            <w:pPr>
              <w:rPr>
                <w:rFonts w:eastAsia="SimSun"/>
              </w:rPr>
            </w:pPr>
            <w:r w:rsidRPr="00AC3044">
              <w:rPr>
                <w:rFonts w:eastAsia="SimSun"/>
              </w:rPr>
              <w:t>10 -15 мг/кг</w:t>
            </w:r>
          </w:p>
        </w:tc>
        <w:tc>
          <w:tcPr>
            <w:tcW w:w="1418" w:type="dxa"/>
            <w:vAlign w:val="center"/>
          </w:tcPr>
          <w:p w14:paraId="6E6CE521" w14:textId="77777777" w:rsidR="002F2FF7" w:rsidRPr="00AC3044" w:rsidRDefault="002F2FF7" w:rsidP="00E00201">
            <w:pPr>
              <w:rPr>
                <w:rFonts w:eastAsia="SimSun"/>
              </w:rPr>
            </w:pPr>
            <w:r w:rsidRPr="00AC3044">
              <w:rPr>
                <w:rFonts w:eastAsia="SimSun"/>
              </w:rPr>
              <w:t>40 -60 мг/кг</w:t>
            </w:r>
          </w:p>
        </w:tc>
        <w:tc>
          <w:tcPr>
            <w:tcW w:w="1701" w:type="dxa"/>
            <w:vAlign w:val="center"/>
          </w:tcPr>
          <w:p w14:paraId="629F0D9C" w14:textId="77777777" w:rsidR="002F2FF7" w:rsidRPr="00AC3044" w:rsidRDefault="002F2FF7" w:rsidP="00E00201">
            <w:pPr>
              <w:rPr>
                <w:rFonts w:eastAsia="SimSun"/>
              </w:rPr>
            </w:pPr>
            <w:r w:rsidRPr="00AC3044">
              <w:rPr>
                <w:rFonts w:eastAsia="SimSun"/>
              </w:rPr>
              <w:t>С –4 по –1 день</w:t>
            </w:r>
          </w:p>
        </w:tc>
        <w:tc>
          <w:tcPr>
            <w:tcW w:w="2268" w:type="dxa"/>
            <w:vAlign w:val="center"/>
          </w:tcPr>
          <w:p w14:paraId="0ADA05CC" w14:textId="77777777" w:rsidR="002F2FF7" w:rsidRPr="00AC3044" w:rsidRDefault="002F2FF7" w:rsidP="00E00201">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41364C43" w14:textId="77777777" w:rsidTr="00E00201">
        <w:trPr>
          <w:cantSplit/>
          <w:trHeight w:val="20"/>
        </w:trPr>
        <w:tc>
          <w:tcPr>
            <w:tcW w:w="993" w:type="dxa"/>
            <w:vMerge/>
            <w:textDirection w:val="btLr"/>
          </w:tcPr>
          <w:p w14:paraId="1C96630E" w14:textId="77777777" w:rsidR="002F2FF7" w:rsidRPr="00AC3044" w:rsidRDefault="002F2FF7" w:rsidP="00E00201">
            <w:pPr>
              <w:rPr>
                <w:rFonts w:eastAsia="SimSun"/>
              </w:rPr>
            </w:pPr>
          </w:p>
        </w:tc>
        <w:tc>
          <w:tcPr>
            <w:tcW w:w="1843" w:type="dxa"/>
            <w:vAlign w:val="center"/>
          </w:tcPr>
          <w:p w14:paraId="5062C6A2"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786B17AE" w14:textId="77777777" w:rsidR="002F2FF7" w:rsidRPr="00AC3044" w:rsidRDefault="002F2FF7" w:rsidP="00E00201">
            <w:pPr>
              <w:rPr>
                <w:rFonts w:eastAsia="SimSun"/>
              </w:rPr>
            </w:pPr>
            <w:r w:rsidRPr="00AC3044">
              <w:rPr>
                <w:rFonts w:eastAsia="SimSun"/>
              </w:rPr>
              <w:t>3 мг/кг</w:t>
            </w:r>
          </w:p>
        </w:tc>
        <w:tc>
          <w:tcPr>
            <w:tcW w:w="1418" w:type="dxa"/>
            <w:vAlign w:val="center"/>
          </w:tcPr>
          <w:p w14:paraId="3F785E74" w14:textId="77777777" w:rsidR="002F2FF7" w:rsidRPr="00AC3044" w:rsidRDefault="002F2FF7" w:rsidP="00E00201">
            <w:pPr>
              <w:rPr>
                <w:rFonts w:eastAsia="SimSun"/>
              </w:rPr>
            </w:pPr>
            <w:r w:rsidRPr="00AC3044">
              <w:rPr>
                <w:rFonts w:eastAsia="SimSun"/>
              </w:rPr>
              <w:t>–</w:t>
            </w:r>
          </w:p>
        </w:tc>
        <w:tc>
          <w:tcPr>
            <w:tcW w:w="1701" w:type="dxa"/>
            <w:vAlign w:val="center"/>
          </w:tcPr>
          <w:p w14:paraId="07CC65E1" w14:textId="77777777" w:rsidR="002F2FF7" w:rsidRPr="00AC3044" w:rsidRDefault="002F2FF7" w:rsidP="00E00201">
            <w:pPr>
              <w:rPr>
                <w:rFonts w:eastAsia="SimSun"/>
              </w:rPr>
            </w:pPr>
            <w:r w:rsidRPr="00AC3044">
              <w:rPr>
                <w:rFonts w:eastAsia="SimSun"/>
              </w:rPr>
              <w:t>С –1 дня по +90 день, затем постепенное снижение к +180 дню</w:t>
            </w:r>
          </w:p>
        </w:tc>
        <w:tc>
          <w:tcPr>
            <w:tcW w:w="2268" w:type="dxa"/>
            <w:vAlign w:val="center"/>
          </w:tcPr>
          <w:p w14:paraId="476D2521"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4C5BD08" w14:textId="77777777" w:rsidTr="00E00201">
        <w:trPr>
          <w:cantSplit/>
          <w:trHeight w:val="20"/>
        </w:trPr>
        <w:tc>
          <w:tcPr>
            <w:tcW w:w="993" w:type="dxa"/>
            <w:vMerge/>
          </w:tcPr>
          <w:p w14:paraId="5B18880C" w14:textId="77777777" w:rsidR="002F2FF7" w:rsidRPr="00AC3044" w:rsidRDefault="002F2FF7" w:rsidP="00E00201">
            <w:pPr>
              <w:rPr>
                <w:rFonts w:eastAsia="SimSun"/>
              </w:rPr>
            </w:pPr>
          </w:p>
        </w:tc>
        <w:tc>
          <w:tcPr>
            <w:tcW w:w="1843" w:type="dxa"/>
            <w:vMerge w:val="restart"/>
            <w:vAlign w:val="center"/>
          </w:tcPr>
          <w:p w14:paraId="572808CD" w14:textId="77777777" w:rsidR="002F2FF7" w:rsidRPr="00AC3044" w:rsidRDefault="002F2FF7" w:rsidP="00E00201">
            <w:pPr>
              <w:rPr>
                <w:rFonts w:eastAsia="SimSun"/>
              </w:rPr>
            </w:pPr>
            <w:r w:rsidRPr="00AC3044">
              <w:rPr>
                <w:rFonts w:eastAsia="SimSun"/>
              </w:rPr>
              <w:t>Метотрексат</w:t>
            </w:r>
          </w:p>
        </w:tc>
        <w:tc>
          <w:tcPr>
            <w:tcW w:w="1417" w:type="dxa"/>
            <w:vAlign w:val="center"/>
          </w:tcPr>
          <w:p w14:paraId="35E69583" w14:textId="77777777" w:rsidR="002F2FF7" w:rsidRPr="00AC3044" w:rsidRDefault="002F2FF7" w:rsidP="00E00201">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A0291C9" w14:textId="77777777" w:rsidR="002F2FF7" w:rsidRPr="00AC3044" w:rsidRDefault="002F2FF7" w:rsidP="00E00201">
            <w:pPr>
              <w:rPr>
                <w:rFonts w:eastAsia="SimSun"/>
              </w:rPr>
            </w:pPr>
            <w:r w:rsidRPr="00AC3044">
              <w:rPr>
                <w:rFonts w:eastAsia="SimSun"/>
              </w:rPr>
              <w:t>–</w:t>
            </w:r>
          </w:p>
        </w:tc>
        <w:tc>
          <w:tcPr>
            <w:tcW w:w="1701" w:type="dxa"/>
            <w:vAlign w:val="center"/>
          </w:tcPr>
          <w:p w14:paraId="7F9FCBFE" w14:textId="77777777" w:rsidR="002F2FF7" w:rsidRPr="00AC3044" w:rsidRDefault="002F2FF7" w:rsidP="00E00201">
            <w:pPr>
              <w:rPr>
                <w:rFonts w:eastAsia="SimSun"/>
              </w:rPr>
            </w:pPr>
            <w:r w:rsidRPr="00AC3044">
              <w:rPr>
                <w:rFonts w:eastAsia="SimSun"/>
              </w:rPr>
              <w:t>+1 день</w:t>
            </w:r>
          </w:p>
        </w:tc>
        <w:tc>
          <w:tcPr>
            <w:tcW w:w="2268" w:type="dxa"/>
            <w:vAlign w:val="center"/>
          </w:tcPr>
          <w:p w14:paraId="3061D8C5"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62162C01" w14:textId="77777777" w:rsidTr="00E00201">
        <w:trPr>
          <w:cantSplit/>
          <w:trHeight w:val="464"/>
        </w:trPr>
        <w:tc>
          <w:tcPr>
            <w:tcW w:w="993" w:type="dxa"/>
            <w:vMerge/>
          </w:tcPr>
          <w:p w14:paraId="20F1AFFA" w14:textId="77777777" w:rsidR="002F2FF7" w:rsidRPr="00AC3044" w:rsidRDefault="002F2FF7" w:rsidP="00E00201">
            <w:pPr>
              <w:rPr>
                <w:rFonts w:eastAsia="SimSun"/>
              </w:rPr>
            </w:pPr>
          </w:p>
        </w:tc>
        <w:tc>
          <w:tcPr>
            <w:tcW w:w="1843" w:type="dxa"/>
            <w:vMerge/>
            <w:vAlign w:val="center"/>
          </w:tcPr>
          <w:p w14:paraId="72F8DC04" w14:textId="77777777" w:rsidR="002F2FF7" w:rsidRPr="00AC3044" w:rsidRDefault="002F2FF7" w:rsidP="00E00201">
            <w:pPr>
              <w:rPr>
                <w:rFonts w:eastAsia="SimSun"/>
              </w:rPr>
            </w:pPr>
          </w:p>
        </w:tc>
        <w:tc>
          <w:tcPr>
            <w:tcW w:w="1417" w:type="dxa"/>
            <w:vAlign w:val="center"/>
          </w:tcPr>
          <w:p w14:paraId="501D6942" w14:textId="77777777" w:rsidR="002F2FF7" w:rsidRPr="00AC3044" w:rsidRDefault="002F2FF7" w:rsidP="00E00201">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135BE0B8" w14:textId="77777777" w:rsidR="002F2FF7" w:rsidRPr="00AC3044" w:rsidRDefault="002F2FF7" w:rsidP="00E00201">
            <w:pPr>
              <w:rPr>
                <w:rFonts w:eastAsia="SimSun"/>
              </w:rPr>
            </w:pPr>
            <w:r w:rsidRPr="00AC3044">
              <w:rPr>
                <w:rFonts w:eastAsia="SimSun"/>
              </w:rPr>
              <w:t>–</w:t>
            </w:r>
          </w:p>
        </w:tc>
        <w:tc>
          <w:tcPr>
            <w:tcW w:w="1701" w:type="dxa"/>
            <w:vAlign w:val="center"/>
          </w:tcPr>
          <w:p w14:paraId="46C8C138" w14:textId="77777777" w:rsidR="002F2FF7" w:rsidRPr="00AC3044" w:rsidRDefault="002F2FF7" w:rsidP="00E00201">
            <w:pPr>
              <w:rPr>
                <w:rFonts w:eastAsia="SimSun"/>
              </w:rPr>
            </w:pPr>
            <w:r w:rsidRPr="00AC3044">
              <w:rPr>
                <w:rFonts w:eastAsia="SimSun"/>
              </w:rPr>
              <w:t>+3, +6, +11 день</w:t>
            </w:r>
          </w:p>
        </w:tc>
        <w:tc>
          <w:tcPr>
            <w:tcW w:w="2268" w:type="dxa"/>
            <w:vAlign w:val="center"/>
          </w:tcPr>
          <w:p w14:paraId="1EA95B09"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4F1CD942" w14:textId="77777777" w:rsidTr="00E00201">
        <w:trPr>
          <w:cantSplit/>
          <w:trHeight w:val="464"/>
        </w:trPr>
        <w:tc>
          <w:tcPr>
            <w:tcW w:w="993" w:type="dxa"/>
            <w:vMerge/>
          </w:tcPr>
          <w:p w14:paraId="07A30400" w14:textId="77777777" w:rsidR="002F2FF7" w:rsidRPr="00AC3044" w:rsidRDefault="002F2FF7" w:rsidP="00E00201">
            <w:pPr>
              <w:rPr>
                <w:rFonts w:eastAsia="SimSun"/>
              </w:rPr>
            </w:pPr>
          </w:p>
        </w:tc>
        <w:tc>
          <w:tcPr>
            <w:tcW w:w="1843" w:type="dxa"/>
            <w:vMerge w:val="restart"/>
            <w:vAlign w:val="center"/>
          </w:tcPr>
          <w:p w14:paraId="13DD1B1E" w14:textId="77777777" w:rsidR="002F2FF7" w:rsidRPr="00AC3044" w:rsidRDefault="002F2FF7" w:rsidP="00E00201">
            <w:pPr>
              <w:rPr>
                <w:rFonts w:eastAsia="SimSun"/>
              </w:rPr>
            </w:pPr>
            <w:r w:rsidRPr="00AC3044">
              <w:rPr>
                <w:rFonts w:eastAsia="SimSun"/>
              </w:rPr>
              <w:t>Микофенолата мофетил (только при использовании СКК)</w:t>
            </w:r>
          </w:p>
        </w:tc>
        <w:tc>
          <w:tcPr>
            <w:tcW w:w="1417" w:type="dxa"/>
            <w:vAlign w:val="center"/>
          </w:tcPr>
          <w:p w14:paraId="2465FA55" w14:textId="77777777" w:rsidR="002F2FF7" w:rsidRPr="00AC3044" w:rsidRDefault="002F2FF7" w:rsidP="00E00201">
            <w:pPr>
              <w:rPr>
                <w:rFonts w:eastAsia="SimSun"/>
              </w:rPr>
            </w:pPr>
            <w:r w:rsidRPr="00AC3044">
              <w:rPr>
                <w:rFonts w:eastAsia="SimSun"/>
              </w:rPr>
              <w:t>2000 мг</w:t>
            </w:r>
          </w:p>
        </w:tc>
        <w:tc>
          <w:tcPr>
            <w:tcW w:w="1418" w:type="dxa"/>
            <w:vAlign w:val="center"/>
          </w:tcPr>
          <w:p w14:paraId="77415DB3" w14:textId="77777777" w:rsidR="002F2FF7" w:rsidRPr="00AC3044" w:rsidRDefault="002F2FF7" w:rsidP="00E00201">
            <w:pPr>
              <w:rPr>
                <w:rFonts w:eastAsia="SimSun"/>
              </w:rPr>
            </w:pPr>
            <w:r w:rsidRPr="00AC3044">
              <w:rPr>
                <w:rFonts w:eastAsia="SimSun"/>
              </w:rPr>
              <w:t>–</w:t>
            </w:r>
          </w:p>
        </w:tc>
        <w:tc>
          <w:tcPr>
            <w:tcW w:w="1701" w:type="dxa"/>
            <w:vAlign w:val="center"/>
          </w:tcPr>
          <w:p w14:paraId="21B49F87" w14:textId="77777777" w:rsidR="002F2FF7" w:rsidRPr="00AC3044" w:rsidRDefault="002F2FF7" w:rsidP="00E00201">
            <w:pPr>
              <w:rPr>
                <w:rFonts w:eastAsia="SimSun"/>
              </w:rPr>
            </w:pPr>
            <w:r w:rsidRPr="00AC3044">
              <w:rPr>
                <w:rFonts w:eastAsia="SimSun"/>
              </w:rPr>
              <w:t>С +1 по +14 день</w:t>
            </w:r>
          </w:p>
        </w:tc>
        <w:tc>
          <w:tcPr>
            <w:tcW w:w="2268" w:type="dxa"/>
            <w:vAlign w:val="center"/>
          </w:tcPr>
          <w:p w14:paraId="2958CF7E" w14:textId="77777777" w:rsidR="002F2FF7" w:rsidRPr="00AC3044" w:rsidRDefault="002F2FF7" w:rsidP="00E00201">
            <w:pPr>
              <w:rPr>
                <w:rFonts w:eastAsia="SimSun"/>
              </w:rPr>
            </w:pPr>
            <w:r w:rsidRPr="00AC3044">
              <w:rPr>
                <w:rFonts w:eastAsia="SimSun"/>
              </w:rPr>
              <w:t>Внутрь, суммарная суточная доза разделяется на 2-4 приема.</w:t>
            </w:r>
          </w:p>
        </w:tc>
      </w:tr>
      <w:tr w:rsidR="002F2FF7" w:rsidRPr="00AC3044" w14:paraId="27FEB034" w14:textId="77777777" w:rsidTr="00E00201">
        <w:trPr>
          <w:cantSplit/>
          <w:trHeight w:val="464"/>
        </w:trPr>
        <w:tc>
          <w:tcPr>
            <w:tcW w:w="993" w:type="dxa"/>
            <w:vMerge/>
          </w:tcPr>
          <w:p w14:paraId="20C79391" w14:textId="77777777" w:rsidR="002F2FF7" w:rsidRPr="00AC3044" w:rsidRDefault="002F2FF7" w:rsidP="00E00201">
            <w:pPr>
              <w:rPr>
                <w:rFonts w:eastAsia="SimSun"/>
              </w:rPr>
            </w:pPr>
          </w:p>
        </w:tc>
        <w:tc>
          <w:tcPr>
            <w:tcW w:w="1843" w:type="dxa"/>
            <w:vMerge/>
            <w:vAlign w:val="center"/>
          </w:tcPr>
          <w:p w14:paraId="2374EC4E" w14:textId="77777777" w:rsidR="002F2FF7" w:rsidRPr="00AC3044" w:rsidRDefault="002F2FF7" w:rsidP="00E00201">
            <w:pPr>
              <w:rPr>
                <w:rFonts w:eastAsia="SimSun"/>
              </w:rPr>
            </w:pPr>
          </w:p>
        </w:tc>
        <w:tc>
          <w:tcPr>
            <w:tcW w:w="1417" w:type="dxa"/>
            <w:vAlign w:val="center"/>
          </w:tcPr>
          <w:p w14:paraId="579A42E1" w14:textId="77777777" w:rsidR="002F2FF7" w:rsidRPr="00AC3044" w:rsidRDefault="002F2FF7" w:rsidP="00E00201">
            <w:pPr>
              <w:rPr>
                <w:rFonts w:eastAsia="SimSun"/>
              </w:rPr>
            </w:pPr>
            <w:r w:rsidRPr="00AC3044">
              <w:rPr>
                <w:rFonts w:eastAsia="SimSun"/>
              </w:rPr>
              <w:t>1000 мг</w:t>
            </w:r>
          </w:p>
        </w:tc>
        <w:tc>
          <w:tcPr>
            <w:tcW w:w="1418" w:type="dxa"/>
            <w:vAlign w:val="center"/>
          </w:tcPr>
          <w:p w14:paraId="540483B5" w14:textId="77777777" w:rsidR="002F2FF7" w:rsidRPr="00AC3044" w:rsidRDefault="002F2FF7" w:rsidP="00E00201">
            <w:pPr>
              <w:rPr>
                <w:rFonts w:eastAsia="SimSun"/>
              </w:rPr>
            </w:pPr>
            <w:r w:rsidRPr="00AC3044">
              <w:rPr>
                <w:rFonts w:eastAsia="SimSun"/>
              </w:rPr>
              <w:t>–</w:t>
            </w:r>
          </w:p>
        </w:tc>
        <w:tc>
          <w:tcPr>
            <w:tcW w:w="1701" w:type="dxa"/>
            <w:vAlign w:val="center"/>
          </w:tcPr>
          <w:p w14:paraId="4C3DAC04" w14:textId="77777777" w:rsidR="002F2FF7" w:rsidRPr="00AC3044" w:rsidRDefault="002F2FF7" w:rsidP="00E00201">
            <w:pPr>
              <w:rPr>
                <w:rFonts w:eastAsia="SimSun"/>
              </w:rPr>
            </w:pPr>
            <w:r w:rsidRPr="00AC3044">
              <w:rPr>
                <w:rFonts w:eastAsia="SimSun"/>
              </w:rPr>
              <w:t>С +15 по +90 день</w:t>
            </w:r>
          </w:p>
        </w:tc>
        <w:tc>
          <w:tcPr>
            <w:tcW w:w="2268" w:type="dxa"/>
            <w:vAlign w:val="center"/>
          </w:tcPr>
          <w:p w14:paraId="74FCF98E" w14:textId="77777777" w:rsidR="002F2FF7" w:rsidRPr="00AC3044" w:rsidRDefault="002F2FF7" w:rsidP="00E00201">
            <w:pPr>
              <w:rPr>
                <w:rFonts w:eastAsia="SimSun"/>
              </w:rPr>
            </w:pPr>
            <w:r w:rsidRPr="00AC3044">
              <w:rPr>
                <w:rFonts w:eastAsia="SimSun"/>
              </w:rPr>
              <w:t>Внутрь, суммарная суточная доза разделяется на 2-4 приема.</w:t>
            </w:r>
          </w:p>
        </w:tc>
      </w:tr>
    </w:tbl>
    <w:p w14:paraId="70BA78DB" w14:textId="77777777" w:rsidR="002F2FF7" w:rsidRDefault="002F2FF7" w:rsidP="002F2FF7">
      <w:pPr>
        <w:rPr>
          <w:rFonts w:eastAsia="SimSun"/>
        </w:rPr>
      </w:pPr>
      <w:bookmarkStart w:id="215" w:name="_Toc44401164"/>
    </w:p>
    <w:p w14:paraId="3CBB4BB7" w14:textId="2E6BF892"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13DD2C12" w14:textId="77777777" w:rsidTr="00E00201">
        <w:trPr>
          <w:cantSplit/>
          <w:trHeight w:val="20"/>
          <w:tblHeader/>
        </w:trPr>
        <w:tc>
          <w:tcPr>
            <w:tcW w:w="993" w:type="dxa"/>
          </w:tcPr>
          <w:p w14:paraId="78548385" w14:textId="77777777" w:rsidR="002F2FF7" w:rsidRPr="00470D3D" w:rsidRDefault="002F2FF7" w:rsidP="00E00201">
            <w:pPr>
              <w:rPr>
                <w:rFonts w:eastAsia="SimSun"/>
              </w:rPr>
            </w:pPr>
          </w:p>
        </w:tc>
        <w:tc>
          <w:tcPr>
            <w:tcW w:w="1843" w:type="dxa"/>
            <w:vAlign w:val="center"/>
          </w:tcPr>
          <w:p w14:paraId="5D466F90"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7232D707"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23702114" w14:textId="77777777" w:rsidR="002F2FF7" w:rsidRPr="00AC3044" w:rsidRDefault="002F2FF7" w:rsidP="00E00201">
            <w:pPr>
              <w:rPr>
                <w:rFonts w:eastAsia="SimSun"/>
              </w:rPr>
            </w:pPr>
            <w:r w:rsidRPr="00AC3044">
              <w:rPr>
                <w:rFonts w:eastAsia="SimSun"/>
              </w:rPr>
              <w:t>Курсовая доза</w:t>
            </w:r>
          </w:p>
        </w:tc>
        <w:tc>
          <w:tcPr>
            <w:tcW w:w="1560" w:type="dxa"/>
            <w:vAlign w:val="center"/>
          </w:tcPr>
          <w:p w14:paraId="1FB1C7B9"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247B45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A92190F" w14:textId="77777777" w:rsidTr="00E00201">
        <w:trPr>
          <w:cantSplit/>
          <w:trHeight w:val="20"/>
        </w:trPr>
        <w:tc>
          <w:tcPr>
            <w:tcW w:w="993" w:type="dxa"/>
            <w:vMerge w:val="restart"/>
            <w:textDirection w:val="btLr"/>
            <w:vAlign w:val="center"/>
          </w:tcPr>
          <w:p w14:paraId="26F05B33"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6DE787E5"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66554A42"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10EBFBB"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5DDE6F81" w14:textId="77777777" w:rsidR="002F2FF7" w:rsidRPr="00AC3044" w:rsidRDefault="002F2FF7" w:rsidP="00E00201">
            <w:pPr>
              <w:rPr>
                <w:rFonts w:eastAsia="SimSun"/>
              </w:rPr>
            </w:pPr>
            <w:r w:rsidRPr="00AC3044">
              <w:rPr>
                <w:rFonts w:eastAsia="SimSun"/>
              </w:rPr>
              <w:t>С –9 по –4 день</w:t>
            </w:r>
          </w:p>
        </w:tc>
        <w:tc>
          <w:tcPr>
            <w:tcW w:w="2268" w:type="dxa"/>
            <w:vAlign w:val="center"/>
          </w:tcPr>
          <w:p w14:paraId="39688A65"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A8D03F9" w14:textId="77777777" w:rsidTr="00E00201">
        <w:trPr>
          <w:cantSplit/>
          <w:trHeight w:val="1472"/>
        </w:trPr>
        <w:tc>
          <w:tcPr>
            <w:tcW w:w="993" w:type="dxa"/>
            <w:vMerge/>
            <w:textDirection w:val="btLr"/>
            <w:vAlign w:val="center"/>
          </w:tcPr>
          <w:p w14:paraId="51D84285" w14:textId="77777777" w:rsidR="002F2FF7" w:rsidRPr="00AC3044" w:rsidRDefault="002F2FF7" w:rsidP="00E00201">
            <w:pPr>
              <w:rPr>
                <w:rFonts w:eastAsia="SimSun"/>
              </w:rPr>
            </w:pPr>
          </w:p>
        </w:tc>
        <w:tc>
          <w:tcPr>
            <w:tcW w:w="1843" w:type="dxa"/>
            <w:vAlign w:val="center"/>
          </w:tcPr>
          <w:p w14:paraId="707CBBB5"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7C3A1552" w14:textId="77777777" w:rsidR="002F2FF7" w:rsidRPr="00AC3044" w:rsidRDefault="002F2FF7" w:rsidP="00E00201">
            <w:pPr>
              <w:rPr>
                <w:rFonts w:eastAsia="SimSun"/>
              </w:rPr>
            </w:pPr>
            <w:r w:rsidRPr="00AC3044">
              <w:rPr>
                <w:rFonts w:eastAsia="SimSun"/>
              </w:rPr>
              <w:t>4 мг/кг</w:t>
            </w:r>
          </w:p>
        </w:tc>
        <w:tc>
          <w:tcPr>
            <w:tcW w:w="1559" w:type="dxa"/>
            <w:vAlign w:val="center"/>
          </w:tcPr>
          <w:p w14:paraId="5B50F3AF" w14:textId="77777777" w:rsidR="002F2FF7" w:rsidRPr="00AC3044" w:rsidRDefault="002F2FF7" w:rsidP="00E00201">
            <w:pPr>
              <w:rPr>
                <w:rFonts w:eastAsia="SimSun"/>
              </w:rPr>
            </w:pPr>
            <w:r w:rsidRPr="00AC3044">
              <w:rPr>
                <w:rFonts w:eastAsia="SimSun"/>
              </w:rPr>
              <w:t>8 мг/кг</w:t>
            </w:r>
          </w:p>
        </w:tc>
        <w:tc>
          <w:tcPr>
            <w:tcW w:w="1560" w:type="dxa"/>
            <w:vAlign w:val="center"/>
          </w:tcPr>
          <w:p w14:paraId="4BA15505" w14:textId="77777777" w:rsidR="002F2FF7" w:rsidRPr="00AC3044" w:rsidRDefault="002F2FF7" w:rsidP="00E00201">
            <w:pPr>
              <w:rPr>
                <w:rFonts w:eastAsia="SimSun"/>
              </w:rPr>
            </w:pPr>
            <w:r w:rsidRPr="00AC3044">
              <w:rPr>
                <w:rFonts w:eastAsia="SimSun"/>
              </w:rPr>
              <w:t>–5, –4 дни</w:t>
            </w:r>
          </w:p>
        </w:tc>
        <w:tc>
          <w:tcPr>
            <w:tcW w:w="2268" w:type="dxa"/>
            <w:vAlign w:val="center"/>
          </w:tcPr>
          <w:p w14:paraId="07476F7F"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6769F72" w14:textId="77777777" w:rsidTr="00E00201">
        <w:trPr>
          <w:cantSplit/>
          <w:trHeight w:val="20"/>
        </w:trPr>
        <w:tc>
          <w:tcPr>
            <w:tcW w:w="993" w:type="dxa"/>
            <w:vMerge w:val="restart"/>
            <w:textDirection w:val="btLr"/>
            <w:vAlign w:val="center"/>
          </w:tcPr>
          <w:p w14:paraId="6EDE4112"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5F7332AB" w14:textId="77777777" w:rsidR="002F2FF7" w:rsidRPr="00AC3044" w:rsidRDefault="002F2FF7" w:rsidP="00E00201">
            <w:pPr>
              <w:rPr>
                <w:rFonts w:eastAsia="SimSun"/>
              </w:rPr>
            </w:pPr>
            <w:r w:rsidRPr="00AC3044">
              <w:rPr>
                <w:rFonts w:eastAsia="SimSun"/>
              </w:rPr>
              <w:t>АТГ (кроличий)</w:t>
            </w:r>
          </w:p>
        </w:tc>
        <w:tc>
          <w:tcPr>
            <w:tcW w:w="1417" w:type="dxa"/>
            <w:vAlign w:val="center"/>
          </w:tcPr>
          <w:p w14:paraId="616BAFF2" w14:textId="77777777" w:rsidR="002F2FF7" w:rsidRPr="00AC3044" w:rsidRDefault="002F2FF7" w:rsidP="00E00201">
            <w:pPr>
              <w:rPr>
                <w:rFonts w:eastAsia="SimSun"/>
              </w:rPr>
            </w:pPr>
            <w:r w:rsidRPr="00AC3044">
              <w:rPr>
                <w:rFonts w:eastAsia="SimSun"/>
              </w:rPr>
              <w:t>2,5 мг/кг</w:t>
            </w:r>
          </w:p>
        </w:tc>
        <w:tc>
          <w:tcPr>
            <w:tcW w:w="1559" w:type="dxa"/>
            <w:vAlign w:val="center"/>
          </w:tcPr>
          <w:p w14:paraId="7B49D158" w14:textId="77777777" w:rsidR="002F2FF7" w:rsidRPr="00AC3044" w:rsidRDefault="002F2FF7" w:rsidP="00E00201">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59F11587" w14:textId="77777777" w:rsidR="002F2FF7" w:rsidRPr="00AC3044" w:rsidRDefault="002F2FF7" w:rsidP="00E00201">
            <w:pPr>
              <w:rPr>
                <w:rFonts w:eastAsia="SimSun"/>
              </w:rPr>
            </w:pPr>
            <w:r w:rsidRPr="00AC3044">
              <w:rPr>
                <w:rFonts w:eastAsia="SimSun"/>
              </w:rPr>
              <w:t>С –3 по –2 (-1) день</w:t>
            </w:r>
          </w:p>
        </w:tc>
        <w:tc>
          <w:tcPr>
            <w:tcW w:w="2268" w:type="dxa"/>
            <w:vAlign w:val="center"/>
          </w:tcPr>
          <w:p w14:paraId="10D3BFED" w14:textId="77777777" w:rsidR="002F2FF7" w:rsidRPr="00AC3044" w:rsidRDefault="002F2FF7" w:rsidP="00E00201">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2F2FF7" w:rsidRPr="00AC3044" w14:paraId="7ED92076" w14:textId="77777777" w:rsidTr="00E00201">
        <w:trPr>
          <w:cantSplit/>
          <w:trHeight w:val="20"/>
        </w:trPr>
        <w:tc>
          <w:tcPr>
            <w:tcW w:w="993" w:type="dxa"/>
            <w:vMerge/>
            <w:textDirection w:val="btLr"/>
            <w:vAlign w:val="center"/>
          </w:tcPr>
          <w:p w14:paraId="2FCFA2AB" w14:textId="77777777" w:rsidR="002F2FF7" w:rsidRPr="00AC3044" w:rsidRDefault="002F2FF7" w:rsidP="00E00201">
            <w:pPr>
              <w:rPr>
                <w:rFonts w:eastAsia="SimSun"/>
              </w:rPr>
            </w:pPr>
          </w:p>
        </w:tc>
        <w:tc>
          <w:tcPr>
            <w:tcW w:w="1843" w:type="dxa"/>
            <w:vAlign w:val="center"/>
          </w:tcPr>
          <w:p w14:paraId="4BA0542F"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60CA75A6" w14:textId="77777777" w:rsidR="002F2FF7" w:rsidRPr="00AC3044" w:rsidRDefault="002F2FF7" w:rsidP="00E00201">
            <w:pPr>
              <w:rPr>
                <w:rFonts w:eastAsia="SimSun"/>
              </w:rPr>
            </w:pPr>
            <w:r w:rsidRPr="00AC3044">
              <w:rPr>
                <w:rFonts w:eastAsia="SimSun"/>
              </w:rPr>
              <w:t>3 мг/кг</w:t>
            </w:r>
          </w:p>
        </w:tc>
        <w:tc>
          <w:tcPr>
            <w:tcW w:w="1559" w:type="dxa"/>
            <w:vAlign w:val="center"/>
          </w:tcPr>
          <w:p w14:paraId="521054B2" w14:textId="77777777" w:rsidR="002F2FF7" w:rsidRPr="00AC3044" w:rsidRDefault="002F2FF7" w:rsidP="00E00201">
            <w:pPr>
              <w:rPr>
                <w:rFonts w:eastAsia="SimSun"/>
              </w:rPr>
            </w:pPr>
            <w:r w:rsidRPr="00AC3044">
              <w:rPr>
                <w:rFonts w:eastAsia="SimSun"/>
              </w:rPr>
              <w:t>–</w:t>
            </w:r>
          </w:p>
        </w:tc>
        <w:tc>
          <w:tcPr>
            <w:tcW w:w="1560" w:type="dxa"/>
            <w:vAlign w:val="center"/>
          </w:tcPr>
          <w:p w14:paraId="578E0003" w14:textId="77777777" w:rsidR="002F2FF7" w:rsidRPr="00AC3044" w:rsidRDefault="002F2FF7" w:rsidP="00E00201">
            <w:pPr>
              <w:rPr>
                <w:rFonts w:eastAsia="SimSun"/>
              </w:rPr>
            </w:pPr>
            <w:r w:rsidRPr="00AC3044">
              <w:rPr>
                <w:rFonts w:eastAsia="SimSun"/>
              </w:rPr>
              <w:t>С –1 дня по +90 день, затем постепенное снижение к +180 дню</w:t>
            </w:r>
          </w:p>
        </w:tc>
        <w:tc>
          <w:tcPr>
            <w:tcW w:w="2268" w:type="dxa"/>
            <w:vAlign w:val="center"/>
          </w:tcPr>
          <w:p w14:paraId="7DA35AA3"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678EA80E" w14:textId="77777777" w:rsidTr="00E00201">
        <w:trPr>
          <w:cantSplit/>
          <w:trHeight w:val="20"/>
        </w:trPr>
        <w:tc>
          <w:tcPr>
            <w:tcW w:w="993" w:type="dxa"/>
            <w:vMerge/>
            <w:vAlign w:val="center"/>
          </w:tcPr>
          <w:p w14:paraId="6ABF5BCE" w14:textId="77777777" w:rsidR="002F2FF7" w:rsidRPr="00AC3044" w:rsidRDefault="002F2FF7" w:rsidP="00E00201">
            <w:pPr>
              <w:rPr>
                <w:rFonts w:eastAsia="SimSun"/>
              </w:rPr>
            </w:pPr>
          </w:p>
        </w:tc>
        <w:tc>
          <w:tcPr>
            <w:tcW w:w="1843" w:type="dxa"/>
            <w:vMerge w:val="restart"/>
            <w:vAlign w:val="center"/>
          </w:tcPr>
          <w:p w14:paraId="4A31E14D" w14:textId="77777777" w:rsidR="002F2FF7" w:rsidRPr="00AC3044" w:rsidRDefault="002F2FF7" w:rsidP="00E00201">
            <w:pPr>
              <w:rPr>
                <w:rFonts w:eastAsia="SimSun"/>
              </w:rPr>
            </w:pPr>
            <w:r w:rsidRPr="00AC3044">
              <w:rPr>
                <w:rFonts w:eastAsia="SimSun"/>
              </w:rPr>
              <w:t>Метотрексат</w:t>
            </w:r>
          </w:p>
        </w:tc>
        <w:tc>
          <w:tcPr>
            <w:tcW w:w="1417" w:type="dxa"/>
            <w:vAlign w:val="center"/>
          </w:tcPr>
          <w:p w14:paraId="769D1D49" w14:textId="77777777" w:rsidR="002F2FF7" w:rsidRPr="00AC3044" w:rsidRDefault="002F2FF7" w:rsidP="00E00201">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04798351" w14:textId="77777777" w:rsidR="002F2FF7" w:rsidRPr="00AC3044" w:rsidRDefault="002F2FF7" w:rsidP="00E00201">
            <w:pPr>
              <w:rPr>
                <w:rFonts w:eastAsia="SimSun"/>
              </w:rPr>
            </w:pPr>
            <w:r w:rsidRPr="00AC3044">
              <w:rPr>
                <w:rFonts w:eastAsia="SimSun"/>
              </w:rPr>
              <w:t>–</w:t>
            </w:r>
          </w:p>
        </w:tc>
        <w:tc>
          <w:tcPr>
            <w:tcW w:w="1560" w:type="dxa"/>
            <w:vAlign w:val="center"/>
          </w:tcPr>
          <w:p w14:paraId="44AF6F66" w14:textId="77777777" w:rsidR="002F2FF7" w:rsidRPr="00AC3044" w:rsidRDefault="002F2FF7" w:rsidP="00E00201">
            <w:pPr>
              <w:rPr>
                <w:rFonts w:eastAsia="SimSun"/>
              </w:rPr>
            </w:pPr>
            <w:r w:rsidRPr="00AC3044">
              <w:rPr>
                <w:rFonts w:eastAsia="SimSun"/>
              </w:rPr>
              <w:t>+1 день</w:t>
            </w:r>
          </w:p>
        </w:tc>
        <w:tc>
          <w:tcPr>
            <w:tcW w:w="2268" w:type="dxa"/>
            <w:vAlign w:val="center"/>
          </w:tcPr>
          <w:p w14:paraId="19518602" w14:textId="77777777" w:rsidR="002F2FF7" w:rsidRPr="00AC3044" w:rsidRDefault="002F2FF7" w:rsidP="00E00201">
            <w:pPr>
              <w:rPr>
                <w:rFonts w:eastAsia="SimSun"/>
              </w:rPr>
            </w:pPr>
            <w:r w:rsidRPr="00AC3044">
              <w:rPr>
                <w:rFonts w:eastAsia="SimSun"/>
              </w:rPr>
              <w:t>В/в, в 20 мл физ. р-ра</w:t>
            </w:r>
          </w:p>
        </w:tc>
      </w:tr>
      <w:tr w:rsidR="002F2FF7" w:rsidRPr="00AC3044" w14:paraId="4361200D" w14:textId="77777777" w:rsidTr="00E00201">
        <w:trPr>
          <w:cantSplit/>
          <w:trHeight w:val="464"/>
        </w:trPr>
        <w:tc>
          <w:tcPr>
            <w:tcW w:w="993" w:type="dxa"/>
            <w:vMerge/>
            <w:vAlign w:val="center"/>
          </w:tcPr>
          <w:p w14:paraId="66D21D2A" w14:textId="77777777" w:rsidR="002F2FF7" w:rsidRPr="00AC3044" w:rsidRDefault="002F2FF7" w:rsidP="00E00201">
            <w:pPr>
              <w:rPr>
                <w:rFonts w:eastAsia="SimSun"/>
              </w:rPr>
            </w:pPr>
          </w:p>
        </w:tc>
        <w:tc>
          <w:tcPr>
            <w:tcW w:w="1843" w:type="dxa"/>
            <w:vMerge/>
            <w:vAlign w:val="center"/>
          </w:tcPr>
          <w:p w14:paraId="25B5CCAB" w14:textId="77777777" w:rsidR="002F2FF7" w:rsidRPr="00AC3044" w:rsidRDefault="002F2FF7" w:rsidP="00E00201">
            <w:pPr>
              <w:rPr>
                <w:rFonts w:eastAsia="SimSun"/>
              </w:rPr>
            </w:pPr>
          </w:p>
        </w:tc>
        <w:tc>
          <w:tcPr>
            <w:tcW w:w="1417" w:type="dxa"/>
            <w:vAlign w:val="center"/>
          </w:tcPr>
          <w:p w14:paraId="4A7991FD" w14:textId="77777777" w:rsidR="002F2FF7" w:rsidRPr="00AC3044" w:rsidRDefault="002F2FF7" w:rsidP="00E00201">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34E276E5" w14:textId="77777777" w:rsidR="002F2FF7" w:rsidRPr="00AC3044" w:rsidRDefault="002F2FF7" w:rsidP="00E00201">
            <w:pPr>
              <w:rPr>
                <w:rFonts w:eastAsia="SimSun"/>
              </w:rPr>
            </w:pPr>
            <w:r w:rsidRPr="00AC3044">
              <w:rPr>
                <w:rFonts w:eastAsia="SimSun"/>
              </w:rPr>
              <w:t>–</w:t>
            </w:r>
          </w:p>
        </w:tc>
        <w:tc>
          <w:tcPr>
            <w:tcW w:w="1560" w:type="dxa"/>
            <w:vAlign w:val="center"/>
          </w:tcPr>
          <w:p w14:paraId="6EF7FCD1" w14:textId="77777777" w:rsidR="002F2FF7" w:rsidRPr="00AC3044" w:rsidRDefault="002F2FF7" w:rsidP="00E00201">
            <w:pPr>
              <w:rPr>
                <w:rFonts w:eastAsia="SimSun"/>
              </w:rPr>
            </w:pPr>
            <w:r w:rsidRPr="00AC3044">
              <w:rPr>
                <w:rFonts w:eastAsia="SimSun"/>
              </w:rPr>
              <w:t>+3, +6, +11 день</w:t>
            </w:r>
          </w:p>
        </w:tc>
        <w:tc>
          <w:tcPr>
            <w:tcW w:w="2268" w:type="dxa"/>
            <w:vAlign w:val="center"/>
          </w:tcPr>
          <w:p w14:paraId="3AAABEA9"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624CFDEA" w14:textId="77777777" w:rsidTr="00E00201">
        <w:trPr>
          <w:cantSplit/>
          <w:trHeight w:val="464"/>
        </w:trPr>
        <w:tc>
          <w:tcPr>
            <w:tcW w:w="993" w:type="dxa"/>
            <w:vMerge/>
            <w:vAlign w:val="center"/>
          </w:tcPr>
          <w:p w14:paraId="00177795" w14:textId="77777777" w:rsidR="002F2FF7" w:rsidRPr="00AC3044" w:rsidRDefault="002F2FF7" w:rsidP="00E00201">
            <w:pPr>
              <w:rPr>
                <w:rFonts w:eastAsia="SimSun"/>
              </w:rPr>
            </w:pPr>
          </w:p>
        </w:tc>
        <w:tc>
          <w:tcPr>
            <w:tcW w:w="1843" w:type="dxa"/>
            <w:vMerge w:val="restart"/>
            <w:vAlign w:val="center"/>
          </w:tcPr>
          <w:p w14:paraId="1F532EFA" w14:textId="77777777" w:rsidR="002F2FF7" w:rsidRPr="00AC3044" w:rsidRDefault="002F2FF7" w:rsidP="00E00201">
            <w:pPr>
              <w:rPr>
                <w:rFonts w:eastAsia="SimSun"/>
              </w:rPr>
            </w:pPr>
            <w:r w:rsidRPr="00AC3044">
              <w:rPr>
                <w:rFonts w:eastAsia="SimSun"/>
              </w:rPr>
              <w:t>Микофенолата мофетил (только при использовании СКК)</w:t>
            </w:r>
          </w:p>
        </w:tc>
        <w:tc>
          <w:tcPr>
            <w:tcW w:w="1417" w:type="dxa"/>
            <w:vAlign w:val="center"/>
          </w:tcPr>
          <w:p w14:paraId="553DE7DD" w14:textId="77777777" w:rsidR="002F2FF7" w:rsidRPr="00AC3044" w:rsidRDefault="002F2FF7" w:rsidP="00E00201">
            <w:pPr>
              <w:rPr>
                <w:rFonts w:eastAsia="SimSun"/>
              </w:rPr>
            </w:pPr>
            <w:r w:rsidRPr="00AC3044">
              <w:rPr>
                <w:rFonts w:eastAsia="SimSun"/>
              </w:rPr>
              <w:t>2000 мг</w:t>
            </w:r>
          </w:p>
        </w:tc>
        <w:tc>
          <w:tcPr>
            <w:tcW w:w="1559" w:type="dxa"/>
            <w:vAlign w:val="center"/>
          </w:tcPr>
          <w:p w14:paraId="42F4F5DB" w14:textId="77777777" w:rsidR="002F2FF7" w:rsidRPr="00AC3044" w:rsidRDefault="002F2FF7" w:rsidP="00E00201">
            <w:pPr>
              <w:rPr>
                <w:rFonts w:eastAsia="SimSun"/>
              </w:rPr>
            </w:pPr>
            <w:r w:rsidRPr="00AC3044">
              <w:rPr>
                <w:rFonts w:eastAsia="SimSun"/>
              </w:rPr>
              <w:t>–</w:t>
            </w:r>
          </w:p>
        </w:tc>
        <w:tc>
          <w:tcPr>
            <w:tcW w:w="1560" w:type="dxa"/>
            <w:vAlign w:val="center"/>
          </w:tcPr>
          <w:p w14:paraId="4A88B3F7" w14:textId="77777777" w:rsidR="002F2FF7" w:rsidRPr="00AC3044" w:rsidRDefault="002F2FF7" w:rsidP="00E00201">
            <w:pPr>
              <w:rPr>
                <w:rFonts w:eastAsia="SimSun"/>
              </w:rPr>
            </w:pPr>
            <w:r w:rsidRPr="00AC3044">
              <w:rPr>
                <w:rFonts w:eastAsia="SimSun"/>
              </w:rPr>
              <w:t>С +1 по +14 день</w:t>
            </w:r>
          </w:p>
        </w:tc>
        <w:tc>
          <w:tcPr>
            <w:tcW w:w="2268" w:type="dxa"/>
            <w:vAlign w:val="center"/>
          </w:tcPr>
          <w:p w14:paraId="796CE9A9" w14:textId="77777777" w:rsidR="002F2FF7" w:rsidRPr="00AC3044" w:rsidRDefault="002F2FF7" w:rsidP="00E00201">
            <w:pPr>
              <w:rPr>
                <w:rFonts w:eastAsia="SimSun"/>
              </w:rPr>
            </w:pPr>
            <w:r w:rsidRPr="00AC3044">
              <w:rPr>
                <w:rFonts w:eastAsia="SimSun"/>
              </w:rPr>
              <w:t>Внутрь, суммарная суточная доза разделяется на 2-4 приема.</w:t>
            </w:r>
          </w:p>
        </w:tc>
      </w:tr>
      <w:tr w:rsidR="002F2FF7" w:rsidRPr="00AC3044" w14:paraId="3FFD1EAD" w14:textId="77777777" w:rsidTr="00E00201">
        <w:trPr>
          <w:cantSplit/>
          <w:trHeight w:val="464"/>
        </w:trPr>
        <w:tc>
          <w:tcPr>
            <w:tcW w:w="993" w:type="dxa"/>
            <w:vMerge/>
            <w:vAlign w:val="center"/>
          </w:tcPr>
          <w:p w14:paraId="3EB5EE39" w14:textId="77777777" w:rsidR="002F2FF7" w:rsidRPr="00AC3044" w:rsidRDefault="002F2FF7" w:rsidP="00E00201">
            <w:pPr>
              <w:rPr>
                <w:rFonts w:eastAsia="SimSun"/>
              </w:rPr>
            </w:pPr>
          </w:p>
        </w:tc>
        <w:tc>
          <w:tcPr>
            <w:tcW w:w="1843" w:type="dxa"/>
            <w:vMerge/>
            <w:vAlign w:val="center"/>
          </w:tcPr>
          <w:p w14:paraId="6480CFFB" w14:textId="77777777" w:rsidR="002F2FF7" w:rsidRPr="00AC3044" w:rsidRDefault="002F2FF7" w:rsidP="00E00201">
            <w:pPr>
              <w:rPr>
                <w:rFonts w:eastAsia="SimSun"/>
              </w:rPr>
            </w:pPr>
          </w:p>
        </w:tc>
        <w:tc>
          <w:tcPr>
            <w:tcW w:w="1417" w:type="dxa"/>
            <w:vAlign w:val="center"/>
          </w:tcPr>
          <w:p w14:paraId="3CB7B0C4" w14:textId="77777777" w:rsidR="002F2FF7" w:rsidRPr="00AC3044" w:rsidRDefault="002F2FF7" w:rsidP="00E00201">
            <w:pPr>
              <w:rPr>
                <w:rFonts w:eastAsia="SimSun"/>
              </w:rPr>
            </w:pPr>
            <w:r w:rsidRPr="00AC3044">
              <w:rPr>
                <w:rFonts w:eastAsia="SimSun"/>
              </w:rPr>
              <w:t>1000 мг</w:t>
            </w:r>
          </w:p>
        </w:tc>
        <w:tc>
          <w:tcPr>
            <w:tcW w:w="1559" w:type="dxa"/>
            <w:vAlign w:val="center"/>
          </w:tcPr>
          <w:p w14:paraId="6E052E36" w14:textId="77777777" w:rsidR="002F2FF7" w:rsidRPr="00AC3044" w:rsidRDefault="002F2FF7" w:rsidP="00E00201">
            <w:pPr>
              <w:rPr>
                <w:rFonts w:eastAsia="SimSun"/>
              </w:rPr>
            </w:pPr>
            <w:r w:rsidRPr="00AC3044">
              <w:rPr>
                <w:rFonts w:eastAsia="SimSun"/>
              </w:rPr>
              <w:t>–</w:t>
            </w:r>
          </w:p>
        </w:tc>
        <w:tc>
          <w:tcPr>
            <w:tcW w:w="1560" w:type="dxa"/>
            <w:vAlign w:val="center"/>
          </w:tcPr>
          <w:p w14:paraId="57CAB3BE" w14:textId="77777777" w:rsidR="002F2FF7" w:rsidRPr="00AC3044" w:rsidRDefault="002F2FF7" w:rsidP="00E00201">
            <w:pPr>
              <w:rPr>
                <w:rFonts w:eastAsia="SimSun"/>
              </w:rPr>
            </w:pPr>
            <w:r w:rsidRPr="00AC3044">
              <w:rPr>
                <w:rFonts w:eastAsia="SimSun"/>
              </w:rPr>
              <w:t>С +15 по +90 день</w:t>
            </w:r>
          </w:p>
        </w:tc>
        <w:tc>
          <w:tcPr>
            <w:tcW w:w="2268" w:type="dxa"/>
            <w:vAlign w:val="center"/>
          </w:tcPr>
          <w:p w14:paraId="165E700B" w14:textId="77777777" w:rsidR="002F2FF7" w:rsidRPr="00AC3044" w:rsidRDefault="002F2FF7" w:rsidP="00E00201">
            <w:pPr>
              <w:rPr>
                <w:rFonts w:eastAsia="SimSun"/>
              </w:rPr>
            </w:pPr>
            <w:r w:rsidRPr="00AC3044">
              <w:rPr>
                <w:rFonts w:eastAsia="SimSun"/>
              </w:rPr>
              <w:t>Внутрь, суммарная суточная доза разделяется на 2-4 приема.</w:t>
            </w:r>
          </w:p>
        </w:tc>
      </w:tr>
    </w:tbl>
    <w:p w14:paraId="6C8EB407" w14:textId="77777777" w:rsidR="002F2FF7" w:rsidRDefault="002F2FF7" w:rsidP="002F2FF7">
      <w:pPr>
        <w:rPr>
          <w:rFonts w:eastAsia="SimSun"/>
        </w:rPr>
      </w:pPr>
      <w:bookmarkStart w:id="216" w:name="_Toc44401165"/>
    </w:p>
    <w:p w14:paraId="399D60F0" w14:textId="182C5BD6"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2E4BD718" w14:textId="77777777" w:rsidTr="00E00201">
        <w:trPr>
          <w:cantSplit/>
          <w:trHeight w:val="20"/>
          <w:tblHeader/>
        </w:trPr>
        <w:tc>
          <w:tcPr>
            <w:tcW w:w="993" w:type="dxa"/>
          </w:tcPr>
          <w:p w14:paraId="659C9C58" w14:textId="77777777" w:rsidR="002F2FF7" w:rsidRPr="00470D3D" w:rsidRDefault="002F2FF7" w:rsidP="00E00201">
            <w:pPr>
              <w:rPr>
                <w:rFonts w:eastAsia="SimSun"/>
              </w:rPr>
            </w:pPr>
          </w:p>
          <w:p w14:paraId="4426CEE9" w14:textId="77777777" w:rsidR="002F2FF7" w:rsidRPr="00470D3D" w:rsidRDefault="002F2FF7" w:rsidP="00E00201">
            <w:pPr>
              <w:rPr>
                <w:rFonts w:eastAsia="SimSun"/>
              </w:rPr>
            </w:pPr>
          </w:p>
        </w:tc>
        <w:tc>
          <w:tcPr>
            <w:tcW w:w="1843" w:type="dxa"/>
            <w:vAlign w:val="center"/>
          </w:tcPr>
          <w:p w14:paraId="1FDC8C8D"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6B08B0C5"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47727492" w14:textId="77777777" w:rsidR="002F2FF7" w:rsidRPr="00AC3044" w:rsidRDefault="002F2FF7" w:rsidP="00E00201">
            <w:pPr>
              <w:rPr>
                <w:rFonts w:eastAsia="SimSun"/>
              </w:rPr>
            </w:pPr>
            <w:r w:rsidRPr="00AC3044">
              <w:rPr>
                <w:rFonts w:eastAsia="SimSun"/>
              </w:rPr>
              <w:t>Курсовая доза</w:t>
            </w:r>
          </w:p>
        </w:tc>
        <w:tc>
          <w:tcPr>
            <w:tcW w:w="1560" w:type="dxa"/>
            <w:vAlign w:val="center"/>
          </w:tcPr>
          <w:p w14:paraId="0CEEDA6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23CB72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0FDD404" w14:textId="77777777" w:rsidTr="00E00201">
        <w:trPr>
          <w:cantSplit/>
          <w:trHeight w:val="20"/>
        </w:trPr>
        <w:tc>
          <w:tcPr>
            <w:tcW w:w="993" w:type="dxa"/>
            <w:vMerge w:val="restart"/>
            <w:textDirection w:val="btLr"/>
            <w:vAlign w:val="center"/>
          </w:tcPr>
          <w:p w14:paraId="2E8791D4"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21F25140"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6823D8EB"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24592F3" w14:textId="77777777" w:rsidR="002F2FF7" w:rsidRPr="00AC3044" w:rsidRDefault="002F2FF7" w:rsidP="00E00201">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02235D7B" w14:textId="77777777" w:rsidR="002F2FF7" w:rsidRPr="00AC3044" w:rsidRDefault="002F2FF7" w:rsidP="00E00201">
            <w:pPr>
              <w:rPr>
                <w:rFonts w:eastAsia="SimSun"/>
              </w:rPr>
            </w:pPr>
            <w:r w:rsidRPr="00AC3044">
              <w:rPr>
                <w:rFonts w:eastAsia="SimSun"/>
              </w:rPr>
              <w:t>С –6 по –2 день</w:t>
            </w:r>
          </w:p>
        </w:tc>
        <w:tc>
          <w:tcPr>
            <w:tcW w:w="2268" w:type="dxa"/>
            <w:vAlign w:val="center"/>
          </w:tcPr>
          <w:p w14:paraId="21C5EC1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206C7634" w14:textId="77777777" w:rsidTr="00E00201">
        <w:trPr>
          <w:cantSplit/>
          <w:trHeight w:val="1337"/>
        </w:trPr>
        <w:tc>
          <w:tcPr>
            <w:tcW w:w="993" w:type="dxa"/>
            <w:vMerge/>
            <w:textDirection w:val="btLr"/>
            <w:vAlign w:val="center"/>
          </w:tcPr>
          <w:p w14:paraId="64BB82C1" w14:textId="77777777" w:rsidR="002F2FF7" w:rsidRPr="00AC3044" w:rsidRDefault="002F2FF7" w:rsidP="00E00201">
            <w:pPr>
              <w:rPr>
                <w:rFonts w:eastAsia="SimSun"/>
              </w:rPr>
            </w:pPr>
          </w:p>
        </w:tc>
        <w:tc>
          <w:tcPr>
            <w:tcW w:w="1843" w:type="dxa"/>
            <w:vAlign w:val="center"/>
          </w:tcPr>
          <w:p w14:paraId="08941623"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3421DF08" w14:textId="77777777" w:rsidR="002F2FF7" w:rsidRPr="00AC3044" w:rsidRDefault="002F2FF7" w:rsidP="00E00201">
            <w:pPr>
              <w:rPr>
                <w:rFonts w:eastAsia="SimSun"/>
              </w:rPr>
            </w:pPr>
            <w:r w:rsidRPr="00AC3044">
              <w:rPr>
                <w:rFonts w:eastAsia="SimSun"/>
              </w:rPr>
              <w:t>4 мг/кг</w:t>
            </w:r>
          </w:p>
        </w:tc>
        <w:tc>
          <w:tcPr>
            <w:tcW w:w="1559" w:type="dxa"/>
            <w:vAlign w:val="center"/>
          </w:tcPr>
          <w:p w14:paraId="12761717" w14:textId="77777777" w:rsidR="002F2FF7" w:rsidRPr="00AC3044" w:rsidRDefault="002F2FF7" w:rsidP="00E00201">
            <w:pPr>
              <w:rPr>
                <w:rFonts w:eastAsia="SimSun"/>
              </w:rPr>
            </w:pPr>
            <w:r w:rsidRPr="00AC3044">
              <w:rPr>
                <w:rFonts w:eastAsia="SimSun"/>
              </w:rPr>
              <w:t>8 мг/кг</w:t>
            </w:r>
          </w:p>
        </w:tc>
        <w:tc>
          <w:tcPr>
            <w:tcW w:w="1560" w:type="dxa"/>
            <w:vAlign w:val="center"/>
          </w:tcPr>
          <w:p w14:paraId="57609762" w14:textId="77777777" w:rsidR="002F2FF7" w:rsidRPr="00AC3044" w:rsidRDefault="002F2FF7" w:rsidP="00E00201">
            <w:pPr>
              <w:rPr>
                <w:rFonts w:eastAsia="SimSun"/>
              </w:rPr>
            </w:pPr>
            <w:r w:rsidRPr="00AC3044">
              <w:rPr>
                <w:rFonts w:eastAsia="SimSun"/>
              </w:rPr>
              <w:t>–5, –4 дни</w:t>
            </w:r>
          </w:p>
        </w:tc>
        <w:tc>
          <w:tcPr>
            <w:tcW w:w="2268" w:type="dxa"/>
            <w:vAlign w:val="center"/>
          </w:tcPr>
          <w:p w14:paraId="2F9C7620"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414FFA6" w14:textId="77777777" w:rsidTr="00E00201">
        <w:trPr>
          <w:cantSplit/>
          <w:trHeight w:val="20"/>
        </w:trPr>
        <w:tc>
          <w:tcPr>
            <w:tcW w:w="993" w:type="dxa"/>
            <w:vMerge w:val="restart"/>
            <w:textDirection w:val="btLr"/>
            <w:vAlign w:val="center"/>
          </w:tcPr>
          <w:p w14:paraId="7BFF74CA"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123069AA"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66525108"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7EFB9B89" w14:textId="77777777" w:rsidR="002F2FF7" w:rsidRPr="00AC3044" w:rsidRDefault="002F2FF7" w:rsidP="00E00201">
            <w:pPr>
              <w:rPr>
                <w:rFonts w:eastAsia="SimSun"/>
              </w:rPr>
            </w:pPr>
            <w:r w:rsidRPr="00AC3044">
              <w:rPr>
                <w:rFonts w:eastAsia="SimSun"/>
              </w:rPr>
              <w:t>100 мг/кг</w:t>
            </w:r>
          </w:p>
        </w:tc>
        <w:tc>
          <w:tcPr>
            <w:tcW w:w="1560" w:type="dxa"/>
            <w:vAlign w:val="center"/>
          </w:tcPr>
          <w:p w14:paraId="158ACBBC"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08B6B39B"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20933ABF" w14:textId="77777777" w:rsidTr="00E00201">
        <w:trPr>
          <w:cantSplit/>
          <w:trHeight w:val="20"/>
        </w:trPr>
        <w:tc>
          <w:tcPr>
            <w:tcW w:w="993" w:type="dxa"/>
            <w:vMerge/>
            <w:textDirection w:val="btLr"/>
          </w:tcPr>
          <w:p w14:paraId="14A061F1" w14:textId="77777777" w:rsidR="002F2FF7" w:rsidRPr="00AC3044" w:rsidRDefault="002F2FF7" w:rsidP="00E00201">
            <w:pPr>
              <w:rPr>
                <w:rFonts w:eastAsia="SimSun"/>
              </w:rPr>
            </w:pPr>
          </w:p>
        </w:tc>
        <w:tc>
          <w:tcPr>
            <w:tcW w:w="1843" w:type="dxa"/>
            <w:vAlign w:val="center"/>
          </w:tcPr>
          <w:p w14:paraId="67DA1DD6"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35B778EE" w14:textId="77777777" w:rsidR="002F2FF7" w:rsidRPr="00AC3044" w:rsidRDefault="002F2FF7" w:rsidP="00E00201">
            <w:pPr>
              <w:rPr>
                <w:rFonts w:eastAsia="SimSun"/>
              </w:rPr>
            </w:pPr>
            <w:r w:rsidRPr="00AC3044">
              <w:rPr>
                <w:rFonts w:eastAsia="SimSun"/>
              </w:rPr>
              <w:t>3 мг/кг</w:t>
            </w:r>
          </w:p>
        </w:tc>
        <w:tc>
          <w:tcPr>
            <w:tcW w:w="1559" w:type="dxa"/>
            <w:vAlign w:val="center"/>
          </w:tcPr>
          <w:p w14:paraId="5AA7024C" w14:textId="77777777" w:rsidR="002F2FF7" w:rsidRPr="00AC3044" w:rsidRDefault="002F2FF7" w:rsidP="00E00201">
            <w:pPr>
              <w:rPr>
                <w:rFonts w:eastAsia="SimSun"/>
              </w:rPr>
            </w:pPr>
            <w:r w:rsidRPr="00AC3044">
              <w:rPr>
                <w:rFonts w:eastAsia="SimSun"/>
              </w:rPr>
              <w:t>–</w:t>
            </w:r>
          </w:p>
        </w:tc>
        <w:tc>
          <w:tcPr>
            <w:tcW w:w="1560" w:type="dxa"/>
            <w:vAlign w:val="center"/>
          </w:tcPr>
          <w:p w14:paraId="54101485" w14:textId="77777777" w:rsidR="002F2FF7" w:rsidRPr="00AC3044" w:rsidRDefault="002F2FF7" w:rsidP="00E00201">
            <w:pPr>
              <w:rPr>
                <w:rFonts w:eastAsia="SimSun"/>
              </w:rPr>
            </w:pPr>
            <w:r w:rsidRPr="00AC3044">
              <w:rPr>
                <w:rFonts w:eastAsia="SimSun"/>
              </w:rPr>
              <w:t>С +5 по +60 день, затем постепенное снижение к +100 дню</w:t>
            </w:r>
          </w:p>
        </w:tc>
        <w:tc>
          <w:tcPr>
            <w:tcW w:w="2268" w:type="dxa"/>
            <w:vAlign w:val="center"/>
          </w:tcPr>
          <w:p w14:paraId="07F01646"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61295849" w14:textId="77777777" w:rsidTr="00E00201">
        <w:trPr>
          <w:cantSplit/>
          <w:trHeight w:val="464"/>
        </w:trPr>
        <w:tc>
          <w:tcPr>
            <w:tcW w:w="993" w:type="dxa"/>
            <w:vMerge/>
          </w:tcPr>
          <w:p w14:paraId="4B417785" w14:textId="77777777" w:rsidR="002F2FF7" w:rsidRPr="00AC3044" w:rsidRDefault="002F2FF7" w:rsidP="00E00201">
            <w:pPr>
              <w:rPr>
                <w:rFonts w:eastAsia="SimSun"/>
              </w:rPr>
            </w:pPr>
          </w:p>
        </w:tc>
        <w:tc>
          <w:tcPr>
            <w:tcW w:w="1843" w:type="dxa"/>
            <w:vAlign w:val="center"/>
          </w:tcPr>
          <w:p w14:paraId="299303C2"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0803E62C" w14:textId="77777777" w:rsidR="002F2FF7" w:rsidRPr="00AC3044" w:rsidRDefault="002F2FF7" w:rsidP="00E00201">
            <w:pPr>
              <w:rPr>
                <w:rFonts w:eastAsia="SimSun"/>
              </w:rPr>
            </w:pPr>
            <w:r w:rsidRPr="00AC3044">
              <w:rPr>
                <w:rFonts w:eastAsia="SimSun"/>
              </w:rPr>
              <w:t>30 мг/кг</w:t>
            </w:r>
          </w:p>
        </w:tc>
        <w:tc>
          <w:tcPr>
            <w:tcW w:w="1559" w:type="dxa"/>
            <w:vAlign w:val="center"/>
          </w:tcPr>
          <w:p w14:paraId="18A1DE68" w14:textId="77777777" w:rsidR="002F2FF7" w:rsidRPr="00AC3044" w:rsidRDefault="002F2FF7" w:rsidP="00E00201">
            <w:pPr>
              <w:rPr>
                <w:rFonts w:eastAsia="SimSun"/>
              </w:rPr>
            </w:pPr>
            <w:r w:rsidRPr="00AC3044">
              <w:rPr>
                <w:rFonts w:eastAsia="SimSun"/>
              </w:rPr>
              <w:t>–</w:t>
            </w:r>
          </w:p>
        </w:tc>
        <w:tc>
          <w:tcPr>
            <w:tcW w:w="1560" w:type="dxa"/>
            <w:vAlign w:val="center"/>
          </w:tcPr>
          <w:p w14:paraId="14DE0D02" w14:textId="77777777" w:rsidR="002F2FF7" w:rsidRPr="00AC3044" w:rsidRDefault="002F2FF7" w:rsidP="00E00201">
            <w:pPr>
              <w:rPr>
                <w:rFonts w:eastAsia="SimSun"/>
              </w:rPr>
            </w:pPr>
            <w:r w:rsidRPr="00AC3044">
              <w:rPr>
                <w:rFonts w:eastAsia="SimSun"/>
              </w:rPr>
              <w:t>С +5 по +30 день</w:t>
            </w:r>
          </w:p>
        </w:tc>
        <w:tc>
          <w:tcPr>
            <w:tcW w:w="2268" w:type="dxa"/>
            <w:vAlign w:val="center"/>
          </w:tcPr>
          <w:p w14:paraId="25A5B54F"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0A2CD864" w14:textId="77777777" w:rsidR="002F2FF7" w:rsidRDefault="002F2FF7" w:rsidP="002F2FF7">
      <w:pPr>
        <w:rPr>
          <w:rFonts w:eastAsia="SimSun"/>
        </w:rPr>
      </w:pPr>
      <w:bookmarkStart w:id="217" w:name="_Toc44401166"/>
    </w:p>
    <w:p w14:paraId="75762F12" w14:textId="5FDF96BF"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1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2F2FF7" w:rsidRPr="00AC3044" w14:paraId="1140CBC1" w14:textId="77777777" w:rsidTr="00E00201">
        <w:trPr>
          <w:cantSplit/>
          <w:trHeight w:val="20"/>
          <w:tblHeader/>
        </w:trPr>
        <w:tc>
          <w:tcPr>
            <w:tcW w:w="993" w:type="dxa"/>
            <w:vAlign w:val="center"/>
          </w:tcPr>
          <w:p w14:paraId="51F8AEF6" w14:textId="77777777" w:rsidR="002F2FF7" w:rsidRPr="00AC3044" w:rsidRDefault="002F2FF7" w:rsidP="00E00201">
            <w:pPr>
              <w:rPr>
                <w:rFonts w:eastAsia="SimSun"/>
              </w:rPr>
            </w:pPr>
          </w:p>
        </w:tc>
        <w:tc>
          <w:tcPr>
            <w:tcW w:w="1843" w:type="dxa"/>
            <w:vAlign w:val="center"/>
          </w:tcPr>
          <w:p w14:paraId="4C5D0316"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274C362A"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31C6B490"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2F09C0D8" w14:textId="77777777" w:rsidR="002F2FF7" w:rsidRPr="00AC3044" w:rsidRDefault="002F2FF7" w:rsidP="00E00201">
            <w:pPr>
              <w:rPr>
                <w:rFonts w:eastAsia="SimSun"/>
              </w:rPr>
            </w:pPr>
            <w:r w:rsidRPr="00AC3044">
              <w:rPr>
                <w:rFonts w:eastAsia="SimSun"/>
              </w:rPr>
              <w:t>Дни введения</w:t>
            </w:r>
          </w:p>
        </w:tc>
        <w:tc>
          <w:tcPr>
            <w:tcW w:w="2269" w:type="dxa"/>
            <w:vAlign w:val="center"/>
          </w:tcPr>
          <w:p w14:paraId="2437F1B7"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A510197" w14:textId="77777777" w:rsidTr="00E00201">
        <w:trPr>
          <w:cantSplit/>
          <w:trHeight w:val="20"/>
        </w:trPr>
        <w:tc>
          <w:tcPr>
            <w:tcW w:w="993" w:type="dxa"/>
            <w:vMerge w:val="restart"/>
            <w:textDirection w:val="btLr"/>
            <w:vAlign w:val="center"/>
          </w:tcPr>
          <w:p w14:paraId="7DD56F85"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00243B4E"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0903C7BA"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111DA60"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54F378BE" w14:textId="77777777" w:rsidR="002F2FF7" w:rsidRPr="00AC3044" w:rsidRDefault="002F2FF7" w:rsidP="00E00201">
            <w:pPr>
              <w:rPr>
                <w:rFonts w:eastAsia="SimSun"/>
              </w:rPr>
            </w:pPr>
            <w:r w:rsidRPr="00AC3044">
              <w:rPr>
                <w:rFonts w:eastAsia="SimSun"/>
              </w:rPr>
              <w:t>С -7 дня по -2 день</w:t>
            </w:r>
          </w:p>
        </w:tc>
        <w:tc>
          <w:tcPr>
            <w:tcW w:w="2269" w:type="dxa"/>
            <w:vAlign w:val="center"/>
          </w:tcPr>
          <w:p w14:paraId="1B6C06E3"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FECFA14" w14:textId="77777777" w:rsidTr="00E00201">
        <w:trPr>
          <w:cantSplit/>
          <w:trHeight w:val="294"/>
        </w:trPr>
        <w:tc>
          <w:tcPr>
            <w:tcW w:w="993" w:type="dxa"/>
            <w:vMerge/>
            <w:vAlign w:val="center"/>
          </w:tcPr>
          <w:p w14:paraId="30B6D081" w14:textId="77777777" w:rsidR="002F2FF7" w:rsidRPr="00AC3044" w:rsidRDefault="002F2FF7" w:rsidP="00E00201">
            <w:pPr>
              <w:rPr>
                <w:rFonts w:eastAsia="SimSun"/>
              </w:rPr>
            </w:pPr>
          </w:p>
        </w:tc>
        <w:tc>
          <w:tcPr>
            <w:tcW w:w="1843" w:type="dxa"/>
            <w:vAlign w:val="center"/>
          </w:tcPr>
          <w:p w14:paraId="7069A5C0"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20089C21"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055A6EB1" w14:textId="77777777" w:rsidR="002F2FF7" w:rsidRPr="00AC3044" w:rsidRDefault="002F2FF7" w:rsidP="00E00201">
            <w:pPr>
              <w:rPr>
                <w:rFonts w:eastAsia="SimSun"/>
              </w:rPr>
            </w:pPr>
            <w:r w:rsidRPr="00AC3044">
              <w:rPr>
                <w:rFonts w:eastAsia="SimSun"/>
              </w:rPr>
              <w:t xml:space="preserve">8 мг/кг </w:t>
            </w:r>
          </w:p>
        </w:tc>
        <w:tc>
          <w:tcPr>
            <w:tcW w:w="1559" w:type="dxa"/>
            <w:vAlign w:val="center"/>
          </w:tcPr>
          <w:p w14:paraId="79552176" w14:textId="77777777" w:rsidR="002F2FF7" w:rsidRPr="00AC3044" w:rsidRDefault="002F2FF7" w:rsidP="00E00201">
            <w:pPr>
              <w:rPr>
                <w:rFonts w:eastAsia="SimSun"/>
              </w:rPr>
            </w:pPr>
            <w:r w:rsidRPr="00AC3044">
              <w:rPr>
                <w:rFonts w:eastAsia="SimSun"/>
              </w:rPr>
              <w:t>С -4 дня по -3 день</w:t>
            </w:r>
          </w:p>
        </w:tc>
        <w:tc>
          <w:tcPr>
            <w:tcW w:w="2269" w:type="dxa"/>
            <w:vAlign w:val="center"/>
          </w:tcPr>
          <w:p w14:paraId="51F1AFA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8DC2E31" w14:textId="77777777" w:rsidTr="00E00201">
        <w:trPr>
          <w:cantSplit/>
          <w:trHeight w:val="1054"/>
        </w:trPr>
        <w:tc>
          <w:tcPr>
            <w:tcW w:w="993" w:type="dxa"/>
            <w:textDirection w:val="btLr"/>
            <w:vAlign w:val="center"/>
          </w:tcPr>
          <w:p w14:paraId="0142ABA2"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75BF1B92"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3F91B94F"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547EE816"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239A6C69" w14:textId="77777777" w:rsidR="002F2FF7" w:rsidRPr="00AC3044" w:rsidRDefault="002F2FF7" w:rsidP="00E00201">
            <w:pPr>
              <w:rPr>
                <w:rFonts w:eastAsia="SimSun"/>
              </w:rPr>
            </w:pPr>
            <w:r w:rsidRPr="00AC3044">
              <w:rPr>
                <w:rFonts w:eastAsia="SimSun"/>
              </w:rPr>
              <w:t>С +3 дня по +4 день</w:t>
            </w:r>
          </w:p>
        </w:tc>
        <w:tc>
          <w:tcPr>
            <w:tcW w:w="2269" w:type="dxa"/>
            <w:vAlign w:val="center"/>
          </w:tcPr>
          <w:p w14:paraId="763DB881" w14:textId="77777777" w:rsidR="002F2FF7" w:rsidRPr="00AC3044" w:rsidRDefault="002F2FF7" w:rsidP="00E00201">
            <w:pPr>
              <w:rPr>
                <w:rFonts w:eastAsia="SimSun"/>
              </w:rPr>
            </w:pPr>
            <w:r w:rsidRPr="00AC3044">
              <w:rPr>
                <w:rFonts w:eastAsia="SimSun"/>
              </w:rPr>
              <w:t xml:space="preserve">В/в, в течение 2 ч  </w:t>
            </w:r>
          </w:p>
        </w:tc>
      </w:tr>
    </w:tbl>
    <w:p w14:paraId="71E4D50E" w14:textId="77777777" w:rsidR="002F2FF7" w:rsidRDefault="002F2FF7" w:rsidP="002F2FF7">
      <w:pPr>
        <w:rPr>
          <w:rFonts w:eastAsia="SimSun"/>
        </w:rPr>
      </w:pPr>
      <w:bookmarkStart w:id="218" w:name="_Toc44401167"/>
    </w:p>
    <w:p w14:paraId="72CE7052" w14:textId="12BBA3AF"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41A8CF4A" w14:textId="77777777" w:rsidTr="00E00201">
        <w:trPr>
          <w:cantSplit/>
          <w:trHeight w:val="20"/>
          <w:tblHeader/>
        </w:trPr>
        <w:tc>
          <w:tcPr>
            <w:tcW w:w="993" w:type="dxa"/>
            <w:vAlign w:val="center"/>
          </w:tcPr>
          <w:p w14:paraId="74B7EBE7" w14:textId="77777777" w:rsidR="002F2FF7" w:rsidRPr="00470D3D" w:rsidRDefault="002F2FF7" w:rsidP="00E00201">
            <w:pPr>
              <w:rPr>
                <w:rFonts w:eastAsia="SimSun"/>
              </w:rPr>
            </w:pPr>
          </w:p>
        </w:tc>
        <w:tc>
          <w:tcPr>
            <w:tcW w:w="1843" w:type="dxa"/>
            <w:vAlign w:val="center"/>
          </w:tcPr>
          <w:p w14:paraId="4EE1EF55"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4CA777CE"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4FABF134" w14:textId="77777777" w:rsidR="002F2FF7" w:rsidRPr="00AC3044" w:rsidRDefault="002F2FF7" w:rsidP="00E00201">
            <w:pPr>
              <w:rPr>
                <w:rFonts w:eastAsia="SimSun"/>
              </w:rPr>
            </w:pPr>
            <w:r w:rsidRPr="00AC3044">
              <w:rPr>
                <w:rFonts w:eastAsia="SimSun"/>
              </w:rPr>
              <w:t>Курсовая доза</w:t>
            </w:r>
          </w:p>
        </w:tc>
        <w:tc>
          <w:tcPr>
            <w:tcW w:w="1560" w:type="dxa"/>
            <w:vAlign w:val="center"/>
          </w:tcPr>
          <w:p w14:paraId="125129CA"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EBCF250"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E90FA98" w14:textId="77777777" w:rsidTr="00E00201">
        <w:trPr>
          <w:cantSplit/>
          <w:trHeight w:val="20"/>
        </w:trPr>
        <w:tc>
          <w:tcPr>
            <w:tcW w:w="993" w:type="dxa"/>
            <w:vMerge w:val="restart"/>
            <w:textDirection w:val="btLr"/>
            <w:vAlign w:val="center"/>
          </w:tcPr>
          <w:p w14:paraId="042516C3"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1DE6F841"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40CE9F0B"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51B84322"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24F45CE6"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4D9CAC76"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BC6E960" w14:textId="77777777" w:rsidTr="00E00201">
        <w:trPr>
          <w:cantSplit/>
          <w:trHeight w:val="961"/>
        </w:trPr>
        <w:tc>
          <w:tcPr>
            <w:tcW w:w="993" w:type="dxa"/>
            <w:vMerge/>
            <w:vAlign w:val="center"/>
          </w:tcPr>
          <w:p w14:paraId="6AEA56E2" w14:textId="77777777" w:rsidR="002F2FF7" w:rsidRPr="00AC3044" w:rsidRDefault="002F2FF7" w:rsidP="00E00201">
            <w:pPr>
              <w:rPr>
                <w:rFonts w:eastAsia="SimSun"/>
              </w:rPr>
            </w:pPr>
          </w:p>
        </w:tc>
        <w:tc>
          <w:tcPr>
            <w:tcW w:w="1843" w:type="dxa"/>
            <w:vAlign w:val="center"/>
          </w:tcPr>
          <w:p w14:paraId="3B1408C0"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0AA06FEA"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47F22665" w14:textId="77777777" w:rsidR="002F2FF7" w:rsidRPr="00AC3044" w:rsidRDefault="002F2FF7" w:rsidP="00E00201">
            <w:pPr>
              <w:rPr>
                <w:rFonts w:eastAsia="SimSun"/>
              </w:rPr>
            </w:pPr>
            <w:r w:rsidRPr="00AC3044">
              <w:rPr>
                <w:rFonts w:eastAsia="SimSun"/>
              </w:rPr>
              <w:t xml:space="preserve">8 мг/кг </w:t>
            </w:r>
          </w:p>
        </w:tc>
        <w:tc>
          <w:tcPr>
            <w:tcW w:w="1560" w:type="dxa"/>
            <w:vAlign w:val="center"/>
          </w:tcPr>
          <w:p w14:paraId="2FB7C7FC"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387FD97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9C3D0EB" w14:textId="77777777" w:rsidTr="00E00201">
        <w:trPr>
          <w:cantSplit/>
          <w:trHeight w:val="1498"/>
        </w:trPr>
        <w:tc>
          <w:tcPr>
            <w:tcW w:w="993" w:type="dxa"/>
            <w:vMerge w:val="restart"/>
            <w:textDirection w:val="btLr"/>
            <w:vAlign w:val="center"/>
          </w:tcPr>
          <w:p w14:paraId="38F3C95D"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7B80C52E"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16197218"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693ACA46" w14:textId="77777777" w:rsidR="002F2FF7" w:rsidRPr="00AC3044" w:rsidRDefault="002F2FF7" w:rsidP="00E00201">
            <w:pPr>
              <w:rPr>
                <w:rFonts w:eastAsia="SimSun"/>
              </w:rPr>
            </w:pPr>
            <w:r w:rsidRPr="00AC3044">
              <w:rPr>
                <w:rFonts w:eastAsia="SimSun"/>
              </w:rPr>
              <w:t>100 мг/кг</w:t>
            </w:r>
          </w:p>
        </w:tc>
        <w:tc>
          <w:tcPr>
            <w:tcW w:w="1560" w:type="dxa"/>
            <w:vAlign w:val="center"/>
          </w:tcPr>
          <w:p w14:paraId="0F6ECB2E"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28755ED5"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38429029" w14:textId="77777777" w:rsidTr="00E00201">
        <w:trPr>
          <w:cantSplit/>
          <w:trHeight w:val="958"/>
        </w:trPr>
        <w:tc>
          <w:tcPr>
            <w:tcW w:w="993" w:type="dxa"/>
            <w:vMerge/>
            <w:textDirection w:val="btLr"/>
            <w:vAlign w:val="center"/>
          </w:tcPr>
          <w:p w14:paraId="2832A269" w14:textId="77777777" w:rsidR="002F2FF7" w:rsidRPr="00AC3044" w:rsidRDefault="002F2FF7" w:rsidP="00E00201">
            <w:pPr>
              <w:rPr>
                <w:rFonts w:eastAsia="SimSun"/>
              </w:rPr>
            </w:pPr>
          </w:p>
        </w:tc>
        <w:tc>
          <w:tcPr>
            <w:tcW w:w="1843" w:type="dxa"/>
            <w:vAlign w:val="center"/>
          </w:tcPr>
          <w:p w14:paraId="398D6438" w14:textId="77777777" w:rsidR="002F2FF7" w:rsidRPr="00AC3044" w:rsidRDefault="002F2FF7" w:rsidP="00E00201">
            <w:pPr>
              <w:rPr>
                <w:rFonts w:eastAsia="SimSun"/>
              </w:rPr>
            </w:pPr>
            <w:r w:rsidRPr="00AC3044">
              <w:rPr>
                <w:rFonts w:eastAsia="SimSun"/>
              </w:rPr>
              <w:t xml:space="preserve">Такролимус </w:t>
            </w:r>
          </w:p>
        </w:tc>
        <w:tc>
          <w:tcPr>
            <w:tcW w:w="1417" w:type="dxa"/>
            <w:vAlign w:val="center"/>
          </w:tcPr>
          <w:p w14:paraId="004A9C87"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496394E6" w14:textId="77777777" w:rsidR="002F2FF7" w:rsidRPr="00AC3044" w:rsidRDefault="002F2FF7" w:rsidP="00E00201">
            <w:pPr>
              <w:rPr>
                <w:rFonts w:eastAsia="SimSun"/>
              </w:rPr>
            </w:pPr>
            <w:r w:rsidRPr="00AC3044">
              <w:rPr>
                <w:rFonts w:eastAsia="SimSun"/>
              </w:rPr>
              <w:t>–</w:t>
            </w:r>
          </w:p>
        </w:tc>
        <w:tc>
          <w:tcPr>
            <w:tcW w:w="1560" w:type="dxa"/>
            <w:vAlign w:val="center"/>
          </w:tcPr>
          <w:p w14:paraId="0C541BB1"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11B718E4"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11E4DAC" w14:textId="77777777" w:rsidTr="00E00201">
        <w:trPr>
          <w:cantSplit/>
          <w:trHeight w:val="544"/>
        </w:trPr>
        <w:tc>
          <w:tcPr>
            <w:tcW w:w="993" w:type="dxa"/>
            <w:vMerge/>
            <w:textDirection w:val="btLr"/>
            <w:vAlign w:val="center"/>
          </w:tcPr>
          <w:p w14:paraId="6CA14A9C" w14:textId="77777777" w:rsidR="002F2FF7" w:rsidRPr="00AC3044" w:rsidRDefault="002F2FF7" w:rsidP="00E00201">
            <w:pPr>
              <w:rPr>
                <w:rFonts w:eastAsia="SimSun"/>
              </w:rPr>
            </w:pPr>
          </w:p>
        </w:tc>
        <w:tc>
          <w:tcPr>
            <w:tcW w:w="1843" w:type="dxa"/>
            <w:vAlign w:val="center"/>
          </w:tcPr>
          <w:p w14:paraId="02B83B16"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70BF6A92" w14:textId="77777777" w:rsidR="002F2FF7" w:rsidRPr="00AC3044" w:rsidRDefault="002F2FF7" w:rsidP="00E00201">
            <w:pPr>
              <w:rPr>
                <w:rFonts w:eastAsia="SimSun"/>
              </w:rPr>
            </w:pPr>
            <w:r w:rsidRPr="00AC3044">
              <w:rPr>
                <w:rFonts w:eastAsia="SimSun"/>
              </w:rPr>
              <w:t xml:space="preserve">30 мг/кг </w:t>
            </w:r>
          </w:p>
        </w:tc>
        <w:tc>
          <w:tcPr>
            <w:tcW w:w="1559" w:type="dxa"/>
            <w:vAlign w:val="center"/>
          </w:tcPr>
          <w:p w14:paraId="7A6849FD" w14:textId="77777777" w:rsidR="002F2FF7" w:rsidRPr="00AC3044" w:rsidRDefault="002F2FF7" w:rsidP="00E00201">
            <w:pPr>
              <w:rPr>
                <w:rFonts w:eastAsia="SimSun"/>
              </w:rPr>
            </w:pPr>
            <w:r w:rsidRPr="00AC3044">
              <w:rPr>
                <w:rFonts w:eastAsia="SimSun"/>
              </w:rPr>
              <w:t>–</w:t>
            </w:r>
          </w:p>
        </w:tc>
        <w:tc>
          <w:tcPr>
            <w:tcW w:w="1560" w:type="dxa"/>
            <w:vAlign w:val="center"/>
          </w:tcPr>
          <w:p w14:paraId="0DEB75DC"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1D1531A5"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1296AB4F" w14:textId="77777777" w:rsidR="002F2FF7" w:rsidRPr="00C07B2E" w:rsidRDefault="002F2FF7" w:rsidP="002F2FF7">
      <w:pPr>
        <w:rPr>
          <w:rFonts w:eastAsia="SimSun"/>
        </w:rPr>
      </w:pPr>
    </w:p>
    <w:p w14:paraId="3936B7C9" w14:textId="77777777" w:rsidR="002F2FF7" w:rsidRPr="00C07B2E" w:rsidRDefault="002F2FF7" w:rsidP="002F2FF7">
      <w:pPr>
        <w:rPr>
          <w:rFonts w:eastAsia="SimSun"/>
        </w:rPr>
      </w:pPr>
      <w:bookmarkStart w:id="219"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1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2F2FF7" w:rsidRPr="00AC3044" w14:paraId="5695D75A" w14:textId="77777777" w:rsidTr="00E00201">
        <w:trPr>
          <w:cantSplit/>
          <w:trHeight w:val="20"/>
          <w:tblHeader/>
        </w:trPr>
        <w:tc>
          <w:tcPr>
            <w:tcW w:w="993" w:type="dxa"/>
            <w:vAlign w:val="center"/>
          </w:tcPr>
          <w:p w14:paraId="03357BCE" w14:textId="77777777" w:rsidR="002F2FF7" w:rsidRPr="00AC3044" w:rsidRDefault="002F2FF7" w:rsidP="00E00201">
            <w:pPr>
              <w:rPr>
                <w:rFonts w:eastAsia="SimSun"/>
              </w:rPr>
            </w:pPr>
          </w:p>
        </w:tc>
        <w:tc>
          <w:tcPr>
            <w:tcW w:w="1843" w:type="dxa"/>
            <w:vAlign w:val="center"/>
          </w:tcPr>
          <w:p w14:paraId="35DB42E3"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37A1C906"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54A9AB64" w14:textId="77777777" w:rsidR="002F2FF7" w:rsidRPr="00AC3044" w:rsidRDefault="002F2FF7" w:rsidP="00E00201">
            <w:pPr>
              <w:rPr>
                <w:rFonts w:eastAsia="SimSun"/>
              </w:rPr>
            </w:pPr>
            <w:r w:rsidRPr="00AC3044">
              <w:rPr>
                <w:rFonts w:eastAsia="SimSun"/>
              </w:rPr>
              <w:t>Курсовая доза</w:t>
            </w:r>
          </w:p>
        </w:tc>
        <w:tc>
          <w:tcPr>
            <w:tcW w:w="1560" w:type="dxa"/>
            <w:vAlign w:val="center"/>
          </w:tcPr>
          <w:p w14:paraId="0C210EB9"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B3E783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1D17118" w14:textId="77777777" w:rsidTr="00E00201">
        <w:trPr>
          <w:cantSplit/>
          <w:trHeight w:val="20"/>
        </w:trPr>
        <w:tc>
          <w:tcPr>
            <w:tcW w:w="993" w:type="dxa"/>
            <w:vMerge w:val="restart"/>
            <w:textDirection w:val="btLr"/>
            <w:vAlign w:val="center"/>
          </w:tcPr>
          <w:p w14:paraId="4D7372BC"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6105645F"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26E874B1"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ED17E85"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05EF9474"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531EDB5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655A19B" w14:textId="77777777" w:rsidTr="00E00201">
        <w:trPr>
          <w:cantSplit/>
          <w:trHeight w:val="784"/>
        </w:trPr>
        <w:tc>
          <w:tcPr>
            <w:tcW w:w="993" w:type="dxa"/>
            <w:vMerge/>
            <w:vAlign w:val="center"/>
          </w:tcPr>
          <w:p w14:paraId="3AEC936A" w14:textId="77777777" w:rsidR="002F2FF7" w:rsidRPr="00AC3044" w:rsidRDefault="002F2FF7" w:rsidP="00E00201">
            <w:pPr>
              <w:rPr>
                <w:rFonts w:eastAsia="SimSun"/>
              </w:rPr>
            </w:pPr>
          </w:p>
        </w:tc>
        <w:tc>
          <w:tcPr>
            <w:tcW w:w="1843" w:type="dxa"/>
            <w:vAlign w:val="center"/>
          </w:tcPr>
          <w:p w14:paraId="20E0205A"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5145E42D"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014F7721" w14:textId="77777777" w:rsidR="002F2FF7" w:rsidRPr="00AC3044" w:rsidRDefault="002F2FF7" w:rsidP="00E00201">
            <w:pPr>
              <w:rPr>
                <w:rFonts w:eastAsia="SimSun"/>
              </w:rPr>
            </w:pPr>
            <w:r w:rsidRPr="00AC3044">
              <w:rPr>
                <w:rFonts w:eastAsia="SimSun"/>
              </w:rPr>
              <w:t xml:space="preserve">8 мг/кг </w:t>
            </w:r>
          </w:p>
        </w:tc>
        <w:tc>
          <w:tcPr>
            <w:tcW w:w="1560" w:type="dxa"/>
            <w:vAlign w:val="center"/>
          </w:tcPr>
          <w:p w14:paraId="6099EC3A"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0C08529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C55C08B" w14:textId="77777777" w:rsidTr="00E00201">
        <w:trPr>
          <w:cantSplit/>
          <w:trHeight w:val="1498"/>
        </w:trPr>
        <w:tc>
          <w:tcPr>
            <w:tcW w:w="993" w:type="dxa"/>
            <w:vMerge w:val="restart"/>
            <w:textDirection w:val="btLr"/>
            <w:vAlign w:val="center"/>
          </w:tcPr>
          <w:p w14:paraId="0E2591FA" w14:textId="77777777" w:rsidR="002F2FF7" w:rsidRPr="00AC3044" w:rsidRDefault="002F2FF7" w:rsidP="00E00201">
            <w:pPr>
              <w:rPr>
                <w:rFonts w:eastAsia="SimSun"/>
              </w:rPr>
            </w:pPr>
            <w:r w:rsidRPr="00AC3044">
              <w:rPr>
                <w:rFonts w:eastAsia="SimSun"/>
              </w:rPr>
              <w:lastRenderedPageBreak/>
              <w:t>Профилактика РТПХ</w:t>
            </w:r>
          </w:p>
        </w:tc>
        <w:tc>
          <w:tcPr>
            <w:tcW w:w="1843" w:type="dxa"/>
            <w:vAlign w:val="center"/>
          </w:tcPr>
          <w:p w14:paraId="525DCF0E" w14:textId="77777777" w:rsidR="002F2FF7" w:rsidRPr="00AC3044" w:rsidRDefault="002F2FF7" w:rsidP="00E00201">
            <w:pPr>
              <w:rPr>
                <w:rFonts w:eastAsia="SimSun"/>
              </w:rPr>
            </w:pPr>
            <w:r w:rsidRPr="00AC3044">
              <w:rPr>
                <w:rFonts w:eastAsia="SimSun"/>
              </w:rPr>
              <w:t xml:space="preserve">Такролимус </w:t>
            </w:r>
          </w:p>
        </w:tc>
        <w:tc>
          <w:tcPr>
            <w:tcW w:w="1417" w:type="dxa"/>
            <w:vAlign w:val="center"/>
          </w:tcPr>
          <w:p w14:paraId="73DD1E81"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04E83394" w14:textId="77777777" w:rsidR="002F2FF7" w:rsidRPr="00AC3044" w:rsidRDefault="002F2FF7" w:rsidP="00E00201">
            <w:pPr>
              <w:rPr>
                <w:rFonts w:eastAsia="SimSun"/>
              </w:rPr>
            </w:pPr>
            <w:r w:rsidRPr="00AC3044">
              <w:rPr>
                <w:rFonts w:eastAsia="SimSun"/>
              </w:rPr>
              <w:t>–</w:t>
            </w:r>
          </w:p>
        </w:tc>
        <w:tc>
          <w:tcPr>
            <w:tcW w:w="1560" w:type="dxa"/>
            <w:vAlign w:val="center"/>
          </w:tcPr>
          <w:p w14:paraId="5B0F59DB"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76F6FD06"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A9559EB" w14:textId="77777777" w:rsidTr="00E00201">
        <w:trPr>
          <w:cantSplit/>
          <w:trHeight w:val="538"/>
        </w:trPr>
        <w:tc>
          <w:tcPr>
            <w:tcW w:w="993" w:type="dxa"/>
            <w:vMerge/>
            <w:textDirection w:val="btLr"/>
            <w:vAlign w:val="center"/>
          </w:tcPr>
          <w:p w14:paraId="00C88DF6" w14:textId="77777777" w:rsidR="002F2FF7" w:rsidRPr="00AC3044" w:rsidRDefault="002F2FF7" w:rsidP="00E00201">
            <w:pPr>
              <w:rPr>
                <w:rFonts w:eastAsia="SimSun"/>
              </w:rPr>
            </w:pPr>
          </w:p>
        </w:tc>
        <w:tc>
          <w:tcPr>
            <w:tcW w:w="1843" w:type="dxa"/>
            <w:vAlign w:val="center"/>
          </w:tcPr>
          <w:p w14:paraId="28FAB46A"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34E81A21" w14:textId="77777777" w:rsidR="002F2FF7" w:rsidRPr="00AC3044" w:rsidRDefault="002F2FF7" w:rsidP="00E00201">
            <w:pPr>
              <w:rPr>
                <w:rFonts w:eastAsia="SimSun"/>
              </w:rPr>
            </w:pPr>
            <w:r w:rsidRPr="00AC3044">
              <w:rPr>
                <w:rFonts w:eastAsia="SimSun"/>
              </w:rPr>
              <w:t xml:space="preserve">30 мг/кг </w:t>
            </w:r>
          </w:p>
        </w:tc>
        <w:tc>
          <w:tcPr>
            <w:tcW w:w="1559" w:type="dxa"/>
            <w:vAlign w:val="center"/>
          </w:tcPr>
          <w:p w14:paraId="473F3E3D" w14:textId="77777777" w:rsidR="002F2FF7" w:rsidRPr="00AC3044" w:rsidRDefault="002F2FF7" w:rsidP="00E00201">
            <w:pPr>
              <w:rPr>
                <w:rFonts w:eastAsia="SimSun"/>
              </w:rPr>
            </w:pPr>
            <w:r w:rsidRPr="00AC3044">
              <w:rPr>
                <w:rFonts w:eastAsia="SimSun"/>
              </w:rPr>
              <w:t>–</w:t>
            </w:r>
          </w:p>
        </w:tc>
        <w:tc>
          <w:tcPr>
            <w:tcW w:w="1560" w:type="dxa"/>
            <w:vAlign w:val="center"/>
          </w:tcPr>
          <w:p w14:paraId="60438EF9"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1AD0E2B1"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2EA7805D" w14:textId="77777777" w:rsidR="002F2FF7" w:rsidRDefault="002F2FF7" w:rsidP="002F2FF7">
      <w:pPr>
        <w:rPr>
          <w:rFonts w:eastAsia="SimSun"/>
        </w:rPr>
      </w:pPr>
      <w:bookmarkStart w:id="220" w:name="_Toc44401169"/>
    </w:p>
    <w:p w14:paraId="6AF42A27" w14:textId="1691AF86" w:rsidR="002F2FF7"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20"/>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2F2FF7" w:rsidRPr="00AC3044" w14:paraId="5DC769A4" w14:textId="77777777" w:rsidTr="00E00201">
        <w:trPr>
          <w:cantSplit/>
          <w:trHeight w:val="20"/>
          <w:tblHeader/>
        </w:trPr>
        <w:tc>
          <w:tcPr>
            <w:tcW w:w="959" w:type="dxa"/>
            <w:vAlign w:val="center"/>
          </w:tcPr>
          <w:p w14:paraId="3402071D" w14:textId="77777777" w:rsidR="002F2FF7" w:rsidRPr="00470D3D" w:rsidRDefault="002F2FF7" w:rsidP="00E00201">
            <w:pPr>
              <w:rPr>
                <w:rFonts w:eastAsia="SimSun"/>
              </w:rPr>
            </w:pPr>
          </w:p>
        </w:tc>
        <w:tc>
          <w:tcPr>
            <w:tcW w:w="1843" w:type="dxa"/>
            <w:vAlign w:val="center"/>
          </w:tcPr>
          <w:p w14:paraId="4CD7C192"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0C29D64F"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3C0F4720"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312879D5" w14:textId="77777777" w:rsidR="002F2FF7" w:rsidRPr="00AC3044" w:rsidRDefault="002F2FF7" w:rsidP="00E00201">
            <w:pPr>
              <w:rPr>
                <w:rFonts w:eastAsia="SimSun"/>
              </w:rPr>
            </w:pPr>
            <w:r w:rsidRPr="00AC3044">
              <w:rPr>
                <w:rFonts w:eastAsia="SimSun"/>
              </w:rPr>
              <w:t>Дни введения</w:t>
            </w:r>
          </w:p>
        </w:tc>
        <w:tc>
          <w:tcPr>
            <w:tcW w:w="2246" w:type="dxa"/>
            <w:vAlign w:val="center"/>
          </w:tcPr>
          <w:p w14:paraId="78D6A6B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77D3E84" w14:textId="77777777" w:rsidTr="00E00201">
        <w:trPr>
          <w:cantSplit/>
          <w:trHeight w:val="20"/>
        </w:trPr>
        <w:tc>
          <w:tcPr>
            <w:tcW w:w="959" w:type="dxa"/>
            <w:vMerge w:val="restart"/>
            <w:textDirection w:val="btLr"/>
            <w:vAlign w:val="center"/>
          </w:tcPr>
          <w:p w14:paraId="462C8F6C"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3686E9B8"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70C0F642"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5B42795"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5B5F3E4B" w14:textId="77777777" w:rsidR="002F2FF7" w:rsidRPr="00AC3044" w:rsidRDefault="002F2FF7" w:rsidP="00E00201">
            <w:pPr>
              <w:rPr>
                <w:rFonts w:eastAsia="SimSun"/>
              </w:rPr>
            </w:pPr>
            <w:r w:rsidRPr="00AC3044">
              <w:rPr>
                <w:rFonts w:eastAsia="SimSun"/>
              </w:rPr>
              <w:t>С -7 дня по -2 день</w:t>
            </w:r>
          </w:p>
        </w:tc>
        <w:tc>
          <w:tcPr>
            <w:tcW w:w="2246" w:type="dxa"/>
            <w:vAlign w:val="center"/>
          </w:tcPr>
          <w:p w14:paraId="6FE5A1CE"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A946CAD" w14:textId="77777777" w:rsidTr="00E00201">
        <w:trPr>
          <w:cantSplit/>
          <w:trHeight w:val="550"/>
        </w:trPr>
        <w:tc>
          <w:tcPr>
            <w:tcW w:w="959" w:type="dxa"/>
            <w:vMerge/>
            <w:vAlign w:val="center"/>
          </w:tcPr>
          <w:p w14:paraId="7AD43055" w14:textId="77777777" w:rsidR="002F2FF7" w:rsidRPr="00AC3044" w:rsidRDefault="002F2FF7" w:rsidP="00E00201">
            <w:pPr>
              <w:rPr>
                <w:rFonts w:eastAsia="SimSun"/>
              </w:rPr>
            </w:pPr>
          </w:p>
        </w:tc>
        <w:tc>
          <w:tcPr>
            <w:tcW w:w="1843" w:type="dxa"/>
            <w:vAlign w:val="center"/>
          </w:tcPr>
          <w:p w14:paraId="394F19AD"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2A98D1CC" w14:textId="77777777" w:rsidR="002F2FF7" w:rsidRPr="00AC3044" w:rsidRDefault="002F2FF7" w:rsidP="00E00201">
            <w:pPr>
              <w:rPr>
                <w:rFonts w:eastAsia="SimSun"/>
              </w:rPr>
            </w:pPr>
            <w:r w:rsidRPr="00AC3044">
              <w:rPr>
                <w:rFonts w:eastAsia="SimSun"/>
              </w:rPr>
              <w:t xml:space="preserve">4 мг/кг </w:t>
            </w:r>
          </w:p>
        </w:tc>
        <w:tc>
          <w:tcPr>
            <w:tcW w:w="1701" w:type="dxa"/>
            <w:vAlign w:val="center"/>
          </w:tcPr>
          <w:p w14:paraId="43B551AE" w14:textId="77777777" w:rsidR="002F2FF7" w:rsidRPr="00AC3044" w:rsidRDefault="002F2FF7" w:rsidP="00E00201">
            <w:pPr>
              <w:rPr>
                <w:rFonts w:eastAsia="SimSun"/>
              </w:rPr>
            </w:pPr>
            <w:r w:rsidRPr="00AC3044">
              <w:rPr>
                <w:rFonts w:eastAsia="SimSun"/>
              </w:rPr>
              <w:t xml:space="preserve">8 мг/кг </w:t>
            </w:r>
          </w:p>
        </w:tc>
        <w:tc>
          <w:tcPr>
            <w:tcW w:w="1418" w:type="dxa"/>
            <w:vAlign w:val="center"/>
          </w:tcPr>
          <w:p w14:paraId="1E0B607F" w14:textId="77777777" w:rsidR="002F2FF7" w:rsidRPr="00AC3044" w:rsidRDefault="002F2FF7" w:rsidP="00E00201">
            <w:pPr>
              <w:rPr>
                <w:rFonts w:eastAsia="SimSun"/>
              </w:rPr>
            </w:pPr>
            <w:r w:rsidRPr="00AC3044">
              <w:rPr>
                <w:rFonts w:eastAsia="SimSun"/>
              </w:rPr>
              <w:t>С -4 дня по -3 день</w:t>
            </w:r>
          </w:p>
        </w:tc>
        <w:tc>
          <w:tcPr>
            <w:tcW w:w="2246" w:type="dxa"/>
            <w:vAlign w:val="center"/>
          </w:tcPr>
          <w:p w14:paraId="3581AB46"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046B5E8" w14:textId="77777777" w:rsidTr="00E00201">
        <w:trPr>
          <w:cantSplit/>
          <w:trHeight w:val="1498"/>
        </w:trPr>
        <w:tc>
          <w:tcPr>
            <w:tcW w:w="959" w:type="dxa"/>
            <w:vMerge w:val="restart"/>
            <w:textDirection w:val="btLr"/>
            <w:vAlign w:val="center"/>
          </w:tcPr>
          <w:p w14:paraId="3B1A174B"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72FC680B"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583058FE"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51D2F0CC"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246CAADC" w14:textId="77777777" w:rsidR="002F2FF7" w:rsidRPr="00AC3044" w:rsidRDefault="002F2FF7" w:rsidP="00E00201">
            <w:pPr>
              <w:rPr>
                <w:rFonts w:eastAsia="SimSun"/>
              </w:rPr>
            </w:pPr>
            <w:r w:rsidRPr="00AC3044">
              <w:rPr>
                <w:rFonts w:eastAsia="SimSun"/>
              </w:rPr>
              <w:t>В +3 день  и +5 день</w:t>
            </w:r>
          </w:p>
        </w:tc>
        <w:tc>
          <w:tcPr>
            <w:tcW w:w="2246" w:type="dxa"/>
            <w:vAlign w:val="center"/>
          </w:tcPr>
          <w:p w14:paraId="77E39136"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74A983F" w14:textId="77777777" w:rsidTr="00E00201">
        <w:trPr>
          <w:cantSplit/>
          <w:trHeight w:val="958"/>
        </w:trPr>
        <w:tc>
          <w:tcPr>
            <w:tcW w:w="959" w:type="dxa"/>
            <w:vMerge/>
            <w:textDirection w:val="btLr"/>
            <w:vAlign w:val="center"/>
          </w:tcPr>
          <w:p w14:paraId="63BD77B2" w14:textId="77777777" w:rsidR="002F2FF7" w:rsidRPr="00AC3044" w:rsidRDefault="002F2FF7" w:rsidP="00E00201">
            <w:pPr>
              <w:rPr>
                <w:rFonts w:eastAsia="SimSun"/>
              </w:rPr>
            </w:pPr>
          </w:p>
        </w:tc>
        <w:tc>
          <w:tcPr>
            <w:tcW w:w="1843" w:type="dxa"/>
            <w:vAlign w:val="center"/>
          </w:tcPr>
          <w:p w14:paraId="76A5CF96"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5219AB39"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3DCA7BC1" w14:textId="77777777" w:rsidR="002F2FF7" w:rsidRPr="00AC3044" w:rsidRDefault="002F2FF7" w:rsidP="00E00201">
            <w:pPr>
              <w:rPr>
                <w:rFonts w:eastAsia="SimSun"/>
              </w:rPr>
            </w:pPr>
            <w:r w:rsidRPr="00AC3044">
              <w:rPr>
                <w:rFonts w:eastAsia="SimSun"/>
              </w:rPr>
              <w:t>–</w:t>
            </w:r>
          </w:p>
        </w:tc>
        <w:tc>
          <w:tcPr>
            <w:tcW w:w="1418" w:type="dxa"/>
            <w:vAlign w:val="center"/>
          </w:tcPr>
          <w:p w14:paraId="1BFA70FC" w14:textId="77777777" w:rsidR="002F2FF7" w:rsidRPr="00AC3044" w:rsidRDefault="002F2FF7" w:rsidP="00E00201">
            <w:pPr>
              <w:rPr>
                <w:rFonts w:eastAsia="SimSun"/>
              </w:rPr>
            </w:pPr>
            <w:r w:rsidRPr="00AC3044">
              <w:rPr>
                <w:rFonts w:eastAsia="SimSun"/>
              </w:rPr>
              <w:t xml:space="preserve">С +1 дня по +28 день </w:t>
            </w:r>
          </w:p>
        </w:tc>
        <w:tc>
          <w:tcPr>
            <w:tcW w:w="2246" w:type="dxa"/>
            <w:vAlign w:val="center"/>
          </w:tcPr>
          <w:p w14:paraId="71CD2D2A"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r w:rsidR="002F2FF7" w:rsidRPr="00AC3044" w14:paraId="31D4FAC5" w14:textId="77777777" w:rsidTr="00E00201">
        <w:trPr>
          <w:cantSplit/>
          <w:trHeight w:val="958"/>
        </w:trPr>
        <w:tc>
          <w:tcPr>
            <w:tcW w:w="959" w:type="dxa"/>
            <w:vMerge/>
            <w:textDirection w:val="btLr"/>
            <w:vAlign w:val="center"/>
          </w:tcPr>
          <w:p w14:paraId="33BF899F" w14:textId="77777777" w:rsidR="002F2FF7" w:rsidRPr="00AC3044" w:rsidRDefault="002F2FF7" w:rsidP="00E00201">
            <w:pPr>
              <w:rPr>
                <w:rFonts w:eastAsia="SimSun"/>
              </w:rPr>
            </w:pPr>
          </w:p>
        </w:tc>
        <w:tc>
          <w:tcPr>
            <w:tcW w:w="1843" w:type="dxa"/>
            <w:vAlign w:val="center"/>
          </w:tcPr>
          <w:p w14:paraId="560F5F58" w14:textId="77777777" w:rsidR="002F2FF7" w:rsidRPr="00AC3044" w:rsidRDefault="002F2FF7" w:rsidP="00E00201">
            <w:pPr>
              <w:rPr>
                <w:rFonts w:eastAsia="SimSun"/>
              </w:rPr>
            </w:pPr>
            <w:r w:rsidRPr="00AC3044">
              <w:rPr>
                <w:rFonts w:eastAsia="SimSun"/>
              </w:rPr>
              <w:t>Циклоспорин А</w:t>
            </w:r>
          </w:p>
        </w:tc>
        <w:tc>
          <w:tcPr>
            <w:tcW w:w="1417" w:type="dxa"/>
            <w:vAlign w:val="center"/>
          </w:tcPr>
          <w:p w14:paraId="26C990DB" w14:textId="77777777" w:rsidR="002F2FF7" w:rsidRPr="00AC3044" w:rsidRDefault="002F2FF7" w:rsidP="00E00201">
            <w:pPr>
              <w:rPr>
                <w:rFonts w:eastAsia="SimSun"/>
              </w:rPr>
            </w:pPr>
            <w:r w:rsidRPr="00AC3044">
              <w:rPr>
                <w:rFonts w:eastAsia="SimSun"/>
              </w:rPr>
              <w:t>3  мг/кг</w:t>
            </w:r>
          </w:p>
        </w:tc>
        <w:tc>
          <w:tcPr>
            <w:tcW w:w="1701" w:type="dxa"/>
            <w:vAlign w:val="center"/>
          </w:tcPr>
          <w:p w14:paraId="1DC6EBE4" w14:textId="77777777" w:rsidR="002F2FF7" w:rsidRPr="00AC3044" w:rsidRDefault="002F2FF7" w:rsidP="00E00201">
            <w:pPr>
              <w:rPr>
                <w:rFonts w:eastAsia="SimSun"/>
              </w:rPr>
            </w:pPr>
            <w:r w:rsidRPr="00AC3044">
              <w:rPr>
                <w:rFonts w:eastAsia="SimSun"/>
              </w:rPr>
              <w:t>-</w:t>
            </w:r>
          </w:p>
        </w:tc>
        <w:tc>
          <w:tcPr>
            <w:tcW w:w="1418" w:type="dxa"/>
            <w:vAlign w:val="center"/>
          </w:tcPr>
          <w:p w14:paraId="7354447F" w14:textId="77777777" w:rsidR="002F2FF7" w:rsidRPr="00AC3044" w:rsidRDefault="002F2FF7" w:rsidP="00E00201">
            <w:pPr>
              <w:rPr>
                <w:rFonts w:eastAsia="SimSun"/>
              </w:rPr>
            </w:pPr>
            <w:r w:rsidRPr="00AC3044">
              <w:rPr>
                <w:rFonts w:eastAsia="SimSun"/>
              </w:rPr>
              <w:t xml:space="preserve">С -1 дня по +100 день </w:t>
            </w:r>
          </w:p>
        </w:tc>
        <w:tc>
          <w:tcPr>
            <w:tcW w:w="2246" w:type="dxa"/>
            <w:vAlign w:val="center"/>
          </w:tcPr>
          <w:p w14:paraId="02D49E99"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2A53155" w14:textId="77777777" w:rsidR="002F2FF7" w:rsidRDefault="002F2FF7" w:rsidP="002F2FF7">
      <w:pPr>
        <w:rPr>
          <w:rFonts w:eastAsia="SimSun"/>
        </w:rPr>
      </w:pPr>
    </w:p>
    <w:p w14:paraId="26626B96" w14:textId="77777777" w:rsidR="002F2FF7" w:rsidRPr="00C07B2E" w:rsidRDefault="002F2FF7" w:rsidP="002F2FF7">
      <w:pPr>
        <w:rPr>
          <w:rFonts w:eastAsia="SimSun"/>
        </w:rPr>
      </w:pPr>
      <w:bookmarkStart w:id="221"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2F2FF7" w:rsidRPr="00AC3044" w14:paraId="7A36106C" w14:textId="77777777" w:rsidTr="00E00201">
        <w:trPr>
          <w:cantSplit/>
          <w:trHeight w:val="20"/>
          <w:tblHeader/>
        </w:trPr>
        <w:tc>
          <w:tcPr>
            <w:tcW w:w="959" w:type="dxa"/>
            <w:vAlign w:val="center"/>
          </w:tcPr>
          <w:p w14:paraId="28C62DF0" w14:textId="77777777" w:rsidR="002F2FF7" w:rsidRPr="00470D3D" w:rsidRDefault="002F2FF7" w:rsidP="00E00201">
            <w:pPr>
              <w:rPr>
                <w:rFonts w:eastAsia="SimSun"/>
              </w:rPr>
            </w:pPr>
          </w:p>
        </w:tc>
        <w:tc>
          <w:tcPr>
            <w:tcW w:w="1843" w:type="dxa"/>
            <w:vAlign w:val="center"/>
          </w:tcPr>
          <w:p w14:paraId="55DD1EDC"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1EF5D37D"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57BF15A9"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58AED78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68F156F"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9F7B2ED" w14:textId="77777777" w:rsidTr="00E00201">
        <w:trPr>
          <w:cantSplit/>
          <w:trHeight w:val="20"/>
        </w:trPr>
        <w:tc>
          <w:tcPr>
            <w:tcW w:w="959" w:type="dxa"/>
            <w:vMerge w:val="restart"/>
            <w:textDirection w:val="btLr"/>
            <w:vAlign w:val="center"/>
          </w:tcPr>
          <w:p w14:paraId="0720FBEB" w14:textId="77777777" w:rsidR="002F2FF7" w:rsidRPr="00AC3044" w:rsidRDefault="002F2FF7" w:rsidP="00E00201">
            <w:pPr>
              <w:rPr>
                <w:rFonts w:eastAsia="SimSun"/>
              </w:rPr>
            </w:pPr>
            <w:r w:rsidRPr="00AC3044">
              <w:rPr>
                <w:rFonts w:eastAsia="SimSun"/>
              </w:rPr>
              <w:t>Кондиционирование</w:t>
            </w:r>
          </w:p>
        </w:tc>
        <w:tc>
          <w:tcPr>
            <w:tcW w:w="1843" w:type="dxa"/>
            <w:vAlign w:val="center"/>
          </w:tcPr>
          <w:p w14:paraId="176D2371"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50F55AF3"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FAEFF41"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7835ECB"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75D86716"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4B850F2" w14:textId="77777777" w:rsidTr="00E00201">
        <w:trPr>
          <w:cantSplit/>
          <w:trHeight w:val="998"/>
        </w:trPr>
        <w:tc>
          <w:tcPr>
            <w:tcW w:w="959" w:type="dxa"/>
            <w:vMerge/>
            <w:vAlign w:val="center"/>
          </w:tcPr>
          <w:p w14:paraId="7E97F25B" w14:textId="77777777" w:rsidR="002F2FF7" w:rsidRPr="00AC3044" w:rsidRDefault="002F2FF7" w:rsidP="00E00201">
            <w:pPr>
              <w:rPr>
                <w:rFonts w:eastAsia="SimSun"/>
              </w:rPr>
            </w:pPr>
          </w:p>
        </w:tc>
        <w:tc>
          <w:tcPr>
            <w:tcW w:w="1843" w:type="dxa"/>
            <w:vAlign w:val="center"/>
          </w:tcPr>
          <w:p w14:paraId="2639791B"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05E7D7F4" w14:textId="77777777" w:rsidR="002F2FF7" w:rsidRPr="00AC3044" w:rsidRDefault="002F2FF7" w:rsidP="00E00201">
            <w:pPr>
              <w:rPr>
                <w:rFonts w:eastAsia="SimSun"/>
              </w:rPr>
            </w:pPr>
            <w:r w:rsidRPr="00AC3044">
              <w:rPr>
                <w:rFonts w:eastAsia="SimSun"/>
              </w:rPr>
              <w:t xml:space="preserve">4 мг/кг </w:t>
            </w:r>
          </w:p>
        </w:tc>
        <w:tc>
          <w:tcPr>
            <w:tcW w:w="1701" w:type="dxa"/>
            <w:vAlign w:val="center"/>
          </w:tcPr>
          <w:p w14:paraId="2A5468A2" w14:textId="77777777" w:rsidR="002F2FF7" w:rsidRPr="00AC3044" w:rsidRDefault="002F2FF7" w:rsidP="00E00201">
            <w:pPr>
              <w:rPr>
                <w:rFonts w:eastAsia="SimSun"/>
              </w:rPr>
            </w:pPr>
            <w:r w:rsidRPr="00AC3044">
              <w:rPr>
                <w:rFonts w:eastAsia="SimSun"/>
              </w:rPr>
              <w:t xml:space="preserve">10 мг/кг </w:t>
            </w:r>
          </w:p>
        </w:tc>
        <w:tc>
          <w:tcPr>
            <w:tcW w:w="1418" w:type="dxa"/>
            <w:vAlign w:val="center"/>
          </w:tcPr>
          <w:p w14:paraId="033EE326"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1E9CE98C" w14:textId="77777777" w:rsidR="002F2FF7" w:rsidRPr="00470D3D" w:rsidRDefault="002F2FF7" w:rsidP="00E00201">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2F2FF7" w:rsidRPr="00AC3044" w14:paraId="24403346" w14:textId="77777777" w:rsidTr="00E00201">
        <w:trPr>
          <w:cantSplit/>
          <w:trHeight w:val="636"/>
        </w:trPr>
        <w:tc>
          <w:tcPr>
            <w:tcW w:w="959" w:type="dxa"/>
            <w:vMerge w:val="restart"/>
            <w:textDirection w:val="btLr"/>
            <w:vAlign w:val="center"/>
          </w:tcPr>
          <w:p w14:paraId="2E05F70F"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35E3B532"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7BAB0239"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6A813459"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79C22D0B"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294702B9"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5861624C" w14:textId="77777777" w:rsidTr="00E00201">
        <w:trPr>
          <w:cantSplit/>
          <w:trHeight w:val="688"/>
        </w:trPr>
        <w:tc>
          <w:tcPr>
            <w:tcW w:w="959" w:type="dxa"/>
            <w:vMerge/>
            <w:textDirection w:val="btLr"/>
            <w:vAlign w:val="center"/>
          </w:tcPr>
          <w:p w14:paraId="4DFBC385" w14:textId="77777777" w:rsidR="002F2FF7" w:rsidRPr="00AC3044" w:rsidRDefault="002F2FF7" w:rsidP="00E00201">
            <w:pPr>
              <w:rPr>
                <w:rFonts w:eastAsia="SimSun"/>
              </w:rPr>
            </w:pPr>
          </w:p>
        </w:tc>
        <w:tc>
          <w:tcPr>
            <w:tcW w:w="1843" w:type="dxa"/>
            <w:vAlign w:val="center"/>
          </w:tcPr>
          <w:p w14:paraId="4E889CE8" w14:textId="77777777" w:rsidR="002F2FF7" w:rsidRPr="00AC3044" w:rsidRDefault="002F2FF7" w:rsidP="00E00201">
            <w:pPr>
              <w:rPr>
                <w:rFonts w:eastAsia="SimSun"/>
              </w:rPr>
            </w:pPr>
            <w:r w:rsidRPr="00AC3044">
              <w:rPr>
                <w:rFonts w:eastAsia="SimSun"/>
              </w:rPr>
              <w:t>Руксолитиниб</w:t>
            </w:r>
          </w:p>
        </w:tc>
        <w:tc>
          <w:tcPr>
            <w:tcW w:w="1417" w:type="dxa"/>
            <w:vAlign w:val="center"/>
          </w:tcPr>
          <w:p w14:paraId="69F85715" w14:textId="77777777" w:rsidR="002F2FF7" w:rsidRPr="00AC3044" w:rsidRDefault="002F2FF7" w:rsidP="00E00201">
            <w:pPr>
              <w:rPr>
                <w:rFonts w:eastAsia="SimSun"/>
              </w:rPr>
            </w:pPr>
            <w:r w:rsidRPr="00AC3044">
              <w:rPr>
                <w:rFonts w:eastAsia="SimSun"/>
              </w:rPr>
              <w:t>45 мг</w:t>
            </w:r>
          </w:p>
        </w:tc>
        <w:tc>
          <w:tcPr>
            <w:tcW w:w="1701" w:type="dxa"/>
            <w:vAlign w:val="center"/>
          </w:tcPr>
          <w:p w14:paraId="7731A28F" w14:textId="77777777" w:rsidR="002F2FF7" w:rsidRPr="00AC3044" w:rsidRDefault="002F2FF7" w:rsidP="00E00201">
            <w:pPr>
              <w:rPr>
                <w:rFonts w:eastAsia="SimSun"/>
              </w:rPr>
            </w:pPr>
            <w:r w:rsidRPr="00AC3044">
              <w:rPr>
                <w:rFonts w:eastAsia="SimSun"/>
              </w:rPr>
              <w:t>270 мг</w:t>
            </w:r>
          </w:p>
        </w:tc>
        <w:tc>
          <w:tcPr>
            <w:tcW w:w="1418" w:type="dxa"/>
            <w:vAlign w:val="center"/>
          </w:tcPr>
          <w:p w14:paraId="4636314C" w14:textId="77777777" w:rsidR="002F2FF7" w:rsidRPr="00AC3044" w:rsidRDefault="002F2FF7" w:rsidP="00E00201">
            <w:pPr>
              <w:rPr>
                <w:rFonts w:eastAsia="SimSun"/>
              </w:rPr>
            </w:pPr>
            <w:r w:rsidRPr="00AC3044">
              <w:rPr>
                <w:rFonts w:eastAsia="SimSun"/>
              </w:rPr>
              <w:t xml:space="preserve">С -7 дня по -2 день </w:t>
            </w:r>
          </w:p>
        </w:tc>
        <w:tc>
          <w:tcPr>
            <w:tcW w:w="2268" w:type="dxa"/>
            <w:vAlign w:val="center"/>
          </w:tcPr>
          <w:p w14:paraId="280E1970" w14:textId="77777777" w:rsidR="002F2FF7" w:rsidRPr="00AC3044" w:rsidRDefault="002F2FF7" w:rsidP="00E00201">
            <w:pPr>
              <w:rPr>
                <w:rFonts w:eastAsia="SimSun"/>
              </w:rPr>
            </w:pPr>
            <w:r w:rsidRPr="00AC3044">
              <w:rPr>
                <w:rFonts w:eastAsia="SimSun"/>
              </w:rPr>
              <w:t xml:space="preserve">Внутрь суточную дозу </w:t>
            </w:r>
          </w:p>
          <w:p w14:paraId="3FF29596" w14:textId="77777777" w:rsidR="002F2FF7" w:rsidRPr="00AC3044" w:rsidRDefault="002F2FF7" w:rsidP="00E00201">
            <w:pPr>
              <w:rPr>
                <w:rFonts w:eastAsia="SimSun"/>
              </w:rPr>
            </w:pPr>
            <w:r w:rsidRPr="00AC3044">
              <w:rPr>
                <w:rFonts w:eastAsia="SimSun"/>
              </w:rPr>
              <w:t>за 3 приема</w:t>
            </w:r>
          </w:p>
        </w:tc>
      </w:tr>
      <w:tr w:rsidR="002F2FF7" w:rsidRPr="00AC3044" w14:paraId="34F7F4F9" w14:textId="77777777" w:rsidTr="00E00201">
        <w:trPr>
          <w:cantSplit/>
          <w:trHeight w:val="839"/>
        </w:trPr>
        <w:tc>
          <w:tcPr>
            <w:tcW w:w="959" w:type="dxa"/>
            <w:vMerge/>
            <w:textDirection w:val="btLr"/>
            <w:vAlign w:val="center"/>
          </w:tcPr>
          <w:p w14:paraId="2B04F067" w14:textId="77777777" w:rsidR="002F2FF7" w:rsidRPr="00AC3044" w:rsidRDefault="002F2FF7" w:rsidP="00E00201">
            <w:pPr>
              <w:rPr>
                <w:rFonts w:eastAsia="SimSun"/>
              </w:rPr>
            </w:pPr>
          </w:p>
        </w:tc>
        <w:tc>
          <w:tcPr>
            <w:tcW w:w="1843" w:type="dxa"/>
            <w:vAlign w:val="center"/>
          </w:tcPr>
          <w:p w14:paraId="77875D61" w14:textId="77777777" w:rsidR="002F2FF7" w:rsidRPr="00AC3044" w:rsidRDefault="002F2FF7" w:rsidP="00E00201">
            <w:pPr>
              <w:rPr>
                <w:rFonts w:eastAsia="SimSun"/>
              </w:rPr>
            </w:pPr>
            <w:r w:rsidRPr="00AC3044">
              <w:rPr>
                <w:rFonts w:eastAsia="SimSun"/>
              </w:rPr>
              <w:t xml:space="preserve">Руксолитиниб </w:t>
            </w:r>
          </w:p>
        </w:tc>
        <w:tc>
          <w:tcPr>
            <w:tcW w:w="1417" w:type="dxa"/>
            <w:vAlign w:val="center"/>
          </w:tcPr>
          <w:p w14:paraId="1F165AC3" w14:textId="77777777" w:rsidR="002F2FF7" w:rsidRPr="00AC3044" w:rsidRDefault="002F2FF7" w:rsidP="00E00201">
            <w:pPr>
              <w:rPr>
                <w:rFonts w:eastAsia="SimSun"/>
              </w:rPr>
            </w:pPr>
            <w:r w:rsidRPr="00AC3044">
              <w:rPr>
                <w:rFonts w:eastAsia="SimSun"/>
              </w:rPr>
              <w:t>15 мг</w:t>
            </w:r>
          </w:p>
        </w:tc>
        <w:tc>
          <w:tcPr>
            <w:tcW w:w="1701" w:type="dxa"/>
            <w:vAlign w:val="center"/>
          </w:tcPr>
          <w:p w14:paraId="37A49C85" w14:textId="77777777" w:rsidR="002F2FF7" w:rsidRPr="00AC3044" w:rsidRDefault="002F2FF7" w:rsidP="00E00201">
            <w:pPr>
              <w:rPr>
                <w:rFonts w:eastAsia="SimSun"/>
              </w:rPr>
            </w:pPr>
            <w:r w:rsidRPr="00AC3044">
              <w:rPr>
                <w:rFonts w:eastAsia="SimSun"/>
              </w:rPr>
              <w:t>-</w:t>
            </w:r>
          </w:p>
        </w:tc>
        <w:tc>
          <w:tcPr>
            <w:tcW w:w="1418" w:type="dxa"/>
            <w:vAlign w:val="center"/>
          </w:tcPr>
          <w:p w14:paraId="41155E34" w14:textId="77777777" w:rsidR="002F2FF7" w:rsidRPr="00AC3044" w:rsidRDefault="002F2FF7" w:rsidP="00E00201">
            <w:pPr>
              <w:rPr>
                <w:rFonts w:eastAsia="SimSun"/>
              </w:rPr>
            </w:pPr>
            <w:r w:rsidRPr="00AC3044">
              <w:rPr>
                <w:rFonts w:eastAsia="SimSun"/>
              </w:rPr>
              <w:t>С +5 дня по +100 день</w:t>
            </w:r>
          </w:p>
        </w:tc>
        <w:tc>
          <w:tcPr>
            <w:tcW w:w="2268" w:type="dxa"/>
            <w:vAlign w:val="center"/>
          </w:tcPr>
          <w:p w14:paraId="6BCBBA18" w14:textId="77777777" w:rsidR="002F2FF7" w:rsidRPr="00AC3044" w:rsidRDefault="002F2FF7" w:rsidP="00E00201">
            <w:pPr>
              <w:rPr>
                <w:rFonts w:eastAsia="SimSun"/>
              </w:rPr>
            </w:pPr>
            <w:r w:rsidRPr="00AC3044">
              <w:rPr>
                <w:rFonts w:eastAsia="SimSun"/>
              </w:rPr>
              <w:t xml:space="preserve">Внутрь суточную дозу </w:t>
            </w:r>
          </w:p>
          <w:p w14:paraId="01AF1652" w14:textId="77777777" w:rsidR="002F2FF7" w:rsidRPr="00AC3044" w:rsidRDefault="002F2FF7" w:rsidP="00E00201">
            <w:pPr>
              <w:rPr>
                <w:rFonts w:eastAsia="SimSun"/>
              </w:rPr>
            </w:pPr>
            <w:r w:rsidRPr="00AC3044">
              <w:rPr>
                <w:rFonts w:eastAsia="SimSun"/>
              </w:rPr>
              <w:t>за 2 приема</w:t>
            </w:r>
          </w:p>
        </w:tc>
      </w:tr>
    </w:tbl>
    <w:p w14:paraId="277DBC3E" w14:textId="77777777" w:rsidR="002F2FF7" w:rsidRDefault="002F2FF7" w:rsidP="002F2FF7">
      <w:pPr>
        <w:rPr>
          <w:rFonts w:eastAsia="SimSun"/>
        </w:rPr>
      </w:pPr>
      <w:bookmarkStart w:id="222" w:name="_Toc44401171"/>
    </w:p>
    <w:p w14:paraId="1DAB6174"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22"/>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2F2FF7" w:rsidRPr="00AC3044" w14:paraId="6AFDAC7C" w14:textId="77777777" w:rsidTr="00E00201">
        <w:trPr>
          <w:cantSplit/>
          <w:trHeight w:val="20"/>
          <w:tblHeader/>
        </w:trPr>
        <w:tc>
          <w:tcPr>
            <w:tcW w:w="866" w:type="dxa"/>
            <w:vAlign w:val="center"/>
          </w:tcPr>
          <w:p w14:paraId="52C66B31" w14:textId="77777777" w:rsidR="002F2FF7" w:rsidRPr="00470D3D" w:rsidRDefault="002F2FF7" w:rsidP="00E00201">
            <w:pPr>
              <w:rPr>
                <w:rFonts w:eastAsia="SimSun"/>
              </w:rPr>
            </w:pPr>
          </w:p>
        </w:tc>
        <w:tc>
          <w:tcPr>
            <w:tcW w:w="1802" w:type="dxa"/>
            <w:vAlign w:val="center"/>
          </w:tcPr>
          <w:p w14:paraId="210B1EA7" w14:textId="77777777" w:rsidR="002F2FF7" w:rsidRPr="00AC3044" w:rsidRDefault="002F2FF7" w:rsidP="00E00201">
            <w:pPr>
              <w:rPr>
                <w:rFonts w:eastAsia="SimSun"/>
              </w:rPr>
            </w:pPr>
            <w:r w:rsidRPr="00AC3044">
              <w:rPr>
                <w:rFonts w:eastAsia="SimSun"/>
              </w:rPr>
              <w:t>Препарат</w:t>
            </w:r>
          </w:p>
        </w:tc>
        <w:tc>
          <w:tcPr>
            <w:tcW w:w="1495" w:type="dxa"/>
            <w:vAlign w:val="center"/>
          </w:tcPr>
          <w:p w14:paraId="42A3BD11" w14:textId="77777777" w:rsidR="002F2FF7" w:rsidRPr="00AC3044" w:rsidRDefault="002F2FF7" w:rsidP="00E00201">
            <w:pPr>
              <w:rPr>
                <w:rFonts w:eastAsia="SimSun"/>
              </w:rPr>
            </w:pPr>
            <w:r w:rsidRPr="00AC3044">
              <w:rPr>
                <w:rFonts w:eastAsia="SimSun"/>
              </w:rPr>
              <w:t>Суточная доза</w:t>
            </w:r>
          </w:p>
        </w:tc>
        <w:tc>
          <w:tcPr>
            <w:tcW w:w="1695" w:type="dxa"/>
            <w:vAlign w:val="center"/>
          </w:tcPr>
          <w:p w14:paraId="1E990B32" w14:textId="77777777" w:rsidR="002F2FF7" w:rsidRPr="00AC3044" w:rsidRDefault="002F2FF7" w:rsidP="00E00201">
            <w:pPr>
              <w:rPr>
                <w:rFonts w:eastAsia="SimSun"/>
              </w:rPr>
            </w:pPr>
            <w:r w:rsidRPr="00AC3044">
              <w:rPr>
                <w:rFonts w:eastAsia="SimSun"/>
              </w:rPr>
              <w:t>Курсовая доза</w:t>
            </w:r>
          </w:p>
        </w:tc>
        <w:tc>
          <w:tcPr>
            <w:tcW w:w="1408" w:type="dxa"/>
            <w:vAlign w:val="center"/>
          </w:tcPr>
          <w:p w14:paraId="704F44B8" w14:textId="77777777" w:rsidR="002F2FF7" w:rsidRPr="00AC3044" w:rsidRDefault="002F2FF7" w:rsidP="00E00201">
            <w:pPr>
              <w:rPr>
                <w:rFonts w:eastAsia="SimSun"/>
              </w:rPr>
            </w:pPr>
            <w:r w:rsidRPr="00AC3044">
              <w:rPr>
                <w:rFonts w:eastAsia="SimSun"/>
              </w:rPr>
              <w:t>Дни введения</w:t>
            </w:r>
          </w:p>
        </w:tc>
        <w:tc>
          <w:tcPr>
            <w:tcW w:w="2278" w:type="dxa"/>
            <w:vAlign w:val="center"/>
          </w:tcPr>
          <w:p w14:paraId="2C0C329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0BC63D3" w14:textId="77777777" w:rsidTr="00E00201">
        <w:trPr>
          <w:cantSplit/>
          <w:trHeight w:val="20"/>
        </w:trPr>
        <w:tc>
          <w:tcPr>
            <w:tcW w:w="866" w:type="dxa"/>
            <w:vMerge w:val="restart"/>
            <w:textDirection w:val="btLr"/>
            <w:vAlign w:val="center"/>
          </w:tcPr>
          <w:p w14:paraId="20CF04E3" w14:textId="77777777" w:rsidR="002F2FF7" w:rsidRPr="00AC3044" w:rsidRDefault="002F2FF7" w:rsidP="00E00201">
            <w:pPr>
              <w:rPr>
                <w:rFonts w:eastAsia="SimSun"/>
              </w:rPr>
            </w:pPr>
            <w:r w:rsidRPr="00AC3044">
              <w:rPr>
                <w:rFonts w:eastAsia="SimSun"/>
              </w:rPr>
              <w:t>Кондиционирование</w:t>
            </w:r>
          </w:p>
        </w:tc>
        <w:tc>
          <w:tcPr>
            <w:tcW w:w="1802" w:type="dxa"/>
            <w:vAlign w:val="center"/>
          </w:tcPr>
          <w:p w14:paraId="40FB4B69" w14:textId="77777777" w:rsidR="002F2FF7" w:rsidRPr="00AC3044" w:rsidRDefault="002F2FF7" w:rsidP="00E00201">
            <w:pPr>
              <w:rPr>
                <w:rFonts w:eastAsia="SimSun"/>
              </w:rPr>
            </w:pPr>
            <w:r w:rsidRPr="00AC3044">
              <w:rPr>
                <w:rFonts w:eastAsia="SimSun"/>
              </w:rPr>
              <w:t xml:space="preserve">Флударабин </w:t>
            </w:r>
          </w:p>
        </w:tc>
        <w:tc>
          <w:tcPr>
            <w:tcW w:w="1495" w:type="dxa"/>
            <w:vAlign w:val="center"/>
          </w:tcPr>
          <w:p w14:paraId="0388D7E9"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33CFB42D"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423FF478" w14:textId="77777777" w:rsidR="002F2FF7" w:rsidRPr="00AC3044" w:rsidRDefault="002F2FF7" w:rsidP="00E00201">
            <w:pPr>
              <w:rPr>
                <w:rFonts w:eastAsia="SimSun"/>
              </w:rPr>
            </w:pPr>
            <w:r w:rsidRPr="00AC3044">
              <w:rPr>
                <w:rFonts w:eastAsia="SimSun"/>
              </w:rPr>
              <w:t>С -7 дня по -2 день</w:t>
            </w:r>
          </w:p>
        </w:tc>
        <w:tc>
          <w:tcPr>
            <w:tcW w:w="2278" w:type="dxa"/>
            <w:vAlign w:val="center"/>
          </w:tcPr>
          <w:p w14:paraId="2A927C6E"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1B9B325" w14:textId="77777777" w:rsidTr="00E00201">
        <w:trPr>
          <w:cantSplit/>
          <w:trHeight w:val="1114"/>
        </w:trPr>
        <w:tc>
          <w:tcPr>
            <w:tcW w:w="866" w:type="dxa"/>
            <w:vMerge/>
            <w:vAlign w:val="center"/>
          </w:tcPr>
          <w:p w14:paraId="664E63A7" w14:textId="77777777" w:rsidR="002F2FF7" w:rsidRPr="00AC3044" w:rsidRDefault="002F2FF7" w:rsidP="00E00201">
            <w:pPr>
              <w:rPr>
                <w:rFonts w:eastAsia="SimSun"/>
              </w:rPr>
            </w:pPr>
          </w:p>
        </w:tc>
        <w:tc>
          <w:tcPr>
            <w:tcW w:w="1802" w:type="dxa"/>
            <w:vAlign w:val="center"/>
          </w:tcPr>
          <w:p w14:paraId="6851DAE0" w14:textId="77777777" w:rsidR="002F2FF7" w:rsidRPr="00AC3044" w:rsidRDefault="002F2FF7" w:rsidP="00E00201">
            <w:pPr>
              <w:rPr>
                <w:rFonts w:eastAsia="SimSun"/>
              </w:rPr>
            </w:pPr>
            <w:r w:rsidRPr="00AC3044">
              <w:rPr>
                <w:rFonts w:eastAsia="SimSun"/>
              </w:rPr>
              <w:t>Бусульфан</w:t>
            </w:r>
          </w:p>
        </w:tc>
        <w:tc>
          <w:tcPr>
            <w:tcW w:w="1495" w:type="dxa"/>
            <w:vAlign w:val="center"/>
          </w:tcPr>
          <w:p w14:paraId="2746C215" w14:textId="77777777" w:rsidR="002F2FF7" w:rsidRPr="00AC3044" w:rsidRDefault="002F2FF7" w:rsidP="00E00201">
            <w:pPr>
              <w:rPr>
                <w:rFonts w:eastAsia="SimSun"/>
              </w:rPr>
            </w:pPr>
            <w:r w:rsidRPr="00AC3044">
              <w:rPr>
                <w:rFonts w:eastAsia="SimSun"/>
              </w:rPr>
              <w:t xml:space="preserve">4 мг/кг </w:t>
            </w:r>
          </w:p>
        </w:tc>
        <w:tc>
          <w:tcPr>
            <w:tcW w:w="1695" w:type="dxa"/>
            <w:vAlign w:val="center"/>
          </w:tcPr>
          <w:p w14:paraId="60905906" w14:textId="77777777" w:rsidR="002F2FF7" w:rsidRPr="00AC3044" w:rsidRDefault="002F2FF7" w:rsidP="00E00201">
            <w:pPr>
              <w:rPr>
                <w:rFonts w:eastAsia="SimSun"/>
              </w:rPr>
            </w:pPr>
            <w:r w:rsidRPr="00AC3044">
              <w:rPr>
                <w:rFonts w:eastAsia="SimSun"/>
              </w:rPr>
              <w:t xml:space="preserve">10 мг/кг </w:t>
            </w:r>
          </w:p>
        </w:tc>
        <w:tc>
          <w:tcPr>
            <w:tcW w:w="1408" w:type="dxa"/>
            <w:vAlign w:val="center"/>
          </w:tcPr>
          <w:p w14:paraId="1CB41A44" w14:textId="77777777" w:rsidR="002F2FF7" w:rsidRPr="00AC3044" w:rsidRDefault="002F2FF7" w:rsidP="00E00201">
            <w:pPr>
              <w:rPr>
                <w:rFonts w:eastAsia="SimSun"/>
              </w:rPr>
            </w:pPr>
            <w:r w:rsidRPr="00AC3044">
              <w:rPr>
                <w:rFonts w:eastAsia="SimSun"/>
              </w:rPr>
              <w:t>С -5 дня по -3 день</w:t>
            </w:r>
          </w:p>
        </w:tc>
        <w:tc>
          <w:tcPr>
            <w:tcW w:w="2278" w:type="dxa"/>
            <w:vAlign w:val="center"/>
          </w:tcPr>
          <w:p w14:paraId="4460696F"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34987966" w14:textId="77777777" w:rsidTr="00E00201">
        <w:trPr>
          <w:cantSplit/>
          <w:trHeight w:val="1176"/>
        </w:trPr>
        <w:tc>
          <w:tcPr>
            <w:tcW w:w="866" w:type="dxa"/>
            <w:textDirection w:val="btLr"/>
            <w:vAlign w:val="center"/>
          </w:tcPr>
          <w:p w14:paraId="0C1A7AE5" w14:textId="77777777" w:rsidR="002F2FF7" w:rsidRPr="00AC3044" w:rsidRDefault="002F2FF7" w:rsidP="00E00201">
            <w:pPr>
              <w:rPr>
                <w:rFonts w:eastAsia="SimSun"/>
              </w:rPr>
            </w:pPr>
            <w:r w:rsidRPr="00AC3044">
              <w:rPr>
                <w:rFonts w:eastAsia="SimSun"/>
              </w:rPr>
              <w:t>Профилактика РТПХ</w:t>
            </w:r>
          </w:p>
        </w:tc>
        <w:tc>
          <w:tcPr>
            <w:tcW w:w="1802" w:type="dxa"/>
            <w:vAlign w:val="center"/>
          </w:tcPr>
          <w:p w14:paraId="6EE95E9B" w14:textId="77777777" w:rsidR="002F2FF7" w:rsidRPr="00AC3044" w:rsidRDefault="002F2FF7" w:rsidP="00E00201">
            <w:pPr>
              <w:rPr>
                <w:rFonts w:eastAsia="SimSun"/>
              </w:rPr>
            </w:pPr>
            <w:r w:rsidRPr="00AC3044">
              <w:rPr>
                <w:rFonts w:eastAsia="SimSun"/>
              </w:rPr>
              <w:t>Циклофосфамид</w:t>
            </w:r>
          </w:p>
        </w:tc>
        <w:tc>
          <w:tcPr>
            <w:tcW w:w="1495" w:type="dxa"/>
            <w:vAlign w:val="center"/>
          </w:tcPr>
          <w:p w14:paraId="09DF6217" w14:textId="77777777" w:rsidR="002F2FF7" w:rsidRPr="00AC3044" w:rsidRDefault="002F2FF7" w:rsidP="00E00201">
            <w:pPr>
              <w:rPr>
                <w:rFonts w:eastAsia="SimSun"/>
              </w:rPr>
            </w:pPr>
            <w:r w:rsidRPr="00AC3044">
              <w:rPr>
                <w:rFonts w:eastAsia="SimSun"/>
              </w:rPr>
              <w:t>50 мг/кг</w:t>
            </w:r>
          </w:p>
        </w:tc>
        <w:tc>
          <w:tcPr>
            <w:tcW w:w="1695" w:type="dxa"/>
            <w:vAlign w:val="center"/>
          </w:tcPr>
          <w:p w14:paraId="59C2B08B" w14:textId="77777777" w:rsidR="002F2FF7" w:rsidRPr="00AC3044" w:rsidRDefault="002F2FF7" w:rsidP="00E00201">
            <w:pPr>
              <w:rPr>
                <w:rFonts w:eastAsia="SimSun"/>
              </w:rPr>
            </w:pPr>
            <w:r w:rsidRPr="00AC3044">
              <w:rPr>
                <w:rFonts w:eastAsia="SimSun"/>
              </w:rPr>
              <w:t>100 мг/кг</w:t>
            </w:r>
          </w:p>
        </w:tc>
        <w:tc>
          <w:tcPr>
            <w:tcW w:w="1408" w:type="dxa"/>
            <w:vAlign w:val="center"/>
          </w:tcPr>
          <w:p w14:paraId="1CFBBA70" w14:textId="77777777" w:rsidR="002F2FF7" w:rsidRPr="00AC3044" w:rsidRDefault="002F2FF7" w:rsidP="00E00201">
            <w:pPr>
              <w:rPr>
                <w:rFonts w:eastAsia="SimSun"/>
              </w:rPr>
            </w:pPr>
            <w:r w:rsidRPr="00AC3044">
              <w:rPr>
                <w:rFonts w:eastAsia="SimSun"/>
              </w:rPr>
              <w:t>С +3 дня по +4 день</w:t>
            </w:r>
          </w:p>
        </w:tc>
        <w:tc>
          <w:tcPr>
            <w:tcW w:w="2278" w:type="dxa"/>
            <w:vAlign w:val="center"/>
          </w:tcPr>
          <w:p w14:paraId="002C0A6C" w14:textId="77777777" w:rsidR="002F2FF7" w:rsidRPr="00AC3044" w:rsidRDefault="002F2FF7" w:rsidP="00E00201">
            <w:pPr>
              <w:rPr>
                <w:rFonts w:eastAsia="SimSun"/>
              </w:rPr>
            </w:pPr>
            <w:r w:rsidRPr="00AC3044">
              <w:rPr>
                <w:rFonts w:eastAsia="SimSun"/>
              </w:rPr>
              <w:t>В/в, в течение 2 часов</w:t>
            </w:r>
          </w:p>
        </w:tc>
      </w:tr>
    </w:tbl>
    <w:p w14:paraId="5875FF51" w14:textId="77777777" w:rsidR="002F2FF7" w:rsidRPr="00C07B2E" w:rsidRDefault="002F2FF7" w:rsidP="002F2FF7">
      <w:pPr>
        <w:rPr>
          <w:rFonts w:eastAsia="SimSun"/>
        </w:rPr>
      </w:pPr>
    </w:p>
    <w:p w14:paraId="41D0B6AB" w14:textId="77777777" w:rsidR="002F2FF7" w:rsidRPr="00C07B2E" w:rsidRDefault="002F2FF7" w:rsidP="002F2FF7">
      <w:pPr>
        <w:rPr>
          <w:rFonts w:eastAsia="SimSun"/>
        </w:rPr>
      </w:pPr>
      <w:bookmarkStart w:id="223"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2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52D146FE" w14:textId="77777777" w:rsidTr="00E00201">
        <w:trPr>
          <w:cantSplit/>
          <w:trHeight w:val="20"/>
          <w:tblHeader/>
        </w:trPr>
        <w:tc>
          <w:tcPr>
            <w:tcW w:w="959" w:type="dxa"/>
            <w:vAlign w:val="center"/>
          </w:tcPr>
          <w:p w14:paraId="7EFC9BB4" w14:textId="77777777" w:rsidR="002F2FF7" w:rsidRPr="00470D3D" w:rsidRDefault="002F2FF7" w:rsidP="00E00201">
            <w:pPr>
              <w:rPr>
                <w:rFonts w:eastAsia="SimSun"/>
              </w:rPr>
            </w:pPr>
          </w:p>
        </w:tc>
        <w:tc>
          <w:tcPr>
            <w:tcW w:w="1701" w:type="dxa"/>
            <w:vAlign w:val="center"/>
          </w:tcPr>
          <w:p w14:paraId="3BEE4393"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EA3298E"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147E0D8C"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42DA68FC"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FFA5D1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A7CB5E4" w14:textId="77777777" w:rsidTr="00E00201">
        <w:trPr>
          <w:cantSplit/>
          <w:trHeight w:val="20"/>
        </w:trPr>
        <w:tc>
          <w:tcPr>
            <w:tcW w:w="959" w:type="dxa"/>
            <w:vMerge w:val="restart"/>
            <w:textDirection w:val="btLr"/>
            <w:vAlign w:val="center"/>
          </w:tcPr>
          <w:p w14:paraId="419D54BE"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BC8C807"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70AE8790"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293830A"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0170DD9"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2F7AF10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6876BB2" w14:textId="77777777" w:rsidTr="00E00201">
        <w:trPr>
          <w:cantSplit/>
          <w:trHeight w:val="1207"/>
        </w:trPr>
        <w:tc>
          <w:tcPr>
            <w:tcW w:w="959" w:type="dxa"/>
            <w:vMerge/>
            <w:vAlign w:val="center"/>
          </w:tcPr>
          <w:p w14:paraId="3D5AAF57" w14:textId="77777777" w:rsidR="002F2FF7" w:rsidRPr="00AC3044" w:rsidRDefault="002F2FF7" w:rsidP="00E00201">
            <w:pPr>
              <w:rPr>
                <w:rFonts w:eastAsia="SimSun"/>
              </w:rPr>
            </w:pPr>
          </w:p>
        </w:tc>
        <w:tc>
          <w:tcPr>
            <w:tcW w:w="1701" w:type="dxa"/>
            <w:vAlign w:val="center"/>
          </w:tcPr>
          <w:p w14:paraId="5B056955"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79A6BBB7" w14:textId="77777777" w:rsidR="002F2FF7" w:rsidRPr="00AC3044" w:rsidRDefault="002F2FF7" w:rsidP="00E00201">
            <w:pPr>
              <w:rPr>
                <w:rFonts w:eastAsia="SimSun"/>
              </w:rPr>
            </w:pPr>
            <w:r w:rsidRPr="00AC3044">
              <w:rPr>
                <w:rFonts w:eastAsia="SimSun"/>
              </w:rPr>
              <w:t xml:space="preserve">4 мг/кг </w:t>
            </w:r>
          </w:p>
        </w:tc>
        <w:tc>
          <w:tcPr>
            <w:tcW w:w="1701" w:type="dxa"/>
            <w:vAlign w:val="center"/>
          </w:tcPr>
          <w:p w14:paraId="0C7C5385" w14:textId="77777777" w:rsidR="002F2FF7" w:rsidRPr="00AC3044" w:rsidRDefault="002F2FF7" w:rsidP="00E00201">
            <w:pPr>
              <w:rPr>
                <w:rFonts w:eastAsia="SimSun"/>
              </w:rPr>
            </w:pPr>
            <w:r w:rsidRPr="00AC3044">
              <w:rPr>
                <w:rFonts w:eastAsia="SimSun"/>
              </w:rPr>
              <w:t xml:space="preserve">10 мг/кг </w:t>
            </w:r>
          </w:p>
        </w:tc>
        <w:tc>
          <w:tcPr>
            <w:tcW w:w="1418" w:type="dxa"/>
            <w:vAlign w:val="center"/>
          </w:tcPr>
          <w:p w14:paraId="189CC87F"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51C465EF"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266EB5F9" w14:textId="77777777" w:rsidTr="00E00201">
        <w:trPr>
          <w:cantSplit/>
          <w:trHeight w:val="1498"/>
        </w:trPr>
        <w:tc>
          <w:tcPr>
            <w:tcW w:w="959" w:type="dxa"/>
            <w:vMerge w:val="restart"/>
            <w:textDirection w:val="btLr"/>
            <w:vAlign w:val="center"/>
          </w:tcPr>
          <w:p w14:paraId="443B7EC1"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397A8BF4"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2D57E150"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1F6B9374"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7D04975D"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342FBCE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2866F767" w14:textId="77777777" w:rsidTr="00E00201">
        <w:trPr>
          <w:cantSplit/>
          <w:trHeight w:val="958"/>
        </w:trPr>
        <w:tc>
          <w:tcPr>
            <w:tcW w:w="959" w:type="dxa"/>
            <w:vMerge/>
            <w:textDirection w:val="btLr"/>
            <w:vAlign w:val="center"/>
          </w:tcPr>
          <w:p w14:paraId="0047D2F3" w14:textId="77777777" w:rsidR="002F2FF7" w:rsidRPr="00AC3044" w:rsidRDefault="002F2FF7" w:rsidP="00E00201">
            <w:pPr>
              <w:rPr>
                <w:rFonts w:eastAsia="SimSun"/>
              </w:rPr>
            </w:pPr>
          </w:p>
        </w:tc>
        <w:tc>
          <w:tcPr>
            <w:tcW w:w="1701" w:type="dxa"/>
            <w:vAlign w:val="center"/>
          </w:tcPr>
          <w:p w14:paraId="5E745E50"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3152F915"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572A7092" w14:textId="77777777" w:rsidR="002F2FF7" w:rsidRPr="00AC3044" w:rsidRDefault="002F2FF7" w:rsidP="00E00201">
            <w:pPr>
              <w:rPr>
                <w:rFonts w:eastAsia="SimSun"/>
              </w:rPr>
            </w:pPr>
            <w:r w:rsidRPr="00AC3044">
              <w:rPr>
                <w:rFonts w:eastAsia="SimSun"/>
              </w:rPr>
              <w:t>–</w:t>
            </w:r>
          </w:p>
        </w:tc>
        <w:tc>
          <w:tcPr>
            <w:tcW w:w="1418" w:type="dxa"/>
            <w:vAlign w:val="center"/>
          </w:tcPr>
          <w:p w14:paraId="122D77FE"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756114C6"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26CE3BC" w14:textId="77777777" w:rsidTr="00E00201">
        <w:trPr>
          <w:cantSplit/>
          <w:trHeight w:val="986"/>
        </w:trPr>
        <w:tc>
          <w:tcPr>
            <w:tcW w:w="959" w:type="dxa"/>
            <w:vMerge/>
            <w:textDirection w:val="btLr"/>
            <w:vAlign w:val="center"/>
          </w:tcPr>
          <w:p w14:paraId="112DED7B" w14:textId="77777777" w:rsidR="002F2FF7" w:rsidRPr="00AC3044" w:rsidRDefault="002F2FF7" w:rsidP="00E00201">
            <w:pPr>
              <w:rPr>
                <w:rFonts w:eastAsia="SimSun"/>
              </w:rPr>
            </w:pPr>
          </w:p>
        </w:tc>
        <w:tc>
          <w:tcPr>
            <w:tcW w:w="1701" w:type="dxa"/>
            <w:vAlign w:val="center"/>
          </w:tcPr>
          <w:p w14:paraId="29FC50F7"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4FBADFEF"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4F2DA33F" w14:textId="77777777" w:rsidR="002F2FF7" w:rsidRPr="00AC3044" w:rsidRDefault="002F2FF7" w:rsidP="00E00201">
            <w:pPr>
              <w:rPr>
                <w:rFonts w:eastAsia="SimSun"/>
              </w:rPr>
            </w:pPr>
            <w:r w:rsidRPr="00AC3044">
              <w:rPr>
                <w:rFonts w:eastAsia="SimSun"/>
              </w:rPr>
              <w:t>–</w:t>
            </w:r>
          </w:p>
        </w:tc>
        <w:tc>
          <w:tcPr>
            <w:tcW w:w="1418" w:type="dxa"/>
            <w:vAlign w:val="center"/>
          </w:tcPr>
          <w:p w14:paraId="24DC9668"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3D82EA8C"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06698C33" w14:textId="77777777" w:rsidR="002F2FF7" w:rsidRPr="00C07B2E" w:rsidRDefault="002F2FF7" w:rsidP="002F2FF7">
      <w:pPr>
        <w:rPr>
          <w:rFonts w:eastAsia="SimSun"/>
        </w:rPr>
      </w:pPr>
    </w:p>
    <w:p w14:paraId="1A343F65" w14:textId="77777777" w:rsidR="002F2FF7" w:rsidRPr="00C07B2E" w:rsidRDefault="002F2FF7" w:rsidP="002F2FF7">
      <w:pPr>
        <w:rPr>
          <w:rFonts w:eastAsia="SimSun"/>
        </w:rPr>
      </w:pPr>
      <w:bookmarkStart w:id="224"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24"/>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2F2FF7" w:rsidRPr="00AC3044" w14:paraId="4559D6B1" w14:textId="77777777" w:rsidTr="00E00201">
        <w:trPr>
          <w:cantSplit/>
          <w:trHeight w:val="20"/>
          <w:tblHeader/>
        </w:trPr>
        <w:tc>
          <w:tcPr>
            <w:tcW w:w="993" w:type="dxa"/>
            <w:vAlign w:val="center"/>
          </w:tcPr>
          <w:p w14:paraId="6170C860" w14:textId="77777777" w:rsidR="002F2FF7" w:rsidRPr="00470D3D" w:rsidRDefault="002F2FF7" w:rsidP="00E00201">
            <w:pPr>
              <w:rPr>
                <w:rFonts w:eastAsia="SimSun"/>
              </w:rPr>
            </w:pPr>
          </w:p>
        </w:tc>
        <w:tc>
          <w:tcPr>
            <w:tcW w:w="1667" w:type="dxa"/>
            <w:vAlign w:val="center"/>
          </w:tcPr>
          <w:p w14:paraId="3EC3FE0A"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7FF5A670"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0DFF0A9B"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0C468FCA"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A06E3B2"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754E1D2" w14:textId="77777777" w:rsidTr="00E00201">
        <w:trPr>
          <w:cantSplit/>
          <w:trHeight w:val="20"/>
        </w:trPr>
        <w:tc>
          <w:tcPr>
            <w:tcW w:w="993" w:type="dxa"/>
            <w:vMerge w:val="restart"/>
            <w:textDirection w:val="btLr"/>
            <w:vAlign w:val="center"/>
          </w:tcPr>
          <w:p w14:paraId="228E1287" w14:textId="77777777" w:rsidR="002F2FF7" w:rsidRPr="00AC3044" w:rsidRDefault="002F2FF7" w:rsidP="00E00201">
            <w:pPr>
              <w:rPr>
                <w:rFonts w:eastAsia="SimSun"/>
              </w:rPr>
            </w:pPr>
            <w:r w:rsidRPr="00AC3044">
              <w:rPr>
                <w:rFonts w:eastAsia="SimSun"/>
              </w:rPr>
              <w:t>Кондиционирование</w:t>
            </w:r>
          </w:p>
        </w:tc>
        <w:tc>
          <w:tcPr>
            <w:tcW w:w="1667" w:type="dxa"/>
            <w:vAlign w:val="center"/>
          </w:tcPr>
          <w:p w14:paraId="3F6990CC"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4FE4AE16"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2F762E1"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798FFE5"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039DC9D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E95D2C8" w14:textId="77777777" w:rsidTr="00E00201">
        <w:trPr>
          <w:cantSplit/>
          <w:trHeight w:val="1207"/>
        </w:trPr>
        <w:tc>
          <w:tcPr>
            <w:tcW w:w="993" w:type="dxa"/>
            <w:vMerge/>
            <w:vAlign w:val="center"/>
          </w:tcPr>
          <w:p w14:paraId="6E680F47" w14:textId="77777777" w:rsidR="002F2FF7" w:rsidRPr="00AC3044" w:rsidRDefault="002F2FF7" w:rsidP="00E00201">
            <w:pPr>
              <w:rPr>
                <w:rFonts w:eastAsia="SimSun"/>
              </w:rPr>
            </w:pPr>
          </w:p>
        </w:tc>
        <w:tc>
          <w:tcPr>
            <w:tcW w:w="1667" w:type="dxa"/>
            <w:vAlign w:val="center"/>
          </w:tcPr>
          <w:p w14:paraId="291EF667"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23DF9E91" w14:textId="77777777" w:rsidR="002F2FF7" w:rsidRPr="00AC3044" w:rsidRDefault="002F2FF7" w:rsidP="00E00201">
            <w:pPr>
              <w:rPr>
                <w:rFonts w:eastAsia="SimSun"/>
              </w:rPr>
            </w:pPr>
            <w:r w:rsidRPr="00AC3044">
              <w:rPr>
                <w:rFonts w:eastAsia="SimSun"/>
              </w:rPr>
              <w:t xml:space="preserve">4 мг/кг </w:t>
            </w:r>
          </w:p>
        </w:tc>
        <w:tc>
          <w:tcPr>
            <w:tcW w:w="1701" w:type="dxa"/>
            <w:vAlign w:val="center"/>
          </w:tcPr>
          <w:p w14:paraId="54D2EFA6" w14:textId="77777777" w:rsidR="002F2FF7" w:rsidRPr="00AC3044" w:rsidRDefault="002F2FF7" w:rsidP="00E00201">
            <w:pPr>
              <w:rPr>
                <w:rFonts w:eastAsia="SimSun"/>
              </w:rPr>
            </w:pPr>
            <w:r w:rsidRPr="00AC3044">
              <w:rPr>
                <w:rFonts w:eastAsia="SimSun"/>
              </w:rPr>
              <w:t xml:space="preserve">10 мг/кг </w:t>
            </w:r>
          </w:p>
        </w:tc>
        <w:tc>
          <w:tcPr>
            <w:tcW w:w="1418" w:type="dxa"/>
            <w:vAlign w:val="center"/>
          </w:tcPr>
          <w:p w14:paraId="3B409E61"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3908B85E"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57E2C49B" w14:textId="77777777" w:rsidTr="00E00201">
        <w:trPr>
          <w:cantSplit/>
          <w:trHeight w:val="582"/>
        </w:trPr>
        <w:tc>
          <w:tcPr>
            <w:tcW w:w="993" w:type="dxa"/>
            <w:vMerge w:val="restart"/>
            <w:textDirection w:val="btLr"/>
            <w:vAlign w:val="center"/>
          </w:tcPr>
          <w:p w14:paraId="74C3F3F5" w14:textId="77777777" w:rsidR="002F2FF7" w:rsidRPr="00AC3044" w:rsidRDefault="002F2FF7" w:rsidP="00E00201">
            <w:pPr>
              <w:rPr>
                <w:rFonts w:eastAsia="SimSun"/>
              </w:rPr>
            </w:pPr>
            <w:r w:rsidRPr="00AC3044">
              <w:rPr>
                <w:rFonts w:eastAsia="SimSun"/>
              </w:rPr>
              <w:t>Профилактика РТПХ</w:t>
            </w:r>
          </w:p>
        </w:tc>
        <w:tc>
          <w:tcPr>
            <w:tcW w:w="1667" w:type="dxa"/>
            <w:vAlign w:val="center"/>
          </w:tcPr>
          <w:p w14:paraId="1C72EBC7"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FCBE8D0"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4CAF6441"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7FA5F2A4"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1C5A8666"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530B2599" w14:textId="77777777" w:rsidTr="00E00201">
        <w:trPr>
          <w:cantSplit/>
          <w:trHeight w:val="562"/>
        </w:trPr>
        <w:tc>
          <w:tcPr>
            <w:tcW w:w="993" w:type="dxa"/>
            <w:vMerge/>
            <w:textDirection w:val="btLr"/>
            <w:vAlign w:val="center"/>
          </w:tcPr>
          <w:p w14:paraId="319D4813" w14:textId="77777777" w:rsidR="002F2FF7" w:rsidRPr="00AC3044" w:rsidRDefault="002F2FF7" w:rsidP="00E00201">
            <w:pPr>
              <w:rPr>
                <w:rFonts w:eastAsia="SimSun"/>
              </w:rPr>
            </w:pPr>
          </w:p>
        </w:tc>
        <w:tc>
          <w:tcPr>
            <w:tcW w:w="1667" w:type="dxa"/>
            <w:vAlign w:val="center"/>
          </w:tcPr>
          <w:p w14:paraId="79E2CB9A" w14:textId="77777777" w:rsidR="002F2FF7" w:rsidRPr="00AC3044" w:rsidRDefault="002F2FF7" w:rsidP="00E00201">
            <w:pPr>
              <w:rPr>
                <w:rFonts w:eastAsia="SimSun"/>
              </w:rPr>
            </w:pPr>
            <w:r w:rsidRPr="00AC3044">
              <w:rPr>
                <w:rFonts w:eastAsia="SimSun"/>
              </w:rPr>
              <w:t>Руксолитиниб</w:t>
            </w:r>
          </w:p>
        </w:tc>
        <w:tc>
          <w:tcPr>
            <w:tcW w:w="1559" w:type="dxa"/>
            <w:vAlign w:val="center"/>
          </w:tcPr>
          <w:p w14:paraId="0CA9D6D3" w14:textId="77777777" w:rsidR="002F2FF7" w:rsidRPr="00AC3044" w:rsidRDefault="002F2FF7" w:rsidP="00E00201">
            <w:pPr>
              <w:rPr>
                <w:rFonts w:eastAsia="SimSun"/>
              </w:rPr>
            </w:pPr>
            <w:r w:rsidRPr="00AC3044">
              <w:rPr>
                <w:rFonts w:eastAsia="SimSun"/>
              </w:rPr>
              <w:t>45 мг</w:t>
            </w:r>
          </w:p>
        </w:tc>
        <w:tc>
          <w:tcPr>
            <w:tcW w:w="1701" w:type="dxa"/>
            <w:vAlign w:val="center"/>
          </w:tcPr>
          <w:p w14:paraId="6AA30423" w14:textId="77777777" w:rsidR="002F2FF7" w:rsidRPr="00AC3044" w:rsidRDefault="002F2FF7" w:rsidP="00E00201">
            <w:pPr>
              <w:rPr>
                <w:rFonts w:eastAsia="SimSun"/>
              </w:rPr>
            </w:pPr>
            <w:r w:rsidRPr="00AC3044">
              <w:rPr>
                <w:rFonts w:eastAsia="SimSun"/>
              </w:rPr>
              <w:t>270 мг</w:t>
            </w:r>
          </w:p>
        </w:tc>
        <w:tc>
          <w:tcPr>
            <w:tcW w:w="1418" w:type="dxa"/>
            <w:vAlign w:val="center"/>
          </w:tcPr>
          <w:p w14:paraId="0AE2A85B" w14:textId="77777777" w:rsidR="002F2FF7" w:rsidRPr="00AC3044" w:rsidRDefault="002F2FF7" w:rsidP="00E00201">
            <w:pPr>
              <w:rPr>
                <w:rFonts w:eastAsia="SimSun"/>
              </w:rPr>
            </w:pPr>
            <w:r w:rsidRPr="00AC3044">
              <w:rPr>
                <w:rFonts w:eastAsia="SimSun"/>
              </w:rPr>
              <w:t xml:space="preserve">С -7 дня по -2 день </w:t>
            </w:r>
          </w:p>
        </w:tc>
        <w:tc>
          <w:tcPr>
            <w:tcW w:w="2268" w:type="dxa"/>
            <w:vAlign w:val="center"/>
          </w:tcPr>
          <w:p w14:paraId="34616547" w14:textId="77777777" w:rsidR="002F2FF7" w:rsidRPr="00AC3044" w:rsidRDefault="002F2FF7" w:rsidP="00E00201">
            <w:pPr>
              <w:rPr>
                <w:rFonts w:eastAsia="SimSun"/>
              </w:rPr>
            </w:pPr>
            <w:r w:rsidRPr="00AC3044">
              <w:rPr>
                <w:rFonts w:eastAsia="SimSun"/>
              </w:rPr>
              <w:t xml:space="preserve">Внутрь суточную дозу </w:t>
            </w:r>
          </w:p>
          <w:p w14:paraId="177733CE" w14:textId="77777777" w:rsidR="002F2FF7" w:rsidRPr="00AC3044" w:rsidRDefault="002F2FF7" w:rsidP="00E00201">
            <w:pPr>
              <w:rPr>
                <w:rFonts w:eastAsia="SimSun"/>
              </w:rPr>
            </w:pPr>
            <w:r w:rsidRPr="00AC3044">
              <w:rPr>
                <w:rFonts w:eastAsia="SimSun"/>
              </w:rPr>
              <w:t>за 3 приема</w:t>
            </w:r>
          </w:p>
        </w:tc>
      </w:tr>
      <w:tr w:rsidR="002F2FF7" w:rsidRPr="00AC3044" w14:paraId="54611360" w14:textId="77777777" w:rsidTr="00E00201">
        <w:trPr>
          <w:cantSplit/>
          <w:trHeight w:val="769"/>
        </w:trPr>
        <w:tc>
          <w:tcPr>
            <w:tcW w:w="993" w:type="dxa"/>
            <w:vMerge/>
            <w:textDirection w:val="btLr"/>
            <w:vAlign w:val="center"/>
          </w:tcPr>
          <w:p w14:paraId="6DAE4E86" w14:textId="77777777" w:rsidR="002F2FF7" w:rsidRPr="00AC3044" w:rsidRDefault="002F2FF7" w:rsidP="00E00201">
            <w:pPr>
              <w:rPr>
                <w:rFonts w:eastAsia="SimSun"/>
              </w:rPr>
            </w:pPr>
          </w:p>
        </w:tc>
        <w:tc>
          <w:tcPr>
            <w:tcW w:w="1667" w:type="dxa"/>
            <w:vAlign w:val="center"/>
          </w:tcPr>
          <w:p w14:paraId="530752C1" w14:textId="77777777" w:rsidR="002F2FF7" w:rsidRPr="00AC3044" w:rsidRDefault="002F2FF7" w:rsidP="00E00201">
            <w:pPr>
              <w:rPr>
                <w:rFonts w:eastAsia="SimSun"/>
              </w:rPr>
            </w:pPr>
            <w:r w:rsidRPr="00AC3044">
              <w:rPr>
                <w:rFonts w:eastAsia="SimSun"/>
              </w:rPr>
              <w:t xml:space="preserve">Руксолитиниб </w:t>
            </w:r>
          </w:p>
        </w:tc>
        <w:tc>
          <w:tcPr>
            <w:tcW w:w="1559" w:type="dxa"/>
            <w:vAlign w:val="center"/>
          </w:tcPr>
          <w:p w14:paraId="5AFE9B7D" w14:textId="77777777" w:rsidR="002F2FF7" w:rsidRPr="00AC3044" w:rsidRDefault="002F2FF7" w:rsidP="00E00201">
            <w:pPr>
              <w:rPr>
                <w:rFonts w:eastAsia="SimSun"/>
              </w:rPr>
            </w:pPr>
            <w:r w:rsidRPr="00AC3044">
              <w:rPr>
                <w:rFonts w:eastAsia="SimSun"/>
              </w:rPr>
              <w:t>15 мг</w:t>
            </w:r>
          </w:p>
        </w:tc>
        <w:tc>
          <w:tcPr>
            <w:tcW w:w="1701" w:type="dxa"/>
            <w:vAlign w:val="center"/>
          </w:tcPr>
          <w:p w14:paraId="74A00165" w14:textId="77777777" w:rsidR="002F2FF7" w:rsidRPr="00AC3044" w:rsidRDefault="002F2FF7" w:rsidP="00E00201">
            <w:pPr>
              <w:rPr>
                <w:rFonts w:eastAsia="SimSun"/>
              </w:rPr>
            </w:pPr>
            <w:r w:rsidRPr="00AC3044">
              <w:rPr>
                <w:rFonts w:eastAsia="SimSun"/>
              </w:rPr>
              <w:t>-</w:t>
            </w:r>
          </w:p>
        </w:tc>
        <w:tc>
          <w:tcPr>
            <w:tcW w:w="1418" w:type="dxa"/>
            <w:vAlign w:val="center"/>
          </w:tcPr>
          <w:p w14:paraId="39626A9D" w14:textId="77777777" w:rsidR="002F2FF7" w:rsidRPr="00AC3044" w:rsidRDefault="002F2FF7" w:rsidP="00E00201">
            <w:pPr>
              <w:rPr>
                <w:rFonts w:eastAsia="SimSun"/>
              </w:rPr>
            </w:pPr>
            <w:r w:rsidRPr="00AC3044">
              <w:rPr>
                <w:rFonts w:eastAsia="SimSun"/>
              </w:rPr>
              <w:t>С +5 дня по +100 день</w:t>
            </w:r>
          </w:p>
        </w:tc>
        <w:tc>
          <w:tcPr>
            <w:tcW w:w="2268" w:type="dxa"/>
            <w:vAlign w:val="center"/>
          </w:tcPr>
          <w:p w14:paraId="0FA0EAAC" w14:textId="77777777" w:rsidR="002F2FF7" w:rsidRPr="00AC3044" w:rsidRDefault="002F2FF7" w:rsidP="00E00201">
            <w:pPr>
              <w:rPr>
                <w:rFonts w:eastAsia="SimSun"/>
              </w:rPr>
            </w:pPr>
            <w:r w:rsidRPr="00AC3044">
              <w:rPr>
                <w:rFonts w:eastAsia="SimSun"/>
              </w:rPr>
              <w:t xml:space="preserve">Внутрь суточную дозу </w:t>
            </w:r>
          </w:p>
          <w:p w14:paraId="2B576F99" w14:textId="77777777" w:rsidR="002F2FF7" w:rsidRPr="00AC3044" w:rsidRDefault="002F2FF7" w:rsidP="00E00201">
            <w:pPr>
              <w:rPr>
                <w:rFonts w:eastAsia="SimSun"/>
              </w:rPr>
            </w:pPr>
            <w:r w:rsidRPr="00AC3044">
              <w:rPr>
                <w:rFonts w:eastAsia="SimSun"/>
              </w:rPr>
              <w:t>за 2 приема</w:t>
            </w:r>
          </w:p>
        </w:tc>
      </w:tr>
    </w:tbl>
    <w:p w14:paraId="2B313F10" w14:textId="77777777" w:rsidR="002F2FF7" w:rsidRDefault="002F2FF7" w:rsidP="002F2FF7">
      <w:pPr>
        <w:rPr>
          <w:rFonts w:eastAsia="SimSun"/>
        </w:rPr>
      </w:pPr>
      <w:bookmarkStart w:id="225" w:name="_Toc44401174"/>
    </w:p>
    <w:p w14:paraId="1B4D25F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64C81E17" w14:textId="77777777" w:rsidTr="00E00201">
        <w:trPr>
          <w:cantSplit/>
          <w:trHeight w:val="20"/>
          <w:tblHeader/>
        </w:trPr>
        <w:tc>
          <w:tcPr>
            <w:tcW w:w="959" w:type="dxa"/>
            <w:vAlign w:val="center"/>
          </w:tcPr>
          <w:p w14:paraId="79B5ACA5" w14:textId="77777777" w:rsidR="002F2FF7" w:rsidRPr="00AC3044" w:rsidRDefault="002F2FF7" w:rsidP="00E00201">
            <w:pPr>
              <w:rPr>
                <w:rFonts w:eastAsia="SimSun"/>
              </w:rPr>
            </w:pPr>
          </w:p>
        </w:tc>
        <w:tc>
          <w:tcPr>
            <w:tcW w:w="1701" w:type="dxa"/>
            <w:vAlign w:val="center"/>
          </w:tcPr>
          <w:p w14:paraId="49AD402F"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168429DD"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6746AE24"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1D93976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223718E"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B77357B" w14:textId="77777777" w:rsidTr="00E00201">
        <w:trPr>
          <w:cantSplit/>
          <w:trHeight w:val="20"/>
        </w:trPr>
        <w:tc>
          <w:tcPr>
            <w:tcW w:w="959" w:type="dxa"/>
            <w:vMerge w:val="restart"/>
            <w:textDirection w:val="btLr"/>
            <w:vAlign w:val="center"/>
          </w:tcPr>
          <w:p w14:paraId="6C37397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1DA44D4B"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4335FF9A"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99B8A1F" w14:textId="77777777" w:rsidR="002F2FF7" w:rsidRPr="00AC3044" w:rsidRDefault="002F2FF7" w:rsidP="00E00201">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2F0E6C34" w14:textId="77777777" w:rsidR="002F2FF7" w:rsidRPr="00AC3044" w:rsidRDefault="002F2FF7" w:rsidP="00E00201">
            <w:pPr>
              <w:rPr>
                <w:rFonts w:eastAsia="SimSun"/>
              </w:rPr>
            </w:pPr>
            <w:r w:rsidRPr="00AC3044">
              <w:rPr>
                <w:rFonts w:eastAsia="SimSun"/>
              </w:rPr>
              <w:t>С -4 дня по -2 день</w:t>
            </w:r>
          </w:p>
        </w:tc>
        <w:tc>
          <w:tcPr>
            <w:tcW w:w="2268" w:type="dxa"/>
            <w:vAlign w:val="center"/>
          </w:tcPr>
          <w:p w14:paraId="5759CF6C"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D5E86CE" w14:textId="77777777" w:rsidTr="00E00201">
        <w:trPr>
          <w:cantSplit/>
          <w:trHeight w:val="678"/>
        </w:trPr>
        <w:tc>
          <w:tcPr>
            <w:tcW w:w="959" w:type="dxa"/>
            <w:vMerge/>
            <w:vAlign w:val="center"/>
          </w:tcPr>
          <w:p w14:paraId="174B81F5" w14:textId="77777777" w:rsidR="002F2FF7" w:rsidRPr="00AC3044" w:rsidRDefault="002F2FF7" w:rsidP="00E00201">
            <w:pPr>
              <w:rPr>
                <w:rFonts w:eastAsia="SimSun"/>
              </w:rPr>
            </w:pPr>
          </w:p>
        </w:tc>
        <w:tc>
          <w:tcPr>
            <w:tcW w:w="1701" w:type="dxa"/>
            <w:vAlign w:val="center"/>
          </w:tcPr>
          <w:p w14:paraId="46C5586A" w14:textId="77777777" w:rsidR="002F2FF7" w:rsidRPr="00AC3044" w:rsidRDefault="002F2FF7" w:rsidP="00E00201">
            <w:pPr>
              <w:rPr>
                <w:rFonts w:eastAsia="SimSun"/>
              </w:rPr>
            </w:pPr>
            <w:r w:rsidRPr="00AC3044">
              <w:rPr>
                <w:rFonts w:eastAsia="SimSun"/>
              </w:rPr>
              <w:t>Бендамустин</w:t>
            </w:r>
          </w:p>
        </w:tc>
        <w:tc>
          <w:tcPr>
            <w:tcW w:w="1559" w:type="dxa"/>
            <w:vAlign w:val="center"/>
          </w:tcPr>
          <w:p w14:paraId="1BDDAE21" w14:textId="77777777" w:rsidR="002F2FF7" w:rsidRPr="00AC3044" w:rsidRDefault="002F2FF7" w:rsidP="00E00201">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226DF6BD" w14:textId="77777777" w:rsidR="002F2FF7" w:rsidRPr="00AC3044" w:rsidRDefault="002F2FF7" w:rsidP="00E00201">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6F9F86D3" w14:textId="77777777" w:rsidR="002F2FF7" w:rsidRPr="00AC3044" w:rsidRDefault="002F2FF7" w:rsidP="00E00201">
            <w:pPr>
              <w:rPr>
                <w:rFonts w:eastAsia="SimSun"/>
              </w:rPr>
            </w:pPr>
            <w:r w:rsidRPr="00AC3044">
              <w:rPr>
                <w:rFonts w:eastAsia="SimSun"/>
              </w:rPr>
              <w:t xml:space="preserve">  С -4 дня по -2 день</w:t>
            </w:r>
          </w:p>
        </w:tc>
        <w:tc>
          <w:tcPr>
            <w:tcW w:w="2268" w:type="dxa"/>
            <w:vAlign w:val="center"/>
          </w:tcPr>
          <w:p w14:paraId="56044882"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2ABE7ECE" w14:textId="77777777" w:rsidTr="00E00201">
        <w:trPr>
          <w:cantSplit/>
          <w:trHeight w:val="958"/>
        </w:trPr>
        <w:tc>
          <w:tcPr>
            <w:tcW w:w="959" w:type="dxa"/>
            <w:vMerge w:val="restart"/>
            <w:textDirection w:val="btLr"/>
            <w:vAlign w:val="center"/>
          </w:tcPr>
          <w:p w14:paraId="2E667609"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2BCB1202"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287EAF4B"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1F179E8C" w14:textId="77777777" w:rsidR="002F2FF7" w:rsidRPr="00AC3044" w:rsidRDefault="002F2FF7" w:rsidP="00E00201">
            <w:pPr>
              <w:rPr>
                <w:rFonts w:eastAsia="SimSun"/>
              </w:rPr>
            </w:pPr>
            <w:r w:rsidRPr="00AC3044">
              <w:rPr>
                <w:rFonts w:eastAsia="SimSun"/>
              </w:rPr>
              <w:t>–</w:t>
            </w:r>
          </w:p>
        </w:tc>
        <w:tc>
          <w:tcPr>
            <w:tcW w:w="1418" w:type="dxa"/>
            <w:vAlign w:val="center"/>
          </w:tcPr>
          <w:p w14:paraId="682A3394"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3609A2FC"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35F764EA" w14:textId="77777777" w:rsidTr="00E00201">
        <w:trPr>
          <w:cantSplit/>
          <w:trHeight w:val="579"/>
        </w:trPr>
        <w:tc>
          <w:tcPr>
            <w:tcW w:w="959" w:type="dxa"/>
            <w:vMerge/>
            <w:textDirection w:val="btLr"/>
            <w:vAlign w:val="center"/>
          </w:tcPr>
          <w:p w14:paraId="691375D5" w14:textId="77777777" w:rsidR="002F2FF7" w:rsidRPr="00AC3044" w:rsidRDefault="002F2FF7" w:rsidP="00E00201">
            <w:pPr>
              <w:rPr>
                <w:rFonts w:eastAsia="SimSun"/>
              </w:rPr>
            </w:pPr>
          </w:p>
        </w:tc>
        <w:tc>
          <w:tcPr>
            <w:tcW w:w="1701" w:type="dxa"/>
            <w:vAlign w:val="center"/>
          </w:tcPr>
          <w:p w14:paraId="2A9C53C8"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4A46EC9B"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1DEFE50E"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17330F66" w14:textId="77777777" w:rsidR="002F2FF7" w:rsidRPr="00AC3044" w:rsidRDefault="002F2FF7" w:rsidP="00E00201">
            <w:pPr>
              <w:rPr>
                <w:rFonts w:eastAsia="SimSun"/>
              </w:rPr>
            </w:pPr>
            <w:r w:rsidRPr="00AC3044">
              <w:rPr>
                <w:rFonts w:eastAsia="SimSun"/>
              </w:rPr>
              <w:t xml:space="preserve">В дни +3, +4 </w:t>
            </w:r>
          </w:p>
        </w:tc>
        <w:tc>
          <w:tcPr>
            <w:tcW w:w="2268" w:type="dxa"/>
            <w:vAlign w:val="center"/>
          </w:tcPr>
          <w:p w14:paraId="1CE27035"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87260B8" w14:textId="77777777" w:rsidTr="00E00201">
        <w:trPr>
          <w:cantSplit/>
          <w:trHeight w:val="418"/>
        </w:trPr>
        <w:tc>
          <w:tcPr>
            <w:tcW w:w="959" w:type="dxa"/>
            <w:vMerge/>
            <w:textDirection w:val="btLr"/>
            <w:vAlign w:val="center"/>
          </w:tcPr>
          <w:p w14:paraId="6EE73FAB" w14:textId="77777777" w:rsidR="002F2FF7" w:rsidRPr="00AC3044" w:rsidRDefault="002F2FF7" w:rsidP="00E00201">
            <w:pPr>
              <w:rPr>
                <w:rFonts w:eastAsia="SimSun"/>
              </w:rPr>
            </w:pPr>
          </w:p>
        </w:tc>
        <w:tc>
          <w:tcPr>
            <w:tcW w:w="1701" w:type="dxa"/>
            <w:vAlign w:val="center"/>
          </w:tcPr>
          <w:p w14:paraId="38827B15"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0B8A721"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46F04FF0" w14:textId="77777777" w:rsidR="002F2FF7" w:rsidRPr="00AC3044" w:rsidRDefault="002F2FF7" w:rsidP="00E00201">
            <w:pPr>
              <w:rPr>
                <w:rFonts w:eastAsia="SimSun"/>
              </w:rPr>
            </w:pPr>
            <w:r w:rsidRPr="00AC3044">
              <w:rPr>
                <w:rFonts w:eastAsia="SimSun"/>
              </w:rPr>
              <w:t>–</w:t>
            </w:r>
          </w:p>
        </w:tc>
        <w:tc>
          <w:tcPr>
            <w:tcW w:w="1418" w:type="dxa"/>
            <w:vAlign w:val="center"/>
          </w:tcPr>
          <w:p w14:paraId="0C3797D0"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4BC7BB89"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w:t>
            </w:r>
          </w:p>
        </w:tc>
      </w:tr>
    </w:tbl>
    <w:p w14:paraId="66F54689" w14:textId="77777777" w:rsidR="002F2FF7" w:rsidRDefault="002F2FF7" w:rsidP="002F2FF7">
      <w:pPr>
        <w:rPr>
          <w:rFonts w:eastAsia="SimSun"/>
        </w:rPr>
      </w:pPr>
      <w:bookmarkStart w:id="226" w:name="_Toc44401175"/>
    </w:p>
    <w:p w14:paraId="6A9FF1D9"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33190B10" w14:textId="77777777" w:rsidTr="00E00201">
        <w:trPr>
          <w:cantSplit/>
          <w:trHeight w:val="20"/>
          <w:tblHeader/>
        </w:trPr>
        <w:tc>
          <w:tcPr>
            <w:tcW w:w="959" w:type="dxa"/>
            <w:vAlign w:val="center"/>
          </w:tcPr>
          <w:p w14:paraId="150E0A3F" w14:textId="77777777" w:rsidR="002F2FF7" w:rsidRPr="009B5A5D" w:rsidRDefault="002F2FF7" w:rsidP="00E00201">
            <w:pPr>
              <w:rPr>
                <w:rFonts w:eastAsia="SimSun"/>
                <w:lang w:val="en-US"/>
              </w:rPr>
            </w:pPr>
          </w:p>
        </w:tc>
        <w:tc>
          <w:tcPr>
            <w:tcW w:w="1701" w:type="dxa"/>
            <w:vAlign w:val="center"/>
          </w:tcPr>
          <w:p w14:paraId="56ABC264"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164D5650"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2FF508B1"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665B28AB"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234151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EAEF4CC" w14:textId="77777777" w:rsidTr="00E00201">
        <w:trPr>
          <w:cantSplit/>
          <w:trHeight w:val="20"/>
        </w:trPr>
        <w:tc>
          <w:tcPr>
            <w:tcW w:w="959" w:type="dxa"/>
            <w:vMerge w:val="restart"/>
            <w:textDirection w:val="btLr"/>
            <w:vAlign w:val="center"/>
          </w:tcPr>
          <w:p w14:paraId="62CA2F24"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017F591D"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0D8A69A2"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20312E5" w14:textId="77777777" w:rsidR="002F2FF7" w:rsidRPr="00AC3044" w:rsidRDefault="002F2FF7" w:rsidP="00E00201">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1AF88C29" w14:textId="77777777" w:rsidR="002F2FF7" w:rsidRPr="00AC3044" w:rsidRDefault="002F2FF7" w:rsidP="00E00201">
            <w:pPr>
              <w:rPr>
                <w:rFonts w:eastAsia="SimSun"/>
              </w:rPr>
            </w:pPr>
            <w:r w:rsidRPr="00AC3044">
              <w:rPr>
                <w:rFonts w:eastAsia="SimSun"/>
              </w:rPr>
              <w:t>С -4 дня по -2 день</w:t>
            </w:r>
          </w:p>
        </w:tc>
        <w:tc>
          <w:tcPr>
            <w:tcW w:w="2268" w:type="dxa"/>
            <w:vAlign w:val="center"/>
          </w:tcPr>
          <w:p w14:paraId="4C25BC2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DEA0BBD" w14:textId="77777777" w:rsidTr="00E00201">
        <w:trPr>
          <w:cantSplit/>
          <w:trHeight w:val="394"/>
        </w:trPr>
        <w:tc>
          <w:tcPr>
            <w:tcW w:w="959" w:type="dxa"/>
            <w:vMerge/>
            <w:vAlign w:val="center"/>
          </w:tcPr>
          <w:p w14:paraId="78F21E1B" w14:textId="77777777" w:rsidR="002F2FF7" w:rsidRPr="00AC3044" w:rsidRDefault="002F2FF7" w:rsidP="00E00201">
            <w:pPr>
              <w:rPr>
                <w:rFonts w:eastAsia="SimSun"/>
              </w:rPr>
            </w:pPr>
          </w:p>
        </w:tc>
        <w:tc>
          <w:tcPr>
            <w:tcW w:w="1701" w:type="dxa"/>
            <w:vAlign w:val="center"/>
          </w:tcPr>
          <w:p w14:paraId="7B79F681" w14:textId="77777777" w:rsidR="002F2FF7" w:rsidRPr="00AC3044" w:rsidRDefault="002F2FF7" w:rsidP="00E00201">
            <w:pPr>
              <w:rPr>
                <w:rFonts w:eastAsia="SimSun"/>
              </w:rPr>
            </w:pPr>
            <w:r w:rsidRPr="00AC3044">
              <w:rPr>
                <w:rFonts w:eastAsia="SimSun"/>
              </w:rPr>
              <w:t>Бендамустин</w:t>
            </w:r>
          </w:p>
        </w:tc>
        <w:tc>
          <w:tcPr>
            <w:tcW w:w="1559" w:type="dxa"/>
            <w:vAlign w:val="center"/>
          </w:tcPr>
          <w:p w14:paraId="10F2A715" w14:textId="77777777" w:rsidR="002F2FF7" w:rsidRPr="00AC3044" w:rsidRDefault="002F2FF7" w:rsidP="00E00201">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800799D" w14:textId="77777777" w:rsidR="002F2FF7" w:rsidRPr="00AC3044" w:rsidRDefault="002F2FF7" w:rsidP="00E00201">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55466396" w14:textId="77777777" w:rsidR="002F2FF7" w:rsidRPr="00AC3044" w:rsidRDefault="002F2FF7" w:rsidP="00E00201">
            <w:pPr>
              <w:rPr>
                <w:rFonts w:eastAsia="SimSun"/>
              </w:rPr>
            </w:pPr>
            <w:r w:rsidRPr="00AC3044">
              <w:rPr>
                <w:rFonts w:eastAsia="SimSun"/>
              </w:rPr>
              <w:t xml:space="preserve">  С -4 дня по -2 день</w:t>
            </w:r>
          </w:p>
        </w:tc>
        <w:tc>
          <w:tcPr>
            <w:tcW w:w="2268" w:type="dxa"/>
            <w:vAlign w:val="center"/>
          </w:tcPr>
          <w:p w14:paraId="08674C62"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6C77BB40" w14:textId="77777777" w:rsidTr="00E00201">
        <w:trPr>
          <w:cantSplit/>
          <w:trHeight w:val="958"/>
        </w:trPr>
        <w:tc>
          <w:tcPr>
            <w:tcW w:w="959" w:type="dxa"/>
            <w:textDirection w:val="btLr"/>
            <w:vAlign w:val="center"/>
          </w:tcPr>
          <w:p w14:paraId="16D13E16"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74477F2C"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5E6A920"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2CF3316E"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08BC05BB" w14:textId="77777777" w:rsidR="002F2FF7" w:rsidRPr="00AC3044" w:rsidRDefault="002F2FF7" w:rsidP="00E00201">
            <w:pPr>
              <w:rPr>
                <w:rFonts w:eastAsia="SimSun"/>
              </w:rPr>
            </w:pPr>
            <w:r w:rsidRPr="00AC3044">
              <w:rPr>
                <w:rFonts w:eastAsia="SimSun"/>
              </w:rPr>
              <w:t xml:space="preserve">В дни +3, +4 </w:t>
            </w:r>
          </w:p>
        </w:tc>
        <w:tc>
          <w:tcPr>
            <w:tcW w:w="2268" w:type="dxa"/>
            <w:vAlign w:val="center"/>
          </w:tcPr>
          <w:p w14:paraId="30349653" w14:textId="77777777" w:rsidR="002F2FF7" w:rsidRPr="00AC3044" w:rsidRDefault="002F2FF7" w:rsidP="00E00201">
            <w:pPr>
              <w:rPr>
                <w:rFonts w:eastAsia="SimSun"/>
              </w:rPr>
            </w:pPr>
            <w:r w:rsidRPr="00AC3044">
              <w:rPr>
                <w:rFonts w:eastAsia="SimSun"/>
              </w:rPr>
              <w:t>В/в, в течение 2 часов</w:t>
            </w:r>
          </w:p>
        </w:tc>
      </w:tr>
    </w:tbl>
    <w:p w14:paraId="485782EE" w14:textId="77777777" w:rsidR="002F2FF7" w:rsidRDefault="002F2FF7" w:rsidP="002F2FF7">
      <w:pPr>
        <w:rPr>
          <w:rFonts w:eastAsia="SimSun"/>
        </w:rPr>
      </w:pPr>
      <w:bookmarkStart w:id="227" w:name="_Toc44401176"/>
    </w:p>
    <w:p w14:paraId="6046C7E4" w14:textId="77777777" w:rsidR="002F2FF7" w:rsidRPr="00C07B2E" w:rsidRDefault="002F2FF7" w:rsidP="002F2FF7">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2F2FF7" w:rsidRPr="00AC3044" w14:paraId="17CE02E2" w14:textId="77777777" w:rsidTr="00E00201">
        <w:trPr>
          <w:cantSplit/>
          <w:trHeight w:val="20"/>
          <w:tblHeader/>
        </w:trPr>
        <w:tc>
          <w:tcPr>
            <w:tcW w:w="993" w:type="dxa"/>
          </w:tcPr>
          <w:p w14:paraId="166F5118" w14:textId="77777777" w:rsidR="002F2FF7" w:rsidRPr="00470D3D" w:rsidRDefault="002F2FF7" w:rsidP="00E00201">
            <w:pPr>
              <w:rPr>
                <w:rFonts w:eastAsia="SimSun"/>
              </w:rPr>
            </w:pPr>
          </w:p>
        </w:tc>
        <w:tc>
          <w:tcPr>
            <w:tcW w:w="1701" w:type="dxa"/>
            <w:vAlign w:val="center"/>
          </w:tcPr>
          <w:p w14:paraId="4786C256"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17DA3510"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293255CB"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0B122251"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1BB4189" w14:textId="77777777" w:rsidR="002F2FF7" w:rsidRPr="00AC3044" w:rsidRDefault="002F2FF7" w:rsidP="00E00201">
            <w:pPr>
              <w:rPr>
                <w:rFonts w:eastAsia="SimSun"/>
              </w:rPr>
            </w:pPr>
            <w:r w:rsidRPr="00AC3044">
              <w:rPr>
                <w:rFonts w:eastAsia="SimSun"/>
              </w:rPr>
              <w:t>Порядок введения</w:t>
            </w:r>
          </w:p>
        </w:tc>
      </w:tr>
      <w:tr w:rsidR="002F2FF7" w:rsidRPr="00C07B2E" w14:paraId="5FE5B4F8" w14:textId="77777777" w:rsidTr="00E00201">
        <w:trPr>
          <w:cantSplit/>
          <w:trHeight w:val="20"/>
        </w:trPr>
        <w:tc>
          <w:tcPr>
            <w:tcW w:w="993" w:type="dxa"/>
            <w:vMerge w:val="restart"/>
            <w:textDirection w:val="btLr"/>
            <w:vAlign w:val="center"/>
          </w:tcPr>
          <w:p w14:paraId="555150F9"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2B9C3521"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22AEF035" w14:textId="77777777" w:rsidR="002F2FF7" w:rsidRPr="00AC3044" w:rsidRDefault="002F2FF7" w:rsidP="00E00201">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2C41E417" w14:textId="77777777" w:rsidR="002F2FF7" w:rsidRPr="00AC3044" w:rsidRDefault="002F2FF7" w:rsidP="00E00201">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76D82117" w14:textId="77777777" w:rsidR="002F2FF7" w:rsidRPr="00AC3044" w:rsidRDefault="002F2FF7" w:rsidP="00E00201">
            <w:pPr>
              <w:rPr>
                <w:rFonts w:eastAsia="SimSun"/>
              </w:rPr>
            </w:pPr>
            <w:r w:rsidRPr="00AC3044">
              <w:rPr>
                <w:rFonts w:eastAsia="SimSun"/>
              </w:rPr>
              <w:t xml:space="preserve">С –5 по –2 день </w:t>
            </w:r>
          </w:p>
        </w:tc>
        <w:tc>
          <w:tcPr>
            <w:tcW w:w="2268" w:type="dxa"/>
            <w:vAlign w:val="center"/>
          </w:tcPr>
          <w:p w14:paraId="5C7A6E48" w14:textId="77777777" w:rsidR="002F2FF7" w:rsidRPr="00AC3044" w:rsidRDefault="002F2FF7" w:rsidP="00E00201">
            <w:pPr>
              <w:rPr>
                <w:rFonts w:eastAsia="SimSun"/>
              </w:rPr>
            </w:pPr>
            <w:r w:rsidRPr="00AC3044">
              <w:rPr>
                <w:rFonts w:eastAsia="SimSun"/>
              </w:rPr>
              <w:t>В/в, в течение 30 -60 мин</w:t>
            </w:r>
          </w:p>
        </w:tc>
      </w:tr>
      <w:tr w:rsidR="002F2FF7" w:rsidRPr="00C07B2E" w14:paraId="76D6ACB7" w14:textId="77777777" w:rsidTr="00E00201">
        <w:trPr>
          <w:cantSplit/>
          <w:trHeight w:val="704"/>
        </w:trPr>
        <w:tc>
          <w:tcPr>
            <w:tcW w:w="993" w:type="dxa"/>
            <w:vMerge/>
            <w:textDirection w:val="btLr"/>
            <w:vAlign w:val="center"/>
          </w:tcPr>
          <w:p w14:paraId="0A5C6EC1" w14:textId="77777777" w:rsidR="002F2FF7" w:rsidRPr="00AC3044" w:rsidRDefault="002F2FF7" w:rsidP="00E00201">
            <w:pPr>
              <w:rPr>
                <w:rFonts w:eastAsia="SimSun"/>
              </w:rPr>
            </w:pPr>
          </w:p>
        </w:tc>
        <w:tc>
          <w:tcPr>
            <w:tcW w:w="1701" w:type="dxa"/>
            <w:vAlign w:val="center"/>
          </w:tcPr>
          <w:p w14:paraId="1711A1BB"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A763E94" w14:textId="77777777" w:rsidR="002F2FF7" w:rsidRPr="00AC3044" w:rsidRDefault="002F2FF7" w:rsidP="00E00201">
            <w:pPr>
              <w:rPr>
                <w:rFonts w:eastAsia="SimSun"/>
              </w:rPr>
            </w:pPr>
            <w:r w:rsidRPr="00AC3044">
              <w:rPr>
                <w:rFonts w:eastAsia="SimSun"/>
              </w:rPr>
              <w:t>25 мг/кг</w:t>
            </w:r>
          </w:p>
        </w:tc>
        <w:tc>
          <w:tcPr>
            <w:tcW w:w="1701" w:type="dxa"/>
            <w:vAlign w:val="center"/>
          </w:tcPr>
          <w:p w14:paraId="454B7DB8"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7C22E065" w14:textId="77777777" w:rsidR="002F2FF7" w:rsidRPr="00AC3044" w:rsidRDefault="002F2FF7" w:rsidP="00E00201">
            <w:pPr>
              <w:rPr>
                <w:rFonts w:eastAsia="SimSun"/>
              </w:rPr>
            </w:pPr>
            <w:r w:rsidRPr="00AC3044">
              <w:rPr>
                <w:rFonts w:eastAsia="SimSun"/>
              </w:rPr>
              <w:t>С –5 по –2 день</w:t>
            </w:r>
          </w:p>
        </w:tc>
        <w:tc>
          <w:tcPr>
            <w:tcW w:w="2268" w:type="dxa"/>
            <w:vAlign w:val="center"/>
          </w:tcPr>
          <w:p w14:paraId="610779C0" w14:textId="77777777" w:rsidR="002F2FF7" w:rsidRPr="00AC3044" w:rsidRDefault="002F2FF7" w:rsidP="00E00201">
            <w:pPr>
              <w:rPr>
                <w:rFonts w:eastAsia="SimSun"/>
              </w:rPr>
            </w:pPr>
            <w:r w:rsidRPr="00AC3044">
              <w:rPr>
                <w:rFonts w:eastAsia="SimSun"/>
              </w:rPr>
              <w:t>В/в, в течение 2 часов</w:t>
            </w:r>
          </w:p>
        </w:tc>
      </w:tr>
      <w:tr w:rsidR="002F2FF7" w:rsidRPr="00C07B2E" w14:paraId="23E2E1ED" w14:textId="77777777" w:rsidTr="00E00201">
        <w:trPr>
          <w:cantSplit/>
          <w:trHeight w:val="20"/>
        </w:trPr>
        <w:tc>
          <w:tcPr>
            <w:tcW w:w="993" w:type="dxa"/>
            <w:vMerge w:val="restart"/>
            <w:textDirection w:val="btLr"/>
            <w:vAlign w:val="center"/>
          </w:tcPr>
          <w:p w14:paraId="24ACCCE3"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43CE33B" w14:textId="77777777" w:rsidR="002F2FF7" w:rsidRPr="00AC3044" w:rsidRDefault="002F2FF7" w:rsidP="00E00201">
            <w:pPr>
              <w:rPr>
                <w:rFonts w:eastAsia="SimSun"/>
              </w:rPr>
            </w:pPr>
            <w:r w:rsidRPr="00AC3044">
              <w:rPr>
                <w:rFonts w:eastAsia="SimSun"/>
              </w:rPr>
              <w:t>АТГ (лошадиный)</w:t>
            </w:r>
          </w:p>
        </w:tc>
        <w:tc>
          <w:tcPr>
            <w:tcW w:w="1559" w:type="dxa"/>
            <w:vAlign w:val="center"/>
          </w:tcPr>
          <w:p w14:paraId="7EE5FBD6" w14:textId="77777777" w:rsidR="002F2FF7" w:rsidRPr="00AC3044" w:rsidRDefault="002F2FF7" w:rsidP="00E00201">
            <w:pPr>
              <w:rPr>
                <w:rFonts w:eastAsia="SimSun"/>
              </w:rPr>
            </w:pPr>
            <w:r w:rsidRPr="00AC3044">
              <w:rPr>
                <w:rFonts w:eastAsia="SimSun"/>
              </w:rPr>
              <w:t>25 мг/кг</w:t>
            </w:r>
          </w:p>
        </w:tc>
        <w:tc>
          <w:tcPr>
            <w:tcW w:w="1701" w:type="dxa"/>
            <w:vAlign w:val="center"/>
          </w:tcPr>
          <w:p w14:paraId="57FB43CA"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5D6490BF" w14:textId="77777777" w:rsidR="002F2FF7" w:rsidRPr="00AC3044" w:rsidRDefault="002F2FF7" w:rsidP="00E00201">
            <w:pPr>
              <w:rPr>
                <w:rFonts w:eastAsia="SimSun"/>
              </w:rPr>
            </w:pPr>
            <w:r w:rsidRPr="00AC3044">
              <w:rPr>
                <w:rFonts w:eastAsia="SimSun"/>
              </w:rPr>
              <w:t>С –4 по –1 день</w:t>
            </w:r>
          </w:p>
        </w:tc>
        <w:tc>
          <w:tcPr>
            <w:tcW w:w="2268" w:type="dxa"/>
            <w:vAlign w:val="center"/>
          </w:tcPr>
          <w:p w14:paraId="7611CC98" w14:textId="77777777" w:rsidR="002F2FF7" w:rsidRPr="00AC3044" w:rsidRDefault="002F2FF7" w:rsidP="00E00201">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2F2FF7" w:rsidRPr="00C07B2E" w14:paraId="6F9946D3" w14:textId="77777777" w:rsidTr="00E00201">
        <w:trPr>
          <w:cantSplit/>
          <w:trHeight w:val="1141"/>
        </w:trPr>
        <w:tc>
          <w:tcPr>
            <w:tcW w:w="993" w:type="dxa"/>
            <w:vMerge/>
            <w:textDirection w:val="btLr"/>
          </w:tcPr>
          <w:p w14:paraId="5201FA91" w14:textId="77777777" w:rsidR="002F2FF7" w:rsidRPr="00AC3044" w:rsidRDefault="002F2FF7" w:rsidP="00E00201">
            <w:pPr>
              <w:rPr>
                <w:rFonts w:eastAsia="SimSun"/>
              </w:rPr>
            </w:pPr>
          </w:p>
        </w:tc>
        <w:tc>
          <w:tcPr>
            <w:tcW w:w="1701" w:type="dxa"/>
            <w:vAlign w:val="center"/>
          </w:tcPr>
          <w:p w14:paraId="30F672BB"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799C328B" w14:textId="77777777" w:rsidR="002F2FF7" w:rsidRPr="00AC3044" w:rsidRDefault="002F2FF7" w:rsidP="00E00201">
            <w:pPr>
              <w:rPr>
                <w:rFonts w:eastAsia="SimSun"/>
              </w:rPr>
            </w:pPr>
            <w:r w:rsidRPr="00AC3044">
              <w:rPr>
                <w:rFonts w:eastAsia="SimSun"/>
              </w:rPr>
              <w:t>3 мг/кг</w:t>
            </w:r>
          </w:p>
        </w:tc>
        <w:tc>
          <w:tcPr>
            <w:tcW w:w="1701" w:type="dxa"/>
            <w:vAlign w:val="center"/>
          </w:tcPr>
          <w:p w14:paraId="784BEAB0" w14:textId="77777777" w:rsidR="002F2FF7" w:rsidRPr="00AC3044" w:rsidRDefault="002F2FF7" w:rsidP="00E00201">
            <w:pPr>
              <w:rPr>
                <w:rFonts w:eastAsia="SimSun"/>
              </w:rPr>
            </w:pPr>
            <w:r w:rsidRPr="00AC3044">
              <w:rPr>
                <w:rFonts w:eastAsia="SimSun"/>
              </w:rPr>
              <w:t>–</w:t>
            </w:r>
          </w:p>
        </w:tc>
        <w:tc>
          <w:tcPr>
            <w:tcW w:w="1418" w:type="dxa"/>
            <w:vAlign w:val="center"/>
          </w:tcPr>
          <w:p w14:paraId="13776D3B" w14:textId="77777777" w:rsidR="002F2FF7" w:rsidRPr="00AC3044" w:rsidRDefault="002F2FF7" w:rsidP="00E00201">
            <w:pPr>
              <w:rPr>
                <w:rFonts w:eastAsia="SimSun"/>
              </w:rPr>
            </w:pPr>
            <w:r w:rsidRPr="00AC3044">
              <w:rPr>
                <w:rFonts w:eastAsia="SimSun"/>
              </w:rPr>
              <w:t>С –1 дня по +230 день затем постепенное снижение к +270 дню</w:t>
            </w:r>
          </w:p>
        </w:tc>
        <w:tc>
          <w:tcPr>
            <w:tcW w:w="2268" w:type="dxa"/>
            <w:vAlign w:val="center"/>
          </w:tcPr>
          <w:p w14:paraId="67A63DAF"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C07B2E" w14:paraId="040FFF53" w14:textId="77777777" w:rsidTr="00E00201">
        <w:trPr>
          <w:cantSplit/>
          <w:trHeight w:val="20"/>
        </w:trPr>
        <w:tc>
          <w:tcPr>
            <w:tcW w:w="993" w:type="dxa"/>
            <w:vMerge/>
          </w:tcPr>
          <w:p w14:paraId="663F0E34" w14:textId="77777777" w:rsidR="002F2FF7" w:rsidRPr="00AC3044" w:rsidRDefault="002F2FF7" w:rsidP="00E00201">
            <w:pPr>
              <w:rPr>
                <w:rFonts w:eastAsia="SimSun"/>
              </w:rPr>
            </w:pPr>
          </w:p>
        </w:tc>
        <w:tc>
          <w:tcPr>
            <w:tcW w:w="1701" w:type="dxa"/>
            <w:vAlign w:val="center"/>
          </w:tcPr>
          <w:p w14:paraId="1C10BCFB"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492EA5BA" w14:textId="77777777" w:rsidR="002F2FF7" w:rsidRPr="00AC3044" w:rsidRDefault="002F2FF7" w:rsidP="00E00201">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1D98A16C" w14:textId="77777777" w:rsidR="002F2FF7" w:rsidRPr="00AC3044" w:rsidRDefault="002F2FF7" w:rsidP="00E00201">
            <w:pPr>
              <w:rPr>
                <w:rFonts w:eastAsia="SimSun"/>
              </w:rPr>
            </w:pPr>
            <w:r w:rsidRPr="00AC3044">
              <w:rPr>
                <w:rFonts w:eastAsia="SimSun"/>
              </w:rPr>
              <w:t>–</w:t>
            </w:r>
          </w:p>
        </w:tc>
        <w:tc>
          <w:tcPr>
            <w:tcW w:w="1418" w:type="dxa"/>
            <w:vAlign w:val="center"/>
          </w:tcPr>
          <w:p w14:paraId="03755F57" w14:textId="77777777" w:rsidR="002F2FF7" w:rsidRPr="00AC3044" w:rsidRDefault="002F2FF7" w:rsidP="00E00201">
            <w:pPr>
              <w:rPr>
                <w:rFonts w:eastAsia="SimSun"/>
              </w:rPr>
            </w:pPr>
            <w:r w:rsidRPr="00AC3044">
              <w:rPr>
                <w:rFonts w:eastAsia="SimSun"/>
              </w:rPr>
              <w:t>+1 день</w:t>
            </w:r>
          </w:p>
        </w:tc>
        <w:tc>
          <w:tcPr>
            <w:tcW w:w="2268" w:type="dxa"/>
            <w:vAlign w:val="center"/>
          </w:tcPr>
          <w:p w14:paraId="48D73B6F"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C07B2E" w14:paraId="57D7211B" w14:textId="77777777" w:rsidTr="00E00201">
        <w:trPr>
          <w:cantSplit/>
          <w:trHeight w:val="464"/>
        </w:trPr>
        <w:tc>
          <w:tcPr>
            <w:tcW w:w="993" w:type="dxa"/>
            <w:vMerge/>
          </w:tcPr>
          <w:p w14:paraId="74C2B923" w14:textId="77777777" w:rsidR="002F2FF7" w:rsidRPr="00AC3044" w:rsidRDefault="002F2FF7" w:rsidP="00E00201">
            <w:pPr>
              <w:rPr>
                <w:rFonts w:eastAsia="SimSun"/>
              </w:rPr>
            </w:pPr>
          </w:p>
        </w:tc>
        <w:tc>
          <w:tcPr>
            <w:tcW w:w="1701" w:type="dxa"/>
            <w:vAlign w:val="center"/>
          </w:tcPr>
          <w:p w14:paraId="6D457770"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1D03EA1E" w14:textId="77777777" w:rsidR="002F2FF7" w:rsidRPr="00AC3044" w:rsidRDefault="002F2FF7" w:rsidP="00E00201">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3A394010" w14:textId="77777777" w:rsidR="002F2FF7" w:rsidRPr="00AC3044" w:rsidRDefault="002F2FF7" w:rsidP="00E00201">
            <w:pPr>
              <w:rPr>
                <w:rFonts w:eastAsia="SimSun"/>
              </w:rPr>
            </w:pPr>
            <w:r w:rsidRPr="00AC3044">
              <w:rPr>
                <w:rFonts w:eastAsia="SimSun"/>
              </w:rPr>
              <w:t>–</w:t>
            </w:r>
          </w:p>
        </w:tc>
        <w:tc>
          <w:tcPr>
            <w:tcW w:w="1418" w:type="dxa"/>
            <w:vAlign w:val="center"/>
          </w:tcPr>
          <w:p w14:paraId="415B845F"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6EF21331" w14:textId="77777777" w:rsidR="002F2FF7" w:rsidRPr="00AC3044" w:rsidRDefault="002F2FF7" w:rsidP="00E00201">
            <w:pPr>
              <w:rPr>
                <w:rFonts w:eastAsia="SimSun"/>
              </w:rPr>
            </w:pPr>
            <w:r w:rsidRPr="00AC3044">
              <w:rPr>
                <w:rFonts w:eastAsia="SimSun"/>
              </w:rPr>
              <w:t xml:space="preserve">В/в, в 20 мл физ. р-ра </w:t>
            </w:r>
          </w:p>
        </w:tc>
      </w:tr>
    </w:tbl>
    <w:p w14:paraId="731DEEA2" w14:textId="77777777" w:rsidR="002F2FF7" w:rsidRDefault="002F2FF7" w:rsidP="002F2FF7">
      <w:pPr>
        <w:rPr>
          <w:rFonts w:eastAsia="SimSun"/>
        </w:rPr>
      </w:pPr>
      <w:bookmarkStart w:id="228" w:name="_Toc44401177"/>
    </w:p>
    <w:p w14:paraId="5E58B748" w14:textId="0769F3B4"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E00201">
        <w:rPr>
          <w:rFonts w:eastAsia="SimSun"/>
          <w:lang w:val="en-US"/>
        </w:rPr>
        <w:t>Flu</w:t>
      </w:r>
      <w:r w:rsidRPr="00042499">
        <w:rPr>
          <w:rFonts w:eastAsia="SimSun"/>
          <w:lang w:val="en-US"/>
        </w:rPr>
        <w:t>120+</w:t>
      </w:r>
      <w:r w:rsidRPr="00E00201">
        <w:rPr>
          <w:rFonts w:eastAsia="SimSun"/>
          <w:lang w:val="en-US"/>
        </w:rPr>
        <w:t>Cy</w:t>
      </w:r>
      <w:r w:rsidRPr="00042499">
        <w:rPr>
          <w:rFonts w:eastAsia="SimSun"/>
          <w:lang w:val="en-US"/>
        </w:rPr>
        <w:t>2000+</w:t>
      </w:r>
      <w:r w:rsidRPr="00E00201">
        <w:rPr>
          <w:rFonts w:eastAsia="SimSun"/>
          <w:lang w:val="en-US"/>
        </w:rPr>
        <w:t>Mel</w:t>
      </w:r>
      <w:r w:rsidRPr="00042499">
        <w:rPr>
          <w:rFonts w:eastAsia="SimSun"/>
          <w:lang w:val="en-US"/>
        </w:rPr>
        <w:t xml:space="preserve">140 / </w:t>
      </w:r>
      <w:r w:rsidRPr="00E00201">
        <w:rPr>
          <w:rFonts w:eastAsia="SimSun"/>
          <w:lang w:val="en-US"/>
        </w:rPr>
        <w:t>PT</w:t>
      </w:r>
      <w:r w:rsidRPr="00042499">
        <w:rPr>
          <w:rFonts w:eastAsia="SimSun"/>
          <w:lang w:val="en-US"/>
        </w:rPr>
        <w:t>-</w:t>
      </w:r>
      <w:r w:rsidRPr="00E00201">
        <w:rPr>
          <w:rFonts w:eastAsia="SimSun"/>
          <w:lang w:val="en-US"/>
        </w:rPr>
        <w:t>Cy</w:t>
      </w:r>
      <w:r w:rsidRPr="00042499">
        <w:rPr>
          <w:rFonts w:eastAsia="SimSun"/>
          <w:lang w:val="en-US"/>
        </w:rPr>
        <w:t>+</w:t>
      </w:r>
      <w:r w:rsidRPr="00E00201">
        <w:rPr>
          <w:rFonts w:eastAsia="SimSun"/>
          <w:lang w:val="en-US"/>
        </w:rPr>
        <w:t>CSA</w:t>
      </w:r>
      <w:r w:rsidRPr="00042499">
        <w:rPr>
          <w:rFonts w:eastAsia="SimSun"/>
          <w:lang w:val="en-US"/>
        </w:rPr>
        <w:t>+</w:t>
      </w:r>
      <w:r w:rsidRPr="00E00201">
        <w:rPr>
          <w:rFonts w:eastAsia="SimSun"/>
          <w:lang w:val="en-US"/>
        </w:rPr>
        <w:t>MMF</w:t>
      </w:r>
      <w:r w:rsidRPr="00042499">
        <w:rPr>
          <w:rFonts w:eastAsia="SimSun"/>
          <w:lang w:val="en-US"/>
        </w:rPr>
        <w:t>45</w:t>
      </w:r>
      <w:bookmarkEnd w:id="228"/>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2F2FF7" w:rsidRPr="00AC3044" w14:paraId="21017EC9" w14:textId="77777777" w:rsidTr="00E00201">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C7C3DDF" w14:textId="77777777" w:rsidR="002F2FF7" w:rsidRPr="009B5A5D" w:rsidRDefault="002F2FF7" w:rsidP="00E00201">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5E3907" w14:textId="77777777" w:rsidR="002F2FF7" w:rsidRPr="00AC3044" w:rsidRDefault="002F2FF7" w:rsidP="00E00201">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BE910A" w14:textId="77777777" w:rsidR="002F2FF7" w:rsidRPr="00AC3044" w:rsidRDefault="002F2FF7" w:rsidP="00E00201">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CF221E" w14:textId="77777777" w:rsidR="002F2FF7" w:rsidRPr="00AC3044" w:rsidRDefault="002F2FF7" w:rsidP="00E00201">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5CD1E9" w14:textId="77777777" w:rsidR="002F2FF7" w:rsidRPr="00AC3044" w:rsidRDefault="002F2FF7" w:rsidP="00E00201">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ED988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F8D18BB" w14:textId="77777777" w:rsidTr="00E00201">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5169B5A4" w14:textId="77777777" w:rsidR="002F2FF7" w:rsidRPr="00AC3044" w:rsidRDefault="002F2FF7" w:rsidP="00E00201">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6A3F80" w14:textId="77777777" w:rsidR="002F2FF7" w:rsidRPr="00AC3044" w:rsidRDefault="002F2FF7" w:rsidP="00E00201">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A12F30F" w14:textId="77777777" w:rsidR="002F2FF7" w:rsidRPr="00AC3044" w:rsidRDefault="002F2FF7" w:rsidP="00E00201">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4034CF6" w14:textId="77777777" w:rsidR="002F2FF7" w:rsidRPr="00AC3044" w:rsidRDefault="002F2FF7" w:rsidP="00E00201">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DAC29EB" w14:textId="77777777" w:rsidR="002F2FF7" w:rsidRPr="00AC3044" w:rsidRDefault="002F2FF7" w:rsidP="00E00201">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D1113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69C539A" w14:textId="77777777" w:rsidTr="00E00201">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42FAA3E9" w14:textId="77777777" w:rsidR="002F2FF7" w:rsidRPr="00AC3044" w:rsidRDefault="002F2FF7" w:rsidP="00E00201">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6F03A7" w14:textId="77777777" w:rsidR="002F2FF7" w:rsidRPr="00AC3044" w:rsidRDefault="002F2FF7" w:rsidP="00E00201">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EBE79F" w14:textId="77777777" w:rsidR="002F2FF7" w:rsidRPr="00AC3044" w:rsidRDefault="002F2FF7" w:rsidP="00E00201">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21A350" w14:textId="77777777" w:rsidR="002F2FF7" w:rsidRPr="00AC3044" w:rsidRDefault="002F2FF7" w:rsidP="00E00201">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832B20" w14:textId="77777777" w:rsidR="002F2FF7" w:rsidRPr="00AC3044" w:rsidRDefault="002F2FF7" w:rsidP="00E00201">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1A3628"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763C7E2" w14:textId="77777777" w:rsidTr="00E00201">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6402831" w14:textId="77777777" w:rsidR="002F2FF7" w:rsidRPr="00AC3044" w:rsidRDefault="002F2FF7" w:rsidP="00E00201">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52B333" w14:textId="77777777" w:rsidR="002F2FF7" w:rsidRPr="00AC3044" w:rsidRDefault="002F2FF7" w:rsidP="00E00201">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B1655F" w14:textId="77777777" w:rsidR="002F2FF7" w:rsidRPr="00AC3044" w:rsidRDefault="002F2FF7" w:rsidP="00E00201">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8AD00B" w14:textId="77777777" w:rsidR="002F2FF7" w:rsidRPr="00AC3044" w:rsidRDefault="002F2FF7" w:rsidP="00E00201">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5C0A5D" w14:textId="77777777" w:rsidR="002F2FF7" w:rsidRPr="00AC3044" w:rsidRDefault="002F2FF7" w:rsidP="00E00201">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067FDA"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187DD177" w14:textId="77777777" w:rsidTr="00E00201">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9F7DBFA" w14:textId="77777777" w:rsidR="002F2FF7" w:rsidRPr="00AC3044" w:rsidRDefault="002F2FF7" w:rsidP="00E00201">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BEEC78" w14:textId="77777777" w:rsidR="002F2FF7" w:rsidRPr="00AC3044" w:rsidRDefault="002F2FF7" w:rsidP="00E00201">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82B1F5" w14:textId="77777777" w:rsidR="002F2FF7" w:rsidRPr="00AC3044" w:rsidRDefault="002F2FF7" w:rsidP="00E00201">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F1A8DF" w14:textId="77777777" w:rsidR="002F2FF7" w:rsidRPr="00AC3044" w:rsidRDefault="002F2FF7" w:rsidP="00E00201">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64E83492" w14:textId="77777777" w:rsidR="002F2FF7" w:rsidRPr="00AC3044" w:rsidRDefault="002F2FF7" w:rsidP="00E00201">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35C2C5"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2F2FF7" w:rsidRPr="00AC3044" w14:paraId="79DC8116" w14:textId="77777777" w:rsidTr="00E00201">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D98A2A" w14:textId="77777777" w:rsidR="002F2FF7" w:rsidRPr="00AC3044" w:rsidRDefault="002F2FF7" w:rsidP="00E00201">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962F20" w14:textId="77777777" w:rsidR="002F2FF7" w:rsidRPr="00AC3044" w:rsidRDefault="002F2FF7" w:rsidP="00E00201">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9A8523" w14:textId="77777777" w:rsidR="002F2FF7" w:rsidRPr="00AC3044" w:rsidRDefault="002F2FF7" w:rsidP="00E00201">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F2777E" w14:textId="77777777" w:rsidR="002F2FF7" w:rsidRPr="00AC3044" w:rsidRDefault="002F2FF7" w:rsidP="00E00201">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DEE634" w14:textId="77777777" w:rsidR="002F2FF7" w:rsidRPr="00AC3044" w:rsidRDefault="002F2FF7" w:rsidP="00E00201">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323308"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2F2FF7" w:rsidRPr="00AC3044" w14:paraId="27474E21" w14:textId="77777777" w:rsidTr="00E00201">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511843" w14:textId="77777777" w:rsidR="002F2FF7" w:rsidRPr="00AC3044" w:rsidRDefault="002F2FF7" w:rsidP="00E00201">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1C9224" w14:textId="77777777" w:rsidR="002F2FF7" w:rsidRPr="00AC3044" w:rsidRDefault="002F2FF7" w:rsidP="00E00201">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F33B7" w14:textId="77777777" w:rsidR="002F2FF7" w:rsidRPr="00AC3044" w:rsidRDefault="002F2FF7" w:rsidP="00E00201">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0FB5A5" w14:textId="77777777" w:rsidR="002F2FF7" w:rsidRPr="00AC3044" w:rsidRDefault="002F2FF7" w:rsidP="00E00201">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B83D54" w14:textId="77777777" w:rsidR="002F2FF7" w:rsidRPr="00AC3044" w:rsidRDefault="002F2FF7" w:rsidP="00E00201">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596CF" w14:textId="77777777" w:rsidR="002F2FF7" w:rsidRPr="00AC3044" w:rsidRDefault="002F2FF7" w:rsidP="00E00201">
            <w:pPr>
              <w:rPr>
                <w:rFonts w:eastAsia="SimSun"/>
              </w:rPr>
            </w:pPr>
            <w:r w:rsidRPr="00AC3044">
              <w:rPr>
                <w:rFonts w:eastAsia="SimSun"/>
              </w:rPr>
              <w:t>В/в, в течение 2 часов</w:t>
            </w:r>
          </w:p>
        </w:tc>
      </w:tr>
    </w:tbl>
    <w:p w14:paraId="758D140A" w14:textId="77777777" w:rsidR="002F2FF7" w:rsidRDefault="002F2FF7" w:rsidP="002F2FF7">
      <w:pPr>
        <w:rPr>
          <w:rFonts w:eastAsia="SimSun"/>
        </w:rPr>
      </w:pPr>
      <w:bookmarkStart w:id="229" w:name="_Toc44401178"/>
    </w:p>
    <w:p w14:paraId="4046AB7C"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2F2FF7" w:rsidRPr="00AC3044" w14:paraId="4EC341C8" w14:textId="77777777" w:rsidTr="00E00201">
        <w:trPr>
          <w:cantSplit/>
          <w:trHeight w:val="20"/>
          <w:tblHeader/>
        </w:trPr>
        <w:tc>
          <w:tcPr>
            <w:tcW w:w="993" w:type="dxa"/>
          </w:tcPr>
          <w:p w14:paraId="722D8498" w14:textId="77777777" w:rsidR="002F2FF7" w:rsidRPr="00470D3D" w:rsidRDefault="002F2FF7" w:rsidP="00E00201">
            <w:pPr>
              <w:rPr>
                <w:rFonts w:eastAsia="SimSun"/>
              </w:rPr>
            </w:pPr>
          </w:p>
          <w:p w14:paraId="57449F2C" w14:textId="77777777" w:rsidR="002F2FF7" w:rsidRPr="00470D3D" w:rsidRDefault="002F2FF7" w:rsidP="00E00201">
            <w:pPr>
              <w:rPr>
                <w:rFonts w:eastAsia="SimSun"/>
              </w:rPr>
            </w:pPr>
          </w:p>
        </w:tc>
        <w:tc>
          <w:tcPr>
            <w:tcW w:w="1701" w:type="dxa"/>
            <w:vAlign w:val="center"/>
          </w:tcPr>
          <w:p w14:paraId="7E9B40CF"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25123FA2"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481FFC33"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0E1AFBE9"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3C3EC2C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3D4F0CD2" w14:textId="77777777" w:rsidTr="00E00201">
        <w:trPr>
          <w:cantSplit/>
          <w:trHeight w:val="20"/>
        </w:trPr>
        <w:tc>
          <w:tcPr>
            <w:tcW w:w="993" w:type="dxa"/>
            <w:vMerge w:val="restart"/>
            <w:textDirection w:val="btLr"/>
            <w:vAlign w:val="center"/>
          </w:tcPr>
          <w:p w14:paraId="33BF684E"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51113939"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1CCD2516"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5148D9E" w14:textId="77777777" w:rsidR="002F2FF7" w:rsidRPr="00AC3044" w:rsidRDefault="002F2FF7" w:rsidP="00E00201">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0089AAF6" w14:textId="77777777" w:rsidR="002F2FF7" w:rsidRPr="00AC3044" w:rsidRDefault="002F2FF7" w:rsidP="00E00201">
            <w:pPr>
              <w:rPr>
                <w:rFonts w:eastAsia="SimSun"/>
              </w:rPr>
            </w:pPr>
            <w:r w:rsidRPr="00AC3044">
              <w:rPr>
                <w:rFonts w:eastAsia="SimSun"/>
              </w:rPr>
              <w:t>С –6 по –2 день</w:t>
            </w:r>
          </w:p>
        </w:tc>
        <w:tc>
          <w:tcPr>
            <w:tcW w:w="2268" w:type="dxa"/>
            <w:vAlign w:val="center"/>
          </w:tcPr>
          <w:p w14:paraId="3C705A9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6E56796" w14:textId="77777777" w:rsidTr="00E00201">
        <w:trPr>
          <w:cantSplit/>
          <w:trHeight w:val="801"/>
        </w:trPr>
        <w:tc>
          <w:tcPr>
            <w:tcW w:w="993" w:type="dxa"/>
            <w:vMerge/>
            <w:textDirection w:val="btLr"/>
            <w:vAlign w:val="center"/>
          </w:tcPr>
          <w:p w14:paraId="1CABB6AC" w14:textId="77777777" w:rsidR="002F2FF7" w:rsidRPr="00AC3044" w:rsidRDefault="002F2FF7" w:rsidP="00E00201">
            <w:pPr>
              <w:rPr>
                <w:rFonts w:eastAsia="SimSun"/>
              </w:rPr>
            </w:pPr>
          </w:p>
        </w:tc>
        <w:tc>
          <w:tcPr>
            <w:tcW w:w="1701" w:type="dxa"/>
            <w:vAlign w:val="center"/>
          </w:tcPr>
          <w:p w14:paraId="028BAAEC" w14:textId="77777777" w:rsidR="002F2FF7" w:rsidRPr="00AC3044" w:rsidRDefault="002F2FF7" w:rsidP="00E00201">
            <w:pPr>
              <w:rPr>
                <w:rFonts w:eastAsia="SimSun"/>
              </w:rPr>
            </w:pPr>
            <w:r w:rsidRPr="00AC3044">
              <w:rPr>
                <w:rFonts w:eastAsia="SimSun"/>
              </w:rPr>
              <w:t>Треосульфан</w:t>
            </w:r>
          </w:p>
        </w:tc>
        <w:tc>
          <w:tcPr>
            <w:tcW w:w="1559" w:type="dxa"/>
            <w:vAlign w:val="center"/>
          </w:tcPr>
          <w:p w14:paraId="4328C952" w14:textId="77777777" w:rsidR="002F2FF7" w:rsidRPr="00AC3044" w:rsidRDefault="002F2FF7" w:rsidP="00E00201">
            <w:pPr>
              <w:rPr>
                <w:rFonts w:eastAsia="SimSun"/>
              </w:rPr>
            </w:pPr>
            <w:r w:rsidRPr="00AC3044">
              <w:rPr>
                <w:rFonts w:eastAsia="SimSun"/>
              </w:rPr>
              <w:t>12 г/м</w:t>
            </w:r>
            <w:r w:rsidRPr="001E6DBE">
              <w:rPr>
                <w:rFonts w:eastAsia="SimSun"/>
                <w:vertAlign w:val="superscript"/>
              </w:rPr>
              <w:t>2</w:t>
            </w:r>
          </w:p>
        </w:tc>
        <w:tc>
          <w:tcPr>
            <w:tcW w:w="1701" w:type="dxa"/>
            <w:vAlign w:val="center"/>
          </w:tcPr>
          <w:p w14:paraId="0EC0215E" w14:textId="77777777" w:rsidR="002F2FF7" w:rsidRPr="00AC3044" w:rsidRDefault="002F2FF7" w:rsidP="00E00201">
            <w:pPr>
              <w:rPr>
                <w:rFonts w:eastAsia="SimSun"/>
              </w:rPr>
            </w:pPr>
            <w:r w:rsidRPr="00AC3044">
              <w:rPr>
                <w:rFonts w:eastAsia="SimSun"/>
              </w:rPr>
              <w:t>36 г/м</w:t>
            </w:r>
            <w:r w:rsidRPr="001E6DBE">
              <w:rPr>
                <w:rFonts w:eastAsia="SimSun"/>
                <w:vertAlign w:val="superscript"/>
              </w:rPr>
              <w:t>2</w:t>
            </w:r>
          </w:p>
        </w:tc>
        <w:tc>
          <w:tcPr>
            <w:tcW w:w="1418" w:type="dxa"/>
            <w:vAlign w:val="center"/>
          </w:tcPr>
          <w:p w14:paraId="7BCCBDB4" w14:textId="77777777" w:rsidR="002F2FF7" w:rsidRPr="00AC3044" w:rsidRDefault="002F2FF7" w:rsidP="00E00201">
            <w:pPr>
              <w:rPr>
                <w:rFonts w:eastAsia="SimSun"/>
              </w:rPr>
            </w:pPr>
            <w:r w:rsidRPr="00AC3044">
              <w:rPr>
                <w:rFonts w:eastAsia="SimSun"/>
              </w:rPr>
              <w:t>С –6 по –4 день</w:t>
            </w:r>
          </w:p>
        </w:tc>
        <w:tc>
          <w:tcPr>
            <w:tcW w:w="2268" w:type="dxa"/>
            <w:vAlign w:val="center"/>
          </w:tcPr>
          <w:p w14:paraId="7896A92F" w14:textId="77777777" w:rsidR="002F2FF7" w:rsidRPr="00AC3044" w:rsidRDefault="002F2FF7" w:rsidP="00E00201">
            <w:pPr>
              <w:rPr>
                <w:rFonts w:eastAsia="SimSun"/>
              </w:rPr>
            </w:pPr>
            <w:r w:rsidRPr="00AC3044">
              <w:rPr>
                <w:rFonts w:eastAsia="SimSun"/>
              </w:rPr>
              <w:t>В/в, в течение 2 ч</w:t>
            </w:r>
          </w:p>
        </w:tc>
      </w:tr>
      <w:tr w:rsidR="002F2FF7" w:rsidRPr="00AC3044" w14:paraId="72E2B14D" w14:textId="77777777" w:rsidTr="00E00201">
        <w:trPr>
          <w:cantSplit/>
          <w:trHeight w:val="20"/>
        </w:trPr>
        <w:tc>
          <w:tcPr>
            <w:tcW w:w="993" w:type="dxa"/>
            <w:vMerge w:val="restart"/>
            <w:textDirection w:val="btLr"/>
            <w:vAlign w:val="center"/>
          </w:tcPr>
          <w:p w14:paraId="69C3B48A"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3F2042D"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4696F75B"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289C4310"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0DC590F6"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6F56E02A"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03543286" w14:textId="77777777" w:rsidTr="00E00201">
        <w:trPr>
          <w:cantSplit/>
          <w:trHeight w:val="20"/>
        </w:trPr>
        <w:tc>
          <w:tcPr>
            <w:tcW w:w="993" w:type="dxa"/>
            <w:vMerge/>
            <w:textDirection w:val="btLr"/>
          </w:tcPr>
          <w:p w14:paraId="7DB8D586" w14:textId="77777777" w:rsidR="002F2FF7" w:rsidRPr="00AC3044" w:rsidRDefault="002F2FF7" w:rsidP="00E00201">
            <w:pPr>
              <w:rPr>
                <w:rFonts w:eastAsia="SimSun"/>
              </w:rPr>
            </w:pPr>
          </w:p>
        </w:tc>
        <w:tc>
          <w:tcPr>
            <w:tcW w:w="1701" w:type="dxa"/>
            <w:vAlign w:val="center"/>
          </w:tcPr>
          <w:p w14:paraId="36E46DF1"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745A7E8E" w14:textId="77777777" w:rsidR="002F2FF7" w:rsidRPr="00AC3044" w:rsidRDefault="002F2FF7" w:rsidP="00E00201">
            <w:pPr>
              <w:rPr>
                <w:rFonts w:eastAsia="SimSun"/>
              </w:rPr>
            </w:pPr>
            <w:r w:rsidRPr="00AC3044">
              <w:rPr>
                <w:rFonts w:eastAsia="SimSun"/>
              </w:rPr>
              <w:t>3 мг/кг</w:t>
            </w:r>
          </w:p>
        </w:tc>
        <w:tc>
          <w:tcPr>
            <w:tcW w:w="1701" w:type="dxa"/>
            <w:vAlign w:val="center"/>
          </w:tcPr>
          <w:p w14:paraId="4EB5FCC7" w14:textId="77777777" w:rsidR="002F2FF7" w:rsidRPr="00AC3044" w:rsidRDefault="002F2FF7" w:rsidP="00E00201">
            <w:pPr>
              <w:rPr>
                <w:rFonts w:eastAsia="SimSun"/>
              </w:rPr>
            </w:pPr>
            <w:r w:rsidRPr="00AC3044">
              <w:rPr>
                <w:rFonts w:eastAsia="SimSun"/>
              </w:rPr>
              <w:t>–</w:t>
            </w:r>
          </w:p>
        </w:tc>
        <w:tc>
          <w:tcPr>
            <w:tcW w:w="1418" w:type="dxa"/>
            <w:vAlign w:val="center"/>
          </w:tcPr>
          <w:p w14:paraId="36AF4D6A" w14:textId="77777777" w:rsidR="002F2FF7" w:rsidRPr="00AC3044" w:rsidRDefault="002F2FF7" w:rsidP="00E00201">
            <w:pPr>
              <w:rPr>
                <w:rFonts w:eastAsia="SimSun"/>
              </w:rPr>
            </w:pPr>
            <w:r w:rsidRPr="00AC3044">
              <w:rPr>
                <w:rFonts w:eastAsia="SimSun"/>
              </w:rPr>
              <w:t>С +5 по +60 день, затем постепенное снижение к +100 дню</w:t>
            </w:r>
          </w:p>
        </w:tc>
        <w:tc>
          <w:tcPr>
            <w:tcW w:w="2268" w:type="dxa"/>
            <w:vAlign w:val="center"/>
          </w:tcPr>
          <w:p w14:paraId="7E399D4B"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5C4CACE" w14:textId="77777777" w:rsidTr="00E00201">
        <w:trPr>
          <w:cantSplit/>
          <w:trHeight w:val="464"/>
        </w:trPr>
        <w:tc>
          <w:tcPr>
            <w:tcW w:w="993" w:type="dxa"/>
            <w:vMerge/>
          </w:tcPr>
          <w:p w14:paraId="5022DDED" w14:textId="77777777" w:rsidR="002F2FF7" w:rsidRPr="00AC3044" w:rsidRDefault="002F2FF7" w:rsidP="00E00201">
            <w:pPr>
              <w:rPr>
                <w:rFonts w:eastAsia="SimSun"/>
              </w:rPr>
            </w:pPr>
          </w:p>
        </w:tc>
        <w:tc>
          <w:tcPr>
            <w:tcW w:w="1701" w:type="dxa"/>
            <w:vAlign w:val="center"/>
          </w:tcPr>
          <w:p w14:paraId="64A89D1F"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33A09ECE" w14:textId="77777777" w:rsidR="002F2FF7" w:rsidRPr="00AC3044" w:rsidRDefault="002F2FF7" w:rsidP="00E00201">
            <w:pPr>
              <w:rPr>
                <w:rFonts w:eastAsia="SimSun"/>
              </w:rPr>
            </w:pPr>
            <w:r w:rsidRPr="00AC3044">
              <w:rPr>
                <w:rFonts w:eastAsia="SimSun"/>
              </w:rPr>
              <w:t>30 мг/кг</w:t>
            </w:r>
          </w:p>
        </w:tc>
        <w:tc>
          <w:tcPr>
            <w:tcW w:w="1701" w:type="dxa"/>
            <w:vAlign w:val="center"/>
          </w:tcPr>
          <w:p w14:paraId="33F917EF" w14:textId="77777777" w:rsidR="002F2FF7" w:rsidRPr="00AC3044" w:rsidRDefault="002F2FF7" w:rsidP="00E00201">
            <w:pPr>
              <w:rPr>
                <w:rFonts w:eastAsia="SimSun"/>
              </w:rPr>
            </w:pPr>
            <w:r w:rsidRPr="00AC3044">
              <w:rPr>
                <w:rFonts w:eastAsia="SimSun"/>
              </w:rPr>
              <w:t>–</w:t>
            </w:r>
          </w:p>
        </w:tc>
        <w:tc>
          <w:tcPr>
            <w:tcW w:w="1418" w:type="dxa"/>
            <w:vAlign w:val="center"/>
          </w:tcPr>
          <w:p w14:paraId="7617F028" w14:textId="77777777" w:rsidR="002F2FF7" w:rsidRPr="00AC3044" w:rsidRDefault="002F2FF7" w:rsidP="00E00201">
            <w:pPr>
              <w:rPr>
                <w:rFonts w:eastAsia="SimSun"/>
              </w:rPr>
            </w:pPr>
            <w:r w:rsidRPr="00AC3044">
              <w:rPr>
                <w:rFonts w:eastAsia="SimSun"/>
              </w:rPr>
              <w:t>С +5 по +30 день</w:t>
            </w:r>
          </w:p>
        </w:tc>
        <w:tc>
          <w:tcPr>
            <w:tcW w:w="2268" w:type="dxa"/>
            <w:vAlign w:val="center"/>
          </w:tcPr>
          <w:p w14:paraId="0F65218D"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г/сут).</w:t>
            </w:r>
          </w:p>
        </w:tc>
      </w:tr>
    </w:tbl>
    <w:p w14:paraId="59A51D99" w14:textId="77777777" w:rsidR="002F2FF7" w:rsidRPr="00C07B2E" w:rsidRDefault="002F2FF7" w:rsidP="002F2FF7">
      <w:pPr>
        <w:rPr>
          <w:rFonts w:eastAsia="SimSun"/>
        </w:rPr>
      </w:pPr>
    </w:p>
    <w:p w14:paraId="2E6D4B7A" w14:textId="77777777" w:rsidR="002F2FF7" w:rsidRPr="00042499" w:rsidRDefault="002F2FF7" w:rsidP="002F2FF7">
      <w:pPr>
        <w:rPr>
          <w:rFonts w:eastAsia="SimSun"/>
          <w:lang w:val="en-US"/>
        </w:rPr>
      </w:pPr>
      <w:bookmarkStart w:id="230"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E00201">
        <w:rPr>
          <w:rFonts w:eastAsia="SimSun"/>
          <w:lang w:val="en-US"/>
        </w:rPr>
        <w:t>Flu</w:t>
      </w:r>
      <w:r w:rsidRPr="00042499">
        <w:rPr>
          <w:rFonts w:eastAsia="SimSun"/>
          <w:lang w:val="en-US"/>
        </w:rPr>
        <w:t>150+</w:t>
      </w:r>
      <w:r w:rsidRPr="00E00201">
        <w:rPr>
          <w:rFonts w:eastAsia="SimSun"/>
          <w:lang w:val="en-US"/>
        </w:rPr>
        <w:t>Thio</w:t>
      </w:r>
      <w:r w:rsidRPr="00042499">
        <w:rPr>
          <w:rFonts w:eastAsia="SimSun"/>
          <w:lang w:val="en-US"/>
        </w:rPr>
        <w:t xml:space="preserve"> / </w:t>
      </w:r>
      <w:r w:rsidRPr="00E00201">
        <w:rPr>
          <w:rFonts w:eastAsia="SimSun"/>
          <w:lang w:val="en-US"/>
        </w:rPr>
        <w:t>hATG</w:t>
      </w:r>
      <w:r w:rsidRPr="00042499">
        <w:rPr>
          <w:rFonts w:eastAsia="SimSun"/>
          <w:lang w:val="en-US"/>
        </w:rPr>
        <w:t>+</w:t>
      </w:r>
      <w:r w:rsidRPr="00E00201">
        <w:rPr>
          <w:rFonts w:eastAsia="SimSun"/>
          <w:lang w:val="en-US"/>
        </w:rPr>
        <w:t>Tx</w:t>
      </w:r>
      <w:r w:rsidRPr="00042499">
        <w:rPr>
          <w:rFonts w:eastAsia="SimSun"/>
          <w:lang w:val="en-US"/>
        </w:rPr>
        <w:t>+</w:t>
      </w:r>
      <w:r w:rsidRPr="00E00201">
        <w:rPr>
          <w:rFonts w:eastAsia="SimSun"/>
          <w:lang w:val="en-US"/>
        </w:rPr>
        <w:t>MMF</w:t>
      </w:r>
      <w:r w:rsidRPr="00042499">
        <w:rPr>
          <w:rFonts w:eastAsia="SimSun"/>
          <w:lang w:val="en-US"/>
        </w:rPr>
        <w:t>30</w:t>
      </w:r>
      <w:bookmarkEnd w:id="2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0CAE8558" w14:textId="77777777" w:rsidTr="00E00201">
        <w:trPr>
          <w:cantSplit/>
          <w:trHeight w:val="20"/>
          <w:tblHeader/>
        </w:trPr>
        <w:tc>
          <w:tcPr>
            <w:tcW w:w="959" w:type="dxa"/>
            <w:vAlign w:val="center"/>
          </w:tcPr>
          <w:p w14:paraId="31F55971" w14:textId="77777777" w:rsidR="002F2FF7" w:rsidRPr="00E00201" w:rsidRDefault="002F2FF7" w:rsidP="00E00201">
            <w:pPr>
              <w:rPr>
                <w:rFonts w:eastAsia="SimSun"/>
                <w:lang w:val="en-US"/>
              </w:rPr>
            </w:pPr>
          </w:p>
        </w:tc>
        <w:tc>
          <w:tcPr>
            <w:tcW w:w="1701" w:type="dxa"/>
            <w:vAlign w:val="center"/>
          </w:tcPr>
          <w:p w14:paraId="2C7520E3"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247B8054"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30F6E484"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0AA9792B"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29A189A"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96C320F" w14:textId="77777777" w:rsidTr="00E00201">
        <w:trPr>
          <w:cantSplit/>
          <w:trHeight w:val="20"/>
        </w:trPr>
        <w:tc>
          <w:tcPr>
            <w:tcW w:w="959" w:type="dxa"/>
            <w:vMerge w:val="restart"/>
            <w:textDirection w:val="btLr"/>
            <w:vAlign w:val="center"/>
          </w:tcPr>
          <w:p w14:paraId="1E3E39B1"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54380208"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03B2D8BB"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F314004" w14:textId="77777777" w:rsidR="002F2FF7" w:rsidRPr="00AC3044" w:rsidRDefault="002F2FF7" w:rsidP="00E00201">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1F71E19A" w14:textId="77777777" w:rsidR="002F2FF7" w:rsidRPr="00AC3044" w:rsidRDefault="002F2FF7" w:rsidP="00E00201">
            <w:pPr>
              <w:rPr>
                <w:rFonts w:eastAsia="SimSun"/>
              </w:rPr>
            </w:pPr>
            <w:r w:rsidRPr="00AC3044">
              <w:rPr>
                <w:rFonts w:eastAsia="SimSun"/>
              </w:rPr>
              <w:t>С -6 дня по -2 день</w:t>
            </w:r>
          </w:p>
        </w:tc>
        <w:tc>
          <w:tcPr>
            <w:tcW w:w="2268" w:type="dxa"/>
            <w:vAlign w:val="center"/>
          </w:tcPr>
          <w:p w14:paraId="6EE8861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20CD7A82" w14:textId="77777777" w:rsidTr="00E00201">
        <w:trPr>
          <w:cantSplit/>
          <w:trHeight w:val="574"/>
        </w:trPr>
        <w:tc>
          <w:tcPr>
            <w:tcW w:w="959" w:type="dxa"/>
            <w:vMerge/>
            <w:vAlign w:val="center"/>
          </w:tcPr>
          <w:p w14:paraId="76C95B43" w14:textId="77777777" w:rsidR="002F2FF7" w:rsidRPr="00AC3044" w:rsidRDefault="002F2FF7" w:rsidP="00E00201">
            <w:pPr>
              <w:rPr>
                <w:rFonts w:eastAsia="SimSun"/>
              </w:rPr>
            </w:pPr>
          </w:p>
        </w:tc>
        <w:tc>
          <w:tcPr>
            <w:tcW w:w="1701" w:type="dxa"/>
            <w:vAlign w:val="center"/>
          </w:tcPr>
          <w:p w14:paraId="25BF162C"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2EC26124" w14:textId="77777777" w:rsidR="002F2FF7" w:rsidRPr="00AC3044" w:rsidRDefault="002F2FF7" w:rsidP="00E00201">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72155CAB" w14:textId="77777777" w:rsidR="002F2FF7" w:rsidRPr="00AC3044" w:rsidRDefault="002F2FF7" w:rsidP="00E00201">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38910DF9" w14:textId="77777777" w:rsidR="002F2FF7" w:rsidRPr="00AC3044" w:rsidRDefault="002F2FF7" w:rsidP="00E00201">
            <w:pPr>
              <w:rPr>
                <w:rFonts w:eastAsia="SimSun"/>
              </w:rPr>
            </w:pPr>
            <w:r w:rsidRPr="00AC3044">
              <w:rPr>
                <w:rFonts w:eastAsia="SimSun"/>
              </w:rPr>
              <w:t xml:space="preserve"> Дни -5; -4  </w:t>
            </w:r>
          </w:p>
        </w:tc>
        <w:tc>
          <w:tcPr>
            <w:tcW w:w="2268" w:type="dxa"/>
            <w:vAlign w:val="center"/>
          </w:tcPr>
          <w:p w14:paraId="2FD1DB0E" w14:textId="77777777" w:rsidR="002F2FF7" w:rsidRPr="00AC3044" w:rsidRDefault="002F2FF7" w:rsidP="00E00201">
            <w:pPr>
              <w:rPr>
                <w:rFonts w:eastAsia="SimSun"/>
              </w:rPr>
            </w:pPr>
            <w:r w:rsidRPr="00AC3044">
              <w:rPr>
                <w:rFonts w:eastAsia="SimSun"/>
              </w:rPr>
              <w:t>В/в, в течение 2 ч</w:t>
            </w:r>
          </w:p>
        </w:tc>
      </w:tr>
      <w:tr w:rsidR="002F2FF7" w:rsidRPr="00AC3044" w14:paraId="5A56F954" w14:textId="77777777" w:rsidTr="00E00201">
        <w:trPr>
          <w:cantSplit/>
          <w:trHeight w:val="695"/>
        </w:trPr>
        <w:tc>
          <w:tcPr>
            <w:tcW w:w="959" w:type="dxa"/>
            <w:vMerge w:val="restart"/>
            <w:textDirection w:val="btLr"/>
            <w:vAlign w:val="center"/>
          </w:tcPr>
          <w:p w14:paraId="05E19F94"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BB395C8" w14:textId="77777777" w:rsidR="002F2FF7" w:rsidRPr="00AC3044" w:rsidRDefault="002F2FF7" w:rsidP="00E00201">
            <w:pPr>
              <w:rPr>
                <w:rFonts w:eastAsia="SimSun"/>
              </w:rPr>
            </w:pPr>
            <w:r w:rsidRPr="00AC3044">
              <w:rPr>
                <w:rFonts w:eastAsia="SimSun"/>
              </w:rPr>
              <w:t>АТГ (лошадиный)</w:t>
            </w:r>
          </w:p>
        </w:tc>
        <w:tc>
          <w:tcPr>
            <w:tcW w:w="1559" w:type="dxa"/>
            <w:vAlign w:val="center"/>
          </w:tcPr>
          <w:p w14:paraId="7385E927" w14:textId="77777777" w:rsidR="002F2FF7" w:rsidRPr="00AC3044" w:rsidRDefault="002F2FF7" w:rsidP="00E00201">
            <w:pPr>
              <w:rPr>
                <w:rFonts w:eastAsia="SimSun"/>
              </w:rPr>
            </w:pPr>
            <w:r w:rsidRPr="00AC3044">
              <w:rPr>
                <w:rFonts w:eastAsia="SimSun"/>
              </w:rPr>
              <w:t>20 мг/кг</w:t>
            </w:r>
          </w:p>
        </w:tc>
        <w:tc>
          <w:tcPr>
            <w:tcW w:w="1701" w:type="dxa"/>
            <w:vAlign w:val="center"/>
          </w:tcPr>
          <w:p w14:paraId="734E72A7" w14:textId="77777777" w:rsidR="002F2FF7" w:rsidRPr="00AC3044" w:rsidRDefault="002F2FF7" w:rsidP="00E00201">
            <w:pPr>
              <w:rPr>
                <w:rFonts w:eastAsia="SimSun"/>
              </w:rPr>
            </w:pPr>
            <w:r w:rsidRPr="00AC3044">
              <w:rPr>
                <w:rFonts w:eastAsia="SimSun"/>
              </w:rPr>
              <w:t>60 мг/кг</w:t>
            </w:r>
          </w:p>
        </w:tc>
        <w:tc>
          <w:tcPr>
            <w:tcW w:w="1418" w:type="dxa"/>
            <w:vAlign w:val="center"/>
          </w:tcPr>
          <w:p w14:paraId="239169AE" w14:textId="77777777" w:rsidR="002F2FF7" w:rsidRPr="00AC3044" w:rsidRDefault="002F2FF7" w:rsidP="00E00201">
            <w:pPr>
              <w:rPr>
                <w:rFonts w:eastAsia="SimSun"/>
              </w:rPr>
            </w:pPr>
            <w:r w:rsidRPr="00AC3044">
              <w:rPr>
                <w:rFonts w:eastAsia="SimSun"/>
              </w:rPr>
              <w:t>В дни -3, -2, -1</w:t>
            </w:r>
          </w:p>
        </w:tc>
        <w:tc>
          <w:tcPr>
            <w:tcW w:w="2268" w:type="dxa"/>
            <w:vAlign w:val="center"/>
          </w:tcPr>
          <w:p w14:paraId="1C8FF92D" w14:textId="77777777" w:rsidR="002F2FF7" w:rsidRPr="00AC3044" w:rsidRDefault="002F2FF7" w:rsidP="00E00201">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34EC11B9" w14:textId="77777777" w:rsidTr="00E00201">
        <w:trPr>
          <w:cantSplit/>
          <w:trHeight w:val="958"/>
        </w:trPr>
        <w:tc>
          <w:tcPr>
            <w:tcW w:w="959" w:type="dxa"/>
            <w:vMerge/>
            <w:textDirection w:val="btLr"/>
            <w:vAlign w:val="center"/>
          </w:tcPr>
          <w:p w14:paraId="55A7FE61" w14:textId="77777777" w:rsidR="002F2FF7" w:rsidRPr="00AC3044" w:rsidRDefault="002F2FF7" w:rsidP="00E00201">
            <w:pPr>
              <w:rPr>
                <w:rFonts w:eastAsia="SimSun"/>
              </w:rPr>
            </w:pPr>
          </w:p>
        </w:tc>
        <w:tc>
          <w:tcPr>
            <w:tcW w:w="1701" w:type="dxa"/>
            <w:vAlign w:val="center"/>
          </w:tcPr>
          <w:p w14:paraId="28D6BA8A"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50BEF7CE"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4935721A" w14:textId="77777777" w:rsidR="002F2FF7" w:rsidRPr="00AC3044" w:rsidRDefault="002F2FF7" w:rsidP="00E00201">
            <w:pPr>
              <w:rPr>
                <w:rFonts w:eastAsia="SimSun"/>
              </w:rPr>
            </w:pPr>
            <w:r w:rsidRPr="00AC3044">
              <w:rPr>
                <w:rFonts w:eastAsia="SimSun"/>
              </w:rPr>
              <w:t>–</w:t>
            </w:r>
          </w:p>
        </w:tc>
        <w:tc>
          <w:tcPr>
            <w:tcW w:w="1418" w:type="dxa"/>
            <w:vAlign w:val="center"/>
          </w:tcPr>
          <w:p w14:paraId="2267283D"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6A7F6900"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215B4F2" w14:textId="77777777" w:rsidTr="00E00201">
        <w:trPr>
          <w:cantSplit/>
          <w:trHeight w:val="986"/>
        </w:trPr>
        <w:tc>
          <w:tcPr>
            <w:tcW w:w="959" w:type="dxa"/>
            <w:vMerge/>
            <w:textDirection w:val="btLr"/>
            <w:vAlign w:val="center"/>
          </w:tcPr>
          <w:p w14:paraId="5F70AF30" w14:textId="77777777" w:rsidR="002F2FF7" w:rsidRPr="00AC3044" w:rsidRDefault="002F2FF7" w:rsidP="00E00201">
            <w:pPr>
              <w:rPr>
                <w:rFonts w:eastAsia="SimSun"/>
              </w:rPr>
            </w:pPr>
          </w:p>
        </w:tc>
        <w:tc>
          <w:tcPr>
            <w:tcW w:w="1701" w:type="dxa"/>
            <w:vAlign w:val="center"/>
          </w:tcPr>
          <w:p w14:paraId="00FD9B22"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1C3520E6"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3D3BDE37" w14:textId="77777777" w:rsidR="002F2FF7" w:rsidRPr="00AC3044" w:rsidRDefault="002F2FF7" w:rsidP="00E00201">
            <w:pPr>
              <w:rPr>
                <w:rFonts w:eastAsia="SimSun"/>
              </w:rPr>
            </w:pPr>
            <w:r w:rsidRPr="00AC3044">
              <w:rPr>
                <w:rFonts w:eastAsia="SimSun"/>
              </w:rPr>
              <w:t>–</w:t>
            </w:r>
          </w:p>
        </w:tc>
        <w:tc>
          <w:tcPr>
            <w:tcW w:w="1418" w:type="dxa"/>
            <w:vAlign w:val="center"/>
          </w:tcPr>
          <w:p w14:paraId="3CC8ADF9"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79C6FE46"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5CB88F1" w14:textId="77777777" w:rsidR="002F2FF7" w:rsidRDefault="002F2FF7" w:rsidP="002F2FF7">
      <w:pPr>
        <w:rPr>
          <w:rFonts w:eastAsia="SimSun"/>
        </w:rPr>
      </w:pPr>
      <w:bookmarkStart w:id="231" w:name="_Toc44401180"/>
    </w:p>
    <w:p w14:paraId="1C518E5F"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59DC9271" w14:textId="77777777" w:rsidTr="00E00201">
        <w:trPr>
          <w:cantSplit/>
          <w:trHeight w:val="20"/>
          <w:tblHeader/>
        </w:trPr>
        <w:tc>
          <w:tcPr>
            <w:tcW w:w="959" w:type="dxa"/>
            <w:vAlign w:val="center"/>
          </w:tcPr>
          <w:p w14:paraId="7FCFA00F" w14:textId="77777777" w:rsidR="002F2FF7" w:rsidRPr="00AC3044" w:rsidRDefault="002F2FF7" w:rsidP="00E00201">
            <w:pPr>
              <w:rPr>
                <w:rFonts w:eastAsia="SimSun"/>
              </w:rPr>
            </w:pPr>
          </w:p>
        </w:tc>
        <w:tc>
          <w:tcPr>
            <w:tcW w:w="1701" w:type="dxa"/>
            <w:vAlign w:val="center"/>
          </w:tcPr>
          <w:p w14:paraId="5B3C5F93"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62B7B9F"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3D3247D9"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4CFB1571"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7726013"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1B2FCAA" w14:textId="77777777" w:rsidTr="00E00201">
        <w:trPr>
          <w:cantSplit/>
          <w:trHeight w:val="20"/>
        </w:trPr>
        <w:tc>
          <w:tcPr>
            <w:tcW w:w="959" w:type="dxa"/>
            <w:vMerge w:val="restart"/>
            <w:textDirection w:val="btLr"/>
            <w:vAlign w:val="center"/>
          </w:tcPr>
          <w:p w14:paraId="7DEAD53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3502627E"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37894893"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8B21036"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5224B52B"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65470C6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F89FC14" w14:textId="77777777" w:rsidTr="00E00201">
        <w:trPr>
          <w:cantSplit/>
          <w:trHeight w:val="864"/>
        </w:trPr>
        <w:tc>
          <w:tcPr>
            <w:tcW w:w="959" w:type="dxa"/>
            <w:vMerge/>
            <w:vAlign w:val="center"/>
          </w:tcPr>
          <w:p w14:paraId="7A9409A1" w14:textId="77777777" w:rsidR="002F2FF7" w:rsidRPr="00AC3044" w:rsidRDefault="002F2FF7" w:rsidP="00E00201">
            <w:pPr>
              <w:rPr>
                <w:rFonts w:eastAsia="SimSun"/>
              </w:rPr>
            </w:pPr>
          </w:p>
        </w:tc>
        <w:tc>
          <w:tcPr>
            <w:tcW w:w="1701" w:type="dxa"/>
            <w:vAlign w:val="center"/>
          </w:tcPr>
          <w:p w14:paraId="1C4259B4"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38781DBE" w14:textId="77777777" w:rsidR="002F2FF7" w:rsidRPr="00AC3044" w:rsidRDefault="002F2FF7" w:rsidP="00E00201">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319C335" w14:textId="77777777" w:rsidR="002F2FF7" w:rsidRPr="00AC3044" w:rsidRDefault="002F2FF7" w:rsidP="00E00201">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3E62C981" w14:textId="77777777" w:rsidR="002F2FF7" w:rsidRPr="00AC3044" w:rsidRDefault="002F2FF7" w:rsidP="00E00201">
            <w:pPr>
              <w:rPr>
                <w:rFonts w:eastAsia="SimSun"/>
              </w:rPr>
            </w:pPr>
            <w:r w:rsidRPr="00AC3044">
              <w:rPr>
                <w:rFonts w:eastAsia="SimSun"/>
              </w:rPr>
              <w:t xml:space="preserve"> С -5 дня по -2 день </w:t>
            </w:r>
          </w:p>
        </w:tc>
        <w:tc>
          <w:tcPr>
            <w:tcW w:w="2268" w:type="dxa"/>
            <w:vAlign w:val="center"/>
          </w:tcPr>
          <w:p w14:paraId="6ED94070" w14:textId="77777777" w:rsidR="002F2FF7" w:rsidRPr="00AC3044" w:rsidRDefault="002F2FF7" w:rsidP="00E00201">
            <w:pPr>
              <w:rPr>
                <w:rFonts w:eastAsia="SimSun"/>
              </w:rPr>
            </w:pPr>
            <w:r w:rsidRPr="00AC3044">
              <w:rPr>
                <w:rFonts w:eastAsia="SimSun"/>
              </w:rPr>
              <w:t>В/в, в течение 2 ч</w:t>
            </w:r>
          </w:p>
        </w:tc>
      </w:tr>
      <w:tr w:rsidR="002F2FF7" w:rsidRPr="00AC3044" w14:paraId="5ED51276" w14:textId="77777777" w:rsidTr="00E00201">
        <w:trPr>
          <w:cantSplit/>
          <w:trHeight w:val="640"/>
        </w:trPr>
        <w:tc>
          <w:tcPr>
            <w:tcW w:w="959" w:type="dxa"/>
            <w:vMerge w:val="restart"/>
            <w:textDirection w:val="btLr"/>
            <w:vAlign w:val="center"/>
          </w:tcPr>
          <w:p w14:paraId="0B985A9E"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6ED92095" w14:textId="77777777" w:rsidR="002F2FF7" w:rsidRPr="00AC3044" w:rsidRDefault="002F2FF7" w:rsidP="00E00201">
            <w:pPr>
              <w:rPr>
                <w:rFonts w:eastAsia="SimSun"/>
              </w:rPr>
            </w:pPr>
            <w:r w:rsidRPr="00AC3044">
              <w:rPr>
                <w:rFonts w:eastAsia="SimSun"/>
              </w:rPr>
              <w:t xml:space="preserve"> АТГ (лошадиный)</w:t>
            </w:r>
          </w:p>
        </w:tc>
        <w:tc>
          <w:tcPr>
            <w:tcW w:w="1559" w:type="dxa"/>
            <w:vAlign w:val="center"/>
          </w:tcPr>
          <w:p w14:paraId="1AC3F562" w14:textId="77777777" w:rsidR="002F2FF7" w:rsidRPr="00AC3044" w:rsidRDefault="002F2FF7" w:rsidP="00E00201">
            <w:pPr>
              <w:rPr>
                <w:rFonts w:eastAsia="SimSun"/>
              </w:rPr>
            </w:pPr>
            <w:r w:rsidRPr="00AC3044">
              <w:rPr>
                <w:rFonts w:eastAsia="SimSun"/>
              </w:rPr>
              <w:t>20 мг/кг</w:t>
            </w:r>
          </w:p>
        </w:tc>
        <w:tc>
          <w:tcPr>
            <w:tcW w:w="1701" w:type="dxa"/>
            <w:vAlign w:val="center"/>
          </w:tcPr>
          <w:p w14:paraId="6AA970D0" w14:textId="77777777" w:rsidR="002F2FF7" w:rsidRPr="00AC3044" w:rsidRDefault="002F2FF7" w:rsidP="00E00201">
            <w:pPr>
              <w:rPr>
                <w:rFonts w:eastAsia="SimSun"/>
              </w:rPr>
            </w:pPr>
            <w:r w:rsidRPr="00AC3044">
              <w:rPr>
                <w:rFonts w:eastAsia="SimSun"/>
              </w:rPr>
              <w:t>60 мг/кг</w:t>
            </w:r>
          </w:p>
        </w:tc>
        <w:tc>
          <w:tcPr>
            <w:tcW w:w="1418" w:type="dxa"/>
            <w:vAlign w:val="center"/>
          </w:tcPr>
          <w:p w14:paraId="0159CEF5" w14:textId="77777777" w:rsidR="002F2FF7" w:rsidRPr="00AC3044" w:rsidRDefault="002F2FF7" w:rsidP="00E00201">
            <w:pPr>
              <w:rPr>
                <w:rFonts w:eastAsia="SimSun"/>
              </w:rPr>
            </w:pPr>
            <w:r w:rsidRPr="00AC3044">
              <w:rPr>
                <w:rFonts w:eastAsia="SimSun"/>
              </w:rPr>
              <w:t>В дни -3, -2, -1</w:t>
            </w:r>
          </w:p>
        </w:tc>
        <w:tc>
          <w:tcPr>
            <w:tcW w:w="2268" w:type="dxa"/>
            <w:vAlign w:val="center"/>
          </w:tcPr>
          <w:p w14:paraId="6D6535FD" w14:textId="77777777" w:rsidR="002F2FF7" w:rsidRPr="00AC3044" w:rsidRDefault="002F2FF7" w:rsidP="00E00201">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3093E5BE" w14:textId="77777777" w:rsidTr="00E00201">
        <w:trPr>
          <w:cantSplit/>
          <w:trHeight w:val="958"/>
        </w:trPr>
        <w:tc>
          <w:tcPr>
            <w:tcW w:w="959" w:type="dxa"/>
            <w:vMerge/>
            <w:textDirection w:val="btLr"/>
            <w:vAlign w:val="center"/>
          </w:tcPr>
          <w:p w14:paraId="2F321F4C" w14:textId="77777777" w:rsidR="002F2FF7" w:rsidRPr="00AC3044" w:rsidRDefault="002F2FF7" w:rsidP="00E00201">
            <w:pPr>
              <w:rPr>
                <w:rFonts w:eastAsia="SimSun"/>
              </w:rPr>
            </w:pPr>
          </w:p>
        </w:tc>
        <w:tc>
          <w:tcPr>
            <w:tcW w:w="1701" w:type="dxa"/>
            <w:vAlign w:val="center"/>
          </w:tcPr>
          <w:p w14:paraId="30E765B3"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38355B9F"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7208A333" w14:textId="77777777" w:rsidR="002F2FF7" w:rsidRPr="00AC3044" w:rsidRDefault="002F2FF7" w:rsidP="00E00201">
            <w:pPr>
              <w:rPr>
                <w:rFonts w:eastAsia="SimSun"/>
              </w:rPr>
            </w:pPr>
            <w:r w:rsidRPr="00AC3044">
              <w:rPr>
                <w:rFonts w:eastAsia="SimSun"/>
              </w:rPr>
              <w:t>–</w:t>
            </w:r>
          </w:p>
        </w:tc>
        <w:tc>
          <w:tcPr>
            <w:tcW w:w="1418" w:type="dxa"/>
            <w:vAlign w:val="center"/>
          </w:tcPr>
          <w:p w14:paraId="5069BD75"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03961AEF" w14:textId="77777777" w:rsidR="002F2FF7" w:rsidRPr="00AC3044" w:rsidRDefault="002F2FF7" w:rsidP="00E00201">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2F2FF7" w:rsidRPr="00AC3044" w14:paraId="2E0CDCB8" w14:textId="77777777" w:rsidTr="00E00201">
        <w:trPr>
          <w:cantSplit/>
          <w:trHeight w:val="709"/>
        </w:trPr>
        <w:tc>
          <w:tcPr>
            <w:tcW w:w="959" w:type="dxa"/>
            <w:vMerge/>
            <w:textDirection w:val="btLr"/>
            <w:vAlign w:val="center"/>
          </w:tcPr>
          <w:p w14:paraId="34E1763A" w14:textId="77777777" w:rsidR="002F2FF7" w:rsidRPr="00AC3044" w:rsidRDefault="002F2FF7" w:rsidP="00E00201">
            <w:pPr>
              <w:rPr>
                <w:rFonts w:eastAsia="SimSun"/>
              </w:rPr>
            </w:pPr>
          </w:p>
        </w:tc>
        <w:tc>
          <w:tcPr>
            <w:tcW w:w="1701" w:type="dxa"/>
            <w:vAlign w:val="center"/>
          </w:tcPr>
          <w:p w14:paraId="48815E7E"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2612F64B"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407F7203" w14:textId="77777777" w:rsidR="002F2FF7" w:rsidRPr="00AC3044" w:rsidRDefault="002F2FF7" w:rsidP="00E00201">
            <w:pPr>
              <w:rPr>
                <w:rFonts w:eastAsia="SimSun"/>
              </w:rPr>
            </w:pPr>
            <w:r w:rsidRPr="00AC3044">
              <w:rPr>
                <w:rFonts w:eastAsia="SimSun"/>
              </w:rPr>
              <w:t>–</w:t>
            </w:r>
          </w:p>
        </w:tc>
        <w:tc>
          <w:tcPr>
            <w:tcW w:w="1418" w:type="dxa"/>
            <w:vAlign w:val="center"/>
          </w:tcPr>
          <w:p w14:paraId="7445C3F7"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337BC3A2"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E7C4188" w14:textId="77777777" w:rsidR="002F2FF7" w:rsidRPr="00C07B2E" w:rsidRDefault="002F2FF7" w:rsidP="002F2FF7">
      <w:pPr>
        <w:rPr>
          <w:rFonts w:eastAsia="SimSun"/>
        </w:rPr>
      </w:pPr>
    </w:p>
    <w:p w14:paraId="3FEACB35" w14:textId="77777777" w:rsidR="002F2FF7" w:rsidRPr="00042499" w:rsidRDefault="002F2FF7" w:rsidP="002F2FF7">
      <w:pPr>
        <w:rPr>
          <w:rFonts w:eastAsia="SimSun"/>
          <w:lang w:val="en-US"/>
        </w:rPr>
      </w:pPr>
      <w:bookmarkStart w:id="232"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E00201">
        <w:rPr>
          <w:rFonts w:eastAsia="SimSun"/>
          <w:lang w:val="en-US"/>
        </w:rPr>
        <w:t>Flu</w:t>
      </w:r>
      <w:r w:rsidRPr="00042499">
        <w:rPr>
          <w:rFonts w:eastAsia="SimSun"/>
          <w:lang w:val="en-US"/>
        </w:rPr>
        <w:t>180+</w:t>
      </w:r>
      <w:r w:rsidRPr="00E00201">
        <w:rPr>
          <w:rFonts w:eastAsia="SimSun"/>
          <w:lang w:val="en-US"/>
        </w:rPr>
        <w:t>Cy</w:t>
      </w:r>
      <w:r w:rsidRPr="00042499">
        <w:rPr>
          <w:rFonts w:eastAsia="SimSun"/>
          <w:lang w:val="en-US"/>
        </w:rPr>
        <w:t xml:space="preserve">1200 / </w:t>
      </w:r>
      <w:r w:rsidRPr="00E00201">
        <w:rPr>
          <w:rFonts w:eastAsia="SimSun"/>
          <w:lang w:val="en-US"/>
        </w:rPr>
        <w:t>rATG</w:t>
      </w:r>
      <w:r w:rsidRPr="00042499">
        <w:rPr>
          <w:rFonts w:eastAsia="SimSun"/>
          <w:lang w:val="en-US"/>
        </w:rPr>
        <w:t>+</w:t>
      </w:r>
      <w:r w:rsidRPr="00E00201">
        <w:rPr>
          <w:rFonts w:eastAsia="SimSun"/>
          <w:lang w:val="en-US"/>
        </w:rPr>
        <w:t>Tx</w:t>
      </w:r>
      <w:r w:rsidRPr="00042499">
        <w:rPr>
          <w:rFonts w:eastAsia="SimSun"/>
          <w:lang w:val="en-US"/>
        </w:rPr>
        <w:t>+</w:t>
      </w:r>
      <w:r w:rsidRPr="00E00201">
        <w:rPr>
          <w:rFonts w:eastAsia="SimSun"/>
          <w:lang w:val="en-US"/>
        </w:rPr>
        <w:t>MMF</w:t>
      </w:r>
      <w:r w:rsidRPr="00042499">
        <w:rPr>
          <w:rFonts w:eastAsia="SimSun"/>
          <w:lang w:val="en-US"/>
        </w:rPr>
        <w:t>30</w:t>
      </w:r>
      <w:bookmarkEnd w:id="2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447F9F2B" w14:textId="77777777" w:rsidTr="00E00201">
        <w:trPr>
          <w:cantSplit/>
          <w:trHeight w:val="20"/>
          <w:tblHeader/>
        </w:trPr>
        <w:tc>
          <w:tcPr>
            <w:tcW w:w="959" w:type="dxa"/>
            <w:vAlign w:val="center"/>
          </w:tcPr>
          <w:p w14:paraId="2D829110" w14:textId="77777777" w:rsidR="002F2FF7" w:rsidRPr="00E00201" w:rsidRDefault="002F2FF7" w:rsidP="00E00201">
            <w:pPr>
              <w:rPr>
                <w:rFonts w:eastAsia="SimSun"/>
                <w:lang w:val="en-US"/>
              </w:rPr>
            </w:pPr>
          </w:p>
        </w:tc>
        <w:tc>
          <w:tcPr>
            <w:tcW w:w="1701" w:type="dxa"/>
            <w:vAlign w:val="center"/>
          </w:tcPr>
          <w:p w14:paraId="0503E05E"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00C3298E"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5A1DD0ED"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44E4F19C"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1E15C6FD"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301A4CC" w14:textId="77777777" w:rsidTr="00E00201">
        <w:trPr>
          <w:cantSplit/>
          <w:trHeight w:val="20"/>
        </w:trPr>
        <w:tc>
          <w:tcPr>
            <w:tcW w:w="959" w:type="dxa"/>
            <w:vMerge w:val="restart"/>
            <w:textDirection w:val="btLr"/>
            <w:vAlign w:val="center"/>
          </w:tcPr>
          <w:p w14:paraId="6F0A047E"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6E5B47BD"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3EDC0224"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94AE8E3"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9D4FCB7"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2AEFF7C9"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D64EF16" w14:textId="77777777" w:rsidTr="00E00201">
        <w:trPr>
          <w:cantSplit/>
          <w:trHeight w:val="1207"/>
        </w:trPr>
        <w:tc>
          <w:tcPr>
            <w:tcW w:w="959" w:type="dxa"/>
            <w:vMerge/>
            <w:vAlign w:val="center"/>
          </w:tcPr>
          <w:p w14:paraId="011C0A98" w14:textId="77777777" w:rsidR="002F2FF7" w:rsidRPr="00AC3044" w:rsidRDefault="002F2FF7" w:rsidP="00E00201">
            <w:pPr>
              <w:rPr>
                <w:rFonts w:eastAsia="SimSun"/>
              </w:rPr>
            </w:pPr>
          </w:p>
        </w:tc>
        <w:tc>
          <w:tcPr>
            <w:tcW w:w="1701" w:type="dxa"/>
            <w:vAlign w:val="center"/>
          </w:tcPr>
          <w:p w14:paraId="2BCF0C96"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4122A624" w14:textId="77777777" w:rsidR="002F2FF7" w:rsidRPr="00AC3044" w:rsidRDefault="002F2FF7" w:rsidP="00E00201">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94C9BA3" w14:textId="77777777" w:rsidR="002F2FF7" w:rsidRPr="00AC3044" w:rsidRDefault="002F2FF7" w:rsidP="00E00201">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3AFBBB98" w14:textId="77777777" w:rsidR="002F2FF7" w:rsidRPr="00AC3044" w:rsidRDefault="002F2FF7" w:rsidP="00E00201">
            <w:pPr>
              <w:rPr>
                <w:rFonts w:eastAsia="SimSun"/>
              </w:rPr>
            </w:pPr>
            <w:r w:rsidRPr="00AC3044">
              <w:rPr>
                <w:rFonts w:eastAsia="SimSun"/>
              </w:rPr>
              <w:t xml:space="preserve"> С -5 дня по -2 день </w:t>
            </w:r>
          </w:p>
        </w:tc>
        <w:tc>
          <w:tcPr>
            <w:tcW w:w="2268" w:type="dxa"/>
            <w:vAlign w:val="center"/>
          </w:tcPr>
          <w:p w14:paraId="665887F7" w14:textId="77777777" w:rsidR="002F2FF7" w:rsidRPr="00AC3044" w:rsidRDefault="002F2FF7" w:rsidP="00E00201">
            <w:pPr>
              <w:rPr>
                <w:rFonts w:eastAsia="SimSun"/>
              </w:rPr>
            </w:pPr>
            <w:r w:rsidRPr="00AC3044">
              <w:rPr>
                <w:rFonts w:eastAsia="SimSun"/>
              </w:rPr>
              <w:t>В/в, в течение 2 ч</w:t>
            </w:r>
          </w:p>
        </w:tc>
      </w:tr>
      <w:tr w:rsidR="002F2FF7" w:rsidRPr="00AC3044" w14:paraId="5AFCC07E" w14:textId="77777777" w:rsidTr="00E00201">
        <w:trPr>
          <w:cantSplit/>
          <w:trHeight w:val="858"/>
        </w:trPr>
        <w:tc>
          <w:tcPr>
            <w:tcW w:w="959" w:type="dxa"/>
            <w:vMerge w:val="restart"/>
            <w:textDirection w:val="btLr"/>
            <w:vAlign w:val="center"/>
          </w:tcPr>
          <w:p w14:paraId="54350F75"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29EEE13" w14:textId="77777777" w:rsidR="002F2FF7" w:rsidRPr="00AC3044" w:rsidRDefault="002F2FF7" w:rsidP="00E00201">
            <w:pPr>
              <w:rPr>
                <w:rFonts w:eastAsia="SimSun"/>
              </w:rPr>
            </w:pPr>
            <w:r w:rsidRPr="00AC3044">
              <w:rPr>
                <w:rFonts w:eastAsia="SimSun"/>
              </w:rPr>
              <w:t>АТГ (кроличий)</w:t>
            </w:r>
          </w:p>
        </w:tc>
        <w:tc>
          <w:tcPr>
            <w:tcW w:w="1559" w:type="dxa"/>
            <w:vAlign w:val="center"/>
          </w:tcPr>
          <w:p w14:paraId="761FF7F6" w14:textId="77777777" w:rsidR="002F2FF7" w:rsidRPr="00AC3044" w:rsidRDefault="002F2FF7" w:rsidP="00E00201">
            <w:pPr>
              <w:rPr>
                <w:rFonts w:eastAsia="SimSun"/>
              </w:rPr>
            </w:pPr>
            <w:r w:rsidRPr="00AC3044">
              <w:rPr>
                <w:rFonts w:eastAsia="SimSun"/>
              </w:rPr>
              <w:t>5 мг/кг</w:t>
            </w:r>
          </w:p>
        </w:tc>
        <w:tc>
          <w:tcPr>
            <w:tcW w:w="1701" w:type="dxa"/>
            <w:vAlign w:val="center"/>
          </w:tcPr>
          <w:p w14:paraId="437886E3" w14:textId="77777777" w:rsidR="002F2FF7" w:rsidRPr="00AC3044" w:rsidRDefault="002F2FF7" w:rsidP="00E00201">
            <w:pPr>
              <w:rPr>
                <w:rFonts w:eastAsia="SimSun"/>
              </w:rPr>
            </w:pPr>
            <w:r w:rsidRPr="00AC3044">
              <w:rPr>
                <w:rFonts w:eastAsia="SimSun"/>
              </w:rPr>
              <w:t>10 мг/кг</w:t>
            </w:r>
          </w:p>
        </w:tc>
        <w:tc>
          <w:tcPr>
            <w:tcW w:w="1418" w:type="dxa"/>
            <w:vAlign w:val="center"/>
          </w:tcPr>
          <w:p w14:paraId="01DB8950" w14:textId="77777777" w:rsidR="002F2FF7" w:rsidRPr="00AC3044" w:rsidRDefault="002F2FF7" w:rsidP="00E00201">
            <w:pPr>
              <w:rPr>
                <w:rFonts w:eastAsia="SimSun"/>
              </w:rPr>
            </w:pPr>
            <w:r w:rsidRPr="00AC3044">
              <w:rPr>
                <w:rFonts w:eastAsia="SimSun"/>
              </w:rPr>
              <w:t>В дни -2, -1</w:t>
            </w:r>
          </w:p>
        </w:tc>
        <w:tc>
          <w:tcPr>
            <w:tcW w:w="2268" w:type="dxa"/>
            <w:vAlign w:val="center"/>
          </w:tcPr>
          <w:p w14:paraId="5E2F632E" w14:textId="77777777" w:rsidR="002F2FF7" w:rsidRPr="00AC3044" w:rsidRDefault="002F2FF7" w:rsidP="00E00201">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2F2FF7" w:rsidRPr="00AC3044" w14:paraId="14510A5F" w14:textId="77777777" w:rsidTr="00E00201">
        <w:trPr>
          <w:cantSplit/>
          <w:trHeight w:val="958"/>
        </w:trPr>
        <w:tc>
          <w:tcPr>
            <w:tcW w:w="959" w:type="dxa"/>
            <w:vMerge/>
            <w:textDirection w:val="btLr"/>
            <w:vAlign w:val="center"/>
          </w:tcPr>
          <w:p w14:paraId="2D717804" w14:textId="77777777" w:rsidR="002F2FF7" w:rsidRPr="00AC3044" w:rsidRDefault="002F2FF7" w:rsidP="00E00201">
            <w:pPr>
              <w:rPr>
                <w:rFonts w:eastAsia="SimSun"/>
              </w:rPr>
            </w:pPr>
          </w:p>
        </w:tc>
        <w:tc>
          <w:tcPr>
            <w:tcW w:w="1701" w:type="dxa"/>
            <w:vAlign w:val="center"/>
          </w:tcPr>
          <w:p w14:paraId="75160DE9"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6A20A964"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020F4403" w14:textId="77777777" w:rsidR="002F2FF7" w:rsidRPr="00AC3044" w:rsidRDefault="002F2FF7" w:rsidP="00E00201">
            <w:pPr>
              <w:rPr>
                <w:rFonts w:eastAsia="SimSun"/>
              </w:rPr>
            </w:pPr>
            <w:r w:rsidRPr="00AC3044">
              <w:rPr>
                <w:rFonts w:eastAsia="SimSun"/>
              </w:rPr>
              <w:t>–</w:t>
            </w:r>
          </w:p>
        </w:tc>
        <w:tc>
          <w:tcPr>
            <w:tcW w:w="1418" w:type="dxa"/>
            <w:vAlign w:val="center"/>
          </w:tcPr>
          <w:p w14:paraId="1EB0E309"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03028FBD"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0B0E2BC" w14:textId="77777777" w:rsidTr="00E00201">
        <w:trPr>
          <w:cantSplit/>
          <w:trHeight w:val="370"/>
        </w:trPr>
        <w:tc>
          <w:tcPr>
            <w:tcW w:w="959" w:type="dxa"/>
            <w:vMerge/>
            <w:textDirection w:val="btLr"/>
            <w:vAlign w:val="center"/>
          </w:tcPr>
          <w:p w14:paraId="0407A7A6" w14:textId="77777777" w:rsidR="002F2FF7" w:rsidRPr="00AC3044" w:rsidRDefault="002F2FF7" w:rsidP="00E00201">
            <w:pPr>
              <w:rPr>
                <w:rFonts w:eastAsia="SimSun"/>
              </w:rPr>
            </w:pPr>
          </w:p>
        </w:tc>
        <w:tc>
          <w:tcPr>
            <w:tcW w:w="1701" w:type="dxa"/>
            <w:vAlign w:val="center"/>
          </w:tcPr>
          <w:p w14:paraId="34B73A36"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7440F837"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7B7F4492" w14:textId="77777777" w:rsidR="002F2FF7" w:rsidRPr="00AC3044" w:rsidRDefault="002F2FF7" w:rsidP="00E00201">
            <w:pPr>
              <w:rPr>
                <w:rFonts w:eastAsia="SimSun"/>
              </w:rPr>
            </w:pPr>
            <w:r w:rsidRPr="00AC3044">
              <w:rPr>
                <w:rFonts w:eastAsia="SimSun"/>
              </w:rPr>
              <w:t>–</w:t>
            </w:r>
          </w:p>
        </w:tc>
        <w:tc>
          <w:tcPr>
            <w:tcW w:w="1418" w:type="dxa"/>
            <w:vAlign w:val="center"/>
          </w:tcPr>
          <w:p w14:paraId="5C769923"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4CDDB68B"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CF74A3F" w14:textId="77777777" w:rsidR="002F2FF7" w:rsidRDefault="002F2FF7" w:rsidP="002F2FF7">
      <w:pPr>
        <w:rPr>
          <w:rFonts w:eastAsia="SimSun"/>
        </w:rPr>
      </w:pPr>
      <w:bookmarkStart w:id="233" w:name="_Toc44401182"/>
    </w:p>
    <w:p w14:paraId="45E827C8" w14:textId="77777777" w:rsidR="002F2FF7" w:rsidRPr="00C07B2E" w:rsidRDefault="002F2FF7" w:rsidP="002F2FF7">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23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2F2FF7" w:rsidRPr="00AC3044" w14:paraId="0F5F811C" w14:textId="77777777" w:rsidTr="00E00201">
        <w:trPr>
          <w:cantSplit/>
          <w:trHeight w:val="20"/>
          <w:tblHeader/>
        </w:trPr>
        <w:tc>
          <w:tcPr>
            <w:tcW w:w="959" w:type="dxa"/>
            <w:vAlign w:val="center"/>
          </w:tcPr>
          <w:p w14:paraId="764AF5C6" w14:textId="77777777" w:rsidR="002F2FF7" w:rsidRPr="00AC3044" w:rsidRDefault="002F2FF7" w:rsidP="00E00201">
            <w:pPr>
              <w:rPr>
                <w:rFonts w:eastAsia="SimSun"/>
              </w:rPr>
            </w:pPr>
          </w:p>
        </w:tc>
        <w:tc>
          <w:tcPr>
            <w:tcW w:w="1701" w:type="dxa"/>
            <w:vAlign w:val="center"/>
          </w:tcPr>
          <w:p w14:paraId="34C3B021"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5248BDED" w14:textId="77777777" w:rsidR="002F2FF7" w:rsidRPr="00AC3044" w:rsidRDefault="002F2FF7" w:rsidP="00E00201">
            <w:pPr>
              <w:rPr>
                <w:rFonts w:eastAsia="SimSun"/>
              </w:rPr>
            </w:pPr>
            <w:r w:rsidRPr="00AC3044">
              <w:rPr>
                <w:rFonts w:eastAsia="SimSun"/>
              </w:rPr>
              <w:t>Суточная доза</w:t>
            </w:r>
          </w:p>
        </w:tc>
        <w:tc>
          <w:tcPr>
            <w:tcW w:w="1701" w:type="dxa"/>
            <w:vAlign w:val="center"/>
          </w:tcPr>
          <w:p w14:paraId="4BAB0211" w14:textId="77777777" w:rsidR="002F2FF7" w:rsidRPr="00AC3044" w:rsidRDefault="002F2FF7" w:rsidP="00E00201">
            <w:pPr>
              <w:rPr>
                <w:rFonts w:eastAsia="SimSun"/>
              </w:rPr>
            </w:pPr>
            <w:r w:rsidRPr="00AC3044">
              <w:rPr>
                <w:rFonts w:eastAsia="SimSun"/>
              </w:rPr>
              <w:t>Курсовая доза</w:t>
            </w:r>
          </w:p>
        </w:tc>
        <w:tc>
          <w:tcPr>
            <w:tcW w:w="1418" w:type="dxa"/>
            <w:vAlign w:val="center"/>
          </w:tcPr>
          <w:p w14:paraId="7A7B1F4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06B4C6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7D559DF" w14:textId="77777777" w:rsidTr="00E00201">
        <w:trPr>
          <w:cantSplit/>
          <w:trHeight w:val="20"/>
        </w:trPr>
        <w:tc>
          <w:tcPr>
            <w:tcW w:w="959" w:type="dxa"/>
            <w:vMerge w:val="restart"/>
            <w:textDirection w:val="btLr"/>
            <w:vAlign w:val="center"/>
          </w:tcPr>
          <w:p w14:paraId="5DE8D9A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8F2A446"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1F94EBA5"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F20E718"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C4E4881"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02404CF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5B2B631" w14:textId="77777777" w:rsidTr="00E00201">
        <w:trPr>
          <w:cantSplit/>
          <w:trHeight w:val="440"/>
        </w:trPr>
        <w:tc>
          <w:tcPr>
            <w:tcW w:w="959" w:type="dxa"/>
            <w:vMerge/>
            <w:vAlign w:val="center"/>
          </w:tcPr>
          <w:p w14:paraId="4EE5BE6B" w14:textId="77777777" w:rsidR="002F2FF7" w:rsidRPr="00AC3044" w:rsidRDefault="002F2FF7" w:rsidP="00E00201">
            <w:pPr>
              <w:rPr>
                <w:rFonts w:eastAsia="SimSun"/>
              </w:rPr>
            </w:pPr>
          </w:p>
        </w:tc>
        <w:tc>
          <w:tcPr>
            <w:tcW w:w="1701" w:type="dxa"/>
            <w:vAlign w:val="center"/>
          </w:tcPr>
          <w:p w14:paraId="5EC6E9C2" w14:textId="77777777" w:rsidR="002F2FF7" w:rsidRPr="00AC3044" w:rsidRDefault="002F2FF7" w:rsidP="00E00201">
            <w:pPr>
              <w:rPr>
                <w:rFonts w:eastAsia="SimSun"/>
              </w:rPr>
            </w:pPr>
            <w:r w:rsidRPr="00AC3044">
              <w:rPr>
                <w:rFonts w:eastAsia="SimSun"/>
              </w:rPr>
              <w:t>Мелфалан</w:t>
            </w:r>
          </w:p>
        </w:tc>
        <w:tc>
          <w:tcPr>
            <w:tcW w:w="1559" w:type="dxa"/>
            <w:vAlign w:val="center"/>
          </w:tcPr>
          <w:p w14:paraId="10029DFB" w14:textId="77777777" w:rsidR="002F2FF7" w:rsidRPr="00AC3044" w:rsidRDefault="002F2FF7" w:rsidP="00E00201">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F736C3E" w14:textId="77777777" w:rsidR="002F2FF7" w:rsidRPr="00AC3044" w:rsidRDefault="002F2FF7" w:rsidP="00E00201">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1A0C59FF" w14:textId="77777777" w:rsidR="002F2FF7" w:rsidRPr="00AC3044" w:rsidRDefault="002F2FF7" w:rsidP="00E00201">
            <w:pPr>
              <w:rPr>
                <w:rFonts w:eastAsia="SimSun"/>
              </w:rPr>
            </w:pPr>
            <w:r w:rsidRPr="00AC3044">
              <w:rPr>
                <w:rFonts w:eastAsia="SimSun"/>
              </w:rPr>
              <w:t xml:space="preserve">В -2 день </w:t>
            </w:r>
          </w:p>
        </w:tc>
        <w:tc>
          <w:tcPr>
            <w:tcW w:w="2268" w:type="dxa"/>
            <w:vAlign w:val="center"/>
          </w:tcPr>
          <w:p w14:paraId="66E54C73"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7624B5D3" w14:textId="77777777" w:rsidTr="00E00201">
        <w:trPr>
          <w:cantSplit/>
          <w:trHeight w:val="516"/>
        </w:trPr>
        <w:tc>
          <w:tcPr>
            <w:tcW w:w="959" w:type="dxa"/>
            <w:vMerge w:val="restart"/>
            <w:textDirection w:val="btLr"/>
            <w:vAlign w:val="center"/>
          </w:tcPr>
          <w:p w14:paraId="3404242F"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DECE343"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23D7400F" w14:textId="77777777" w:rsidR="002F2FF7" w:rsidRPr="00AC3044" w:rsidRDefault="002F2FF7" w:rsidP="00E00201">
            <w:pPr>
              <w:rPr>
                <w:rFonts w:eastAsia="SimSun"/>
              </w:rPr>
            </w:pPr>
            <w:r w:rsidRPr="00AC3044">
              <w:rPr>
                <w:rFonts w:eastAsia="SimSun"/>
              </w:rPr>
              <w:t>50 мг/кг</w:t>
            </w:r>
          </w:p>
        </w:tc>
        <w:tc>
          <w:tcPr>
            <w:tcW w:w="1701" w:type="dxa"/>
            <w:vAlign w:val="center"/>
          </w:tcPr>
          <w:p w14:paraId="13C13434" w14:textId="77777777" w:rsidR="002F2FF7" w:rsidRPr="00AC3044" w:rsidRDefault="002F2FF7" w:rsidP="00E00201">
            <w:pPr>
              <w:rPr>
                <w:rFonts w:eastAsia="SimSun"/>
              </w:rPr>
            </w:pPr>
            <w:r w:rsidRPr="00AC3044">
              <w:rPr>
                <w:rFonts w:eastAsia="SimSun"/>
              </w:rPr>
              <w:t>100 мг/кг</w:t>
            </w:r>
          </w:p>
        </w:tc>
        <w:tc>
          <w:tcPr>
            <w:tcW w:w="1418" w:type="dxa"/>
            <w:vAlign w:val="center"/>
          </w:tcPr>
          <w:p w14:paraId="75FC5D91"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6D9E8A18"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7FE65271" w14:textId="77777777" w:rsidTr="00E00201">
        <w:trPr>
          <w:cantSplit/>
          <w:trHeight w:val="958"/>
        </w:trPr>
        <w:tc>
          <w:tcPr>
            <w:tcW w:w="959" w:type="dxa"/>
            <w:vMerge/>
            <w:textDirection w:val="btLr"/>
            <w:vAlign w:val="center"/>
          </w:tcPr>
          <w:p w14:paraId="79604A46" w14:textId="77777777" w:rsidR="002F2FF7" w:rsidRPr="00AC3044" w:rsidRDefault="002F2FF7" w:rsidP="00E00201">
            <w:pPr>
              <w:rPr>
                <w:rFonts w:eastAsia="SimSun"/>
              </w:rPr>
            </w:pPr>
          </w:p>
        </w:tc>
        <w:tc>
          <w:tcPr>
            <w:tcW w:w="1701" w:type="dxa"/>
            <w:vAlign w:val="center"/>
          </w:tcPr>
          <w:p w14:paraId="7E0E4B8C"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05753E43" w14:textId="77777777" w:rsidR="002F2FF7" w:rsidRPr="00AC3044" w:rsidRDefault="002F2FF7" w:rsidP="00E00201">
            <w:pPr>
              <w:rPr>
                <w:rFonts w:eastAsia="SimSun"/>
              </w:rPr>
            </w:pPr>
            <w:r w:rsidRPr="00AC3044">
              <w:rPr>
                <w:rFonts w:eastAsia="SimSun"/>
              </w:rPr>
              <w:t>0,03 мг/кг</w:t>
            </w:r>
          </w:p>
        </w:tc>
        <w:tc>
          <w:tcPr>
            <w:tcW w:w="1701" w:type="dxa"/>
            <w:vAlign w:val="center"/>
          </w:tcPr>
          <w:p w14:paraId="7DE24250" w14:textId="77777777" w:rsidR="002F2FF7" w:rsidRPr="00AC3044" w:rsidRDefault="002F2FF7" w:rsidP="00E00201">
            <w:pPr>
              <w:rPr>
                <w:rFonts w:eastAsia="SimSun"/>
              </w:rPr>
            </w:pPr>
            <w:r w:rsidRPr="00AC3044">
              <w:rPr>
                <w:rFonts w:eastAsia="SimSun"/>
              </w:rPr>
              <w:t>–</w:t>
            </w:r>
          </w:p>
        </w:tc>
        <w:tc>
          <w:tcPr>
            <w:tcW w:w="1418" w:type="dxa"/>
            <w:vAlign w:val="center"/>
          </w:tcPr>
          <w:p w14:paraId="6C16FD2F"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48FBD34F"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6C7B88C4" w14:textId="77777777" w:rsidTr="00E00201">
        <w:trPr>
          <w:cantSplit/>
          <w:trHeight w:val="986"/>
        </w:trPr>
        <w:tc>
          <w:tcPr>
            <w:tcW w:w="959" w:type="dxa"/>
            <w:vMerge/>
            <w:textDirection w:val="btLr"/>
            <w:vAlign w:val="center"/>
          </w:tcPr>
          <w:p w14:paraId="41F5A399" w14:textId="77777777" w:rsidR="002F2FF7" w:rsidRPr="00AC3044" w:rsidRDefault="002F2FF7" w:rsidP="00E00201">
            <w:pPr>
              <w:rPr>
                <w:rFonts w:eastAsia="SimSun"/>
              </w:rPr>
            </w:pPr>
          </w:p>
        </w:tc>
        <w:tc>
          <w:tcPr>
            <w:tcW w:w="1701" w:type="dxa"/>
            <w:vAlign w:val="center"/>
          </w:tcPr>
          <w:p w14:paraId="079209D0"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88F3341" w14:textId="77777777" w:rsidR="002F2FF7" w:rsidRPr="00AC3044" w:rsidRDefault="002F2FF7" w:rsidP="00E00201">
            <w:pPr>
              <w:rPr>
                <w:rFonts w:eastAsia="SimSun"/>
              </w:rPr>
            </w:pPr>
            <w:r w:rsidRPr="00AC3044">
              <w:rPr>
                <w:rFonts w:eastAsia="SimSun"/>
              </w:rPr>
              <w:t xml:space="preserve">30 мг/кг </w:t>
            </w:r>
          </w:p>
        </w:tc>
        <w:tc>
          <w:tcPr>
            <w:tcW w:w="1701" w:type="dxa"/>
            <w:vAlign w:val="center"/>
          </w:tcPr>
          <w:p w14:paraId="78ADEB0C" w14:textId="77777777" w:rsidR="002F2FF7" w:rsidRPr="00AC3044" w:rsidRDefault="002F2FF7" w:rsidP="00E00201">
            <w:pPr>
              <w:rPr>
                <w:rFonts w:eastAsia="SimSun"/>
              </w:rPr>
            </w:pPr>
            <w:r w:rsidRPr="00AC3044">
              <w:rPr>
                <w:rFonts w:eastAsia="SimSun"/>
              </w:rPr>
              <w:t>–</w:t>
            </w:r>
          </w:p>
        </w:tc>
        <w:tc>
          <w:tcPr>
            <w:tcW w:w="1418" w:type="dxa"/>
            <w:vAlign w:val="center"/>
          </w:tcPr>
          <w:p w14:paraId="431F3288"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1EE258F6"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A3AB845" w14:textId="77777777" w:rsidR="002F2FF7" w:rsidRPr="00C07B2E" w:rsidRDefault="002F2FF7" w:rsidP="002F2FF7">
      <w:pPr>
        <w:rPr>
          <w:rFonts w:eastAsia="SimSun"/>
        </w:rPr>
        <w:sectPr w:rsidR="002F2FF7" w:rsidRPr="00C07B2E" w:rsidSect="00E00201">
          <w:footerReference w:type="default" r:id="rId12"/>
          <w:type w:val="continuous"/>
          <w:pgSz w:w="11907" w:h="16839" w:code="9"/>
          <w:pgMar w:top="1134" w:right="850" w:bottom="1134" w:left="1701" w:header="709" w:footer="567" w:gutter="0"/>
          <w:cols w:space="708"/>
          <w:docGrid w:linePitch="360"/>
        </w:sectPr>
      </w:pPr>
    </w:p>
    <w:p w14:paraId="19BC0CA8" w14:textId="77777777" w:rsidR="002F2FF7" w:rsidRDefault="002F2FF7" w:rsidP="002F2FF7">
      <w:pPr>
        <w:rPr>
          <w:rFonts w:eastAsia="SimSun"/>
        </w:rPr>
      </w:pPr>
      <w:bookmarkStart w:id="234" w:name="_Toc44401183"/>
    </w:p>
    <w:p w14:paraId="5E3E377C" w14:textId="77777777" w:rsidR="002F2FF7" w:rsidRPr="00470E23" w:rsidRDefault="002F2FF7" w:rsidP="002F2FF7">
      <w:pPr>
        <w:rPr>
          <w:rFonts w:eastAsia="SimSun"/>
          <w:i/>
          <w:u w:val="single"/>
        </w:rPr>
      </w:pPr>
      <w:r w:rsidRPr="00470E23">
        <w:rPr>
          <w:rFonts w:eastAsia="SimSun"/>
          <w:i/>
          <w:u w:val="single"/>
        </w:rPr>
        <w:t>2. Неродственный HLA-идентичный донор</w:t>
      </w:r>
      <w:bookmarkEnd w:id="234"/>
      <w:r w:rsidRPr="00470E23">
        <w:rPr>
          <w:rFonts w:eastAsia="SimSun"/>
          <w:i/>
          <w:u w:val="single"/>
        </w:rPr>
        <w:t xml:space="preserve"> </w:t>
      </w:r>
    </w:p>
    <w:p w14:paraId="13E38191" w14:textId="77777777" w:rsidR="002F2FF7" w:rsidRDefault="002F2FF7" w:rsidP="002F2FF7">
      <w:pPr>
        <w:rPr>
          <w:rFonts w:eastAsia="SimSun"/>
        </w:rPr>
      </w:pPr>
      <w:bookmarkStart w:id="235" w:name="_Toc44401184"/>
    </w:p>
    <w:bookmarkEnd w:id="235"/>
    <w:p w14:paraId="19EE5246" w14:textId="77777777" w:rsidR="002F2FF7" w:rsidRPr="00C07B2E" w:rsidRDefault="002F2FF7" w:rsidP="002F2FF7">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6D6FC8D" w14:textId="77777777" w:rsidR="002F2FF7" w:rsidRPr="00C07B2E" w:rsidRDefault="002F2FF7" w:rsidP="002F2FF7">
      <w:pPr>
        <w:rPr>
          <w:rFonts w:eastAsia="SimSun"/>
        </w:rPr>
        <w:sectPr w:rsidR="002F2FF7" w:rsidRPr="00C07B2E" w:rsidSect="00E00201">
          <w:headerReference w:type="even" r:id="rId13"/>
          <w:type w:val="continuous"/>
          <w:pgSz w:w="11907" w:h="16839" w:code="9"/>
          <w:pgMar w:top="1134" w:right="850" w:bottom="1134" w:left="1701" w:header="709" w:footer="567" w:gutter="0"/>
          <w:cols w:space="708"/>
          <w:docGrid w:linePitch="360"/>
        </w:sectPr>
      </w:pPr>
    </w:p>
    <w:p w14:paraId="60A3A51B" w14:textId="77777777" w:rsidR="002F2FF7" w:rsidRPr="00C07B2E" w:rsidRDefault="002F2FF7" w:rsidP="002F2FF7">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0101EEA1" w14:textId="77777777" w:rsidR="002F2FF7" w:rsidRPr="00C07B2E" w:rsidRDefault="002F2FF7" w:rsidP="002F2FF7">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2F2FF7" w:rsidRPr="00470E23" w14:paraId="1D1E6932" w14:textId="77777777" w:rsidTr="00E00201">
        <w:trPr>
          <w:cantSplit/>
          <w:trHeight w:val="640"/>
        </w:trPr>
        <w:tc>
          <w:tcPr>
            <w:tcW w:w="2255" w:type="pct"/>
            <w:gridSpan w:val="4"/>
            <w:vMerge w:val="restart"/>
            <w:shd w:val="clear" w:color="auto" w:fill="auto"/>
            <w:vAlign w:val="center"/>
          </w:tcPr>
          <w:p w14:paraId="422C4698" w14:textId="77777777" w:rsidR="002F2FF7" w:rsidRPr="00470E23" w:rsidRDefault="002F2FF7" w:rsidP="00E00201">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379D0039" w14:textId="77777777" w:rsidR="002F2FF7" w:rsidRPr="00470E23" w:rsidRDefault="002F2FF7" w:rsidP="00E00201">
            <w:pPr>
              <w:rPr>
                <w:rFonts w:eastAsia="SimSun"/>
              </w:rPr>
            </w:pPr>
            <w:r w:rsidRPr="00470E23">
              <w:rPr>
                <w:rFonts w:eastAsia="SimSun"/>
              </w:rPr>
              <w:t>Режим кондиционирования</w:t>
            </w:r>
          </w:p>
        </w:tc>
      </w:tr>
      <w:tr w:rsidR="002F2FF7" w:rsidRPr="00470E23" w14:paraId="330CE1E0" w14:textId="77777777" w:rsidTr="00E00201">
        <w:trPr>
          <w:cantSplit/>
          <w:trHeight w:val="549"/>
        </w:trPr>
        <w:tc>
          <w:tcPr>
            <w:tcW w:w="2255" w:type="pct"/>
            <w:gridSpan w:val="4"/>
            <w:vMerge/>
            <w:shd w:val="clear" w:color="auto" w:fill="auto"/>
            <w:vAlign w:val="center"/>
          </w:tcPr>
          <w:p w14:paraId="32B65884" w14:textId="77777777" w:rsidR="002F2FF7" w:rsidRPr="00470E23" w:rsidRDefault="002F2FF7" w:rsidP="00E00201">
            <w:pPr>
              <w:rPr>
                <w:rFonts w:eastAsia="SimSun"/>
              </w:rPr>
            </w:pPr>
          </w:p>
        </w:tc>
        <w:tc>
          <w:tcPr>
            <w:tcW w:w="750" w:type="pct"/>
            <w:shd w:val="clear" w:color="auto" w:fill="D9D9D9"/>
            <w:vAlign w:val="center"/>
          </w:tcPr>
          <w:p w14:paraId="186E8005" w14:textId="77777777" w:rsidR="002F2FF7" w:rsidRPr="00470E23" w:rsidRDefault="002F2FF7" w:rsidP="00E00201">
            <w:pPr>
              <w:rPr>
                <w:rFonts w:eastAsia="SimSun"/>
              </w:rPr>
            </w:pPr>
            <w:r w:rsidRPr="00470E23">
              <w:rPr>
                <w:rFonts w:eastAsia="SimSun"/>
              </w:rPr>
              <w:t>Cy120</w:t>
            </w:r>
          </w:p>
        </w:tc>
        <w:tc>
          <w:tcPr>
            <w:tcW w:w="1995" w:type="pct"/>
            <w:gridSpan w:val="3"/>
            <w:shd w:val="clear" w:color="auto" w:fill="D9D9D9"/>
            <w:vAlign w:val="center"/>
          </w:tcPr>
          <w:p w14:paraId="6231FEE7" w14:textId="77777777" w:rsidR="002F2FF7" w:rsidRPr="00470E23" w:rsidRDefault="002F2FF7" w:rsidP="00E00201">
            <w:pPr>
              <w:rPr>
                <w:rFonts w:eastAsia="SimSun"/>
              </w:rPr>
            </w:pPr>
            <w:r w:rsidRPr="00470E23">
              <w:rPr>
                <w:rFonts w:eastAsia="SimSun"/>
              </w:rPr>
              <w:t>Flu180</w:t>
            </w:r>
          </w:p>
        </w:tc>
      </w:tr>
      <w:tr w:rsidR="002F2FF7" w:rsidRPr="00470E23" w14:paraId="6D1DDA82" w14:textId="77777777" w:rsidTr="00E00201">
        <w:trPr>
          <w:cantSplit/>
          <w:trHeight w:val="571"/>
        </w:trPr>
        <w:tc>
          <w:tcPr>
            <w:tcW w:w="2255" w:type="pct"/>
            <w:gridSpan w:val="4"/>
            <w:vMerge/>
            <w:shd w:val="clear" w:color="auto" w:fill="auto"/>
            <w:vAlign w:val="center"/>
          </w:tcPr>
          <w:p w14:paraId="10420ED1" w14:textId="77777777" w:rsidR="002F2FF7" w:rsidRPr="00470E23" w:rsidRDefault="002F2FF7" w:rsidP="00E00201">
            <w:pPr>
              <w:rPr>
                <w:rFonts w:eastAsia="SimSun"/>
              </w:rPr>
            </w:pPr>
          </w:p>
        </w:tc>
        <w:tc>
          <w:tcPr>
            <w:tcW w:w="750" w:type="pct"/>
            <w:shd w:val="clear" w:color="auto" w:fill="D9D9D9"/>
            <w:vAlign w:val="center"/>
          </w:tcPr>
          <w:p w14:paraId="513F237E" w14:textId="77777777" w:rsidR="002F2FF7" w:rsidRPr="00470E23" w:rsidRDefault="002F2FF7" w:rsidP="00E00201">
            <w:pPr>
              <w:rPr>
                <w:rFonts w:eastAsia="SimSun"/>
              </w:rPr>
            </w:pPr>
            <w:r w:rsidRPr="00470E23">
              <w:rPr>
                <w:rFonts w:eastAsia="SimSun"/>
              </w:rPr>
              <w:t>Bu12</w:t>
            </w:r>
          </w:p>
        </w:tc>
        <w:tc>
          <w:tcPr>
            <w:tcW w:w="678" w:type="pct"/>
            <w:shd w:val="clear" w:color="auto" w:fill="D9D9D9"/>
            <w:vAlign w:val="center"/>
          </w:tcPr>
          <w:p w14:paraId="7E41821E" w14:textId="77777777" w:rsidR="002F2FF7" w:rsidRPr="00470E23" w:rsidRDefault="002F2FF7" w:rsidP="00E00201">
            <w:pPr>
              <w:rPr>
                <w:rFonts w:eastAsia="SimSun"/>
              </w:rPr>
            </w:pPr>
            <w:r w:rsidRPr="00470E23">
              <w:rPr>
                <w:rFonts w:eastAsia="SimSun"/>
              </w:rPr>
              <w:t>Bu12</w:t>
            </w:r>
          </w:p>
        </w:tc>
        <w:tc>
          <w:tcPr>
            <w:tcW w:w="749" w:type="pct"/>
            <w:shd w:val="clear" w:color="auto" w:fill="D9D9D9"/>
            <w:vAlign w:val="center"/>
          </w:tcPr>
          <w:p w14:paraId="3229C7F0" w14:textId="77777777" w:rsidR="002F2FF7" w:rsidRPr="00470E23" w:rsidRDefault="002F2FF7" w:rsidP="00E00201">
            <w:pPr>
              <w:rPr>
                <w:rFonts w:eastAsia="SimSun"/>
              </w:rPr>
            </w:pPr>
            <w:r w:rsidRPr="00470E23">
              <w:rPr>
                <w:rFonts w:eastAsia="SimSun"/>
              </w:rPr>
              <w:t>Bu14</w:t>
            </w:r>
          </w:p>
        </w:tc>
        <w:tc>
          <w:tcPr>
            <w:tcW w:w="568" w:type="pct"/>
            <w:shd w:val="clear" w:color="auto" w:fill="D9D9D9"/>
            <w:vAlign w:val="center"/>
          </w:tcPr>
          <w:p w14:paraId="07E81297" w14:textId="77777777" w:rsidR="002F2FF7" w:rsidRPr="00470E23" w:rsidRDefault="002F2FF7" w:rsidP="00E00201">
            <w:pPr>
              <w:rPr>
                <w:rFonts w:eastAsia="SimSun"/>
              </w:rPr>
            </w:pPr>
            <w:r w:rsidRPr="00470E23">
              <w:rPr>
                <w:rFonts w:eastAsia="SimSun"/>
              </w:rPr>
              <w:t>Treo42</w:t>
            </w:r>
          </w:p>
        </w:tc>
      </w:tr>
      <w:tr w:rsidR="002F2FF7" w:rsidRPr="00470E23" w14:paraId="580A5E09" w14:textId="77777777" w:rsidTr="00E00201">
        <w:trPr>
          <w:cantSplit/>
          <w:trHeight w:val="551"/>
        </w:trPr>
        <w:tc>
          <w:tcPr>
            <w:tcW w:w="2255" w:type="pct"/>
            <w:gridSpan w:val="4"/>
            <w:vMerge/>
            <w:shd w:val="clear" w:color="auto" w:fill="auto"/>
            <w:vAlign w:val="center"/>
          </w:tcPr>
          <w:p w14:paraId="2D549B26" w14:textId="77777777" w:rsidR="002F2FF7" w:rsidRPr="00470E23" w:rsidRDefault="002F2FF7" w:rsidP="00E00201">
            <w:pPr>
              <w:rPr>
                <w:rFonts w:eastAsia="SimSun"/>
              </w:rPr>
            </w:pPr>
          </w:p>
        </w:tc>
        <w:tc>
          <w:tcPr>
            <w:tcW w:w="750" w:type="pct"/>
            <w:shd w:val="clear" w:color="auto" w:fill="D9D9D9"/>
            <w:vAlign w:val="center"/>
          </w:tcPr>
          <w:p w14:paraId="21D0C644" w14:textId="77777777" w:rsidR="002F2FF7" w:rsidRPr="00470E23" w:rsidRDefault="002F2FF7" w:rsidP="00E00201">
            <w:pPr>
              <w:rPr>
                <w:rFonts w:eastAsia="SimSun"/>
              </w:rPr>
            </w:pPr>
            <w:r w:rsidRPr="00470E23">
              <w:rPr>
                <w:rFonts w:eastAsia="SimSun"/>
              </w:rPr>
              <w:t>-</w:t>
            </w:r>
          </w:p>
        </w:tc>
        <w:tc>
          <w:tcPr>
            <w:tcW w:w="678" w:type="pct"/>
            <w:shd w:val="clear" w:color="auto" w:fill="D9D9D9"/>
            <w:vAlign w:val="center"/>
          </w:tcPr>
          <w:p w14:paraId="6152E0CA" w14:textId="77777777" w:rsidR="002F2FF7" w:rsidRPr="00470E23" w:rsidRDefault="002F2FF7" w:rsidP="00E00201">
            <w:pPr>
              <w:rPr>
                <w:rFonts w:eastAsia="SimSun"/>
              </w:rPr>
            </w:pPr>
            <w:r w:rsidRPr="00470E23">
              <w:rPr>
                <w:rFonts w:eastAsia="SimSun"/>
              </w:rPr>
              <w:t>-</w:t>
            </w:r>
          </w:p>
        </w:tc>
        <w:tc>
          <w:tcPr>
            <w:tcW w:w="749" w:type="pct"/>
            <w:shd w:val="clear" w:color="auto" w:fill="D9D9D9"/>
            <w:vAlign w:val="center"/>
          </w:tcPr>
          <w:p w14:paraId="4386872A" w14:textId="77777777" w:rsidR="002F2FF7" w:rsidRPr="00470E23" w:rsidRDefault="002F2FF7" w:rsidP="00E00201">
            <w:pPr>
              <w:rPr>
                <w:rFonts w:eastAsia="SimSun"/>
              </w:rPr>
            </w:pPr>
            <w:r w:rsidRPr="00470E23">
              <w:rPr>
                <w:rFonts w:eastAsia="SimSun"/>
              </w:rPr>
              <w:t>-</w:t>
            </w:r>
          </w:p>
        </w:tc>
        <w:tc>
          <w:tcPr>
            <w:tcW w:w="568" w:type="pct"/>
            <w:shd w:val="clear" w:color="auto" w:fill="D9D9D9"/>
            <w:vAlign w:val="center"/>
          </w:tcPr>
          <w:p w14:paraId="1AFC31AC" w14:textId="77777777" w:rsidR="002F2FF7" w:rsidRPr="00470E23" w:rsidRDefault="002F2FF7" w:rsidP="00E00201">
            <w:pPr>
              <w:rPr>
                <w:rFonts w:eastAsia="SimSun"/>
              </w:rPr>
            </w:pPr>
            <w:r w:rsidRPr="00470E23">
              <w:rPr>
                <w:rFonts w:eastAsia="SimSun"/>
              </w:rPr>
              <w:t>-</w:t>
            </w:r>
          </w:p>
        </w:tc>
      </w:tr>
      <w:tr w:rsidR="002F2FF7" w:rsidRPr="00470E23" w14:paraId="74C90D4B" w14:textId="77777777" w:rsidTr="00E00201">
        <w:trPr>
          <w:cantSplit/>
          <w:trHeight w:val="850"/>
        </w:trPr>
        <w:tc>
          <w:tcPr>
            <w:tcW w:w="549" w:type="pct"/>
            <w:tcBorders>
              <w:bottom w:val="single" w:sz="4" w:space="0" w:color="00000A"/>
            </w:tcBorders>
            <w:shd w:val="clear" w:color="auto" w:fill="D9D9D9"/>
            <w:vAlign w:val="center"/>
          </w:tcPr>
          <w:p w14:paraId="20C67535" w14:textId="77777777" w:rsidR="002F2FF7" w:rsidRPr="00470E23" w:rsidRDefault="002F2FF7" w:rsidP="00E00201">
            <w:pPr>
              <w:rPr>
                <w:rFonts w:eastAsia="SimSun"/>
              </w:rPr>
            </w:pPr>
            <w:r w:rsidRPr="00470E23">
              <w:rPr>
                <w:rFonts w:eastAsia="SimSun"/>
              </w:rPr>
              <w:t>hATG</w:t>
            </w:r>
          </w:p>
        </w:tc>
        <w:tc>
          <w:tcPr>
            <w:tcW w:w="477" w:type="pct"/>
            <w:shd w:val="clear" w:color="auto" w:fill="D9D9D9"/>
            <w:vAlign w:val="center"/>
          </w:tcPr>
          <w:p w14:paraId="788B4858" w14:textId="77777777" w:rsidR="002F2FF7" w:rsidRPr="00470E23" w:rsidRDefault="002F2FF7" w:rsidP="00E00201">
            <w:pPr>
              <w:rPr>
                <w:rFonts w:eastAsia="SimSun"/>
              </w:rPr>
            </w:pPr>
            <w:r w:rsidRPr="00470E23">
              <w:rPr>
                <w:rFonts w:eastAsia="SimSun"/>
              </w:rPr>
              <w:t>CSA</w:t>
            </w:r>
          </w:p>
        </w:tc>
        <w:tc>
          <w:tcPr>
            <w:tcW w:w="514" w:type="pct"/>
            <w:shd w:val="clear" w:color="auto" w:fill="D9D9D9"/>
            <w:vAlign w:val="center"/>
          </w:tcPr>
          <w:p w14:paraId="12634CDC" w14:textId="77777777" w:rsidR="002F2FF7" w:rsidRPr="00470E23" w:rsidRDefault="002F2FF7" w:rsidP="00E00201">
            <w:pPr>
              <w:rPr>
                <w:rFonts w:eastAsia="SimSun"/>
              </w:rPr>
            </w:pPr>
            <w:r w:rsidRPr="00470E23">
              <w:rPr>
                <w:rFonts w:eastAsia="SimSun"/>
              </w:rPr>
              <w:t>MTX</w:t>
            </w:r>
          </w:p>
        </w:tc>
        <w:tc>
          <w:tcPr>
            <w:tcW w:w="715" w:type="pct"/>
            <w:shd w:val="clear" w:color="auto" w:fill="D9D9D9"/>
            <w:vAlign w:val="center"/>
          </w:tcPr>
          <w:p w14:paraId="06885530" w14:textId="77777777" w:rsidR="002F2FF7" w:rsidRPr="00470E23" w:rsidRDefault="002F2FF7" w:rsidP="00E00201">
            <w:pPr>
              <w:rPr>
                <w:rFonts w:eastAsia="SimSun"/>
              </w:rPr>
            </w:pPr>
            <w:r w:rsidRPr="00470E23">
              <w:rPr>
                <w:rFonts w:eastAsia="SimSun"/>
              </w:rPr>
              <w:t>MMF45</w:t>
            </w:r>
          </w:p>
        </w:tc>
        <w:tc>
          <w:tcPr>
            <w:tcW w:w="750" w:type="pct"/>
            <w:shd w:val="clear" w:color="auto" w:fill="auto"/>
            <w:vAlign w:val="center"/>
          </w:tcPr>
          <w:p w14:paraId="3738CDEE" w14:textId="77777777" w:rsidR="002F2FF7" w:rsidRPr="00470E23" w:rsidRDefault="002F2FF7" w:rsidP="00E00201">
            <w:pPr>
              <w:rPr>
                <w:rFonts w:eastAsia="SimSun"/>
              </w:rPr>
            </w:pPr>
            <w:r w:rsidRPr="00470E23">
              <w:rPr>
                <w:rFonts w:eastAsia="SimSun"/>
              </w:rPr>
              <w:t>5.2.1.1</w:t>
            </w:r>
          </w:p>
        </w:tc>
        <w:tc>
          <w:tcPr>
            <w:tcW w:w="678" w:type="pct"/>
            <w:shd w:val="clear" w:color="auto" w:fill="auto"/>
            <w:vAlign w:val="center"/>
          </w:tcPr>
          <w:p w14:paraId="194105D8" w14:textId="77777777" w:rsidR="002F2FF7" w:rsidRPr="00470E23" w:rsidRDefault="002F2FF7" w:rsidP="00E00201">
            <w:pPr>
              <w:rPr>
                <w:rFonts w:eastAsia="SimSun"/>
              </w:rPr>
            </w:pPr>
            <w:r w:rsidRPr="00470E23">
              <w:rPr>
                <w:rFonts w:eastAsia="SimSun"/>
              </w:rPr>
              <w:t>-</w:t>
            </w:r>
          </w:p>
        </w:tc>
        <w:tc>
          <w:tcPr>
            <w:tcW w:w="749" w:type="pct"/>
            <w:shd w:val="clear" w:color="auto" w:fill="auto"/>
            <w:vAlign w:val="center"/>
          </w:tcPr>
          <w:p w14:paraId="6E89F5E6" w14:textId="77777777" w:rsidR="002F2FF7" w:rsidRPr="00470E23" w:rsidRDefault="002F2FF7" w:rsidP="00E00201">
            <w:pPr>
              <w:rPr>
                <w:rFonts w:eastAsia="SimSun"/>
              </w:rPr>
            </w:pPr>
            <w:r w:rsidRPr="00470E23">
              <w:rPr>
                <w:rFonts w:eastAsia="SimSun"/>
              </w:rPr>
              <w:t>-</w:t>
            </w:r>
          </w:p>
        </w:tc>
        <w:tc>
          <w:tcPr>
            <w:tcW w:w="568" w:type="pct"/>
            <w:shd w:val="clear" w:color="auto" w:fill="auto"/>
            <w:vAlign w:val="center"/>
          </w:tcPr>
          <w:p w14:paraId="3DAB6EDE" w14:textId="77777777" w:rsidR="002F2FF7" w:rsidRPr="00470E23" w:rsidRDefault="002F2FF7" w:rsidP="00E00201">
            <w:pPr>
              <w:rPr>
                <w:rFonts w:eastAsia="SimSun"/>
              </w:rPr>
            </w:pPr>
            <w:r w:rsidRPr="00470E23">
              <w:rPr>
                <w:rFonts w:eastAsia="SimSun"/>
              </w:rPr>
              <w:t>-</w:t>
            </w:r>
          </w:p>
        </w:tc>
      </w:tr>
      <w:tr w:rsidR="002F2FF7" w:rsidRPr="00470E23" w14:paraId="504939EB" w14:textId="77777777" w:rsidTr="00E00201">
        <w:trPr>
          <w:cantSplit/>
          <w:trHeight w:val="850"/>
        </w:trPr>
        <w:tc>
          <w:tcPr>
            <w:tcW w:w="549" w:type="pct"/>
            <w:tcBorders>
              <w:top w:val="single" w:sz="4" w:space="0" w:color="00000A"/>
              <w:bottom w:val="single" w:sz="4" w:space="0" w:color="00000A"/>
            </w:tcBorders>
            <w:shd w:val="clear" w:color="auto" w:fill="D9D9D9"/>
            <w:vAlign w:val="center"/>
          </w:tcPr>
          <w:p w14:paraId="600FDD7F" w14:textId="77777777" w:rsidR="002F2FF7" w:rsidRPr="00470E23" w:rsidRDefault="002F2FF7" w:rsidP="00E00201">
            <w:pPr>
              <w:rPr>
                <w:rFonts w:eastAsia="SimSun"/>
              </w:rPr>
            </w:pPr>
            <w:r w:rsidRPr="00470E23">
              <w:rPr>
                <w:rFonts w:eastAsia="SimSun"/>
              </w:rPr>
              <w:t>rATG</w:t>
            </w:r>
          </w:p>
        </w:tc>
        <w:tc>
          <w:tcPr>
            <w:tcW w:w="477" w:type="pct"/>
            <w:shd w:val="clear" w:color="auto" w:fill="D9D9D9"/>
            <w:vAlign w:val="center"/>
          </w:tcPr>
          <w:p w14:paraId="5BB136AA" w14:textId="77777777" w:rsidR="002F2FF7" w:rsidRPr="00470E23" w:rsidRDefault="002F2FF7" w:rsidP="00E00201">
            <w:pPr>
              <w:rPr>
                <w:rFonts w:eastAsia="SimSun"/>
              </w:rPr>
            </w:pPr>
            <w:r w:rsidRPr="00470E23">
              <w:rPr>
                <w:rFonts w:eastAsia="SimSun"/>
              </w:rPr>
              <w:t>CSA</w:t>
            </w:r>
          </w:p>
        </w:tc>
        <w:tc>
          <w:tcPr>
            <w:tcW w:w="514" w:type="pct"/>
            <w:shd w:val="clear" w:color="auto" w:fill="D9D9D9"/>
            <w:vAlign w:val="center"/>
          </w:tcPr>
          <w:p w14:paraId="388AF651" w14:textId="77777777" w:rsidR="002F2FF7" w:rsidRPr="00470E23" w:rsidRDefault="002F2FF7" w:rsidP="00E00201">
            <w:pPr>
              <w:rPr>
                <w:rFonts w:eastAsia="SimSun"/>
              </w:rPr>
            </w:pPr>
            <w:r w:rsidRPr="00470E23">
              <w:rPr>
                <w:rFonts w:eastAsia="SimSun"/>
              </w:rPr>
              <w:t>MTX</w:t>
            </w:r>
          </w:p>
        </w:tc>
        <w:tc>
          <w:tcPr>
            <w:tcW w:w="715" w:type="pct"/>
            <w:shd w:val="clear" w:color="auto" w:fill="D9D9D9"/>
            <w:vAlign w:val="center"/>
          </w:tcPr>
          <w:p w14:paraId="4618641B" w14:textId="77777777" w:rsidR="002F2FF7" w:rsidRPr="00470E23" w:rsidRDefault="002F2FF7" w:rsidP="00E00201">
            <w:pPr>
              <w:rPr>
                <w:rFonts w:eastAsia="SimSun"/>
              </w:rPr>
            </w:pPr>
            <w:r w:rsidRPr="00470E23">
              <w:rPr>
                <w:rFonts w:eastAsia="SimSun"/>
              </w:rPr>
              <w:t>MMF45</w:t>
            </w:r>
          </w:p>
        </w:tc>
        <w:tc>
          <w:tcPr>
            <w:tcW w:w="750" w:type="pct"/>
            <w:shd w:val="clear" w:color="auto" w:fill="auto"/>
            <w:vAlign w:val="center"/>
          </w:tcPr>
          <w:p w14:paraId="30C5421E" w14:textId="77777777" w:rsidR="002F2FF7" w:rsidRPr="00470E23" w:rsidRDefault="002F2FF7" w:rsidP="00E00201">
            <w:pPr>
              <w:rPr>
                <w:rFonts w:eastAsia="SimSun"/>
              </w:rPr>
            </w:pPr>
            <w:r w:rsidRPr="00470E23">
              <w:rPr>
                <w:rFonts w:eastAsia="SimSun"/>
              </w:rPr>
              <w:t>5.2.1.2</w:t>
            </w:r>
          </w:p>
        </w:tc>
        <w:tc>
          <w:tcPr>
            <w:tcW w:w="678" w:type="pct"/>
            <w:shd w:val="clear" w:color="auto" w:fill="auto"/>
            <w:vAlign w:val="center"/>
          </w:tcPr>
          <w:p w14:paraId="1A86385E" w14:textId="77777777" w:rsidR="002F2FF7" w:rsidRPr="00470E23" w:rsidRDefault="002F2FF7" w:rsidP="00E00201">
            <w:pPr>
              <w:rPr>
                <w:rFonts w:eastAsia="SimSun"/>
              </w:rPr>
            </w:pPr>
            <w:r w:rsidRPr="00470E23">
              <w:rPr>
                <w:rFonts w:eastAsia="SimSun"/>
              </w:rPr>
              <w:t>-</w:t>
            </w:r>
          </w:p>
        </w:tc>
        <w:tc>
          <w:tcPr>
            <w:tcW w:w="749" w:type="pct"/>
            <w:shd w:val="clear" w:color="auto" w:fill="auto"/>
            <w:vAlign w:val="center"/>
          </w:tcPr>
          <w:p w14:paraId="2A2D1BDB" w14:textId="77777777" w:rsidR="002F2FF7" w:rsidRPr="00470E23" w:rsidRDefault="002F2FF7" w:rsidP="00E00201">
            <w:pPr>
              <w:rPr>
                <w:rFonts w:eastAsia="SimSun"/>
              </w:rPr>
            </w:pPr>
            <w:r w:rsidRPr="00470E23">
              <w:rPr>
                <w:rFonts w:eastAsia="SimSun"/>
              </w:rPr>
              <w:t>-</w:t>
            </w:r>
          </w:p>
        </w:tc>
        <w:tc>
          <w:tcPr>
            <w:tcW w:w="568" w:type="pct"/>
            <w:shd w:val="clear" w:color="auto" w:fill="auto"/>
            <w:vAlign w:val="center"/>
          </w:tcPr>
          <w:p w14:paraId="1F9272C2" w14:textId="77777777" w:rsidR="002F2FF7" w:rsidRPr="00470E23" w:rsidRDefault="002F2FF7" w:rsidP="00E00201">
            <w:pPr>
              <w:rPr>
                <w:rFonts w:eastAsia="SimSun"/>
              </w:rPr>
            </w:pPr>
            <w:r w:rsidRPr="00470E23">
              <w:rPr>
                <w:rFonts w:eastAsia="SimSun"/>
              </w:rPr>
              <w:t>-</w:t>
            </w:r>
          </w:p>
        </w:tc>
      </w:tr>
      <w:tr w:rsidR="002F2FF7" w:rsidRPr="00470E23" w14:paraId="05B9CFBC" w14:textId="77777777" w:rsidTr="00E00201">
        <w:trPr>
          <w:cantSplit/>
          <w:trHeight w:val="850"/>
        </w:trPr>
        <w:tc>
          <w:tcPr>
            <w:tcW w:w="549" w:type="pct"/>
            <w:vMerge w:val="restart"/>
            <w:shd w:val="clear" w:color="auto" w:fill="D9D9D9"/>
            <w:vAlign w:val="center"/>
          </w:tcPr>
          <w:p w14:paraId="243FC41D" w14:textId="77777777" w:rsidR="002F2FF7" w:rsidRPr="00470E23" w:rsidRDefault="002F2FF7" w:rsidP="00E00201">
            <w:pPr>
              <w:rPr>
                <w:rFonts w:eastAsia="SimSun"/>
              </w:rPr>
            </w:pPr>
            <w:r w:rsidRPr="00470E23">
              <w:rPr>
                <w:rFonts w:eastAsia="SimSun"/>
              </w:rPr>
              <w:t>PT-Cy</w:t>
            </w:r>
          </w:p>
          <w:p w14:paraId="3D535AE9" w14:textId="77777777" w:rsidR="002F2FF7" w:rsidRPr="00470E23" w:rsidRDefault="002F2FF7" w:rsidP="00E00201">
            <w:pPr>
              <w:rPr>
                <w:rFonts w:eastAsia="SimSun"/>
              </w:rPr>
            </w:pPr>
          </w:p>
        </w:tc>
        <w:tc>
          <w:tcPr>
            <w:tcW w:w="477" w:type="pct"/>
            <w:shd w:val="clear" w:color="auto" w:fill="D9D9D9"/>
            <w:vAlign w:val="center"/>
          </w:tcPr>
          <w:p w14:paraId="41D37655" w14:textId="77777777" w:rsidR="002F2FF7" w:rsidRPr="00470E23" w:rsidRDefault="002F2FF7" w:rsidP="00E00201">
            <w:pPr>
              <w:rPr>
                <w:rFonts w:eastAsia="SimSun"/>
              </w:rPr>
            </w:pPr>
            <w:r w:rsidRPr="00470E23">
              <w:rPr>
                <w:rFonts w:eastAsia="SimSun"/>
              </w:rPr>
              <w:t>-</w:t>
            </w:r>
          </w:p>
        </w:tc>
        <w:tc>
          <w:tcPr>
            <w:tcW w:w="514" w:type="pct"/>
            <w:shd w:val="clear" w:color="auto" w:fill="D9D9D9"/>
            <w:vAlign w:val="center"/>
          </w:tcPr>
          <w:p w14:paraId="686F84FA" w14:textId="77777777" w:rsidR="002F2FF7" w:rsidRPr="00470E23" w:rsidRDefault="002F2FF7" w:rsidP="00E00201">
            <w:pPr>
              <w:rPr>
                <w:rFonts w:eastAsia="SimSun"/>
              </w:rPr>
            </w:pPr>
            <w:r w:rsidRPr="00470E23">
              <w:rPr>
                <w:rFonts w:eastAsia="SimSun"/>
              </w:rPr>
              <w:t>-</w:t>
            </w:r>
          </w:p>
        </w:tc>
        <w:tc>
          <w:tcPr>
            <w:tcW w:w="715" w:type="pct"/>
            <w:shd w:val="clear" w:color="auto" w:fill="D9D9D9"/>
            <w:vAlign w:val="center"/>
          </w:tcPr>
          <w:p w14:paraId="194D4C74" w14:textId="77777777" w:rsidR="002F2FF7" w:rsidRPr="00470E23" w:rsidRDefault="002F2FF7" w:rsidP="00E00201">
            <w:pPr>
              <w:rPr>
                <w:rFonts w:eastAsia="SimSun"/>
              </w:rPr>
            </w:pPr>
            <w:r w:rsidRPr="00470E23">
              <w:rPr>
                <w:rFonts w:eastAsia="SimSun"/>
              </w:rPr>
              <w:t>-</w:t>
            </w:r>
          </w:p>
        </w:tc>
        <w:tc>
          <w:tcPr>
            <w:tcW w:w="750" w:type="pct"/>
            <w:shd w:val="clear" w:color="auto" w:fill="auto"/>
            <w:vAlign w:val="center"/>
          </w:tcPr>
          <w:p w14:paraId="457ACB9E" w14:textId="77777777" w:rsidR="002F2FF7" w:rsidRPr="00470E23" w:rsidRDefault="002F2FF7" w:rsidP="00E00201">
            <w:pPr>
              <w:rPr>
                <w:rFonts w:eastAsia="SimSun"/>
              </w:rPr>
            </w:pPr>
            <w:r w:rsidRPr="00470E23">
              <w:rPr>
                <w:rFonts w:eastAsia="SimSun"/>
              </w:rPr>
              <w:t>-</w:t>
            </w:r>
          </w:p>
        </w:tc>
        <w:tc>
          <w:tcPr>
            <w:tcW w:w="678" w:type="pct"/>
            <w:shd w:val="clear" w:color="auto" w:fill="auto"/>
            <w:vAlign w:val="center"/>
          </w:tcPr>
          <w:p w14:paraId="12E23F33" w14:textId="77777777" w:rsidR="002F2FF7" w:rsidRPr="00470E23" w:rsidRDefault="002F2FF7" w:rsidP="00E00201">
            <w:pPr>
              <w:rPr>
                <w:rFonts w:eastAsia="SimSun"/>
              </w:rPr>
            </w:pPr>
            <w:r w:rsidRPr="00470E23">
              <w:rPr>
                <w:rFonts w:eastAsia="SimSun"/>
              </w:rPr>
              <w:t>5.2.1.3</w:t>
            </w:r>
          </w:p>
        </w:tc>
        <w:tc>
          <w:tcPr>
            <w:tcW w:w="749" w:type="pct"/>
            <w:shd w:val="clear" w:color="auto" w:fill="auto"/>
            <w:vAlign w:val="center"/>
          </w:tcPr>
          <w:p w14:paraId="0C9F2FFE" w14:textId="77777777" w:rsidR="002F2FF7" w:rsidRPr="00470E23" w:rsidRDefault="002F2FF7" w:rsidP="00E00201">
            <w:pPr>
              <w:rPr>
                <w:rFonts w:eastAsia="SimSun"/>
              </w:rPr>
            </w:pPr>
            <w:r w:rsidRPr="00470E23">
              <w:rPr>
                <w:rFonts w:eastAsia="SimSun"/>
              </w:rPr>
              <w:t>5.2.1.7</w:t>
            </w:r>
          </w:p>
        </w:tc>
        <w:tc>
          <w:tcPr>
            <w:tcW w:w="568" w:type="pct"/>
            <w:shd w:val="clear" w:color="auto" w:fill="auto"/>
            <w:vAlign w:val="center"/>
          </w:tcPr>
          <w:p w14:paraId="5200DA0C" w14:textId="77777777" w:rsidR="002F2FF7" w:rsidRPr="00470E23" w:rsidRDefault="002F2FF7" w:rsidP="00E00201">
            <w:pPr>
              <w:rPr>
                <w:rFonts w:eastAsia="SimSun"/>
              </w:rPr>
            </w:pPr>
            <w:r w:rsidRPr="00470E23">
              <w:rPr>
                <w:rFonts w:eastAsia="SimSun"/>
              </w:rPr>
              <w:t>-</w:t>
            </w:r>
          </w:p>
        </w:tc>
      </w:tr>
      <w:tr w:rsidR="002F2FF7" w:rsidRPr="00470E23" w14:paraId="23B31723" w14:textId="77777777" w:rsidTr="00E00201">
        <w:trPr>
          <w:cantSplit/>
          <w:trHeight w:val="850"/>
        </w:trPr>
        <w:tc>
          <w:tcPr>
            <w:tcW w:w="549" w:type="pct"/>
            <w:vMerge/>
            <w:shd w:val="clear" w:color="auto" w:fill="D9D9D9"/>
            <w:vAlign w:val="center"/>
          </w:tcPr>
          <w:p w14:paraId="44631CD0" w14:textId="77777777" w:rsidR="002F2FF7" w:rsidRPr="00470E23" w:rsidRDefault="002F2FF7" w:rsidP="00E00201">
            <w:pPr>
              <w:rPr>
                <w:rFonts w:eastAsia="SimSun"/>
              </w:rPr>
            </w:pPr>
          </w:p>
        </w:tc>
        <w:tc>
          <w:tcPr>
            <w:tcW w:w="477" w:type="pct"/>
            <w:tcBorders>
              <w:bottom w:val="single" w:sz="4" w:space="0" w:color="00000A"/>
            </w:tcBorders>
            <w:shd w:val="clear" w:color="auto" w:fill="D9D9D9"/>
            <w:vAlign w:val="center"/>
          </w:tcPr>
          <w:p w14:paraId="29553646" w14:textId="77777777" w:rsidR="002F2FF7" w:rsidRPr="00470E23" w:rsidRDefault="002F2FF7" w:rsidP="00E00201">
            <w:pPr>
              <w:rPr>
                <w:rFonts w:eastAsia="SimSun"/>
              </w:rPr>
            </w:pPr>
            <w:r w:rsidRPr="00470E23">
              <w:rPr>
                <w:rFonts w:eastAsia="SimSun"/>
              </w:rPr>
              <w:t>CSA</w:t>
            </w:r>
          </w:p>
          <w:p w14:paraId="450FE5AF" w14:textId="77777777" w:rsidR="002F2FF7" w:rsidRPr="00470E23" w:rsidRDefault="002F2FF7" w:rsidP="00E00201">
            <w:pPr>
              <w:rPr>
                <w:rFonts w:eastAsia="SimSun"/>
              </w:rPr>
            </w:pPr>
          </w:p>
        </w:tc>
        <w:tc>
          <w:tcPr>
            <w:tcW w:w="514" w:type="pct"/>
            <w:shd w:val="clear" w:color="auto" w:fill="D9D9D9"/>
            <w:vAlign w:val="center"/>
          </w:tcPr>
          <w:p w14:paraId="0DEB44A4" w14:textId="77777777" w:rsidR="002F2FF7" w:rsidRPr="00470E23" w:rsidRDefault="002F2FF7" w:rsidP="00E00201">
            <w:pPr>
              <w:rPr>
                <w:rFonts w:eastAsia="SimSun"/>
              </w:rPr>
            </w:pPr>
            <w:r w:rsidRPr="00470E23">
              <w:rPr>
                <w:rFonts w:eastAsia="SimSun"/>
              </w:rPr>
              <w:t>-</w:t>
            </w:r>
          </w:p>
        </w:tc>
        <w:tc>
          <w:tcPr>
            <w:tcW w:w="715" w:type="pct"/>
            <w:shd w:val="clear" w:color="auto" w:fill="D9D9D9"/>
            <w:vAlign w:val="center"/>
          </w:tcPr>
          <w:p w14:paraId="15B507CB" w14:textId="77777777" w:rsidR="002F2FF7" w:rsidRPr="00470E23" w:rsidRDefault="002F2FF7" w:rsidP="00E00201">
            <w:pPr>
              <w:rPr>
                <w:rFonts w:eastAsia="SimSun"/>
              </w:rPr>
            </w:pPr>
            <w:r w:rsidRPr="00470E23">
              <w:rPr>
                <w:rFonts w:eastAsia="SimSun"/>
              </w:rPr>
              <w:t>MMF30</w:t>
            </w:r>
          </w:p>
        </w:tc>
        <w:tc>
          <w:tcPr>
            <w:tcW w:w="750" w:type="pct"/>
            <w:shd w:val="clear" w:color="auto" w:fill="auto"/>
            <w:vAlign w:val="center"/>
          </w:tcPr>
          <w:p w14:paraId="5CF8C3C5" w14:textId="77777777" w:rsidR="002F2FF7" w:rsidRPr="00470E23" w:rsidRDefault="002F2FF7" w:rsidP="00E00201">
            <w:pPr>
              <w:rPr>
                <w:rFonts w:eastAsia="SimSun"/>
              </w:rPr>
            </w:pPr>
            <w:r w:rsidRPr="00470E23">
              <w:rPr>
                <w:rFonts w:eastAsia="SimSun"/>
              </w:rPr>
              <w:t>-</w:t>
            </w:r>
          </w:p>
        </w:tc>
        <w:tc>
          <w:tcPr>
            <w:tcW w:w="678" w:type="pct"/>
            <w:shd w:val="clear" w:color="auto" w:fill="auto"/>
            <w:vAlign w:val="center"/>
          </w:tcPr>
          <w:p w14:paraId="4E7B5247" w14:textId="77777777" w:rsidR="002F2FF7" w:rsidRPr="00470E23" w:rsidRDefault="002F2FF7" w:rsidP="00E00201">
            <w:pPr>
              <w:rPr>
                <w:rFonts w:eastAsia="SimSun"/>
              </w:rPr>
            </w:pPr>
            <w:r w:rsidRPr="00470E23">
              <w:rPr>
                <w:rFonts w:eastAsia="SimSun"/>
              </w:rPr>
              <w:t>5.2.1.5</w:t>
            </w:r>
          </w:p>
        </w:tc>
        <w:tc>
          <w:tcPr>
            <w:tcW w:w="749" w:type="pct"/>
            <w:shd w:val="clear" w:color="auto" w:fill="auto"/>
            <w:vAlign w:val="center"/>
          </w:tcPr>
          <w:p w14:paraId="6C105557" w14:textId="77777777" w:rsidR="002F2FF7" w:rsidRPr="00470E23" w:rsidRDefault="002F2FF7" w:rsidP="00E00201">
            <w:pPr>
              <w:rPr>
                <w:rFonts w:eastAsia="SimSun"/>
              </w:rPr>
            </w:pPr>
            <w:r w:rsidRPr="00470E23">
              <w:rPr>
                <w:rFonts w:eastAsia="SimSun"/>
              </w:rPr>
              <w:t>5.2.1.9</w:t>
            </w:r>
          </w:p>
        </w:tc>
        <w:tc>
          <w:tcPr>
            <w:tcW w:w="568" w:type="pct"/>
            <w:shd w:val="clear" w:color="auto" w:fill="auto"/>
            <w:vAlign w:val="center"/>
          </w:tcPr>
          <w:p w14:paraId="49A6EBDB" w14:textId="77777777" w:rsidR="002F2FF7" w:rsidRPr="00470E23" w:rsidRDefault="002F2FF7" w:rsidP="00E00201">
            <w:pPr>
              <w:rPr>
                <w:rFonts w:eastAsia="SimSun"/>
              </w:rPr>
            </w:pPr>
            <w:r w:rsidRPr="00470E23">
              <w:rPr>
                <w:rFonts w:eastAsia="SimSun"/>
              </w:rPr>
              <w:t>-</w:t>
            </w:r>
          </w:p>
        </w:tc>
      </w:tr>
      <w:tr w:rsidR="002F2FF7" w:rsidRPr="00470E23" w14:paraId="362F98AC" w14:textId="77777777" w:rsidTr="00E00201">
        <w:trPr>
          <w:cantSplit/>
          <w:trHeight w:val="850"/>
        </w:trPr>
        <w:tc>
          <w:tcPr>
            <w:tcW w:w="549" w:type="pct"/>
            <w:vMerge/>
            <w:tcBorders>
              <w:bottom w:val="single" w:sz="4" w:space="0" w:color="00000A"/>
            </w:tcBorders>
            <w:shd w:val="clear" w:color="auto" w:fill="D9D9D9"/>
            <w:vAlign w:val="center"/>
          </w:tcPr>
          <w:p w14:paraId="288B66BE" w14:textId="77777777" w:rsidR="002F2FF7" w:rsidRPr="00470E23" w:rsidRDefault="002F2FF7" w:rsidP="00E00201">
            <w:pPr>
              <w:rPr>
                <w:rFonts w:eastAsia="SimSun"/>
              </w:rPr>
            </w:pPr>
          </w:p>
        </w:tc>
        <w:tc>
          <w:tcPr>
            <w:tcW w:w="477" w:type="pct"/>
            <w:tcBorders>
              <w:bottom w:val="single" w:sz="4" w:space="0" w:color="00000A"/>
            </w:tcBorders>
            <w:shd w:val="clear" w:color="auto" w:fill="D9D9D9"/>
            <w:vAlign w:val="center"/>
          </w:tcPr>
          <w:p w14:paraId="06F15660" w14:textId="77777777" w:rsidR="002F2FF7" w:rsidRPr="00470E23" w:rsidRDefault="002F2FF7" w:rsidP="00E00201">
            <w:pPr>
              <w:rPr>
                <w:rFonts w:eastAsia="SimSun"/>
              </w:rPr>
            </w:pPr>
            <w:r w:rsidRPr="00470E23">
              <w:rPr>
                <w:rFonts w:eastAsia="SimSun"/>
              </w:rPr>
              <w:t>Tx</w:t>
            </w:r>
          </w:p>
        </w:tc>
        <w:tc>
          <w:tcPr>
            <w:tcW w:w="514" w:type="pct"/>
            <w:shd w:val="clear" w:color="auto" w:fill="D9D9D9"/>
            <w:vAlign w:val="center"/>
          </w:tcPr>
          <w:p w14:paraId="738B620F" w14:textId="77777777" w:rsidR="002F2FF7" w:rsidRPr="00470E23" w:rsidRDefault="002F2FF7" w:rsidP="00E00201">
            <w:pPr>
              <w:rPr>
                <w:rFonts w:eastAsia="SimSun"/>
              </w:rPr>
            </w:pPr>
            <w:r w:rsidRPr="00470E23">
              <w:rPr>
                <w:rFonts w:eastAsia="SimSun"/>
              </w:rPr>
              <w:t>-</w:t>
            </w:r>
          </w:p>
        </w:tc>
        <w:tc>
          <w:tcPr>
            <w:tcW w:w="715" w:type="pct"/>
            <w:shd w:val="clear" w:color="auto" w:fill="D9D9D9"/>
            <w:vAlign w:val="center"/>
          </w:tcPr>
          <w:p w14:paraId="453DDAB3" w14:textId="77777777" w:rsidR="002F2FF7" w:rsidRPr="00470E23" w:rsidRDefault="002F2FF7" w:rsidP="00E00201">
            <w:pPr>
              <w:rPr>
                <w:rFonts w:eastAsia="SimSun"/>
              </w:rPr>
            </w:pPr>
            <w:r w:rsidRPr="00470E23">
              <w:rPr>
                <w:rFonts w:eastAsia="SimSun"/>
              </w:rPr>
              <w:t>MMF30</w:t>
            </w:r>
          </w:p>
        </w:tc>
        <w:tc>
          <w:tcPr>
            <w:tcW w:w="750" w:type="pct"/>
            <w:shd w:val="clear" w:color="auto" w:fill="auto"/>
            <w:vAlign w:val="center"/>
          </w:tcPr>
          <w:p w14:paraId="70FBEB9A" w14:textId="77777777" w:rsidR="002F2FF7" w:rsidRPr="00470E23" w:rsidRDefault="002F2FF7" w:rsidP="00E00201">
            <w:pPr>
              <w:rPr>
                <w:rFonts w:eastAsia="SimSun"/>
              </w:rPr>
            </w:pPr>
            <w:r w:rsidRPr="00470E23">
              <w:rPr>
                <w:rFonts w:eastAsia="SimSun"/>
              </w:rPr>
              <w:t>-</w:t>
            </w:r>
          </w:p>
        </w:tc>
        <w:tc>
          <w:tcPr>
            <w:tcW w:w="678" w:type="pct"/>
            <w:shd w:val="clear" w:color="auto" w:fill="auto"/>
            <w:vAlign w:val="center"/>
          </w:tcPr>
          <w:p w14:paraId="0B8A6657" w14:textId="77777777" w:rsidR="002F2FF7" w:rsidRPr="00470E23" w:rsidRDefault="002F2FF7" w:rsidP="00E00201">
            <w:pPr>
              <w:rPr>
                <w:rFonts w:eastAsia="SimSun"/>
              </w:rPr>
            </w:pPr>
            <w:r w:rsidRPr="00470E23">
              <w:rPr>
                <w:rFonts w:eastAsia="SimSun"/>
              </w:rPr>
              <w:t>5.2.1.4</w:t>
            </w:r>
          </w:p>
        </w:tc>
        <w:tc>
          <w:tcPr>
            <w:tcW w:w="749" w:type="pct"/>
            <w:shd w:val="clear" w:color="auto" w:fill="auto"/>
            <w:vAlign w:val="center"/>
          </w:tcPr>
          <w:p w14:paraId="5784C097" w14:textId="77777777" w:rsidR="002F2FF7" w:rsidRPr="00470E23" w:rsidRDefault="002F2FF7" w:rsidP="00E00201">
            <w:pPr>
              <w:rPr>
                <w:rFonts w:eastAsia="SimSun"/>
              </w:rPr>
            </w:pPr>
            <w:r w:rsidRPr="00470E23">
              <w:rPr>
                <w:rFonts w:eastAsia="SimSun"/>
              </w:rPr>
              <w:t>5.2.1.8</w:t>
            </w:r>
          </w:p>
        </w:tc>
        <w:tc>
          <w:tcPr>
            <w:tcW w:w="568" w:type="pct"/>
            <w:shd w:val="clear" w:color="auto" w:fill="auto"/>
            <w:vAlign w:val="center"/>
          </w:tcPr>
          <w:p w14:paraId="1ADD4869" w14:textId="77777777" w:rsidR="002F2FF7" w:rsidRPr="00470E23" w:rsidRDefault="002F2FF7" w:rsidP="00E00201">
            <w:pPr>
              <w:rPr>
                <w:rFonts w:eastAsia="SimSun"/>
              </w:rPr>
            </w:pPr>
            <w:r w:rsidRPr="00470E23">
              <w:rPr>
                <w:rFonts w:eastAsia="SimSun"/>
              </w:rPr>
              <w:t>5.2.1.11</w:t>
            </w:r>
          </w:p>
        </w:tc>
      </w:tr>
      <w:tr w:rsidR="002F2FF7" w:rsidRPr="00470E23" w14:paraId="7D7BF3F7" w14:textId="77777777" w:rsidTr="00E00201">
        <w:trPr>
          <w:cantSplit/>
          <w:trHeight w:val="850"/>
        </w:trPr>
        <w:tc>
          <w:tcPr>
            <w:tcW w:w="549" w:type="pct"/>
            <w:shd w:val="clear" w:color="auto" w:fill="D9D9D9"/>
            <w:vAlign w:val="center"/>
          </w:tcPr>
          <w:p w14:paraId="5B00BE9F" w14:textId="77777777" w:rsidR="002F2FF7" w:rsidRPr="00470E23" w:rsidRDefault="002F2FF7" w:rsidP="00E00201">
            <w:pPr>
              <w:rPr>
                <w:rFonts w:eastAsia="SimSun"/>
              </w:rPr>
            </w:pPr>
            <w:r w:rsidRPr="00470E23">
              <w:rPr>
                <w:rFonts w:eastAsia="SimSun"/>
              </w:rPr>
              <w:t>-</w:t>
            </w:r>
          </w:p>
        </w:tc>
        <w:tc>
          <w:tcPr>
            <w:tcW w:w="477" w:type="pct"/>
            <w:shd w:val="clear" w:color="auto" w:fill="D9D9D9"/>
            <w:vAlign w:val="center"/>
          </w:tcPr>
          <w:p w14:paraId="469DC62F" w14:textId="77777777" w:rsidR="002F2FF7" w:rsidRPr="00470E23" w:rsidRDefault="002F2FF7" w:rsidP="00E00201">
            <w:pPr>
              <w:rPr>
                <w:rFonts w:eastAsia="SimSun"/>
              </w:rPr>
            </w:pPr>
            <w:r w:rsidRPr="00470E23">
              <w:rPr>
                <w:rFonts w:eastAsia="SimSun"/>
              </w:rPr>
              <w:t>Tx</w:t>
            </w:r>
          </w:p>
        </w:tc>
        <w:tc>
          <w:tcPr>
            <w:tcW w:w="514" w:type="pct"/>
            <w:shd w:val="clear" w:color="auto" w:fill="D9D9D9"/>
            <w:vAlign w:val="center"/>
          </w:tcPr>
          <w:p w14:paraId="2DC8CC8C" w14:textId="77777777" w:rsidR="002F2FF7" w:rsidRPr="00470E23" w:rsidRDefault="002F2FF7" w:rsidP="00E00201">
            <w:pPr>
              <w:rPr>
                <w:rFonts w:eastAsia="SimSun"/>
              </w:rPr>
            </w:pPr>
            <w:r w:rsidRPr="00470E23">
              <w:rPr>
                <w:rFonts w:eastAsia="SimSun"/>
              </w:rPr>
              <w:t>-</w:t>
            </w:r>
          </w:p>
        </w:tc>
        <w:tc>
          <w:tcPr>
            <w:tcW w:w="715" w:type="pct"/>
            <w:shd w:val="clear" w:color="auto" w:fill="D9D9D9"/>
            <w:vAlign w:val="center"/>
          </w:tcPr>
          <w:p w14:paraId="0B5BD7AD" w14:textId="77777777" w:rsidR="002F2FF7" w:rsidRPr="00470E23" w:rsidRDefault="002F2FF7" w:rsidP="00E00201">
            <w:pPr>
              <w:rPr>
                <w:rFonts w:eastAsia="SimSun"/>
              </w:rPr>
            </w:pPr>
            <w:r w:rsidRPr="00470E23">
              <w:rPr>
                <w:rFonts w:eastAsia="SimSun"/>
              </w:rPr>
              <w:t>MMF30</w:t>
            </w:r>
          </w:p>
        </w:tc>
        <w:tc>
          <w:tcPr>
            <w:tcW w:w="750" w:type="pct"/>
            <w:shd w:val="clear" w:color="auto" w:fill="auto"/>
            <w:vAlign w:val="center"/>
          </w:tcPr>
          <w:p w14:paraId="5D6DBFE4" w14:textId="77777777" w:rsidR="002F2FF7" w:rsidRPr="00470E23" w:rsidRDefault="002F2FF7" w:rsidP="00E00201">
            <w:pPr>
              <w:rPr>
                <w:rFonts w:eastAsia="SimSun"/>
              </w:rPr>
            </w:pPr>
            <w:r w:rsidRPr="00470E23">
              <w:rPr>
                <w:rFonts w:eastAsia="SimSun"/>
              </w:rPr>
              <w:t>-</w:t>
            </w:r>
          </w:p>
        </w:tc>
        <w:tc>
          <w:tcPr>
            <w:tcW w:w="678" w:type="pct"/>
            <w:shd w:val="clear" w:color="auto" w:fill="auto"/>
            <w:vAlign w:val="center"/>
          </w:tcPr>
          <w:p w14:paraId="566788EF" w14:textId="77777777" w:rsidR="002F2FF7" w:rsidRPr="00470E23" w:rsidRDefault="002F2FF7" w:rsidP="00E00201">
            <w:pPr>
              <w:rPr>
                <w:rFonts w:eastAsia="SimSun"/>
              </w:rPr>
            </w:pPr>
            <w:r w:rsidRPr="00470E23">
              <w:rPr>
                <w:rFonts w:eastAsia="SimSun"/>
              </w:rPr>
              <w:t>5.2.1.6</w:t>
            </w:r>
          </w:p>
        </w:tc>
        <w:tc>
          <w:tcPr>
            <w:tcW w:w="749" w:type="pct"/>
            <w:shd w:val="clear" w:color="auto" w:fill="auto"/>
            <w:vAlign w:val="center"/>
          </w:tcPr>
          <w:p w14:paraId="5CFD235F" w14:textId="77777777" w:rsidR="002F2FF7" w:rsidRPr="00470E23" w:rsidRDefault="002F2FF7" w:rsidP="00E00201">
            <w:pPr>
              <w:rPr>
                <w:rFonts w:eastAsia="SimSun"/>
              </w:rPr>
            </w:pPr>
            <w:r w:rsidRPr="00470E23">
              <w:rPr>
                <w:rFonts w:eastAsia="SimSun"/>
              </w:rPr>
              <w:t>5.2.1.10</w:t>
            </w:r>
          </w:p>
        </w:tc>
        <w:tc>
          <w:tcPr>
            <w:tcW w:w="568" w:type="pct"/>
            <w:shd w:val="clear" w:color="auto" w:fill="auto"/>
            <w:vAlign w:val="center"/>
          </w:tcPr>
          <w:p w14:paraId="7642D896" w14:textId="77777777" w:rsidR="002F2FF7" w:rsidRPr="00470E23" w:rsidRDefault="002F2FF7" w:rsidP="00E00201">
            <w:pPr>
              <w:rPr>
                <w:rFonts w:eastAsia="SimSun"/>
              </w:rPr>
            </w:pPr>
            <w:r w:rsidRPr="00470E23">
              <w:rPr>
                <w:rFonts w:eastAsia="SimSun"/>
              </w:rPr>
              <w:t>-</w:t>
            </w:r>
          </w:p>
        </w:tc>
      </w:tr>
    </w:tbl>
    <w:p w14:paraId="174B4624" w14:textId="77777777" w:rsidR="002F2FF7" w:rsidRPr="00C07B2E" w:rsidRDefault="002F2FF7" w:rsidP="002F2FF7">
      <w:pPr>
        <w:rPr>
          <w:rFonts w:eastAsia="SimSun"/>
        </w:rPr>
      </w:pPr>
    </w:p>
    <w:p w14:paraId="3DCE8CD9" w14:textId="77777777" w:rsidR="002F2FF7" w:rsidRPr="00C07B2E" w:rsidRDefault="002F2FF7" w:rsidP="002F2FF7">
      <w:pPr>
        <w:rPr>
          <w:rFonts w:eastAsia="SimSun"/>
        </w:rPr>
        <w:sectPr w:rsidR="002F2FF7" w:rsidRPr="00C07B2E" w:rsidSect="00E00201">
          <w:type w:val="continuous"/>
          <w:pgSz w:w="16839" w:h="11907" w:orient="landscape" w:code="9"/>
          <w:pgMar w:top="1134" w:right="850" w:bottom="1134" w:left="1701" w:header="709" w:footer="567" w:gutter="0"/>
          <w:cols w:space="708"/>
          <w:docGrid w:linePitch="360"/>
        </w:sectPr>
      </w:pPr>
    </w:p>
    <w:p w14:paraId="37FE3C65" w14:textId="77777777" w:rsidR="002F2FF7" w:rsidRPr="00C07B2E" w:rsidRDefault="002F2FF7" w:rsidP="002F2FF7">
      <w:pPr>
        <w:rPr>
          <w:rFonts w:eastAsia="SimSun"/>
        </w:rPr>
      </w:pPr>
    </w:p>
    <w:p w14:paraId="2F5FC72F" w14:textId="77777777" w:rsidR="002F2FF7" w:rsidRPr="00C07B2E" w:rsidRDefault="002F2FF7" w:rsidP="002F2FF7">
      <w:pPr>
        <w:rPr>
          <w:rFonts w:eastAsia="SimSun"/>
        </w:rPr>
      </w:pPr>
      <w:bookmarkStart w:id="236"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10936FF3" w14:textId="77777777" w:rsidTr="00E00201">
        <w:trPr>
          <w:cantSplit/>
          <w:trHeight w:val="20"/>
          <w:tblHeader/>
        </w:trPr>
        <w:tc>
          <w:tcPr>
            <w:tcW w:w="1135" w:type="dxa"/>
          </w:tcPr>
          <w:p w14:paraId="08691D69" w14:textId="77777777" w:rsidR="002F2FF7" w:rsidRPr="00470D3D" w:rsidRDefault="002F2FF7" w:rsidP="00E00201">
            <w:pPr>
              <w:rPr>
                <w:rFonts w:eastAsia="SimSun"/>
              </w:rPr>
            </w:pPr>
          </w:p>
        </w:tc>
        <w:tc>
          <w:tcPr>
            <w:tcW w:w="1701" w:type="dxa"/>
          </w:tcPr>
          <w:p w14:paraId="4399F5A0" w14:textId="77777777" w:rsidR="002F2FF7" w:rsidRPr="00AC3044" w:rsidRDefault="002F2FF7" w:rsidP="00E00201">
            <w:pPr>
              <w:rPr>
                <w:rFonts w:eastAsia="SimSun"/>
              </w:rPr>
            </w:pPr>
            <w:r w:rsidRPr="00AC3044">
              <w:rPr>
                <w:rFonts w:eastAsia="SimSun"/>
              </w:rPr>
              <w:t>Препарат</w:t>
            </w:r>
          </w:p>
        </w:tc>
        <w:tc>
          <w:tcPr>
            <w:tcW w:w="1417" w:type="dxa"/>
          </w:tcPr>
          <w:p w14:paraId="0470C29C" w14:textId="77777777" w:rsidR="002F2FF7" w:rsidRPr="00AC3044" w:rsidRDefault="002F2FF7" w:rsidP="00E00201">
            <w:pPr>
              <w:rPr>
                <w:rFonts w:eastAsia="SimSun"/>
              </w:rPr>
            </w:pPr>
            <w:r w:rsidRPr="00AC3044">
              <w:rPr>
                <w:rFonts w:eastAsia="SimSun"/>
              </w:rPr>
              <w:t>Суточная доза</w:t>
            </w:r>
          </w:p>
        </w:tc>
        <w:tc>
          <w:tcPr>
            <w:tcW w:w="1418" w:type="dxa"/>
          </w:tcPr>
          <w:p w14:paraId="74E69916" w14:textId="77777777" w:rsidR="002F2FF7" w:rsidRPr="00AC3044" w:rsidRDefault="002F2FF7" w:rsidP="00E00201">
            <w:pPr>
              <w:rPr>
                <w:rFonts w:eastAsia="SimSun"/>
              </w:rPr>
            </w:pPr>
            <w:r w:rsidRPr="00AC3044">
              <w:rPr>
                <w:rFonts w:eastAsia="SimSun"/>
              </w:rPr>
              <w:t>Курсовая доза</w:t>
            </w:r>
          </w:p>
        </w:tc>
        <w:tc>
          <w:tcPr>
            <w:tcW w:w="1701" w:type="dxa"/>
          </w:tcPr>
          <w:p w14:paraId="4D8BC698" w14:textId="77777777" w:rsidR="002F2FF7" w:rsidRPr="00AC3044" w:rsidRDefault="002F2FF7" w:rsidP="00E00201">
            <w:pPr>
              <w:rPr>
                <w:rFonts w:eastAsia="SimSun"/>
              </w:rPr>
            </w:pPr>
            <w:r w:rsidRPr="00AC3044">
              <w:rPr>
                <w:rFonts w:eastAsia="SimSun"/>
              </w:rPr>
              <w:t>Дни введения</w:t>
            </w:r>
          </w:p>
        </w:tc>
        <w:tc>
          <w:tcPr>
            <w:tcW w:w="2268" w:type="dxa"/>
          </w:tcPr>
          <w:p w14:paraId="064E9AC0"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87E9B92" w14:textId="77777777" w:rsidTr="00E00201">
        <w:trPr>
          <w:cantSplit/>
          <w:trHeight w:val="650"/>
        </w:trPr>
        <w:tc>
          <w:tcPr>
            <w:tcW w:w="1135" w:type="dxa"/>
            <w:vMerge w:val="restart"/>
            <w:textDirection w:val="btLr"/>
          </w:tcPr>
          <w:p w14:paraId="033A7999" w14:textId="77777777" w:rsidR="002F2FF7" w:rsidRPr="00AC3044" w:rsidRDefault="002F2FF7" w:rsidP="00E00201">
            <w:pPr>
              <w:rPr>
                <w:rFonts w:eastAsia="SimSun"/>
              </w:rPr>
            </w:pPr>
            <w:r w:rsidRPr="00AC3044">
              <w:rPr>
                <w:rFonts w:eastAsia="SimSun"/>
              </w:rPr>
              <w:t>Кондиционирование</w:t>
            </w:r>
          </w:p>
        </w:tc>
        <w:tc>
          <w:tcPr>
            <w:tcW w:w="1701" w:type="dxa"/>
          </w:tcPr>
          <w:p w14:paraId="75579E86" w14:textId="77777777" w:rsidR="002F2FF7" w:rsidRPr="00AC3044" w:rsidRDefault="002F2FF7" w:rsidP="00E00201">
            <w:pPr>
              <w:rPr>
                <w:rFonts w:eastAsia="SimSun"/>
              </w:rPr>
            </w:pPr>
            <w:r w:rsidRPr="00AC3044">
              <w:rPr>
                <w:rFonts w:eastAsia="SimSun"/>
              </w:rPr>
              <w:t>Бусульфан</w:t>
            </w:r>
          </w:p>
        </w:tc>
        <w:tc>
          <w:tcPr>
            <w:tcW w:w="1417" w:type="dxa"/>
          </w:tcPr>
          <w:p w14:paraId="3D696083" w14:textId="77777777" w:rsidR="002F2FF7" w:rsidRPr="00AC3044" w:rsidRDefault="002F2FF7" w:rsidP="00E00201">
            <w:pPr>
              <w:rPr>
                <w:rFonts w:eastAsia="SimSun"/>
              </w:rPr>
            </w:pPr>
            <w:r w:rsidRPr="00AC3044">
              <w:rPr>
                <w:rFonts w:eastAsia="SimSun"/>
              </w:rPr>
              <w:t>4 мг/кг</w:t>
            </w:r>
          </w:p>
        </w:tc>
        <w:tc>
          <w:tcPr>
            <w:tcW w:w="1418" w:type="dxa"/>
          </w:tcPr>
          <w:p w14:paraId="0EA8464D" w14:textId="77777777" w:rsidR="002F2FF7" w:rsidRPr="00AC3044" w:rsidRDefault="002F2FF7" w:rsidP="00E00201">
            <w:pPr>
              <w:rPr>
                <w:rFonts w:eastAsia="SimSun"/>
              </w:rPr>
            </w:pPr>
            <w:r w:rsidRPr="00AC3044">
              <w:rPr>
                <w:rFonts w:eastAsia="SimSun"/>
              </w:rPr>
              <w:t>12 мг/кг</w:t>
            </w:r>
          </w:p>
        </w:tc>
        <w:tc>
          <w:tcPr>
            <w:tcW w:w="1701" w:type="dxa"/>
          </w:tcPr>
          <w:p w14:paraId="689DC11A" w14:textId="77777777" w:rsidR="002F2FF7" w:rsidRPr="00AC3044" w:rsidRDefault="002F2FF7" w:rsidP="00E00201">
            <w:pPr>
              <w:rPr>
                <w:rFonts w:eastAsia="SimSun"/>
              </w:rPr>
            </w:pPr>
            <w:r w:rsidRPr="00AC3044">
              <w:rPr>
                <w:rFonts w:eastAsia="SimSun"/>
              </w:rPr>
              <w:t>С –6 по –4 день</w:t>
            </w:r>
          </w:p>
        </w:tc>
        <w:tc>
          <w:tcPr>
            <w:tcW w:w="2268" w:type="dxa"/>
          </w:tcPr>
          <w:p w14:paraId="0705E714"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47C6FD27" w14:textId="77777777" w:rsidTr="00E00201">
        <w:trPr>
          <w:cantSplit/>
          <w:trHeight w:val="418"/>
        </w:trPr>
        <w:tc>
          <w:tcPr>
            <w:tcW w:w="1135" w:type="dxa"/>
            <w:vMerge/>
          </w:tcPr>
          <w:p w14:paraId="7C22F771" w14:textId="77777777" w:rsidR="002F2FF7" w:rsidRPr="00AC3044" w:rsidRDefault="002F2FF7" w:rsidP="00E00201">
            <w:pPr>
              <w:rPr>
                <w:rFonts w:eastAsia="SimSun"/>
              </w:rPr>
            </w:pPr>
          </w:p>
        </w:tc>
        <w:tc>
          <w:tcPr>
            <w:tcW w:w="1701" w:type="dxa"/>
          </w:tcPr>
          <w:p w14:paraId="647BAE39" w14:textId="77777777" w:rsidR="002F2FF7" w:rsidRPr="00AC3044" w:rsidRDefault="002F2FF7" w:rsidP="00E00201">
            <w:pPr>
              <w:rPr>
                <w:rFonts w:eastAsia="SimSun"/>
              </w:rPr>
            </w:pPr>
            <w:r w:rsidRPr="00AC3044">
              <w:rPr>
                <w:rFonts w:eastAsia="SimSun"/>
              </w:rPr>
              <w:t>Циклофосфамид</w:t>
            </w:r>
          </w:p>
        </w:tc>
        <w:tc>
          <w:tcPr>
            <w:tcW w:w="1417" w:type="dxa"/>
          </w:tcPr>
          <w:p w14:paraId="77D7AA6E" w14:textId="77777777" w:rsidR="002F2FF7" w:rsidRPr="00AC3044" w:rsidRDefault="002F2FF7" w:rsidP="00E00201">
            <w:pPr>
              <w:rPr>
                <w:rFonts w:eastAsia="SimSun"/>
              </w:rPr>
            </w:pPr>
            <w:r w:rsidRPr="00AC3044">
              <w:rPr>
                <w:rFonts w:eastAsia="SimSun"/>
              </w:rPr>
              <w:t>60 мг/кг</w:t>
            </w:r>
          </w:p>
        </w:tc>
        <w:tc>
          <w:tcPr>
            <w:tcW w:w="1418" w:type="dxa"/>
          </w:tcPr>
          <w:p w14:paraId="27B2231E" w14:textId="77777777" w:rsidR="002F2FF7" w:rsidRPr="00AC3044" w:rsidRDefault="002F2FF7" w:rsidP="00E00201">
            <w:pPr>
              <w:rPr>
                <w:rFonts w:eastAsia="SimSun"/>
              </w:rPr>
            </w:pPr>
            <w:r w:rsidRPr="00AC3044">
              <w:rPr>
                <w:rFonts w:eastAsia="SimSun"/>
              </w:rPr>
              <w:t>120 мг/кг</w:t>
            </w:r>
          </w:p>
        </w:tc>
        <w:tc>
          <w:tcPr>
            <w:tcW w:w="1701" w:type="dxa"/>
          </w:tcPr>
          <w:p w14:paraId="77F9F1C3" w14:textId="77777777" w:rsidR="002F2FF7" w:rsidRPr="00AC3044" w:rsidRDefault="002F2FF7" w:rsidP="00E00201">
            <w:pPr>
              <w:rPr>
                <w:rFonts w:eastAsia="SimSun"/>
              </w:rPr>
            </w:pPr>
            <w:r w:rsidRPr="00AC3044">
              <w:rPr>
                <w:rFonts w:eastAsia="SimSun"/>
              </w:rPr>
              <w:t xml:space="preserve">–3, –2 дни </w:t>
            </w:r>
          </w:p>
        </w:tc>
        <w:tc>
          <w:tcPr>
            <w:tcW w:w="2268" w:type="dxa"/>
          </w:tcPr>
          <w:p w14:paraId="4ABCCB10"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5B1F17A4" w14:textId="77777777" w:rsidTr="00E00201">
        <w:trPr>
          <w:cantSplit/>
          <w:trHeight w:val="20"/>
        </w:trPr>
        <w:tc>
          <w:tcPr>
            <w:tcW w:w="1135" w:type="dxa"/>
            <w:vMerge w:val="restart"/>
            <w:textDirection w:val="btLr"/>
          </w:tcPr>
          <w:p w14:paraId="37EAA0ED" w14:textId="77777777" w:rsidR="002F2FF7" w:rsidRPr="00AC3044" w:rsidRDefault="002F2FF7" w:rsidP="00E00201">
            <w:pPr>
              <w:rPr>
                <w:rFonts w:eastAsia="SimSun"/>
              </w:rPr>
            </w:pPr>
            <w:r w:rsidRPr="00AC3044">
              <w:rPr>
                <w:rFonts w:eastAsia="SimSun"/>
              </w:rPr>
              <w:t>Профилактика РТПХ</w:t>
            </w:r>
          </w:p>
        </w:tc>
        <w:tc>
          <w:tcPr>
            <w:tcW w:w="1701" w:type="dxa"/>
          </w:tcPr>
          <w:p w14:paraId="3F2C832F" w14:textId="77777777" w:rsidR="002F2FF7" w:rsidRPr="00AC3044" w:rsidRDefault="002F2FF7" w:rsidP="00E00201">
            <w:pPr>
              <w:rPr>
                <w:rFonts w:eastAsia="SimSun"/>
              </w:rPr>
            </w:pPr>
            <w:r w:rsidRPr="00AC3044">
              <w:rPr>
                <w:rFonts w:eastAsia="SimSun"/>
              </w:rPr>
              <w:t>АТГ (лошадиный)</w:t>
            </w:r>
          </w:p>
        </w:tc>
        <w:tc>
          <w:tcPr>
            <w:tcW w:w="1417" w:type="dxa"/>
          </w:tcPr>
          <w:p w14:paraId="29B168CF" w14:textId="77777777" w:rsidR="002F2FF7" w:rsidRPr="00AC3044" w:rsidRDefault="002F2FF7" w:rsidP="00E00201">
            <w:pPr>
              <w:rPr>
                <w:rFonts w:eastAsia="SimSun"/>
              </w:rPr>
            </w:pPr>
            <w:r w:rsidRPr="00AC3044">
              <w:rPr>
                <w:rFonts w:eastAsia="SimSun"/>
              </w:rPr>
              <w:t>10-15 мг/кг</w:t>
            </w:r>
          </w:p>
        </w:tc>
        <w:tc>
          <w:tcPr>
            <w:tcW w:w="1418" w:type="dxa"/>
          </w:tcPr>
          <w:p w14:paraId="160E92A9" w14:textId="77777777" w:rsidR="002F2FF7" w:rsidRPr="00AC3044" w:rsidRDefault="002F2FF7" w:rsidP="00E00201">
            <w:pPr>
              <w:rPr>
                <w:rFonts w:eastAsia="SimSun"/>
              </w:rPr>
            </w:pPr>
            <w:r w:rsidRPr="00AC3044">
              <w:rPr>
                <w:rFonts w:eastAsia="SimSun"/>
              </w:rPr>
              <w:t>40-60 мг/кг</w:t>
            </w:r>
          </w:p>
        </w:tc>
        <w:tc>
          <w:tcPr>
            <w:tcW w:w="1701" w:type="dxa"/>
          </w:tcPr>
          <w:p w14:paraId="481D1F7B" w14:textId="77777777" w:rsidR="002F2FF7" w:rsidRPr="00AC3044" w:rsidRDefault="002F2FF7" w:rsidP="00E00201">
            <w:pPr>
              <w:rPr>
                <w:rFonts w:eastAsia="SimSun"/>
              </w:rPr>
            </w:pPr>
            <w:r w:rsidRPr="00AC3044">
              <w:rPr>
                <w:rFonts w:eastAsia="SimSun"/>
              </w:rPr>
              <w:t>С –4 по –1 день</w:t>
            </w:r>
          </w:p>
        </w:tc>
        <w:tc>
          <w:tcPr>
            <w:tcW w:w="2268" w:type="dxa"/>
          </w:tcPr>
          <w:p w14:paraId="204D9378"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2F2FF7" w:rsidRPr="00AC3044" w14:paraId="7E95BA44" w14:textId="77777777" w:rsidTr="00E00201">
        <w:trPr>
          <w:cantSplit/>
          <w:trHeight w:val="20"/>
        </w:trPr>
        <w:tc>
          <w:tcPr>
            <w:tcW w:w="1135" w:type="dxa"/>
            <w:vMerge/>
            <w:textDirection w:val="btLr"/>
          </w:tcPr>
          <w:p w14:paraId="52DADF7F" w14:textId="77777777" w:rsidR="002F2FF7" w:rsidRPr="00AC3044" w:rsidRDefault="002F2FF7" w:rsidP="00E00201">
            <w:pPr>
              <w:rPr>
                <w:rFonts w:eastAsia="SimSun"/>
              </w:rPr>
            </w:pPr>
          </w:p>
        </w:tc>
        <w:tc>
          <w:tcPr>
            <w:tcW w:w="1701" w:type="dxa"/>
          </w:tcPr>
          <w:p w14:paraId="31BCDAB6" w14:textId="77777777" w:rsidR="002F2FF7" w:rsidRPr="00AC3044" w:rsidRDefault="002F2FF7" w:rsidP="00E00201">
            <w:pPr>
              <w:rPr>
                <w:rFonts w:eastAsia="SimSun"/>
              </w:rPr>
            </w:pPr>
            <w:r w:rsidRPr="00AC3044">
              <w:rPr>
                <w:rFonts w:eastAsia="SimSun"/>
              </w:rPr>
              <w:t>Циклоспорин</w:t>
            </w:r>
          </w:p>
        </w:tc>
        <w:tc>
          <w:tcPr>
            <w:tcW w:w="1417" w:type="dxa"/>
          </w:tcPr>
          <w:p w14:paraId="351F4E36" w14:textId="77777777" w:rsidR="002F2FF7" w:rsidRPr="00AC3044" w:rsidRDefault="002F2FF7" w:rsidP="00E00201">
            <w:pPr>
              <w:rPr>
                <w:rFonts w:eastAsia="SimSun"/>
              </w:rPr>
            </w:pPr>
            <w:r w:rsidRPr="00AC3044">
              <w:rPr>
                <w:rFonts w:eastAsia="SimSun"/>
              </w:rPr>
              <w:t>3 мг/кг</w:t>
            </w:r>
          </w:p>
        </w:tc>
        <w:tc>
          <w:tcPr>
            <w:tcW w:w="1418" w:type="dxa"/>
          </w:tcPr>
          <w:p w14:paraId="0D083C25" w14:textId="77777777" w:rsidR="002F2FF7" w:rsidRPr="00AC3044" w:rsidRDefault="002F2FF7" w:rsidP="00E00201">
            <w:pPr>
              <w:rPr>
                <w:rFonts w:eastAsia="SimSun"/>
              </w:rPr>
            </w:pPr>
            <w:r w:rsidRPr="00AC3044">
              <w:rPr>
                <w:rFonts w:eastAsia="SimSun"/>
              </w:rPr>
              <w:t>–</w:t>
            </w:r>
          </w:p>
        </w:tc>
        <w:tc>
          <w:tcPr>
            <w:tcW w:w="1701" w:type="dxa"/>
          </w:tcPr>
          <w:p w14:paraId="0FF818B5" w14:textId="77777777" w:rsidR="002F2FF7" w:rsidRPr="00AC3044" w:rsidRDefault="002F2FF7" w:rsidP="00E00201">
            <w:pPr>
              <w:rPr>
                <w:rFonts w:eastAsia="SimSun"/>
              </w:rPr>
            </w:pPr>
            <w:r w:rsidRPr="00AC3044">
              <w:rPr>
                <w:rFonts w:eastAsia="SimSun"/>
              </w:rPr>
              <w:t>С –1 по +90 день, затем постепенное снижение к +180 дню</w:t>
            </w:r>
          </w:p>
        </w:tc>
        <w:tc>
          <w:tcPr>
            <w:tcW w:w="2268" w:type="dxa"/>
          </w:tcPr>
          <w:p w14:paraId="3BD8933F"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05192C9" w14:textId="77777777" w:rsidTr="00E00201">
        <w:trPr>
          <w:cantSplit/>
          <w:trHeight w:val="20"/>
        </w:trPr>
        <w:tc>
          <w:tcPr>
            <w:tcW w:w="1135" w:type="dxa"/>
            <w:vMerge/>
          </w:tcPr>
          <w:p w14:paraId="5117AF80" w14:textId="77777777" w:rsidR="002F2FF7" w:rsidRPr="00AC3044" w:rsidRDefault="002F2FF7" w:rsidP="00E00201">
            <w:pPr>
              <w:rPr>
                <w:rFonts w:eastAsia="SimSun"/>
              </w:rPr>
            </w:pPr>
          </w:p>
        </w:tc>
        <w:tc>
          <w:tcPr>
            <w:tcW w:w="1701" w:type="dxa"/>
            <w:vMerge w:val="restart"/>
          </w:tcPr>
          <w:p w14:paraId="14B49174" w14:textId="77777777" w:rsidR="002F2FF7" w:rsidRPr="00AC3044" w:rsidRDefault="002F2FF7" w:rsidP="00E00201">
            <w:pPr>
              <w:rPr>
                <w:rFonts w:eastAsia="SimSun"/>
              </w:rPr>
            </w:pPr>
            <w:r w:rsidRPr="00AC3044">
              <w:rPr>
                <w:rFonts w:eastAsia="SimSun"/>
              </w:rPr>
              <w:t>Метотрексат</w:t>
            </w:r>
          </w:p>
        </w:tc>
        <w:tc>
          <w:tcPr>
            <w:tcW w:w="1417" w:type="dxa"/>
          </w:tcPr>
          <w:p w14:paraId="6E3CBB59" w14:textId="77777777" w:rsidR="002F2FF7" w:rsidRPr="00AC3044" w:rsidRDefault="002F2FF7" w:rsidP="00E00201">
            <w:pPr>
              <w:rPr>
                <w:rFonts w:eastAsia="SimSun"/>
              </w:rPr>
            </w:pPr>
            <w:r w:rsidRPr="00AC3044">
              <w:rPr>
                <w:rFonts w:eastAsia="SimSun"/>
              </w:rPr>
              <w:t>15 мг/м</w:t>
            </w:r>
            <w:r w:rsidRPr="001E6DBE">
              <w:rPr>
                <w:rFonts w:eastAsia="SimSun"/>
                <w:vertAlign w:val="superscript"/>
              </w:rPr>
              <w:t>2</w:t>
            </w:r>
          </w:p>
        </w:tc>
        <w:tc>
          <w:tcPr>
            <w:tcW w:w="1418" w:type="dxa"/>
          </w:tcPr>
          <w:p w14:paraId="2AEC259E" w14:textId="77777777" w:rsidR="002F2FF7" w:rsidRPr="00AC3044" w:rsidRDefault="002F2FF7" w:rsidP="00E00201">
            <w:pPr>
              <w:rPr>
                <w:rFonts w:eastAsia="SimSun"/>
              </w:rPr>
            </w:pPr>
            <w:r w:rsidRPr="00AC3044">
              <w:rPr>
                <w:rFonts w:eastAsia="SimSun"/>
              </w:rPr>
              <w:t>–</w:t>
            </w:r>
          </w:p>
        </w:tc>
        <w:tc>
          <w:tcPr>
            <w:tcW w:w="1701" w:type="dxa"/>
          </w:tcPr>
          <w:p w14:paraId="406BE19C" w14:textId="77777777" w:rsidR="002F2FF7" w:rsidRPr="00AC3044" w:rsidRDefault="002F2FF7" w:rsidP="00E00201">
            <w:pPr>
              <w:rPr>
                <w:rFonts w:eastAsia="SimSun"/>
              </w:rPr>
            </w:pPr>
            <w:r w:rsidRPr="00AC3044">
              <w:rPr>
                <w:rFonts w:eastAsia="SimSun"/>
              </w:rPr>
              <w:t>+1 день</w:t>
            </w:r>
          </w:p>
        </w:tc>
        <w:tc>
          <w:tcPr>
            <w:tcW w:w="2268" w:type="dxa"/>
          </w:tcPr>
          <w:p w14:paraId="05BAF4E4"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6F1B10B3" w14:textId="77777777" w:rsidTr="00E00201">
        <w:trPr>
          <w:cantSplit/>
          <w:trHeight w:val="464"/>
        </w:trPr>
        <w:tc>
          <w:tcPr>
            <w:tcW w:w="1135" w:type="dxa"/>
            <w:vMerge/>
          </w:tcPr>
          <w:p w14:paraId="04791F8F" w14:textId="77777777" w:rsidR="002F2FF7" w:rsidRPr="00AC3044" w:rsidRDefault="002F2FF7" w:rsidP="00E00201">
            <w:pPr>
              <w:rPr>
                <w:rFonts w:eastAsia="SimSun"/>
              </w:rPr>
            </w:pPr>
          </w:p>
        </w:tc>
        <w:tc>
          <w:tcPr>
            <w:tcW w:w="1701" w:type="dxa"/>
            <w:vMerge/>
          </w:tcPr>
          <w:p w14:paraId="35BC7236" w14:textId="77777777" w:rsidR="002F2FF7" w:rsidRPr="00AC3044" w:rsidRDefault="002F2FF7" w:rsidP="00E00201">
            <w:pPr>
              <w:rPr>
                <w:rFonts w:eastAsia="SimSun"/>
              </w:rPr>
            </w:pPr>
          </w:p>
        </w:tc>
        <w:tc>
          <w:tcPr>
            <w:tcW w:w="1417" w:type="dxa"/>
          </w:tcPr>
          <w:p w14:paraId="1976637A" w14:textId="77777777" w:rsidR="002F2FF7" w:rsidRPr="00AC3044" w:rsidRDefault="002F2FF7" w:rsidP="00E00201">
            <w:pPr>
              <w:rPr>
                <w:rFonts w:eastAsia="SimSun"/>
              </w:rPr>
            </w:pPr>
            <w:r w:rsidRPr="00AC3044">
              <w:rPr>
                <w:rFonts w:eastAsia="SimSun"/>
              </w:rPr>
              <w:t>10 мг/м</w:t>
            </w:r>
            <w:r w:rsidRPr="001E6DBE">
              <w:rPr>
                <w:rFonts w:eastAsia="SimSun"/>
                <w:vertAlign w:val="superscript"/>
              </w:rPr>
              <w:t>2</w:t>
            </w:r>
          </w:p>
        </w:tc>
        <w:tc>
          <w:tcPr>
            <w:tcW w:w="1418" w:type="dxa"/>
          </w:tcPr>
          <w:p w14:paraId="6DD2FB56" w14:textId="77777777" w:rsidR="002F2FF7" w:rsidRPr="00AC3044" w:rsidRDefault="002F2FF7" w:rsidP="00E00201">
            <w:pPr>
              <w:rPr>
                <w:rFonts w:eastAsia="SimSun"/>
              </w:rPr>
            </w:pPr>
            <w:r w:rsidRPr="00AC3044">
              <w:rPr>
                <w:rFonts w:eastAsia="SimSun"/>
              </w:rPr>
              <w:t>–</w:t>
            </w:r>
          </w:p>
        </w:tc>
        <w:tc>
          <w:tcPr>
            <w:tcW w:w="1701" w:type="dxa"/>
          </w:tcPr>
          <w:p w14:paraId="5200FF0A" w14:textId="77777777" w:rsidR="002F2FF7" w:rsidRPr="00AC3044" w:rsidRDefault="002F2FF7" w:rsidP="00E00201">
            <w:pPr>
              <w:rPr>
                <w:rFonts w:eastAsia="SimSun"/>
              </w:rPr>
            </w:pPr>
            <w:r w:rsidRPr="00AC3044">
              <w:rPr>
                <w:rFonts w:eastAsia="SimSun"/>
              </w:rPr>
              <w:t>+3, +6, +11 дни</w:t>
            </w:r>
          </w:p>
        </w:tc>
        <w:tc>
          <w:tcPr>
            <w:tcW w:w="2268" w:type="dxa"/>
          </w:tcPr>
          <w:p w14:paraId="0B44F296"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65A5417B" w14:textId="77777777" w:rsidTr="00E00201">
        <w:trPr>
          <w:cantSplit/>
          <w:trHeight w:val="464"/>
        </w:trPr>
        <w:tc>
          <w:tcPr>
            <w:tcW w:w="1135" w:type="dxa"/>
            <w:vMerge/>
          </w:tcPr>
          <w:p w14:paraId="7C5C834F" w14:textId="77777777" w:rsidR="002F2FF7" w:rsidRPr="00AC3044" w:rsidRDefault="002F2FF7" w:rsidP="00E00201">
            <w:pPr>
              <w:rPr>
                <w:rFonts w:eastAsia="SimSun"/>
              </w:rPr>
            </w:pPr>
          </w:p>
        </w:tc>
        <w:tc>
          <w:tcPr>
            <w:tcW w:w="1701" w:type="dxa"/>
          </w:tcPr>
          <w:p w14:paraId="04265747" w14:textId="77777777" w:rsidR="002F2FF7" w:rsidRPr="00AC3044" w:rsidRDefault="002F2FF7" w:rsidP="00E00201">
            <w:pPr>
              <w:rPr>
                <w:rFonts w:eastAsia="SimSun"/>
              </w:rPr>
            </w:pPr>
            <w:r w:rsidRPr="00AC3044">
              <w:rPr>
                <w:rFonts w:eastAsia="SimSun"/>
              </w:rPr>
              <w:t>Микофенолата мофетил</w:t>
            </w:r>
          </w:p>
        </w:tc>
        <w:tc>
          <w:tcPr>
            <w:tcW w:w="1417" w:type="dxa"/>
          </w:tcPr>
          <w:p w14:paraId="4DEEEFB8" w14:textId="77777777" w:rsidR="002F2FF7" w:rsidRPr="00AC3044" w:rsidRDefault="002F2FF7" w:rsidP="00E00201">
            <w:pPr>
              <w:rPr>
                <w:rFonts w:eastAsia="SimSun"/>
              </w:rPr>
            </w:pPr>
            <w:r w:rsidRPr="00AC3044">
              <w:rPr>
                <w:rFonts w:eastAsia="SimSun"/>
              </w:rPr>
              <w:t>45 мг/кг</w:t>
            </w:r>
          </w:p>
        </w:tc>
        <w:tc>
          <w:tcPr>
            <w:tcW w:w="1418" w:type="dxa"/>
          </w:tcPr>
          <w:p w14:paraId="626F5722" w14:textId="77777777" w:rsidR="002F2FF7" w:rsidRPr="00AC3044" w:rsidRDefault="002F2FF7" w:rsidP="00E00201">
            <w:pPr>
              <w:rPr>
                <w:rFonts w:eastAsia="SimSun"/>
              </w:rPr>
            </w:pPr>
            <w:r w:rsidRPr="00AC3044">
              <w:rPr>
                <w:rFonts w:eastAsia="SimSun"/>
              </w:rPr>
              <w:t>–</w:t>
            </w:r>
          </w:p>
        </w:tc>
        <w:tc>
          <w:tcPr>
            <w:tcW w:w="1701" w:type="dxa"/>
          </w:tcPr>
          <w:p w14:paraId="646EA5C4" w14:textId="77777777" w:rsidR="002F2FF7" w:rsidRPr="00AC3044" w:rsidRDefault="002F2FF7" w:rsidP="00E00201">
            <w:pPr>
              <w:rPr>
                <w:rFonts w:eastAsia="SimSun"/>
              </w:rPr>
            </w:pPr>
            <w:r w:rsidRPr="00AC3044">
              <w:rPr>
                <w:rFonts w:eastAsia="SimSun"/>
              </w:rPr>
              <w:t>С +1 по +90 день</w:t>
            </w:r>
          </w:p>
        </w:tc>
        <w:tc>
          <w:tcPr>
            <w:tcW w:w="2268" w:type="dxa"/>
          </w:tcPr>
          <w:p w14:paraId="03DA380F"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FCE0811" w14:textId="77777777" w:rsidR="002F2FF7" w:rsidRDefault="002F2FF7" w:rsidP="002F2FF7">
      <w:pPr>
        <w:rPr>
          <w:rFonts w:eastAsia="SimSun"/>
        </w:rPr>
      </w:pPr>
      <w:bookmarkStart w:id="237" w:name="_Toc44401188"/>
    </w:p>
    <w:p w14:paraId="6E183BBB" w14:textId="2FFA78DF" w:rsidR="002F2FF7" w:rsidRPr="00391D6D"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27F7E4CF" w14:textId="77777777" w:rsidTr="00E00201">
        <w:trPr>
          <w:cantSplit/>
          <w:trHeight w:val="20"/>
          <w:tblHeader/>
        </w:trPr>
        <w:tc>
          <w:tcPr>
            <w:tcW w:w="1135" w:type="dxa"/>
          </w:tcPr>
          <w:p w14:paraId="32B860AE" w14:textId="77777777" w:rsidR="002F2FF7" w:rsidRPr="00470D3D" w:rsidRDefault="002F2FF7" w:rsidP="00E00201">
            <w:pPr>
              <w:rPr>
                <w:rFonts w:eastAsia="SimSun"/>
              </w:rPr>
            </w:pPr>
          </w:p>
        </w:tc>
        <w:tc>
          <w:tcPr>
            <w:tcW w:w="1701" w:type="dxa"/>
            <w:vAlign w:val="center"/>
          </w:tcPr>
          <w:p w14:paraId="6661D4D7"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522F2FF2"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774F29B5"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2FFF9F1"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1246FB0" w14:textId="77777777" w:rsidR="002F2FF7" w:rsidRDefault="002F2FF7" w:rsidP="00E00201">
            <w:pPr>
              <w:rPr>
                <w:rFonts w:eastAsia="SimSun"/>
              </w:rPr>
            </w:pPr>
            <w:r w:rsidRPr="00AC3044">
              <w:rPr>
                <w:rFonts w:eastAsia="SimSun"/>
              </w:rPr>
              <w:t>Порядок введения</w:t>
            </w:r>
          </w:p>
          <w:p w14:paraId="0DDD8450" w14:textId="77777777" w:rsidR="002F2FF7" w:rsidRPr="001E6DBE" w:rsidRDefault="002F2FF7" w:rsidP="00E00201">
            <w:pPr>
              <w:rPr>
                <w:rFonts w:eastAsia="SimSun"/>
              </w:rPr>
            </w:pPr>
          </w:p>
          <w:p w14:paraId="0629AE95" w14:textId="77777777" w:rsidR="002F2FF7" w:rsidRPr="001E6DBE" w:rsidRDefault="002F2FF7" w:rsidP="00E00201">
            <w:pPr>
              <w:rPr>
                <w:rFonts w:eastAsia="SimSun"/>
              </w:rPr>
            </w:pPr>
          </w:p>
          <w:p w14:paraId="081B427B" w14:textId="77777777" w:rsidR="002F2FF7" w:rsidRPr="001E6DBE" w:rsidRDefault="002F2FF7" w:rsidP="00E00201">
            <w:pPr>
              <w:rPr>
                <w:rFonts w:eastAsia="SimSun"/>
              </w:rPr>
            </w:pPr>
          </w:p>
          <w:p w14:paraId="18D20C94" w14:textId="77777777" w:rsidR="002F2FF7" w:rsidRDefault="002F2FF7" w:rsidP="00E00201">
            <w:pPr>
              <w:rPr>
                <w:rFonts w:eastAsia="SimSun"/>
              </w:rPr>
            </w:pPr>
          </w:p>
          <w:p w14:paraId="4D393D77" w14:textId="77777777" w:rsidR="002F2FF7" w:rsidRPr="001E6DBE" w:rsidRDefault="002F2FF7" w:rsidP="00E00201">
            <w:pPr>
              <w:rPr>
                <w:rFonts w:eastAsia="SimSun"/>
              </w:rPr>
            </w:pPr>
          </w:p>
        </w:tc>
      </w:tr>
      <w:tr w:rsidR="002F2FF7" w:rsidRPr="00AC3044" w14:paraId="6A487161" w14:textId="77777777" w:rsidTr="00E00201">
        <w:trPr>
          <w:cantSplit/>
          <w:trHeight w:val="20"/>
        </w:trPr>
        <w:tc>
          <w:tcPr>
            <w:tcW w:w="1135" w:type="dxa"/>
            <w:vMerge w:val="restart"/>
            <w:textDirection w:val="btLr"/>
            <w:vAlign w:val="center"/>
          </w:tcPr>
          <w:p w14:paraId="6C11A639"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7C22CE6B"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5E55C67F" w14:textId="77777777" w:rsidR="002F2FF7" w:rsidRPr="00AC3044" w:rsidRDefault="002F2FF7" w:rsidP="00E00201">
            <w:pPr>
              <w:rPr>
                <w:rFonts w:eastAsia="SimSun"/>
              </w:rPr>
            </w:pPr>
            <w:r w:rsidRPr="00AC3044">
              <w:rPr>
                <w:rFonts w:eastAsia="SimSun"/>
              </w:rPr>
              <w:t>4 мг/кг</w:t>
            </w:r>
          </w:p>
        </w:tc>
        <w:tc>
          <w:tcPr>
            <w:tcW w:w="1418" w:type="dxa"/>
            <w:vAlign w:val="center"/>
          </w:tcPr>
          <w:p w14:paraId="1BACD812" w14:textId="77777777" w:rsidR="002F2FF7" w:rsidRPr="00AC3044" w:rsidRDefault="002F2FF7" w:rsidP="00E00201">
            <w:pPr>
              <w:rPr>
                <w:rFonts w:eastAsia="SimSun"/>
              </w:rPr>
            </w:pPr>
            <w:r w:rsidRPr="00AC3044">
              <w:rPr>
                <w:rFonts w:eastAsia="SimSun"/>
              </w:rPr>
              <w:t>12 мг/кг</w:t>
            </w:r>
          </w:p>
        </w:tc>
        <w:tc>
          <w:tcPr>
            <w:tcW w:w="1701" w:type="dxa"/>
            <w:vAlign w:val="center"/>
          </w:tcPr>
          <w:p w14:paraId="50E9ED86" w14:textId="77777777" w:rsidR="002F2FF7" w:rsidRPr="00AC3044" w:rsidRDefault="002F2FF7" w:rsidP="00E00201">
            <w:pPr>
              <w:rPr>
                <w:rFonts w:eastAsia="SimSun"/>
              </w:rPr>
            </w:pPr>
            <w:r w:rsidRPr="00AC3044">
              <w:rPr>
                <w:rFonts w:eastAsia="SimSun"/>
              </w:rPr>
              <w:t>С –6 по –4 день</w:t>
            </w:r>
          </w:p>
        </w:tc>
        <w:tc>
          <w:tcPr>
            <w:tcW w:w="2268" w:type="dxa"/>
            <w:vAlign w:val="center"/>
          </w:tcPr>
          <w:p w14:paraId="394A165B"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5D6F58E" w14:textId="77777777" w:rsidTr="00E00201">
        <w:trPr>
          <w:cantSplit/>
          <w:trHeight w:val="1038"/>
        </w:trPr>
        <w:tc>
          <w:tcPr>
            <w:tcW w:w="1135" w:type="dxa"/>
            <w:vMerge/>
            <w:vAlign w:val="center"/>
          </w:tcPr>
          <w:p w14:paraId="78328BA6" w14:textId="77777777" w:rsidR="002F2FF7" w:rsidRPr="00AC3044" w:rsidRDefault="002F2FF7" w:rsidP="00E00201">
            <w:pPr>
              <w:rPr>
                <w:rFonts w:eastAsia="SimSun"/>
              </w:rPr>
            </w:pPr>
          </w:p>
        </w:tc>
        <w:tc>
          <w:tcPr>
            <w:tcW w:w="1701" w:type="dxa"/>
            <w:vAlign w:val="center"/>
          </w:tcPr>
          <w:p w14:paraId="46245158"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7A51887D" w14:textId="77777777" w:rsidR="002F2FF7" w:rsidRPr="00AC3044" w:rsidRDefault="002F2FF7" w:rsidP="00E00201">
            <w:pPr>
              <w:rPr>
                <w:rFonts w:eastAsia="SimSun"/>
              </w:rPr>
            </w:pPr>
            <w:r w:rsidRPr="00AC3044">
              <w:rPr>
                <w:rFonts w:eastAsia="SimSun"/>
              </w:rPr>
              <w:t>60 мг/кг</w:t>
            </w:r>
          </w:p>
        </w:tc>
        <w:tc>
          <w:tcPr>
            <w:tcW w:w="1418" w:type="dxa"/>
            <w:vAlign w:val="center"/>
          </w:tcPr>
          <w:p w14:paraId="24EE165A" w14:textId="77777777" w:rsidR="002F2FF7" w:rsidRPr="00AC3044" w:rsidRDefault="002F2FF7" w:rsidP="00E00201">
            <w:pPr>
              <w:rPr>
                <w:rFonts w:eastAsia="SimSun"/>
              </w:rPr>
            </w:pPr>
            <w:r w:rsidRPr="00AC3044">
              <w:rPr>
                <w:rFonts w:eastAsia="SimSun"/>
              </w:rPr>
              <w:t>120 мг/кг</w:t>
            </w:r>
          </w:p>
        </w:tc>
        <w:tc>
          <w:tcPr>
            <w:tcW w:w="1701" w:type="dxa"/>
            <w:vAlign w:val="center"/>
          </w:tcPr>
          <w:p w14:paraId="5CDC46BF" w14:textId="77777777" w:rsidR="002F2FF7" w:rsidRPr="00AC3044" w:rsidRDefault="002F2FF7" w:rsidP="00E00201">
            <w:pPr>
              <w:rPr>
                <w:rFonts w:eastAsia="SimSun"/>
              </w:rPr>
            </w:pPr>
            <w:r w:rsidRPr="00AC3044">
              <w:rPr>
                <w:rFonts w:eastAsia="SimSun"/>
              </w:rPr>
              <w:t xml:space="preserve">–3, –2 дни </w:t>
            </w:r>
          </w:p>
        </w:tc>
        <w:tc>
          <w:tcPr>
            <w:tcW w:w="2268" w:type="dxa"/>
            <w:vAlign w:val="center"/>
          </w:tcPr>
          <w:p w14:paraId="0992F53E" w14:textId="77777777" w:rsidR="002F2FF7" w:rsidRPr="00AC3044" w:rsidRDefault="002F2FF7" w:rsidP="00E00201">
            <w:pPr>
              <w:rPr>
                <w:rFonts w:eastAsia="SimSun"/>
              </w:rPr>
            </w:pPr>
            <w:r w:rsidRPr="00AC3044">
              <w:rPr>
                <w:rFonts w:eastAsia="SimSun"/>
              </w:rPr>
              <w:t xml:space="preserve">В/в, в течение 2 ч </w:t>
            </w:r>
          </w:p>
        </w:tc>
      </w:tr>
      <w:tr w:rsidR="002F2FF7" w:rsidRPr="00AC3044" w14:paraId="098DA00E" w14:textId="77777777" w:rsidTr="00E00201">
        <w:trPr>
          <w:cantSplit/>
          <w:trHeight w:val="20"/>
        </w:trPr>
        <w:tc>
          <w:tcPr>
            <w:tcW w:w="1135" w:type="dxa"/>
            <w:vMerge w:val="restart"/>
            <w:textDirection w:val="btLr"/>
            <w:vAlign w:val="center"/>
          </w:tcPr>
          <w:p w14:paraId="029744F9"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003DA5A8" w14:textId="77777777" w:rsidR="002F2FF7" w:rsidRPr="00AC3044" w:rsidRDefault="002F2FF7" w:rsidP="00E00201">
            <w:pPr>
              <w:rPr>
                <w:rFonts w:eastAsia="SimSun"/>
              </w:rPr>
            </w:pPr>
            <w:r w:rsidRPr="00AC3044">
              <w:rPr>
                <w:rFonts w:eastAsia="SimSun"/>
              </w:rPr>
              <w:t>АТГ (кроличий)</w:t>
            </w:r>
          </w:p>
        </w:tc>
        <w:tc>
          <w:tcPr>
            <w:tcW w:w="1417" w:type="dxa"/>
            <w:vAlign w:val="center"/>
          </w:tcPr>
          <w:p w14:paraId="5808BD0E" w14:textId="77777777" w:rsidR="002F2FF7" w:rsidRPr="00AC3044" w:rsidRDefault="002F2FF7" w:rsidP="00E00201">
            <w:pPr>
              <w:rPr>
                <w:rFonts w:eastAsia="SimSun"/>
              </w:rPr>
            </w:pPr>
            <w:r w:rsidRPr="00AC3044">
              <w:rPr>
                <w:rFonts w:eastAsia="SimSun"/>
              </w:rPr>
              <w:t>2,5 мг/кг</w:t>
            </w:r>
          </w:p>
        </w:tc>
        <w:tc>
          <w:tcPr>
            <w:tcW w:w="1418" w:type="dxa"/>
            <w:vAlign w:val="center"/>
          </w:tcPr>
          <w:p w14:paraId="62499433" w14:textId="77777777" w:rsidR="002F2FF7" w:rsidRPr="00AC3044" w:rsidRDefault="002F2FF7" w:rsidP="00E00201">
            <w:pPr>
              <w:rPr>
                <w:rFonts w:eastAsia="SimSun"/>
              </w:rPr>
            </w:pPr>
            <w:r w:rsidRPr="00AC3044">
              <w:rPr>
                <w:rFonts w:eastAsia="SimSun"/>
              </w:rPr>
              <w:t>5-7,5 мг/кг</w:t>
            </w:r>
          </w:p>
        </w:tc>
        <w:tc>
          <w:tcPr>
            <w:tcW w:w="1701" w:type="dxa"/>
            <w:vAlign w:val="center"/>
          </w:tcPr>
          <w:p w14:paraId="3BC75B78" w14:textId="77777777" w:rsidR="002F2FF7" w:rsidRPr="00AC3044" w:rsidRDefault="002F2FF7" w:rsidP="00E00201">
            <w:pPr>
              <w:rPr>
                <w:rFonts w:eastAsia="SimSun"/>
              </w:rPr>
            </w:pPr>
            <w:r w:rsidRPr="00AC3044">
              <w:rPr>
                <w:rFonts w:eastAsia="SimSun"/>
              </w:rPr>
              <w:t>С –3 по –2 (-1) день</w:t>
            </w:r>
          </w:p>
        </w:tc>
        <w:tc>
          <w:tcPr>
            <w:tcW w:w="2268" w:type="dxa"/>
            <w:vAlign w:val="center"/>
          </w:tcPr>
          <w:p w14:paraId="6A0CD67E"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2F2FF7" w:rsidRPr="00AC3044" w14:paraId="28FC1FD7" w14:textId="77777777" w:rsidTr="00E00201">
        <w:trPr>
          <w:cantSplit/>
          <w:trHeight w:val="20"/>
        </w:trPr>
        <w:tc>
          <w:tcPr>
            <w:tcW w:w="1135" w:type="dxa"/>
            <w:vMerge/>
            <w:textDirection w:val="btLr"/>
          </w:tcPr>
          <w:p w14:paraId="1941EB5E" w14:textId="77777777" w:rsidR="002F2FF7" w:rsidRPr="00AC3044" w:rsidRDefault="002F2FF7" w:rsidP="00E00201">
            <w:pPr>
              <w:rPr>
                <w:rFonts w:eastAsia="SimSun"/>
              </w:rPr>
            </w:pPr>
          </w:p>
        </w:tc>
        <w:tc>
          <w:tcPr>
            <w:tcW w:w="1701" w:type="dxa"/>
            <w:vAlign w:val="center"/>
          </w:tcPr>
          <w:p w14:paraId="10EF240F" w14:textId="77777777" w:rsidR="002F2FF7" w:rsidRPr="00AC3044" w:rsidRDefault="002F2FF7" w:rsidP="00E00201">
            <w:pPr>
              <w:rPr>
                <w:rFonts w:eastAsia="SimSun"/>
              </w:rPr>
            </w:pPr>
            <w:r w:rsidRPr="00AC3044">
              <w:rPr>
                <w:rFonts w:eastAsia="SimSun"/>
              </w:rPr>
              <w:t>Циклоспорин</w:t>
            </w:r>
          </w:p>
        </w:tc>
        <w:tc>
          <w:tcPr>
            <w:tcW w:w="1417" w:type="dxa"/>
            <w:vAlign w:val="center"/>
          </w:tcPr>
          <w:p w14:paraId="4146FBB0" w14:textId="77777777" w:rsidR="002F2FF7" w:rsidRPr="00AC3044" w:rsidRDefault="002F2FF7" w:rsidP="00E00201">
            <w:pPr>
              <w:rPr>
                <w:rFonts w:eastAsia="SimSun"/>
              </w:rPr>
            </w:pPr>
            <w:r w:rsidRPr="00AC3044">
              <w:rPr>
                <w:rFonts w:eastAsia="SimSun"/>
              </w:rPr>
              <w:t>3 мг/кг</w:t>
            </w:r>
          </w:p>
        </w:tc>
        <w:tc>
          <w:tcPr>
            <w:tcW w:w="1418" w:type="dxa"/>
            <w:vAlign w:val="center"/>
          </w:tcPr>
          <w:p w14:paraId="5B32572B" w14:textId="77777777" w:rsidR="002F2FF7" w:rsidRPr="00AC3044" w:rsidRDefault="002F2FF7" w:rsidP="00E00201">
            <w:pPr>
              <w:rPr>
                <w:rFonts w:eastAsia="SimSun"/>
              </w:rPr>
            </w:pPr>
            <w:r w:rsidRPr="00AC3044">
              <w:rPr>
                <w:rFonts w:eastAsia="SimSun"/>
              </w:rPr>
              <w:t>–</w:t>
            </w:r>
          </w:p>
        </w:tc>
        <w:tc>
          <w:tcPr>
            <w:tcW w:w="1701" w:type="dxa"/>
            <w:vAlign w:val="center"/>
          </w:tcPr>
          <w:p w14:paraId="3546EA5B" w14:textId="77777777" w:rsidR="002F2FF7" w:rsidRPr="00AC3044" w:rsidRDefault="002F2FF7" w:rsidP="00E00201">
            <w:pPr>
              <w:rPr>
                <w:rFonts w:eastAsia="SimSun"/>
              </w:rPr>
            </w:pPr>
            <w:r w:rsidRPr="00AC3044">
              <w:rPr>
                <w:rFonts w:eastAsia="SimSun"/>
              </w:rPr>
              <w:t>С –1 по +90 день, затем постепенное снижение к +180 дню</w:t>
            </w:r>
          </w:p>
        </w:tc>
        <w:tc>
          <w:tcPr>
            <w:tcW w:w="2268" w:type="dxa"/>
            <w:vAlign w:val="center"/>
          </w:tcPr>
          <w:p w14:paraId="7C9987D0"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06C08F3" w14:textId="77777777" w:rsidTr="00E00201">
        <w:trPr>
          <w:cantSplit/>
          <w:trHeight w:val="20"/>
        </w:trPr>
        <w:tc>
          <w:tcPr>
            <w:tcW w:w="1135" w:type="dxa"/>
            <w:vMerge/>
          </w:tcPr>
          <w:p w14:paraId="6B5E3685" w14:textId="77777777" w:rsidR="002F2FF7" w:rsidRPr="00AC3044" w:rsidRDefault="002F2FF7" w:rsidP="00E00201">
            <w:pPr>
              <w:rPr>
                <w:rFonts w:eastAsia="SimSun"/>
              </w:rPr>
            </w:pPr>
          </w:p>
        </w:tc>
        <w:tc>
          <w:tcPr>
            <w:tcW w:w="1701" w:type="dxa"/>
            <w:vMerge w:val="restart"/>
            <w:vAlign w:val="center"/>
          </w:tcPr>
          <w:p w14:paraId="185E8E18" w14:textId="77777777" w:rsidR="002F2FF7" w:rsidRPr="00AC3044" w:rsidRDefault="002F2FF7" w:rsidP="00E00201">
            <w:pPr>
              <w:rPr>
                <w:rFonts w:eastAsia="SimSun"/>
              </w:rPr>
            </w:pPr>
            <w:r w:rsidRPr="00AC3044">
              <w:rPr>
                <w:rFonts w:eastAsia="SimSun"/>
              </w:rPr>
              <w:t>Метотрексат</w:t>
            </w:r>
          </w:p>
        </w:tc>
        <w:tc>
          <w:tcPr>
            <w:tcW w:w="1417" w:type="dxa"/>
            <w:vAlign w:val="center"/>
          </w:tcPr>
          <w:p w14:paraId="7E7DF945" w14:textId="77777777" w:rsidR="002F2FF7" w:rsidRPr="00AC3044" w:rsidRDefault="002F2FF7" w:rsidP="00E00201">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41D0C201" w14:textId="77777777" w:rsidR="002F2FF7" w:rsidRPr="00AC3044" w:rsidRDefault="002F2FF7" w:rsidP="00E00201">
            <w:pPr>
              <w:rPr>
                <w:rFonts w:eastAsia="SimSun"/>
              </w:rPr>
            </w:pPr>
            <w:r w:rsidRPr="00AC3044">
              <w:rPr>
                <w:rFonts w:eastAsia="SimSun"/>
              </w:rPr>
              <w:t>–</w:t>
            </w:r>
          </w:p>
        </w:tc>
        <w:tc>
          <w:tcPr>
            <w:tcW w:w="1701" w:type="dxa"/>
            <w:vAlign w:val="center"/>
          </w:tcPr>
          <w:p w14:paraId="00AF769C" w14:textId="77777777" w:rsidR="002F2FF7" w:rsidRPr="00AC3044" w:rsidRDefault="002F2FF7" w:rsidP="00E00201">
            <w:pPr>
              <w:rPr>
                <w:rFonts w:eastAsia="SimSun"/>
              </w:rPr>
            </w:pPr>
            <w:r w:rsidRPr="00AC3044">
              <w:rPr>
                <w:rFonts w:eastAsia="SimSun"/>
              </w:rPr>
              <w:t>+1 день</w:t>
            </w:r>
          </w:p>
        </w:tc>
        <w:tc>
          <w:tcPr>
            <w:tcW w:w="2268" w:type="dxa"/>
            <w:vAlign w:val="center"/>
          </w:tcPr>
          <w:p w14:paraId="6665F4C5"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54CF7B27" w14:textId="77777777" w:rsidTr="00E00201">
        <w:trPr>
          <w:cantSplit/>
          <w:trHeight w:val="464"/>
        </w:trPr>
        <w:tc>
          <w:tcPr>
            <w:tcW w:w="1135" w:type="dxa"/>
            <w:vMerge/>
          </w:tcPr>
          <w:p w14:paraId="7BA04058" w14:textId="77777777" w:rsidR="002F2FF7" w:rsidRPr="00AC3044" w:rsidRDefault="002F2FF7" w:rsidP="00E00201">
            <w:pPr>
              <w:rPr>
                <w:rFonts w:eastAsia="SimSun"/>
              </w:rPr>
            </w:pPr>
          </w:p>
        </w:tc>
        <w:tc>
          <w:tcPr>
            <w:tcW w:w="1701" w:type="dxa"/>
            <w:vMerge/>
            <w:vAlign w:val="center"/>
          </w:tcPr>
          <w:p w14:paraId="4DD169BA" w14:textId="77777777" w:rsidR="002F2FF7" w:rsidRPr="00AC3044" w:rsidRDefault="002F2FF7" w:rsidP="00E00201">
            <w:pPr>
              <w:rPr>
                <w:rFonts w:eastAsia="SimSun"/>
              </w:rPr>
            </w:pPr>
          </w:p>
        </w:tc>
        <w:tc>
          <w:tcPr>
            <w:tcW w:w="1417" w:type="dxa"/>
            <w:vAlign w:val="center"/>
          </w:tcPr>
          <w:p w14:paraId="75D1E4DA" w14:textId="77777777" w:rsidR="002F2FF7" w:rsidRPr="00AC3044" w:rsidRDefault="002F2FF7" w:rsidP="00E00201">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104568B3" w14:textId="77777777" w:rsidR="002F2FF7" w:rsidRPr="00AC3044" w:rsidRDefault="002F2FF7" w:rsidP="00E00201">
            <w:pPr>
              <w:rPr>
                <w:rFonts w:eastAsia="SimSun"/>
              </w:rPr>
            </w:pPr>
            <w:r w:rsidRPr="00AC3044">
              <w:rPr>
                <w:rFonts w:eastAsia="SimSun"/>
              </w:rPr>
              <w:t>–</w:t>
            </w:r>
          </w:p>
        </w:tc>
        <w:tc>
          <w:tcPr>
            <w:tcW w:w="1701" w:type="dxa"/>
            <w:vAlign w:val="center"/>
          </w:tcPr>
          <w:p w14:paraId="51CE44E9"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71368D16"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017D98C0" w14:textId="77777777" w:rsidTr="00E00201">
        <w:trPr>
          <w:cantSplit/>
          <w:trHeight w:val="464"/>
        </w:trPr>
        <w:tc>
          <w:tcPr>
            <w:tcW w:w="1135" w:type="dxa"/>
            <w:vMerge/>
          </w:tcPr>
          <w:p w14:paraId="36B4723E" w14:textId="77777777" w:rsidR="002F2FF7" w:rsidRPr="00AC3044" w:rsidRDefault="002F2FF7" w:rsidP="00E00201">
            <w:pPr>
              <w:rPr>
                <w:rFonts w:eastAsia="SimSun"/>
              </w:rPr>
            </w:pPr>
          </w:p>
        </w:tc>
        <w:tc>
          <w:tcPr>
            <w:tcW w:w="1701" w:type="dxa"/>
            <w:vAlign w:val="center"/>
          </w:tcPr>
          <w:p w14:paraId="438F7DA7"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72D4544B"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56B2BF46" w14:textId="77777777" w:rsidR="002F2FF7" w:rsidRPr="00AC3044" w:rsidRDefault="002F2FF7" w:rsidP="00E00201">
            <w:pPr>
              <w:rPr>
                <w:rFonts w:eastAsia="SimSun"/>
              </w:rPr>
            </w:pPr>
            <w:r w:rsidRPr="00AC3044">
              <w:rPr>
                <w:rFonts w:eastAsia="SimSun"/>
              </w:rPr>
              <w:t>–</w:t>
            </w:r>
          </w:p>
        </w:tc>
        <w:tc>
          <w:tcPr>
            <w:tcW w:w="1701" w:type="dxa"/>
            <w:vAlign w:val="center"/>
          </w:tcPr>
          <w:p w14:paraId="2260CE5A" w14:textId="77777777" w:rsidR="002F2FF7" w:rsidRPr="00AC3044" w:rsidRDefault="002F2FF7" w:rsidP="00E00201">
            <w:pPr>
              <w:rPr>
                <w:rFonts w:eastAsia="SimSun"/>
              </w:rPr>
            </w:pPr>
            <w:r w:rsidRPr="00AC3044">
              <w:rPr>
                <w:rFonts w:eastAsia="SimSun"/>
              </w:rPr>
              <w:t>С +1 по +90 день</w:t>
            </w:r>
          </w:p>
        </w:tc>
        <w:tc>
          <w:tcPr>
            <w:tcW w:w="2268" w:type="dxa"/>
            <w:vAlign w:val="center"/>
          </w:tcPr>
          <w:p w14:paraId="76D91813"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A59BD5D" w14:textId="77777777" w:rsidR="002F2FF7" w:rsidRDefault="002F2FF7" w:rsidP="002F2FF7">
      <w:pPr>
        <w:rPr>
          <w:rFonts w:eastAsia="SimSun"/>
        </w:rPr>
      </w:pPr>
      <w:bookmarkStart w:id="238" w:name="_Toc44401189"/>
    </w:p>
    <w:p w14:paraId="6FC27ACA" w14:textId="1A965645"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38"/>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2F2FF7" w:rsidRPr="00AC3044" w14:paraId="7B566CDA" w14:textId="77777777" w:rsidTr="00E00201">
        <w:trPr>
          <w:cantSplit/>
          <w:trHeight w:val="20"/>
          <w:tblHeader/>
        </w:trPr>
        <w:tc>
          <w:tcPr>
            <w:tcW w:w="1122" w:type="dxa"/>
            <w:vAlign w:val="center"/>
          </w:tcPr>
          <w:p w14:paraId="12ED932B" w14:textId="77777777" w:rsidR="002F2FF7" w:rsidRPr="00AC3044" w:rsidRDefault="002F2FF7" w:rsidP="00E00201">
            <w:pPr>
              <w:rPr>
                <w:rFonts w:eastAsia="SimSun"/>
              </w:rPr>
            </w:pPr>
          </w:p>
        </w:tc>
        <w:tc>
          <w:tcPr>
            <w:tcW w:w="1710" w:type="dxa"/>
            <w:vAlign w:val="center"/>
          </w:tcPr>
          <w:p w14:paraId="3F338ECB" w14:textId="77777777" w:rsidR="002F2FF7" w:rsidRPr="00AC3044" w:rsidRDefault="002F2FF7" w:rsidP="00E00201">
            <w:pPr>
              <w:rPr>
                <w:rFonts w:eastAsia="SimSun"/>
              </w:rPr>
            </w:pPr>
            <w:r w:rsidRPr="00AC3044">
              <w:rPr>
                <w:rFonts w:eastAsia="SimSun"/>
              </w:rPr>
              <w:t>Препарат</w:t>
            </w:r>
          </w:p>
        </w:tc>
        <w:tc>
          <w:tcPr>
            <w:tcW w:w="1424" w:type="dxa"/>
            <w:vAlign w:val="center"/>
          </w:tcPr>
          <w:p w14:paraId="37F9E819" w14:textId="77777777" w:rsidR="002F2FF7" w:rsidRPr="00AC3044" w:rsidRDefault="002F2FF7" w:rsidP="00E00201">
            <w:pPr>
              <w:rPr>
                <w:rFonts w:eastAsia="SimSun"/>
              </w:rPr>
            </w:pPr>
            <w:r w:rsidRPr="00AC3044">
              <w:rPr>
                <w:rFonts w:eastAsia="SimSun"/>
              </w:rPr>
              <w:t>Суточная доза</w:t>
            </w:r>
          </w:p>
        </w:tc>
        <w:tc>
          <w:tcPr>
            <w:tcW w:w="1427" w:type="dxa"/>
            <w:vAlign w:val="center"/>
          </w:tcPr>
          <w:p w14:paraId="0949E592" w14:textId="77777777" w:rsidR="002F2FF7" w:rsidRPr="00AC3044" w:rsidRDefault="002F2FF7" w:rsidP="00E00201">
            <w:pPr>
              <w:rPr>
                <w:rFonts w:eastAsia="SimSun"/>
              </w:rPr>
            </w:pPr>
            <w:r w:rsidRPr="00AC3044">
              <w:rPr>
                <w:rFonts w:eastAsia="SimSun"/>
              </w:rPr>
              <w:t>Курсовая доза</w:t>
            </w:r>
          </w:p>
        </w:tc>
        <w:tc>
          <w:tcPr>
            <w:tcW w:w="1694" w:type="dxa"/>
            <w:vAlign w:val="center"/>
          </w:tcPr>
          <w:p w14:paraId="72F8C763" w14:textId="77777777" w:rsidR="002F2FF7" w:rsidRPr="00AC3044" w:rsidRDefault="002F2FF7" w:rsidP="00E00201">
            <w:pPr>
              <w:rPr>
                <w:rFonts w:eastAsia="SimSun"/>
              </w:rPr>
            </w:pPr>
            <w:r w:rsidRPr="00AC3044">
              <w:rPr>
                <w:rFonts w:eastAsia="SimSun"/>
              </w:rPr>
              <w:t>Дни введения</w:t>
            </w:r>
          </w:p>
        </w:tc>
        <w:tc>
          <w:tcPr>
            <w:tcW w:w="2274" w:type="dxa"/>
            <w:vAlign w:val="center"/>
          </w:tcPr>
          <w:p w14:paraId="4D060764"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D74F127" w14:textId="77777777" w:rsidTr="00E00201">
        <w:trPr>
          <w:cantSplit/>
          <w:trHeight w:val="20"/>
        </w:trPr>
        <w:tc>
          <w:tcPr>
            <w:tcW w:w="1122" w:type="dxa"/>
            <w:vMerge w:val="restart"/>
            <w:textDirection w:val="btLr"/>
            <w:vAlign w:val="center"/>
          </w:tcPr>
          <w:p w14:paraId="3D9AEC1E" w14:textId="77777777" w:rsidR="002F2FF7" w:rsidRPr="00AC3044" w:rsidRDefault="002F2FF7" w:rsidP="00E00201">
            <w:pPr>
              <w:rPr>
                <w:rFonts w:eastAsia="SimSun"/>
              </w:rPr>
            </w:pPr>
            <w:r w:rsidRPr="00AC3044">
              <w:rPr>
                <w:rFonts w:eastAsia="SimSun"/>
              </w:rPr>
              <w:t>Кондиционирование</w:t>
            </w:r>
          </w:p>
        </w:tc>
        <w:tc>
          <w:tcPr>
            <w:tcW w:w="1710" w:type="dxa"/>
            <w:vAlign w:val="center"/>
          </w:tcPr>
          <w:p w14:paraId="7B611DBA" w14:textId="77777777" w:rsidR="002F2FF7" w:rsidRPr="00AC3044" w:rsidRDefault="002F2FF7" w:rsidP="00E00201">
            <w:pPr>
              <w:rPr>
                <w:rFonts w:eastAsia="SimSun"/>
              </w:rPr>
            </w:pPr>
            <w:r w:rsidRPr="00AC3044">
              <w:rPr>
                <w:rFonts w:eastAsia="SimSun"/>
              </w:rPr>
              <w:t xml:space="preserve">Флударабин </w:t>
            </w:r>
          </w:p>
        </w:tc>
        <w:tc>
          <w:tcPr>
            <w:tcW w:w="1424" w:type="dxa"/>
            <w:vAlign w:val="center"/>
          </w:tcPr>
          <w:p w14:paraId="57BE58D0"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3C62014C"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16D8A35E" w14:textId="77777777" w:rsidR="002F2FF7" w:rsidRPr="00AC3044" w:rsidRDefault="002F2FF7" w:rsidP="00E00201">
            <w:pPr>
              <w:rPr>
                <w:rFonts w:eastAsia="SimSun"/>
              </w:rPr>
            </w:pPr>
            <w:r w:rsidRPr="00AC3044">
              <w:rPr>
                <w:rFonts w:eastAsia="SimSun"/>
              </w:rPr>
              <w:t>С -7 дня по -2 день</w:t>
            </w:r>
          </w:p>
        </w:tc>
        <w:tc>
          <w:tcPr>
            <w:tcW w:w="2274" w:type="dxa"/>
            <w:vAlign w:val="center"/>
          </w:tcPr>
          <w:p w14:paraId="1000101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959564E" w14:textId="77777777" w:rsidTr="00E00201">
        <w:trPr>
          <w:cantSplit/>
          <w:trHeight w:val="688"/>
        </w:trPr>
        <w:tc>
          <w:tcPr>
            <w:tcW w:w="1122" w:type="dxa"/>
            <w:vMerge/>
            <w:vAlign w:val="center"/>
          </w:tcPr>
          <w:p w14:paraId="3A545FFA" w14:textId="77777777" w:rsidR="002F2FF7" w:rsidRPr="00AC3044" w:rsidRDefault="002F2FF7" w:rsidP="00E00201">
            <w:pPr>
              <w:rPr>
                <w:rFonts w:eastAsia="SimSun"/>
              </w:rPr>
            </w:pPr>
          </w:p>
        </w:tc>
        <w:tc>
          <w:tcPr>
            <w:tcW w:w="1710" w:type="dxa"/>
            <w:vAlign w:val="center"/>
          </w:tcPr>
          <w:p w14:paraId="51F2C892" w14:textId="77777777" w:rsidR="002F2FF7" w:rsidRPr="00AC3044" w:rsidRDefault="002F2FF7" w:rsidP="00E00201">
            <w:pPr>
              <w:rPr>
                <w:rFonts w:eastAsia="SimSun"/>
              </w:rPr>
            </w:pPr>
            <w:r w:rsidRPr="00AC3044">
              <w:rPr>
                <w:rFonts w:eastAsia="SimSun"/>
              </w:rPr>
              <w:t>Бусульфан</w:t>
            </w:r>
          </w:p>
        </w:tc>
        <w:tc>
          <w:tcPr>
            <w:tcW w:w="1424" w:type="dxa"/>
            <w:vAlign w:val="center"/>
          </w:tcPr>
          <w:p w14:paraId="6A055F34" w14:textId="77777777" w:rsidR="002F2FF7" w:rsidRPr="00AC3044" w:rsidRDefault="002F2FF7" w:rsidP="00E00201">
            <w:pPr>
              <w:rPr>
                <w:rFonts w:eastAsia="SimSun"/>
              </w:rPr>
            </w:pPr>
            <w:r w:rsidRPr="00AC3044">
              <w:rPr>
                <w:rFonts w:eastAsia="SimSun"/>
              </w:rPr>
              <w:t xml:space="preserve">4 мг/кг </w:t>
            </w:r>
          </w:p>
        </w:tc>
        <w:tc>
          <w:tcPr>
            <w:tcW w:w="1427" w:type="dxa"/>
            <w:vAlign w:val="center"/>
          </w:tcPr>
          <w:p w14:paraId="6B2249BF" w14:textId="77777777" w:rsidR="002F2FF7" w:rsidRPr="00AC3044" w:rsidRDefault="002F2FF7" w:rsidP="00E00201">
            <w:pPr>
              <w:rPr>
                <w:rFonts w:eastAsia="SimSun"/>
              </w:rPr>
            </w:pPr>
            <w:r w:rsidRPr="00AC3044">
              <w:rPr>
                <w:rFonts w:eastAsia="SimSun"/>
              </w:rPr>
              <w:t xml:space="preserve">12 мг/кг </w:t>
            </w:r>
          </w:p>
        </w:tc>
        <w:tc>
          <w:tcPr>
            <w:tcW w:w="1694" w:type="dxa"/>
            <w:vAlign w:val="center"/>
          </w:tcPr>
          <w:p w14:paraId="1D7407E5" w14:textId="77777777" w:rsidR="002F2FF7" w:rsidRPr="00AC3044" w:rsidRDefault="002F2FF7" w:rsidP="00E00201">
            <w:pPr>
              <w:rPr>
                <w:rFonts w:eastAsia="SimSun"/>
              </w:rPr>
            </w:pPr>
            <w:r w:rsidRPr="00AC3044">
              <w:rPr>
                <w:rFonts w:eastAsia="SimSun"/>
              </w:rPr>
              <w:t>С -5 дня по -3 день</w:t>
            </w:r>
          </w:p>
        </w:tc>
        <w:tc>
          <w:tcPr>
            <w:tcW w:w="2274" w:type="dxa"/>
            <w:vAlign w:val="center"/>
          </w:tcPr>
          <w:p w14:paraId="075F9810"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0FEC0709" w14:textId="77777777" w:rsidTr="00E00201">
        <w:trPr>
          <w:cantSplit/>
          <w:trHeight w:val="980"/>
        </w:trPr>
        <w:tc>
          <w:tcPr>
            <w:tcW w:w="1122" w:type="dxa"/>
            <w:textDirection w:val="btLr"/>
            <w:vAlign w:val="center"/>
          </w:tcPr>
          <w:p w14:paraId="7350ECE3" w14:textId="77777777" w:rsidR="002F2FF7" w:rsidRPr="00AC3044" w:rsidRDefault="002F2FF7" w:rsidP="00E00201">
            <w:pPr>
              <w:rPr>
                <w:rFonts w:eastAsia="SimSun"/>
              </w:rPr>
            </w:pPr>
            <w:r w:rsidRPr="00AC3044">
              <w:rPr>
                <w:rFonts w:eastAsia="SimSun"/>
              </w:rPr>
              <w:t>Профилактика РТПХ</w:t>
            </w:r>
          </w:p>
        </w:tc>
        <w:tc>
          <w:tcPr>
            <w:tcW w:w="1710" w:type="dxa"/>
            <w:vAlign w:val="center"/>
          </w:tcPr>
          <w:p w14:paraId="029CB8BB" w14:textId="77777777" w:rsidR="002F2FF7" w:rsidRPr="00AC3044" w:rsidRDefault="002F2FF7" w:rsidP="00E00201">
            <w:pPr>
              <w:rPr>
                <w:rFonts w:eastAsia="SimSun"/>
              </w:rPr>
            </w:pPr>
            <w:r w:rsidRPr="00AC3044">
              <w:rPr>
                <w:rFonts w:eastAsia="SimSun"/>
              </w:rPr>
              <w:t>Циклофосфамид</w:t>
            </w:r>
          </w:p>
        </w:tc>
        <w:tc>
          <w:tcPr>
            <w:tcW w:w="1424" w:type="dxa"/>
            <w:vAlign w:val="center"/>
          </w:tcPr>
          <w:p w14:paraId="51677F93" w14:textId="77777777" w:rsidR="002F2FF7" w:rsidRPr="00AC3044" w:rsidRDefault="002F2FF7" w:rsidP="00E00201">
            <w:pPr>
              <w:rPr>
                <w:rFonts w:eastAsia="SimSun"/>
              </w:rPr>
            </w:pPr>
            <w:r w:rsidRPr="00AC3044">
              <w:rPr>
                <w:rFonts w:eastAsia="SimSun"/>
              </w:rPr>
              <w:t>50 мг/кг</w:t>
            </w:r>
          </w:p>
        </w:tc>
        <w:tc>
          <w:tcPr>
            <w:tcW w:w="1427" w:type="dxa"/>
            <w:vAlign w:val="center"/>
          </w:tcPr>
          <w:p w14:paraId="0A96199A" w14:textId="77777777" w:rsidR="002F2FF7" w:rsidRPr="00AC3044" w:rsidRDefault="002F2FF7" w:rsidP="00E00201">
            <w:pPr>
              <w:rPr>
                <w:rFonts w:eastAsia="SimSun"/>
              </w:rPr>
            </w:pPr>
            <w:r w:rsidRPr="00AC3044">
              <w:rPr>
                <w:rFonts w:eastAsia="SimSun"/>
              </w:rPr>
              <w:t>100 мг/кг</w:t>
            </w:r>
          </w:p>
        </w:tc>
        <w:tc>
          <w:tcPr>
            <w:tcW w:w="1694" w:type="dxa"/>
            <w:vAlign w:val="center"/>
          </w:tcPr>
          <w:p w14:paraId="3B60E257" w14:textId="77777777" w:rsidR="002F2FF7" w:rsidRPr="00AC3044" w:rsidRDefault="002F2FF7" w:rsidP="00E00201">
            <w:pPr>
              <w:rPr>
                <w:rFonts w:eastAsia="SimSun"/>
              </w:rPr>
            </w:pPr>
            <w:r w:rsidRPr="00AC3044">
              <w:rPr>
                <w:rFonts w:eastAsia="SimSun"/>
              </w:rPr>
              <w:t>С +3 дня по +4 день</w:t>
            </w:r>
          </w:p>
        </w:tc>
        <w:tc>
          <w:tcPr>
            <w:tcW w:w="2274" w:type="dxa"/>
            <w:vAlign w:val="center"/>
          </w:tcPr>
          <w:p w14:paraId="0ED802B1" w14:textId="77777777" w:rsidR="002F2FF7" w:rsidRPr="00AC3044" w:rsidRDefault="002F2FF7" w:rsidP="00E00201">
            <w:pPr>
              <w:rPr>
                <w:rFonts w:eastAsia="SimSun"/>
              </w:rPr>
            </w:pPr>
            <w:r w:rsidRPr="00AC3044">
              <w:rPr>
                <w:rFonts w:eastAsia="SimSun"/>
              </w:rPr>
              <w:t>В/в, в течение 2 ч</w:t>
            </w:r>
          </w:p>
        </w:tc>
      </w:tr>
    </w:tbl>
    <w:p w14:paraId="6CD6A9BA" w14:textId="77777777" w:rsidR="002F2FF7" w:rsidRPr="00C07B2E" w:rsidRDefault="002F2FF7" w:rsidP="002F2FF7">
      <w:pPr>
        <w:rPr>
          <w:rFonts w:eastAsia="SimSun"/>
        </w:rPr>
      </w:pPr>
      <w:r w:rsidRPr="00C07B2E">
        <w:rPr>
          <w:rFonts w:eastAsia="SimSun"/>
        </w:rPr>
        <w:tab/>
      </w:r>
    </w:p>
    <w:p w14:paraId="023A2D06" w14:textId="77777777" w:rsidR="002F2FF7" w:rsidRPr="00C07B2E" w:rsidRDefault="002F2FF7" w:rsidP="002F2FF7">
      <w:pPr>
        <w:rPr>
          <w:rFonts w:eastAsia="SimSun"/>
        </w:rPr>
      </w:pPr>
      <w:bookmarkStart w:id="239"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3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4182D89E" w14:textId="77777777" w:rsidTr="00E00201">
        <w:trPr>
          <w:cantSplit/>
          <w:trHeight w:val="20"/>
          <w:tblHeader/>
        </w:trPr>
        <w:tc>
          <w:tcPr>
            <w:tcW w:w="1135" w:type="dxa"/>
            <w:vAlign w:val="center"/>
          </w:tcPr>
          <w:p w14:paraId="0CDDFAC0" w14:textId="77777777" w:rsidR="002F2FF7" w:rsidRPr="00470D3D" w:rsidRDefault="002F2FF7" w:rsidP="00E00201">
            <w:pPr>
              <w:rPr>
                <w:rFonts w:eastAsia="SimSun"/>
              </w:rPr>
            </w:pPr>
          </w:p>
        </w:tc>
        <w:tc>
          <w:tcPr>
            <w:tcW w:w="1701" w:type="dxa"/>
            <w:vAlign w:val="center"/>
          </w:tcPr>
          <w:p w14:paraId="3AE95ABD"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254ADDF8"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44322B11"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53AAF8F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11D70F2"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48A8F3C" w14:textId="77777777" w:rsidTr="00E00201">
        <w:trPr>
          <w:cantSplit/>
          <w:trHeight w:val="20"/>
        </w:trPr>
        <w:tc>
          <w:tcPr>
            <w:tcW w:w="1135" w:type="dxa"/>
            <w:vMerge w:val="restart"/>
            <w:textDirection w:val="btLr"/>
            <w:vAlign w:val="center"/>
          </w:tcPr>
          <w:p w14:paraId="53BD0408"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1550908F"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4EC675C5"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2EA0ECC5"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6EA8121D"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40CBC67D"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2199C55B" w14:textId="77777777" w:rsidTr="00E00201">
        <w:trPr>
          <w:cantSplit/>
          <w:trHeight w:val="1207"/>
        </w:trPr>
        <w:tc>
          <w:tcPr>
            <w:tcW w:w="1135" w:type="dxa"/>
            <w:vMerge/>
            <w:vAlign w:val="center"/>
          </w:tcPr>
          <w:p w14:paraId="32A5EB3B" w14:textId="77777777" w:rsidR="002F2FF7" w:rsidRPr="00AC3044" w:rsidRDefault="002F2FF7" w:rsidP="00E00201">
            <w:pPr>
              <w:rPr>
                <w:rFonts w:eastAsia="SimSun"/>
              </w:rPr>
            </w:pPr>
          </w:p>
        </w:tc>
        <w:tc>
          <w:tcPr>
            <w:tcW w:w="1701" w:type="dxa"/>
            <w:vAlign w:val="center"/>
          </w:tcPr>
          <w:p w14:paraId="223E08A2"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40DDEC4B"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1CBED0FD" w14:textId="77777777" w:rsidR="002F2FF7" w:rsidRPr="00AC3044" w:rsidRDefault="002F2FF7" w:rsidP="00E00201">
            <w:pPr>
              <w:rPr>
                <w:rFonts w:eastAsia="SimSun"/>
              </w:rPr>
            </w:pPr>
            <w:r w:rsidRPr="00AC3044">
              <w:rPr>
                <w:rFonts w:eastAsia="SimSun"/>
              </w:rPr>
              <w:t xml:space="preserve">12мг/кг </w:t>
            </w:r>
          </w:p>
        </w:tc>
        <w:tc>
          <w:tcPr>
            <w:tcW w:w="1701" w:type="dxa"/>
            <w:vAlign w:val="center"/>
          </w:tcPr>
          <w:p w14:paraId="5F644849"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2535F236"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0EBAE490" w14:textId="77777777" w:rsidTr="00E00201">
        <w:trPr>
          <w:cantSplit/>
          <w:trHeight w:val="669"/>
        </w:trPr>
        <w:tc>
          <w:tcPr>
            <w:tcW w:w="1135" w:type="dxa"/>
            <w:vMerge w:val="restart"/>
            <w:textDirection w:val="btLr"/>
            <w:vAlign w:val="center"/>
          </w:tcPr>
          <w:p w14:paraId="2334EF54"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40CE36FE"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42208112"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74045E5C"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66A4F2EB"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6108192E" w14:textId="77777777" w:rsidR="002F2FF7" w:rsidRPr="00AC3044" w:rsidRDefault="002F2FF7" w:rsidP="00E00201">
            <w:pPr>
              <w:rPr>
                <w:rFonts w:eastAsia="SimSun"/>
              </w:rPr>
            </w:pPr>
            <w:r w:rsidRPr="00AC3044">
              <w:rPr>
                <w:rFonts w:eastAsia="SimSun"/>
              </w:rPr>
              <w:t>В/в, в течение 2 ч</w:t>
            </w:r>
          </w:p>
        </w:tc>
      </w:tr>
      <w:tr w:rsidR="002F2FF7" w:rsidRPr="00AC3044" w14:paraId="7D7F3472" w14:textId="77777777" w:rsidTr="00E00201">
        <w:trPr>
          <w:cantSplit/>
          <w:trHeight w:val="958"/>
        </w:trPr>
        <w:tc>
          <w:tcPr>
            <w:tcW w:w="1135" w:type="dxa"/>
            <w:vMerge/>
            <w:textDirection w:val="btLr"/>
            <w:vAlign w:val="center"/>
          </w:tcPr>
          <w:p w14:paraId="32DF1C8A" w14:textId="77777777" w:rsidR="002F2FF7" w:rsidRPr="00AC3044" w:rsidRDefault="002F2FF7" w:rsidP="00E00201">
            <w:pPr>
              <w:rPr>
                <w:rFonts w:eastAsia="SimSun"/>
              </w:rPr>
            </w:pPr>
          </w:p>
        </w:tc>
        <w:tc>
          <w:tcPr>
            <w:tcW w:w="1701" w:type="dxa"/>
            <w:vAlign w:val="center"/>
          </w:tcPr>
          <w:p w14:paraId="3456A4C3" w14:textId="77777777" w:rsidR="002F2FF7" w:rsidRPr="00AC3044" w:rsidRDefault="002F2FF7" w:rsidP="00E00201">
            <w:pPr>
              <w:rPr>
                <w:rFonts w:eastAsia="SimSun"/>
              </w:rPr>
            </w:pPr>
            <w:r w:rsidRPr="00AC3044">
              <w:rPr>
                <w:rFonts w:eastAsia="SimSun"/>
              </w:rPr>
              <w:t xml:space="preserve">Такролимус </w:t>
            </w:r>
          </w:p>
        </w:tc>
        <w:tc>
          <w:tcPr>
            <w:tcW w:w="1417" w:type="dxa"/>
            <w:vAlign w:val="center"/>
          </w:tcPr>
          <w:p w14:paraId="7AFBA361"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22B7B893" w14:textId="77777777" w:rsidR="002F2FF7" w:rsidRPr="00AC3044" w:rsidRDefault="002F2FF7" w:rsidP="00E00201">
            <w:pPr>
              <w:rPr>
                <w:rFonts w:eastAsia="SimSun"/>
              </w:rPr>
            </w:pPr>
            <w:r w:rsidRPr="00AC3044">
              <w:rPr>
                <w:rFonts w:eastAsia="SimSun"/>
              </w:rPr>
              <w:t>–</w:t>
            </w:r>
          </w:p>
        </w:tc>
        <w:tc>
          <w:tcPr>
            <w:tcW w:w="1701" w:type="dxa"/>
            <w:vAlign w:val="center"/>
          </w:tcPr>
          <w:p w14:paraId="7D30AE73"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4FA163D1"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89EDD0A" w14:textId="77777777" w:rsidTr="00E00201">
        <w:trPr>
          <w:cantSplit/>
          <w:trHeight w:val="486"/>
        </w:trPr>
        <w:tc>
          <w:tcPr>
            <w:tcW w:w="1135" w:type="dxa"/>
            <w:vMerge/>
            <w:textDirection w:val="btLr"/>
            <w:vAlign w:val="center"/>
          </w:tcPr>
          <w:p w14:paraId="140BEC5B" w14:textId="77777777" w:rsidR="002F2FF7" w:rsidRPr="00AC3044" w:rsidRDefault="002F2FF7" w:rsidP="00E00201">
            <w:pPr>
              <w:rPr>
                <w:rFonts w:eastAsia="SimSun"/>
              </w:rPr>
            </w:pPr>
          </w:p>
        </w:tc>
        <w:tc>
          <w:tcPr>
            <w:tcW w:w="1701" w:type="dxa"/>
            <w:vAlign w:val="center"/>
          </w:tcPr>
          <w:p w14:paraId="28772B1D"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7EBDB905"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4F6FEB94" w14:textId="77777777" w:rsidR="002F2FF7" w:rsidRPr="00AC3044" w:rsidRDefault="002F2FF7" w:rsidP="00E00201">
            <w:pPr>
              <w:rPr>
                <w:rFonts w:eastAsia="SimSun"/>
              </w:rPr>
            </w:pPr>
            <w:r w:rsidRPr="00AC3044">
              <w:rPr>
                <w:rFonts w:eastAsia="SimSun"/>
              </w:rPr>
              <w:t>–</w:t>
            </w:r>
          </w:p>
        </w:tc>
        <w:tc>
          <w:tcPr>
            <w:tcW w:w="1701" w:type="dxa"/>
            <w:vAlign w:val="center"/>
          </w:tcPr>
          <w:p w14:paraId="13AD62DC"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7DB66071"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192AA90" w14:textId="77777777" w:rsidR="002F2FF7" w:rsidRDefault="002F2FF7" w:rsidP="002F2FF7">
      <w:pPr>
        <w:rPr>
          <w:rFonts w:eastAsia="SimSun"/>
        </w:rPr>
      </w:pPr>
      <w:bookmarkStart w:id="240" w:name="_Toc44401191"/>
    </w:p>
    <w:p w14:paraId="52A63FA9" w14:textId="7B1278EB"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2F2FF7" w:rsidRPr="00AC3044" w14:paraId="4B27D078" w14:textId="77777777" w:rsidTr="00E00201">
        <w:trPr>
          <w:cantSplit/>
          <w:trHeight w:val="20"/>
          <w:tblHeader/>
        </w:trPr>
        <w:tc>
          <w:tcPr>
            <w:tcW w:w="1135" w:type="dxa"/>
            <w:vAlign w:val="center"/>
          </w:tcPr>
          <w:p w14:paraId="4EE51F12" w14:textId="77777777" w:rsidR="002F2FF7" w:rsidRPr="00470D3D" w:rsidRDefault="002F2FF7" w:rsidP="00E00201">
            <w:pPr>
              <w:rPr>
                <w:rFonts w:eastAsia="SimSun"/>
              </w:rPr>
            </w:pPr>
          </w:p>
        </w:tc>
        <w:tc>
          <w:tcPr>
            <w:tcW w:w="1701" w:type="dxa"/>
            <w:vAlign w:val="center"/>
          </w:tcPr>
          <w:p w14:paraId="46E5C5DD" w14:textId="77777777" w:rsidR="002F2FF7" w:rsidRPr="00AC3044" w:rsidRDefault="002F2FF7" w:rsidP="00E00201">
            <w:pPr>
              <w:rPr>
                <w:rFonts w:eastAsia="SimSun"/>
              </w:rPr>
            </w:pPr>
            <w:r w:rsidRPr="00AC3044">
              <w:rPr>
                <w:rFonts w:eastAsia="SimSun"/>
              </w:rPr>
              <w:t>Препарат</w:t>
            </w:r>
          </w:p>
        </w:tc>
        <w:tc>
          <w:tcPr>
            <w:tcW w:w="1417" w:type="dxa"/>
            <w:vAlign w:val="center"/>
          </w:tcPr>
          <w:p w14:paraId="77E47E55"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3CF74EC"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18C546E5"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33D8BC4"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473E03E" w14:textId="77777777" w:rsidTr="00E00201">
        <w:trPr>
          <w:cantSplit/>
          <w:trHeight w:val="20"/>
        </w:trPr>
        <w:tc>
          <w:tcPr>
            <w:tcW w:w="1135" w:type="dxa"/>
            <w:vMerge w:val="restart"/>
            <w:textDirection w:val="btLr"/>
            <w:vAlign w:val="center"/>
          </w:tcPr>
          <w:p w14:paraId="51756582"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1FC404DE" w14:textId="77777777" w:rsidR="002F2FF7" w:rsidRPr="00AC3044" w:rsidRDefault="002F2FF7" w:rsidP="00E00201">
            <w:pPr>
              <w:rPr>
                <w:rFonts w:eastAsia="SimSun"/>
              </w:rPr>
            </w:pPr>
            <w:r w:rsidRPr="00AC3044">
              <w:rPr>
                <w:rFonts w:eastAsia="SimSun"/>
              </w:rPr>
              <w:t xml:space="preserve">Флударабин </w:t>
            </w:r>
          </w:p>
        </w:tc>
        <w:tc>
          <w:tcPr>
            <w:tcW w:w="1417" w:type="dxa"/>
            <w:vAlign w:val="center"/>
          </w:tcPr>
          <w:p w14:paraId="3DFB8DEB"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76803EF8"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30FC9EB0"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6660A3AC"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C3C89B7" w14:textId="77777777" w:rsidTr="00E00201">
        <w:trPr>
          <w:cantSplit/>
          <w:trHeight w:val="1207"/>
        </w:trPr>
        <w:tc>
          <w:tcPr>
            <w:tcW w:w="1135" w:type="dxa"/>
            <w:vMerge/>
            <w:vAlign w:val="center"/>
          </w:tcPr>
          <w:p w14:paraId="0C6E6D70" w14:textId="77777777" w:rsidR="002F2FF7" w:rsidRPr="00AC3044" w:rsidRDefault="002F2FF7" w:rsidP="00E00201">
            <w:pPr>
              <w:rPr>
                <w:rFonts w:eastAsia="SimSun"/>
              </w:rPr>
            </w:pPr>
          </w:p>
        </w:tc>
        <w:tc>
          <w:tcPr>
            <w:tcW w:w="1701" w:type="dxa"/>
            <w:vAlign w:val="center"/>
          </w:tcPr>
          <w:p w14:paraId="03691D09" w14:textId="77777777" w:rsidR="002F2FF7" w:rsidRPr="00AC3044" w:rsidRDefault="002F2FF7" w:rsidP="00E00201">
            <w:pPr>
              <w:rPr>
                <w:rFonts w:eastAsia="SimSun"/>
              </w:rPr>
            </w:pPr>
            <w:r w:rsidRPr="00AC3044">
              <w:rPr>
                <w:rFonts w:eastAsia="SimSun"/>
              </w:rPr>
              <w:t>Бусульфан</w:t>
            </w:r>
          </w:p>
        </w:tc>
        <w:tc>
          <w:tcPr>
            <w:tcW w:w="1417" w:type="dxa"/>
            <w:vAlign w:val="center"/>
          </w:tcPr>
          <w:p w14:paraId="728B9059"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6F2D9B5E" w14:textId="77777777" w:rsidR="002F2FF7" w:rsidRPr="00AC3044" w:rsidRDefault="002F2FF7" w:rsidP="00E00201">
            <w:pPr>
              <w:rPr>
                <w:rFonts w:eastAsia="SimSun"/>
              </w:rPr>
            </w:pPr>
            <w:r w:rsidRPr="00AC3044">
              <w:rPr>
                <w:rFonts w:eastAsia="SimSun"/>
              </w:rPr>
              <w:t xml:space="preserve">12 мг/кг </w:t>
            </w:r>
          </w:p>
        </w:tc>
        <w:tc>
          <w:tcPr>
            <w:tcW w:w="1701" w:type="dxa"/>
            <w:vAlign w:val="center"/>
          </w:tcPr>
          <w:p w14:paraId="43AE5ADC"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12E0918D"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AFA54DD" w14:textId="77777777" w:rsidTr="00E00201">
        <w:trPr>
          <w:cantSplit/>
          <w:trHeight w:val="606"/>
        </w:trPr>
        <w:tc>
          <w:tcPr>
            <w:tcW w:w="1135" w:type="dxa"/>
            <w:vMerge w:val="restart"/>
            <w:textDirection w:val="btLr"/>
            <w:vAlign w:val="center"/>
          </w:tcPr>
          <w:p w14:paraId="497C13DC"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812CBB8" w14:textId="77777777" w:rsidR="002F2FF7" w:rsidRPr="00AC3044" w:rsidRDefault="002F2FF7" w:rsidP="00E00201">
            <w:pPr>
              <w:rPr>
                <w:rFonts w:eastAsia="SimSun"/>
              </w:rPr>
            </w:pPr>
            <w:r w:rsidRPr="00AC3044">
              <w:rPr>
                <w:rFonts w:eastAsia="SimSun"/>
              </w:rPr>
              <w:t>Циклофосфамид</w:t>
            </w:r>
          </w:p>
        </w:tc>
        <w:tc>
          <w:tcPr>
            <w:tcW w:w="1417" w:type="dxa"/>
            <w:vAlign w:val="center"/>
          </w:tcPr>
          <w:p w14:paraId="441E21CB"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53033B51"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E0772B6" w14:textId="77777777" w:rsidR="002F2FF7" w:rsidRPr="00AC3044" w:rsidRDefault="002F2FF7" w:rsidP="00E00201">
            <w:pPr>
              <w:rPr>
                <w:rFonts w:eastAsia="SimSun"/>
              </w:rPr>
            </w:pPr>
            <w:r w:rsidRPr="00AC3044">
              <w:rPr>
                <w:rFonts w:eastAsia="SimSun"/>
              </w:rPr>
              <w:t>В +3 день  и +5 день</w:t>
            </w:r>
          </w:p>
        </w:tc>
        <w:tc>
          <w:tcPr>
            <w:tcW w:w="2268" w:type="dxa"/>
            <w:vAlign w:val="center"/>
          </w:tcPr>
          <w:p w14:paraId="3EC87341" w14:textId="77777777" w:rsidR="002F2FF7" w:rsidRPr="00AC3044" w:rsidRDefault="002F2FF7" w:rsidP="00E00201">
            <w:pPr>
              <w:rPr>
                <w:rFonts w:eastAsia="SimSun"/>
              </w:rPr>
            </w:pPr>
            <w:r w:rsidRPr="00AC3044">
              <w:rPr>
                <w:rFonts w:eastAsia="SimSun"/>
              </w:rPr>
              <w:t>В/в, в течение 2 ч</w:t>
            </w:r>
          </w:p>
        </w:tc>
      </w:tr>
      <w:tr w:rsidR="002F2FF7" w:rsidRPr="00AC3044" w14:paraId="69C942D6" w14:textId="77777777" w:rsidTr="00E00201">
        <w:trPr>
          <w:cantSplit/>
          <w:trHeight w:val="829"/>
        </w:trPr>
        <w:tc>
          <w:tcPr>
            <w:tcW w:w="1135" w:type="dxa"/>
            <w:vMerge/>
            <w:textDirection w:val="btLr"/>
            <w:vAlign w:val="center"/>
          </w:tcPr>
          <w:p w14:paraId="60966A5D" w14:textId="77777777" w:rsidR="002F2FF7" w:rsidRPr="00AC3044" w:rsidRDefault="002F2FF7" w:rsidP="00E00201">
            <w:pPr>
              <w:rPr>
                <w:rFonts w:eastAsia="SimSun"/>
              </w:rPr>
            </w:pPr>
          </w:p>
        </w:tc>
        <w:tc>
          <w:tcPr>
            <w:tcW w:w="1701" w:type="dxa"/>
            <w:vAlign w:val="center"/>
          </w:tcPr>
          <w:p w14:paraId="057B67F3" w14:textId="77777777" w:rsidR="002F2FF7" w:rsidRPr="00AC3044" w:rsidRDefault="002F2FF7" w:rsidP="00E00201">
            <w:pPr>
              <w:rPr>
                <w:rFonts w:eastAsia="SimSun"/>
              </w:rPr>
            </w:pPr>
            <w:r w:rsidRPr="00AC3044">
              <w:rPr>
                <w:rFonts w:eastAsia="SimSun"/>
              </w:rPr>
              <w:t>Микофенолата мофетил</w:t>
            </w:r>
          </w:p>
        </w:tc>
        <w:tc>
          <w:tcPr>
            <w:tcW w:w="1417" w:type="dxa"/>
            <w:vAlign w:val="center"/>
          </w:tcPr>
          <w:p w14:paraId="6A4F99E9"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0AD0682C" w14:textId="77777777" w:rsidR="002F2FF7" w:rsidRPr="00AC3044" w:rsidRDefault="002F2FF7" w:rsidP="00E00201">
            <w:pPr>
              <w:rPr>
                <w:rFonts w:eastAsia="SimSun"/>
              </w:rPr>
            </w:pPr>
            <w:r w:rsidRPr="00AC3044">
              <w:rPr>
                <w:rFonts w:eastAsia="SimSun"/>
              </w:rPr>
              <w:t>–</w:t>
            </w:r>
          </w:p>
        </w:tc>
        <w:tc>
          <w:tcPr>
            <w:tcW w:w="1701" w:type="dxa"/>
            <w:vAlign w:val="center"/>
          </w:tcPr>
          <w:p w14:paraId="7839225E" w14:textId="77777777" w:rsidR="002F2FF7" w:rsidRPr="00AC3044" w:rsidRDefault="002F2FF7" w:rsidP="00E00201">
            <w:pPr>
              <w:rPr>
                <w:rFonts w:eastAsia="SimSun"/>
              </w:rPr>
            </w:pPr>
            <w:r w:rsidRPr="00AC3044">
              <w:rPr>
                <w:rFonts w:eastAsia="SimSun"/>
              </w:rPr>
              <w:t xml:space="preserve">С +1 дня по +28 день </w:t>
            </w:r>
          </w:p>
        </w:tc>
        <w:tc>
          <w:tcPr>
            <w:tcW w:w="2268" w:type="dxa"/>
            <w:vAlign w:val="center"/>
          </w:tcPr>
          <w:p w14:paraId="42E86DCE"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250884D3" w14:textId="77777777" w:rsidTr="00E00201">
        <w:trPr>
          <w:cantSplit/>
          <w:trHeight w:val="958"/>
        </w:trPr>
        <w:tc>
          <w:tcPr>
            <w:tcW w:w="1135" w:type="dxa"/>
            <w:vMerge/>
            <w:textDirection w:val="btLr"/>
            <w:vAlign w:val="center"/>
          </w:tcPr>
          <w:p w14:paraId="69160520" w14:textId="77777777" w:rsidR="002F2FF7" w:rsidRPr="00AC3044" w:rsidRDefault="002F2FF7" w:rsidP="00E00201">
            <w:pPr>
              <w:rPr>
                <w:rFonts w:eastAsia="SimSun"/>
              </w:rPr>
            </w:pPr>
          </w:p>
        </w:tc>
        <w:tc>
          <w:tcPr>
            <w:tcW w:w="1701" w:type="dxa"/>
            <w:vAlign w:val="center"/>
          </w:tcPr>
          <w:p w14:paraId="0CCF805C" w14:textId="77777777" w:rsidR="002F2FF7" w:rsidRPr="00AC3044" w:rsidRDefault="002F2FF7" w:rsidP="00E00201">
            <w:pPr>
              <w:rPr>
                <w:rFonts w:eastAsia="SimSun"/>
              </w:rPr>
            </w:pPr>
            <w:r w:rsidRPr="00AC3044">
              <w:rPr>
                <w:rFonts w:eastAsia="SimSun"/>
              </w:rPr>
              <w:t>Циклоспорин А</w:t>
            </w:r>
          </w:p>
        </w:tc>
        <w:tc>
          <w:tcPr>
            <w:tcW w:w="1417" w:type="dxa"/>
            <w:vAlign w:val="center"/>
          </w:tcPr>
          <w:p w14:paraId="0F7BF3D6" w14:textId="77777777" w:rsidR="002F2FF7" w:rsidRPr="00AC3044" w:rsidRDefault="002F2FF7" w:rsidP="00E00201">
            <w:pPr>
              <w:rPr>
                <w:rFonts w:eastAsia="SimSun"/>
              </w:rPr>
            </w:pPr>
            <w:r w:rsidRPr="00AC3044">
              <w:rPr>
                <w:rFonts w:eastAsia="SimSun"/>
              </w:rPr>
              <w:t>3  мг/кг</w:t>
            </w:r>
          </w:p>
        </w:tc>
        <w:tc>
          <w:tcPr>
            <w:tcW w:w="1418" w:type="dxa"/>
            <w:vAlign w:val="center"/>
          </w:tcPr>
          <w:p w14:paraId="214604E1" w14:textId="77777777" w:rsidR="002F2FF7" w:rsidRPr="00AC3044" w:rsidRDefault="002F2FF7" w:rsidP="00E00201">
            <w:pPr>
              <w:rPr>
                <w:rFonts w:eastAsia="SimSun"/>
              </w:rPr>
            </w:pPr>
            <w:r w:rsidRPr="00AC3044">
              <w:rPr>
                <w:rFonts w:eastAsia="SimSun"/>
              </w:rPr>
              <w:t>-</w:t>
            </w:r>
          </w:p>
        </w:tc>
        <w:tc>
          <w:tcPr>
            <w:tcW w:w="1701" w:type="dxa"/>
            <w:vAlign w:val="center"/>
          </w:tcPr>
          <w:p w14:paraId="1635DEB1" w14:textId="77777777" w:rsidR="002F2FF7" w:rsidRPr="00AC3044" w:rsidRDefault="002F2FF7" w:rsidP="00E00201">
            <w:pPr>
              <w:rPr>
                <w:rFonts w:eastAsia="SimSun"/>
              </w:rPr>
            </w:pPr>
            <w:r w:rsidRPr="00AC3044">
              <w:rPr>
                <w:rFonts w:eastAsia="SimSun"/>
              </w:rPr>
              <w:t xml:space="preserve">С -1 дня по +100 день </w:t>
            </w:r>
          </w:p>
        </w:tc>
        <w:tc>
          <w:tcPr>
            <w:tcW w:w="2268" w:type="dxa"/>
            <w:vAlign w:val="center"/>
          </w:tcPr>
          <w:p w14:paraId="2BACF38F"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2DC5E41" w14:textId="77777777" w:rsidR="002F2FF7" w:rsidRPr="001E6DBE" w:rsidRDefault="002F2FF7" w:rsidP="002F2FF7">
      <w:pPr>
        <w:rPr>
          <w:rFonts w:eastAsia="SimSun"/>
        </w:rPr>
      </w:pPr>
    </w:p>
    <w:p w14:paraId="6B18C804" w14:textId="77777777" w:rsidR="002F2FF7" w:rsidRPr="00042499" w:rsidRDefault="002F2FF7" w:rsidP="002F2FF7">
      <w:pPr>
        <w:rPr>
          <w:rFonts w:eastAsia="SimSun"/>
          <w:lang w:val="en-US"/>
        </w:rPr>
      </w:pPr>
      <w:bookmarkStart w:id="241"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41"/>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2F2FF7" w:rsidRPr="00AC3044" w14:paraId="337704FD" w14:textId="77777777" w:rsidTr="00E00201">
        <w:trPr>
          <w:cantSplit/>
          <w:trHeight w:val="20"/>
          <w:tblHeader/>
        </w:trPr>
        <w:tc>
          <w:tcPr>
            <w:tcW w:w="1142" w:type="dxa"/>
            <w:vAlign w:val="center"/>
          </w:tcPr>
          <w:p w14:paraId="30BE2A94" w14:textId="77777777" w:rsidR="002F2FF7" w:rsidRPr="00AC3044" w:rsidRDefault="002F2FF7" w:rsidP="00E00201">
            <w:pPr>
              <w:rPr>
                <w:rFonts w:eastAsia="SimSun"/>
              </w:rPr>
            </w:pPr>
          </w:p>
        </w:tc>
        <w:tc>
          <w:tcPr>
            <w:tcW w:w="1709" w:type="dxa"/>
            <w:vAlign w:val="center"/>
          </w:tcPr>
          <w:p w14:paraId="0A74439D" w14:textId="77777777" w:rsidR="002F2FF7" w:rsidRPr="00AC3044" w:rsidRDefault="002F2FF7" w:rsidP="00E00201">
            <w:pPr>
              <w:rPr>
                <w:rFonts w:eastAsia="SimSun"/>
              </w:rPr>
            </w:pPr>
            <w:r w:rsidRPr="00AC3044">
              <w:rPr>
                <w:rFonts w:eastAsia="SimSun"/>
              </w:rPr>
              <w:t>Препарат</w:t>
            </w:r>
          </w:p>
        </w:tc>
        <w:tc>
          <w:tcPr>
            <w:tcW w:w="1395" w:type="dxa"/>
            <w:vAlign w:val="center"/>
          </w:tcPr>
          <w:p w14:paraId="29529B54" w14:textId="77777777" w:rsidR="002F2FF7" w:rsidRPr="00AC3044" w:rsidRDefault="002F2FF7" w:rsidP="00E00201">
            <w:pPr>
              <w:rPr>
                <w:rFonts w:eastAsia="SimSun"/>
              </w:rPr>
            </w:pPr>
            <w:r w:rsidRPr="00AC3044">
              <w:rPr>
                <w:rFonts w:eastAsia="SimSun"/>
              </w:rPr>
              <w:t>Суточная доза</w:t>
            </w:r>
          </w:p>
        </w:tc>
        <w:tc>
          <w:tcPr>
            <w:tcW w:w="1367" w:type="dxa"/>
            <w:vAlign w:val="center"/>
          </w:tcPr>
          <w:p w14:paraId="611DAF51" w14:textId="77777777" w:rsidR="002F2FF7" w:rsidRPr="00AC3044" w:rsidRDefault="002F2FF7" w:rsidP="00E00201">
            <w:pPr>
              <w:rPr>
                <w:rFonts w:eastAsia="SimSun"/>
              </w:rPr>
            </w:pPr>
            <w:r w:rsidRPr="00AC3044">
              <w:rPr>
                <w:rFonts w:eastAsia="SimSun"/>
              </w:rPr>
              <w:t>Курсовая доза</w:t>
            </w:r>
          </w:p>
        </w:tc>
        <w:tc>
          <w:tcPr>
            <w:tcW w:w="1783" w:type="dxa"/>
            <w:vAlign w:val="center"/>
          </w:tcPr>
          <w:p w14:paraId="4ADBB368" w14:textId="77777777" w:rsidR="002F2FF7" w:rsidRPr="00AC3044" w:rsidRDefault="002F2FF7" w:rsidP="00E00201">
            <w:pPr>
              <w:rPr>
                <w:rFonts w:eastAsia="SimSun"/>
              </w:rPr>
            </w:pPr>
            <w:r w:rsidRPr="00AC3044">
              <w:rPr>
                <w:rFonts w:eastAsia="SimSun"/>
              </w:rPr>
              <w:t>Дни введения</w:t>
            </w:r>
          </w:p>
        </w:tc>
        <w:tc>
          <w:tcPr>
            <w:tcW w:w="2267" w:type="dxa"/>
            <w:vAlign w:val="center"/>
          </w:tcPr>
          <w:p w14:paraId="697E75B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495CC4F" w14:textId="77777777" w:rsidTr="00E00201">
        <w:trPr>
          <w:cantSplit/>
          <w:trHeight w:val="20"/>
        </w:trPr>
        <w:tc>
          <w:tcPr>
            <w:tcW w:w="1142" w:type="dxa"/>
            <w:vMerge w:val="restart"/>
            <w:textDirection w:val="btLr"/>
            <w:vAlign w:val="center"/>
          </w:tcPr>
          <w:p w14:paraId="78071C06" w14:textId="77777777" w:rsidR="002F2FF7" w:rsidRPr="00AC3044" w:rsidRDefault="002F2FF7" w:rsidP="00E00201">
            <w:pPr>
              <w:rPr>
                <w:rFonts w:eastAsia="SimSun"/>
              </w:rPr>
            </w:pPr>
            <w:r w:rsidRPr="00AC3044">
              <w:rPr>
                <w:rFonts w:eastAsia="SimSun"/>
              </w:rPr>
              <w:t>Кондиционирование</w:t>
            </w:r>
          </w:p>
        </w:tc>
        <w:tc>
          <w:tcPr>
            <w:tcW w:w="1709" w:type="dxa"/>
            <w:vAlign w:val="center"/>
          </w:tcPr>
          <w:p w14:paraId="43CB0246" w14:textId="77777777" w:rsidR="002F2FF7" w:rsidRPr="00AC3044" w:rsidRDefault="002F2FF7" w:rsidP="00E00201">
            <w:pPr>
              <w:rPr>
                <w:rFonts w:eastAsia="SimSun"/>
              </w:rPr>
            </w:pPr>
            <w:r w:rsidRPr="00AC3044">
              <w:rPr>
                <w:rFonts w:eastAsia="SimSun"/>
              </w:rPr>
              <w:t xml:space="preserve">Флударабин </w:t>
            </w:r>
          </w:p>
        </w:tc>
        <w:tc>
          <w:tcPr>
            <w:tcW w:w="1395" w:type="dxa"/>
            <w:vAlign w:val="center"/>
          </w:tcPr>
          <w:p w14:paraId="5E230714" w14:textId="77777777" w:rsidR="002F2FF7" w:rsidRPr="00AC3044" w:rsidRDefault="002F2FF7" w:rsidP="00E00201">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00D36755" w14:textId="77777777" w:rsidR="002F2FF7" w:rsidRPr="00AC3044" w:rsidRDefault="002F2FF7" w:rsidP="00E00201">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492FCBEB" w14:textId="77777777" w:rsidR="002F2FF7" w:rsidRPr="00AC3044" w:rsidRDefault="002F2FF7" w:rsidP="00E00201">
            <w:pPr>
              <w:rPr>
                <w:rFonts w:eastAsia="SimSun"/>
              </w:rPr>
            </w:pPr>
            <w:r w:rsidRPr="00AC3044">
              <w:rPr>
                <w:rFonts w:eastAsia="SimSun"/>
              </w:rPr>
              <w:t>С -7 дня по -2 день</w:t>
            </w:r>
          </w:p>
        </w:tc>
        <w:tc>
          <w:tcPr>
            <w:tcW w:w="2267" w:type="dxa"/>
            <w:vAlign w:val="center"/>
          </w:tcPr>
          <w:p w14:paraId="49AEDE5F"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A63476A" w14:textId="77777777" w:rsidTr="00E00201">
        <w:trPr>
          <w:cantSplit/>
          <w:trHeight w:val="547"/>
        </w:trPr>
        <w:tc>
          <w:tcPr>
            <w:tcW w:w="1142" w:type="dxa"/>
            <w:vMerge/>
            <w:vAlign w:val="center"/>
          </w:tcPr>
          <w:p w14:paraId="11CBDED3" w14:textId="77777777" w:rsidR="002F2FF7" w:rsidRPr="00AC3044" w:rsidRDefault="002F2FF7" w:rsidP="00E00201">
            <w:pPr>
              <w:rPr>
                <w:rFonts w:eastAsia="SimSun"/>
              </w:rPr>
            </w:pPr>
          </w:p>
        </w:tc>
        <w:tc>
          <w:tcPr>
            <w:tcW w:w="1709" w:type="dxa"/>
            <w:vAlign w:val="center"/>
          </w:tcPr>
          <w:p w14:paraId="552FFC40" w14:textId="77777777" w:rsidR="002F2FF7" w:rsidRPr="00AC3044" w:rsidRDefault="002F2FF7" w:rsidP="00E00201">
            <w:pPr>
              <w:rPr>
                <w:rFonts w:eastAsia="SimSun"/>
              </w:rPr>
            </w:pPr>
            <w:r w:rsidRPr="00AC3044">
              <w:rPr>
                <w:rFonts w:eastAsia="SimSun"/>
              </w:rPr>
              <w:t>Бусульфан</w:t>
            </w:r>
          </w:p>
        </w:tc>
        <w:tc>
          <w:tcPr>
            <w:tcW w:w="1395" w:type="dxa"/>
            <w:vAlign w:val="center"/>
          </w:tcPr>
          <w:p w14:paraId="2CECF48C" w14:textId="77777777" w:rsidR="002F2FF7" w:rsidRPr="00AC3044" w:rsidRDefault="002F2FF7" w:rsidP="00E00201">
            <w:pPr>
              <w:rPr>
                <w:rFonts w:eastAsia="SimSun"/>
              </w:rPr>
            </w:pPr>
            <w:r w:rsidRPr="00AC3044">
              <w:rPr>
                <w:rFonts w:eastAsia="SimSun"/>
              </w:rPr>
              <w:t xml:space="preserve">4 мг/кг </w:t>
            </w:r>
          </w:p>
        </w:tc>
        <w:tc>
          <w:tcPr>
            <w:tcW w:w="1367" w:type="dxa"/>
            <w:vAlign w:val="center"/>
          </w:tcPr>
          <w:p w14:paraId="196E7BC6" w14:textId="77777777" w:rsidR="002F2FF7" w:rsidRPr="00AC3044" w:rsidRDefault="002F2FF7" w:rsidP="00E00201">
            <w:pPr>
              <w:rPr>
                <w:rFonts w:eastAsia="SimSun"/>
              </w:rPr>
            </w:pPr>
            <w:r w:rsidRPr="00AC3044">
              <w:rPr>
                <w:rFonts w:eastAsia="SimSun"/>
              </w:rPr>
              <w:t xml:space="preserve">12 мг/кг </w:t>
            </w:r>
          </w:p>
        </w:tc>
        <w:tc>
          <w:tcPr>
            <w:tcW w:w="1783" w:type="dxa"/>
            <w:vAlign w:val="center"/>
          </w:tcPr>
          <w:p w14:paraId="3E8F1766" w14:textId="77777777" w:rsidR="002F2FF7" w:rsidRPr="00AC3044" w:rsidRDefault="002F2FF7" w:rsidP="00E00201">
            <w:pPr>
              <w:rPr>
                <w:rFonts w:eastAsia="SimSun"/>
              </w:rPr>
            </w:pPr>
            <w:r w:rsidRPr="00AC3044">
              <w:rPr>
                <w:rFonts w:eastAsia="SimSun"/>
              </w:rPr>
              <w:t>С -5 дня по -3 день</w:t>
            </w:r>
          </w:p>
        </w:tc>
        <w:tc>
          <w:tcPr>
            <w:tcW w:w="2267" w:type="dxa"/>
            <w:vAlign w:val="center"/>
          </w:tcPr>
          <w:p w14:paraId="12816DF0"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C4C6065" w14:textId="77777777" w:rsidTr="00E00201">
        <w:trPr>
          <w:cantSplit/>
          <w:trHeight w:val="1498"/>
        </w:trPr>
        <w:tc>
          <w:tcPr>
            <w:tcW w:w="1142" w:type="dxa"/>
            <w:vMerge w:val="restart"/>
            <w:textDirection w:val="btLr"/>
            <w:vAlign w:val="center"/>
          </w:tcPr>
          <w:p w14:paraId="1DB75BF7" w14:textId="77777777" w:rsidR="002F2FF7" w:rsidRPr="00AC3044" w:rsidRDefault="002F2FF7" w:rsidP="00E00201">
            <w:pPr>
              <w:rPr>
                <w:rFonts w:eastAsia="SimSun"/>
              </w:rPr>
            </w:pPr>
            <w:r w:rsidRPr="00AC3044">
              <w:rPr>
                <w:rFonts w:eastAsia="SimSun"/>
              </w:rPr>
              <w:t>Профилактика РТПХ</w:t>
            </w:r>
          </w:p>
        </w:tc>
        <w:tc>
          <w:tcPr>
            <w:tcW w:w="1709" w:type="dxa"/>
            <w:vAlign w:val="center"/>
          </w:tcPr>
          <w:p w14:paraId="1E4FDDE3" w14:textId="77777777" w:rsidR="002F2FF7" w:rsidRPr="00AC3044" w:rsidRDefault="002F2FF7" w:rsidP="00E00201">
            <w:pPr>
              <w:rPr>
                <w:rFonts w:eastAsia="SimSun"/>
              </w:rPr>
            </w:pPr>
            <w:r w:rsidRPr="00AC3044">
              <w:rPr>
                <w:rFonts w:eastAsia="SimSun"/>
              </w:rPr>
              <w:t xml:space="preserve">Такролимус </w:t>
            </w:r>
          </w:p>
        </w:tc>
        <w:tc>
          <w:tcPr>
            <w:tcW w:w="1395" w:type="dxa"/>
            <w:vAlign w:val="center"/>
          </w:tcPr>
          <w:p w14:paraId="7900080E" w14:textId="77777777" w:rsidR="002F2FF7" w:rsidRPr="00AC3044" w:rsidRDefault="002F2FF7" w:rsidP="00E00201">
            <w:pPr>
              <w:rPr>
                <w:rFonts w:eastAsia="SimSun"/>
              </w:rPr>
            </w:pPr>
            <w:r w:rsidRPr="00AC3044">
              <w:rPr>
                <w:rFonts w:eastAsia="SimSun"/>
              </w:rPr>
              <w:t>0,03 мг/кг</w:t>
            </w:r>
          </w:p>
        </w:tc>
        <w:tc>
          <w:tcPr>
            <w:tcW w:w="1367" w:type="dxa"/>
            <w:vAlign w:val="center"/>
          </w:tcPr>
          <w:p w14:paraId="114202F1" w14:textId="77777777" w:rsidR="002F2FF7" w:rsidRPr="00AC3044" w:rsidRDefault="002F2FF7" w:rsidP="00E00201">
            <w:pPr>
              <w:rPr>
                <w:rFonts w:eastAsia="SimSun"/>
              </w:rPr>
            </w:pPr>
            <w:r w:rsidRPr="00AC3044">
              <w:rPr>
                <w:rFonts w:eastAsia="SimSun"/>
              </w:rPr>
              <w:t>–</w:t>
            </w:r>
          </w:p>
        </w:tc>
        <w:tc>
          <w:tcPr>
            <w:tcW w:w="1783" w:type="dxa"/>
            <w:vAlign w:val="center"/>
          </w:tcPr>
          <w:p w14:paraId="2C7782C9" w14:textId="77777777" w:rsidR="002F2FF7" w:rsidRPr="00AC3044" w:rsidRDefault="002F2FF7" w:rsidP="00E00201">
            <w:pPr>
              <w:rPr>
                <w:rFonts w:eastAsia="SimSun"/>
              </w:rPr>
            </w:pPr>
            <w:r w:rsidRPr="00AC3044">
              <w:rPr>
                <w:rFonts w:eastAsia="SimSun"/>
              </w:rPr>
              <w:t xml:space="preserve">С +5 дня длительно </w:t>
            </w:r>
          </w:p>
        </w:tc>
        <w:tc>
          <w:tcPr>
            <w:tcW w:w="2267" w:type="dxa"/>
            <w:vAlign w:val="center"/>
          </w:tcPr>
          <w:p w14:paraId="7FE12B70"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2F2FF7" w:rsidRPr="00AC3044" w14:paraId="079F9CDE" w14:textId="77777777" w:rsidTr="00E00201">
        <w:trPr>
          <w:cantSplit/>
          <w:trHeight w:val="625"/>
        </w:trPr>
        <w:tc>
          <w:tcPr>
            <w:tcW w:w="1142" w:type="dxa"/>
            <w:vMerge/>
            <w:textDirection w:val="btLr"/>
            <w:vAlign w:val="center"/>
          </w:tcPr>
          <w:p w14:paraId="191AF483" w14:textId="77777777" w:rsidR="002F2FF7" w:rsidRPr="00AC3044" w:rsidRDefault="002F2FF7" w:rsidP="00E00201">
            <w:pPr>
              <w:rPr>
                <w:rFonts w:eastAsia="SimSun"/>
              </w:rPr>
            </w:pPr>
          </w:p>
        </w:tc>
        <w:tc>
          <w:tcPr>
            <w:tcW w:w="1709" w:type="dxa"/>
            <w:vAlign w:val="center"/>
          </w:tcPr>
          <w:p w14:paraId="3A22F5C5" w14:textId="77777777" w:rsidR="002F2FF7" w:rsidRPr="00AC3044" w:rsidRDefault="002F2FF7" w:rsidP="00E00201">
            <w:pPr>
              <w:rPr>
                <w:rFonts w:eastAsia="SimSun"/>
              </w:rPr>
            </w:pPr>
            <w:r w:rsidRPr="00AC3044">
              <w:rPr>
                <w:rFonts w:eastAsia="SimSun"/>
              </w:rPr>
              <w:t>Микофенолата мофетил</w:t>
            </w:r>
          </w:p>
        </w:tc>
        <w:tc>
          <w:tcPr>
            <w:tcW w:w="1395" w:type="dxa"/>
            <w:vAlign w:val="center"/>
          </w:tcPr>
          <w:p w14:paraId="6A3B5889" w14:textId="77777777" w:rsidR="002F2FF7" w:rsidRPr="00AC3044" w:rsidRDefault="002F2FF7" w:rsidP="00E00201">
            <w:pPr>
              <w:rPr>
                <w:rFonts w:eastAsia="SimSun"/>
              </w:rPr>
            </w:pPr>
            <w:r w:rsidRPr="00AC3044">
              <w:rPr>
                <w:rFonts w:eastAsia="SimSun"/>
              </w:rPr>
              <w:t xml:space="preserve">30 мг/кг </w:t>
            </w:r>
          </w:p>
        </w:tc>
        <w:tc>
          <w:tcPr>
            <w:tcW w:w="1367" w:type="dxa"/>
            <w:vAlign w:val="center"/>
          </w:tcPr>
          <w:p w14:paraId="01C07509" w14:textId="77777777" w:rsidR="002F2FF7" w:rsidRPr="00AC3044" w:rsidRDefault="002F2FF7" w:rsidP="00E00201">
            <w:pPr>
              <w:rPr>
                <w:rFonts w:eastAsia="SimSun"/>
              </w:rPr>
            </w:pPr>
            <w:r w:rsidRPr="00AC3044">
              <w:rPr>
                <w:rFonts w:eastAsia="SimSun"/>
              </w:rPr>
              <w:t>–</w:t>
            </w:r>
          </w:p>
        </w:tc>
        <w:tc>
          <w:tcPr>
            <w:tcW w:w="1783" w:type="dxa"/>
            <w:vAlign w:val="center"/>
          </w:tcPr>
          <w:p w14:paraId="4F569803" w14:textId="77777777" w:rsidR="002F2FF7" w:rsidRPr="00AC3044" w:rsidRDefault="002F2FF7" w:rsidP="00E00201">
            <w:pPr>
              <w:rPr>
                <w:rFonts w:eastAsia="SimSun"/>
              </w:rPr>
            </w:pPr>
            <w:r w:rsidRPr="00AC3044">
              <w:rPr>
                <w:rFonts w:eastAsia="SimSun"/>
              </w:rPr>
              <w:t xml:space="preserve">С +5 дня по +35 день </w:t>
            </w:r>
          </w:p>
        </w:tc>
        <w:tc>
          <w:tcPr>
            <w:tcW w:w="2267" w:type="dxa"/>
            <w:vAlign w:val="center"/>
          </w:tcPr>
          <w:p w14:paraId="48127858"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1519C69" w14:textId="77777777" w:rsidR="002F2FF7" w:rsidRDefault="002F2FF7" w:rsidP="002F2FF7">
      <w:pPr>
        <w:rPr>
          <w:rFonts w:eastAsia="SimSun"/>
        </w:rPr>
      </w:pPr>
      <w:bookmarkStart w:id="242" w:name="_Toc44401193"/>
    </w:p>
    <w:p w14:paraId="02EA1E9F" w14:textId="77777777" w:rsidR="002F2FF7"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43" w:name="_Toc44401194"/>
      <w:bookmarkEnd w:id="242"/>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2F2FF7" w:rsidRPr="00AC3044" w14:paraId="497FCDA8" w14:textId="77777777" w:rsidTr="00E00201">
        <w:trPr>
          <w:cantSplit/>
          <w:trHeight w:val="20"/>
          <w:tblHeader/>
        </w:trPr>
        <w:tc>
          <w:tcPr>
            <w:tcW w:w="1176" w:type="dxa"/>
            <w:vAlign w:val="center"/>
          </w:tcPr>
          <w:p w14:paraId="6AA56F42" w14:textId="77777777" w:rsidR="002F2FF7" w:rsidRPr="00AC3044" w:rsidRDefault="002F2FF7" w:rsidP="00E00201">
            <w:pPr>
              <w:rPr>
                <w:rFonts w:eastAsia="SimSun"/>
              </w:rPr>
            </w:pPr>
            <w:r w:rsidRPr="00AC3044">
              <w:rPr>
                <w:rFonts w:eastAsia="SimSun"/>
              </w:rPr>
              <w:tab/>
            </w:r>
          </w:p>
        </w:tc>
        <w:tc>
          <w:tcPr>
            <w:tcW w:w="1731" w:type="dxa"/>
            <w:vAlign w:val="center"/>
          </w:tcPr>
          <w:p w14:paraId="67AA2B57" w14:textId="77777777" w:rsidR="002F2FF7" w:rsidRPr="00AC3044" w:rsidRDefault="002F2FF7" w:rsidP="00E00201">
            <w:pPr>
              <w:rPr>
                <w:rFonts w:eastAsia="SimSun"/>
              </w:rPr>
            </w:pPr>
            <w:r w:rsidRPr="00AC3044">
              <w:rPr>
                <w:rFonts w:eastAsia="SimSun"/>
              </w:rPr>
              <w:t>Препарат</w:t>
            </w:r>
          </w:p>
        </w:tc>
        <w:tc>
          <w:tcPr>
            <w:tcW w:w="1399" w:type="dxa"/>
            <w:vAlign w:val="center"/>
          </w:tcPr>
          <w:p w14:paraId="064D9CD3" w14:textId="77777777" w:rsidR="002F2FF7" w:rsidRPr="00AC3044" w:rsidRDefault="002F2FF7" w:rsidP="00E00201">
            <w:pPr>
              <w:rPr>
                <w:rFonts w:eastAsia="SimSun"/>
              </w:rPr>
            </w:pPr>
            <w:r w:rsidRPr="00AC3044">
              <w:rPr>
                <w:rFonts w:eastAsia="SimSun"/>
              </w:rPr>
              <w:t>Суточная доза</w:t>
            </w:r>
          </w:p>
        </w:tc>
        <w:tc>
          <w:tcPr>
            <w:tcW w:w="1272" w:type="dxa"/>
            <w:vAlign w:val="center"/>
          </w:tcPr>
          <w:p w14:paraId="6A85F390" w14:textId="77777777" w:rsidR="002F2FF7" w:rsidRPr="00AC3044" w:rsidRDefault="002F2FF7" w:rsidP="00E00201">
            <w:pPr>
              <w:rPr>
                <w:rFonts w:eastAsia="SimSun"/>
              </w:rPr>
            </w:pPr>
            <w:r w:rsidRPr="00AC3044">
              <w:rPr>
                <w:rFonts w:eastAsia="SimSun"/>
              </w:rPr>
              <w:t>Курсовая доза</w:t>
            </w:r>
          </w:p>
        </w:tc>
        <w:tc>
          <w:tcPr>
            <w:tcW w:w="1760" w:type="dxa"/>
            <w:vAlign w:val="center"/>
          </w:tcPr>
          <w:p w14:paraId="2FDDBBE5" w14:textId="77777777" w:rsidR="002F2FF7" w:rsidRPr="00AC3044" w:rsidRDefault="002F2FF7" w:rsidP="00E00201">
            <w:pPr>
              <w:rPr>
                <w:rFonts w:eastAsia="SimSun"/>
              </w:rPr>
            </w:pPr>
            <w:r w:rsidRPr="00AC3044">
              <w:rPr>
                <w:rFonts w:eastAsia="SimSun"/>
              </w:rPr>
              <w:t>Дни введения</w:t>
            </w:r>
          </w:p>
        </w:tc>
        <w:tc>
          <w:tcPr>
            <w:tcW w:w="2234" w:type="dxa"/>
            <w:vAlign w:val="center"/>
          </w:tcPr>
          <w:p w14:paraId="687E1F33"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F6B1D45" w14:textId="77777777" w:rsidTr="00E00201">
        <w:trPr>
          <w:cantSplit/>
          <w:trHeight w:val="20"/>
        </w:trPr>
        <w:tc>
          <w:tcPr>
            <w:tcW w:w="1176" w:type="dxa"/>
            <w:vMerge w:val="restart"/>
            <w:textDirection w:val="btLr"/>
            <w:vAlign w:val="center"/>
          </w:tcPr>
          <w:p w14:paraId="47016F9C" w14:textId="77777777" w:rsidR="002F2FF7" w:rsidRPr="00AC3044" w:rsidRDefault="002F2FF7" w:rsidP="00E00201">
            <w:pPr>
              <w:rPr>
                <w:rFonts w:eastAsia="SimSun"/>
              </w:rPr>
            </w:pPr>
            <w:r w:rsidRPr="00AC3044">
              <w:rPr>
                <w:rFonts w:eastAsia="SimSun"/>
              </w:rPr>
              <w:t>Кондиционирование</w:t>
            </w:r>
          </w:p>
        </w:tc>
        <w:tc>
          <w:tcPr>
            <w:tcW w:w="1731" w:type="dxa"/>
            <w:vAlign w:val="center"/>
          </w:tcPr>
          <w:p w14:paraId="1D239BC0" w14:textId="77777777" w:rsidR="002F2FF7" w:rsidRPr="00AC3044" w:rsidRDefault="002F2FF7" w:rsidP="00E00201">
            <w:pPr>
              <w:rPr>
                <w:rFonts w:eastAsia="SimSun"/>
              </w:rPr>
            </w:pPr>
            <w:r w:rsidRPr="00AC3044">
              <w:rPr>
                <w:rFonts w:eastAsia="SimSun"/>
              </w:rPr>
              <w:t xml:space="preserve">Флударабин </w:t>
            </w:r>
          </w:p>
        </w:tc>
        <w:tc>
          <w:tcPr>
            <w:tcW w:w="1399" w:type="dxa"/>
            <w:vAlign w:val="center"/>
          </w:tcPr>
          <w:p w14:paraId="7A1AD3B0"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7237F6F4"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6809DDC2" w14:textId="77777777" w:rsidR="002F2FF7" w:rsidRPr="00AC3044" w:rsidRDefault="002F2FF7" w:rsidP="00E00201">
            <w:pPr>
              <w:rPr>
                <w:rFonts w:eastAsia="SimSun"/>
              </w:rPr>
            </w:pPr>
            <w:r w:rsidRPr="00AC3044">
              <w:rPr>
                <w:rFonts w:eastAsia="SimSun"/>
              </w:rPr>
              <w:t>С -7 дня по -2 день</w:t>
            </w:r>
          </w:p>
        </w:tc>
        <w:tc>
          <w:tcPr>
            <w:tcW w:w="2234" w:type="dxa"/>
            <w:vAlign w:val="center"/>
          </w:tcPr>
          <w:p w14:paraId="5D8D43B3"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6AAFD8D" w14:textId="77777777" w:rsidTr="00E00201">
        <w:trPr>
          <w:cantSplit/>
          <w:trHeight w:val="1207"/>
        </w:trPr>
        <w:tc>
          <w:tcPr>
            <w:tcW w:w="1176" w:type="dxa"/>
            <w:vMerge/>
            <w:vAlign w:val="center"/>
          </w:tcPr>
          <w:p w14:paraId="1B4EA17B" w14:textId="77777777" w:rsidR="002F2FF7" w:rsidRPr="00AC3044" w:rsidRDefault="002F2FF7" w:rsidP="00E00201">
            <w:pPr>
              <w:rPr>
                <w:rFonts w:eastAsia="SimSun"/>
              </w:rPr>
            </w:pPr>
          </w:p>
        </w:tc>
        <w:tc>
          <w:tcPr>
            <w:tcW w:w="1731" w:type="dxa"/>
            <w:vAlign w:val="center"/>
          </w:tcPr>
          <w:p w14:paraId="3295B51D" w14:textId="77777777" w:rsidR="002F2FF7" w:rsidRPr="00AC3044" w:rsidRDefault="002F2FF7" w:rsidP="00E00201">
            <w:pPr>
              <w:rPr>
                <w:rFonts w:eastAsia="SimSun"/>
              </w:rPr>
            </w:pPr>
            <w:r w:rsidRPr="00AC3044">
              <w:rPr>
                <w:rFonts w:eastAsia="SimSun"/>
              </w:rPr>
              <w:t>Бусульфан</w:t>
            </w:r>
          </w:p>
        </w:tc>
        <w:tc>
          <w:tcPr>
            <w:tcW w:w="1399" w:type="dxa"/>
            <w:vAlign w:val="center"/>
          </w:tcPr>
          <w:p w14:paraId="3451F3AD" w14:textId="77777777" w:rsidR="002F2FF7" w:rsidRPr="00AC3044" w:rsidRDefault="002F2FF7" w:rsidP="00E00201">
            <w:pPr>
              <w:rPr>
                <w:rFonts w:eastAsia="SimSun"/>
              </w:rPr>
            </w:pPr>
            <w:r w:rsidRPr="00AC3044">
              <w:rPr>
                <w:rFonts w:eastAsia="SimSun"/>
              </w:rPr>
              <w:t xml:space="preserve">4 мг/кг </w:t>
            </w:r>
          </w:p>
        </w:tc>
        <w:tc>
          <w:tcPr>
            <w:tcW w:w="1272" w:type="dxa"/>
            <w:vAlign w:val="center"/>
          </w:tcPr>
          <w:p w14:paraId="46FDFB08" w14:textId="77777777" w:rsidR="002F2FF7" w:rsidRPr="00AC3044" w:rsidRDefault="002F2FF7" w:rsidP="00E00201">
            <w:pPr>
              <w:rPr>
                <w:rFonts w:eastAsia="SimSun"/>
              </w:rPr>
            </w:pPr>
            <w:r w:rsidRPr="00AC3044">
              <w:rPr>
                <w:rFonts w:eastAsia="SimSun"/>
              </w:rPr>
              <w:t xml:space="preserve">14 мг/кг </w:t>
            </w:r>
          </w:p>
        </w:tc>
        <w:tc>
          <w:tcPr>
            <w:tcW w:w="1760" w:type="dxa"/>
            <w:vAlign w:val="center"/>
          </w:tcPr>
          <w:p w14:paraId="18942AD0" w14:textId="77777777" w:rsidR="002F2FF7" w:rsidRPr="00AC3044" w:rsidRDefault="002F2FF7" w:rsidP="00E00201">
            <w:pPr>
              <w:rPr>
                <w:rFonts w:eastAsia="SimSun"/>
              </w:rPr>
            </w:pPr>
            <w:r w:rsidRPr="00AC3044">
              <w:rPr>
                <w:rFonts w:eastAsia="SimSun"/>
              </w:rPr>
              <w:t>С -6 дня по -3 день</w:t>
            </w:r>
          </w:p>
        </w:tc>
        <w:tc>
          <w:tcPr>
            <w:tcW w:w="2234" w:type="dxa"/>
            <w:vAlign w:val="center"/>
          </w:tcPr>
          <w:p w14:paraId="073B3D4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7163657E" w14:textId="77777777" w:rsidTr="00E00201">
        <w:trPr>
          <w:cantSplit/>
          <w:trHeight w:val="1274"/>
        </w:trPr>
        <w:tc>
          <w:tcPr>
            <w:tcW w:w="1176" w:type="dxa"/>
            <w:textDirection w:val="btLr"/>
            <w:vAlign w:val="center"/>
          </w:tcPr>
          <w:p w14:paraId="68CDD081" w14:textId="77777777" w:rsidR="002F2FF7" w:rsidRPr="00AC3044" w:rsidRDefault="002F2FF7" w:rsidP="00E00201">
            <w:pPr>
              <w:rPr>
                <w:rFonts w:eastAsia="SimSun"/>
              </w:rPr>
            </w:pPr>
            <w:r w:rsidRPr="00AC3044">
              <w:rPr>
                <w:rFonts w:eastAsia="SimSun"/>
              </w:rPr>
              <w:t>Профилактика РТПХ</w:t>
            </w:r>
          </w:p>
        </w:tc>
        <w:tc>
          <w:tcPr>
            <w:tcW w:w="1731" w:type="dxa"/>
            <w:vAlign w:val="center"/>
          </w:tcPr>
          <w:p w14:paraId="3AC4CD3D" w14:textId="77777777" w:rsidR="002F2FF7" w:rsidRPr="00AC3044" w:rsidRDefault="002F2FF7" w:rsidP="00E00201">
            <w:pPr>
              <w:rPr>
                <w:rFonts w:eastAsia="SimSun"/>
              </w:rPr>
            </w:pPr>
            <w:r w:rsidRPr="00AC3044">
              <w:rPr>
                <w:rFonts w:eastAsia="SimSun"/>
              </w:rPr>
              <w:t>Циклофосфамид</w:t>
            </w:r>
          </w:p>
        </w:tc>
        <w:tc>
          <w:tcPr>
            <w:tcW w:w="1399" w:type="dxa"/>
            <w:vAlign w:val="center"/>
          </w:tcPr>
          <w:p w14:paraId="2B0277FA" w14:textId="77777777" w:rsidR="002F2FF7" w:rsidRPr="00AC3044" w:rsidRDefault="002F2FF7" w:rsidP="00E00201">
            <w:pPr>
              <w:rPr>
                <w:rFonts w:eastAsia="SimSun"/>
              </w:rPr>
            </w:pPr>
            <w:r w:rsidRPr="00AC3044">
              <w:rPr>
                <w:rFonts w:eastAsia="SimSun"/>
              </w:rPr>
              <w:t>50 мг/кг</w:t>
            </w:r>
          </w:p>
        </w:tc>
        <w:tc>
          <w:tcPr>
            <w:tcW w:w="1272" w:type="dxa"/>
            <w:vAlign w:val="center"/>
          </w:tcPr>
          <w:p w14:paraId="18C16AFE" w14:textId="77777777" w:rsidR="002F2FF7" w:rsidRPr="00AC3044" w:rsidRDefault="002F2FF7" w:rsidP="00E00201">
            <w:pPr>
              <w:rPr>
                <w:rFonts w:eastAsia="SimSun"/>
              </w:rPr>
            </w:pPr>
            <w:r w:rsidRPr="00AC3044">
              <w:rPr>
                <w:rFonts w:eastAsia="SimSun"/>
              </w:rPr>
              <w:t>100 мг/кг</w:t>
            </w:r>
          </w:p>
        </w:tc>
        <w:tc>
          <w:tcPr>
            <w:tcW w:w="1760" w:type="dxa"/>
            <w:vAlign w:val="center"/>
          </w:tcPr>
          <w:p w14:paraId="4F325C74" w14:textId="77777777" w:rsidR="002F2FF7" w:rsidRPr="00AC3044" w:rsidRDefault="002F2FF7" w:rsidP="00E00201">
            <w:pPr>
              <w:rPr>
                <w:rFonts w:eastAsia="SimSun"/>
              </w:rPr>
            </w:pPr>
            <w:r w:rsidRPr="00AC3044">
              <w:rPr>
                <w:rFonts w:eastAsia="SimSun"/>
              </w:rPr>
              <w:t>С +3 дня по +4 день</w:t>
            </w:r>
          </w:p>
        </w:tc>
        <w:tc>
          <w:tcPr>
            <w:tcW w:w="2234" w:type="dxa"/>
            <w:vAlign w:val="center"/>
          </w:tcPr>
          <w:p w14:paraId="5A11A13C" w14:textId="77777777" w:rsidR="002F2FF7" w:rsidRPr="00AC3044" w:rsidRDefault="002F2FF7" w:rsidP="00E00201">
            <w:pPr>
              <w:rPr>
                <w:rFonts w:eastAsia="SimSun"/>
              </w:rPr>
            </w:pPr>
            <w:r w:rsidRPr="00AC3044">
              <w:rPr>
                <w:rFonts w:eastAsia="SimSun"/>
              </w:rPr>
              <w:t>В/в, в течение 2 ч</w:t>
            </w:r>
          </w:p>
        </w:tc>
      </w:tr>
    </w:tbl>
    <w:p w14:paraId="0D3985CB" w14:textId="77777777" w:rsidR="002F2FF7" w:rsidRDefault="002F2FF7" w:rsidP="002F2FF7">
      <w:pPr>
        <w:rPr>
          <w:rFonts w:eastAsia="SimSun"/>
        </w:rPr>
      </w:pPr>
    </w:p>
    <w:p w14:paraId="72CE6953" w14:textId="1EAAF123" w:rsidR="002F2FF7" w:rsidRPr="00C07B2E" w:rsidRDefault="002F2FF7" w:rsidP="002F2FF7">
      <w:pPr>
        <w:rPr>
          <w:rFonts w:eastAsia="SimSun"/>
        </w:rPr>
      </w:pPr>
      <w:r w:rsidRPr="00042499">
        <w:rPr>
          <w:rFonts w:eastAsia="SimSun"/>
        </w:rPr>
        <w:t>Таблица</w:t>
      </w:r>
      <w:r w:rsidRPr="00C07B2E">
        <w:rPr>
          <w:rFonts w:eastAsia="SimSun"/>
        </w:rPr>
        <w:t xml:space="preserve"> 4.2.1.8  – Flu180+Bu14 / PT-Cy+Tx+MMF30</w:t>
      </w:r>
      <w:bookmarkEnd w:id="24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2F2FF7" w:rsidRPr="00AC3044" w14:paraId="54CC3156" w14:textId="77777777" w:rsidTr="00E00201">
        <w:trPr>
          <w:cantSplit/>
          <w:trHeight w:val="20"/>
          <w:tblHeader/>
        </w:trPr>
        <w:tc>
          <w:tcPr>
            <w:tcW w:w="1242" w:type="dxa"/>
            <w:vAlign w:val="center"/>
          </w:tcPr>
          <w:p w14:paraId="73AB9846" w14:textId="77777777" w:rsidR="002F2FF7" w:rsidRPr="00AC3044" w:rsidRDefault="002F2FF7" w:rsidP="00E00201">
            <w:pPr>
              <w:rPr>
                <w:rFonts w:eastAsia="SimSun"/>
              </w:rPr>
            </w:pPr>
          </w:p>
        </w:tc>
        <w:tc>
          <w:tcPr>
            <w:tcW w:w="1701" w:type="dxa"/>
            <w:vAlign w:val="center"/>
          </w:tcPr>
          <w:p w14:paraId="18FDB0D7"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5775E1E0" w14:textId="77777777" w:rsidR="002F2FF7" w:rsidRPr="00AC3044" w:rsidRDefault="002F2FF7" w:rsidP="00E00201">
            <w:pPr>
              <w:rPr>
                <w:rFonts w:eastAsia="SimSun"/>
              </w:rPr>
            </w:pPr>
            <w:r w:rsidRPr="00AC3044">
              <w:rPr>
                <w:rFonts w:eastAsia="SimSun"/>
              </w:rPr>
              <w:t>Суточная доза</w:t>
            </w:r>
          </w:p>
        </w:tc>
        <w:tc>
          <w:tcPr>
            <w:tcW w:w="1275" w:type="dxa"/>
            <w:vAlign w:val="center"/>
          </w:tcPr>
          <w:p w14:paraId="606729F0" w14:textId="77777777" w:rsidR="002F2FF7" w:rsidRPr="00AC3044" w:rsidRDefault="002F2FF7" w:rsidP="00E00201">
            <w:pPr>
              <w:rPr>
                <w:rFonts w:eastAsia="SimSun"/>
              </w:rPr>
            </w:pPr>
            <w:r w:rsidRPr="00AC3044">
              <w:rPr>
                <w:rFonts w:eastAsia="SimSun"/>
              </w:rPr>
              <w:t>Курсовая доза</w:t>
            </w:r>
          </w:p>
        </w:tc>
        <w:tc>
          <w:tcPr>
            <w:tcW w:w="1702" w:type="dxa"/>
            <w:vAlign w:val="center"/>
          </w:tcPr>
          <w:p w14:paraId="70C0B4AD"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BE03E8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963FD9D" w14:textId="77777777" w:rsidTr="00E00201">
        <w:trPr>
          <w:cantSplit/>
          <w:trHeight w:val="20"/>
        </w:trPr>
        <w:tc>
          <w:tcPr>
            <w:tcW w:w="1242" w:type="dxa"/>
            <w:vMerge w:val="restart"/>
            <w:textDirection w:val="btLr"/>
            <w:vAlign w:val="center"/>
          </w:tcPr>
          <w:p w14:paraId="388D9E1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2BF696C6"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2E02E92C"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40B7FC26"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6D511C5D"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5BB9FE7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FBED71E" w14:textId="77777777" w:rsidTr="00E00201">
        <w:trPr>
          <w:cantSplit/>
          <w:trHeight w:val="985"/>
        </w:trPr>
        <w:tc>
          <w:tcPr>
            <w:tcW w:w="1242" w:type="dxa"/>
            <w:vMerge/>
            <w:vAlign w:val="center"/>
          </w:tcPr>
          <w:p w14:paraId="5C053677" w14:textId="77777777" w:rsidR="002F2FF7" w:rsidRPr="00AC3044" w:rsidRDefault="002F2FF7" w:rsidP="00E00201">
            <w:pPr>
              <w:rPr>
                <w:rFonts w:eastAsia="SimSun"/>
              </w:rPr>
            </w:pPr>
          </w:p>
        </w:tc>
        <w:tc>
          <w:tcPr>
            <w:tcW w:w="1701" w:type="dxa"/>
            <w:vAlign w:val="center"/>
          </w:tcPr>
          <w:p w14:paraId="4F07698B"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6A68CC11" w14:textId="77777777" w:rsidR="002F2FF7" w:rsidRPr="00AC3044" w:rsidRDefault="002F2FF7" w:rsidP="00E00201">
            <w:pPr>
              <w:rPr>
                <w:rFonts w:eastAsia="SimSun"/>
              </w:rPr>
            </w:pPr>
            <w:r w:rsidRPr="00AC3044">
              <w:rPr>
                <w:rFonts w:eastAsia="SimSun"/>
              </w:rPr>
              <w:t xml:space="preserve">4 мг/кг </w:t>
            </w:r>
          </w:p>
        </w:tc>
        <w:tc>
          <w:tcPr>
            <w:tcW w:w="1275" w:type="dxa"/>
            <w:vAlign w:val="center"/>
          </w:tcPr>
          <w:p w14:paraId="51698875" w14:textId="77777777" w:rsidR="002F2FF7" w:rsidRPr="00AC3044" w:rsidRDefault="002F2FF7" w:rsidP="00E00201">
            <w:pPr>
              <w:rPr>
                <w:rFonts w:eastAsia="SimSun"/>
              </w:rPr>
            </w:pPr>
            <w:r w:rsidRPr="00AC3044">
              <w:rPr>
                <w:rFonts w:eastAsia="SimSun"/>
              </w:rPr>
              <w:t xml:space="preserve">14мг/кг </w:t>
            </w:r>
          </w:p>
        </w:tc>
        <w:tc>
          <w:tcPr>
            <w:tcW w:w="1702" w:type="dxa"/>
            <w:vAlign w:val="center"/>
          </w:tcPr>
          <w:p w14:paraId="58A4DA00" w14:textId="77777777" w:rsidR="002F2FF7" w:rsidRPr="00AC3044" w:rsidRDefault="002F2FF7" w:rsidP="00E00201">
            <w:pPr>
              <w:rPr>
                <w:rFonts w:eastAsia="SimSun"/>
              </w:rPr>
            </w:pPr>
            <w:r w:rsidRPr="00AC3044">
              <w:rPr>
                <w:rFonts w:eastAsia="SimSun"/>
              </w:rPr>
              <w:t>С -6 дня по -3 день</w:t>
            </w:r>
          </w:p>
        </w:tc>
        <w:tc>
          <w:tcPr>
            <w:tcW w:w="2268" w:type="dxa"/>
            <w:vAlign w:val="center"/>
          </w:tcPr>
          <w:p w14:paraId="474C289D"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1288EAF9" w14:textId="77777777" w:rsidTr="00E00201">
        <w:trPr>
          <w:cantSplit/>
          <w:trHeight w:val="590"/>
        </w:trPr>
        <w:tc>
          <w:tcPr>
            <w:tcW w:w="1242" w:type="dxa"/>
            <w:vMerge w:val="restart"/>
            <w:textDirection w:val="btLr"/>
            <w:vAlign w:val="center"/>
          </w:tcPr>
          <w:p w14:paraId="674F69B2"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6C96BCA9"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6DD087EB" w14:textId="77777777" w:rsidR="002F2FF7" w:rsidRPr="00AC3044" w:rsidRDefault="002F2FF7" w:rsidP="00E00201">
            <w:pPr>
              <w:rPr>
                <w:rFonts w:eastAsia="SimSun"/>
              </w:rPr>
            </w:pPr>
            <w:r w:rsidRPr="00AC3044">
              <w:rPr>
                <w:rFonts w:eastAsia="SimSun"/>
              </w:rPr>
              <w:t>50 мг/кг</w:t>
            </w:r>
          </w:p>
        </w:tc>
        <w:tc>
          <w:tcPr>
            <w:tcW w:w="1275" w:type="dxa"/>
            <w:vAlign w:val="center"/>
          </w:tcPr>
          <w:p w14:paraId="73FB2B31" w14:textId="77777777" w:rsidR="002F2FF7" w:rsidRPr="00AC3044" w:rsidRDefault="002F2FF7" w:rsidP="00E00201">
            <w:pPr>
              <w:rPr>
                <w:rFonts w:eastAsia="SimSun"/>
              </w:rPr>
            </w:pPr>
            <w:r w:rsidRPr="00AC3044">
              <w:rPr>
                <w:rFonts w:eastAsia="SimSun"/>
              </w:rPr>
              <w:t>100 мг/кг</w:t>
            </w:r>
          </w:p>
        </w:tc>
        <w:tc>
          <w:tcPr>
            <w:tcW w:w="1702" w:type="dxa"/>
            <w:vAlign w:val="center"/>
          </w:tcPr>
          <w:p w14:paraId="05B4FB81"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0B212B5B" w14:textId="77777777" w:rsidR="002F2FF7" w:rsidRPr="00AC3044" w:rsidRDefault="002F2FF7" w:rsidP="00E00201">
            <w:pPr>
              <w:rPr>
                <w:rFonts w:eastAsia="SimSun"/>
              </w:rPr>
            </w:pPr>
            <w:r w:rsidRPr="00AC3044">
              <w:rPr>
                <w:rFonts w:eastAsia="SimSun"/>
              </w:rPr>
              <w:t>В/в, в течение 2 ч</w:t>
            </w:r>
          </w:p>
        </w:tc>
      </w:tr>
      <w:tr w:rsidR="002F2FF7" w:rsidRPr="00AC3044" w14:paraId="00CF5A7E" w14:textId="77777777" w:rsidTr="00E00201">
        <w:trPr>
          <w:cantSplit/>
          <w:trHeight w:val="958"/>
        </w:trPr>
        <w:tc>
          <w:tcPr>
            <w:tcW w:w="1242" w:type="dxa"/>
            <w:vMerge/>
            <w:textDirection w:val="btLr"/>
            <w:vAlign w:val="center"/>
          </w:tcPr>
          <w:p w14:paraId="29AB0CAE" w14:textId="77777777" w:rsidR="002F2FF7" w:rsidRPr="00AC3044" w:rsidRDefault="002F2FF7" w:rsidP="00E00201">
            <w:pPr>
              <w:rPr>
                <w:rFonts w:eastAsia="SimSun"/>
              </w:rPr>
            </w:pPr>
          </w:p>
        </w:tc>
        <w:tc>
          <w:tcPr>
            <w:tcW w:w="1701" w:type="dxa"/>
            <w:vAlign w:val="center"/>
          </w:tcPr>
          <w:p w14:paraId="221227DC"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2D8FE2B0" w14:textId="77777777" w:rsidR="002F2FF7" w:rsidRPr="00AC3044" w:rsidRDefault="002F2FF7" w:rsidP="00E00201">
            <w:pPr>
              <w:rPr>
                <w:rFonts w:eastAsia="SimSun"/>
              </w:rPr>
            </w:pPr>
            <w:r w:rsidRPr="00AC3044">
              <w:rPr>
                <w:rFonts w:eastAsia="SimSun"/>
              </w:rPr>
              <w:t>0,03 мг/кг</w:t>
            </w:r>
          </w:p>
        </w:tc>
        <w:tc>
          <w:tcPr>
            <w:tcW w:w="1275" w:type="dxa"/>
            <w:vAlign w:val="center"/>
          </w:tcPr>
          <w:p w14:paraId="03F84385" w14:textId="77777777" w:rsidR="002F2FF7" w:rsidRPr="00AC3044" w:rsidRDefault="002F2FF7" w:rsidP="00E00201">
            <w:pPr>
              <w:rPr>
                <w:rFonts w:eastAsia="SimSun"/>
              </w:rPr>
            </w:pPr>
            <w:r w:rsidRPr="00AC3044">
              <w:rPr>
                <w:rFonts w:eastAsia="SimSun"/>
              </w:rPr>
              <w:t>–</w:t>
            </w:r>
          </w:p>
        </w:tc>
        <w:tc>
          <w:tcPr>
            <w:tcW w:w="1702" w:type="dxa"/>
            <w:vAlign w:val="center"/>
          </w:tcPr>
          <w:p w14:paraId="66430707"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34717CD9"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12519B5B" w14:textId="77777777" w:rsidTr="00E00201">
        <w:trPr>
          <w:cantSplit/>
          <w:trHeight w:val="508"/>
        </w:trPr>
        <w:tc>
          <w:tcPr>
            <w:tcW w:w="1242" w:type="dxa"/>
            <w:vMerge/>
            <w:textDirection w:val="btLr"/>
            <w:vAlign w:val="center"/>
          </w:tcPr>
          <w:p w14:paraId="2DCF3618" w14:textId="77777777" w:rsidR="002F2FF7" w:rsidRPr="00AC3044" w:rsidRDefault="002F2FF7" w:rsidP="00E00201">
            <w:pPr>
              <w:rPr>
                <w:rFonts w:eastAsia="SimSun"/>
              </w:rPr>
            </w:pPr>
          </w:p>
        </w:tc>
        <w:tc>
          <w:tcPr>
            <w:tcW w:w="1701" w:type="dxa"/>
            <w:vAlign w:val="center"/>
          </w:tcPr>
          <w:p w14:paraId="015AF18B"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18F110AB" w14:textId="77777777" w:rsidR="002F2FF7" w:rsidRPr="00AC3044" w:rsidRDefault="002F2FF7" w:rsidP="00E00201">
            <w:pPr>
              <w:rPr>
                <w:rFonts w:eastAsia="SimSun"/>
              </w:rPr>
            </w:pPr>
            <w:r w:rsidRPr="00AC3044">
              <w:rPr>
                <w:rFonts w:eastAsia="SimSun"/>
              </w:rPr>
              <w:t xml:space="preserve">30 мг/кг </w:t>
            </w:r>
          </w:p>
        </w:tc>
        <w:tc>
          <w:tcPr>
            <w:tcW w:w="1275" w:type="dxa"/>
            <w:vAlign w:val="center"/>
          </w:tcPr>
          <w:p w14:paraId="73191D90" w14:textId="77777777" w:rsidR="002F2FF7" w:rsidRPr="00AC3044" w:rsidRDefault="002F2FF7" w:rsidP="00E00201">
            <w:pPr>
              <w:rPr>
                <w:rFonts w:eastAsia="SimSun"/>
              </w:rPr>
            </w:pPr>
            <w:r w:rsidRPr="00AC3044">
              <w:rPr>
                <w:rFonts w:eastAsia="SimSun"/>
              </w:rPr>
              <w:t>–</w:t>
            </w:r>
          </w:p>
        </w:tc>
        <w:tc>
          <w:tcPr>
            <w:tcW w:w="1702" w:type="dxa"/>
            <w:vAlign w:val="center"/>
          </w:tcPr>
          <w:p w14:paraId="25901C2B"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24956508"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C1B56B" w14:textId="77777777" w:rsidR="002F2FF7" w:rsidRPr="00C07B2E" w:rsidRDefault="002F2FF7" w:rsidP="002F2FF7">
      <w:pPr>
        <w:rPr>
          <w:rFonts w:eastAsia="SimSun"/>
        </w:rPr>
      </w:pPr>
    </w:p>
    <w:p w14:paraId="2559AF07" w14:textId="77777777" w:rsidR="002F2FF7" w:rsidRPr="00C07B2E" w:rsidRDefault="002F2FF7" w:rsidP="002F2FF7">
      <w:pPr>
        <w:rPr>
          <w:rFonts w:eastAsia="SimSun"/>
        </w:rPr>
      </w:pPr>
      <w:bookmarkStart w:id="244"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2F2FF7" w:rsidRPr="00AC3044" w14:paraId="5E813D18" w14:textId="77777777" w:rsidTr="00E00201">
        <w:trPr>
          <w:cantSplit/>
          <w:trHeight w:val="20"/>
          <w:tblHeader/>
        </w:trPr>
        <w:tc>
          <w:tcPr>
            <w:tcW w:w="1242" w:type="dxa"/>
            <w:vAlign w:val="center"/>
          </w:tcPr>
          <w:p w14:paraId="7C9C5B42" w14:textId="77777777" w:rsidR="002F2FF7" w:rsidRPr="00470D3D" w:rsidRDefault="002F2FF7" w:rsidP="00E00201">
            <w:pPr>
              <w:rPr>
                <w:rFonts w:eastAsia="SimSun"/>
              </w:rPr>
            </w:pPr>
          </w:p>
        </w:tc>
        <w:tc>
          <w:tcPr>
            <w:tcW w:w="1735" w:type="dxa"/>
            <w:vAlign w:val="center"/>
          </w:tcPr>
          <w:p w14:paraId="1565EA44"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01D8ECC7" w14:textId="77777777" w:rsidR="002F2FF7" w:rsidRPr="00AC3044" w:rsidRDefault="002F2FF7" w:rsidP="00E00201">
            <w:pPr>
              <w:rPr>
                <w:rFonts w:eastAsia="SimSun"/>
              </w:rPr>
            </w:pPr>
            <w:r w:rsidRPr="00AC3044">
              <w:rPr>
                <w:rFonts w:eastAsia="SimSun"/>
              </w:rPr>
              <w:t>Суточная доза</w:t>
            </w:r>
          </w:p>
        </w:tc>
        <w:tc>
          <w:tcPr>
            <w:tcW w:w="1276" w:type="dxa"/>
            <w:vAlign w:val="center"/>
          </w:tcPr>
          <w:p w14:paraId="7A003900"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7597A35E"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563535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D299685" w14:textId="77777777" w:rsidTr="00E00201">
        <w:trPr>
          <w:cantSplit/>
          <w:trHeight w:val="20"/>
        </w:trPr>
        <w:tc>
          <w:tcPr>
            <w:tcW w:w="1242" w:type="dxa"/>
            <w:vMerge w:val="restart"/>
            <w:textDirection w:val="btLr"/>
            <w:vAlign w:val="center"/>
          </w:tcPr>
          <w:p w14:paraId="1F11B1AA" w14:textId="77777777" w:rsidR="002F2FF7" w:rsidRPr="00AC3044" w:rsidRDefault="002F2FF7" w:rsidP="00E00201">
            <w:pPr>
              <w:rPr>
                <w:rFonts w:eastAsia="SimSun"/>
              </w:rPr>
            </w:pPr>
            <w:r w:rsidRPr="00AC3044">
              <w:rPr>
                <w:rFonts w:eastAsia="SimSun"/>
              </w:rPr>
              <w:t>Кондиционирование</w:t>
            </w:r>
          </w:p>
        </w:tc>
        <w:tc>
          <w:tcPr>
            <w:tcW w:w="1735" w:type="dxa"/>
            <w:vAlign w:val="center"/>
          </w:tcPr>
          <w:p w14:paraId="04D98879"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285548E6"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6ADA6935"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803054C"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06EF15F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5D8A687" w14:textId="77777777" w:rsidTr="00E00201">
        <w:trPr>
          <w:cantSplit/>
          <w:trHeight w:val="766"/>
        </w:trPr>
        <w:tc>
          <w:tcPr>
            <w:tcW w:w="1242" w:type="dxa"/>
            <w:vMerge/>
            <w:vAlign w:val="center"/>
          </w:tcPr>
          <w:p w14:paraId="5F80293B" w14:textId="77777777" w:rsidR="002F2FF7" w:rsidRPr="00AC3044" w:rsidRDefault="002F2FF7" w:rsidP="00E00201">
            <w:pPr>
              <w:rPr>
                <w:rFonts w:eastAsia="SimSun"/>
              </w:rPr>
            </w:pPr>
          </w:p>
        </w:tc>
        <w:tc>
          <w:tcPr>
            <w:tcW w:w="1735" w:type="dxa"/>
            <w:vAlign w:val="center"/>
          </w:tcPr>
          <w:p w14:paraId="52BAB01F"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5F03807C" w14:textId="77777777" w:rsidR="002F2FF7" w:rsidRPr="00AC3044" w:rsidRDefault="002F2FF7" w:rsidP="00E00201">
            <w:pPr>
              <w:rPr>
                <w:rFonts w:eastAsia="SimSun"/>
              </w:rPr>
            </w:pPr>
            <w:r w:rsidRPr="00AC3044">
              <w:rPr>
                <w:rFonts w:eastAsia="SimSun"/>
              </w:rPr>
              <w:t xml:space="preserve">4 мг/кг </w:t>
            </w:r>
          </w:p>
        </w:tc>
        <w:tc>
          <w:tcPr>
            <w:tcW w:w="1276" w:type="dxa"/>
            <w:vAlign w:val="center"/>
          </w:tcPr>
          <w:p w14:paraId="2464EC1E" w14:textId="77777777" w:rsidR="002F2FF7" w:rsidRPr="00AC3044" w:rsidRDefault="002F2FF7" w:rsidP="00E00201">
            <w:pPr>
              <w:rPr>
                <w:rFonts w:eastAsia="SimSun"/>
              </w:rPr>
            </w:pPr>
            <w:r w:rsidRPr="00AC3044">
              <w:rPr>
                <w:rFonts w:eastAsia="SimSun"/>
              </w:rPr>
              <w:t xml:space="preserve">14 мг/кг </w:t>
            </w:r>
          </w:p>
        </w:tc>
        <w:tc>
          <w:tcPr>
            <w:tcW w:w="1701" w:type="dxa"/>
            <w:vAlign w:val="center"/>
          </w:tcPr>
          <w:p w14:paraId="4EC2F0EC" w14:textId="77777777" w:rsidR="002F2FF7" w:rsidRPr="00AC3044" w:rsidRDefault="002F2FF7" w:rsidP="00E00201">
            <w:pPr>
              <w:rPr>
                <w:rFonts w:eastAsia="SimSun"/>
              </w:rPr>
            </w:pPr>
            <w:r w:rsidRPr="00AC3044">
              <w:rPr>
                <w:rFonts w:eastAsia="SimSun"/>
              </w:rPr>
              <w:t>С -6 дня по -3 день</w:t>
            </w:r>
          </w:p>
        </w:tc>
        <w:tc>
          <w:tcPr>
            <w:tcW w:w="2268" w:type="dxa"/>
            <w:vAlign w:val="center"/>
          </w:tcPr>
          <w:p w14:paraId="27A16627"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0939D16C" w14:textId="77777777" w:rsidTr="00E00201">
        <w:trPr>
          <w:cantSplit/>
          <w:trHeight w:val="796"/>
        </w:trPr>
        <w:tc>
          <w:tcPr>
            <w:tcW w:w="1242" w:type="dxa"/>
            <w:vMerge w:val="restart"/>
            <w:textDirection w:val="btLr"/>
            <w:vAlign w:val="center"/>
          </w:tcPr>
          <w:p w14:paraId="13798A5F" w14:textId="77777777" w:rsidR="002F2FF7" w:rsidRPr="00AC3044" w:rsidRDefault="002F2FF7" w:rsidP="00E00201">
            <w:pPr>
              <w:rPr>
                <w:rFonts w:eastAsia="SimSun"/>
              </w:rPr>
            </w:pPr>
            <w:r w:rsidRPr="00AC3044">
              <w:rPr>
                <w:rFonts w:eastAsia="SimSun"/>
              </w:rPr>
              <w:t>Профилактика РТПХ</w:t>
            </w:r>
          </w:p>
        </w:tc>
        <w:tc>
          <w:tcPr>
            <w:tcW w:w="1735" w:type="dxa"/>
            <w:vAlign w:val="center"/>
          </w:tcPr>
          <w:p w14:paraId="38BE25C5"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71BBC670" w14:textId="77777777" w:rsidR="002F2FF7" w:rsidRPr="00AC3044" w:rsidRDefault="002F2FF7" w:rsidP="00E00201">
            <w:pPr>
              <w:rPr>
                <w:rFonts w:eastAsia="SimSun"/>
              </w:rPr>
            </w:pPr>
            <w:r w:rsidRPr="00AC3044">
              <w:rPr>
                <w:rFonts w:eastAsia="SimSun"/>
              </w:rPr>
              <w:t>50 мг/кг</w:t>
            </w:r>
          </w:p>
        </w:tc>
        <w:tc>
          <w:tcPr>
            <w:tcW w:w="1276" w:type="dxa"/>
            <w:vAlign w:val="center"/>
          </w:tcPr>
          <w:p w14:paraId="4BB8A8A7"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062AF327" w14:textId="77777777" w:rsidR="002F2FF7" w:rsidRPr="00AC3044" w:rsidRDefault="002F2FF7" w:rsidP="00E00201">
            <w:pPr>
              <w:rPr>
                <w:rFonts w:eastAsia="SimSun"/>
              </w:rPr>
            </w:pPr>
            <w:r w:rsidRPr="00AC3044">
              <w:rPr>
                <w:rFonts w:eastAsia="SimSun"/>
              </w:rPr>
              <w:t>В +3 день  и +5 день</w:t>
            </w:r>
          </w:p>
        </w:tc>
        <w:tc>
          <w:tcPr>
            <w:tcW w:w="2268" w:type="dxa"/>
            <w:vAlign w:val="center"/>
          </w:tcPr>
          <w:p w14:paraId="38BEC289" w14:textId="77777777" w:rsidR="002F2FF7" w:rsidRPr="00AC3044" w:rsidRDefault="002F2FF7" w:rsidP="00E00201">
            <w:pPr>
              <w:rPr>
                <w:rFonts w:eastAsia="SimSun"/>
              </w:rPr>
            </w:pPr>
            <w:r w:rsidRPr="00AC3044">
              <w:rPr>
                <w:rFonts w:eastAsia="SimSun"/>
              </w:rPr>
              <w:t>В/в, в течение 2 ч</w:t>
            </w:r>
          </w:p>
        </w:tc>
      </w:tr>
      <w:tr w:rsidR="002F2FF7" w:rsidRPr="00AC3044" w14:paraId="602077A9" w14:textId="77777777" w:rsidTr="00E00201">
        <w:trPr>
          <w:cantSplit/>
          <w:trHeight w:val="410"/>
        </w:trPr>
        <w:tc>
          <w:tcPr>
            <w:tcW w:w="1242" w:type="dxa"/>
            <w:vMerge/>
            <w:textDirection w:val="btLr"/>
            <w:vAlign w:val="center"/>
          </w:tcPr>
          <w:p w14:paraId="0A23D2F0" w14:textId="77777777" w:rsidR="002F2FF7" w:rsidRPr="00AC3044" w:rsidRDefault="002F2FF7" w:rsidP="00E00201">
            <w:pPr>
              <w:rPr>
                <w:rFonts w:eastAsia="SimSun"/>
              </w:rPr>
            </w:pPr>
          </w:p>
        </w:tc>
        <w:tc>
          <w:tcPr>
            <w:tcW w:w="1735" w:type="dxa"/>
            <w:vAlign w:val="center"/>
          </w:tcPr>
          <w:p w14:paraId="1B5FE53B"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48E9CA12" w14:textId="77777777" w:rsidR="002F2FF7" w:rsidRPr="00AC3044" w:rsidRDefault="002F2FF7" w:rsidP="00E00201">
            <w:pPr>
              <w:rPr>
                <w:rFonts w:eastAsia="SimSun"/>
              </w:rPr>
            </w:pPr>
            <w:r w:rsidRPr="00AC3044">
              <w:rPr>
                <w:rFonts w:eastAsia="SimSun"/>
              </w:rPr>
              <w:t xml:space="preserve">30 мг/кг </w:t>
            </w:r>
          </w:p>
        </w:tc>
        <w:tc>
          <w:tcPr>
            <w:tcW w:w="1276" w:type="dxa"/>
            <w:vAlign w:val="center"/>
          </w:tcPr>
          <w:p w14:paraId="4BF9F2E0" w14:textId="77777777" w:rsidR="002F2FF7" w:rsidRPr="00AC3044" w:rsidRDefault="002F2FF7" w:rsidP="00E00201">
            <w:pPr>
              <w:rPr>
                <w:rFonts w:eastAsia="SimSun"/>
              </w:rPr>
            </w:pPr>
            <w:r w:rsidRPr="00AC3044">
              <w:rPr>
                <w:rFonts w:eastAsia="SimSun"/>
              </w:rPr>
              <w:t>–</w:t>
            </w:r>
          </w:p>
        </w:tc>
        <w:tc>
          <w:tcPr>
            <w:tcW w:w="1701" w:type="dxa"/>
            <w:vAlign w:val="center"/>
          </w:tcPr>
          <w:p w14:paraId="4EE74926" w14:textId="77777777" w:rsidR="002F2FF7" w:rsidRPr="00AC3044" w:rsidRDefault="002F2FF7" w:rsidP="00E00201">
            <w:pPr>
              <w:rPr>
                <w:rFonts w:eastAsia="SimSun"/>
              </w:rPr>
            </w:pPr>
            <w:r w:rsidRPr="00AC3044">
              <w:rPr>
                <w:rFonts w:eastAsia="SimSun"/>
              </w:rPr>
              <w:t xml:space="preserve">С +1 дня по +28 день </w:t>
            </w:r>
          </w:p>
        </w:tc>
        <w:tc>
          <w:tcPr>
            <w:tcW w:w="2268" w:type="dxa"/>
            <w:vAlign w:val="center"/>
          </w:tcPr>
          <w:p w14:paraId="19EE257A"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540D0024" w14:textId="77777777" w:rsidTr="00E00201">
        <w:trPr>
          <w:cantSplit/>
          <w:trHeight w:val="815"/>
        </w:trPr>
        <w:tc>
          <w:tcPr>
            <w:tcW w:w="1242" w:type="dxa"/>
            <w:vMerge/>
            <w:textDirection w:val="btLr"/>
            <w:vAlign w:val="center"/>
          </w:tcPr>
          <w:p w14:paraId="589B6D07" w14:textId="77777777" w:rsidR="002F2FF7" w:rsidRPr="00AC3044" w:rsidRDefault="002F2FF7" w:rsidP="00E00201">
            <w:pPr>
              <w:rPr>
                <w:rFonts w:eastAsia="SimSun"/>
              </w:rPr>
            </w:pPr>
          </w:p>
        </w:tc>
        <w:tc>
          <w:tcPr>
            <w:tcW w:w="1735" w:type="dxa"/>
            <w:vAlign w:val="center"/>
          </w:tcPr>
          <w:p w14:paraId="5DB28F31" w14:textId="77777777" w:rsidR="002F2FF7" w:rsidRPr="00AC3044" w:rsidRDefault="002F2FF7" w:rsidP="00E00201">
            <w:pPr>
              <w:rPr>
                <w:rFonts w:eastAsia="SimSun"/>
              </w:rPr>
            </w:pPr>
            <w:r w:rsidRPr="00AC3044">
              <w:rPr>
                <w:rFonts w:eastAsia="SimSun"/>
              </w:rPr>
              <w:t>Циклоспорин А</w:t>
            </w:r>
          </w:p>
        </w:tc>
        <w:tc>
          <w:tcPr>
            <w:tcW w:w="1418" w:type="dxa"/>
            <w:vAlign w:val="center"/>
          </w:tcPr>
          <w:p w14:paraId="262C28FD" w14:textId="77777777" w:rsidR="002F2FF7" w:rsidRPr="00AC3044" w:rsidRDefault="002F2FF7" w:rsidP="00E00201">
            <w:pPr>
              <w:rPr>
                <w:rFonts w:eastAsia="SimSun"/>
              </w:rPr>
            </w:pPr>
            <w:r w:rsidRPr="00AC3044">
              <w:rPr>
                <w:rFonts w:eastAsia="SimSun"/>
              </w:rPr>
              <w:t>3  мг/кг</w:t>
            </w:r>
          </w:p>
        </w:tc>
        <w:tc>
          <w:tcPr>
            <w:tcW w:w="1276" w:type="dxa"/>
            <w:vAlign w:val="center"/>
          </w:tcPr>
          <w:p w14:paraId="072D31C1" w14:textId="77777777" w:rsidR="002F2FF7" w:rsidRPr="00AC3044" w:rsidRDefault="002F2FF7" w:rsidP="00E00201">
            <w:pPr>
              <w:rPr>
                <w:rFonts w:eastAsia="SimSun"/>
              </w:rPr>
            </w:pPr>
            <w:r w:rsidRPr="00AC3044">
              <w:rPr>
                <w:rFonts w:eastAsia="SimSun"/>
              </w:rPr>
              <w:t>-</w:t>
            </w:r>
          </w:p>
        </w:tc>
        <w:tc>
          <w:tcPr>
            <w:tcW w:w="1701" w:type="dxa"/>
            <w:vAlign w:val="center"/>
          </w:tcPr>
          <w:p w14:paraId="6BDA634C" w14:textId="77777777" w:rsidR="002F2FF7" w:rsidRPr="00AC3044" w:rsidRDefault="002F2FF7" w:rsidP="00E00201">
            <w:pPr>
              <w:rPr>
                <w:rFonts w:eastAsia="SimSun"/>
              </w:rPr>
            </w:pPr>
            <w:r w:rsidRPr="00AC3044">
              <w:rPr>
                <w:rFonts w:eastAsia="SimSun"/>
              </w:rPr>
              <w:t xml:space="preserve">С -1 дня по +100 день </w:t>
            </w:r>
          </w:p>
        </w:tc>
        <w:tc>
          <w:tcPr>
            <w:tcW w:w="2268" w:type="dxa"/>
            <w:vAlign w:val="center"/>
          </w:tcPr>
          <w:p w14:paraId="34203E91"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1CB3927" w14:textId="77777777" w:rsidR="002F2FF7" w:rsidRPr="00C07B2E" w:rsidRDefault="002F2FF7" w:rsidP="002F2FF7">
      <w:pPr>
        <w:rPr>
          <w:rFonts w:eastAsia="SimSun"/>
        </w:rPr>
      </w:pPr>
    </w:p>
    <w:p w14:paraId="3C5C3900" w14:textId="77777777" w:rsidR="002F2FF7" w:rsidRPr="00C07B2E" w:rsidRDefault="002F2FF7" w:rsidP="002F2FF7">
      <w:pPr>
        <w:rPr>
          <w:rFonts w:eastAsia="SimSun"/>
        </w:rPr>
      </w:pPr>
      <w:bookmarkStart w:id="245"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2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2F2FF7" w:rsidRPr="00AC3044" w14:paraId="1CB57FDD" w14:textId="77777777" w:rsidTr="00E00201">
        <w:trPr>
          <w:cantSplit/>
          <w:trHeight w:val="20"/>
          <w:tblHeader/>
        </w:trPr>
        <w:tc>
          <w:tcPr>
            <w:tcW w:w="1242" w:type="dxa"/>
            <w:vAlign w:val="center"/>
          </w:tcPr>
          <w:p w14:paraId="390398CE" w14:textId="77777777" w:rsidR="002F2FF7" w:rsidRPr="00AC3044" w:rsidRDefault="002F2FF7" w:rsidP="00E00201">
            <w:pPr>
              <w:rPr>
                <w:rFonts w:eastAsia="SimSun"/>
              </w:rPr>
            </w:pPr>
          </w:p>
        </w:tc>
        <w:tc>
          <w:tcPr>
            <w:tcW w:w="1701" w:type="dxa"/>
            <w:vAlign w:val="center"/>
          </w:tcPr>
          <w:p w14:paraId="5A09EE93"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4A127224" w14:textId="77777777" w:rsidR="002F2FF7" w:rsidRPr="00AC3044" w:rsidRDefault="002F2FF7" w:rsidP="00E00201">
            <w:pPr>
              <w:rPr>
                <w:rFonts w:eastAsia="SimSun"/>
              </w:rPr>
            </w:pPr>
            <w:r w:rsidRPr="00AC3044">
              <w:rPr>
                <w:rFonts w:eastAsia="SimSun"/>
              </w:rPr>
              <w:t>Суточная доза</w:t>
            </w:r>
          </w:p>
        </w:tc>
        <w:tc>
          <w:tcPr>
            <w:tcW w:w="1276" w:type="dxa"/>
            <w:vAlign w:val="center"/>
          </w:tcPr>
          <w:p w14:paraId="40B1A8C4"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7AA4514C"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CCFD89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4AA7681" w14:textId="77777777" w:rsidTr="00E00201">
        <w:trPr>
          <w:cantSplit/>
          <w:trHeight w:val="20"/>
        </w:trPr>
        <w:tc>
          <w:tcPr>
            <w:tcW w:w="1242" w:type="dxa"/>
            <w:vMerge w:val="restart"/>
            <w:textDirection w:val="btLr"/>
            <w:vAlign w:val="center"/>
          </w:tcPr>
          <w:p w14:paraId="79F6F4AF"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1215CEA5"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69A54729"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04A7EB15"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38F2296B"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3D2BCED4"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9D434AD" w14:textId="77777777" w:rsidTr="00E00201">
        <w:trPr>
          <w:cantSplit/>
          <w:trHeight w:val="1207"/>
        </w:trPr>
        <w:tc>
          <w:tcPr>
            <w:tcW w:w="1242" w:type="dxa"/>
            <w:vMerge/>
            <w:vAlign w:val="center"/>
          </w:tcPr>
          <w:p w14:paraId="2A910463" w14:textId="77777777" w:rsidR="002F2FF7" w:rsidRPr="00AC3044" w:rsidRDefault="002F2FF7" w:rsidP="00E00201">
            <w:pPr>
              <w:rPr>
                <w:rFonts w:eastAsia="SimSun"/>
              </w:rPr>
            </w:pPr>
          </w:p>
        </w:tc>
        <w:tc>
          <w:tcPr>
            <w:tcW w:w="1701" w:type="dxa"/>
            <w:vAlign w:val="center"/>
          </w:tcPr>
          <w:p w14:paraId="1862156C"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5DC8058" w14:textId="77777777" w:rsidR="002F2FF7" w:rsidRPr="00AC3044" w:rsidRDefault="002F2FF7" w:rsidP="00E00201">
            <w:pPr>
              <w:rPr>
                <w:rFonts w:eastAsia="SimSun"/>
              </w:rPr>
            </w:pPr>
            <w:r w:rsidRPr="00AC3044">
              <w:rPr>
                <w:rFonts w:eastAsia="SimSun"/>
              </w:rPr>
              <w:t xml:space="preserve">4 мг/кг </w:t>
            </w:r>
          </w:p>
        </w:tc>
        <w:tc>
          <w:tcPr>
            <w:tcW w:w="1276" w:type="dxa"/>
            <w:vAlign w:val="center"/>
          </w:tcPr>
          <w:p w14:paraId="7734549B" w14:textId="77777777" w:rsidR="002F2FF7" w:rsidRPr="00AC3044" w:rsidRDefault="002F2FF7" w:rsidP="00E00201">
            <w:pPr>
              <w:rPr>
                <w:rFonts w:eastAsia="SimSun"/>
              </w:rPr>
            </w:pPr>
            <w:r w:rsidRPr="00AC3044">
              <w:rPr>
                <w:rFonts w:eastAsia="SimSun"/>
              </w:rPr>
              <w:t xml:space="preserve">14 мг/кг </w:t>
            </w:r>
          </w:p>
        </w:tc>
        <w:tc>
          <w:tcPr>
            <w:tcW w:w="1701" w:type="dxa"/>
            <w:vAlign w:val="center"/>
          </w:tcPr>
          <w:p w14:paraId="2D9EB7B2" w14:textId="77777777" w:rsidR="002F2FF7" w:rsidRPr="00AC3044" w:rsidRDefault="002F2FF7" w:rsidP="00E00201">
            <w:pPr>
              <w:rPr>
                <w:rFonts w:eastAsia="SimSun"/>
              </w:rPr>
            </w:pPr>
            <w:r w:rsidRPr="00AC3044">
              <w:rPr>
                <w:rFonts w:eastAsia="SimSun"/>
              </w:rPr>
              <w:t>С -6 дня по -3 день</w:t>
            </w:r>
          </w:p>
        </w:tc>
        <w:tc>
          <w:tcPr>
            <w:tcW w:w="2268" w:type="dxa"/>
            <w:vAlign w:val="center"/>
          </w:tcPr>
          <w:p w14:paraId="3CF9E508"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337E7361" w14:textId="77777777" w:rsidTr="00E00201">
        <w:trPr>
          <w:cantSplit/>
          <w:trHeight w:val="1498"/>
        </w:trPr>
        <w:tc>
          <w:tcPr>
            <w:tcW w:w="1242" w:type="dxa"/>
            <w:vMerge w:val="restart"/>
            <w:textDirection w:val="btLr"/>
            <w:vAlign w:val="center"/>
          </w:tcPr>
          <w:p w14:paraId="3CF5C9B5"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C47FE12"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30EABFCC" w14:textId="77777777" w:rsidR="002F2FF7" w:rsidRPr="00AC3044" w:rsidRDefault="002F2FF7" w:rsidP="00E00201">
            <w:pPr>
              <w:rPr>
                <w:rFonts w:eastAsia="SimSun"/>
              </w:rPr>
            </w:pPr>
            <w:r w:rsidRPr="00AC3044">
              <w:rPr>
                <w:rFonts w:eastAsia="SimSun"/>
              </w:rPr>
              <w:t>0,03 мг/кг</w:t>
            </w:r>
          </w:p>
        </w:tc>
        <w:tc>
          <w:tcPr>
            <w:tcW w:w="1276" w:type="dxa"/>
            <w:vAlign w:val="center"/>
          </w:tcPr>
          <w:p w14:paraId="38CCC4FC" w14:textId="77777777" w:rsidR="002F2FF7" w:rsidRPr="00AC3044" w:rsidRDefault="002F2FF7" w:rsidP="00E00201">
            <w:pPr>
              <w:rPr>
                <w:rFonts w:eastAsia="SimSun"/>
              </w:rPr>
            </w:pPr>
            <w:r w:rsidRPr="00AC3044">
              <w:rPr>
                <w:rFonts w:eastAsia="SimSun"/>
              </w:rPr>
              <w:t>–</w:t>
            </w:r>
          </w:p>
        </w:tc>
        <w:tc>
          <w:tcPr>
            <w:tcW w:w="1701" w:type="dxa"/>
            <w:vAlign w:val="center"/>
          </w:tcPr>
          <w:p w14:paraId="22ADC327"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7F246D34"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43C457D8" w14:textId="77777777" w:rsidTr="00E00201">
        <w:trPr>
          <w:cantSplit/>
          <w:trHeight w:val="604"/>
        </w:trPr>
        <w:tc>
          <w:tcPr>
            <w:tcW w:w="1242" w:type="dxa"/>
            <w:vMerge/>
            <w:textDirection w:val="btLr"/>
            <w:vAlign w:val="center"/>
          </w:tcPr>
          <w:p w14:paraId="151D2416" w14:textId="77777777" w:rsidR="002F2FF7" w:rsidRPr="00AC3044" w:rsidRDefault="002F2FF7" w:rsidP="00E00201">
            <w:pPr>
              <w:rPr>
                <w:rFonts w:eastAsia="SimSun"/>
              </w:rPr>
            </w:pPr>
          </w:p>
        </w:tc>
        <w:tc>
          <w:tcPr>
            <w:tcW w:w="1701" w:type="dxa"/>
            <w:vAlign w:val="center"/>
          </w:tcPr>
          <w:p w14:paraId="19FE1D49"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44B64353" w14:textId="77777777" w:rsidR="002F2FF7" w:rsidRPr="00AC3044" w:rsidRDefault="002F2FF7" w:rsidP="00E00201">
            <w:pPr>
              <w:rPr>
                <w:rFonts w:eastAsia="SimSun"/>
              </w:rPr>
            </w:pPr>
            <w:r w:rsidRPr="00AC3044">
              <w:rPr>
                <w:rFonts w:eastAsia="SimSun"/>
              </w:rPr>
              <w:t xml:space="preserve">30 мг/кг </w:t>
            </w:r>
          </w:p>
        </w:tc>
        <w:tc>
          <w:tcPr>
            <w:tcW w:w="1276" w:type="dxa"/>
            <w:vAlign w:val="center"/>
          </w:tcPr>
          <w:p w14:paraId="1F419DC6" w14:textId="77777777" w:rsidR="002F2FF7" w:rsidRPr="00AC3044" w:rsidRDefault="002F2FF7" w:rsidP="00E00201">
            <w:pPr>
              <w:rPr>
                <w:rFonts w:eastAsia="SimSun"/>
              </w:rPr>
            </w:pPr>
            <w:r w:rsidRPr="00AC3044">
              <w:rPr>
                <w:rFonts w:eastAsia="SimSun"/>
              </w:rPr>
              <w:t>–</w:t>
            </w:r>
          </w:p>
        </w:tc>
        <w:tc>
          <w:tcPr>
            <w:tcW w:w="1701" w:type="dxa"/>
            <w:vAlign w:val="center"/>
          </w:tcPr>
          <w:p w14:paraId="334E6782"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61E5B101"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E6AC332" w14:textId="77777777" w:rsidR="002F2FF7" w:rsidRDefault="002F2FF7" w:rsidP="002F2FF7">
      <w:pPr>
        <w:rPr>
          <w:rFonts w:eastAsia="SimSun"/>
        </w:rPr>
      </w:pPr>
      <w:bookmarkStart w:id="246" w:name="_Toc44401197"/>
    </w:p>
    <w:p w14:paraId="40CF4B2D"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2F2FF7" w:rsidRPr="00C07B2E" w14:paraId="09972A19" w14:textId="77777777" w:rsidTr="00E00201">
        <w:trPr>
          <w:cantSplit/>
          <w:trHeight w:val="20"/>
          <w:tblHeader/>
        </w:trPr>
        <w:tc>
          <w:tcPr>
            <w:tcW w:w="1242" w:type="dxa"/>
            <w:vAlign w:val="center"/>
          </w:tcPr>
          <w:p w14:paraId="6B83DA68" w14:textId="77777777" w:rsidR="002F2FF7" w:rsidRPr="00470D3D" w:rsidRDefault="002F2FF7" w:rsidP="00E00201">
            <w:pPr>
              <w:rPr>
                <w:rFonts w:eastAsia="SimSun"/>
              </w:rPr>
            </w:pPr>
          </w:p>
        </w:tc>
        <w:tc>
          <w:tcPr>
            <w:tcW w:w="1701" w:type="dxa"/>
            <w:vAlign w:val="center"/>
          </w:tcPr>
          <w:p w14:paraId="3C5EB88D" w14:textId="77777777" w:rsidR="002F2FF7" w:rsidRPr="00C07B2E" w:rsidRDefault="002F2FF7" w:rsidP="00E00201">
            <w:pPr>
              <w:rPr>
                <w:rFonts w:eastAsia="SimSun"/>
              </w:rPr>
            </w:pPr>
            <w:r w:rsidRPr="00C07B2E">
              <w:rPr>
                <w:rFonts w:eastAsia="SimSun"/>
              </w:rPr>
              <w:t>Препарат</w:t>
            </w:r>
          </w:p>
        </w:tc>
        <w:tc>
          <w:tcPr>
            <w:tcW w:w="1418" w:type="dxa"/>
            <w:vAlign w:val="center"/>
          </w:tcPr>
          <w:p w14:paraId="18DABAF0" w14:textId="77777777" w:rsidR="002F2FF7" w:rsidRPr="00C07B2E" w:rsidRDefault="002F2FF7" w:rsidP="00E00201">
            <w:pPr>
              <w:rPr>
                <w:rFonts w:eastAsia="SimSun"/>
              </w:rPr>
            </w:pPr>
            <w:r w:rsidRPr="00C07B2E">
              <w:rPr>
                <w:rFonts w:eastAsia="SimSun"/>
              </w:rPr>
              <w:t>Суточная доза</w:t>
            </w:r>
          </w:p>
        </w:tc>
        <w:tc>
          <w:tcPr>
            <w:tcW w:w="1276" w:type="dxa"/>
            <w:vAlign w:val="center"/>
          </w:tcPr>
          <w:p w14:paraId="1A424821" w14:textId="77777777" w:rsidR="002F2FF7" w:rsidRPr="00C07B2E" w:rsidRDefault="002F2FF7" w:rsidP="00E00201">
            <w:pPr>
              <w:rPr>
                <w:rFonts w:eastAsia="SimSun"/>
              </w:rPr>
            </w:pPr>
            <w:r w:rsidRPr="00C07B2E">
              <w:rPr>
                <w:rFonts w:eastAsia="SimSun"/>
              </w:rPr>
              <w:t>Курсовая доза</w:t>
            </w:r>
          </w:p>
        </w:tc>
        <w:tc>
          <w:tcPr>
            <w:tcW w:w="1701" w:type="dxa"/>
            <w:vAlign w:val="center"/>
          </w:tcPr>
          <w:p w14:paraId="7BD5E3A4" w14:textId="77777777" w:rsidR="002F2FF7" w:rsidRPr="00C07B2E" w:rsidRDefault="002F2FF7" w:rsidP="00E00201">
            <w:pPr>
              <w:rPr>
                <w:rFonts w:eastAsia="SimSun"/>
              </w:rPr>
            </w:pPr>
            <w:r w:rsidRPr="00C07B2E">
              <w:rPr>
                <w:rFonts w:eastAsia="SimSun"/>
              </w:rPr>
              <w:t>Дни введения</w:t>
            </w:r>
          </w:p>
        </w:tc>
        <w:tc>
          <w:tcPr>
            <w:tcW w:w="2268" w:type="dxa"/>
            <w:vAlign w:val="center"/>
          </w:tcPr>
          <w:p w14:paraId="578AF99F" w14:textId="77777777" w:rsidR="002F2FF7" w:rsidRPr="00C07B2E" w:rsidRDefault="002F2FF7" w:rsidP="00E00201">
            <w:pPr>
              <w:rPr>
                <w:rFonts w:eastAsia="SimSun"/>
              </w:rPr>
            </w:pPr>
            <w:r w:rsidRPr="00C07B2E">
              <w:rPr>
                <w:rFonts w:eastAsia="SimSun"/>
              </w:rPr>
              <w:t>Порядок введения</w:t>
            </w:r>
          </w:p>
        </w:tc>
      </w:tr>
      <w:tr w:rsidR="002F2FF7" w:rsidRPr="00C07B2E" w14:paraId="1023165A" w14:textId="77777777" w:rsidTr="00E00201">
        <w:trPr>
          <w:cantSplit/>
          <w:trHeight w:val="20"/>
        </w:trPr>
        <w:tc>
          <w:tcPr>
            <w:tcW w:w="1242" w:type="dxa"/>
            <w:vMerge w:val="restart"/>
            <w:textDirection w:val="btLr"/>
            <w:vAlign w:val="center"/>
          </w:tcPr>
          <w:p w14:paraId="0736B2B0" w14:textId="77777777" w:rsidR="002F2FF7" w:rsidRPr="00C07B2E" w:rsidRDefault="002F2FF7" w:rsidP="00E00201">
            <w:pPr>
              <w:rPr>
                <w:rFonts w:eastAsia="SimSun"/>
              </w:rPr>
            </w:pPr>
            <w:r w:rsidRPr="00C07B2E">
              <w:rPr>
                <w:rFonts w:eastAsia="SimSun"/>
              </w:rPr>
              <w:t>Кондиционирование</w:t>
            </w:r>
          </w:p>
        </w:tc>
        <w:tc>
          <w:tcPr>
            <w:tcW w:w="1701" w:type="dxa"/>
            <w:vAlign w:val="center"/>
          </w:tcPr>
          <w:p w14:paraId="5871C6DA" w14:textId="77777777" w:rsidR="002F2FF7" w:rsidRPr="00C07B2E" w:rsidRDefault="002F2FF7" w:rsidP="00E00201">
            <w:pPr>
              <w:rPr>
                <w:rFonts w:eastAsia="SimSun"/>
              </w:rPr>
            </w:pPr>
            <w:r w:rsidRPr="00C07B2E">
              <w:rPr>
                <w:rFonts w:eastAsia="SimSun"/>
              </w:rPr>
              <w:t xml:space="preserve">Флударабин </w:t>
            </w:r>
          </w:p>
        </w:tc>
        <w:tc>
          <w:tcPr>
            <w:tcW w:w="1418" w:type="dxa"/>
            <w:vAlign w:val="center"/>
          </w:tcPr>
          <w:p w14:paraId="1FE68CE3" w14:textId="77777777" w:rsidR="002F2FF7" w:rsidRPr="00C07B2E" w:rsidRDefault="002F2FF7" w:rsidP="00E00201">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6AB7A552" w14:textId="77777777" w:rsidR="002F2FF7" w:rsidRPr="00C07B2E" w:rsidRDefault="002F2FF7" w:rsidP="00E00201">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224E3839" w14:textId="77777777" w:rsidR="002F2FF7" w:rsidRPr="00C07B2E" w:rsidRDefault="002F2FF7" w:rsidP="00E00201">
            <w:pPr>
              <w:rPr>
                <w:rFonts w:eastAsia="SimSun"/>
              </w:rPr>
            </w:pPr>
            <w:r w:rsidRPr="00C07B2E">
              <w:rPr>
                <w:rFonts w:eastAsia="SimSun"/>
              </w:rPr>
              <w:t>С -7 дня по -2 день</w:t>
            </w:r>
          </w:p>
        </w:tc>
        <w:tc>
          <w:tcPr>
            <w:tcW w:w="2268" w:type="dxa"/>
            <w:vAlign w:val="center"/>
          </w:tcPr>
          <w:p w14:paraId="2DCF98BB" w14:textId="77777777" w:rsidR="002F2FF7" w:rsidRPr="00C07B2E" w:rsidRDefault="002F2FF7" w:rsidP="00E00201">
            <w:pPr>
              <w:rPr>
                <w:rFonts w:eastAsia="SimSun"/>
              </w:rPr>
            </w:pPr>
            <w:r w:rsidRPr="00C07B2E">
              <w:rPr>
                <w:rFonts w:eastAsia="SimSun"/>
              </w:rPr>
              <w:t>В/в, в течение 30 -60 мин</w:t>
            </w:r>
          </w:p>
        </w:tc>
      </w:tr>
      <w:tr w:rsidR="002F2FF7" w:rsidRPr="00C07B2E" w14:paraId="07FD651D" w14:textId="77777777" w:rsidTr="00E00201">
        <w:trPr>
          <w:cantSplit/>
          <w:trHeight w:val="872"/>
        </w:trPr>
        <w:tc>
          <w:tcPr>
            <w:tcW w:w="1242" w:type="dxa"/>
            <w:vMerge/>
            <w:vAlign w:val="center"/>
          </w:tcPr>
          <w:p w14:paraId="2D1D3B0F" w14:textId="77777777" w:rsidR="002F2FF7" w:rsidRPr="00C07B2E" w:rsidRDefault="002F2FF7" w:rsidP="00E00201">
            <w:pPr>
              <w:rPr>
                <w:rFonts w:eastAsia="SimSun"/>
              </w:rPr>
            </w:pPr>
          </w:p>
        </w:tc>
        <w:tc>
          <w:tcPr>
            <w:tcW w:w="1701" w:type="dxa"/>
            <w:vAlign w:val="center"/>
          </w:tcPr>
          <w:p w14:paraId="556F8969" w14:textId="77777777" w:rsidR="002F2FF7" w:rsidRPr="00C07B2E" w:rsidRDefault="002F2FF7" w:rsidP="00E00201">
            <w:pPr>
              <w:rPr>
                <w:rFonts w:eastAsia="SimSun"/>
              </w:rPr>
            </w:pPr>
            <w:r w:rsidRPr="00C07B2E">
              <w:rPr>
                <w:rFonts w:eastAsia="SimSun"/>
              </w:rPr>
              <w:t xml:space="preserve">Треосульфан </w:t>
            </w:r>
          </w:p>
        </w:tc>
        <w:tc>
          <w:tcPr>
            <w:tcW w:w="1418" w:type="dxa"/>
            <w:vAlign w:val="center"/>
          </w:tcPr>
          <w:p w14:paraId="32F76E9E" w14:textId="77777777" w:rsidR="002F2FF7" w:rsidRPr="00C07B2E" w:rsidRDefault="002F2FF7" w:rsidP="00E00201">
            <w:pPr>
              <w:rPr>
                <w:rFonts w:eastAsia="SimSun"/>
              </w:rPr>
            </w:pPr>
            <w:r w:rsidRPr="00C07B2E">
              <w:rPr>
                <w:rFonts w:eastAsia="SimSun"/>
              </w:rPr>
              <w:t>14 г/кг</w:t>
            </w:r>
          </w:p>
        </w:tc>
        <w:tc>
          <w:tcPr>
            <w:tcW w:w="1276" w:type="dxa"/>
            <w:vAlign w:val="center"/>
          </w:tcPr>
          <w:p w14:paraId="595B6556" w14:textId="77777777" w:rsidR="002F2FF7" w:rsidRPr="00C07B2E" w:rsidRDefault="002F2FF7" w:rsidP="00E00201">
            <w:pPr>
              <w:rPr>
                <w:rFonts w:eastAsia="SimSun"/>
              </w:rPr>
            </w:pPr>
            <w:r w:rsidRPr="00C07B2E">
              <w:rPr>
                <w:rFonts w:eastAsia="SimSun"/>
                <w:lang w:val="en-US"/>
              </w:rPr>
              <w:t>4</w:t>
            </w:r>
            <w:r w:rsidRPr="00C07B2E">
              <w:rPr>
                <w:rFonts w:eastAsia="SimSun"/>
              </w:rPr>
              <w:t>2 г/кг</w:t>
            </w:r>
          </w:p>
        </w:tc>
        <w:tc>
          <w:tcPr>
            <w:tcW w:w="1701" w:type="dxa"/>
            <w:vAlign w:val="center"/>
          </w:tcPr>
          <w:p w14:paraId="224B6817" w14:textId="77777777" w:rsidR="002F2FF7" w:rsidRPr="00C07B2E" w:rsidRDefault="002F2FF7" w:rsidP="00E00201">
            <w:pPr>
              <w:rPr>
                <w:rFonts w:eastAsia="SimSun"/>
              </w:rPr>
            </w:pPr>
            <w:r w:rsidRPr="00C07B2E">
              <w:rPr>
                <w:rFonts w:eastAsia="SimSun"/>
              </w:rPr>
              <w:t xml:space="preserve">С -5 дня по -3 день </w:t>
            </w:r>
          </w:p>
        </w:tc>
        <w:tc>
          <w:tcPr>
            <w:tcW w:w="2268" w:type="dxa"/>
            <w:vAlign w:val="center"/>
          </w:tcPr>
          <w:p w14:paraId="41E4F7A6" w14:textId="77777777" w:rsidR="002F2FF7" w:rsidRPr="00C07B2E" w:rsidRDefault="002F2FF7" w:rsidP="00E00201">
            <w:pPr>
              <w:rPr>
                <w:rFonts w:eastAsia="SimSun"/>
              </w:rPr>
            </w:pPr>
            <w:r w:rsidRPr="00C07B2E">
              <w:rPr>
                <w:rFonts w:eastAsia="SimSun"/>
              </w:rPr>
              <w:t>В/в, в течение 2 часов</w:t>
            </w:r>
          </w:p>
        </w:tc>
      </w:tr>
      <w:tr w:rsidR="002F2FF7" w:rsidRPr="00C07B2E" w14:paraId="7946A6E5" w14:textId="77777777" w:rsidTr="00E00201">
        <w:trPr>
          <w:cantSplit/>
          <w:trHeight w:val="1498"/>
        </w:trPr>
        <w:tc>
          <w:tcPr>
            <w:tcW w:w="1242" w:type="dxa"/>
            <w:vMerge w:val="restart"/>
            <w:textDirection w:val="btLr"/>
            <w:vAlign w:val="center"/>
          </w:tcPr>
          <w:p w14:paraId="1F1CB9CB" w14:textId="77777777" w:rsidR="002F2FF7" w:rsidRPr="00C07B2E" w:rsidRDefault="002F2FF7" w:rsidP="00E00201">
            <w:pPr>
              <w:rPr>
                <w:rFonts w:eastAsia="SimSun"/>
              </w:rPr>
            </w:pPr>
            <w:r w:rsidRPr="00C07B2E">
              <w:rPr>
                <w:rFonts w:eastAsia="SimSun"/>
              </w:rPr>
              <w:t>Профилактика РТПХ</w:t>
            </w:r>
          </w:p>
        </w:tc>
        <w:tc>
          <w:tcPr>
            <w:tcW w:w="1701" w:type="dxa"/>
            <w:vAlign w:val="center"/>
          </w:tcPr>
          <w:p w14:paraId="2C105353" w14:textId="77777777" w:rsidR="002F2FF7" w:rsidRPr="00C07B2E" w:rsidRDefault="002F2FF7" w:rsidP="00E00201">
            <w:pPr>
              <w:rPr>
                <w:rFonts w:eastAsia="SimSun"/>
              </w:rPr>
            </w:pPr>
            <w:r w:rsidRPr="00C07B2E">
              <w:rPr>
                <w:rFonts w:eastAsia="SimSun"/>
              </w:rPr>
              <w:t xml:space="preserve">Такролимус </w:t>
            </w:r>
          </w:p>
        </w:tc>
        <w:tc>
          <w:tcPr>
            <w:tcW w:w="1418" w:type="dxa"/>
            <w:vAlign w:val="center"/>
          </w:tcPr>
          <w:p w14:paraId="095961EF" w14:textId="77777777" w:rsidR="002F2FF7" w:rsidRPr="00C07B2E" w:rsidRDefault="002F2FF7" w:rsidP="00E00201">
            <w:pPr>
              <w:rPr>
                <w:rFonts w:eastAsia="SimSun"/>
              </w:rPr>
            </w:pPr>
            <w:r w:rsidRPr="00C07B2E">
              <w:rPr>
                <w:rFonts w:eastAsia="SimSun"/>
              </w:rPr>
              <w:t>0,03 мг/кг</w:t>
            </w:r>
          </w:p>
        </w:tc>
        <w:tc>
          <w:tcPr>
            <w:tcW w:w="1276" w:type="dxa"/>
            <w:vAlign w:val="center"/>
          </w:tcPr>
          <w:p w14:paraId="450ECBF1" w14:textId="77777777" w:rsidR="002F2FF7" w:rsidRPr="00C07B2E" w:rsidRDefault="002F2FF7" w:rsidP="00E00201">
            <w:pPr>
              <w:rPr>
                <w:rFonts w:eastAsia="SimSun"/>
              </w:rPr>
            </w:pPr>
            <w:r w:rsidRPr="00C07B2E">
              <w:rPr>
                <w:rFonts w:eastAsia="SimSun"/>
                <w:lang w:val="en-US"/>
              </w:rPr>
              <w:t>–</w:t>
            </w:r>
          </w:p>
        </w:tc>
        <w:tc>
          <w:tcPr>
            <w:tcW w:w="1701" w:type="dxa"/>
            <w:vAlign w:val="center"/>
          </w:tcPr>
          <w:p w14:paraId="63B2A647" w14:textId="77777777" w:rsidR="002F2FF7" w:rsidRPr="00C07B2E" w:rsidRDefault="002F2FF7" w:rsidP="00E00201">
            <w:pPr>
              <w:rPr>
                <w:rFonts w:eastAsia="SimSun"/>
              </w:rPr>
            </w:pPr>
            <w:r w:rsidRPr="00C07B2E">
              <w:rPr>
                <w:rFonts w:eastAsia="SimSun"/>
              </w:rPr>
              <w:t xml:space="preserve">С +5 дня длительно </w:t>
            </w:r>
          </w:p>
        </w:tc>
        <w:tc>
          <w:tcPr>
            <w:tcW w:w="2268" w:type="dxa"/>
            <w:vAlign w:val="center"/>
          </w:tcPr>
          <w:p w14:paraId="57A1E7CE" w14:textId="77777777" w:rsidR="002F2FF7" w:rsidRPr="00DB259E" w:rsidRDefault="002F2FF7" w:rsidP="00E00201">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2F2FF7" w:rsidRPr="00C07B2E" w14:paraId="770CB616" w14:textId="77777777" w:rsidTr="00E00201">
        <w:trPr>
          <w:cantSplit/>
          <w:trHeight w:val="542"/>
        </w:trPr>
        <w:tc>
          <w:tcPr>
            <w:tcW w:w="1242" w:type="dxa"/>
            <w:vMerge/>
            <w:textDirection w:val="btLr"/>
            <w:vAlign w:val="center"/>
          </w:tcPr>
          <w:p w14:paraId="267D8FF6" w14:textId="77777777" w:rsidR="002F2FF7" w:rsidRPr="00DB259E" w:rsidRDefault="002F2FF7" w:rsidP="00E00201">
            <w:pPr>
              <w:rPr>
                <w:rFonts w:eastAsia="SimSun"/>
              </w:rPr>
            </w:pPr>
          </w:p>
        </w:tc>
        <w:tc>
          <w:tcPr>
            <w:tcW w:w="1701" w:type="dxa"/>
            <w:vAlign w:val="center"/>
          </w:tcPr>
          <w:p w14:paraId="3A089214" w14:textId="77777777" w:rsidR="002F2FF7" w:rsidRPr="00C07B2E" w:rsidRDefault="002F2FF7" w:rsidP="00E00201">
            <w:pPr>
              <w:rPr>
                <w:rFonts w:eastAsia="SimSun"/>
              </w:rPr>
            </w:pPr>
            <w:r w:rsidRPr="00C07B2E">
              <w:rPr>
                <w:rFonts w:eastAsia="SimSun"/>
              </w:rPr>
              <w:t>Микофенолата мофетил</w:t>
            </w:r>
          </w:p>
        </w:tc>
        <w:tc>
          <w:tcPr>
            <w:tcW w:w="1418" w:type="dxa"/>
            <w:vAlign w:val="center"/>
          </w:tcPr>
          <w:p w14:paraId="75D8EE91" w14:textId="77777777" w:rsidR="002F2FF7" w:rsidRPr="00C07B2E" w:rsidRDefault="002F2FF7" w:rsidP="00E00201">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1E4520B2" w14:textId="77777777" w:rsidR="002F2FF7" w:rsidRPr="00C07B2E" w:rsidRDefault="002F2FF7" w:rsidP="00E00201">
            <w:pPr>
              <w:rPr>
                <w:rFonts w:eastAsia="SimSun"/>
              </w:rPr>
            </w:pPr>
            <w:r w:rsidRPr="00C07B2E">
              <w:rPr>
                <w:rFonts w:eastAsia="SimSun"/>
              </w:rPr>
              <w:t>–</w:t>
            </w:r>
          </w:p>
        </w:tc>
        <w:tc>
          <w:tcPr>
            <w:tcW w:w="1701" w:type="dxa"/>
            <w:vAlign w:val="center"/>
          </w:tcPr>
          <w:p w14:paraId="5D04156B" w14:textId="77777777" w:rsidR="002F2FF7" w:rsidRPr="00C07B2E" w:rsidRDefault="002F2FF7" w:rsidP="00E00201">
            <w:pPr>
              <w:rPr>
                <w:rFonts w:eastAsia="SimSun"/>
              </w:rPr>
            </w:pPr>
            <w:r w:rsidRPr="00C07B2E">
              <w:rPr>
                <w:rFonts w:eastAsia="SimSun"/>
              </w:rPr>
              <w:t xml:space="preserve">С +5 дня по +35 день </w:t>
            </w:r>
          </w:p>
        </w:tc>
        <w:tc>
          <w:tcPr>
            <w:tcW w:w="2268" w:type="dxa"/>
            <w:vAlign w:val="center"/>
          </w:tcPr>
          <w:p w14:paraId="00B69207" w14:textId="77777777" w:rsidR="002F2FF7" w:rsidRPr="00C07B2E" w:rsidRDefault="002F2FF7" w:rsidP="00E00201">
            <w:pPr>
              <w:rPr>
                <w:rFonts w:eastAsia="SimSun"/>
              </w:rPr>
            </w:pPr>
            <w:r w:rsidRPr="00C07B2E">
              <w:rPr>
                <w:rFonts w:eastAsia="SimSun"/>
              </w:rPr>
              <w:t xml:space="preserve">Внутрь, суммарная суточная доза разделяется на 2- 4 приема (не более 3г/сут).  </w:t>
            </w:r>
          </w:p>
        </w:tc>
      </w:tr>
      <w:tr w:rsidR="002F2FF7" w:rsidRPr="00C07B2E" w14:paraId="5D5546C0" w14:textId="77777777" w:rsidTr="00E00201">
        <w:trPr>
          <w:cantSplit/>
          <w:trHeight w:val="508"/>
        </w:trPr>
        <w:tc>
          <w:tcPr>
            <w:tcW w:w="1242" w:type="dxa"/>
            <w:vMerge/>
            <w:textDirection w:val="btLr"/>
            <w:vAlign w:val="center"/>
          </w:tcPr>
          <w:p w14:paraId="3DB255E4" w14:textId="77777777" w:rsidR="002F2FF7" w:rsidRPr="00C07B2E" w:rsidRDefault="002F2FF7" w:rsidP="00E00201">
            <w:pPr>
              <w:rPr>
                <w:rFonts w:eastAsia="SimSun"/>
              </w:rPr>
            </w:pPr>
          </w:p>
        </w:tc>
        <w:tc>
          <w:tcPr>
            <w:tcW w:w="1701" w:type="dxa"/>
            <w:vAlign w:val="center"/>
          </w:tcPr>
          <w:p w14:paraId="7D95E06B" w14:textId="77777777" w:rsidR="002F2FF7" w:rsidRPr="00C07B2E" w:rsidRDefault="002F2FF7" w:rsidP="00E00201">
            <w:pPr>
              <w:rPr>
                <w:rFonts w:eastAsia="SimSun"/>
              </w:rPr>
            </w:pPr>
            <w:r w:rsidRPr="00C07B2E">
              <w:rPr>
                <w:rFonts w:eastAsia="SimSun"/>
              </w:rPr>
              <w:t xml:space="preserve">Циклофосфамид </w:t>
            </w:r>
          </w:p>
        </w:tc>
        <w:tc>
          <w:tcPr>
            <w:tcW w:w="1418" w:type="dxa"/>
            <w:vAlign w:val="center"/>
          </w:tcPr>
          <w:p w14:paraId="79CF6BD8" w14:textId="77777777" w:rsidR="002F2FF7" w:rsidRPr="00C07B2E" w:rsidRDefault="002F2FF7" w:rsidP="00E00201">
            <w:pPr>
              <w:rPr>
                <w:rFonts w:eastAsia="SimSun"/>
              </w:rPr>
            </w:pPr>
            <w:r w:rsidRPr="00C07B2E">
              <w:rPr>
                <w:rFonts w:eastAsia="SimSun"/>
              </w:rPr>
              <w:t xml:space="preserve">50 мг/кг </w:t>
            </w:r>
          </w:p>
        </w:tc>
        <w:tc>
          <w:tcPr>
            <w:tcW w:w="1276" w:type="dxa"/>
            <w:vAlign w:val="center"/>
          </w:tcPr>
          <w:p w14:paraId="25692ACB" w14:textId="77777777" w:rsidR="002F2FF7" w:rsidRPr="00C07B2E" w:rsidRDefault="002F2FF7" w:rsidP="00E00201">
            <w:pPr>
              <w:rPr>
                <w:rFonts w:eastAsia="SimSun"/>
              </w:rPr>
            </w:pPr>
            <w:r w:rsidRPr="00C07B2E">
              <w:rPr>
                <w:rFonts w:eastAsia="SimSun"/>
              </w:rPr>
              <w:t>100 мг/кг</w:t>
            </w:r>
          </w:p>
        </w:tc>
        <w:tc>
          <w:tcPr>
            <w:tcW w:w="1701" w:type="dxa"/>
            <w:vAlign w:val="center"/>
          </w:tcPr>
          <w:p w14:paraId="4E9B61D2" w14:textId="77777777" w:rsidR="002F2FF7" w:rsidRPr="00C07B2E" w:rsidRDefault="002F2FF7" w:rsidP="00E00201">
            <w:pPr>
              <w:rPr>
                <w:rFonts w:eastAsia="SimSun"/>
              </w:rPr>
            </w:pPr>
            <w:r w:rsidRPr="00C07B2E">
              <w:rPr>
                <w:rFonts w:eastAsia="SimSun"/>
              </w:rPr>
              <w:t>С +3 дня по +4 день</w:t>
            </w:r>
          </w:p>
        </w:tc>
        <w:tc>
          <w:tcPr>
            <w:tcW w:w="2268" w:type="dxa"/>
            <w:vAlign w:val="center"/>
          </w:tcPr>
          <w:p w14:paraId="3A049858" w14:textId="77777777" w:rsidR="002F2FF7" w:rsidRPr="00C07B2E" w:rsidRDefault="002F2FF7" w:rsidP="00E00201">
            <w:pPr>
              <w:rPr>
                <w:rFonts w:eastAsia="SimSun"/>
              </w:rPr>
            </w:pPr>
            <w:r w:rsidRPr="00C07B2E">
              <w:rPr>
                <w:rFonts w:eastAsia="SimSun"/>
              </w:rPr>
              <w:t>В/в, в течение 2 ч</w:t>
            </w:r>
          </w:p>
        </w:tc>
      </w:tr>
    </w:tbl>
    <w:p w14:paraId="2B882B56" w14:textId="77777777" w:rsidR="002F2FF7" w:rsidRPr="00C07B2E" w:rsidRDefault="002F2FF7" w:rsidP="002F2FF7">
      <w:pPr>
        <w:rPr>
          <w:rFonts w:eastAsia="SimSun"/>
        </w:rPr>
      </w:pPr>
    </w:p>
    <w:p w14:paraId="21F35830" w14:textId="77777777" w:rsidR="002F2FF7" w:rsidRPr="00C07B2E" w:rsidRDefault="002F2FF7" w:rsidP="002F2FF7">
      <w:pPr>
        <w:rPr>
          <w:rFonts w:eastAsia="SimSun"/>
        </w:rPr>
        <w:sectPr w:rsidR="002F2FF7" w:rsidRPr="00C07B2E" w:rsidSect="00E00201">
          <w:footerReference w:type="default" r:id="rId14"/>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0F8AEA07" w14:textId="77777777" w:rsidR="002F2FF7" w:rsidRPr="00C07B2E" w:rsidRDefault="002F2FF7" w:rsidP="002F2FF7">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F40D80C"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2F2FF7" w:rsidRPr="00470E23" w14:paraId="39C80950" w14:textId="77777777" w:rsidTr="00E00201">
        <w:trPr>
          <w:cantSplit/>
          <w:trHeight w:val="498"/>
        </w:trPr>
        <w:tc>
          <w:tcPr>
            <w:tcW w:w="1387" w:type="pct"/>
            <w:gridSpan w:val="4"/>
            <w:vMerge w:val="restart"/>
            <w:shd w:val="clear" w:color="auto" w:fill="auto"/>
            <w:vAlign w:val="center"/>
          </w:tcPr>
          <w:p w14:paraId="55AD2577" w14:textId="77777777" w:rsidR="002F2FF7" w:rsidRPr="00470E23" w:rsidRDefault="002F2FF7" w:rsidP="00E00201">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6E832FA7" w14:textId="77777777" w:rsidR="002F2FF7" w:rsidRPr="00470E23" w:rsidRDefault="002F2FF7" w:rsidP="00E00201">
            <w:pPr>
              <w:rPr>
                <w:rFonts w:eastAsia="SimSun"/>
                <w:sz w:val="22"/>
              </w:rPr>
            </w:pPr>
            <w:r w:rsidRPr="00470E23">
              <w:rPr>
                <w:rFonts w:eastAsia="SimSun"/>
                <w:sz w:val="22"/>
              </w:rPr>
              <w:t>Режим кондиционирования</w:t>
            </w:r>
          </w:p>
        </w:tc>
      </w:tr>
      <w:tr w:rsidR="002F2FF7" w:rsidRPr="00470E23" w14:paraId="102798DF" w14:textId="77777777" w:rsidTr="00E00201">
        <w:trPr>
          <w:cantSplit/>
          <w:trHeight w:val="433"/>
        </w:trPr>
        <w:tc>
          <w:tcPr>
            <w:tcW w:w="1387" w:type="pct"/>
            <w:gridSpan w:val="4"/>
            <w:vMerge/>
            <w:shd w:val="clear" w:color="auto" w:fill="auto"/>
            <w:vAlign w:val="center"/>
          </w:tcPr>
          <w:p w14:paraId="4A1A0E6A" w14:textId="77777777" w:rsidR="002F2FF7" w:rsidRPr="00470E23" w:rsidRDefault="002F2FF7" w:rsidP="00E00201">
            <w:pPr>
              <w:rPr>
                <w:rFonts w:eastAsia="SimSun"/>
                <w:sz w:val="22"/>
              </w:rPr>
            </w:pPr>
          </w:p>
        </w:tc>
        <w:tc>
          <w:tcPr>
            <w:tcW w:w="412" w:type="pct"/>
            <w:shd w:val="clear" w:color="auto" w:fill="D9D9D9"/>
            <w:vAlign w:val="center"/>
          </w:tcPr>
          <w:p w14:paraId="64A7D5DE" w14:textId="77777777" w:rsidR="002F2FF7" w:rsidRPr="00470E23" w:rsidRDefault="002F2FF7" w:rsidP="00E00201">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15C48BEE" w14:textId="77777777" w:rsidR="002F2FF7" w:rsidRPr="00470E23" w:rsidRDefault="002F2FF7" w:rsidP="00E00201">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3038DA9D" w14:textId="77777777" w:rsidR="002F2FF7" w:rsidRPr="00470E23" w:rsidRDefault="002F2FF7" w:rsidP="00E00201">
            <w:pPr>
              <w:rPr>
                <w:rFonts w:eastAsia="SimSun"/>
                <w:sz w:val="22"/>
              </w:rPr>
            </w:pPr>
            <w:r w:rsidRPr="00470E23">
              <w:rPr>
                <w:rFonts w:eastAsia="SimSun"/>
                <w:sz w:val="22"/>
              </w:rPr>
              <w:t>Flu180</w:t>
            </w:r>
          </w:p>
        </w:tc>
      </w:tr>
      <w:tr w:rsidR="002F2FF7" w:rsidRPr="00470E23" w14:paraId="2254F934" w14:textId="77777777" w:rsidTr="00E00201">
        <w:trPr>
          <w:cantSplit/>
          <w:trHeight w:val="397"/>
        </w:trPr>
        <w:tc>
          <w:tcPr>
            <w:tcW w:w="1387" w:type="pct"/>
            <w:gridSpan w:val="4"/>
            <w:vMerge/>
            <w:shd w:val="clear" w:color="auto" w:fill="auto"/>
            <w:vAlign w:val="center"/>
          </w:tcPr>
          <w:p w14:paraId="5A2062B3" w14:textId="77777777" w:rsidR="002F2FF7" w:rsidRPr="00470E23" w:rsidRDefault="002F2FF7" w:rsidP="00E00201">
            <w:pPr>
              <w:rPr>
                <w:rFonts w:eastAsia="SimSun"/>
                <w:sz w:val="22"/>
              </w:rPr>
            </w:pPr>
          </w:p>
        </w:tc>
        <w:tc>
          <w:tcPr>
            <w:tcW w:w="412" w:type="pct"/>
            <w:shd w:val="clear" w:color="auto" w:fill="D9D9D9"/>
            <w:vAlign w:val="center"/>
          </w:tcPr>
          <w:p w14:paraId="27775601" w14:textId="77777777" w:rsidR="002F2FF7" w:rsidRPr="00470E23" w:rsidRDefault="002F2FF7" w:rsidP="00E00201">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282B2A33" w14:textId="77777777" w:rsidR="002F2FF7" w:rsidRPr="00470E23" w:rsidRDefault="002F2FF7" w:rsidP="00E00201">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1AFEA518" w14:textId="77777777" w:rsidR="002F2FF7" w:rsidRPr="00470E23" w:rsidRDefault="002F2FF7" w:rsidP="00E00201">
            <w:pPr>
              <w:rPr>
                <w:rFonts w:eastAsia="SimSun"/>
                <w:sz w:val="22"/>
              </w:rPr>
            </w:pPr>
            <w:r w:rsidRPr="00470E23">
              <w:rPr>
                <w:rFonts w:eastAsia="SimSun"/>
                <w:sz w:val="22"/>
              </w:rPr>
              <w:t>Bu8</w:t>
            </w:r>
          </w:p>
        </w:tc>
        <w:tc>
          <w:tcPr>
            <w:tcW w:w="746" w:type="pct"/>
            <w:gridSpan w:val="2"/>
            <w:shd w:val="clear" w:color="auto" w:fill="D9D9D9"/>
            <w:vAlign w:val="center"/>
          </w:tcPr>
          <w:p w14:paraId="361056E5" w14:textId="77777777" w:rsidR="002F2FF7" w:rsidRPr="00470E23" w:rsidRDefault="002F2FF7" w:rsidP="00E00201">
            <w:pPr>
              <w:rPr>
                <w:rFonts w:eastAsia="SimSun"/>
                <w:sz w:val="22"/>
              </w:rPr>
            </w:pPr>
            <w:r w:rsidRPr="00470E23">
              <w:rPr>
                <w:rFonts w:eastAsia="SimSun"/>
                <w:sz w:val="22"/>
              </w:rPr>
              <w:t>Bu8</w:t>
            </w:r>
          </w:p>
        </w:tc>
        <w:tc>
          <w:tcPr>
            <w:tcW w:w="475" w:type="pct"/>
            <w:shd w:val="clear" w:color="auto" w:fill="D9D9D9"/>
            <w:vAlign w:val="center"/>
          </w:tcPr>
          <w:p w14:paraId="2BE26C7B" w14:textId="77777777" w:rsidR="002F2FF7" w:rsidRPr="00470E23" w:rsidRDefault="002F2FF7" w:rsidP="00E00201">
            <w:pPr>
              <w:rPr>
                <w:rFonts w:eastAsia="SimSun"/>
                <w:sz w:val="22"/>
              </w:rPr>
            </w:pPr>
            <w:r w:rsidRPr="00470E23">
              <w:rPr>
                <w:rFonts w:eastAsia="SimSun"/>
                <w:sz w:val="22"/>
              </w:rPr>
              <w:t>Bu10</w:t>
            </w:r>
          </w:p>
        </w:tc>
        <w:tc>
          <w:tcPr>
            <w:tcW w:w="382" w:type="pct"/>
            <w:shd w:val="clear" w:color="auto" w:fill="D9D9D9"/>
            <w:vAlign w:val="center"/>
          </w:tcPr>
          <w:p w14:paraId="286863A2" w14:textId="77777777" w:rsidR="002F2FF7" w:rsidRPr="00470E23" w:rsidRDefault="002F2FF7" w:rsidP="00E00201">
            <w:pPr>
              <w:rPr>
                <w:rFonts w:eastAsia="SimSun"/>
                <w:sz w:val="22"/>
              </w:rPr>
            </w:pPr>
            <w:r w:rsidRPr="00470E23">
              <w:rPr>
                <w:rFonts w:eastAsia="SimSun"/>
                <w:sz w:val="22"/>
              </w:rPr>
              <w:t>Treo36</w:t>
            </w:r>
          </w:p>
        </w:tc>
        <w:tc>
          <w:tcPr>
            <w:tcW w:w="400" w:type="pct"/>
            <w:shd w:val="clear" w:color="auto" w:fill="D9D9D9"/>
            <w:vAlign w:val="center"/>
          </w:tcPr>
          <w:p w14:paraId="47C2F320" w14:textId="77777777" w:rsidR="002F2FF7" w:rsidRPr="00470E23" w:rsidRDefault="002F2FF7" w:rsidP="00E00201">
            <w:pPr>
              <w:rPr>
                <w:rFonts w:eastAsia="SimSun"/>
                <w:sz w:val="22"/>
              </w:rPr>
            </w:pPr>
            <w:r w:rsidRPr="00470E23">
              <w:rPr>
                <w:rFonts w:eastAsia="SimSun"/>
                <w:sz w:val="22"/>
              </w:rPr>
              <w:t>Cy1200</w:t>
            </w:r>
          </w:p>
        </w:tc>
        <w:tc>
          <w:tcPr>
            <w:tcW w:w="394" w:type="pct"/>
            <w:shd w:val="clear" w:color="auto" w:fill="D9D9D9"/>
            <w:vAlign w:val="center"/>
          </w:tcPr>
          <w:p w14:paraId="1CF5F216" w14:textId="77777777" w:rsidR="002F2FF7" w:rsidRPr="00470E23" w:rsidRDefault="002F2FF7" w:rsidP="00E00201">
            <w:pPr>
              <w:rPr>
                <w:rFonts w:eastAsia="SimSun"/>
                <w:sz w:val="22"/>
              </w:rPr>
            </w:pPr>
            <w:r w:rsidRPr="00470E23">
              <w:rPr>
                <w:rFonts w:eastAsia="SimSun"/>
                <w:sz w:val="22"/>
              </w:rPr>
              <w:t>Mel100</w:t>
            </w:r>
          </w:p>
        </w:tc>
      </w:tr>
      <w:tr w:rsidR="002F2FF7" w:rsidRPr="00470E23" w14:paraId="5CE077DE" w14:textId="77777777" w:rsidTr="00E00201">
        <w:trPr>
          <w:cantSplit/>
          <w:trHeight w:val="417"/>
        </w:trPr>
        <w:tc>
          <w:tcPr>
            <w:tcW w:w="1387" w:type="pct"/>
            <w:gridSpan w:val="4"/>
            <w:vMerge/>
            <w:shd w:val="clear" w:color="auto" w:fill="auto"/>
            <w:vAlign w:val="center"/>
          </w:tcPr>
          <w:p w14:paraId="30E9171C" w14:textId="77777777" w:rsidR="002F2FF7" w:rsidRPr="00470E23" w:rsidRDefault="002F2FF7" w:rsidP="00E00201">
            <w:pPr>
              <w:rPr>
                <w:rFonts w:eastAsia="SimSun"/>
                <w:sz w:val="22"/>
              </w:rPr>
            </w:pPr>
          </w:p>
        </w:tc>
        <w:tc>
          <w:tcPr>
            <w:tcW w:w="412" w:type="pct"/>
            <w:shd w:val="clear" w:color="auto" w:fill="D9D9D9"/>
            <w:vAlign w:val="center"/>
          </w:tcPr>
          <w:p w14:paraId="79285121" w14:textId="77777777" w:rsidR="002F2FF7" w:rsidRPr="00470E23" w:rsidRDefault="002F2FF7" w:rsidP="00E00201">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1ABD5587" w14:textId="77777777" w:rsidR="002F2FF7" w:rsidRPr="00470E23" w:rsidRDefault="002F2FF7" w:rsidP="00E00201">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6C86DD4E" w14:textId="77777777" w:rsidR="002F2FF7" w:rsidRPr="00470E23" w:rsidRDefault="002F2FF7" w:rsidP="00E00201">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0CE4DB32" w14:textId="77777777" w:rsidR="002F2FF7" w:rsidRPr="00470E23" w:rsidRDefault="002F2FF7" w:rsidP="00E00201">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2B9C955" w14:textId="77777777" w:rsidR="002F2FF7" w:rsidRPr="00470E23" w:rsidRDefault="002F2FF7" w:rsidP="00E00201">
            <w:pPr>
              <w:rPr>
                <w:rFonts w:eastAsia="SimSun"/>
                <w:sz w:val="22"/>
              </w:rPr>
            </w:pPr>
            <w:r w:rsidRPr="00470E23">
              <w:rPr>
                <w:rFonts w:eastAsia="SimSun"/>
                <w:sz w:val="22"/>
              </w:rPr>
              <w:t>Thio</w:t>
            </w:r>
          </w:p>
        </w:tc>
        <w:tc>
          <w:tcPr>
            <w:tcW w:w="475" w:type="pct"/>
            <w:shd w:val="clear" w:color="auto" w:fill="D9D9D9"/>
            <w:vAlign w:val="center"/>
          </w:tcPr>
          <w:p w14:paraId="6C6D963F" w14:textId="77777777" w:rsidR="002F2FF7" w:rsidRPr="00470E23" w:rsidRDefault="002F2FF7" w:rsidP="00E00201">
            <w:pPr>
              <w:rPr>
                <w:rFonts w:eastAsia="SimSun"/>
                <w:sz w:val="22"/>
              </w:rPr>
            </w:pPr>
            <w:r w:rsidRPr="00470E23">
              <w:rPr>
                <w:rFonts w:eastAsia="SimSun"/>
                <w:sz w:val="22"/>
              </w:rPr>
              <w:t>-</w:t>
            </w:r>
          </w:p>
        </w:tc>
        <w:tc>
          <w:tcPr>
            <w:tcW w:w="382" w:type="pct"/>
            <w:shd w:val="clear" w:color="auto" w:fill="D9D9D9"/>
            <w:vAlign w:val="center"/>
          </w:tcPr>
          <w:p w14:paraId="4329DCF5" w14:textId="77777777" w:rsidR="002F2FF7" w:rsidRPr="00470E23" w:rsidRDefault="002F2FF7" w:rsidP="00E00201">
            <w:pPr>
              <w:rPr>
                <w:rFonts w:eastAsia="SimSun"/>
                <w:sz w:val="22"/>
              </w:rPr>
            </w:pPr>
            <w:r w:rsidRPr="00470E23">
              <w:rPr>
                <w:rFonts w:eastAsia="SimSun"/>
                <w:sz w:val="22"/>
              </w:rPr>
              <w:t>-</w:t>
            </w:r>
          </w:p>
        </w:tc>
        <w:tc>
          <w:tcPr>
            <w:tcW w:w="400" w:type="pct"/>
            <w:shd w:val="clear" w:color="auto" w:fill="D9D9D9"/>
            <w:vAlign w:val="center"/>
          </w:tcPr>
          <w:p w14:paraId="380E7666" w14:textId="77777777" w:rsidR="002F2FF7" w:rsidRPr="00470E23" w:rsidRDefault="002F2FF7" w:rsidP="00E00201">
            <w:pPr>
              <w:rPr>
                <w:rFonts w:eastAsia="SimSun"/>
                <w:sz w:val="22"/>
              </w:rPr>
            </w:pPr>
          </w:p>
        </w:tc>
        <w:tc>
          <w:tcPr>
            <w:tcW w:w="394" w:type="pct"/>
            <w:shd w:val="clear" w:color="auto" w:fill="D9D9D9"/>
            <w:vAlign w:val="center"/>
          </w:tcPr>
          <w:p w14:paraId="1DE10744" w14:textId="77777777" w:rsidR="002F2FF7" w:rsidRPr="00470E23" w:rsidRDefault="002F2FF7" w:rsidP="00E00201">
            <w:pPr>
              <w:rPr>
                <w:rFonts w:eastAsia="SimSun"/>
                <w:sz w:val="22"/>
              </w:rPr>
            </w:pPr>
          </w:p>
        </w:tc>
      </w:tr>
      <w:tr w:rsidR="002F2FF7" w:rsidRPr="00470E23" w14:paraId="33984AB6" w14:textId="77777777" w:rsidTr="00E00201">
        <w:trPr>
          <w:cantSplit/>
          <w:trHeight w:val="606"/>
        </w:trPr>
        <w:tc>
          <w:tcPr>
            <w:tcW w:w="348" w:type="pct"/>
            <w:vMerge w:val="restart"/>
            <w:shd w:val="clear" w:color="auto" w:fill="D9D9D9"/>
            <w:vAlign w:val="center"/>
          </w:tcPr>
          <w:p w14:paraId="2A637A62" w14:textId="77777777" w:rsidR="002F2FF7" w:rsidRPr="00470E23" w:rsidRDefault="002F2FF7" w:rsidP="00E00201">
            <w:pPr>
              <w:rPr>
                <w:rFonts w:eastAsia="SimSun"/>
                <w:sz w:val="22"/>
              </w:rPr>
            </w:pPr>
            <w:r w:rsidRPr="00470E23">
              <w:rPr>
                <w:rFonts w:eastAsia="SimSun"/>
                <w:sz w:val="22"/>
              </w:rPr>
              <w:t>hATG</w:t>
            </w:r>
          </w:p>
        </w:tc>
        <w:tc>
          <w:tcPr>
            <w:tcW w:w="303" w:type="pct"/>
            <w:shd w:val="clear" w:color="auto" w:fill="D9D9D9"/>
            <w:vAlign w:val="center"/>
          </w:tcPr>
          <w:p w14:paraId="455AC94F" w14:textId="77777777" w:rsidR="002F2FF7" w:rsidRPr="00470E23" w:rsidRDefault="002F2FF7" w:rsidP="00E00201">
            <w:pPr>
              <w:rPr>
                <w:rFonts w:eastAsia="SimSun"/>
                <w:sz w:val="22"/>
              </w:rPr>
            </w:pPr>
            <w:r w:rsidRPr="00470E23">
              <w:rPr>
                <w:rFonts w:eastAsia="SimSun"/>
                <w:sz w:val="22"/>
              </w:rPr>
              <w:t>CSA</w:t>
            </w:r>
          </w:p>
        </w:tc>
        <w:tc>
          <w:tcPr>
            <w:tcW w:w="308" w:type="pct"/>
            <w:shd w:val="clear" w:color="auto" w:fill="D9D9D9"/>
            <w:vAlign w:val="center"/>
          </w:tcPr>
          <w:p w14:paraId="46E9AF05" w14:textId="77777777" w:rsidR="002F2FF7" w:rsidRPr="00470E23" w:rsidRDefault="002F2FF7" w:rsidP="00E00201">
            <w:pPr>
              <w:rPr>
                <w:rFonts w:eastAsia="SimSun"/>
                <w:sz w:val="22"/>
              </w:rPr>
            </w:pPr>
            <w:r w:rsidRPr="00470E23">
              <w:rPr>
                <w:rFonts w:eastAsia="SimSun"/>
                <w:sz w:val="22"/>
              </w:rPr>
              <w:t>MTX</w:t>
            </w:r>
          </w:p>
        </w:tc>
        <w:tc>
          <w:tcPr>
            <w:tcW w:w="428" w:type="pct"/>
            <w:shd w:val="clear" w:color="auto" w:fill="D9D9D9"/>
            <w:vAlign w:val="center"/>
          </w:tcPr>
          <w:p w14:paraId="0DEC2C0F" w14:textId="77777777" w:rsidR="002F2FF7" w:rsidRPr="00470E23" w:rsidRDefault="002F2FF7" w:rsidP="00E00201">
            <w:pPr>
              <w:rPr>
                <w:rFonts w:eastAsia="SimSun"/>
                <w:sz w:val="22"/>
              </w:rPr>
            </w:pPr>
            <w:r w:rsidRPr="00470E23">
              <w:rPr>
                <w:rFonts w:eastAsia="SimSun"/>
                <w:sz w:val="22"/>
              </w:rPr>
              <w:t>MMF45</w:t>
            </w:r>
          </w:p>
        </w:tc>
        <w:tc>
          <w:tcPr>
            <w:tcW w:w="412" w:type="pct"/>
            <w:shd w:val="clear" w:color="auto" w:fill="auto"/>
            <w:vAlign w:val="center"/>
          </w:tcPr>
          <w:p w14:paraId="3862FBBD" w14:textId="77777777" w:rsidR="002F2FF7" w:rsidRPr="00470E23" w:rsidRDefault="002F2FF7" w:rsidP="00E00201">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486055A8"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32C2D943" w14:textId="77777777" w:rsidR="002F2FF7" w:rsidRPr="00470E23" w:rsidRDefault="002F2FF7" w:rsidP="00E00201">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7815A0E6" w14:textId="77777777" w:rsidR="002F2FF7" w:rsidRPr="00470E23" w:rsidRDefault="002F2FF7" w:rsidP="00E00201">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70CA9548" w14:textId="77777777" w:rsidR="002F2FF7" w:rsidRPr="00470E23" w:rsidRDefault="002F2FF7" w:rsidP="00E00201">
            <w:pPr>
              <w:rPr>
                <w:rFonts w:eastAsia="SimSun"/>
                <w:sz w:val="22"/>
              </w:rPr>
            </w:pPr>
          </w:p>
        </w:tc>
        <w:tc>
          <w:tcPr>
            <w:tcW w:w="475" w:type="pct"/>
            <w:shd w:val="clear" w:color="auto" w:fill="auto"/>
            <w:vAlign w:val="center"/>
          </w:tcPr>
          <w:p w14:paraId="26CDE391" w14:textId="77777777" w:rsidR="002F2FF7" w:rsidRPr="00470E23" w:rsidRDefault="002F2FF7" w:rsidP="00E00201">
            <w:pPr>
              <w:rPr>
                <w:rFonts w:eastAsia="SimSun"/>
                <w:sz w:val="22"/>
              </w:rPr>
            </w:pPr>
          </w:p>
        </w:tc>
        <w:tc>
          <w:tcPr>
            <w:tcW w:w="382" w:type="pct"/>
            <w:shd w:val="clear" w:color="auto" w:fill="auto"/>
            <w:vAlign w:val="center"/>
          </w:tcPr>
          <w:p w14:paraId="43A0079E" w14:textId="77777777" w:rsidR="002F2FF7" w:rsidRPr="00470E23" w:rsidRDefault="002F2FF7" w:rsidP="00E00201">
            <w:pPr>
              <w:rPr>
                <w:rFonts w:eastAsia="SimSun"/>
                <w:sz w:val="22"/>
              </w:rPr>
            </w:pPr>
          </w:p>
        </w:tc>
        <w:tc>
          <w:tcPr>
            <w:tcW w:w="400" w:type="pct"/>
            <w:shd w:val="clear" w:color="auto" w:fill="auto"/>
            <w:vAlign w:val="center"/>
          </w:tcPr>
          <w:p w14:paraId="6D511F59" w14:textId="77777777" w:rsidR="002F2FF7" w:rsidRPr="00470E23" w:rsidRDefault="002F2FF7" w:rsidP="00E00201">
            <w:pPr>
              <w:rPr>
                <w:rFonts w:eastAsia="SimSun"/>
                <w:sz w:val="22"/>
              </w:rPr>
            </w:pPr>
          </w:p>
        </w:tc>
        <w:tc>
          <w:tcPr>
            <w:tcW w:w="394" w:type="pct"/>
            <w:vAlign w:val="center"/>
          </w:tcPr>
          <w:p w14:paraId="5C2C8933" w14:textId="77777777" w:rsidR="002F2FF7" w:rsidRPr="00470E23" w:rsidRDefault="002F2FF7" w:rsidP="00E00201">
            <w:pPr>
              <w:rPr>
                <w:rFonts w:eastAsia="SimSun"/>
                <w:sz w:val="22"/>
              </w:rPr>
            </w:pPr>
          </w:p>
        </w:tc>
      </w:tr>
      <w:tr w:rsidR="002F2FF7" w:rsidRPr="00470E23" w14:paraId="74B315CA" w14:textId="77777777" w:rsidTr="00E00201">
        <w:trPr>
          <w:cantSplit/>
          <w:trHeight w:val="606"/>
        </w:trPr>
        <w:tc>
          <w:tcPr>
            <w:tcW w:w="348" w:type="pct"/>
            <w:vMerge/>
            <w:shd w:val="clear" w:color="auto" w:fill="D9D9D9"/>
            <w:vAlign w:val="center"/>
          </w:tcPr>
          <w:p w14:paraId="7476F225" w14:textId="77777777" w:rsidR="002F2FF7" w:rsidRPr="00470E23" w:rsidRDefault="002F2FF7" w:rsidP="00E00201">
            <w:pPr>
              <w:rPr>
                <w:rFonts w:eastAsia="SimSun"/>
                <w:sz w:val="22"/>
              </w:rPr>
            </w:pPr>
          </w:p>
        </w:tc>
        <w:tc>
          <w:tcPr>
            <w:tcW w:w="303" w:type="pct"/>
            <w:shd w:val="clear" w:color="auto" w:fill="D9D9D9"/>
            <w:vAlign w:val="center"/>
          </w:tcPr>
          <w:p w14:paraId="123460F7" w14:textId="77777777" w:rsidR="002F2FF7" w:rsidRPr="00470E23" w:rsidRDefault="002F2FF7" w:rsidP="00E00201">
            <w:pPr>
              <w:rPr>
                <w:rFonts w:eastAsia="SimSun"/>
                <w:sz w:val="22"/>
              </w:rPr>
            </w:pPr>
            <w:r w:rsidRPr="00470E23">
              <w:rPr>
                <w:rFonts w:eastAsia="SimSun"/>
                <w:sz w:val="22"/>
              </w:rPr>
              <w:t>Tx</w:t>
            </w:r>
          </w:p>
        </w:tc>
        <w:tc>
          <w:tcPr>
            <w:tcW w:w="308" w:type="pct"/>
            <w:shd w:val="clear" w:color="auto" w:fill="D9D9D9"/>
            <w:vAlign w:val="center"/>
          </w:tcPr>
          <w:p w14:paraId="7E78B061"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77137278" w14:textId="77777777" w:rsidR="002F2FF7" w:rsidRPr="00470E23" w:rsidRDefault="002F2FF7" w:rsidP="00E00201">
            <w:pPr>
              <w:rPr>
                <w:rFonts w:eastAsia="SimSun"/>
                <w:sz w:val="22"/>
              </w:rPr>
            </w:pPr>
            <w:r w:rsidRPr="00470E23">
              <w:rPr>
                <w:rFonts w:eastAsia="SimSun"/>
                <w:sz w:val="22"/>
              </w:rPr>
              <w:t>MMF30</w:t>
            </w:r>
          </w:p>
        </w:tc>
        <w:tc>
          <w:tcPr>
            <w:tcW w:w="412" w:type="pct"/>
            <w:shd w:val="clear" w:color="auto" w:fill="auto"/>
            <w:vAlign w:val="center"/>
          </w:tcPr>
          <w:p w14:paraId="401B61E6"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75879B94" w14:textId="77777777" w:rsidR="002F2FF7" w:rsidRPr="00470E23" w:rsidRDefault="002F2FF7" w:rsidP="00E00201">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6E687399"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3827B815" w14:textId="77777777" w:rsidR="002F2FF7" w:rsidRPr="00470E23" w:rsidRDefault="002F2FF7" w:rsidP="00E00201">
            <w:pPr>
              <w:rPr>
                <w:rFonts w:eastAsia="SimSun"/>
                <w:sz w:val="22"/>
              </w:rPr>
            </w:pPr>
          </w:p>
        </w:tc>
        <w:tc>
          <w:tcPr>
            <w:tcW w:w="316" w:type="pct"/>
            <w:tcBorders>
              <w:left w:val="single" w:sz="4" w:space="0" w:color="00000A"/>
            </w:tcBorders>
            <w:shd w:val="clear" w:color="auto" w:fill="auto"/>
            <w:vAlign w:val="center"/>
          </w:tcPr>
          <w:p w14:paraId="66CDCF13" w14:textId="77777777" w:rsidR="002F2FF7" w:rsidRPr="00470E23" w:rsidRDefault="002F2FF7" w:rsidP="00E00201">
            <w:pPr>
              <w:rPr>
                <w:rFonts w:eastAsia="SimSun"/>
                <w:sz w:val="22"/>
              </w:rPr>
            </w:pPr>
          </w:p>
        </w:tc>
        <w:tc>
          <w:tcPr>
            <w:tcW w:w="475" w:type="pct"/>
            <w:shd w:val="clear" w:color="auto" w:fill="auto"/>
            <w:vAlign w:val="center"/>
          </w:tcPr>
          <w:p w14:paraId="008DF6C1" w14:textId="77777777" w:rsidR="002F2FF7" w:rsidRPr="00470E23" w:rsidRDefault="002F2FF7" w:rsidP="00E00201">
            <w:pPr>
              <w:rPr>
                <w:rFonts w:eastAsia="SimSun"/>
                <w:sz w:val="22"/>
              </w:rPr>
            </w:pPr>
          </w:p>
        </w:tc>
        <w:tc>
          <w:tcPr>
            <w:tcW w:w="382" w:type="pct"/>
            <w:shd w:val="clear" w:color="auto" w:fill="auto"/>
            <w:vAlign w:val="center"/>
          </w:tcPr>
          <w:p w14:paraId="613FFE56" w14:textId="77777777" w:rsidR="002F2FF7" w:rsidRPr="00470E23" w:rsidRDefault="002F2FF7" w:rsidP="00E00201">
            <w:pPr>
              <w:rPr>
                <w:rFonts w:eastAsia="SimSun"/>
                <w:sz w:val="22"/>
              </w:rPr>
            </w:pPr>
          </w:p>
        </w:tc>
        <w:tc>
          <w:tcPr>
            <w:tcW w:w="400" w:type="pct"/>
            <w:shd w:val="clear" w:color="auto" w:fill="auto"/>
            <w:vAlign w:val="center"/>
          </w:tcPr>
          <w:p w14:paraId="6F0D1A3C" w14:textId="77777777" w:rsidR="002F2FF7" w:rsidRPr="00470E23" w:rsidRDefault="002F2FF7" w:rsidP="00E00201">
            <w:pPr>
              <w:rPr>
                <w:rFonts w:eastAsia="SimSun"/>
                <w:sz w:val="22"/>
              </w:rPr>
            </w:pPr>
            <w:r w:rsidRPr="00470E23">
              <w:rPr>
                <w:rFonts w:eastAsia="SimSun"/>
                <w:sz w:val="22"/>
              </w:rPr>
              <w:t>5.2.2.19</w:t>
            </w:r>
          </w:p>
        </w:tc>
        <w:tc>
          <w:tcPr>
            <w:tcW w:w="394" w:type="pct"/>
            <w:vAlign w:val="center"/>
          </w:tcPr>
          <w:p w14:paraId="64B451CD" w14:textId="77777777" w:rsidR="002F2FF7" w:rsidRPr="00470E23" w:rsidRDefault="002F2FF7" w:rsidP="00E00201">
            <w:pPr>
              <w:rPr>
                <w:rFonts w:eastAsia="SimSun"/>
                <w:sz w:val="22"/>
              </w:rPr>
            </w:pPr>
          </w:p>
        </w:tc>
      </w:tr>
      <w:tr w:rsidR="002F2FF7" w:rsidRPr="00470E23" w14:paraId="2F717377" w14:textId="77777777" w:rsidTr="00E00201">
        <w:trPr>
          <w:cantSplit/>
          <w:trHeight w:val="606"/>
        </w:trPr>
        <w:tc>
          <w:tcPr>
            <w:tcW w:w="348" w:type="pct"/>
            <w:vMerge w:val="restart"/>
            <w:shd w:val="clear" w:color="auto" w:fill="D9D9D9"/>
            <w:vAlign w:val="center"/>
          </w:tcPr>
          <w:p w14:paraId="1557CAF1" w14:textId="77777777" w:rsidR="002F2FF7" w:rsidRPr="00470E23" w:rsidRDefault="002F2FF7" w:rsidP="00E00201">
            <w:pPr>
              <w:rPr>
                <w:rFonts w:eastAsia="SimSun"/>
                <w:sz w:val="22"/>
              </w:rPr>
            </w:pPr>
            <w:r w:rsidRPr="00470E23">
              <w:rPr>
                <w:rFonts w:eastAsia="SimSun"/>
                <w:sz w:val="22"/>
              </w:rPr>
              <w:t>rATG</w:t>
            </w:r>
          </w:p>
        </w:tc>
        <w:tc>
          <w:tcPr>
            <w:tcW w:w="303" w:type="pct"/>
            <w:shd w:val="clear" w:color="auto" w:fill="D9D9D9"/>
            <w:vAlign w:val="center"/>
          </w:tcPr>
          <w:p w14:paraId="64112A09" w14:textId="77777777" w:rsidR="002F2FF7" w:rsidRPr="00470E23" w:rsidRDefault="002F2FF7" w:rsidP="00E00201">
            <w:pPr>
              <w:rPr>
                <w:rFonts w:eastAsia="SimSun"/>
                <w:sz w:val="22"/>
              </w:rPr>
            </w:pPr>
            <w:r w:rsidRPr="00470E23">
              <w:rPr>
                <w:rFonts w:eastAsia="SimSun"/>
                <w:sz w:val="22"/>
              </w:rPr>
              <w:t>CSA</w:t>
            </w:r>
          </w:p>
        </w:tc>
        <w:tc>
          <w:tcPr>
            <w:tcW w:w="308" w:type="pct"/>
            <w:shd w:val="clear" w:color="auto" w:fill="D9D9D9"/>
            <w:vAlign w:val="center"/>
          </w:tcPr>
          <w:p w14:paraId="018674BD" w14:textId="77777777" w:rsidR="002F2FF7" w:rsidRPr="00470E23" w:rsidRDefault="002F2FF7" w:rsidP="00E00201">
            <w:pPr>
              <w:rPr>
                <w:rFonts w:eastAsia="SimSun"/>
                <w:sz w:val="22"/>
              </w:rPr>
            </w:pPr>
            <w:r w:rsidRPr="00470E23">
              <w:rPr>
                <w:rFonts w:eastAsia="SimSun"/>
                <w:sz w:val="22"/>
              </w:rPr>
              <w:t>MTX</w:t>
            </w:r>
          </w:p>
        </w:tc>
        <w:tc>
          <w:tcPr>
            <w:tcW w:w="428" w:type="pct"/>
            <w:shd w:val="clear" w:color="auto" w:fill="D9D9D9"/>
            <w:vAlign w:val="center"/>
          </w:tcPr>
          <w:p w14:paraId="1E39257E" w14:textId="77777777" w:rsidR="002F2FF7" w:rsidRPr="00470E23" w:rsidRDefault="002F2FF7" w:rsidP="00E00201">
            <w:pPr>
              <w:rPr>
                <w:rFonts w:eastAsia="SimSun"/>
                <w:sz w:val="22"/>
              </w:rPr>
            </w:pPr>
            <w:r w:rsidRPr="00470E23">
              <w:rPr>
                <w:rFonts w:eastAsia="SimSun"/>
                <w:sz w:val="22"/>
              </w:rPr>
              <w:t>MMF45</w:t>
            </w:r>
          </w:p>
        </w:tc>
        <w:tc>
          <w:tcPr>
            <w:tcW w:w="412" w:type="pct"/>
            <w:shd w:val="clear" w:color="auto" w:fill="auto"/>
            <w:vAlign w:val="center"/>
          </w:tcPr>
          <w:p w14:paraId="11601A69"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2EE1DFA3"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2A4D35DD" w14:textId="77777777" w:rsidR="002F2FF7" w:rsidRPr="00470E23" w:rsidRDefault="002F2FF7" w:rsidP="00E00201">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F181F9C" w14:textId="77777777" w:rsidR="002F2FF7" w:rsidRPr="00470E23" w:rsidRDefault="002F2FF7" w:rsidP="00E00201">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0B818E56" w14:textId="77777777" w:rsidR="002F2FF7" w:rsidRPr="00470E23" w:rsidRDefault="002F2FF7" w:rsidP="00E00201">
            <w:pPr>
              <w:rPr>
                <w:rFonts w:eastAsia="SimSun"/>
                <w:sz w:val="22"/>
              </w:rPr>
            </w:pPr>
          </w:p>
        </w:tc>
        <w:tc>
          <w:tcPr>
            <w:tcW w:w="475" w:type="pct"/>
            <w:shd w:val="clear" w:color="auto" w:fill="auto"/>
            <w:vAlign w:val="center"/>
          </w:tcPr>
          <w:p w14:paraId="043E2F45" w14:textId="77777777" w:rsidR="002F2FF7" w:rsidRPr="00470E23" w:rsidRDefault="002F2FF7" w:rsidP="00E00201">
            <w:pPr>
              <w:rPr>
                <w:rFonts w:eastAsia="SimSun"/>
                <w:sz w:val="22"/>
              </w:rPr>
            </w:pPr>
          </w:p>
        </w:tc>
        <w:tc>
          <w:tcPr>
            <w:tcW w:w="382" w:type="pct"/>
            <w:shd w:val="clear" w:color="auto" w:fill="auto"/>
            <w:vAlign w:val="center"/>
          </w:tcPr>
          <w:p w14:paraId="60A81C1E" w14:textId="77777777" w:rsidR="002F2FF7" w:rsidRPr="00470E23" w:rsidRDefault="002F2FF7" w:rsidP="00E00201">
            <w:pPr>
              <w:rPr>
                <w:rFonts w:eastAsia="SimSun"/>
                <w:sz w:val="22"/>
              </w:rPr>
            </w:pPr>
          </w:p>
        </w:tc>
        <w:tc>
          <w:tcPr>
            <w:tcW w:w="400" w:type="pct"/>
            <w:shd w:val="clear" w:color="auto" w:fill="auto"/>
            <w:vAlign w:val="center"/>
          </w:tcPr>
          <w:p w14:paraId="2C4B91A0" w14:textId="77777777" w:rsidR="002F2FF7" w:rsidRPr="00470E23" w:rsidRDefault="002F2FF7" w:rsidP="00E00201">
            <w:pPr>
              <w:rPr>
                <w:rFonts w:eastAsia="SimSun"/>
                <w:sz w:val="22"/>
              </w:rPr>
            </w:pPr>
          </w:p>
        </w:tc>
        <w:tc>
          <w:tcPr>
            <w:tcW w:w="394" w:type="pct"/>
            <w:vAlign w:val="center"/>
          </w:tcPr>
          <w:p w14:paraId="6A1E8216" w14:textId="77777777" w:rsidR="002F2FF7" w:rsidRPr="00470E23" w:rsidRDefault="002F2FF7" w:rsidP="00E00201">
            <w:pPr>
              <w:rPr>
                <w:rFonts w:eastAsia="SimSun"/>
                <w:sz w:val="22"/>
              </w:rPr>
            </w:pPr>
          </w:p>
        </w:tc>
      </w:tr>
      <w:tr w:rsidR="002F2FF7" w:rsidRPr="00470E23" w14:paraId="0415EE85" w14:textId="77777777" w:rsidTr="00E00201">
        <w:trPr>
          <w:cantSplit/>
          <w:trHeight w:val="606"/>
        </w:trPr>
        <w:tc>
          <w:tcPr>
            <w:tcW w:w="348" w:type="pct"/>
            <w:vMerge/>
            <w:shd w:val="clear" w:color="auto" w:fill="D9D9D9"/>
            <w:vAlign w:val="center"/>
          </w:tcPr>
          <w:p w14:paraId="2E675E2B" w14:textId="77777777" w:rsidR="002F2FF7" w:rsidRPr="00470E23" w:rsidRDefault="002F2FF7" w:rsidP="00E00201">
            <w:pPr>
              <w:rPr>
                <w:rFonts w:eastAsia="SimSun"/>
                <w:sz w:val="22"/>
              </w:rPr>
            </w:pPr>
          </w:p>
        </w:tc>
        <w:tc>
          <w:tcPr>
            <w:tcW w:w="303" w:type="pct"/>
            <w:shd w:val="clear" w:color="auto" w:fill="D9D9D9"/>
            <w:vAlign w:val="center"/>
          </w:tcPr>
          <w:p w14:paraId="4E946B77" w14:textId="77777777" w:rsidR="002F2FF7" w:rsidRPr="00470E23" w:rsidRDefault="002F2FF7" w:rsidP="00E00201">
            <w:pPr>
              <w:rPr>
                <w:rFonts w:eastAsia="SimSun"/>
                <w:sz w:val="22"/>
              </w:rPr>
            </w:pPr>
            <w:r w:rsidRPr="00470E23">
              <w:rPr>
                <w:rFonts w:eastAsia="SimSun"/>
                <w:sz w:val="22"/>
              </w:rPr>
              <w:t>Tx</w:t>
            </w:r>
          </w:p>
        </w:tc>
        <w:tc>
          <w:tcPr>
            <w:tcW w:w="308" w:type="pct"/>
            <w:shd w:val="clear" w:color="auto" w:fill="D9D9D9"/>
            <w:vAlign w:val="center"/>
          </w:tcPr>
          <w:p w14:paraId="2EEB97E3"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1F2EA946" w14:textId="77777777" w:rsidR="002F2FF7" w:rsidRPr="00470E23" w:rsidRDefault="002F2FF7" w:rsidP="00E00201">
            <w:pPr>
              <w:rPr>
                <w:rFonts w:eastAsia="SimSun"/>
                <w:sz w:val="22"/>
              </w:rPr>
            </w:pPr>
            <w:r w:rsidRPr="00470E23">
              <w:rPr>
                <w:rFonts w:eastAsia="SimSun"/>
                <w:sz w:val="22"/>
              </w:rPr>
              <w:t>MMF30</w:t>
            </w:r>
          </w:p>
        </w:tc>
        <w:tc>
          <w:tcPr>
            <w:tcW w:w="412" w:type="pct"/>
            <w:shd w:val="clear" w:color="auto" w:fill="auto"/>
            <w:vAlign w:val="center"/>
          </w:tcPr>
          <w:p w14:paraId="5C2092AF"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68A81C83"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145ABEBC"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7853F069" w14:textId="77777777" w:rsidR="002F2FF7" w:rsidRPr="00470E23" w:rsidRDefault="002F2FF7" w:rsidP="00E00201">
            <w:pPr>
              <w:rPr>
                <w:rFonts w:eastAsia="SimSun"/>
                <w:sz w:val="22"/>
              </w:rPr>
            </w:pPr>
          </w:p>
        </w:tc>
        <w:tc>
          <w:tcPr>
            <w:tcW w:w="316" w:type="pct"/>
            <w:tcBorders>
              <w:left w:val="single" w:sz="4" w:space="0" w:color="00000A"/>
            </w:tcBorders>
            <w:shd w:val="clear" w:color="auto" w:fill="auto"/>
            <w:vAlign w:val="center"/>
          </w:tcPr>
          <w:p w14:paraId="473ADC3D" w14:textId="77777777" w:rsidR="002F2FF7" w:rsidRPr="00470E23" w:rsidRDefault="002F2FF7" w:rsidP="00E00201">
            <w:pPr>
              <w:rPr>
                <w:rFonts w:eastAsia="SimSun"/>
                <w:sz w:val="22"/>
              </w:rPr>
            </w:pPr>
          </w:p>
        </w:tc>
        <w:tc>
          <w:tcPr>
            <w:tcW w:w="475" w:type="pct"/>
            <w:shd w:val="clear" w:color="auto" w:fill="auto"/>
            <w:vAlign w:val="center"/>
          </w:tcPr>
          <w:p w14:paraId="381FDFCF" w14:textId="77777777" w:rsidR="002F2FF7" w:rsidRPr="00470E23" w:rsidRDefault="002F2FF7" w:rsidP="00E00201">
            <w:pPr>
              <w:rPr>
                <w:rFonts w:eastAsia="SimSun"/>
                <w:sz w:val="22"/>
              </w:rPr>
            </w:pPr>
          </w:p>
        </w:tc>
        <w:tc>
          <w:tcPr>
            <w:tcW w:w="382" w:type="pct"/>
            <w:shd w:val="clear" w:color="auto" w:fill="auto"/>
            <w:vAlign w:val="center"/>
          </w:tcPr>
          <w:p w14:paraId="39D9E543" w14:textId="77777777" w:rsidR="002F2FF7" w:rsidRPr="00470E23" w:rsidRDefault="002F2FF7" w:rsidP="00E00201">
            <w:pPr>
              <w:rPr>
                <w:rFonts w:eastAsia="SimSun"/>
                <w:sz w:val="22"/>
              </w:rPr>
            </w:pPr>
          </w:p>
        </w:tc>
        <w:tc>
          <w:tcPr>
            <w:tcW w:w="400" w:type="pct"/>
            <w:shd w:val="clear" w:color="auto" w:fill="auto"/>
            <w:vAlign w:val="center"/>
          </w:tcPr>
          <w:p w14:paraId="773D05BE" w14:textId="77777777" w:rsidR="002F2FF7" w:rsidRPr="00470E23" w:rsidRDefault="002F2FF7" w:rsidP="00E00201">
            <w:pPr>
              <w:rPr>
                <w:rFonts w:eastAsia="SimSun"/>
                <w:sz w:val="22"/>
              </w:rPr>
            </w:pPr>
            <w:r w:rsidRPr="00470E23">
              <w:rPr>
                <w:rFonts w:eastAsia="SimSun"/>
                <w:sz w:val="22"/>
              </w:rPr>
              <w:t>5.2.2.20</w:t>
            </w:r>
          </w:p>
        </w:tc>
        <w:tc>
          <w:tcPr>
            <w:tcW w:w="394" w:type="pct"/>
            <w:vAlign w:val="center"/>
          </w:tcPr>
          <w:p w14:paraId="7B123205" w14:textId="77777777" w:rsidR="002F2FF7" w:rsidRPr="00470E23" w:rsidRDefault="002F2FF7" w:rsidP="00E00201">
            <w:pPr>
              <w:rPr>
                <w:rFonts w:eastAsia="SimSun"/>
                <w:sz w:val="22"/>
              </w:rPr>
            </w:pPr>
          </w:p>
        </w:tc>
      </w:tr>
      <w:tr w:rsidR="002F2FF7" w:rsidRPr="00470E23" w14:paraId="7656DE4E" w14:textId="77777777" w:rsidTr="00E00201">
        <w:trPr>
          <w:cantSplit/>
          <w:trHeight w:val="606"/>
        </w:trPr>
        <w:tc>
          <w:tcPr>
            <w:tcW w:w="348" w:type="pct"/>
            <w:vMerge w:val="restart"/>
            <w:shd w:val="clear" w:color="auto" w:fill="D9D9D9"/>
            <w:vAlign w:val="center"/>
          </w:tcPr>
          <w:p w14:paraId="586C0BCD" w14:textId="77777777" w:rsidR="002F2FF7" w:rsidRPr="00470E23" w:rsidRDefault="002F2FF7" w:rsidP="00E00201">
            <w:pPr>
              <w:rPr>
                <w:rFonts w:eastAsia="SimSun"/>
                <w:sz w:val="22"/>
              </w:rPr>
            </w:pPr>
            <w:r w:rsidRPr="00470E23">
              <w:rPr>
                <w:rFonts w:eastAsia="SimSun"/>
                <w:sz w:val="22"/>
              </w:rPr>
              <w:t>PT-Cy</w:t>
            </w:r>
          </w:p>
          <w:p w14:paraId="440DAD1C" w14:textId="77777777" w:rsidR="002F2FF7" w:rsidRPr="00470E23" w:rsidRDefault="002F2FF7" w:rsidP="00E00201">
            <w:pPr>
              <w:rPr>
                <w:rFonts w:eastAsia="SimSun"/>
                <w:sz w:val="22"/>
              </w:rPr>
            </w:pPr>
          </w:p>
        </w:tc>
        <w:tc>
          <w:tcPr>
            <w:tcW w:w="303" w:type="pct"/>
            <w:shd w:val="clear" w:color="auto" w:fill="D9D9D9"/>
            <w:vAlign w:val="center"/>
          </w:tcPr>
          <w:p w14:paraId="5BB6EBC1" w14:textId="77777777" w:rsidR="002F2FF7" w:rsidRPr="00470E23" w:rsidRDefault="002F2FF7" w:rsidP="00E00201">
            <w:pPr>
              <w:rPr>
                <w:rFonts w:eastAsia="SimSun"/>
                <w:sz w:val="22"/>
              </w:rPr>
            </w:pPr>
            <w:r w:rsidRPr="00470E23">
              <w:rPr>
                <w:rFonts w:eastAsia="SimSun"/>
                <w:sz w:val="22"/>
              </w:rPr>
              <w:t>-</w:t>
            </w:r>
          </w:p>
        </w:tc>
        <w:tc>
          <w:tcPr>
            <w:tcW w:w="308" w:type="pct"/>
            <w:shd w:val="clear" w:color="auto" w:fill="D9D9D9"/>
            <w:vAlign w:val="center"/>
          </w:tcPr>
          <w:p w14:paraId="137F2A20"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107FCD64" w14:textId="77777777" w:rsidR="002F2FF7" w:rsidRPr="00470E23" w:rsidRDefault="002F2FF7" w:rsidP="00E00201">
            <w:pPr>
              <w:rPr>
                <w:rFonts w:eastAsia="SimSun"/>
                <w:sz w:val="22"/>
              </w:rPr>
            </w:pPr>
            <w:r w:rsidRPr="00470E23">
              <w:rPr>
                <w:rFonts w:eastAsia="SimSun"/>
                <w:sz w:val="22"/>
              </w:rPr>
              <w:t>-</w:t>
            </w:r>
          </w:p>
        </w:tc>
        <w:tc>
          <w:tcPr>
            <w:tcW w:w="412" w:type="pct"/>
            <w:shd w:val="clear" w:color="auto" w:fill="auto"/>
            <w:vAlign w:val="center"/>
          </w:tcPr>
          <w:p w14:paraId="11F73EE9" w14:textId="77777777" w:rsidR="002F2FF7" w:rsidRPr="00470E23" w:rsidRDefault="002F2FF7" w:rsidP="00E00201">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5535325B"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74D9B25C"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5E9C6370" w14:textId="77777777" w:rsidR="002F2FF7" w:rsidRPr="00470E23" w:rsidRDefault="002F2FF7" w:rsidP="00E00201">
            <w:pPr>
              <w:rPr>
                <w:rFonts w:eastAsia="SimSun"/>
                <w:sz w:val="22"/>
              </w:rPr>
            </w:pPr>
          </w:p>
        </w:tc>
        <w:tc>
          <w:tcPr>
            <w:tcW w:w="316" w:type="pct"/>
            <w:tcBorders>
              <w:left w:val="single" w:sz="4" w:space="0" w:color="00000A"/>
            </w:tcBorders>
            <w:shd w:val="clear" w:color="auto" w:fill="auto"/>
            <w:vAlign w:val="center"/>
          </w:tcPr>
          <w:p w14:paraId="309FAECF" w14:textId="77777777" w:rsidR="002F2FF7" w:rsidRPr="00470E23" w:rsidRDefault="002F2FF7" w:rsidP="00E00201">
            <w:pPr>
              <w:rPr>
                <w:rFonts w:eastAsia="SimSun"/>
                <w:sz w:val="22"/>
              </w:rPr>
            </w:pPr>
            <w:r w:rsidRPr="00470E23">
              <w:rPr>
                <w:rFonts w:eastAsia="SimSun"/>
                <w:sz w:val="22"/>
              </w:rPr>
              <w:t>5.2.2.8</w:t>
            </w:r>
          </w:p>
        </w:tc>
        <w:tc>
          <w:tcPr>
            <w:tcW w:w="475" w:type="pct"/>
            <w:shd w:val="clear" w:color="auto" w:fill="auto"/>
            <w:vAlign w:val="center"/>
          </w:tcPr>
          <w:p w14:paraId="7901FCFC" w14:textId="77777777" w:rsidR="002F2FF7" w:rsidRPr="00470E23" w:rsidRDefault="002F2FF7" w:rsidP="00E00201">
            <w:pPr>
              <w:rPr>
                <w:rFonts w:eastAsia="SimSun"/>
                <w:sz w:val="22"/>
              </w:rPr>
            </w:pPr>
            <w:r w:rsidRPr="00470E23">
              <w:rPr>
                <w:rFonts w:eastAsia="SimSun"/>
                <w:sz w:val="22"/>
              </w:rPr>
              <w:t>5.2.2.12</w:t>
            </w:r>
          </w:p>
        </w:tc>
        <w:tc>
          <w:tcPr>
            <w:tcW w:w="382" w:type="pct"/>
            <w:shd w:val="clear" w:color="auto" w:fill="auto"/>
            <w:vAlign w:val="center"/>
          </w:tcPr>
          <w:p w14:paraId="5C533BD1" w14:textId="77777777" w:rsidR="002F2FF7" w:rsidRPr="00470E23" w:rsidRDefault="002F2FF7" w:rsidP="00E00201">
            <w:pPr>
              <w:rPr>
                <w:rFonts w:eastAsia="SimSun"/>
                <w:sz w:val="22"/>
              </w:rPr>
            </w:pPr>
          </w:p>
        </w:tc>
        <w:tc>
          <w:tcPr>
            <w:tcW w:w="400" w:type="pct"/>
            <w:shd w:val="clear" w:color="auto" w:fill="auto"/>
            <w:vAlign w:val="center"/>
          </w:tcPr>
          <w:p w14:paraId="002AACE7" w14:textId="77777777" w:rsidR="002F2FF7" w:rsidRPr="00470E23" w:rsidRDefault="002F2FF7" w:rsidP="00E00201">
            <w:pPr>
              <w:rPr>
                <w:rFonts w:eastAsia="SimSun"/>
                <w:sz w:val="22"/>
              </w:rPr>
            </w:pPr>
          </w:p>
        </w:tc>
        <w:tc>
          <w:tcPr>
            <w:tcW w:w="394" w:type="pct"/>
            <w:vAlign w:val="center"/>
          </w:tcPr>
          <w:p w14:paraId="0037C395" w14:textId="77777777" w:rsidR="002F2FF7" w:rsidRPr="00470E23" w:rsidRDefault="002F2FF7" w:rsidP="00E00201">
            <w:pPr>
              <w:rPr>
                <w:rFonts w:eastAsia="SimSun"/>
                <w:sz w:val="22"/>
              </w:rPr>
            </w:pPr>
          </w:p>
        </w:tc>
      </w:tr>
      <w:tr w:rsidR="002F2FF7" w:rsidRPr="00470E23" w14:paraId="78442915" w14:textId="77777777" w:rsidTr="00E00201">
        <w:trPr>
          <w:cantSplit/>
          <w:trHeight w:val="606"/>
        </w:trPr>
        <w:tc>
          <w:tcPr>
            <w:tcW w:w="348" w:type="pct"/>
            <w:vMerge/>
            <w:shd w:val="clear" w:color="auto" w:fill="D9D9D9"/>
            <w:vAlign w:val="center"/>
          </w:tcPr>
          <w:p w14:paraId="7D9B40DE" w14:textId="77777777" w:rsidR="002F2FF7" w:rsidRPr="00470E23" w:rsidRDefault="002F2FF7" w:rsidP="00E00201">
            <w:pPr>
              <w:rPr>
                <w:rFonts w:eastAsia="SimSun"/>
                <w:sz w:val="22"/>
              </w:rPr>
            </w:pPr>
          </w:p>
        </w:tc>
        <w:tc>
          <w:tcPr>
            <w:tcW w:w="303" w:type="pct"/>
            <w:vMerge w:val="restart"/>
            <w:shd w:val="clear" w:color="auto" w:fill="D9D9D9"/>
            <w:vAlign w:val="center"/>
          </w:tcPr>
          <w:p w14:paraId="48148A8C" w14:textId="77777777" w:rsidR="002F2FF7" w:rsidRPr="00470E23" w:rsidRDefault="002F2FF7" w:rsidP="00E00201">
            <w:pPr>
              <w:rPr>
                <w:rFonts w:eastAsia="SimSun"/>
                <w:sz w:val="22"/>
              </w:rPr>
            </w:pPr>
            <w:r w:rsidRPr="00470E23">
              <w:rPr>
                <w:rFonts w:eastAsia="SimSun"/>
                <w:sz w:val="22"/>
              </w:rPr>
              <w:t>CSA</w:t>
            </w:r>
          </w:p>
          <w:p w14:paraId="5713E71D" w14:textId="77777777" w:rsidR="002F2FF7" w:rsidRPr="00470E23" w:rsidRDefault="002F2FF7" w:rsidP="00E00201">
            <w:pPr>
              <w:rPr>
                <w:rFonts w:eastAsia="SimSun"/>
                <w:sz w:val="22"/>
              </w:rPr>
            </w:pPr>
          </w:p>
        </w:tc>
        <w:tc>
          <w:tcPr>
            <w:tcW w:w="308" w:type="pct"/>
            <w:shd w:val="clear" w:color="auto" w:fill="D9D9D9"/>
            <w:vAlign w:val="center"/>
          </w:tcPr>
          <w:p w14:paraId="31961D9A"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66FA5D28" w14:textId="77777777" w:rsidR="002F2FF7" w:rsidRPr="00470E23" w:rsidRDefault="002F2FF7" w:rsidP="00E00201">
            <w:pPr>
              <w:rPr>
                <w:rFonts w:eastAsia="SimSun"/>
                <w:sz w:val="22"/>
              </w:rPr>
            </w:pPr>
            <w:r w:rsidRPr="00470E23">
              <w:rPr>
                <w:rFonts w:eastAsia="SimSun"/>
                <w:sz w:val="22"/>
              </w:rPr>
              <w:t>MMF30</w:t>
            </w:r>
          </w:p>
        </w:tc>
        <w:tc>
          <w:tcPr>
            <w:tcW w:w="412" w:type="pct"/>
            <w:shd w:val="clear" w:color="auto" w:fill="auto"/>
            <w:vAlign w:val="center"/>
          </w:tcPr>
          <w:p w14:paraId="2DD4BAEC"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5513BF15"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7196702D" w14:textId="77777777" w:rsidR="002F2FF7" w:rsidRPr="00470E23" w:rsidRDefault="002F2FF7" w:rsidP="00E00201">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335A6F9A" w14:textId="77777777" w:rsidR="002F2FF7" w:rsidRPr="00470E23" w:rsidRDefault="002F2FF7" w:rsidP="00E00201">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2F782729" w14:textId="77777777" w:rsidR="002F2FF7" w:rsidRPr="00470E23" w:rsidRDefault="002F2FF7" w:rsidP="00E00201">
            <w:pPr>
              <w:rPr>
                <w:rFonts w:eastAsia="SimSun"/>
                <w:sz w:val="22"/>
              </w:rPr>
            </w:pPr>
          </w:p>
        </w:tc>
        <w:tc>
          <w:tcPr>
            <w:tcW w:w="475" w:type="pct"/>
            <w:shd w:val="clear" w:color="auto" w:fill="auto"/>
            <w:vAlign w:val="center"/>
          </w:tcPr>
          <w:p w14:paraId="2F831CEC" w14:textId="77777777" w:rsidR="002F2FF7" w:rsidRPr="00470E23" w:rsidRDefault="002F2FF7" w:rsidP="00E00201">
            <w:pPr>
              <w:rPr>
                <w:rFonts w:eastAsia="SimSun"/>
                <w:sz w:val="22"/>
              </w:rPr>
            </w:pPr>
          </w:p>
        </w:tc>
        <w:tc>
          <w:tcPr>
            <w:tcW w:w="382" w:type="pct"/>
            <w:shd w:val="clear" w:color="auto" w:fill="auto"/>
            <w:vAlign w:val="center"/>
          </w:tcPr>
          <w:p w14:paraId="53F95915" w14:textId="77777777" w:rsidR="002F2FF7" w:rsidRPr="00470E23" w:rsidRDefault="002F2FF7" w:rsidP="00E00201">
            <w:pPr>
              <w:rPr>
                <w:rFonts w:eastAsia="SimSun"/>
                <w:sz w:val="22"/>
              </w:rPr>
            </w:pPr>
            <w:r w:rsidRPr="00470E23">
              <w:rPr>
                <w:rFonts w:eastAsia="SimSun"/>
                <w:sz w:val="22"/>
              </w:rPr>
              <w:t>5.2.2.18</w:t>
            </w:r>
          </w:p>
        </w:tc>
        <w:tc>
          <w:tcPr>
            <w:tcW w:w="400" w:type="pct"/>
            <w:shd w:val="clear" w:color="auto" w:fill="auto"/>
            <w:vAlign w:val="center"/>
          </w:tcPr>
          <w:p w14:paraId="1FDB622F" w14:textId="77777777" w:rsidR="002F2FF7" w:rsidRPr="00470E23" w:rsidRDefault="002F2FF7" w:rsidP="00E00201">
            <w:pPr>
              <w:rPr>
                <w:rFonts w:eastAsia="SimSun"/>
                <w:sz w:val="22"/>
              </w:rPr>
            </w:pPr>
          </w:p>
        </w:tc>
        <w:tc>
          <w:tcPr>
            <w:tcW w:w="394" w:type="pct"/>
            <w:vAlign w:val="center"/>
          </w:tcPr>
          <w:p w14:paraId="3E525999" w14:textId="77777777" w:rsidR="002F2FF7" w:rsidRPr="00470E23" w:rsidRDefault="002F2FF7" w:rsidP="00E00201">
            <w:pPr>
              <w:rPr>
                <w:rFonts w:eastAsia="SimSun"/>
                <w:sz w:val="22"/>
              </w:rPr>
            </w:pPr>
          </w:p>
        </w:tc>
      </w:tr>
      <w:tr w:rsidR="002F2FF7" w:rsidRPr="00470E23" w14:paraId="5CB9A04A" w14:textId="77777777" w:rsidTr="00E00201">
        <w:trPr>
          <w:cantSplit/>
          <w:trHeight w:val="606"/>
        </w:trPr>
        <w:tc>
          <w:tcPr>
            <w:tcW w:w="348" w:type="pct"/>
            <w:vMerge/>
            <w:shd w:val="clear" w:color="auto" w:fill="D9D9D9"/>
            <w:vAlign w:val="center"/>
          </w:tcPr>
          <w:p w14:paraId="69E8F70C" w14:textId="77777777" w:rsidR="002F2FF7" w:rsidRPr="00470E23" w:rsidRDefault="002F2FF7" w:rsidP="00E00201">
            <w:pPr>
              <w:rPr>
                <w:rFonts w:eastAsia="SimSun"/>
                <w:sz w:val="22"/>
              </w:rPr>
            </w:pPr>
          </w:p>
        </w:tc>
        <w:tc>
          <w:tcPr>
            <w:tcW w:w="303" w:type="pct"/>
            <w:vMerge/>
            <w:shd w:val="clear" w:color="auto" w:fill="D9D9D9"/>
            <w:vAlign w:val="center"/>
          </w:tcPr>
          <w:p w14:paraId="295A8145" w14:textId="77777777" w:rsidR="002F2FF7" w:rsidRPr="00470E23" w:rsidRDefault="002F2FF7" w:rsidP="00E00201">
            <w:pPr>
              <w:rPr>
                <w:rFonts w:eastAsia="SimSun"/>
                <w:sz w:val="22"/>
              </w:rPr>
            </w:pPr>
          </w:p>
        </w:tc>
        <w:tc>
          <w:tcPr>
            <w:tcW w:w="308" w:type="pct"/>
            <w:shd w:val="clear" w:color="auto" w:fill="D9D9D9"/>
            <w:vAlign w:val="center"/>
          </w:tcPr>
          <w:p w14:paraId="101DFBDA"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69538E1E" w14:textId="77777777" w:rsidR="002F2FF7" w:rsidRPr="00470E23" w:rsidRDefault="002F2FF7" w:rsidP="00E00201">
            <w:pPr>
              <w:rPr>
                <w:rFonts w:eastAsia="SimSun"/>
                <w:sz w:val="22"/>
              </w:rPr>
            </w:pPr>
            <w:r w:rsidRPr="00470E23">
              <w:rPr>
                <w:rFonts w:eastAsia="SimSun"/>
                <w:sz w:val="22"/>
              </w:rPr>
              <w:t>MMF45</w:t>
            </w:r>
          </w:p>
        </w:tc>
        <w:tc>
          <w:tcPr>
            <w:tcW w:w="412" w:type="pct"/>
            <w:shd w:val="clear" w:color="auto" w:fill="auto"/>
            <w:vAlign w:val="center"/>
          </w:tcPr>
          <w:p w14:paraId="45801061"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5D014043"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140B412E" w14:textId="77777777" w:rsidR="002F2FF7" w:rsidRPr="00470E23" w:rsidRDefault="002F2FF7" w:rsidP="00E00201">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0ED03856" w14:textId="77777777" w:rsidR="002F2FF7" w:rsidRPr="00470E23" w:rsidRDefault="002F2FF7" w:rsidP="00E00201">
            <w:pPr>
              <w:rPr>
                <w:rFonts w:eastAsia="SimSun"/>
                <w:sz w:val="22"/>
              </w:rPr>
            </w:pPr>
          </w:p>
        </w:tc>
        <w:tc>
          <w:tcPr>
            <w:tcW w:w="316" w:type="pct"/>
            <w:tcBorders>
              <w:left w:val="single" w:sz="4" w:space="0" w:color="00000A"/>
            </w:tcBorders>
            <w:shd w:val="clear" w:color="auto" w:fill="auto"/>
            <w:vAlign w:val="center"/>
          </w:tcPr>
          <w:p w14:paraId="650DFEAD" w14:textId="77777777" w:rsidR="002F2FF7" w:rsidRPr="00470E23" w:rsidRDefault="002F2FF7" w:rsidP="00E00201">
            <w:pPr>
              <w:rPr>
                <w:rFonts w:eastAsia="SimSun"/>
                <w:sz w:val="22"/>
              </w:rPr>
            </w:pPr>
          </w:p>
        </w:tc>
        <w:tc>
          <w:tcPr>
            <w:tcW w:w="475" w:type="pct"/>
            <w:shd w:val="clear" w:color="auto" w:fill="auto"/>
            <w:vAlign w:val="center"/>
          </w:tcPr>
          <w:p w14:paraId="64F01EF8" w14:textId="77777777" w:rsidR="002F2FF7" w:rsidRPr="00470E23" w:rsidRDefault="002F2FF7" w:rsidP="00E00201">
            <w:pPr>
              <w:rPr>
                <w:rFonts w:eastAsia="SimSun"/>
                <w:sz w:val="22"/>
              </w:rPr>
            </w:pPr>
          </w:p>
        </w:tc>
        <w:tc>
          <w:tcPr>
            <w:tcW w:w="382" w:type="pct"/>
            <w:shd w:val="clear" w:color="auto" w:fill="auto"/>
            <w:vAlign w:val="center"/>
          </w:tcPr>
          <w:p w14:paraId="6AE0EE0D" w14:textId="77777777" w:rsidR="002F2FF7" w:rsidRPr="00470E23" w:rsidRDefault="002F2FF7" w:rsidP="00E00201">
            <w:pPr>
              <w:rPr>
                <w:rFonts w:eastAsia="SimSun"/>
                <w:sz w:val="22"/>
              </w:rPr>
            </w:pPr>
          </w:p>
        </w:tc>
        <w:tc>
          <w:tcPr>
            <w:tcW w:w="400" w:type="pct"/>
            <w:shd w:val="clear" w:color="auto" w:fill="auto"/>
            <w:vAlign w:val="center"/>
          </w:tcPr>
          <w:p w14:paraId="52196062" w14:textId="77777777" w:rsidR="002F2FF7" w:rsidRPr="00470E23" w:rsidRDefault="002F2FF7" w:rsidP="00E00201">
            <w:pPr>
              <w:rPr>
                <w:rFonts w:eastAsia="SimSun"/>
                <w:sz w:val="22"/>
              </w:rPr>
            </w:pPr>
          </w:p>
        </w:tc>
        <w:tc>
          <w:tcPr>
            <w:tcW w:w="394" w:type="pct"/>
            <w:vAlign w:val="center"/>
          </w:tcPr>
          <w:p w14:paraId="32936C97" w14:textId="77777777" w:rsidR="002F2FF7" w:rsidRPr="00470E23" w:rsidRDefault="002F2FF7" w:rsidP="00E00201">
            <w:pPr>
              <w:rPr>
                <w:rFonts w:eastAsia="SimSun"/>
                <w:sz w:val="22"/>
              </w:rPr>
            </w:pPr>
          </w:p>
        </w:tc>
      </w:tr>
      <w:tr w:rsidR="002F2FF7" w:rsidRPr="00470E23" w14:paraId="405053F8" w14:textId="77777777" w:rsidTr="00E00201">
        <w:trPr>
          <w:cantSplit/>
          <w:trHeight w:val="606"/>
        </w:trPr>
        <w:tc>
          <w:tcPr>
            <w:tcW w:w="348" w:type="pct"/>
            <w:vMerge/>
            <w:shd w:val="clear" w:color="auto" w:fill="D9D9D9"/>
            <w:vAlign w:val="center"/>
          </w:tcPr>
          <w:p w14:paraId="58472301" w14:textId="77777777" w:rsidR="002F2FF7" w:rsidRPr="00470E23" w:rsidRDefault="002F2FF7" w:rsidP="00E00201">
            <w:pPr>
              <w:rPr>
                <w:rFonts w:eastAsia="SimSun"/>
                <w:sz w:val="22"/>
              </w:rPr>
            </w:pPr>
          </w:p>
        </w:tc>
        <w:tc>
          <w:tcPr>
            <w:tcW w:w="303" w:type="pct"/>
            <w:shd w:val="clear" w:color="auto" w:fill="D9D9D9"/>
            <w:vAlign w:val="center"/>
          </w:tcPr>
          <w:p w14:paraId="3C16BB53" w14:textId="77777777" w:rsidR="002F2FF7" w:rsidRPr="00470E23" w:rsidRDefault="002F2FF7" w:rsidP="00E00201">
            <w:pPr>
              <w:rPr>
                <w:rFonts w:eastAsia="SimSun"/>
                <w:sz w:val="22"/>
              </w:rPr>
            </w:pPr>
            <w:r w:rsidRPr="00470E23">
              <w:rPr>
                <w:rFonts w:eastAsia="SimSun"/>
                <w:sz w:val="22"/>
              </w:rPr>
              <w:t>Tx</w:t>
            </w:r>
          </w:p>
        </w:tc>
        <w:tc>
          <w:tcPr>
            <w:tcW w:w="308" w:type="pct"/>
            <w:shd w:val="clear" w:color="auto" w:fill="D9D9D9"/>
            <w:vAlign w:val="center"/>
          </w:tcPr>
          <w:p w14:paraId="4F1D3073"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2DD888B1" w14:textId="77777777" w:rsidR="002F2FF7" w:rsidRPr="00470E23" w:rsidRDefault="002F2FF7" w:rsidP="00E00201">
            <w:pPr>
              <w:rPr>
                <w:rFonts w:eastAsia="SimSun"/>
                <w:sz w:val="22"/>
              </w:rPr>
            </w:pPr>
            <w:r w:rsidRPr="00470E23">
              <w:rPr>
                <w:rFonts w:eastAsia="SimSun"/>
                <w:sz w:val="22"/>
              </w:rPr>
              <w:t>MMF30</w:t>
            </w:r>
          </w:p>
        </w:tc>
        <w:tc>
          <w:tcPr>
            <w:tcW w:w="412" w:type="pct"/>
            <w:shd w:val="clear" w:color="auto" w:fill="auto"/>
            <w:vAlign w:val="center"/>
          </w:tcPr>
          <w:p w14:paraId="6700AAC4" w14:textId="77777777" w:rsidR="002F2FF7" w:rsidRPr="00470E23" w:rsidRDefault="002F2FF7" w:rsidP="00E00201">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1FA41173"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743E1FFF"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0E5E74D2" w14:textId="77777777" w:rsidR="002F2FF7" w:rsidRPr="00470E23" w:rsidRDefault="002F2FF7" w:rsidP="00E00201">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58B46771" w14:textId="77777777" w:rsidR="002F2FF7" w:rsidRPr="00470E23" w:rsidRDefault="002F2FF7" w:rsidP="00E00201">
            <w:pPr>
              <w:rPr>
                <w:rFonts w:eastAsia="SimSun"/>
                <w:sz w:val="22"/>
              </w:rPr>
            </w:pPr>
          </w:p>
        </w:tc>
        <w:tc>
          <w:tcPr>
            <w:tcW w:w="475" w:type="pct"/>
            <w:shd w:val="clear" w:color="auto" w:fill="auto"/>
            <w:vAlign w:val="center"/>
          </w:tcPr>
          <w:p w14:paraId="1BF13B03" w14:textId="77777777" w:rsidR="002F2FF7" w:rsidRPr="00470E23" w:rsidRDefault="002F2FF7" w:rsidP="00E00201">
            <w:pPr>
              <w:rPr>
                <w:rFonts w:eastAsia="SimSun"/>
                <w:sz w:val="22"/>
              </w:rPr>
            </w:pPr>
            <w:r w:rsidRPr="00470E23">
              <w:rPr>
                <w:rFonts w:eastAsia="SimSun"/>
                <w:sz w:val="22"/>
              </w:rPr>
              <w:t>5.2.2.13</w:t>
            </w:r>
          </w:p>
        </w:tc>
        <w:tc>
          <w:tcPr>
            <w:tcW w:w="382" w:type="pct"/>
            <w:shd w:val="clear" w:color="auto" w:fill="auto"/>
            <w:vAlign w:val="center"/>
          </w:tcPr>
          <w:p w14:paraId="10719738" w14:textId="77777777" w:rsidR="002F2FF7" w:rsidRPr="00470E23" w:rsidRDefault="002F2FF7" w:rsidP="00E00201">
            <w:pPr>
              <w:rPr>
                <w:rFonts w:eastAsia="SimSun"/>
                <w:sz w:val="22"/>
              </w:rPr>
            </w:pPr>
          </w:p>
        </w:tc>
        <w:tc>
          <w:tcPr>
            <w:tcW w:w="400" w:type="pct"/>
            <w:shd w:val="clear" w:color="auto" w:fill="auto"/>
            <w:vAlign w:val="center"/>
          </w:tcPr>
          <w:p w14:paraId="70C2EA80" w14:textId="77777777" w:rsidR="002F2FF7" w:rsidRPr="00470E23" w:rsidRDefault="002F2FF7" w:rsidP="00E00201">
            <w:pPr>
              <w:rPr>
                <w:rFonts w:eastAsia="SimSun"/>
                <w:sz w:val="22"/>
              </w:rPr>
            </w:pPr>
          </w:p>
        </w:tc>
        <w:tc>
          <w:tcPr>
            <w:tcW w:w="394" w:type="pct"/>
            <w:vAlign w:val="center"/>
          </w:tcPr>
          <w:p w14:paraId="00AB2252" w14:textId="77777777" w:rsidR="002F2FF7" w:rsidRPr="00470E23" w:rsidRDefault="002F2FF7" w:rsidP="00E00201">
            <w:pPr>
              <w:rPr>
                <w:rFonts w:eastAsia="SimSun"/>
                <w:sz w:val="22"/>
              </w:rPr>
            </w:pPr>
            <w:r w:rsidRPr="00470E23">
              <w:rPr>
                <w:rFonts w:eastAsia="SimSun"/>
                <w:sz w:val="22"/>
              </w:rPr>
              <w:t>5.2.2.21</w:t>
            </w:r>
          </w:p>
        </w:tc>
      </w:tr>
      <w:tr w:rsidR="002F2FF7" w:rsidRPr="00470E23" w14:paraId="76C88925" w14:textId="77777777" w:rsidTr="00E00201">
        <w:trPr>
          <w:cantSplit/>
          <w:trHeight w:val="606"/>
        </w:trPr>
        <w:tc>
          <w:tcPr>
            <w:tcW w:w="348" w:type="pct"/>
            <w:vMerge/>
            <w:shd w:val="clear" w:color="auto" w:fill="D9D9D9"/>
            <w:vAlign w:val="center"/>
          </w:tcPr>
          <w:p w14:paraId="64B22311" w14:textId="77777777" w:rsidR="002F2FF7" w:rsidRPr="00470E23" w:rsidRDefault="002F2FF7" w:rsidP="00E00201">
            <w:pPr>
              <w:rPr>
                <w:rFonts w:eastAsia="SimSun"/>
                <w:sz w:val="22"/>
              </w:rPr>
            </w:pPr>
          </w:p>
        </w:tc>
        <w:tc>
          <w:tcPr>
            <w:tcW w:w="303" w:type="pct"/>
            <w:shd w:val="clear" w:color="auto" w:fill="D9D9D9"/>
            <w:vAlign w:val="center"/>
          </w:tcPr>
          <w:p w14:paraId="20F81D8B" w14:textId="77777777" w:rsidR="002F2FF7" w:rsidRPr="00470E23" w:rsidRDefault="002F2FF7" w:rsidP="00E00201">
            <w:pPr>
              <w:rPr>
                <w:rFonts w:eastAsia="SimSun"/>
                <w:sz w:val="22"/>
              </w:rPr>
            </w:pPr>
            <w:r w:rsidRPr="00470E23">
              <w:rPr>
                <w:rFonts w:eastAsia="SimSun"/>
                <w:sz w:val="22"/>
              </w:rPr>
              <w:t>Ruxo</w:t>
            </w:r>
          </w:p>
        </w:tc>
        <w:tc>
          <w:tcPr>
            <w:tcW w:w="308" w:type="pct"/>
            <w:shd w:val="clear" w:color="auto" w:fill="D9D9D9"/>
            <w:vAlign w:val="center"/>
          </w:tcPr>
          <w:p w14:paraId="69921338"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23F82E40" w14:textId="77777777" w:rsidR="002F2FF7" w:rsidRPr="00470E23" w:rsidRDefault="002F2FF7" w:rsidP="00E00201">
            <w:pPr>
              <w:rPr>
                <w:rFonts w:eastAsia="SimSun"/>
                <w:sz w:val="22"/>
              </w:rPr>
            </w:pPr>
            <w:r w:rsidRPr="00470E23">
              <w:rPr>
                <w:rFonts w:eastAsia="SimSun"/>
                <w:sz w:val="22"/>
              </w:rPr>
              <w:t>-</w:t>
            </w:r>
          </w:p>
        </w:tc>
        <w:tc>
          <w:tcPr>
            <w:tcW w:w="412" w:type="pct"/>
            <w:shd w:val="clear" w:color="auto" w:fill="auto"/>
            <w:vAlign w:val="center"/>
          </w:tcPr>
          <w:p w14:paraId="03131E1A"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0F767E8D"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4FE1960E"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1C4675B9" w14:textId="77777777" w:rsidR="002F2FF7" w:rsidRPr="00470E23" w:rsidRDefault="002F2FF7" w:rsidP="00E00201">
            <w:pPr>
              <w:rPr>
                <w:rFonts w:eastAsia="SimSun"/>
                <w:sz w:val="22"/>
              </w:rPr>
            </w:pPr>
          </w:p>
        </w:tc>
        <w:tc>
          <w:tcPr>
            <w:tcW w:w="316" w:type="pct"/>
            <w:tcBorders>
              <w:left w:val="single" w:sz="4" w:space="0" w:color="00000A"/>
            </w:tcBorders>
            <w:shd w:val="clear" w:color="auto" w:fill="auto"/>
            <w:vAlign w:val="center"/>
          </w:tcPr>
          <w:p w14:paraId="561EFD7E" w14:textId="77777777" w:rsidR="002F2FF7" w:rsidRPr="00470E23" w:rsidRDefault="002F2FF7" w:rsidP="00E00201">
            <w:pPr>
              <w:rPr>
                <w:rFonts w:eastAsia="SimSun"/>
                <w:sz w:val="22"/>
              </w:rPr>
            </w:pPr>
          </w:p>
        </w:tc>
        <w:tc>
          <w:tcPr>
            <w:tcW w:w="475" w:type="pct"/>
            <w:shd w:val="clear" w:color="auto" w:fill="auto"/>
            <w:vAlign w:val="center"/>
          </w:tcPr>
          <w:p w14:paraId="7DEFA8F4" w14:textId="77777777" w:rsidR="002F2FF7" w:rsidRPr="00470E23" w:rsidRDefault="002F2FF7" w:rsidP="00E00201">
            <w:pPr>
              <w:rPr>
                <w:rFonts w:eastAsia="SimSun"/>
                <w:sz w:val="22"/>
              </w:rPr>
            </w:pPr>
            <w:r w:rsidRPr="00470E23">
              <w:rPr>
                <w:rFonts w:eastAsia="SimSun"/>
                <w:sz w:val="22"/>
              </w:rPr>
              <w:t>5.2.2.14</w:t>
            </w:r>
          </w:p>
        </w:tc>
        <w:tc>
          <w:tcPr>
            <w:tcW w:w="382" w:type="pct"/>
            <w:shd w:val="clear" w:color="auto" w:fill="auto"/>
            <w:vAlign w:val="center"/>
          </w:tcPr>
          <w:p w14:paraId="6E31A534" w14:textId="77777777" w:rsidR="002F2FF7" w:rsidRPr="00470E23" w:rsidRDefault="002F2FF7" w:rsidP="00E00201">
            <w:pPr>
              <w:rPr>
                <w:rFonts w:eastAsia="SimSun"/>
                <w:sz w:val="22"/>
              </w:rPr>
            </w:pPr>
          </w:p>
        </w:tc>
        <w:tc>
          <w:tcPr>
            <w:tcW w:w="400" w:type="pct"/>
            <w:shd w:val="clear" w:color="auto" w:fill="auto"/>
            <w:vAlign w:val="center"/>
          </w:tcPr>
          <w:p w14:paraId="019BB2CE" w14:textId="77777777" w:rsidR="002F2FF7" w:rsidRPr="00470E23" w:rsidRDefault="002F2FF7" w:rsidP="00E00201">
            <w:pPr>
              <w:rPr>
                <w:rFonts w:eastAsia="SimSun"/>
                <w:sz w:val="22"/>
              </w:rPr>
            </w:pPr>
          </w:p>
        </w:tc>
        <w:tc>
          <w:tcPr>
            <w:tcW w:w="394" w:type="pct"/>
            <w:vAlign w:val="center"/>
          </w:tcPr>
          <w:p w14:paraId="4D274680" w14:textId="77777777" w:rsidR="002F2FF7" w:rsidRPr="00470E23" w:rsidRDefault="002F2FF7" w:rsidP="00E00201">
            <w:pPr>
              <w:rPr>
                <w:rFonts w:eastAsia="SimSun"/>
                <w:sz w:val="22"/>
              </w:rPr>
            </w:pPr>
          </w:p>
        </w:tc>
      </w:tr>
      <w:tr w:rsidR="002F2FF7" w:rsidRPr="00470E23" w14:paraId="6B58B8BB" w14:textId="77777777" w:rsidTr="00E00201">
        <w:trPr>
          <w:cantSplit/>
          <w:trHeight w:val="606"/>
        </w:trPr>
        <w:tc>
          <w:tcPr>
            <w:tcW w:w="348" w:type="pct"/>
            <w:shd w:val="clear" w:color="auto" w:fill="D9D9D9"/>
            <w:vAlign w:val="center"/>
          </w:tcPr>
          <w:p w14:paraId="06424449" w14:textId="77777777" w:rsidR="002F2FF7" w:rsidRPr="00470E23" w:rsidRDefault="002F2FF7" w:rsidP="00E00201">
            <w:pPr>
              <w:rPr>
                <w:rFonts w:eastAsia="SimSun"/>
                <w:sz w:val="22"/>
              </w:rPr>
            </w:pPr>
            <w:r w:rsidRPr="00470E23">
              <w:rPr>
                <w:rFonts w:eastAsia="SimSun"/>
                <w:sz w:val="22"/>
              </w:rPr>
              <w:t>-</w:t>
            </w:r>
          </w:p>
        </w:tc>
        <w:tc>
          <w:tcPr>
            <w:tcW w:w="303" w:type="pct"/>
            <w:shd w:val="clear" w:color="auto" w:fill="D9D9D9"/>
            <w:vAlign w:val="center"/>
          </w:tcPr>
          <w:p w14:paraId="3742511A" w14:textId="77777777" w:rsidR="002F2FF7" w:rsidRPr="00470E23" w:rsidRDefault="002F2FF7" w:rsidP="00E00201">
            <w:pPr>
              <w:rPr>
                <w:rFonts w:eastAsia="SimSun"/>
                <w:sz w:val="22"/>
              </w:rPr>
            </w:pPr>
            <w:r w:rsidRPr="00470E23">
              <w:rPr>
                <w:rFonts w:eastAsia="SimSun"/>
                <w:sz w:val="22"/>
              </w:rPr>
              <w:t>Tx</w:t>
            </w:r>
          </w:p>
        </w:tc>
        <w:tc>
          <w:tcPr>
            <w:tcW w:w="308" w:type="pct"/>
            <w:shd w:val="clear" w:color="auto" w:fill="D9D9D9"/>
            <w:vAlign w:val="center"/>
          </w:tcPr>
          <w:p w14:paraId="062E2F36" w14:textId="77777777" w:rsidR="002F2FF7" w:rsidRPr="00470E23" w:rsidRDefault="002F2FF7" w:rsidP="00E00201">
            <w:pPr>
              <w:rPr>
                <w:rFonts w:eastAsia="SimSun"/>
                <w:sz w:val="22"/>
              </w:rPr>
            </w:pPr>
            <w:r w:rsidRPr="00470E23">
              <w:rPr>
                <w:rFonts w:eastAsia="SimSun"/>
                <w:sz w:val="22"/>
              </w:rPr>
              <w:t>-</w:t>
            </w:r>
          </w:p>
        </w:tc>
        <w:tc>
          <w:tcPr>
            <w:tcW w:w="428" w:type="pct"/>
            <w:shd w:val="clear" w:color="auto" w:fill="D9D9D9"/>
            <w:vAlign w:val="center"/>
          </w:tcPr>
          <w:p w14:paraId="34D5D926" w14:textId="77777777" w:rsidR="002F2FF7" w:rsidRPr="00470E23" w:rsidRDefault="002F2FF7" w:rsidP="00E00201">
            <w:pPr>
              <w:rPr>
                <w:rFonts w:eastAsia="SimSun"/>
                <w:sz w:val="22"/>
              </w:rPr>
            </w:pPr>
            <w:r w:rsidRPr="00470E23">
              <w:rPr>
                <w:rFonts w:eastAsia="SimSun"/>
                <w:sz w:val="22"/>
              </w:rPr>
              <w:t>MMF30</w:t>
            </w:r>
          </w:p>
        </w:tc>
        <w:tc>
          <w:tcPr>
            <w:tcW w:w="412" w:type="pct"/>
            <w:shd w:val="clear" w:color="auto" w:fill="auto"/>
            <w:vAlign w:val="center"/>
          </w:tcPr>
          <w:p w14:paraId="0AF858EE" w14:textId="77777777" w:rsidR="002F2FF7" w:rsidRPr="00470E23" w:rsidRDefault="002F2FF7" w:rsidP="00E00201">
            <w:pPr>
              <w:rPr>
                <w:rFonts w:eastAsia="SimSun"/>
                <w:sz w:val="22"/>
              </w:rPr>
            </w:pPr>
          </w:p>
        </w:tc>
        <w:tc>
          <w:tcPr>
            <w:tcW w:w="361" w:type="pct"/>
            <w:tcBorders>
              <w:right w:val="single" w:sz="4" w:space="0" w:color="00000A"/>
            </w:tcBorders>
            <w:shd w:val="clear" w:color="auto" w:fill="auto"/>
            <w:vAlign w:val="center"/>
          </w:tcPr>
          <w:p w14:paraId="747858EE" w14:textId="77777777" w:rsidR="002F2FF7" w:rsidRPr="00470E23" w:rsidRDefault="002F2FF7" w:rsidP="00E00201">
            <w:pPr>
              <w:rPr>
                <w:rFonts w:eastAsia="SimSun"/>
                <w:sz w:val="22"/>
              </w:rPr>
            </w:pPr>
          </w:p>
        </w:tc>
        <w:tc>
          <w:tcPr>
            <w:tcW w:w="443" w:type="pct"/>
            <w:tcBorders>
              <w:left w:val="single" w:sz="4" w:space="0" w:color="00000A"/>
            </w:tcBorders>
            <w:shd w:val="clear" w:color="auto" w:fill="auto"/>
            <w:vAlign w:val="center"/>
          </w:tcPr>
          <w:p w14:paraId="47F8A4B0" w14:textId="77777777" w:rsidR="002F2FF7" w:rsidRPr="00470E23" w:rsidRDefault="002F2FF7" w:rsidP="00E00201">
            <w:pPr>
              <w:rPr>
                <w:rFonts w:eastAsia="SimSun"/>
                <w:sz w:val="22"/>
              </w:rPr>
            </w:pPr>
          </w:p>
        </w:tc>
        <w:tc>
          <w:tcPr>
            <w:tcW w:w="430" w:type="pct"/>
            <w:tcBorders>
              <w:right w:val="single" w:sz="4" w:space="0" w:color="00000A"/>
            </w:tcBorders>
            <w:shd w:val="clear" w:color="auto" w:fill="auto"/>
            <w:vAlign w:val="center"/>
          </w:tcPr>
          <w:p w14:paraId="28D2C217" w14:textId="77777777" w:rsidR="002F2FF7" w:rsidRPr="00470E23" w:rsidRDefault="002F2FF7" w:rsidP="00E00201">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386CB124" w14:textId="77777777" w:rsidR="002F2FF7" w:rsidRPr="00470E23" w:rsidRDefault="002F2FF7" w:rsidP="00E00201">
            <w:pPr>
              <w:rPr>
                <w:rFonts w:eastAsia="SimSun"/>
                <w:sz w:val="22"/>
              </w:rPr>
            </w:pPr>
          </w:p>
        </w:tc>
        <w:tc>
          <w:tcPr>
            <w:tcW w:w="475" w:type="pct"/>
            <w:shd w:val="clear" w:color="auto" w:fill="auto"/>
            <w:vAlign w:val="center"/>
          </w:tcPr>
          <w:p w14:paraId="3CD4822D" w14:textId="77777777" w:rsidR="002F2FF7" w:rsidRPr="00470E23" w:rsidRDefault="002F2FF7" w:rsidP="00E00201">
            <w:pPr>
              <w:rPr>
                <w:rFonts w:eastAsia="SimSun"/>
                <w:sz w:val="22"/>
              </w:rPr>
            </w:pPr>
            <w:r w:rsidRPr="00470E23">
              <w:rPr>
                <w:rFonts w:eastAsia="SimSun"/>
                <w:sz w:val="22"/>
              </w:rPr>
              <w:t>5.2.2</w:t>
            </w:r>
          </w:p>
        </w:tc>
        <w:tc>
          <w:tcPr>
            <w:tcW w:w="382" w:type="pct"/>
            <w:shd w:val="clear" w:color="auto" w:fill="auto"/>
            <w:vAlign w:val="center"/>
          </w:tcPr>
          <w:p w14:paraId="3F92D8DB" w14:textId="77777777" w:rsidR="002F2FF7" w:rsidRPr="00470E23" w:rsidRDefault="002F2FF7" w:rsidP="00E00201">
            <w:pPr>
              <w:rPr>
                <w:rFonts w:eastAsia="SimSun"/>
                <w:sz w:val="22"/>
              </w:rPr>
            </w:pPr>
          </w:p>
        </w:tc>
        <w:tc>
          <w:tcPr>
            <w:tcW w:w="400" w:type="pct"/>
            <w:shd w:val="clear" w:color="auto" w:fill="auto"/>
            <w:vAlign w:val="center"/>
          </w:tcPr>
          <w:p w14:paraId="7F962199" w14:textId="77777777" w:rsidR="002F2FF7" w:rsidRPr="00470E23" w:rsidRDefault="002F2FF7" w:rsidP="00E00201">
            <w:pPr>
              <w:rPr>
                <w:rFonts w:eastAsia="SimSun"/>
                <w:sz w:val="22"/>
              </w:rPr>
            </w:pPr>
          </w:p>
        </w:tc>
        <w:tc>
          <w:tcPr>
            <w:tcW w:w="394" w:type="pct"/>
            <w:vAlign w:val="center"/>
          </w:tcPr>
          <w:p w14:paraId="3D93D4D5" w14:textId="77777777" w:rsidR="002F2FF7" w:rsidRPr="00470E23" w:rsidRDefault="002F2FF7" w:rsidP="00E00201">
            <w:pPr>
              <w:rPr>
                <w:rFonts w:eastAsia="SimSun"/>
                <w:sz w:val="22"/>
              </w:rPr>
            </w:pPr>
          </w:p>
        </w:tc>
      </w:tr>
    </w:tbl>
    <w:p w14:paraId="45B3D778" w14:textId="77777777" w:rsidR="002F2FF7" w:rsidRPr="00C07B2E" w:rsidRDefault="002F2FF7" w:rsidP="002F2FF7">
      <w:pPr>
        <w:rPr>
          <w:rFonts w:eastAsia="SimSun"/>
        </w:rPr>
      </w:pPr>
    </w:p>
    <w:p w14:paraId="1F5DE20D" w14:textId="77777777" w:rsidR="002F2FF7" w:rsidRPr="00C07B2E" w:rsidRDefault="002F2FF7" w:rsidP="002F2FF7">
      <w:pPr>
        <w:rPr>
          <w:rFonts w:eastAsia="SimSun"/>
        </w:rPr>
        <w:sectPr w:rsidR="002F2FF7" w:rsidRPr="00C07B2E" w:rsidSect="00E00201">
          <w:type w:val="continuous"/>
          <w:pgSz w:w="16839" w:h="11907" w:orient="landscape" w:code="9"/>
          <w:pgMar w:top="1134" w:right="850" w:bottom="1134" w:left="1701" w:header="709" w:footer="567" w:gutter="0"/>
          <w:cols w:space="708"/>
          <w:docGrid w:linePitch="360"/>
        </w:sectPr>
      </w:pPr>
    </w:p>
    <w:p w14:paraId="6FB5BCD3" w14:textId="77777777" w:rsidR="002F2FF7" w:rsidRPr="00C07B2E" w:rsidRDefault="002F2FF7" w:rsidP="002F2FF7">
      <w:pPr>
        <w:rPr>
          <w:rFonts w:eastAsia="SimSun"/>
        </w:rPr>
      </w:pPr>
      <w:bookmarkStart w:id="247"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24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754D8BF4" w14:textId="77777777" w:rsidTr="00E00201">
        <w:trPr>
          <w:cantSplit/>
          <w:trHeight w:val="20"/>
          <w:tblHeader/>
        </w:trPr>
        <w:tc>
          <w:tcPr>
            <w:tcW w:w="993" w:type="dxa"/>
            <w:vAlign w:val="center"/>
          </w:tcPr>
          <w:p w14:paraId="2A19DC05" w14:textId="77777777" w:rsidR="002F2FF7" w:rsidRPr="00470D3D" w:rsidRDefault="002F2FF7" w:rsidP="00E00201">
            <w:pPr>
              <w:rPr>
                <w:rFonts w:eastAsia="SimSun"/>
              </w:rPr>
            </w:pPr>
          </w:p>
        </w:tc>
        <w:tc>
          <w:tcPr>
            <w:tcW w:w="1701" w:type="dxa"/>
            <w:vAlign w:val="center"/>
          </w:tcPr>
          <w:p w14:paraId="3D1A7EEA"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C839B58"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FEB4B9F"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20C0E5A2"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3364DA6"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0C19053" w14:textId="77777777" w:rsidTr="00E00201">
        <w:trPr>
          <w:cantSplit/>
          <w:trHeight w:val="20"/>
        </w:trPr>
        <w:tc>
          <w:tcPr>
            <w:tcW w:w="993" w:type="dxa"/>
            <w:vMerge w:val="restart"/>
            <w:textDirection w:val="btLr"/>
            <w:vAlign w:val="center"/>
          </w:tcPr>
          <w:p w14:paraId="3AFF07C0"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64D9312E"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7B40A925" w14:textId="77777777" w:rsidR="002F2FF7" w:rsidRPr="00AC3044" w:rsidRDefault="002F2FF7" w:rsidP="00E00201">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AA5DECF" w14:textId="77777777" w:rsidR="002F2FF7" w:rsidRPr="00AC3044" w:rsidRDefault="002F2FF7" w:rsidP="00E00201">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8619A78"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636FBD64"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0DFE087" w14:textId="77777777" w:rsidTr="00E00201">
        <w:trPr>
          <w:cantSplit/>
          <w:trHeight w:val="20"/>
        </w:trPr>
        <w:tc>
          <w:tcPr>
            <w:tcW w:w="993" w:type="dxa"/>
            <w:vMerge/>
            <w:textDirection w:val="btLr"/>
            <w:vAlign w:val="center"/>
          </w:tcPr>
          <w:p w14:paraId="2CCAA8AE" w14:textId="77777777" w:rsidR="002F2FF7" w:rsidRPr="00AC3044" w:rsidRDefault="002F2FF7" w:rsidP="00E00201">
            <w:pPr>
              <w:rPr>
                <w:rFonts w:eastAsia="SimSun"/>
              </w:rPr>
            </w:pPr>
          </w:p>
        </w:tc>
        <w:tc>
          <w:tcPr>
            <w:tcW w:w="1701" w:type="dxa"/>
            <w:vAlign w:val="center"/>
          </w:tcPr>
          <w:p w14:paraId="75B5DD98"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5D030DDF" w14:textId="77777777" w:rsidR="002F2FF7" w:rsidRPr="00AC3044" w:rsidRDefault="002F2FF7" w:rsidP="00E00201">
            <w:pPr>
              <w:rPr>
                <w:rFonts w:eastAsia="SimSun"/>
              </w:rPr>
            </w:pPr>
            <w:r w:rsidRPr="00AC3044">
              <w:rPr>
                <w:rFonts w:eastAsia="SimSun"/>
              </w:rPr>
              <w:t>4 мг/кг</w:t>
            </w:r>
          </w:p>
        </w:tc>
        <w:tc>
          <w:tcPr>
            <w:tcW w:w="1418" w:type="dxa"/>
            <w:vAlign w:val="center"/>
          </w:tcPr>
          <w:p w14:paraId="59381561" w14:textId="77777777" w:rsidR="002F2FF7" w:rsidRPr="00AC3044" w:rsidRDefault="002F2FF7" w:rsidP="00E00201">
            <w:pPr>
              <w:rPr>
                <w:rFonts w:eastAsia="SimSun"/>
              </w:rPr>
            </w:pPr>
            <w:r w:rsidRPr="00AC3044">
              <w:rPr>
                <w:rFonts w:eastAsia="SimSun"/>
              </w:rPr>
              <w:t>8 мг/кг</w:t>
            </w:r>
          </w:p>
        </w:tc>
        <w:tc>
          <w:tcPr>
            <w:tcW w:w="1701" w:type="dxa"/>
            <w:vAlign w:val="center"/>
          </w:tcPr>
          <w:p w14:paraId="5798FD42" w14:textId="77777777" w:rsidR="002F2FF7" w:rsidRPr="00AC3044" w:rsidRDefault="002F2FF7" w:rsidP="00E00201">
            <w:pPr>
              <w:rPr>
                <w:rFonts w:eastAsia="SimSun"/>
              </w:rPr>
            </w:pPr>
            <w:r w:rsidRPr="00AC3044">
              <w:rPr>
                <w:rFonts w:eastAsia="SimSun"/>
              </w:rPr>
              <w:t>–3, –2 дни</w:t>
            </w:r>
          </w:p>
        </w:tc>
        <w:tc>
          <w:tcPr>
            <w:tcW w:w="2268" w:type="dxa"/>
            <w:vAlign w:val="center"/>
          </w:tcPr>
          <w:p w14:paraId="2338B0B5"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B8856F7" w14:textId="77777777" w:rsidTr="00E00201">
        <w:trPr>
          <w:cantSplit/>
          <w:trHeight w:val="20"/>
        </w:trPr>
        <w:tc>
          <w:tcPr>
            <w:tcW w:w="993" w:type="dxa"/>
            <w:vMerge/>
            <w:textDirection w:val="btLr"/>
            <w:vAlign w:val="center"/>
          </w:tcPr>
          <w:p w14:paraId="37B56D8A" w14:textId="77777777" w:rsidR="002F2FF7" w:rsidRPr="00AC3044" w:rsidRDefault="002F2FF7" w:rsidP="00E00201">
            <w:pPr>
              <w:rPr>
                <w:rFonts w:eastAsia="SimSun"/>
              </w:rPr>
            </w:pPr>
          </w:p>
        </w:tc>
        <w:tc>
          <w:tcPr>
            <w:tcW w:w="1701" w:type="dxa"/>
            <w:vAlign w:val="center"/>
          </w:tcPr>
          <w:p w14:paraId="46382073"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7241A308" w14:textId="77777777" w:rsidR="002F2FF7" w:rsidRPr="00AC3044" w:rsidRDefault="002F2FF7" w:rsidP="00E00201">
            <w:pPr>
              <w:rPr>
                <w:rFonts w:eastAsia="SimSun"/>
              </w:rPr>
            </w:pPr>
            <w:r w:rsidRPr="00AC3044">
              <w:rPr>
                <w:rFonts w:eastAsia="SimSun"/>
              </w:rPr>
              <w:t>5 мг/кг</w:t>
            </w:r>
          </w:p>
        </w:tc>
        <w:tc>
          <w:tcPr>
            <w:tcW w:w="1418" w:type="dxa"/>
            <w:vAlign w:val="center"/>
          </w:tcPr>
          <w:p w14:paraId="5B186024"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512D3731" w14:textId="77777777" w:rsidR="002F2FF7" w:rsidRPr="00AC3044" w:rsidRDefault="002F2FF7" w:rsidP="00E00201">
            <w:pPr>
              <w:rPr>
                <w:rFonts w:eastAsia="SimSun"/>
              </w:rPr>
            </w:pPr>
            <w:r w:rsidRPr="00AC3044">
              <w:rPr>
                <w:rFonts w:eastAsia="SimSun"/>
              </w:rPr>
              <w:t>–6, –5 дни</w:t>
            </w:r>
          </w:p>
        </w:tc>
        <w:tc>
          <w:tcPr>
            <w:tcW w:w="2268" w:type="dxa"/>
            <w:vAlign w:val="center"/>
          </w:tcPr>
          <w:p w14:paraId="4EAB4524"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3502958" w14:textId="77777777" w:rsidTr="00E00201">
        <w:trPr>
          <w:cantSplit/>
          <w:trHeight w:val="20"/>
        </w:trPr>
        <w:tc>
          <w:tcPr>
            <w:tcW w:w="993" w:type="dxa"/>
            <w:vMerge w:val="restart"/>
            <w:textDirection w:val="btLr"/>
            <w:vAlign w:val="center"/>
          </w:tcPr>
          <w:p w14:paraId="587CEFE3"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4C0BAD1C" w14:textId="77777777" w:rsidR="002F2FF7" w:rsidRPr="00AC3044" w:rsidRDefault="002F2FF7" w:rsidP="00E00201">
            <w:pPr>
              <w:rPr>
                <w:rFonts w:eastAsia="SimSun"/>
              </w:rPr>
            </w:pPr>
            <w:r w:rsidRPr="00AC3044">
              <w:rPr>
                <w:rFonts w:eastAsia="SimSun"/>
              </w:rPr>
              <w:t>АТГ (лошадиный)</w:t>
            </w:r>
          </w:p>
        </w:tc>
        <w:tc>
          <w:tcPr>
            <w:tcW w:w="1559" w:type="dxa"/>
            <w:vAlign w:val="center"/>
          </w:tcPr>
          <w:p w14:paraId="76FCD63F" w14:textId="77777777" w:rsidR="002F2FF7" w:rsidRPr="00AC3044" w:rsidRDefault="002F2FF7" w:rsidP="00E00201">
            <w:pPr>
              <w:rPr>
                <w:rFonts w:eastAsia="SimSun"/>
              </w:rPr>
            </w:pPr>
            <w:r w:rsidRPr="00AC3044">
              <w:rPr>
                <w:rFonts w:eastAsia="SimSun"/>
              </w:rPr>
              <w:t>10-15 мг/кг</w:t>
            </w:r>
          </w:p>
        </w:tc>
        <w:tc>
          <w:tcPr>
            <w:tcW w:w="1418" w:type="dxa"/>
            <w:vAlign w:val="center"/>
          </w:tcPr>
          <w:p w14:paraId="5CB42F3D" w14:textId="77777777" w:rsidR="002F2FF7" w:rsidRPr="00AC3044" w:rsidRDefault="002F2FF7" w:rsidP="00E00201">
            <w:pPr>
              <w:rPr>
                <w:rFonts w:eastAsia="SimSun"/>
              </w:rPr>
            </w:pPr>
            <w:r w:rsidRPr="00AC3044">
              <w:rPr>
                <w:rFonts w:eastAsia="SimSun"/>
              </w:rPr>
              <w:t>40-60 мг/кг</w:t>
            </w:r>
          </w:p>
        </w:tc>
        <w:tc>
          <w:tcPr>
            <w:tcW w:w="1701" w:type="dxa"/>
            <w:vAlign w:val="center"/>
          </w:tcPr>
          <w:p w14:paraId="078516D9" w14:textId="77777777" w:rsidR="002F2FF7" w:rsidRPr="00AC3044" w:rsidRDefault="002F2FF7" w:rsidP="00E00201">
            <w:pPr>
              <w:rPr>
                <w:rFonts w:eastAsia="SimSun"/>
              </w:rPr>
            </w:pPr>
            <w:r w:rsidRPr="00AC3044">
              <w:rPr>
                <w:rFonts w:eastAsia="SimSun"/>
              </w:rPr>
              <w:t>С –4 по –1 день</w:t>
            </w:r>
          </w:p>
        </w:tc>
        <w:tc>
          <w:tcPr>
            <w:tcW w:w="2268" w:type="dxa"/>
            <w:vAlign w:val="center"/>
          </w:tcPr>
          <w:p w14:paraId="17CA3496"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4E151654" w14:textId="77777777" w:rsidTr="00E00201">
        <w:trPr>
          <w:cantSplit/>
          <w:trHeight w:val="20"/>
        </w:trPr>
        <w:tc>
          <w:tcPr>
            <w:tcW w:w="993" w:type="dxa"/>
            <w:vMerge/>
            <w:textDirection w:val="btLr"/>
          </w:tcPr>
          <w:p w14:paraId="754F006A" w14:textId="77777777" w:rsidR="002F2FF7" w:rsidRPr="00AC3044" w:rsidRDefault="002F2FF7" w:rsidP="00E00201">
            <w:pPr>
              <w:rPr>
                <w:rFonts w:eastAsia="SimSun"/>
              </w:rPr>
            </w:pPr>
          </w:p>
        </w:tc>
        <w:tc>
          <w:tcPr>
            <w:tcW w:w="1701" w:type="dxa"/>
            <w:vAlign w:val="center"/>
          </w:tcPr>
          <w:p w14:paraId="72CFCE7A"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293114C9" w14:textId="77777777" w:rsidR="002F2FF7" w:rsidRPr="00AC3044" w:rsidRDefault="002F2FF7" w:rsidP="00E00201">
            <w:pPr>
              <w:rPr>
                <w:rFonts w:eastAsia="SimSun"/>
              </w:rPr>
            </w:pPr>
            <w:r w:rsidRPr="00AC3044">
              <w:rPr>
                <w:rFonts w:eastAsia="SimSun"/>
              </w:rPr>
              <w:t>3 мг/кг</w:t>
            </w:r>
          </w:p>
        </w:tc>
        <w:tc>
          <w:tcPr>
            <w:tcW w:w="1418" w:type="dxa"/>
            <w:vAlign w:val="center"/>
          </w:tcPr>
          <w:p w14:paraId="5AF71D3D" w14:textId="77777777" w:rsidR="002F2FF7" w:rsidRPr="00AC3044" w:rsidRDefault="002F2FF7" w:rsidP="00E00201">
            <w:pPr>
              <w:rPr>
                <w:rFonts w:eastAsia="SimSun"/>
              </w:rPr>
            </w:pPr>
            <w:r w:rsidRPr="00AC3044">
              <w:rPr>
                <w:rFonts w:eastAsia="SimSun"/>
              </w:rPr>
              <w:t>–</w:t>
            </w:r>
          </w:p>
        </w:tc>
        <w:tc>
          <w:tcPr>
            <w:tcW w:w="1701" w:type="dxa"/>
            <w:vAlign w:val="center"/>
          </w:tcPr>
          <w:p w14:paraId="55298C2B" w14:textId="77777777" w:rsidR="002F2FF7" w:rsidRPr="00AC3044" w:rsidRDefault="002F2FF7" w:rsidP="00E00201">
            <w:pPr>
              <w:rPr>
                <w:rFonts w:eastAsia="SimSun"/>
              </w:rPr>
            </w:pPr>
            <w:r w:rsidRPr="00AC3044">
              <w:rPr>
                <w:rFonts w:eastAsia="SimSun"/>
              </w:rPr>
              <w:t>С –1 по +90 день, затем постепенное снижение к +180 дню</w:t>
            </w:r>
          </w:p>
        </w:tc>
        <w:tc>
          <w:tcPr>
            <w:tcW w:w="2268" w:type="dxa"/>
            <w:vAlign w:val="center"/>
          </w:tcPr>
          <w:p w14:paraId="35F333C0"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F583042" w14:textId="77777777" w:rsidTr="00E00201">
        <w:trPr>
          <w:cantSplit/>
          <w:trHeight w:val="20"/>
        </w:trPr>
        <w:tc>
          <w:tcPr>
            <w:tcW w:w="993" w:type="dxa"/>
            <w:vMerge/>
          </w:tcPr>
          <w:p w14:paraId="1A067C98" w14:textId="77777777" w:rsidR="002F2FF7" w:rsidRPr="00AC3044" w:rsidRDefault="002F2FF7" w:rsidP="00E00201">
            <w:pPr>
              <w:rPr>
                <w:rFonts w:eastAsia="SimSun"/>
              </w:rPr>
            </w:pPr>
          </w:p>
        </w:tc>
        <w:tc>
          <w:tcPr>
            <w:tcW w:w="1701" w:type="dxa"/>
            <w:vMerge w:val="restart"/>
            <w:vAlign w:val="center"/>
          </w:tcPr>
          <w:p w14:paraId="05E6922A"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7981F88C" w14:textId="77777777" w:rsidR="002F2FF7" w:rsidRPr="00AC3044" w:rsidRDefault="002F2FF7" w:rsidP="00E00201">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A2901E8" w14:textId="77777777" w:rsidR="002F2FF7" w:rsidRPr="00AC3044" w:rsidRDefault="002F2FF7" w:rsidP="00E00201">
            <w:pPr>
              <w:rPr>
                <w:rFonts w:eastAsia="SimSun"/>
              </w:rPr>
            </w:pPr>
            <w:r w:rsidRPr="00AC3044">
              <w:rPr>
                <w:rFonts w:eastAsia="SimSun"/>
              </w:rPr>
              <w:t>–</w:t>
            </w:r>
          </w:p>
        </w:tc>
        <w:tc>
          <w:tcPr>
            <w:tcW w:w="1701" w:type="dxa"/>
            <w:vAlign w:val="center"/>
          </w:tcPr>
          <w:p w14:paraId="623ADC40" w14:textId="77777777" w:rsidR="002F2FF7" w:rsidRPr="00AC3044" w:rsidRDefault="002F2FF7" w:rsidP="00E00201">
            <w:pPr>
              <w:rPr>
                <w:rFonts w:eastAsia="SimSun"/>
              </w:rPr>
            </w:pPr>
            <w:r w:rsidRPr="00AC3044">
              <w:rPr>
                <w:rFonts w:eastAsia="SimSun"/>
              </w:rPr>
              <w:t>+1 день</w:t>
            </w:r>
          </w:p>
        </w:tc>
        <w:tc>
          <w:tcPr>
            <w:tcW w:w="2268" w:type="dxa"/>
            <w:vAlign w:val="center"/>
          </w:tcPr>
          <w:p w14:paraId="07205B38" w14:textId="77777777" w:rsidR="002F2FF7" w:rsidRPr="00AC3044" w:rsidRDefault="002F2FF7" w:rsidP="00E00201">
            <w:pPr>
              <w:rPr>
                <w:rFonts w:eastAsia="SimSun"/>
              </w:rPr>
            </w:pPr>
            <w:r w:rsidRPr="00AC3044">
              <w:rPr>
                <w:rFonts w:eastAsia="SimSun"/>
              </w:rPr>
              <w:t>В/в, в 20 мл физ. р-ра</w:t>
            </w:r>
          </w:p>
        </w:tc>
      </w:tr>
      <w:tr w:rsidR="002F2FF7" w:rsidRPr="00AC3044" w14:paraId="037E1E51" w14:textId="77777777" w:rsidTr="00E00201">
        <w:trPr>
          <w:cantSplit/>
          <w:trHeight w:val="464"/>
        </w:trPr>
        <w:tc>
          <w:tcPr>
            <w:tcW w:w="993" w:type="dxa"/>
            <w:vMerge/>
          </w:tcPr>
          <w:p w14:paraId="754047AA" w14:textId="77777777" w:rsidR="002F2FF7" w:rsidRPr="00AC3044" w:rsidRDefault="002F2FF7" w:rsidP="00E00201">
            <w:pPr>
              <w:rPr>
                <w:rFonts w:eastAsia="SimSun"/>
              </w:rPr>
            </w:pPr>
          </w:p>
        </w:tc>
        <w:tc>
          <w:tcPr>
            <w:tcW w:w="1701" w:type="dxa"/>
            <w:vMerge/>
            <w:vAlign w:val="center"/>
          </w:tcPr>
          <w:p w14:paraId="3E0A2FFB" w14:textId="77777777" w:rsidR="002F2FF7" w:rsidRPr="00AC3044" w:rsidRDefault="002F2FF7" w:rsidP="00E00201">
            <w:pPr>
              <w:rPr>
                <w:rFonts w:eastAsia="SimSun"/>
              </w:rPr>
            </w:pPr>
          </w:p>
        </w:tc>
        <w:tc>
          <w:tcPr>
            <w:tcW w:w="1559" w:type="dxa"/>
            <w:vAlign w:val="center"/>
          </w:tcPr>
          <w:p w14:paraId="27DF8754" w14:textId="77777777" w:rsidR="002F2FF7" w:rsidRPr="00AC3044" w:rsidRDefault="002F2FF7" w:rsidP="00E00201">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45575E82" w14:textId="77777777" w:rsidR="002F2FF7" w:rsidRPr="00AC3044" w:rsidRDefault="002F2FF7" w:rsidP="00E00201">
            <w:pPr>
              <w:rPr>
                <w:rFonts w:eastAsia="SimSun"/>
              </w:rPr>
            </w:pPr>
            <w:r w:rsidRPr="00AC3044">
              <w:rPr>
                <w:rFonts w:eastAsia="SimSun"/>
              </w:rPr>
              <w:t>–</w:t>
            </w:r>
          </w:p>
        </w:tc>
        <w:tc>
          <w:tcPr>
            <w:tcW w:w="1701" w:type="dxa"/>
            <w:vAlign w:val="center"/>
          </w:tcPr>
          <w:p w14:paraId="43D17585"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5596566B" w14:textId="77777777" w:rsidR="002F2FF7" w:rsidRPr="00AC3044" w:rsidRDefault="002F2FF7" w:rsidP="00E00201">
            <w:pPr>
              <w:rPr>
                <w:rFonts w:eastAsia="SimSun"/>
              </w:rPr>
            </w:pPr>
            <w:r w:rsidRPr="00AC3044">
              <w:rPr>
                <w:rFonts w:eastAsia="SimSun"/>
              </w:rPr>
              <w:t>В/в, в 20 мл физ. р-ра</w:t>
            </w:r>
          </w:p>
        </w:tc>
      </w:tr>
      <w:tr w:rsidR="002F2FF7" w:rsidRPr="00AC3044" w14:paraId="2E6B68CC" w14:textId="77777777" w:rsidTr="00E00201">
        <w:trPr>
          <w:cantSplit/>
          <w:trHeight w:val="464"/>
        </w:trPr>
        <w:tc>
          <w:tcPr>
            <w:tcW w:w="993" w:type="dxa"/>
            <w:vMerge/>
          </w:tcPr>
          <w:p w14:paraId="185DBBEE" w14:textId="77777777" w:rsidR="002F2FF7" w:rsidRPr="00AC3044" w:rsidRDefault="002F2FF7" w:rsidP="00E00201">
            <w:pPr>
              <w:rPr>
                <w:rFonts w:eastAsia="SimSun"/>
              </w:rPr>
            </w:pPr>
          </w:p>
        </w:tc>
        <w:tc>
          <w:tcPr>
            <w:tcW w:w="1701" w:type="dxa"/>
            <w:vAlign w:val="center"/>
          </w:tcPr>
          <w:p w14:paraId="5EFF5D45"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5AA08AC"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671B5179" w14:textId="77777777" w:rsidR="002F2FF7" w:rsidRPr="00AC3044" w:rsidRDefault="002F2FF7" w:rsidP="00E00201">
            <w:pPr>
              <w:rPr>
                <w:rFonts w:eastAsia="SimSun"/>
              </w:rPr>
            </w:pPr>
            <w:r w:rsidRPr="00AC3044">
              <w:rPr>
                <w:rFonts w:eastAsia="SimSun"/>
              </w:rPr>
              <w:t>–</w:t>
            </w:r>
          </w:p>
        </w:tc>
        <w:tc>
          <w:tcPr>
            <w:tcW w:w="1701" w:type="dxa"/>
            <w:vAlign w:val="center"/>
          </w:tcPr>
          <w:p w14:paraId="1E11887E" w14:textId="77777777" w:rsidR="002F2FF7" w:rsidRPr="00AC3044" w:rsidRDefault="002F2FF7" w:rsidP="00E00201">
            <w:pPr>
              <w:rPr>
                <w:rFonts w:eastAsia="SimSun"/>
              </w:rPr>
            </w:pPr>
            <w:r w:rsidRPr="00AC3044">
              <w:rPr>
                <w:rFonts w:eastAsia="SimSun"/>
              </w:rPr>
              <w:t>С +1 по +90 день</w:t>
            </w:r>
          </w:p>
        </w:tc>
        <w:tc>
          <w:tcPr>
            <w:tcW w:w="2268" w:type="dxa"/>
            <w:vAlign w:val="center"/>
          </w:tcPr>
          <w:p w14:paraId="21AE1514"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9A02D5A" w14:textId="77777777" w:rsidR="002F2FF7" w:rsidRDefault="002F2FF7" w:rsidP="002F2FF7">
      <w:pPr>
        <w:rPr>
          <w:rFonts w:eastAsia="SimSun"/>
        </w:rPr>
      </w:pPr>
      <w:bookmarkStart w:id="248" w:name="_Toc44401202"/>
    </w:p>
    <w:p w14:paraId="40F8CE55" w14:textId="193C26FA"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242F59FD" w14:textId="77777777" w:rsidTr="00E00201">
        <w:trPr>
          <w:cantSplit/>
          <w:trHeight w:val="20"/>
          <w:tblHeader/>
        </w:trPr>
        <w:tc>
          <w:tcPr>
            <w:tcW w:w="993" w:type="dxa"/>
          </w:tcPr>
          <w:p w14:paraId="2410574A" w14:textId="77777777" w:rsidR="002F2FF7" w:rsidRPr="00470D3D" w:rsidRDefault="002F2FF7" w:rsidP="00E00201">
            <w:pPr>
              <w:rPr>
                <w:rFonts w:eastAsia="SimSun"/>
              </w:rPr>
            </w:pPr>
          </w:p>
        </w:tc>
        <w:tc>
          <w:tcPr>
            <w:tcW w:w="1701" w:type="dxa"/>
            <w:vAlign w:val="center"/>
          </w:tcPr>
          <w:p w14:paraId="21F18581"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499B749D"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6BD58133"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78CA7D61"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B38FC2F"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BEFF422" w14:textId="77777777" w:rsidTr="00E00201">
        <w:trPr>
          <w:cantSplit/>
          <w:trHeight w:val="20"/>
        </w:trPr>
        <w:tc>
          <w:tcPr>
            <w:tcW w:w="993" w:type="dxa"/>
            <w:vMerge w:val="restart"/>
            <w:textDirection w:val="btLr"/>
            <w:vAlign w:val="center"/>
          </w:tcPr>
          <w:p w14:paraId="479BFA41"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5DC640F"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32F76220" w14:textId="77777777" w:rsidR="002F2FF7" w:rsidRPr="00AC3044" w:rsidRDefault="002F2FF7" w:rsidP="00E00201">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77C34D3" w14:textId="77777777" w:rsidR="002F2FF7" w:rsidRPr="00AC3044" w:rsidRDefault="002F2FF7" w:rsidP="00E00201">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3035C44"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42F77FD5"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003E8C6" w14:textId="77777777" w:rsidTr="00E00201">
        <w:trPr>
          <w:cantSplit/>
          <w:trHeight w:val="20"/>
        </w:trPr>
        <w:tc>
          <w:tcPr>
            <w:tcW w:w="993" w:type="dxa"/>
            <w:vMerge/>
            <w:textDirection w:val="btLr"/>
            <w:vAlign w:val="center"/>
          </w:tcPr>
          <w:p w14:paraId="2F758974" w14:textId="77777777" w:rsidR="002F2FF7" w:rsidRPr="00AC3044" w:rsidRDefault="002F2FF7" w:rsidP="00E00201">
            <w:pPr>
              <w:rPr>
                <w:rFonts w:eastAsia="SimSun"/>
              </w:rPr>
            </w:pPr>
          </w:p>
        </w:tc>
        <w:tc>
          <w:tcPr>
            <w:tcW w:w="1701" w:type="dxa"/>
            <w:vAlign w:val="center"/>
          </w:tcPr>
          <w:p w14:paraId="4B26FD75"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31D654EF" w14:textId="77777777" w:rsidR="002F2FF7" w:rsidRPr="00AC3044" w:rsidRDefault="002F2FF7" w:rsidP="00E00201">
            <w:pPr>
              <w:rPr>
                <w:rFonts w:eastAsia="SimSun"/>
              </w:rPr>
            </w:pPr>
            <w:r w:rsidRPr="00AC3044">
              <w:rPr>
                <w:rFonts w:eastAsia="SimSun"/>
              </w:rPr>
              <w:t>4 мг/кг</w:t>
            </w:r>
          </w:p>
        </w:tc>
        <w:tc>
          <w:tcPr>
            <w:tcW w:w="1418" w:type="dxa"/>
            <w:vAlign w:val="center"/>
          </w:tcPr>
          <w:p w14:paraId="06853017" w14:textId="77777777" w:rsidR="002F2FF7" w:rsidRPr="00AC3044" w:rsidRDefault="002F2FF7" w:rsidP="00E00201">
            <w:pPr>
              <w:rPr>
                <w:rFonts w:eastAsia="SimSun"/>
              </w:rPr>
            </w:pPr>
            <w:r w:rsidRPr="00AC3044">
              <w:rPr>
                <w:rFonts w:eastAsia="SimSun"/>
              </w:rPr>
              <w:t>8 мг/кг</w:t>
            </w:r>
          </w:p>
        </w:tc>
        <w:tc>
          <w:tcPr>
            <w:tcW w:w="1701" w:type="dxa"/>
            <w:vAlign w:val="center"/>
          </w:tcPr>
          <w:p w14:paraId="3E929EF9" w14:textId="77777777" w:rsidR="002F2FF7" w:rsidRPr="00AC3044" w:rsidRDefault="002F2FF7" w:rsidP="00E00201">
            <w:pPr>
              <w:rPr>
                <w:rFonts w:eastAsia="SimSun"/>
              </w:rPr>
            </w:pPr>
            <w:r w:rsidRPr="00AC3044">
              <w:rPr>
                <w:rFonts w:eastAsia="SimSun"/>
              </w:rPr>
              <w:t>–3, –2 дни</w:t>
            </w:r>
          </w:p>
        </w:tc>
        <w:tc>
          <w:tcPr>
            <w:tcW w:w="2268" w:type="dxa"/>
            <w:vAlign w:val="center"/>
          </w:tcPr>
          <w:p w14:paraId="19E98E47"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84E67AF" w14:textId="77777777" w:rsidTr="00E00201">
        <w:trPr>
          <w:cantSplit/>
          <w:trHeight w:val="20"/>
        </w:trPr>
        <w:tc>
          <w:tcPr>
            <w:tcW w:w="993" w:type="dxa"/>
            <w:vMerge/>
            <w:textDirection w:val="btLr"/>
            <w:vAlign w:val="center"/>
          </w:tcPr>
          <w:p w14:paraId="2105C980" w14:textId="77777777" w:rsidR="002F2FF7" w:rsidRPr="00AC3044" w:rsidRDefault="002F2FF7" w:rsidP="00E00201">
            <w:pPr>
              <w:rPr>
                <w:rFonts w:eastAsia="SimSun"/>
              </w:rPr>
            </w:pPr>
          </w:p>
        </w:tc>
        <w:tc>
          <w:tcPr>
            <w:tcW w:w="1701" w:type="dxa"/>
            <w:vAlign w:val="center"/>
          </w:tcPr>
          <w:p w14:paraId="760FF79B"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5D9AF9C8" w14:textId="77777777" w:rsidR="002F2FF7" w:rsidRPr="00AC3044" w:rsidRDefault="002F2FF7" w:rsidP="00E00201">
            <w:pPr>
              <w:rPr>
                <w:rFonts w:eastAsia="SimSun"/>
              </w:rPr>
            </w:pPr>
            <w:r w:rsidRPr="00AC3044">
              <w:rPr>
                <w:rFonts w:eastAsia="SimSun"/>
              </w:rPr>
              <w:t>5 мг/кг</w:t>
            </w:r>
          </w:p>
        </w:tc>
        <w:tc>
          <w:tcPr>
            <w:tcW w:w="1418" w:type="dxa"/>
            <w:vAlign w:val="center"/>
          </w:tcPr>
          <w:p w14:paraId="1D6D4CE4"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052B9B80" w14:textId="77777777" w:rsidR="002F2FF7" w:rsidRPr="00AC3044" w:rsidRDefault="002F2FF7" w:rsidP="00E00201">
            <w:pPr>
              <w:rPr>
                <w:rFonts w:eastAsia="SimSun"/>
              </w:rPr>
            </w:pPr>
            <w:r w:rsidRPr="00AC3044">
              <w:rPr>
                <w:rFonts w:eastAsia="SimSun"/>
              </w:rPr>
              <w:t>–6,–5 дни</w:t>
            </w:r>
          </w:p>
        </w:tc>
        <w:tc>
          <w:tcPr>
            <w:tcW w:w="2268" w:type="dxa"/>
            <w:vAlign w:val="center"/>
          </w:tcPr>
          <w:p w14:paraId="74F93AB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C2C335E" w14:textId="77777777" w:rsidTr="00E00201">
        <w:trPr>
          <w:cantSplit/>
          <w:trHeight w:val="20"/>
        </w:trPr>
        <w:tc>
          <w:tcPr>
            <w:tcW w:w="993" w:type="dxa"/>
            <w:vMerge w:val="restart"/>
            <w:textDirection w:val="btLr"/>
            <w:vAlign w:val="center"/>
          </w:tcPr>
          <w:p w14:paraId="12EC58F4"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01D3AD9" w14:textId="77777777" w:rsidR="002F2FF7" w:rsidRPr="00AC3044" w:rsidRDefault="002F2FF7" w:rsidP="00E00201">
            <w:pPr>
              <w:rPr>
                <w:rFonts w:eastAsia="SimSun"/>
              </w:rPr>
            </w:pPr>
            <w:r w:rsidRPr="00AC3044">
              <w:rPr>
                <w:rFonts w:eastAsia="SimSun"/>
              </w:rPr>
              <w:t>АТГ (кроличий)</w:t>
            </w:r>
          </w:p>
        </w:tc>
        <w:tc>
          <w:tcPr>
            <w:tcW w:w="1559" w:type="dxa"/>
            <w:vAlign w:val="center"/>
          </w:tcPr>
          <w:p w14:paraId="4C673EC5" w14:textId="77777777" w:rsidR="002F2FF7" w:rsidRPr="00AC3044" w:rsidRDefault="002F2FF7" w:rsidP="00E00201">
            <w:pPr>
              <w:rPr>
                <w:rFonts w:eastAsia="SimSun"/>
              </w:rPr>
            </w:pPr>
            <w:r w:rsidRPr="00AC3044">
              <w:rPr>
                <w:rFonts w:eastAsia="SimSun"/>
              </w:rPr>
              <w:t>2,5 мг/кг</w:t>
            </w:r>
          </w:p>
        </w:tc>
        <w:tc>
          <w:tcPr>
            <w:tcW w:w="1418" w:type="dxa"/>
            <w:vAlign w:val="center"/>
          </w:tcPr>
          <w:p w14:paraId="2FDFDE4A" w14:textId="77777777" w:rsidR="002F2FF7" w:rsidRPr="00AC3044" w:rsidRDefault="002F2FF7" w:rsidP="00E00201">
            <w:pPr>
              <w:rPr>
                <w:rFonts w:eastAsia="SimSun"/>
              </w:rPr>
            </w:pPr>
            <w:r w:rsidRPr="00AC3044">
              <w:rPr>
                <w:rFonts w:eastAsia="SimSun"/>
              </w:rPr>
              <w:t>5-7,5 мг/кг</w:t>
            </w:r>
          </w:p>
        </w:tc>
        <w:tc>
          <w:tcPr>
            <w:tcW w:w="1701" w:type="dxa"/>
            <w:vAlign w:val="center"/>
          </w:tcPr>
          <w:p w14:paraId="3A5F84BD" w14:textId="77777777" w:rsidR="002F2FF7" w:rsidRPr="00AC3044" w:rsidRDefault="002F2FF7" w:rsidP="00E00201">
            <w:pPr>
              <w:rPr>
                <w:rFonts w:eastAsia="SimSun"/>
              </w:rPr>
            </w:pPr>
            <w:r w:rsidRPr="00AC3044">
              <w:rPr>
                <w:rFonts w:eastAsia="SimSun"/>
              </w:rPr>
              <w:t>С –3 по –2 (-1) день</w:t>
            </w:r>
          </w:p>
        </w:tc>
        <w:tc>
          <w:tcPr>
            <w:tcW w:w="2268" w:type="dxa"/>
            <w:vAlign w:val="center"/>
          </w:tcPr>
          <w:p w14:paraId="7D7427EA"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5207ED57" w14:textId="77777777" w:rsidTr="00E00201">
        <w:trPr>
          <w:cantSplit/>
          <w:trHeight w:val="20"/>
        </w:trPr>
        <w:tc>
          <w:tcPr>
            <w:tcW w:w="993" w:type="dxa"/>
            <w:vMerge/>
            <w:textDirection w:val="btLr"/>
          </w:tcPr>
          <w:p w14:paraId="76BB849F" w14:textId="77777777" w:rsidR="002F2FF7" w:rsidRPr="00AC3044" w:rsidRDefault="002F2FF7" w:rsidP="00E00201">
            <w:pPr>
              <w:rPr>
                <w:rFonts w:eastAsia="SimSun"/>
              </w:rPr>
            </w:pPr>
          </w:p>
        </w:tc>
        <w:tc>
          <w:tcPr>
            <w:tcW w:w="1701" w:type="dxa"/>
            <w:vAlign w:val="center"/>
          </w:tcPr>
          <w:p w14:paraId="12DBC21F"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13B2EA91" w14:textId="77777777" w:rsidR="002F2FF7" w:rsidRPr="00AC3044" w:rsidRDefault="002F2FF7" w:rsidP="00E00201">
            <w:pPr>
              <w:rPr>
                <w:rFonts w:eastAsia="SimSun"/>
              </w:rPr>
            </w:pPr>
            <w:r w:rsidRPr="00AC3044">
              <w:rPr>
                <w:rFonts w:eastAsia="SimSun"/>
              </w:rPr>
              <w:t>3 мг/кг</w:t>
            </w:r>
          </w:p>
        </w:tc>
        <w:tc>
          <w:tcPr>
            <w:tcW w:w="1418" w:type="dxa"/>
            <w:vAlign w:val="center"/>
          </w:tcPr>
          <w:p w14:paraId="51DD8535" w14:textId="77777777" w:rsidR="002F2FF7" w:rsidRPr="00AC3044" w:rsidRDefault="002F2FF7" w:rsidP="00E00201">
            <w:pPr>
              <w:rPr>
                <w:rFonts w:eastAsia="SimSun"/>
              </w:rPr>
            </w:pPr>
            <w:r w:rsidRPr="00AC3044">
              <w:rPr>
                <w:rFonts w:eastAsia="SimSun"/>
              </w:rPr>
              <w:t>–</w:t>
            </w:r>
          </w:p>
        </w:tc>
        <w:tc>
          <w:tcPr>
            <w:tcW w:w="1701" w:type="dxa"/>
            <w:vAlign w:val="center"/>
          </w:tcPr>
          <w:p w14:paraId="3A4C1580" w14:textId="77777777" w:rsidR="002F2FF7" w:rsidRPr="00AC3044" w:rsidRDefault="002F2FF7" w:rsidP="00E00201">
            <w:pPr>
              <w:rPr>
                <w:rFonts w:eastAsia="SimSun"/>
              </w:rPr>
            </w:pPr>
            <w:r w:rsidRPr="00AC3044">
              <w:rPr>
                <w:rFonts w:eastAsia="SimSun"/>
              </w:rPr>
              <w:t>С–1 по +90 день, затем постепенное снижение к +180 дню</w:t>
            </w:r>
          </w:p>
        </w:tc>
        <w:tc>
          <w:tcPr>
            <w:tcW w:w="2268" w:type="dxa"/>
            <w:vAlign w:val="center"/>
          </w:tcPr>
          <w:p w14:paraId="13E1A1C6"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1700290" w14:textId="77777777" w:rsidTr="00E00201">
        <w:trPr>
          <w:cantSplit/>
          <w:trHeight w:val="20"/>
        </w:trPr>
        <w:tc>
          <w:tcPr>
            <w:tcW w:w="993" w:type="dxa"/>
            <w:vMerge/>
          </w:tcPr>
          <w:p w14:paraId="1528F63A" w14:textId="77777777" w:rsidR="002F2FF7" w:rsidRPr="00AC3044" w:rsidRDefault="002F2FF7" w:rsidP="00E00201">
            <w:pPr>
              <w:rPr>
                <w:rFonts w:eastAsia="SimSun"/>
              </w:rPr>
            </w:pPr>
          </w:p>
        </w:tc>
        <w:tc>
          <w:tcPr>
            <w:tcW w:w="1701" w:type="dxa"/>
            <w:vMerge w:val="restart"/>
            <w:vAlign w:val="center"/>
          </w:tcPr>
          <w:p w14:paraId="5F7ADDD1"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079C9776" w14:textId="77777777" w:rsidR="002F2FF7" w:rsidRPr="00AC3044" w:rsidRDefault="002F2FF7" w:rsidP="00E00201">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D6B3900" w14:textId="77777777" w:rsidR="002F2FF7" w:rsidRPr="00AC3044" w:rsidRDefault="002F2FF7" w:rsidP="00E00201">
            <w:pPr>
              <w:rPr>
                <w:rFonts w:eastAsia="SimSun"/>
              </w:rPr>
            </w:pPr>
            <w:r w:rsidRPr="00AC3044">
              <w:rPr>
                <w:rFonts w:eastAsia="SimSun"/>
              </w:rPr>
              <w:t>–</w:t>
            </w:r>
          </w:p>
        </w:tc>
        <w:tc>
          <w:tcPr>
            <w:tcW w:w="1701" w:type="dxa"/>
            <w:vAlign w:val="center"/>
          </w:tcPr>
          <w:p w14:paraId="35767224" w14:textId="77777777" w:rsidR="002F2FF7" w:rsidRPr="00AC3044" w:rsidRDefault="002F2FF7" w:rsidP="00E00201">
            <w:pPr>
              <w:rPr>
                <w:rFonts w:eastAsia="SimSun"/>
              </w:rPr>
            </w:pPr>
            <w:r w:rsidRPr="00AC3044">
              <w:rPr>
                <w:rFonts w:eastAsia="SimSun"/>
              </w:rPr>
              <w:t>+1 день</w:t>
            </w:r>
          </w:p>
        </w:tc>
        <w:tc>
          <w:tcPr>
            <w:tcW w:w="2268" w:type="dxa"/>
            <w:vAlign w:val="center"/>
          </w:tcPr>
          <w:p w14:paraId="1C05B150"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2EC421C7" w14:textId="77777777" w:rsidTr="00E00201">
        <w:trPr>
          <w:cantSplit/>
          <w:trHeight w:val="464"/>
        </w:trPr>
        <w:tc>
          <w:tcPr>
            <w:tcW w:w="993" w:type="dxa"/>
            <w:vMerge/>
          </w:tcPr>
          <w:p w14:paraId="611F0023" w14:textId="77777777" w:rsidR="002F2FF7" w:rsidRPr="00AC3044" w:rsidRDefault="002F2FF7" w:rsidP="00E00201">
            <w:pPr>
              <w:rPr>
                <w:rFonts w:eastAsia="SimSun"/>
              </w:rPr>
            </w:pPr>
          </w:p>
        </w:tc>
        <w:tc>
          <w:tcPr>
            <w:tcW w:w="1701" w:type="dxa"/>
            <w:vMerge/>
            <w:vAlign w:val="center"/>
          </w:tcPr>
          <w:p w14:paraId="7D5536E5" w14:textId="77777777" w:rsidR="002F2FF7" w:rsidRPr="00AC3044" w:rsidRDefault="002F2FF7" w:rsidP="00E00201">
            <w:pPr>
              <w:rPr>
                <w:rFonts w:eastAsia="SimSun"/>
              </w:rPr>
            </w:pPr>
          </w:p>
        </w:tc>
        <w:tc>
          <w:tcPr>
            <w:tcW w:w="1559" w:type="dxa"/>
            <w:vAlign w:val="center"/>
          </w:tcPr>
          <w:p w14:paraId="4927FCE1" w14:textId="77777777" w:rsidR="002F2FF7" w:rsidRPr="00AC3044" w:rsidRDefault="002F2FF7" w:rsidP="00E00201">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1E1D3029" w14:textId="77777777" w:rsidR="002F2FF7" w:rsidRPr="00AC3044" w:rsidRDefault="002F2FF7" w:rsidP="00E00201">
            <w:pPr>
              <w:rPr>
                <w:rFonts w:eastAsia="SimSun"/>
              </w:rPr>
            </w:pPr>
            <w:r w:rsidRPr="00AC3044">
              <w:rPr>
                <w:rFonts w:eastAsia="SimSun"/>
              </w:rPr>
              <w:t>–</w:t>
            </w:r>
          </w:p>
        </w:tc>
        <w:tc>
          <w:tcPr>
            <w:tcW w:w="1701" w:type="dxa"/>
            <w:vAlign w:val="center"/>
          </w:tcPr>
          <w:p w14:paraId="60CD685D"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43299EF6"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32927244" w14:textId="77777777" w:rsidTr="00E00201">
        <w:trPr>
          <w:cantSplit/>
          <w:trHeight w:val="464"/>
        </w:trPr>
        <w:tc>
          <w:tcPr>
            <w:tcW w:w="993" w:type="dxa"/>
            <w:vMerge/>
          </w:tcPr>
          <w:p w14:paraId="3550A40A" w14:textId="77777777" w:rsidR="002F2FF7" w:rsidRPr="00AC3044" w:rsidRDefault="002F2FF7" w:rsidP="00E00201">
            <w:pPr>
              <w:rPr>
                <w:rFonts w:eastAsia="SimSun"/>
              </w:rPr>
            </w:pPr>
          </w:p>
        </w:tc>
        <w:tc>
          <w:tcPr>
            <w:tcW w:w="1701" w:type="dxa"/>
            <w:vAlign w:val="center"/>
          </w:tcPr>
          <w:p w14:paraId="71B1D7D1"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4EB15201"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03A3CB8E" w14:textId="77777777" w:rsidR="002F2FF7" w:rsidRPr="00AC3044" w:rsidRDefault="002F2FF7" w:rsidP="00E00201">
            <w:pPr>
              <w:rPr>
                <w:rFonts w:eastAsia="SimSun"/>
              </w:rPr>
            </w:pPr>
            <w:r w:rsidRPr="00AC3044">
              <w:rPr>
                <w:rFonts w:eastAsia="SimSun"/>
              </w:rPr>
              <w:t>–</w:t>
            </w:r>
          </w:p>
        </w:tc>
        <w:tc>
          <w:tcPr>
            <w:tcW w:w="1701" w:type="dxa"/>
            <w:vAlign w:val="center"/>
          </w:tcPr>
          <w:p w14:paraId="3DC4BC3C" w14:textId="77777777" w:rsidR="002F2FF7" w:rsidRPr="00AC3044" w:rsidRDefault="002F2FF7" w:rsidP="00E00201">
            <w:pPr>
              <w:rPr>
                <w:rFonts w:eastAsia="SimSun"/>
              </w:rPr>
            </w:pPr>
            <w:r w:rsidRPr="00AC3044">
              <w:rPr>
                <w:rFonts w:eastAsia="SimSun"/>
              </w:rPr>
              <w:t>С +1 по +90 день</w:t>
            </w:r>
          </w:p>
        </w:tc>
        <w:tc>
          <w:tcPr>
            <w:tcW w:w="2268" w:type="dxa"/>
            <w:vAlign w:val="center"/>
          </w:tcPr>
          <w:p w14:paraId="3F7625BC"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3673CB" w14:textId="77777777" w:rsidR="002F2FF7" w:rsidRDefault="002F2FF7" w:rsidP="002F2FF7">
      <w:pPr>
        <w:rPr>
          <w:rFonts w:eastAsia="SimSun"/>
        </w:rPr>
      </w:pPr>
      <w:bookmarkStart w:id="249" w:name="_Toc44401203"/>
    </w:p>
    <w:p w14:paraId="3F050B76" w14:textId="5050735A"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2F2FF7" w:rsidRPr="00AC3044" w14:paraId="7F515DDC" w14:textId="77777777" w:rsidTr="00E00201">
        <w:trPr>
          <w:cantSplit/>
          <w:trHeight w:val="20"/>
          <w:tblHeader/>
        </w:trPr>
        <w:tc>
          <w:tcPr>
            <w:tcW w:w="993" w:type="dxa"/>
          </w:tcPr>
          <w:p w14:paraId="3F958A1B" w14:textId="77777777" w:rsidR="002F2FF7" w:rsidRPr="00470D3D" w:rsidRDefault="002F2FF7" w:rsidP="00E00201">
            <w:pPr>
              <w:rPr>
                <w:rFonts w:eastAsia="SimSun"/>
              </w:rPr>
            </w:pPr>
          </w:p>
        </w:tc>
        <w:tc>
          <w:tcPr>
            <w:tcW w:w="1701" w:type="dxa"/>
            <w:vAlign w:val="center"/>
          </w:tcPr>
          <w:p w14:paraId="66DFF849"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944F77D"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25D750A0"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503CD84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4941E094"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3C1897C" w14:textId="77777777" w:rsidTr="00E00201">
        <w:trPr>
          <w:cantSplit/>
          <w:trHeight w:val="20"/>
        </w:trPr>
        <w:tc>
          <w:tcPr>
            <w:tcW w:w="993" w:type="dxa"/>
            <w:vMerge w:val="restart"/>
            <w:textDirection w:val="btLr"/>
            <w:vAlign w:val="center"/>
          </w:tcPr>
          <w:p w14:paraId="6F8AC7CA"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3A1F8ECA"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7B59F57" w14:textId="77777777" w:rsidR="002F2FF7" w:rsidRPr="00AC3044" w:rsidRDefault="002F2FF7" w:rsidP="00E00201">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DAEC324" w14:textId="77777777" w:rsidR="002F2FF7" w:rsidRPr="00AC3044" w:rsidRDefault="002F2FF7" w:rsidP="00E00201">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7481238D"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193DD28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99274C2" w14:textId="77777777" w:rsidTr="00E00201">
        <w:trPr>
          <w:cantSplit/>
          <w:trHeight w:val="560"/>
        </w:trPr>
        <w:tc>
          <w:tcPr>
            <w:tcW w:w="993" w:type="dxa"/>
            <w:vMerge/>
            <w:textDirection w:val="btLr"/>
            <w:vAlign w:val="center"/>
          </w:tcPr>
          <w:p w14:paraId="62C44617" w14:textId="77777777" w:rsidR="002F2FF7" w:rsidRPr="00AC3044" w:rsidRDefault="002F2FF7" w:rsidP="00E00201">
            <w:pPr>
              <w:rPr>
                <w:rFonts w:eastAsia="SimSun"/>
              </w:rPr>
            </w:pPr>
          </w:p>
        </w:tc>
        <w:tc>
          <w:tcPr>
            <w:tcW w:w="1701" w:type="dxa"/>
            <w:vAlign w:val="center"/>
          </w:tcPr>
          <w:p w14:paraId="1EC1DDDD"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0E692448" w14:textId="77777777" w:rsidR="002F2FF7" w:rsidRPr="00AC3044" w:rsidRDefault="002F2FF7" w:rsidP="00E00201">
            <w:pPr>
              <w:rPr>
                <w:rFonts w:eastAsia="SimSun"/>
              </w:rPr>
            </w:pPr>
            <w:r w:rsidRPr="00AC3044">
              <w:rPr>
                <w:rFonts w:eastAsia="SimSun"/>
              </w:rPr>
              <w:t>4 мг/кг</w:t>
            </w:r>
          </w:p>
        </w:tc>
        <w:tc>
          <w:tcPr>
            <w:tcW w:w="1418" w:type="dxa"/>
            <w:vAlign w:val="center"/>
          </w:tcPr>
          <w:p w14:paraId="72A18C16" w14:textId="77777777" w:rsidR="002F2FF7" w:rsidRPr="00AC3044" w:rsidRDefault="002F2FF7" w:rsidP="00E00201">
            <w:pPr>
              <w:rPr>
                <w:rFonts w:eastAsia="SimSun"/>
              </w:rPr>
            </w:pPr>
            <w:r w:rsidRPr="00AC3044">
              <w:rPr>
                <w:rFonts w:eastAsia="SimSun"/>
              </w:rPr>
              <w:t>8 мг/кг</w:t>
            </w:r>
          </w:p>
        </w:tc>
        <w:tc>
          <w:tcPr>
            <w:tcW w:w="1701" w:type="dxa"/>
            <w:vAlign w:val="center"/>
          </w:tcPr>
          <w:p w14:paraId="3A880F18" w14:textId="77777777" w:rsidR="002F2FF7" w:rsidRPr="00AC3044" w:rsidRDefault="002F2FF7" w:rsidP="00E00201">
            <w:pPr>
              <w:rPr>
                <w:rFonts w:eastAsia="SimSun"/>
              </w:rPr>
            </w:pPr>
            <w:r w:rsidRPr="00AC3044">
              <w:rPr>
                <w:rFonts w:eastAsia="SimSun"/>
              </w:rPr>
              <w:t>–3, –2 дни</w:t>
            </w:r>
          </w:p>
        </w:tc>
        <w:tc>
          <w:tcPr>
            <w:tcW w:w="2268" w:type="dxa"/>
            <w:vAlign w:val="center"/>
          </w:tcPr>
          <w:p w14:paraId="10B7E32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C6782FB" w14:textId="77777777" w:rsidTr="00E00201">
        <w:trPr>
          <w:cantSplit/>
          <w:trHeight w:val="809"/>
        </w:trPr>
        <w:tc>
          <w:tcPr>
            <w:tcW w:w="993" w:type="dxa"/>
            <w:vMerge/>
            <w:textDirection w:val="btLr"/>
            <w:vAlign w:val="center"/>
          </w:tcPr>
          <w:p w14:paraId="029620A7" w14:textId="77777777" w:rsidR="002F2FF7" w:rsidRPr="00AC3044" w:rsidRDefault="002F2FF7" w:rsidP="00E00201">
            <w:pPr>
              <w:rPr>
                <w:rFonts w:eastAsia="SimSun"/>
              </w:rPr>
            </w:pPr>
          </w:p>
        </w:tc>
        <w:tc>
          <w:tcPr>
            <w:tcW w:w="1701" w:type="dxa"/>
            <w:vAlign w:val="center"/>
          </w:tcPr>
          <w:p w14:paraId="546F68FB"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511B3582" w14:textId="77777777" w:rsidR="002F2FF7" w:rsidRPr="00AC3044" w:rsidRDefault="002F2FF7" w:rsidP="00E00201">
            <w:pPr>
              <w:rPr>
                <w:rFonts w:eastAsia="SimSun"/>
              </w:rPr>
            </w:pPr>
            <w:r w:rsidRPr="00AC3044">
              <w:rPr>
                <w:rFonts w:eastAsia="SimSun"/>
              </w:rPr>
              <w:t>5 мг/кг</w:t>
            </w:r>
          </w:p>
        </w:tc>
        <w:tc>
          <w:tcPr>
            <w:tcW w:w="1418" w:type="dxa"/>
            <w:vAlign w:val="center"/>
          </w:tcPr>
          <w:p w14:paraId="1BE0A248"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13BE66C5" w14:textId="77777777" w:rsidR="002F2FF7" w:rsidRPr="00AC3044" w:rsidRDefault="002F2FF7" w:rsidP="00E00201">
            <w:pPr>
              <w:rPr>
                <w:rFonts w:eastAsia="SimSun"/>
              </w:rPr>
            </w:pPr>
            <w:r w:rsidRPr="00AC3044">
              <w:rPr>
                <w:rFonts w:eastAsia="SimSun"/>
              </w:rPr>
              <w:t>-6,-5 дни</w:t>
            </w:r>
          </w:p>
        </w:tc>
        <w:tc>
          <w:tcPr>
            <w:tcW w:w="2268" w:type="dxa"/>
            <w:vAlign w:val="center"/>
          </w:tcPr>
          <w:p w14:paraId="0A79596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1C92CA0" w14:textId="77777777" w:rsidTr="00E00201">
        <w:trPr>
          <w:cantSplit/>
          <w:trHeight w:val="1133"/>
        </w:trPr>
        <w:tc>
          <w:tcPr>
            <w:tcW w:w="993" w:type="dxa"/>
            <w:vMerge w:val="restart"/>
            <w:textDirection w:val="btLr"/>
            <w:vAlign w:val="center"/>
          </w:tcPr>
          <w:p w14:paraId="5A18CAB9"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0425F8A6"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3FC098D3" w14:textId="77777777" w:rsidR="002F2FF7" w:rsidRPr="00AC3044" w:rsidRDefault="002F2FF7" w:rsidP="00E00201">
            <w:pPr>
              <w:rPr>
                <w:rFonts w:eastAsia="SimSun"/>
              </w:rPr>
            </w:pPr>
            <w:r w:rsidRPr="00AC3044">
              <w:rPr>
                <w:rFonts w:eastAsia="SimSun"/>
              </w:rPr>
              <w:t>3 мг/кг</w:t>
            </w:r>
          </w:p>
        </w:tc>
        <w:tc>
          <w:tcPr>
            <w:tcW w:w="1418" w:type="dxa"/>
            <w:vAlign w:val="center"/>
          </w:tcPr>
          <w:p w14:paraId="5AB3AA0C" w14:textId="77777777" w:rsidR="002F2FF7" w:rsidRPr="00AC3044" w:rsidRDefault="002F2FF7" w:rsidP="00E00201">
            <w:pPr>
              <w:rPr>
                <w:rFonts w:eastAsia="SimSun"/>
              </w:rPr>
            </w:pPr>
            <w:r w:rsidRPr="00AC3044">
              <w:rPr>
                <w:rFonts w:eastAsia="SimSun"/>
              </w:rPr>
              <w:t>–</w:t>
            </w:r>
          </w:p>
        </w:tc>
        <w:tc>
          <w:tcPr>
            <w:tcW w:w="1701" w:type="dxa"/>
            <w:vAlign w:val="center"/>
          </w:tcPr>
          <w:p w14:paraId="398F6E91"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268" w:type="dxa"/>
            <w:vAlign w:val="center"/>
          </w:tcPr>
          <w:p w14:paraId="4E919335"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5C071EE" w14:textId="77777777" w:rsidTr="00E00201">
        <w:trPr>
          <w:cantSplit/>
          <w:trHeight w:val="20"/>
        </w:trPr>
        <w:tc>
          <w:tcPr>
            <w:tcW w:w="993" w:type="dxa"/>
            <w:vMerge/>
            <w:textDirection w:val="btLr"/>
          </w:tcPr>
          <w:p w14:paraId="5DC1BDD4" w14:textId="77777777" w:rsidR="002F2FF7" w:rsidRPr="00AC3044" w:rsidRDefault="002F2FF7" w:rsidP="00E00201">
            <w:pPr>
              <w:rPr>
                <w:rFonts w:eastAsia="SimSun"/>
              </w:rPr>
            </w:pPr>
          </w:p>
        </w:tc>
        <w:tc>
          <w:tcPr>
            <w:tcW w:w="1701" w:type="dxa"/>
            <w:vAlign w:val="center"/>
          </w:tcPr>
          <w:p w14:paraId="6C9C67B2"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47431744" w14:textId="77777777" w:rsidR="002F2FF7" w:rsidRPr="00AC3044" w:rsidRDefault="002F2FF7" w:rsidP="00E00201">
            <w:pPr>
              <w:rPr>
                <w:rFonts w:eastAsia="SimSun"/>
              </w:rPr>
            </w:pPr>
            <w:r w:rsidRPr="00AC3044">
              <w:rPr>
                <w:rFonts w:eastAsia="SimSun"/>
              </w:rPr>
              <w:t>30 мг/кг</w:t>
            </w:r>
          </w:p>
        </w:tc>
        <w:tc>
          <w:tcPr>
            <w:tcW w:w="1418" w:type="dxa"/>
            <w:vAlign w:val="center"/>
          </w:tcPr>
          <w:p w14:paraId="73E0726D" w14:textId="77777777" w:rsidR="002F2FF7" w:rsidRPr="00AC3044" w:rsidRDefault="002F2FF7" w:rsidP="00E00201">
            <w:pPr>
              <w:rPr>
                <w:rFonts w:eastAsia="SimSun"/>
              </w:rPr>
            </w:pPr>
            <w:r w:rsidRPr="00AC3044">
              <w:rPr>
                <w:rFonts w:eastAsia="SimSun"/>
              </w:rPr>
              <w:t>–</w:t>
            </w:r>
          </w:p>
        </w:tc>
        <w:tc>
          <w:tcPr>
            <w:tcW w:w="1701" w:type="dxa"/>
            <w:vAlign w:val="center"/>
          </w:tcPr>
          <w:p w14:paraId="0492C0EE" w14:textId="77777777" w:rsidR="002F2FF7" w:rsidRPr="00AC3044" w:rsidRDefault="002F2FF7" w:rsidP="00E00201">
            <w:pPr>
              <w:rPr>
                <w:rFonts w:eastAsia="SimSun"/>
              </w:rPr>
            </w:pPr>
            <w:r w:rsidRPr="00AC3044">
              <w:rPr>
                <w:rFonts w:eastAsia="SimSun"/>
              </w:rPr>
              <w:t>С +5 по +90 день</w:t>
            </w:r>
          </w:p>
        </w:tc>
        <w:tc>
          <w:tcPr>
            <w:tcW w:w="2268" w:type="dxa"/>
            <w:vAlign w:val="center"/>
          </w:tcPr>
          <w:p w14:paraId="0D000B5C"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12D17A81" w14:textId="77777777" w:rsidTr="00E00201">
        <w:trPr>
          <w:cantSplit/>
          <w:trHeight w:val="20"/>
        </w:trPr>
        <w:tc>
          <w:tcPr>
            <w:tcW w:w="993" w:type="dxa"/>
            <w:vMerge/>
            <w:textDirection w:val="btLr"/>
          </w:tcPr>
          <w:p w14:paraId="52DFA96D" w14:textId="77777777" w:rsidR="002F2FF7" w:rsidRPr="00AC3044" w:rsidRDefault="002F2FF7" w:rsidP="00E00201">
            <w:pPr>
              <w:rPr>
                <w:rFonts w:eastAsia="SimSun"/>
              </w:rPr>
            </w:pPr>
          </w:p>
        </w:tc>
        <w:tc>
          <w:tcPr>
            <w:tcW w:w="1701" w:type="dxa"/>
            <w:vAlign w:val="center"/>
          </w:tcPr>
          <w:p w14:paraId="69739F00"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3A7AC21"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22831B66"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1ABECE61"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25002D2A" w14:textId="77777777" w:rsidR="002F2FF7" w:rsidRPr="00AC3044" w:rsidRDefault="002F2FF7" w:rsidP="00E00201">
            <w:pPr>
              <w:rPr>
                <w:rFonts w:eastAsia="SimSun"/>
              </w:rPr>
            </w:pPr>
            <w:r w:rsidRPr="00AC3044">
              <w:rPr>
                <w:rFonts w:eastAsia="SimSun"/>
              </w:rPr>
              <w:t>В/в, в течение 2 часов</w:t>
            </w:r>
          </w:p>
        </w:tc>
      </w:tr>
    </w:tbl>
    <w:p w14:paraId="09555CF7" w14:textId="77777777" w:rsidR="002F2FF7" w:rsidRPr="00C07B2E" w:rsidRDefault="002F2FF7" w:rsidP="002F2FF7">
      <w:pPr>
        <w:rPr>
          <w:rFonts w:eastAsia="SimSun"/>
        </w:rPr>
      </w:pPr>
    </w:p>
    <w:p w14:paraId="2ADC28C1" w14:textId="77777777" w:rsidR="002F2FF7" w:rsidRPr="00C07B2E" w:rsidRDefault="002F2FF7" w:rsidP="002F2FF7">
      <w:pPr>
        <w:rPr>
          <w:rFonts w:eastAsia="SimSun"/>
        </w:rPr>
      </w:pPr>
      <w:bookmarkStart w:id="250"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5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16E46811" w14:textId="77777777" w:rsidTr="00E00201">
        <w:trPr>
          <w:cantSplit/>
          <w:trHeight w:val="20"/>
          <w:tblHeader/>
        </w:trPr>
        <w:tc>
          <w:tcPr>
            <w:tcW w:w="851" w:type="dxa"/>
          </w:tcPr>
          <w:p w14:paraId="5B14305B" w14:textId="77777777" w:rsidR="002F2FF7" w:rsidRPr="00470D3D" w:rsidRDefault="002F2FF7" w:rsidP="00E00201">
            <w:pPr>
              <w:rPr>
                <w:rFonts w:eastAsia="SimSun"/>
              </w:rPr>
            </w:pPr>
          </w:p>
        </w:tc>
        <w:tc>
          <w:tcPr>
            <w:tcW w:w="1701" w:type="dxa"/>
            <w:vAlign w:val="center"/>
          </w:tcPr>
          <w:p w14:paraId="308FEE66"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1CB982A4"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3D5A147"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0598D027"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27613DA"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3450439" w14:textId="77777777" w:rsidTr="00E00201">
        <w:trPr>
          <w:cantSplit/>
          <w:trHeight w:val="20"/>
        </w:trPr>
        <w:tc>
          <w:tcPr>
            <w:tcW w:w="851" w:type="dxa"/>
            <w:vMerge w:val="restart"/>
            <w:textDirection w:val="btLr"/>
            <w:vAlign w:val="center"/>
          </w:tcPr>
          <w:p w14:paraId="53790DCB"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661318BC"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05A8C508" w14:textId="77777777" w:rsidR="002F2FF7" w:rsidRPr="00AC3044" w:rsidRDefault="002F2FF7" w:rsidP="00E00201">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69B8A7D" w14:textId="77777777" w:rsidR="002F2FF7" w:rsidRPr="00AC3044" w:rsidRDefault="002F2FF7" w:rsidP="00E00201">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81CBB4D" w14:textId="77777777" w:rsidR="002F2FF7" w:rsidRPr="00AC3044" w:rsidRDefault="002F2FF7" w:rsidP="00E00201">
            <w:pPr>
              <w:rPr>
                <w:rFonts w:eastAsia="SimSun"/>
              </w:rPr>
            </w:pPr>
            <w:r w:rsidRPr="00AC3044">
              <w:rPr>
                <w:rFonts w:eastAsia="SimSun"/>
              </w:rPr>
              <w:t>С –4 по –2 день</w:t>
            </w:r>
          </w:p>
        </w:tc>
        <w:tc>
          <w:tcPr>
            <w:tcW w:w="2268" w:type="dxa"/>
            <w:vAlign w:val="center"/>
          </w:tcPr>
          <w:p w14:paraId="514A1CF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114B057" w14:textId="77777777" w:rsidTr="00E00201">
        <w:trPr>
          <w:cantSplit/>
          <w:trHeight w:val="1015"/>
        </w:trPr>
        <w:tc>
          <w:tcPr>
            <w:tcW w:w="851" w:type="dxa"/>
            <w:vMerge/>
            <w:textDirection w:val="btLr"/>
            <w:vAlign w:val="center"/>
          </w:tcPr>
          <w:p w14:paraId="29BFBACD" w14:textId="77777777" w:rsidR="002F2FF7" w:rsidRPr="00AC3044" w:rsidRDefault="002F2FF7" w:rsidP="00E00201">
            <w:pPr>
              <w:rPr>
                <w:rFonts w:eastAsia="SimSun"/>
              </w:rPr>
            </w:pPr>
          </w:p>
        </w:tc>
        <w:tc>
          <w:tcPr>
            <w:tcW w:w="1701" w:type="dxa"/>
            <w:vAlign w:val="center"/>
          </w:tcPr>
          <w:p w14:paraId="3B6E17E0"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0996B835" w14:textId="77777777" w:rsidR="002F2FF7" w:rsidRPr="00AC3044" w:rsidRDefault="002F2FF7" w:rsidP="00E00201">
            <w:pPr>
              <w:rPr>
                <w:rFonts w:eastAsia="SimSun"/>
              </w:rPr>
            </w:pPr>
            <w:r w:rsidRPr="00AC3044">
              <w:rPr>
                <w:rFonts w:eastAsia="SimSun"/>
              </w:rPr>
              <w:t>4 мг/кг</w:t>
            </w:r>
          </w:p>
        </w:tc>
        <w:tc>
          <w:tcPr>
            <w:tcW w:w="1418" w:type="dxa"/>
            <w:vAlign w:val="center"/>
          </w:tcPr>
          <w:p w14:paraId="762575D5" w14:textId="77777777" w:rsidR="002F2FF7" w:rsidRPr="00AC3044" w:rsidRDefault="002F2FF7" w:rsidP="00E00201">
            <w:pPr>
              <w:rPr>
                <w:rFonts w:eastAsia="SimSun"/>
              </w:rPr>
            </w:pPr>
            <w:r w:rsidRPr="00AC3044">
              <w:rPr>
                <w:rFonts w:eastAsia="SimSun"/>
              </w:rPr>
              <w:t>8 мг/кг</w:t>
            </w:r>
          </w:p>
        </w:tc>
        <w:tc>
          <w:tcPr>
            <w:tcW w:w="1701" w:type="dxa"/>
            <w:vAlign w:val="center"/>
          </w:tcPr>
          <w:p w14:paraId="16266F82" w14:textId="77777777" w:rsidR="002F2FF7" w:rsidRPr="00AC3044" w:rsidRDefault="002F2FF7" w:rsidP="00E00201">
            <w:pPr>
              <w:rPr>
                <w:rFonts w:eastAsia="SimSun"/>
              </w:rPr>
            </w:pPr>
            <w:r w:rsidRPr="00AC3044">
              <w:rPr>
                <w:rFonts w:eastAsia="SimSun"/>
              </w:rPr>
              <w:t>–3, –2 дни</w:t>
            </w:r>
          </w:p>
        </w:tc>
        <w:tc>
          <w:tcPr>
            <w:tcW w:w="2268" w:type="dxa"/>
            <w:vAlign w:val="center"/>
          </w:tcPr>
          <w:p w14:paraId="5B907CE8"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DB6C391" w14:textId="77777777" w:rsidTr="00E00201">
        <w:trPr>
          <w:cantSplit/>
          <w:trHeight w:val="238"/>
        </w:trPr>
        <w:tc>
          <w:tcPr>
            <w:tcW w:w="851" w:type="dxa"/>
            <w:vMerge/>
            <w:textDirection w:val="btLr"/>
            <w:vAlign w:val="center"/>
          </w:tcPr>
          <w:p w14:paraId="21BDCE34" w14:textId="77777777" w:rsidR="002F2FF7" w:rsidRPr="00AC3044" w:rsidRDefault="002F2FF7" w:rsidP="00E00201">
            <w:pPr>
              <w:rPr>
                <w:rFonts w:eastAsia="SimSun"/>
              </w:rPr>
            </w:pPr>
          </w:p>
        </w:tc>
        <w:tc>
          <w:tcPr>
            <w:tcW w:w="1701" w:type="dxa"/>
            <w:vAlign w:val="center"/>
          </w:tcPr>
          <w:p w14:paraId="099C5724"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4DC7C709" w14:textId="77777777" w:rsidR="002F2FF7" w:rsidRPr="00AC3044" w:rsidRDefault="002F2FF7" w:rsidP="00E00201">
            <w:pPr>
              <w:rPr>
                <w:rFonts w:eastAsia="SimSun"/>
              </w:rPr>
            </w:pPr>
            <w:r w:rsidRPr="00AC3044">
              <w:rPr>
                <w:rFonts w:eastAsia="SimSun"/>
              </w:rPr>
              <w:t>5 мг/кг</w:t>
            </w:r>
          </w:p>
        </w:tc>
        <w:tc>
          <w:tcPr>
            <w:tcW w:w="1418" w:type="dxa"/>
            <w:vAlign w:val="center"/>
          </w:tcPr>
          <w:p w14:paraId="042B7EA3"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13A5E8F1" w14:textId="77777777" w:rsidR="002F2FF7" w:rsidRPr="00AC3044" w:rsidRDefault="002F2FF7" w:rsidP="00E00201">
            <w:pPr>
              <w:rPr>
                <w:rFonts w:eastAsia="SimSun"/>
              </w:rPr>
            </w:pPr>
            <w:r w:rsidRPr="00AC3044">
              <w:rPr>
                <w:rFonts w:eastAsia="SimSun"/>
              </w:rPr>
              <w:t>-6,-5 дни</w:t>
            </w:r>
          </w:p>
        </w:tc>
        <w:tc>
          <w:tcPr>
            <w:tcW w:w="2268" w:type="dxa"/>
            <w:vAlign w:val="center"/>
          </w:tcPr>
          <w:p w14:paraId="5EE6221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5236075D" w14:textId="77777777" w:rsidTr="00E00201">
        <w:trPr>
          <w:cantSplit/>
          <w:trHeight w:val="2464"/>
        </w:trPr>
        <w:tc>
          <w:tcPr>
            <w:tcW w:w="851" w:type="dxa"/>
            <w:vMerge w:val="restart"/>
            <w:textDirection w:val="btLr"/>
            <w:vAlign w:val="center"/>
          </w:tcPr>
          <w:p w14:paraId="27796B24"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78101945"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1CA65A10" w14:textId="77777777" w:rsidR="002F2FF7" w:rsidRPr="00AC3044" w:rsidRDefault="002F2FF7" w:rsidP="00E00201">
            <w:pPr>
              <w:rPr>
                <w:rFonts w:eastAsia="SimSun"/>
              </w:rPr>
            </w:pPr>
            <w:r w:rsidRPr="00AC3044">
              <w:rPr>
                <w:rFonts w:eastAsia="SimSun"/>
              </w:rPr>
              <w:t>3 мг/кг</w:t>
            </w:r>
          </w:p>
        </w:tc>
        <w:tc>
          <w:tcPr>
            <w:tcW w:w="1418" w:type="dxa"/>
            <w:vAlign w:val="center"/>
          </w:tcPr>
          <w:p w14:paraId="34D9E42A" w14:textId="77777777" w:rsidR="002F2FF7" w:rsidRPr="00AC3044" w:rsidRDefault="002F2FF7" w:rsidP="00E00201">
            <w:pPr>
              <w:rPr>
                <w:rFonts w:eastAsia="SimSun"/>
              </w:rPr>
            </w:pPr>
            <w:r w:rsidRPr="00AC3044">
              <w:rPr>
                <w:rFonts w:eastAsia="SimSun"/>
              </w:rPr>
              <w:t>–</w:t>
            </w:r>
          </w:p>
        </w:tc>
        <w:tc>
          <w:tcPr>
            <w:tcW w:w="1701" w:type="dxa"/>
            <w:vAlign w:val="center"/>
          </w:tcPr>
          <w:p w14:paraId="2612FC9F"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268" w:type="dxa"/>
            <w:vAlign w:val="center"/>
          </w:tcPr>
          <w:p w14:paraId="41721FAD"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044DAC0" w14:textId="77777777" w:rsidTr="00E00201">
        <w:trPr>
          <w:cantSplit/>
          <w:trHeight w:val="20"/>
        </w:trPr>
        <w:tc>
          <w:tcPr>
            <w:tcW w:w="851" w:type="dxa"/>
            <w:vMerge/>
            <w:textDirection w:val="btLr"/>
          </w:tcPr>
          <w:p w14:paraId="7DC55A9D" w14:textId="77777777" w:rsidR="002F2FF7" w:rsidRPr="00AC3044" w:rsidRDefault="002F2FF7" w:rsidP="00E00201">
            <w:pPr>
              <w:rPr>
                <w:rFonts w:eastAsia="SimSun"/>
              </w:rPr>
            </w:pPr>
          </w:p>
        </w:tc>
        <w:tc>
          <w:tcPr>
            <w:tcW w:w="1701" w:type="dxa"/>
            <w:vAlign w:val="center"/>
          </w:tcPr>
          <w:p w14:paraId="17324574"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7E9F35E6"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3CE3B2B0" w14:textId="77777777" w:rsidR="002F2FF7" w:rsidRPr="00AC3044" w:rsidRDefault="002F2FF7" w:rsidP="00E00201">
            <w:pPr>
              <w:rPr>
                <w:rFonts w:eastAsia="SimSun"/>
              </w:rPr>
            </w:pPr>
            <w:r w:rsidRPr="00AC3044">
              <w:rPr>
                <w:rFonts w:eastAsia="SimSun"/>
              </w:rPr>
              <w:t>–</w:t>
            </w:r>
          </w:p>
        </w:tc>
        <w:tc>
          <w:tcPr>
            <w:tcW w:w="1701" w:type="dxa"/>
            <w:vAlign w:val="center"/>
          </w:tcPr>
          <w:p w14:paraId="064AE6C7" w14:textId="77777777" w:rsidR="002F2FF7" w:rsidRPr="00AC3044" w:rsidRDefault="002F2FF7" w:rsidP="00E00201">
            <w:pPr>
              <w:rPr>
                <w:rFonts w:eastAsia="SimSun"/>
              </w:rPr>
            </w:pPr>
            <w:r w:rsidRPr="00AC3044">
              <w:rPr>
                <w:rFonts w:eastAsia="SimSun"/>
              </w:rPr>
              <w:t>С +5 по +90 день</w:t>
            </w:r>
          </w:p>
        </w:tc>
        <w:tc>
          <w:tcPr>
            <w:tcW w:w="2268" w:type="dxa"/>
            <w:vAlign w:val="center"/>
          </w:tcPr>
          <w:p w14:paraId="028415CC"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1601346B" w14:textId="77777777" w:rsidTr="00E00201">
        <w:trPr>
          <w:cantSplit/>
          <w:trHeight w:val="20"/>
        </w:trPr>
        <w:tc>
          <w:tcPr>
            <w:tcW w:w="851" w:type="dxa"/>
            <w:vMerge/>
            <w:textDirection w:val="btLr"/>
          </w:tcPr>
          <w:p w14:paraId="0C88AE9A" w14:textId="77777777" w:rsidR="002F2FF7" w:rsidRPr="00AC3044" w:rsidRDefault="002F2FF7" w:rsidP="00E00201">
            <w:pPr>
              <w:rPr>
                <w:rFonts w:eastAsia="SimSun"/>
              </w:rPr>
            </w:pPr>
          </w:p>
        </w:tc>
        <w:tc>
          <w:tcPr>
            <w:tcW w:w="1701" w:type="dxa"/>
            <w:vAlign w:val="center"/>
          </w:tcPr>
          <w:p w14:paraId="729F12EC"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5BA5E4CA"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0646F95F"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6BD958C6"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0C2F84AA" w14:textId="77777777" w:rsidR="002F2FF7" w:rsidRPr="00AC3044" w:rsidRDefault="002F2FF7" w:rsidP="00E00201">
            <w:pPr>
              <w:rPr>
                <w:rFonts w:eastAsia="SimSun"/>
              </w:rPr>
            </w:pPr>
            <w:r w:rsidRPr="00AC3044">
              <w:rPr>
                <w:rFonts w:eastAsia="SimSun"/>
              </w:rPr>
              <w:t>В/в, в течение 2 часов</w:t>
            </w:r>
          </w:p>
        </w:tc>
      </w:tr>
    </w:tbl>
    <w:p w14:paraId="4744AB5C" w14:textId="77777777" w:rsidR="002F2FF7" w:rsidRPr="00C07B2E" w:rsidRDefault="002F2FF7" w:rsidP="002F2FF7">
      <w:pPr>
        <w:rPr>
          <w:rFonts w:eastAsia="SimSun"/>
        </w:rPr>
      </w:pPr>
    </w:p>
    <w:p w14:paraId="306ED4FF" w14:textId="77777777" w:rsidR="002F2FF7" w:rsidRPr="00C07B2E" w:rsidRDefault="002F2FF7" w:rsidP="002F2FF7">
      <w:pPr>
        <w:rPr>
          <w:rFonts w:eastAsia="SimSun"/>
        </w:rPr>
      </w:pPr>
      <w:bookmarkStart w:id="251"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5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2AC7A8AE" w14:textId="77777777" w:rsidTr="00E00201">
        <w:trPr>
          <w:cantSplit/>
          <w:trHeight w:val="20"/>
          <w:tblHeader/>
        </w:trPr>
        <w:tc>
          <w:tcPr>
            <w:tcW w:w="851" w:type="dxa"/>
            <w:vAlign w:val="center"/>
          </w:tcPr>
          <w:p w14:paraId="26EDF5AF" w14:textId="77777777" w:rsidR="002F2FF7" w:rsidRPr="00470D3D" w:rsidRDefault="002F2FF7" w:rsidP="00E00201">
            <w:pPr>
              <w:rPr>
                <w:rFonts w:eastAsia="SimSun"/>
              </w:rPr>
            </w:pPr>
          </w:p>
        </w:tc>
        <w:tc>
          <w:tcPr>
            <w:tcW w:w="1701" w:type="dxa"/>
            <w:vAlign w:val="center"/>
          </w:tcPr>
          <w:p w14:paraId="11F6F326"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49DAB19A"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65DC2EA5"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AF657A4"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678D1767"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79DDF48" w14:textId="77777777" w:rsidTr="00E00201">
        <w:trPr>
          <w:cantSplit/>
          <w:trHeight w:val="20"/>
        </w:trPr>
        <w:tc>
          <w:tcPr>
            <w:tcW w:w="851" w:type="dxa"/>
            <w:vMerge w:val="restart"/>
            <w:textDirection w:val="btLr"/>
            <w:vAlign w:val="center"/>
          </w:tcPr>
          <w:p w14:paraId="489EE205"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1251A63F"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1637CDA"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40B9995A"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B3CE996" w14:textId="77777777" w:rsidR="002F2FF7" w:rsidRPr="00AC3044" w:rsidRDefault="002F2FF7" w:rsidP="00E00201">
            <w:pPr>
              <w:rPr>
                <w:rFonts w:eastAsia="SimSun"/>
              </w:rPr>
            </w:pPr>
            <w:r w:rsidRPr="00AC3044">
              <w:rPr>
                <w:rFonts w:eastAsia="SimSun"/>
              </w:rPr>
              <w:t>С –10 по –5 день</w:t>
            </w:r>
          </w:p>
        </w:tc>
        <w:tc>
          <w:tcPr>
            <w:tcW w:w="2268" w:type="dxa"/>
            <w:vAlign w:val="center"/>
          </w:tcPr>
          <w:p w14:paraId="5AD9FBCD"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0744765" w14:textId="77777777" w:rsidTr="00E00201">
        <w:trPr>
          <w:cantSplit/>
          <w:trHeight w:val="20"/>
        </w:trPr>
        <w:tc>
          <w:tcPr>
            <w:tcW w:w="851" w:type="dxa"/>
            <w:vMerge/>
            <w:textDirection w:val="btLr"/>
            <w:vAlign w:val="center"/>
          </w:tcPr>
          <w:p w14:paraId="7E8BB800" w14:textId="77777777" w:rsidR="002F2FF7" w:rsidRPr="00AC3044" w:rsidRDefault="002F2FF7" w:rsidP="00E00201">
            <w:pPr>
              <w:rPr>
                <w:rFonts w:eastAsia="SimSun"/>
              </w:rPr>
            </w:pPr>
          </w:p>
        </w:tc>
        <w:tc>
          <w:tcPr>
            <w:tcW w:w="1701" w:type="dxa"/>
            <w:vAlign w:val="center"/>
          </w:tcPr>
          <w:p w14:paraId="511ED91A"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277B9316" w14:textId="77777777" w:rsidR="002F2FF7" w:rsidRPr="00AC3044" w:rsidRDefault="002F2FF7" w:rsidP="00E00201">
            <w:pPr>
              <w:rPr>
                <w:rFonts w:eastAsia="SimSun"/>
              </w:rPr>
            </w:pPr>
            <w:r w:rsidRPr="00AC3044">
              <w:rPr>
                <w:rFonts w:eastAsia="SimSun"/>
              </w:rPr>
              <w:t>4 мг/кг</w:t>
            </w:r>
          </w:p>
        </w:tc>
        <w:tc>
          <w:tcPr>
            <w:tcW w:w="1418" w:type="dxa"/>
            <w:vAlign w:val="center"/>
          </w:tcPr>
          <w:p w14:paraId="4AC68843" w14:textId="77777777" w:rsidR="002F2FF7" w:rsidRPr="00AC3044" w:rsidRDefault="002F2FF7" w:rsidP="00E00201">
            <w:pPr>
              <w:rPr>
                <w:rFonts w:eastAsia="SimSun"/>
              </w:rPr>
            </w:pPr>
            <w:r w:rsidRPr="00AC3044">
              <w:rPr>
                <w:rFonts w:eastAsia="SimSun"/>
              </w:rPr>
              <w:t>8 мг/кг</w:t>
            </w:r>
          </w:p>
        </w:tc>
        <w:tc>
          <w:tcPr>
            <w:tcW w:w="1701" w:type="dxa"/>
            <w:vAlign w:val="center"/>
          </w:tcPr>
          <w:p w14:paraId="3D6640F1" w14:textId="77777777" w:rsidR="002F2FF7" w:rsidRPr="00AC3044" w:rsidRDefault="002F2FF7" w:rsidP="00E00201">
            <w:pPr>
              <w:rPr>
                <w:rFonts w:eastAsia="SimSun"/>
              </w:rPr>
            </w:pPr>
            <w:r w:rsidRPr="00AC3044">
              <w:rPr>
                <w:rFonts w:eastAsia="SimSun"/>
              </w:rPr>
              <w:t>С –6 по –5 день</w:t>
            </w:r>
          </w:p>
        </w:tc>
        <w:tc>
          <w:tcPr>
            <w:tcW w:w="2268" w:type="dxa"/>
            <w:vAlign w:val="center"/>
          </w:tcPr>
          <w:p w14:paraId="16D625C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3EA2F66" w14:textId="77777777" w:rsidTr="00E00201">
        <w:trPr>
          <w:cantSplit/>
          <w:trHeight w:val="20"/>
        </w:trPr>
        <w:tc>
          <w:tcPr>
            <w:tcW w:w="851" w:type="dxa"/>
            <w:vMerge w:val="restart"/>
            <w:textDirection w:val="btLr"/>
            <w:vAlign w:val="center"/>
          </w:tcPr>
          <w:p w14:paraId="77E3AA15"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7400D0E6" w14:textId="77777777" w:rsidR="002F2FF7" w:rsidRPr="00AC3044" w:rsidRDefault="002F2FF7" w:rsidP="00E00201">
            <w:pPr>
              <w:rPr>
                <w:rFonts w:eastAsia="SimSun"/>
              </w:rPr>
            </w:pPr>
            <w:r w:rsidRPr="00AC3044">
              <w:rPr>
                <w:rFonts w:eastAsia="SimSun"/>
              </w:rPr>
              <w:t>АТГ (лошадиный)</w:t>
            </w:r>
          </w:p>
        </w:tc>
        <w:tc>
          <w:tcPr>
            <w:tcW w:w="1559" w:type="dxa"/>
            <w:vAlign w:val="center"/>
          </w:tcPr>
          <w:p w14:paraId="5E5B0FB3" w14:textId="77777777" w:rsidR="002F2FF7" w:rsidRPr="00AC3044" w:rsidRDefault="002F2FF7" w:rsidP="00E00201">
            <w:pPr>
              <w:rPr>
                <w:rFonts w:eastAsia="SimSun"/>
              </w:rPr>
            </w:pPr>
            <w:r w:rsidRPr="00AC3044">
              <w:rPr>
                <w:rFonts w:eastAsia="SimSun"/>
              </w:rPr>
              <w:t>10-15 мг/кг</w:t>
            </w:r>
          </w:p>
        </w:tc>
        <w:tc>
          <w:tcPr>
            <w:tcW w:w="1418" w:type="dxa"/>
            <w:vAlign w:val="center"/>
          </w:tcPr>
          <w:p w14:paraId="66762183" w14:textId="77777777" w:rsidR="002F2FF7" w:rsidRPr="00AC3044" w:rsidRDefault="002F2FF7" w:rsidP="00E00201">
            <w:pPr>
              <w:rPr>
                <w:rFonts w:eastAsia="SimSun"/>
              </w:rPr>
            </w:pPr>
            <w:r w:rsidRPr="00AC3044">
              <w:rPr>
                <w:rFonts w:eastAsia="SimSun"/>
              </w:rPr>
              <w:t>40-60 мг/кг</w:t>
            </w:r>
          </w:p>
        </w:tc>
        <w:tc>
          <w:tcPr>
            <w:tcW w:w="1701" w:type="dxa"/>
            <w:vAlign w:val="center"/>
          </w:tcPr>
          <w:p w14:paraId="5CF09679" w14:textId="77777777" w:rsidR="002F2FF7" w:rsidRPr="00AC3044" w:rsidRDefault="002F2FF7" w:rsidP="00E00201">
            <w:pPr>
              <w:rPr>
                <w:rFonts w:eastAsia="SimSun"/>
              </w:rPr>
            </w:pPr>
            <w:r w:rsidRPr="00AC3044">
              <w:rPr>
                <w:rFonts w:eastAsia="SimSun"/>
              </w:rPr>
              <w:t>С –4 по –1 день</w:t>
            </w:r>
          </w:p>
        </w:tc>
        <w:tc>
          <w:tcPr>
            <w:tcW w:w="2268" w:type="dxa"/>
            <w:vAlign w:val="center"/>
          </w:tcPr>
          <w:p w14:paraId="14C991C7"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7F8FBD06" w14:textId="77777777" w:rsidTr="00E00201">
        <w:trPr>
          <w:cantSplit/>
          <w:trHeight w:val="20"/>
        </w:trPr>
        <w:tc>
          <w:tcPr>
            <w:tcW w:w="851" w:type="dxa"/>
            <w:vMerge/>
            <w:textDirection w:val="btLr"/>
          </w:tcPr>
          <w:p w14:paraId="1A29270F" w14:textId="77777777" w:rsidR="002F2FF7" w:rsidRPr="00AC3044" w:rsidRDefault="002F2FF7" w:rsidP="00E00201">
            <w:pPr>
              <w:rPr>
                <w:rFonts w:eastAsia="SimSun"/>
              </w:rPr>
            </w:pPr>
          </w:p>
        </w:tc>
        <w:tc>
          <w:tcPr>
            <w:tcW w:w="1701" w:type="dxa"/>
            <w:vAlign w:val="center"/>
          </w:tcPr>
          <w:p w14:paraId="37CC3D78"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315F0853" w14:textId="77777777" w:rsidR="002F2FF7" w:rsidRPr="00AC3044" w:rsidRDefault="002F2FF7" w:rsidP="00E00201">
            <w:pPr>
              <w:rPr>
                <w:rFonts w:eastAsia="SimSun"/>
              </w:rPr>
            </w:pPr>
            <w:r w:rsidRPr="00AC3044">
              <w:rPr>
                <w:rFonts w:eastAsia="SimSun"/>
              </w:rPr>
              <w:t>3 мг/кг</w:t>
            </w:r>
          </w:p>
        </w:tc>
        <w:tc>
          <w:tcPr>
            <w:tcW w:w="1418" w:type="dxa"/>
            <w:vAlign w:val="center"/>
          </w:tcPr>
          <w:p w14:paraId="25CF28ED" w14:textId="77777777" w:rsidR="002F2FF7" w:rsidRPr="00AC3044" w:rsidRDefault="002F2FF7" w:rsidP="00E00201">
            <w:pPr>
              <w:rPr>
                <w:rFonts w:eastAsia="SimSun"/>
              </w:rPr>
            </w:pPr>
            <w:r w:rsidRPr="00AC3044">
              <w:rPr>
                <w:rFonts w:eastAsia="SimSun"/>
              </w:rPr>
              <w:t>–</w:t>
            </w:r>
          </w:p>
        </w:tc>
        <w:tc>
          <w:tcPr>
            <w:tcW w:w="1701" w:type="dxa"/>
            <w:vAlign w:val="center"/>
          </w:tcPr>
          <w:p w14:paraId="1761DE99" w14:textId="77777777" w:rsidR="002F2FF7" w:rsidRPr="00AC3044" w:rsidRDefault="002F2FF7" w:rsidP="00E00201">
            <w:pPr>
              <w:rPr>
                <w:rFonts w:eastAsia="SimSun"/>
              </w:rPr>
            </w:pPr>
            <w:r w:rsidRPr="00AC3044">
              <w:rPr>
                <w:rFonts w:eastAsia="SimSun"/>
              </w:rPr>
              <w:t>С –1 по +90 день, затем постепенное снижение к +180 дню</w:t>
            </w:r>
          </w:p>
        </w:tc>
        <w:tc>
          <w:tcPr>
            <w:tcW w:w="2268" w:type="dxa"/>
            <w:vAlign w:val="center"/>
          </w:tcPr>
          <w:p w14:paraId="20A54689"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56A5A16" w14:textId="77777777" w:rsidTr="00E00201">
        <w:trPr>
          <w:cantSplit/>
          <w:trHeight w:val="20"/>
        </w:trPr>
        <w:tc>
          <w:tcPr>
            <w:tcW w:w="851" w:type="dxa"/>
            <w:vMerge/>
          </w:tcPr>
          <w:p w14:paraId="4853856B" w14:textId="77777777" w:rsidR="002F2FF7" w:rsidRPr="00AC3044" w:rsidRDefault="002F2FF7" w:rsidP="00E00201">
            <w:pPr>
              <w:rPr>
                <w:rFonts w:eastAsia="SimSun"/>
              </w:rPr>
            </w:pPr>
          </w:p>
        </w:tc>
        <w:tc>
          <w:tcPr>
            <w:tcW w:w="1701" w:type="dxa"/>
            <w:vMerge w:val="restart"/>
            <w:vAlign w:val="center"/>
          </w:tcPr>
          <w:p w14:paraId="473225A0"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69DA371A" w14:textId="77777777" w:rsidR="002F2FF7" w:rsidRPr="00AC3044" w:rsidRDefault="002F2FF7" w:rsidP="00E00201">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7380C153" w14:textId="77777777" w:rsidR="002F2FF7" w:rsidRPr="00AC3044" w:rsidRDefault="002F2FF7" w:rsidP="00E00201">
            <w:pPr>
              <w:rPr>
                <w:rFonts w:eastAsia="SimSun"/>
              </w:rPr>
            </w:pPr>
            <w:r w:rsidRPr="00AC3044">
              <w:rPr>
                <w:rFonts w:eastAsia="SimSun"/>
              </w:rPr>
              <w:t>–</w:t>
            </w:r>
          </w:p>
        </w:tc>
        <w:tc>
          <w:tcPr>
            <w:tcW w:w="1701" w:type="dxa"/>
            <w:vAlign w:val="center"/>
          </w:tcPr>
          <w:p w14:paraId="2D858809" w14:textId="77777777" w:rsidR="002F2FF7" w:rsidRPr="00AC3044" w:rsidRDefault="002F2FF7" w:rsidP="00E00201">
            <w:pPr>
              <w:rPr>
                <w:rFonts w:eastAsia="SimSun"/>
              </w:rPr>
            </w:pPr>
            <w:r w:rsidRPr="00AC3044">
              <w:rPr>
                <w:rFonts w:eastAsia="SimSun"/>
              </w:rPr>
              <w:t>+1 день</w:t>
            </w:r>
          </w:p>
        </w:tc>
        <w:tc>
          <w:tcPr>
            <w:tcW w:w="2268" w:type="dxa"/>
            <w:vAlign w:val="center"/>
          </w:tcPr>
          <w:p w14:paraId="76C096E9"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1FE3BB46" w14:textId="77777777" w:rsidTr="00E00201">
        <w:trPr>
          <w:cantSplit/>
          <w:trHeight w:val="464"/>
        </w:trPr>
        <w:tc>
          <w:tcPr>
            <w:tcW w:w="851" w:type="dxa"/>
            <w:vMerge/>
          </w:tcPr>
          <w:p w14:paraId="6C0ED821" w14:textId="77777777" w:rsidR="002F2FF7" w:rsidRPr="00AC3044" w:rsidRDefault="002F2FF7" w:rsidP="00E00201">
            <w:pPr>
              <w:rPr>
                <w:rFonts w:eastAsia="SimSun"/>
              </w:rPr>
            </w:pPr>
          </w:p>
        </w:tc>
        <w:tc>
          <w:tcPr>
            <w:tcW w:w="1701" w:type="dxa"/>
            <w:vMerge/>
            <w:vAlign w:val="center"/>
          </w:tcPr>
          <w:p w14:paraId="10865789" w14:textId="77777777" w:rsidR="002F2FF7" w:rsidRPr="00AC3044" w:rsidRDefault="002F2FF7" w:rsidP="00E00201">
            <w:pPr>
              <w:rPr>
                <w:rFonts w:eastAsia="SimSun"/>
              </w:rPr>
            </w:pPr>
          </w:p>
        </w:tc>
        <w:tc>
          <w:tcPr>
            <w:tcW w:w="1559" w:type="dxa"/>
            <w:vAlign w:val="center"/>
          </w:tcPr>
          <w:p w14:paraId="0CD8EBD4" w14:textId="77777777" w:rsidR="002F2FF7" w:rsidRPr="00AC3044" w:rsidRDefault="002F2FF7" w:rsidP="00E00201">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78DBDB4F" w14:textId="77777777" w:rsidR="002F2FF7" w:rsidRPr="00AC3044" w:rsidRDefault="002F2FF7" w:rsidP="00E00201">
            <w:pPr>
              <w:rPr>
                <w:rFonts w:eastAsia="SimSun"/>
              </w:rPr>
            </w:pPr>
            <w:r w:rsidRPr="00AC3044">
              <w:rPr>
                <w:rFonts w:eastAsia="SimSun"/>
              </w:rPr>
              <w:t>–</w:t>
            </w:r>
          </w:p>
        </w:tc>
        <w:tc>
          <w:tcPr>
            <w:tcW w:w="1701" w:type="dxa"/>
            <w:vAlign w:val="center"/>
          </w:tcPr>
          <w:p w14:paraId="257967DA"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3D91DD4E" w14:textId="77777777" w:rsidR="002F2FF7" w:rsidRPr="00AC3044" w:rsidRDefault="002F2FF7" w:rsidP="00E00201">
            <w:pPr>
              <w:rPr>
                <w:rFonts w:eastAsia="SimSun"/>
              </w:rPr>
            </w:pPr>
            <w:r w:rsidRPr="00AC3044">
              <w:rPr>
                <w:rFonts w:eastAsia="SimSun"/>
              </w:rPr>
              <w:t>В/в, в 20 мл физ. р-ра</w:t>
            </w:r>
          </w:p>
        </w:tc>
      </w:tr>
      <w:tr w:rsidR="002F2FF7" w:rsidRPr="00AC3044" w14:paraId="17BC6395" w14:textId="77777777" w:rsidTr="00E00201">
        <w:trPr>
          <w:cantSplit/>
          <w:trHeight w:val="464"/>
        </w:trPr>
        <w:tc>
          <w:tcPr>
            <w:tcW w:w="851" w:type="dxa"/>
            <w:vMerge/>
          </w:tcPr>
          <w:p w14:paraId="7E944045" w14:textId="77777777" w:rsidR="002F2FF7" w:rsidRPr="00AC3044" w:rsidRDefault="002F2FF7" w:rsidP="00E00201">
            <w:pPr>
              <w:rPr>
                <w:rFonts w:eastAsia="SimSun"/>
              </w:rPr>
            </w:pPr>
          </w:p>
        </w:tc>
        <w:tc>
          <w:tcPr>
            <w:tcW w:w="1701" w:type="dxa"/>
            <w:vAlign w:val="center"/>
          </w:tcPr>
          <w:p w14:paraId="1872A116"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09A92F3"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45043278" w14:textId="77777777" w:rsidR="002F2FF7" w:rsidRPr="00AC3044" w:rsidRDefault="002F2FF7" w:rsidP="00E00201">
            <w:pPr>
              <w:rPr>
                <w:rFonts w:eastAsia="SimSun"/>
              </w:rPr>
            </w:pPr>
            <w:r w:rsidRPr="00AC3044">
              <w:rPr>
                <w:rFonts w:eastAsia="SimSun"/>
              </w:rPr>
              <w:t>–</w:t>
            </w:r>
          </w:p>
        </w:tc>
        <w:tc>
          <w:tcPr>
            <w:tcW w:w="1701" w:type="dxa"/>
            <w:vAlign w:val="center"/>
          </w:tcPr>
          <w:p w14:paraId="4D10F64B" w14:textId="77777777" w:rsidR="002F2FF7" w:rsidRPr="00AC3044" w:rsidRDefault="002F2FF7" w:rsidP="00E00201">
            <w:pPr>
              <w:rPr>
                <w:rFonts w:eastAsia="SimSun"/>
              </w:rPr>
            </w:pPr>
            <w:r w:rsidRPr="00AC3044">
              <w:rPr>
                <w:rFonts w:eastAsia="SimSun"/>
              </w:rPr>
              <w:t>С +1 по +90 день</w:t>
            </w:r>
          </w:p>
        </w:tc>
        <w:tc>
          <w:tcPr>
            <w:tcW w:w="2268" w:type="dxa"/>
            <w:vAlign w:val="center"/>
          </w:tcPr>
          <w:p w14:paraId="1EC5723D"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145014E" w14:textId="77777777" w:rsidR="002F2FF7" w:rsidRDefault="002F2FF7" w:rsidP="002F2FF7">
      <w:pPr>
        <w:rPr>
          <w:rFonts w:eastAsia="SimSun"/>
        </w:rPr>
      </w:pPr>
      <w:bookmarkStart w:id="252" w:name="_Toc44401206"/>
    </w:p>
    <w:p w14:paraId="3F4FCD53" w14:textId="1F3E8310"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5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5734FCA0" w14:textId="77777777" w:rsidTr="00E00201">
        <w:trPr>
          <w:cantSplit/>
          <w:trHeight w:val="20"/>
          <w:tblHeader/>
        </w:trPr>
        <w:tc>
          <w:tcPr>
            <w:tcW w:w="851" w:type="dxa"/>
          </w:tcPr>
          <w:p w14:paraId="7384C7A2" w14:textId="77777777" w:rsidR="002F2FF7" w:rsidRPr="00470D3D" w:rsidRDefault="002F2FF7" w:rsidP="00E00201">
            <w:pPr>
              <w:rPr>
                <w:rFonts w:eastAsia="SimSun"/>
              </w:rPr>
            </w:pPr>
          </w:p>
        </w:tc>
        <w:tc>
          <w:tcPr>
            <w:tcW w:w="1701" w:type="dxa"/>
            <w:vAlign w:val="center"/>
          </w:tcPr>
          <w:p w14:paraId="47EB93ED"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396D187"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3BF0E722"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23DFDAF2"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DDF365A"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38DB7757" w14:textId="77777777" w:rsidTr="00E00201">
        <w:trPr>
          <w:cantSplit/>
          <w:trHeight w:val="20"/>
        </w:trPr>
        <w:tc>
          <w:tcPr>
            <w:tcW w:w="851" w:type="dxa"/>
            <w:vMerge w:val="restart"/>
            <w:textDirection w:val="btLr"/>
            <w:vAlign w:val="center"/>
          </w:tcPr>
          <w:p w14:paraId="26CC6F7A"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0BDD5DA3"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465DE02D"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1A6DED66" w14:textId="77777777" w:rsidR="002F2FF7" w:rsidRPr="00AC3044" w:rsidRDefault="002F2FF7" w:rsidP="00E00201">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6392DBC" w14:textId="77777777" w:rsidR="002F2FF7" w:rsidRPr="00AC3044" w:rsidRDefault="002F2FF7" w:rsidP="00E00201">
            <w:pPr>
              <w:rPr>
                <w:rFonts w:eastAsia="SimSun"/>
              </w:rPr>
            </w:pPr>
            <w:r w:rsidRPr="00AC3044">
              <w:rPr>
                <w:rFonts w:eastAsia="SimSun"/>
              </w:rPr>
              <w:t>С –9 по –4 день</w:t>
            </w:r>
          </w:p>
        </w:tc>
        <w:tc>
          <w:tcPr>
            <w:tcW w:w="2268" w:type="dxa"/>
            <w:vAlign w:val="center"/>
          </w:tcPr>
          <w:p w14:paraId="5A9C4A4E"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5F195A4" w14:textId="77777777" w:rsidTr="00E00201">
        <w:trPr>
          <w:cantSplit/>
          <w:trHeight w:val="20"/>
        </w:trPr>
        <w:tc>
          <w:tcPr>
            <w:tcW w:w="851" w:type="dxa"/>
            <w:vMerge/>
            <w:textDirection w:val="btLr"/>
            <w:vAlign w:val="center"/>
          </w:tcPr>
          <w:p w14:paraId="567E18C0" w14:textId="77777777" w:rsidR="002F2FF7" w:rsidRPr="00AC3044" w:rsidRDefault="002F2FF7" w:rsidP="00E00201">
            <w:pPr>
              <w:rPr>
                <w:rFonts w:eastAsia="SimSun"/>
              </w:rPr>
            </w:pPr>
          </w:p>
        </w:tc>
        <w:tc>
          <w:tcPr>
            <w:tcW w:w="1701" w:type="dxa"/>
            <w:vAlign w:val="center"/>
          </w:tcPr>
          <w:p w14:paraId="3E8856EA"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0F7B2EB2" w14:textId="77777777" w:rsidR="002F2FF7" w:rsidRPr="00AC3044" w:rsidRDefault="002F2FF7" w:rsidP="00E00201">
            <w:pPr>
              <w:rPr>
                <w:rFonts w:eastAsia="SimSun"/>
              </w:rPr>
            </w:pPr>
            <w:r w:rsidRPr="00AC3044">
              <w:rPr>
                <w:rFonts w:eastAsia="SimSun"/>
              </w:rPr>
              <w:t>4 мг/кг</w:t>
            </w:r>
          </w:p>
        </w:tc>
        <w:tc>
          <w:tcPr>
            <w:tcW w:w="1418" w:type="dxa"/>
            <w:vAlign w:val="center"/>
          </w:tcPr>
          <w:p w14:paraId="03BB146C" w14:textId="77777777" w:rsidR="002F2FF7" w:rsidRPr="00AC3044" w:rsidRDefault="002F2FF7" w:rsidP="00E00201">
            <w:pPr>
              <w:rPr>
                <w:rFonts w:eastAsia="SimSun"/>
              </w:rPr>
            </w:pPr>
            <w:r w:rsidRPr="00AC3044">
              <w:rPr>
                <w:rFonts w:eastAsia="SimSun"/>
              </w:rPr>
              <w:t>8 мг/кг</w:t>
            </w:r>
          </w:p>
        </w:tc>
        <w:tc>
          <w:tcPr>
            <w:tcW w:w="1701" w:type="dxa"/>
            <w:vAlign w:val="center"/>
          </w:tcPr>
          <w:p w14:paraId="3B0B17BA" w14:textId="77777777" w:rsidR="002F2FF7" w:rsidRPr="00AC3044" w:rsidRDefault="002F2FF7" w:rsidP="00E00201">
            <w:pPr>
              <w:rPr>
                <w:rFonts w:eastAsia="SimSun"/>
              </w:rPr>
            </w:pPr>
            <w:r w:rsidRPr="00AC3044">
              <w:rPr>
                <w:rFonts w:eastAsia="SimSun"/>
              </w:rPr>
              <w:t>С –5 по –4 день</w:t>
            </w:r>
          </w:p>
        </w:tc>
        <w:tc>
          <w:tcPr>
            <w:tcW w:w="2268" w:type="dxa"/>
            <w:vAlign w:val="center"/>
          </w:tcPr>
          <w:p w14:paraId="3399FFA8"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6268C89" w14:textId="77777777" w:rsidTr="00E00201">
        <w:trPr>
          <w:cantSplit/>
          <w:trHeight w:val="20"/>
        </w:trPr>
        <w:tc>
          <w:tcPr>
            <w:tcW w:w="851" w:type="dxa"/>
            <w:vMerge w:val="restart"/>
            <w:textDirection w:val="btLr"/>
            <w:vAlign w:val="center"/>
          </w:tcPr>
          <w:p w14:paraId="1006849B"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6519E17C" w14:textId="77777777" w:rsidR="002F2FF7" w:rsidRPr="00AC3044" w:rsidRDefault="002F2FF7" w:rsidP="00E00201">
            <w:pPr>
              <w:rPr>
                <w:rFonts w:eastAsia="SimSun"/>
              </w:rPr>
            </w:pPr>
            <w:r w:rsidRPr="00AC3044">
              <w:rPr>
                <w:rFonts w:eastAsia="SimSun"/>
              </w:rPr>
              <w:t>АТГ (кроличий)</w:t>
            </w:r>
          </w:p>
        </w:tc>
        <w:tc>
          <w:tcPr>
            <w:tcW w:w="1559" w:type="dxa"/>
            <w:vAlign w:val="center"/>
          </w:tcPr>
          <w:p w14:paraId="2CEC2E36" w14:textId="77777777" w:rsidR="002F2FF7" w:rsidRPr="00AC3044" w:rsidRDefault="002F2FF7" w:rsidP="00E00201">
            <w:pPr>
              <w:rPr>
                <w:rFonts w:eastAsia="SimSun"/>
              </w:rPr>
            </w:pPr>
            <w:r w:rsidRPr="00AC3044">
              <w:rPr>
                <w:rFonts w:eastAsia="SimSun"/>
              </w:rPr>
              <w:t>2,5 мг/кг</w:t>
            </w:r>
          </w:p>
        </w:tc>
        <w:tc>
          <w:tcPr>
            <w:tcW w:w="1418" w:type="dxa"/>
            <w:vAlign w:val="center"/>
          </w:tcPr>
          <w:p w14:paraId="7BB59120" w14:textId="77777777" w:rsidR="002F2FF7" w:rsidRPr="00AC3044" w:rsidRDefault="002F2FF7" w:rsidP="00E00201">
            <w:pPr>
              <w:rPr>
                <w:rFonts w:eastAsia="SimSun"/>
              </w:rPr>
            </w:pPr>
            <w:r w:rsidRPr="00AC3044">
              <w:rPr>
                <w:rFonts w:eastAsia="SimSun"/>
              </w:rPr>
              <w:t>5- 7,5 мг/кг2</w:t>
            </w:r>
          </w:p>
        </w:tc>
        <w:tc>
          <w:tcPr>
            <w:tcW w:w="1701" w:type="dxa"/>
            <w:vAlign w:val="center"/>
          </w:tcPr>
          <w:p w14:paraId="7F8D6BB6" w14:textId="77777777" w:rsidR="002F2FF7" w:rsidRPr="00AC3044" w:rsidRDefault="002F2FF7" w:rsidP="00E00201">
            <w:pPr>
              <w:rPr>
                <w:rFonts w:eastAsia="SimSun"/>
              </w:rPr>
            </w:pPr>
            <w:r w:rsidRPr="00AC3044">
              <w:rPr>
                <w:rFonts w:eastAsia="SimSun"/>
              </w:rPr>
              <w:t>С –3 по –2 (-1) день</w:t>
            </w:r>
          </w:p>
        </w:tc>
        <w:tc>
          <w:tcPr>
            <w:tcW w:w="2268" w:type="dxa"/>
            <w:vAlign w:val="center"/>
          </w:tcPr>
          <w:p w14:paraId="6F6A2551"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403C2A46" w14:textId="77777777" w:rsidTr="00E00201">
        <w:trPr>
          <w:cantSplit/>
          <w:trHeight w:val="20"/>
        </w:trPr>
        <w:tc>
          <w:tcPr>
            <w:tcW w:w="851" w:type="dxa"/>
            <w:vMerge/>
            <w:textDirection w:val="btLr"/>
          </w:tcPr>
          <w:p w14:paraId="1FEA4434" w14:textId="77777777" w:rsidR="002F2FF7" w:rsidRPr="00AC3044" w:rsidRDefault="002F2FF7" w:rsidP="00E00201">
            <w:pPr>
              <w:rPr>
                <w:rFonts w:eastAsia="SimSun"/>
              </w:rPr>
            </w:pPr>
          </w:p>
        </w:tc>
        <w:tc>
          <w:tcPr>
            <w:tcW w:w="1701" w:type="dxa"/>
            <w:vAlign w:val="center"/>
          </w:tcPr>
          <w:p w14:paraId="79474FF6"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3FD37EBD" w14:textId="77777777" w:rsidR="002F2FF7" w:rsidRPr="00AC3044" w:rsidRDefault="002F2FF7" w:rsidP="00E00201">
            <w:pPr>
              <w:rPr>
                <w:rFonts w:eastAsia="SimSun"/>
              </w:rPr>
            </w:pPr>
            <w:r w:rsidRPr="00AC3044">
              <w:rPr>
                <w:rFonts w:eastAsia="SimSun"/>
              </w:rPr>
              <w:t>3 мг/кг</w:t>
            </w:r>
          </w:p>
        </w:tc>
        <w:tc>
          <w:tcPr>
            <w:tcW w:w="1418" w:type="dxa"/>
            <w:vAlign w:val="center"/>
          </w:tcPr>
          <w:p w14:paraId="2FB1E191" w14:textId="77777777" w:rsidR="002F2FF7" w:rsidRPr="00AC3044" w:rsidRDefault="002F2FF7" w:rsidP="00E00201">
            <w:pPr>
              <w:rPr>
                <w:rFonts w:eastAsia="SimSun"/>
              </w:rPr>
            </w:pPr>
            <w:r w:rsidRPr="00AC3044">
              <w:rPr>
                <w:rFonts w:eastAsia="SimSun"/>
              </w:rPr>
              <w:t>–</w:t>
            </w:r>
          </w:p>
        </w:tc>
        <w:tc>
          <w:tcPr>
            <w:tcW w:w="1701" w:type="dxa"/>
            <w:vAlign w:val="center"/>
          </w:tcPr>
          <w:p w14:paraId="56274766" w14:textId="77777777" w:rsidR="002F2FF7" w:rsidRPr="00AC3044" w:rsidRDefault="002F2FF7" w:rsidP="00E00201">
            <w:pPr>
              <w:rPr>
                <w:rFonts w:eastAsia="SimSun"/>
              </w:rPr>
            </w:pPr>
            <w:r w:rsidRPr="00AC3044">
              <w:rPr>
                <w:rFonts w:eastAsia="SimSun"/>
              </w:rPr>
              <w:t>С–1 по +90 день, затем постепенное снижение к +180 дню</w:t>
            </w:r>
          </w:p>
        </w:tc>
        <w:tc>
          <w:tcPr>
            <w:tcW w:w="2268" w:type="dxa"/>
            <w:vAlign w:val="center"/>
          </w:tcPr>
          <w:p w14:paraId="3BEAF816"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2F2FF7" w:rsidRPr="00AC3044" w14:paraId="367AADF3" w14:textId="77777777" w:rsidTr="00E00201">
        <w:trPr>
          <w:cantSplit/>
          <w:trHeight w:val="20"/>
        </w:trPr>
        <w:tc>
          <w:tcPr>
            <w:tcW w:w="851" w:type="dxa"/>
            <w:vMerge/>
          </w:tcPr>
          <w:p w14:paraId="5F2EA7CE" w14:textId="77777777" w:rsidR="002F2FF7" w:rsidRPr="00AC3044" w:rsidRDefault="002F2FF7" w:rsidP="00E00201">
            <w:pPr>
              <w:rPr>
                <w:rFonts w:eastAsia="SimSun"/>
              </w:rPr>
            </w:pPr>
          </w:p>
        </w:tc>
        <w:tc>
          <w:tcPr>
            <w:tcW w:w="1701" w:type="dxa"/>
            <w:vMerge w:val="restart"/>
            <w:vAlign w:val="center"/>
          </w:tcPr>
          <w:p w14:paraId="1BE864A7" w14:textId="77777777" w:rsidR="002F2FF7" w:rsidRPr="00AC3044" w:rsidRDefault="002F2FF7" w:rsidP="00E00201">
            <w:pPr>
              <w:rPr>
                <w:rFonts w:eastAsia="SimSun"/>
              </w:rPr>
            </w:pPr>
            <w:r w:rsidRPr="00AC3044">
              <w:rPr>
                <w:rFonts w:eastAsia="SimSun"/>
              </w:rPr>
              <w:t>Метотрексат</w:t>
            </w:r>
          </w:p>
        </w:tc>
        <w:tc>
          <w:tcPr>
            <w:tcW w:w="1559" w:type="dxa"/>
            <w:vAlign w:val="center"/>
          </w:tcPr>
          <w:p w14:paraId="3D6A13D7" w14:textId="77777777" w:rsidR="002F2FF7" w:rsidRPr="00AC3044" w:rsidRDefault="002F2FF7" w:rsidP="00E00201">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2987E949" w14:textId="77777777" w:rsidR="002F2FF7" w:rsidRPr="00AC3044" w:rsidRDefault="002F2FF7" w:rsidP="00E00201">
            <w:pPr>
              <w:rPr>
                <w:rFonts w:eastAsia="SimSun"/>
              </w:rPr>
            </w:pPr>
            <w:r w:rsidRPr="00AC3044">
              <w:rPr>
                <w:rFonts w:eastAsia="SimSun"/>
              </w:rPr>
              <w:t>–</w:t>
            </w:r>
          </w:p>
        </w:tc>
        <w:tc>
          <w:tcPr>
            <w:tcW w:w="1701" w:type="dxa"/>
            <w:vAlign w:val="center"/>
          </w:tcPr>
          <w:p w14:paraId="5E0D689D" w14:textId="77777777" w:rsidR="002F2FF7" w:rsidRPr="00AC3044" w:rsidRDefault="002F2FF7" w:rsidP="00E00201">
            <w:pPr>
              <w:rPr>
                <w:rFonts w:eastAsia="SimSun"/>
              </w:rPr>
            </w:pPr>
            <w:r w:rsidRPr="00AC3044">
              <w:rPr>
                <w:rFonts w:eastAsia="SimSun"/>
              </w:rPr>
              <w:t>+1 день</w:t>
            </w:r>
          </w:p>
        </w:tc>
        <w:tc>
          <w:tcPr>
            <w:tcW w:w="2268" w:type="dxa"/>
            <w:vAlign w:val="center"/>
          </w:tcPr>
          <w:p w14:paraId="437339BC"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437A71D0" w14:textId="77777777" w:rsidTr="00E00201">
        <w:trPr>
          <w:cantSplit/>
          <w:trHeight w:val="464"/>
        </w:trPr>
        <w:tc>
          <w:tcPr>
            <w:tcW w:w="851" w:type="dxa"/>
            <w:vMerge/>
          </w:tcPr>
          <w:p w14:paraId="1B701627" w14:textId="77777777" w:rsidR="002F2FF7" w:rsidRPr="00AC3044" w:rsidRDefault="002F2FF7" w:rsidP="00E00201">
            <w:pPr>
              <w:rPr>
                <w:rFonts w:eastAsia="SimSun"/>
              </w:rPr>
            </w:pPr>
          </w:p>
        </w:tc>
        <w:tc>
          <w:tcPr>
            <w:tcW w:w="1701" w:type="dxa"/>
            <w:vMerge/>
            <w:vAlign w:val="center"/>
          </w:tcPr>
          <w:p w14:paraId="360E8599" w14:textId="77777777" w:rsidR="002F2FF7" w:rsidRPr="00AC3044" w:rsidRDefault="002F2FF7" w:rsidP="00E00201">
            <w:pPr>
              <w:rPr>
                <w:rFonts w:eastAsia="SimSun"/>
              </w:rPr>
            </w:pPr>
          </w:p>
        </w:tc>
        <w:tc>
          <w:tcPr>
            <w:tcW w:w="1559" w:type="dxa"/>
            <w:vAlign w:val="center"/>
          </w:tcPr>
          <w:p w14:paraId="66281798" w14:textId="77777777" w:rsidR="002F2FF7" w:rsidRPr="00AC3044" w:rsidRDefault="002F2FF7" w:rsidP="00E00201">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B1E1A55" w14:textId="77777777" w:rsidR="002F2FF7" w:rsidRPr="00AC3044" w:rsidRDefault="002F2FF7" w:rsidP="00E00201">
            <w:pPr>
              <w:rPr>
                <w:rFonts w:eastAsia="SimSun"/>
              </w:rPr>
            </w:pPr>
            <w:r w:rsidRPr="00AC3044">
              <w:rPr>
                <w:rFonts w:eastAsia="SimSun"/>
              </w:rPr>
              <w:t>–</w:t>
            </w:r>
          </w:p>
        </w:tc>
        <w:tc>
          <w:tcPr>
            <w:tcW w:w="1701" w:type="dxa"/>
            <w:vAlign w:val="center"/>
          </w:tcPr>
          <w:p w14:paraId="3CE4E8E0" w14:textId="77777777" w:rsidR="002F2FF7" w:rsidRPr="00AC3044" w:rsidRDefault="002F2FF7" w:rsidP="00E00201">
            <w:pPr>
              <w:rPr>
                <w:rFonts w:eastAsia="SimSun"/>
              </w:rPr>
            </w:pPr>
            <w:r w:rsidRPr="00AC3044">
              <w:rPr>
                <w:rFonts w:eastAsia="SimSun"/>
              </w:rPr>
              <w:t>+3, +6, +11 дни</w:t>
            </w:r>
          </w:p>
        </w:tc>
        <w:tc>
          <w:tcPr>
            <w:tcW w:w="2268" w:type="dxa"/>
            <w:vAlign w:val="center"/>
          </w:tcPr>
          <w:p w14:paraId="34C6A37B"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41226078" w14:textId="77777777" w:rsidTr="00E00201">
        <w:trPr>
          <w:cantSplit/>
          <w:trHeight w:val="464"/>
        </w:trPr>
        <w:tc>
          <w:tcPr>
            <w:tcW w:w="851" w:type="dxa"/>
            <w:vMerge/>
          </w:tcPr>
          <w:p w14:paraId="4B6D0105" w14:textId="77777777" w:rsidR="002F2FF7" w:rsidRPr="00AC3044" w:rsidRDefault="002F2FF7" w:rsidP="00E00201">
            <w:pPr>
              <w:rPr>
                <w:rFonts w:eastAsia="SimSun"/>
              </w:rPr>
            </w:pPr>
          </w:p>
        </w:tc>
        <w:tc>
          <w:tcPr>
            <w:tcW w:w="1701" w:type="dxa"/>
            <w:vAlign w:val="center"/>
          </w:tcPr>
          <w:p w14:paraId="2FCCE918"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6317141C" w14:textId="77777777" w:rsidR="002F2FF7" w:rsidRPr="00AC3044" w:rsidRDefault="002F2FF7" w:rsidP="00E00201">
            <w:pPr>
              <w:rPr>
                <w:rFonts w:eastAsia="SimSun"/>
              </w:rPr>
            </w:pPr>
            <w:r w:rsidRPr="00AC3044">
              <w:rPr>
                <w:rFonts w:eastAsia="SimSun"/>
              </w:rPr>
              <w:t>45 мг/кг</w:t>
            </w:r>
          </w:p>
        </w:tc>
        <w:tc>
          <w:tcPr>
            <w:tcW w:w="1418" w:type="dxa"/>
            <w:vAlign w:val="center"/>
          </w:tcPr>
          <w:p w14:paraId="076B6093" w14:textId="77777777" w:rsidR="002F2FF7" w:rsidRPr="00AC3044" w:rsidRDefault="002F2FF7" w:rsidP="00E00201">
            <w:pPr>
              <w:rPr>
                <w:rFonts w:eastAsia="SimSun"/>
              </w:rPr>
            </w:pPr>
            <w:r w:rsidRPr="00AC3044">
              <w:rPr>
                <w:rFonts w:eastAsia="SimSun"/>
              </w:rPr>
              <w:t>–</w:t>
            </w:r>
          </w:p>
        </w:tc>
        <w:tc>
          <w:tcPr>
            <w:tcW w:w="1701" w:type="dxa"/>
            <w:vAlign w:val="center"/>
          </w:tcPr>
          <w:p w14:paraId="3D64982E" w14:textId="77777777" w:rsidR="002F2FF7" w:rsidRPr="00AC3044" w:rsidRDefault="002F2FF7" w:rsidP="00E00201">
            <w:pPr>
              <w:rPr>
                <w:rFonts w:eastAsia="SimSun"/>
              </w:rPr>
            </w:pPr>
            <w:r w:rsidRPr="00AC3044">
              <w:rPr>
                <w:rFonts w:eastAsia="SimSun"/>
              </w:rPr>
              <w:t>С +1 по +90 день</w:t>
            </w:r>
          </w:p>
        </w:tc>
        <w:tc>
          <w:tcPr>
            <w:tcW w:w="2268" w:type="dxa"/>
            <w:vAlign w:val="center"/>
          </w:tcPr>
          <w:p w14:paraId="572F0011"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EDBC2B2" w14:textId="77777777" w:rsidR="002F2FF7" w:rsidRDefault="002F2FF7" w:rsidP="002F2FF7">
      <w:pPr>
        <w:rPr>
          <w:rFonts w:eastAsia="SimSun"/>
        </w:rPr>
      </w:pPr>
      <w:bookmarkStart w:id="253" w:name="_Toc44401207"/>
    </w:p>
    <w:p w14:paraId="2FC8FE1B" w14:textId="3BF6168A"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5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541F6973" w14:textId="77777777" w:rsidTr="00E00201">
        <w:trPr>
          <w:cantSplit/>
          <w:trHeight w:val="20"/>
          <w:tblHeader/>
        </w:trPr>
        <w:tc>
          <w:tcPr>
            <w:tcW w:w="851" w:type="dxa"/>
          </w:tcPr>
          <w:p w14:paraId="4CC92AAC" w14:textId="77777777" w:rsidR="002F2FF7" w:rsidRPr="00470D3D" w:rsidRDefault="002F2FF7" w:rsidP="00E00201">
            <w:pPr>
              <w:rPr>
                <w:rFonts w:eastAsia="SimSun"/>
              </w:rPr>
            </w:pPr>
          </w:p>
        </w:tc>
        <w:tc>
          <w:tcPr>
            <w:tcW w:w="1701" w:type="dxa"/>
            <w:vAlign w:val="center"/>
          </w:tcPr>
          <w:p w14:paraId="5C76F2A8"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5A47FFA1"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726B336"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2B5CB6D"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349DFE6"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328E6449" w14:textId="77777777" w:rsidTr="00E00201">
        <w:trPr>
          <w:cantSplit/>
          <w:trHeight w:val="20"/>
        </w:trPr>
        <w:tc>
          <w:tcPr>
            <w:tcW w:w="851" w:type="dxa"/>
            <w:vMerge w:val="restart"/>
            <w:textDirection w:val="btLr"/>
            <w:vAlign w:val="center"/>
          </w:tcPr>
          <w:p w14:paraId="541D340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7F619C73"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5EBBD28C" w14:textId="77777777" w:rsidR="002F2FF7" w:rsidRPr="00AC3044" w:rsidRDefault="002F2FF7" w:rsidP="00E00201">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66893EEA" w14:textId="77777777" w:rsidR="002F2FF7" w:rsidRPr="00AC3044" w:rsidRDefault="002F2FF7" w:rsidP="00E00201">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A3F9317" w14:textId="77777777" w:rsidR="002F2FF7" w:rsidRPr="00AC3044" w:rsidRDefault="002F2FF7" w:rsidP="00E00201">
            <w:pPr>
              <w:rPr>
                <w:rFonts w:eastAsia="SimSun"/>
              </w:rPr>
            </w:pPr>
            <w:r w:rsidRPr="00AC3044">
              <w:rPr>
                <w:rFonts w:eastAsia="SimSun"/>
              </w:rPr>
              <w:t>С –6 по –2 день</w:t>
            </w:r>
          </w:p>
        </w:tc>
        <w:tc>
          <w:tcPr>
            <w:tcW w:w="2268" w:type="dxa"/>
            <w:vAlign w:val="center"/>
          </w:tcPr>
          <w:p w14:paraId="33FAAB6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7191FAC" w14:textId="77777777" w:rsidTr="00E00201">
        <w:trPr>
          <w:cantSplit/>
          <w:trHeight w:val="772"/>
        </w:trPr>
        <w:tc>
          <w:tcPr>
            <w:tcW w:w="851" w:type="dxa"/>
            <w:vMerge/>
            <w:textDirection w:val="btLr"/>
            <w:vAlign w:val="center"/>
          </w:tcPr>
          <w:p w14:paraId="1BAA2481" w14:textId="77777777" w:rsidR="002F2FF7" w:rsidRPr="00AC3044" w:rsidRDefault="002F2FF7" w:rsidP="00E00201">
            <w:pPr>
              <w:rPr>
                <w:rFonts w:eastAsia="SimSun"/>
              </w:rPr>
            </w:pPr>
          </w:p>
        </w:tc>
        <w:tc>
          <w:tcPr>
            <w:tcW w:w="1701" w:type="dxa"/>
            <w:vAlign w:val="center"/>
          </w:tcPr>
          <w:p w14:paraId="6947367D"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6C023A24" w14:textId="77777777" w:rsidR="002F2FF7" w:rsidRPr="00AC3044" w:rsidRDefault="002F2FF7" w:rsidP="00E00201">
            <w:pPr>
              <w:rPr>
                <w:rFonts w:eastAsia="SimSun"/>
              </w:rPr>
            </w:pPr>
            <w:r w:rsidRPr="00AC3044">
              <w:rPr>
                <w:rFonts w:eastAsia="SimSun"/>
              </w:rPr>
              <w:t>4 мг/кг</w:t>
            </w:r>
          </w:p>
        </w:tc>
        <w:tc>
          <w:tcPr>
            <w:tcW w:w="1418" w:type="dxa"/>
            <w:vAlign w:val="center"/>
          </w:tcPr>
          <w:p w14:paraId="2C7D6407" w14:textId="77777777" w:rsidR="002F2FF7" w:rsidRPr="00AC3044" w:rsidRDefault="002F2FF7" w:rsidP="00E00201">
            <w:pPr>
              <w:rPr>
                <w:rFonts w:eastAsia="SimSun"/>
              </w:rPr>
            </w:pPr>
            <w:r w:rsidRPr="00AC3044">
              <w:rPr>
                <w:rFonts w:eastAsia="SimSun"/>
              </w:rPr>
              <w:t>8 мг/кг</w:t>
            </w:r>
          </w:p>
        </w:tc>
        <w:tc>
          <w:tcPr>
            <w:tcW w:w="1701" w:type="dxa"/>
            <w:vAlign w:val="center"/>
          </w:tcPr>
          <w:p w14:paraId="61731837" w14:textId="77777777" w:rsidR="002F2FF7" w:rsidRPr="00AC3044" w:rsidRDefault="002F2FF7" w:rsidP="00E00201">
            <w:pPr>
              <w:rPr>
                <w:rFonts w:eastAsia="SimSun"/>
              </w:rPr>
            </w:pPr>
            <w:r w:rsidRPr="00AC3044">
              <w:rPr>
                <w:rFonts w:eastAsia="SimSun"/>
              </w:rPr>
              <w:t>С –5 по –4 день</w:t>
            </w:r>
          </w:p>
        </w:tc>
        <w:tc>
          <w:tcPr>
            <w:tcW w:w="2268" w:type="dxa"/>
            <w:vAlign w:val="center"/>
          </w:tcPr>
          <w:p w14:paraId="1774CE40"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C3DCDBD" w14:textId="77777777" w:rsidTr="00E00201">
        <w:trPr>
          <w:cantSplit/>
          <w:trHeight w:val="1337"/>
        </w:trPr>
        <w:tc>
          <w:tcPr>
            <w:tcW w:w="851" w:type="dxa"/>
            <w:vMerge w:val="restart"/>
            <w:textDirection w:val="btLr"/>
            <w:vAlign w:val="center"/>
          </w:tcPr>
          <w:p w14:paraId="19E1130E"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6AA4C671"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4E5DCC65" w14:textId="77777777" w:rsidR="002F2FF7" w:rsidRPr="00AC3044" w:rsidRDefault="002F2FF7" w:rsidP="00E00201">
            <w:pPr>
              <w:rPr>
                <w:rFonts w:eastAsia="SimSun"/>
              </w:rPr>
            </w:pPr>
            <w:r w:rsidRPr="00AC3044">
              <w:rPr>
                <w:rFonts w:eastAsia="SimSun"/>
              </w:rPr>
              <w:t>3 мг/кг</w:t>
            </w:r>
          </w:p>
        </w:tc>
        <w:tc>
          <w:tcPr>
            <w:tcW w:w="1418" w:type="dxa"/>
            <w:vAlign w:val="center"/>
          </w:tcPr>
          <w:p w14:paraId="7F771561" w14:textId="77777777" w:rsidR="002F2FF7" w:rsidRPr="00AC3044" w:rsidRDefault="002F2FF7" w:rsidP="00E00201">
            <w:pPr>
              <w:rPr>
                <w:rFonts w:eastAsia="SimSun"/>
              </w:rPr>
            </w:pPr>
            <w:r w:rsidRPr="00AC3044">
              <w:rPr>
                <w:rFonts w:eastAsia="SimSun"/>
              </w:rPr>
              <w:t>–</w:t>
            </w:r>
          </w:p>
        </w:tc>
        <w:tc>
          <w:tcPr>
            <w:tcW w:w="1701" w:type="dxa"/>
            <w:vAlign w:val="center"/>
          </w:tcPr>
          <w:p w14:paraId="167C3083"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268" w:type="dxa"/>
            <w:vAlign w:val="center"/>
          </w:tcPr>
          <w:p w14:paraId="355DD840"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37F1B44" w14:textId="77777777" w:rsidTr="00E00201">
        <w:trPr>
          <w:cantSplit/>
          <w:trHeight w:val="308"/>
        </w:trPr>
        <w:tc>
          <w:tcPr>
            <w:tcW w:w="851" w:type="dxa"/>
            <w:vMerge/>
            <w:textDirection w:val="btLr"/>
          </w:tcPr>
          <w:p w14:paraId="1A0AB83C" w14:textId="77777777" w:rsidR="002F2FF7" w:rsidRPr="00AC3044" w:rsidRDefault="002F2FF7" w:rsidP="00E00201">
            <w:pPr>
              <w:rPr>
                <w:rFonts w:eastAsia="SimSun"/>
              </w:rPr>
            </w:pPr>
          </w:p>
        </w:tc>
        <w:tc>
          <w:tcPr>
            <w:tcW w:w="1701" w:type="dxa"/>
            <w:vAlign w:val="center"/>
          </w:tcPr>
          <w:p w14:paraId="284A90EB"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4FA646E9" w14:textId="77777777" w:rsidR="002F2FF7" w:rsidRPr="00AC3044" w:rsidRDefault="002F2FF7" w:rsidP="00E00201">
            <w:pPr>
              <w:rPr>
                <w:rFonts w:eastAsia="SimSun"/>
              </w:rPr>
            </w:pPr>
            <w:r w:rsidRPr="00AC3044">
              <w:rPr>
                <w:rFonts w:eastAsia="SimSun"/>
              </w:rPr>
              <w:t>30 мг/кг</w:t>
            </w:r>
          </w:p>
        </w:tc>
        <w:tc>
          <w:tcPr>
            <w:tcW w:w="1418" w:type="dxa"/>
            <w:vAlign w:val="center"/>
          </w:tcPr>
          <w:p w14:paraId="38FB33AF" w14:textId="77777777" w:rsidR="002F2FF7" w:rsidRPr="00AC3044" w:rsidRDefault="002F2FF7" w:rsidP="00E00201">
            <w:pPr>
              <w:rPr>
                <w:rFonts w:eastAsia="SimSun"/>
              </w:rPr>
            </w:pPr>
            <w:r w:rsidRPr="00AC3044">
              <w:rPr>
                <w:rFonts w:eastAsia="SimSun"/>
              </w:rPr>
              <w:t>–</w:t>
            </w:r>
          </w:p>
        </w:tc>
        <w:tc>
          <w:tcPr>
            <w:tcW w:w="1701" w:type="dxa"/>
            <w:vAlign w:val="center"/>
          </w:tcPr>
          <w:p w14:paraId="17FA8EA7" w14:textId="77777777" w:rsidR="002F2FF7" w:rsidRPr="00AC3044" w:rsidRDefault="002F2FF7" w:rsidP="00E00201">
            <w:pPr>
              <w:rPr>
                <w:rFonts w:eastAsia="SimSun"/>
              </w:rPr>
            </w:pPr>
            <w:r w:rsidRPr="00AC3044">
              <w:rPr>
                <w:rFonts w:eastAsia="SimSun"/>
              </w:rPr>
              <w:t>С +5 по +90 день</w:t>
            </w:r>
          </w:p>
        </w:tc>
        <w:tc>
          <w:tcPr>
            <w:tcW w:w="2268" w:type="dxa"/>
            <w:vAlign w:val="center"/>
          </w:tcPr>
          <w:p w14:paraId="023F5A7D"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100E8013" w14:textId="77777777" w:rsidTr="00E00201">
        <w:trPr>
          <w:cantSplit/>
          <w:trHeight w:val="20"/>
        </w:trPr>
        <w:tc>
          <w:tcPr>
            <w:tcW w:w="851" w:type="dxa"/>
            <w:vMerge/>
            <w:textDirection w:val="btLr"/>
          </w:tcPr>
          <w:p w14:paraId="4E45DFD7" w14:textId="77777777" w:rsidR="002F2FF7" w:rsidRPr="00AC3044" w:rsidRDefault="002F2FF7" w:rsidP="00E00201">
            <w:pPr>
              <w:rPr>
                <w:rFonts w:eastAsia="SimSun"/>
              </w:rPr>
            </w:pPr>
          </w:p>
        </w:tc>
        <w:tc>
          <w:tcPr>
            <w:tcW w:w="1701" w:type="dxa"/>
            <w:vAlign w:val="center"/>
          </w:tcPr>
          <w:p w14:paraId="69A9074E"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48A3120"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148B60C9"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420CAF6C"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7BB2A91C" w14:textId="77777777" w:rsidR="002F2FF7" w:rsidRPr="00AC3044" w:rsidRDefault="002F2FF7" w:rsidP="00E00201">
            <w:pPr>
              <w:rPr>
                <w:rFonts w:eastAsia="SimSun"/>
              </w:rPr>
            </w:pPr>
            <w:r w:rsidRPr="00AC3044">
              <w:rPr>
                <w:rFonts w:eastAsia="SimSun"/>
              </w:rPr>
              <w:t>В/в, в течение 2 часов</w:t>
            </w:r>
          </w:p>
        </w:tc>
      </w:tr>
    </w:tbl>
    <w:p w14:paraId="175417C5" w14:textId="77777777" w:rsidR="002F2FF7" w:rsidRDefault="002F2FF7" w:rsidP="002F2FF7">
      <w:pPr>
        <w:rPr>
          <w:rFonts w:eastAsia="SimSun"/>
        </w:rPr>
      </w:pPr>
      <w:bookmarkStart w:id="254" w:name="_Toc44401208"/>
    </w:p>
    <w:p w14:paraId="1020A341" w14:textId="76276359"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E00201">
        <w:rPr>
          <w:rFonts w:eastAsia="SimSun"/>
          <w:lang w:val="en-US"/>
        </w:rPr>
        <w:t>Flu</w:t>
      </w:r>
      <w:r w:rsidRPr="00042499">
        <w:rPr>
          <w:rFonts w:eastAsia="SimSun"/>
          <w:lang w:val="en-US"/>
        </w:rPr>
        <w:t>180+</w:t>
      </w:r>
      <w:r w:rsidRPr="00E00201">
        <w:rPr>
          <w:rFonts w:eastAsia="SimSun"/>
          <w:lang w:val="en-US"/>
        </w:rPr>
        <w:t>Bu</w:t>
      </w:r>
      <w:r w:rsidRPr="00042499">
        <w:rPr>
          <w:rFonts w:eastAsia="SimSun"/>
          <w:lang w:val="en-US"/>
        </w:rPr>
        <w:t>8+</w:t>
      </w:r>
      <w:r w:rsidRPr="00E00201">
        <w:rPr>
          <w:rFonts w:eastAsia="SimSun"/>
          <w:lang w:val="en-US"/>
        </w:rPr>
        <w:t>Thio</w:t>
      </w:r>
      <w:r w:rsidRPr="00042499">
        <w:rPr>
          <w:rFonts w:eastAsia="SimSun"/>
          <w:lang w:val="en-US"/>
        </w:rPr>
        <w:t xml:space="preserve"> / </w:t>
      </w:r>
      <w:r w:rsidRPr="00E00201">
        <w:rPr>
          <w:rFonts w:eastAsia="SimSun"/>
          <w:lang w:val="en-US"/>
        </w:rPr>
        <w:t>PT</w:t>
      </w:r>
      <w:r w:rsidRPr="00042499">
        <w:rPr>
          <w:rFonts w:eastAsia="SimSun"/>
          <w:lang w:val="en-US"/>
        </w:rPr>
        <w:t>-</w:t>
      </w:r>
      <w:r w:rsidRPr="00E00201">
        <w:rPr>
          <w:rFonts w:eastAsia="SimSun"/>
          <w:lang w:val="en-US"/>
        </w:rPr>
        <w:t>Cy</w:t>
      </w:r>
      <w:bookmarkEnd w:id="25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2F2FF7" w:rsidRPr="00AC3044" w14:paraId="0839D6B4" w14:textId="77777777" w:rsidTr="00E00201">
        <w:trPr>
          <w:cantSplit/>
          <w:trHeight w:val="20"/>
          <w:tblHeader/>
        </w:trPr>
        <w:tc>
          <w:tcPr>
            <w:tcW w:w="851" w:type="dxa"/>
            <w:vAlign w:val="center"/>
          </w:tcPr>
          <w:p w14:paraId="4F23C16A" w14:textId="77777777" w:rsidR="002F2FF7" w:rsidRPr="00723FEA" w:rsidRDefault="002F2FF7" w:rsidP="00E00201">
            <w:pPr>
              <w:rPr>
                <w:rFonts w:eastAsia="SimSun"/>
                <w:lang w:val="en-US"/>
              </w:rPr>
            </w:pPr>
          </w:p>
        </w:tc>
        <w:tc>
          <w:tcPr>
            <w:tcW w:w="1701" w:type="dxa"/>
            <w:vAlign w:val="center"/>
          </w:tcPr>
          <w:p w14:paraId="29BFE051"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410D50FA"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36E86096"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0BCE253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7E75CCA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CECC24C" w14:textId="77777777" w:rsidTr="00E00201">
        <w:trPr>
          <w:cantSplit/>
          <w:trHeight w:val="20"/>
        </w:trPr>
        <w:tc>
          <w:tcPr>
            <w:tcW w:w="851" w:type="dxa"/>
            <w:vMerge w:val="restart"/>
            <w:textDirection w:val="btLr"/>
            <w:vAlign w:val="center"/>
          </w:tcPr>
          <w:p w14:paraId="2DEE6061"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2CF42A6D"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2E0C727D"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90E58D" w14:textId="77777777" w:rsidR="002F2FF7" w:rsidRPr="00AC3044" w:rsidRDefault="002F2FF7" w:rsidP="00E00201">
            <w:pPr>
              <w:rPr>
                <w:rFonts w:eastAsia="SimSun"/>
              </w:rPr>
            </w:pPr>
            <w:r w:rsidRPr="00AC3044">
              <w:rPr>
                <w:rFonts w:eastAsia="SimSun"/>
              </w:rPr>
              <w:t>180 мг/м2</w:t>
            </w:r>
          </w:p>
        </w:tc>
        <w:tc>
          <w:tcPr>
            <w:tcW w:w="1701" w:type="dxa"/>
            <w:vAlign w:val="center"/>
          </w:tcPr>
          <w:p w14:paraId="07C31849"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628755A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0997AFA" w14:textId="77777777" w:rsidTr="00E00201">
        <w:trPr>
          <w:cantSplit/>
          <w:trHeight w:val="687"/>
        </w:trPr>
        <w:tc>
          <w:tcPr>
            <w:tcW w:w="851" w:type="dxa"/>
            <w:vMerge/>
            <w:vAlign w:val="center"/>
          </w:tcPr>
          <w:p w14:paraId="21E6E262" w14:textId="77777777" w:rsidR="002F2FF7" w:rsidRPr="00AC3044" w:rsidRDefault="002F2FF7" w:rsidP="00E00201">
            <w:pPr>
              <w:rPr>
                <w:rFonts w:eastAsia="SimSun"/>
              </w:rPr>
            </w:pPr>
          </w:p>
        </w:tc>
        <w:tc>
          <w:tcPr>
            <w:tcW w:w="1701" w:type="dxa"/>
            <w:vAlign w:val="center"/>
          </w:tcPr>
          <w:p w14:paraId="31879E59"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3AD28084"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38992D08" w14:textId="77777777" w:rsidR="002F2FF7" w:rsidRPr="00AC3044" w:rsidRDefault="002F2FF7" w:rsidP="00E00201">
            <w:pPr>
              <w:rPr>
                <w:rFonts w:eastAsia="SimSun"/>
              </w:rPr>
            </w:pPr>
            <w:r w:rsidRPr="00AC3044">
              <w:rPr>
                <w:rFonts w:eastAsia="SimSun"/>
              </w:rPr>
              <w:t xml:space="preserve">8 мг/кг </w:t>
            </w:r>
          </w:p>
        </w:tc>
        <w:tc>
          <w:tcPr>
            <w:tcW w:w="1701" w:type="dxa"/>
            <w:vAlign w:val="center"/>
          </w:tcPr>
          <w:p w14:paraId="67616704"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1EB9FFDD"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423FF06" w14:textId="77777777" w:rsidTr="00E00201">
        <w:trPr>
          <w:cantSplit/>
          <w:trHeight w:val="555"/>
        </w:trPr>
        <w:tc>
          <w:tcPr>
            <w:tcW w:w="851" w:type="dxa"/>
            <w:vMerge/>
            <w:vAlign w:val="center"/>
          </w:tcPr>
          <w:p w14:paraId="7B0FC3C6" w14:textId="77777777" w:rsidR="002F2FF7" w:rsidRPr="00AC3044" w:rsidRDefault="002F2FF7" w:rsidP="00E00201">
            <w:pPr>
              <w:rPr>
                <w:rFonts w:eastAsia="SimSun"/>
              </w:rPr>
            </w:pPr>
          </w:p>
        </w:tc>
        <w:tc>
          <w:tcPr>
            <w:tcW w:w="1701" w:type="dxa"/>
            <w:vAlign w:val="center"/>
          </w:tcPr>
          <w:p w14:paraId="26D685E8"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0EDBDC3E" w14:textId="77777777" w:rsidR="002F2FF7" w:rsidRPr="00AC3044" w:rsidRDefault="002F2FF7" w:rsidP="00E00201">
            <w:pPr>
              <w:rPr>
                <w:rFonts w:eastAsia="SimSun"/>
              </w:rPr>
            </w:pPr>
            <w:r w:rsidRPr="00AC3044">
              <w:rPr>
                <w:rFonts w:eastAsia="SimSun"/>
              </w:rPr>
              <w:t>5 мг/кг</w:t>
            </w:r>
          </w:p>
        </w:tc>
        <w:tc>
          <w:tcPr>
            <w:tcW w:w="1418" w:type="dxa"/>
            <w:vAlign w:val="center"/>
          </w:tcPr>
          <w:p w14:paraId="239CEA87"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55DDF2C4" w14:textId="77777777" w:rsidR="002F2FF7" w:rsidRPr="00AC3044" w:rsidRDefault="002F2FF7" w:rsidP="00E00201">
            <w:pPr>
              <w:rPr>
                <w:rFonts w:eastAsia="SimSun"/>
              </w:rPr>
            </w:pPr>
            <w:r w:rsidRPr="00AC3044">
              <w:rPr>
                <w:rFonts w:eastAsia="SimSun"/>
              </w:rPr>
              <w:t>-6,-5 дни</w:t>
            </w:r>
          </w:p>
        </w:tc>
        <w:tc>
          <w:tcPr>
            <w:tcW w:w="2268" w:type="dxa"/>
            <w:vAlign w:val="center"/>
          </w:tcPr>
          <w:p w14:paraId="3EB72C1C"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C84B3E1" w14:textId="77777777" w:rsidTr="00E00201">
        <w:trPr>
          <w:cantSplit/>
          <w:trHeight w:val="1498"/>
        </w:trPr>
        <w:tc>
          <w:tcPr>
            <w:tcW w:w="851" w:type="dxa"/>
            <w:textDirection w:val="btLr"/>
            <w:vAlign w:val="center"/>
          </w:tcPr>
          <w:p w14:paraId="43FB3C48"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18446B5A"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3D72354"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3F7319DE"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DB43702"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45AF2E01" w14:textId="77777777" w:rsidR="002F2FF7" w:rsidRPr="00AC3044" w:rsidRDefault="002F2FF7" w:rsidP="00E00201">
            <w:pPr>
              <w:rPr>
                <w:rFonts w:eastAsia="SimSun"/>
              </w:rPr>
            </w:pPr>
            <w:r w:rsidRPr="00AC3044">
              <w:rPr>
                <w:rFonts w:eastAsia="SimSun"/>
              </w:rPr>
              <w:t>В/в, в течение 2 часов</w:t>
            </w:r>
          </w:p>
        </w:tc>
      </w:tr>
    </w:tbl>
    <w:p w14:paraId="39F59E93" w14:textId="77777777" w:rsidR="002F2FF7" w:rsidRDefault="002F2FF7" w:rsidP="002F2FF7">
      <w:pPr>
        <w:rPr>
          <w:rFonts w:eastAsia="SimSun"/>
        </w:rPr>
      </w:pPr>
      <w:bookmarkStart w:id="255" w:name="_Toc44401209"/>
    </w:p>
    <w:p w14:paraId="1ED12D2B" w14:textId="69D1EDD2"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79C81640" w14:textId="77777777" w:rsidTr="00E00201">
        <w:trPr>
          <w:cantSplit/>
          <w:trHeight w:val="20"/>
          <w:tblHeader/>
        </w:trPr>
        <w:tc>
          <w:tcPr>
            <w:tcW w:w="817" w:type="dxa"/>
            <w:vAlign w:val="center"/>
          </w:tcPr>
          <w:p w14:paraId="59BE9433" w14:textId="77777777" w:rsidR="002F2FF7" w:rsidRPr="00470D3D" w:rsidRDefault="002F2FF7" w:rsidP="00E00201">
            <w:pPr>
              <w:rPr>
                <w:rFonts w:eastAsia="SimSun"/>
              </w:rPr>
            </w:pPr>
          </w:p>
        </w:tc>
        <w:tc>
          <w:tcPr>
            <w:tcW w:w="1701" w:type="dxa"/>
            <w:vAlign w:val="center"/>
          </w:tcPr>
          <w:p w14:paraId="7F485099"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14490940"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50F4A5E7"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548D7DF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326278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BDB62BF" w14:textId="77777777" w:rsidTr="00E00201">
        <w:trPr>
          <w:cantSplit/>
          <w:trHeight w:val="20"/>
        </w:trPr>
        <w:tc>
          <w:tcPr>
            <w:tcW w:w="817" w:type="dxa"/>
            <w:vMerge w:val="restart"/>
            <w:textDirection w:val="btLr"/>
            <w:vAlign w:val="center"/>
          </w:tcPr>
          <w:p w14:paraId="0C0A80C7"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09FAF896"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7C1F3EFF"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5C0B8CB"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D7E1CD6"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4A251675"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58D01BD" w14:textId="77777777" w:rsidTr="00E00201">
        <w:trPr>
          <w:cantSplit/>
          <w:trHeight w:val="889"/>
        </w:trPr>
        <w:tc>
          <w:tcPr>
            <w:tcW w:w="817" w:type="dxa"/>
            <w:vMerge/>
            <w:vAlign w:val="center"/>
          </w:tcPr>
          <w:p w14:paraId="7A67DD80" w14:textId="77777777" w:rsidR="002F2FF7" w:rsidRPr="00AC3044" w:rsidRDefault="002F2FF7" w:rsidP="00E00201">
            <w:pPr>
              <w:rPr>
                <w:rFonts w:eastAsia="SimSun"/>
              </w:rPr>
            </w:pPr>
          </w:p>
        </w:tc>
        <w:tc>
          <w:tcPr>
            <w:tcW w:w="1701" w:type="dxa"/>
            <w:vAlign w:val="center"/>
          </w:tcPr>
          <w:p w14:paraId="7DA96677"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66CCE3E1"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5D4F2A4B" w14:textId="77777777" w:rsidR="002F2FF7" w:rsidRPr="00AC3044" w:rsidRDefault="002F2FF7" w:rsidP="00E00201">
            <w:pPr>
              <w:rPr>
                <w:rFonts w:eastAsia="SimSun"/>
              </w:rPr>
            </w:pPr>
            <w:r w:rsidRPr="00AC3044">
              <w:rPr>
                <w:rFonts w:eastAsia="SimSun"/>
              </w:rPr>
              <w:t xml:space="preserve">8 мг/кг </w:t>
            </w:r>
          </w:p>
        </w:tc>
        <w:tc>
          <w:tcPr>
            <w:tcW w:w="1701" w:type="dxa"/>
            <w:vAlign w:val="center"/>
          </w:tcPr>
          <w:p w14:paraId="41166D3E"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1469AFE1"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76A11081" w14:textId="77777777" w:rsidTr="00E00201">
        <w:trPr>
          <w:cantSplit/>
          <w:trHeight w:val="548"/>
        </w:trPr>
        <w:tc>
          <w:tcPr>
            <w:tcW w:w="817" w:type="dxa"/>
            <w:vMerge w:val="restart"/>
            <w:textDirection w:val="btLr"/>
            <w:vAlign w:val="center"/>
          </w:tcPr>
          <w:p w14:paraId="7D886F92"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762D31EA"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3EE0E434"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549F8504"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06BEDA66"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62CD3CC4"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32F89887" w14:textId="77777777" w:rsidTr="00E00201">
        <w:trPr>
          <w:cantSplit/>
          <w:trHeight w:val="958"/>
        </w:trPr>
        <w:tc>
          <w:tcPr>
            <w:tcW w:w="817" w:type="dxa"/>
            <w:vMerge/>
            <w:textDirection w:val="btLr"/>
            <w:vAlign w:val="center"/>
          </w:tcPr>
          <w:p w14:paraId="1C0314E2" w14:textId="77777777" w:rsidR="002F2FF7" w:rsidRPr="00AC3044" w:rsidRDefault="002F2FF7" w:rsidP="00E00201">
            <w:pPr>
              <w:rPr>
                <w:rFonts w:eastAsia="SimSun"/>
              </w:rPr>
            </w:pPr>
          </w:p>
        </w:tc>
        <w:tc>
          <w:tcPr>
            <w:tcW w:w="1701" w:type="dxa"/>
            <w:vAlign w:val="center"/>
          </w:tcPr>
          <w:p w14:paraId="3D44EADC"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17F2BBB6"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5617FB06" w14:textId="77777777" w:rsidR="002F2FF7" w:rsidRPr="00AC3044" w:rsidRDefault="002F2FF7" w:rsidP="00E00201">
            <w:pPr>
              <w:rPr>
                <w:rFonts w:eastAsia="SimSun"/>
              </w:rPr>
            </w:pPr>
            <w:r w:rsidRPr="00AC3044">
              <w:rPr>
                <w:rFonts w:eastAsia="SimSun"/>
              </w:rPr>
              <w:t>–</w:t>
            </w:r>
          </w:p>
        </w:tc>
        <w:tc>
          <w:tcPr>
            <w:tcW w:w="1701" w:type="dxa"/>
            <w:vAlign w:val="center"/>
          </w:tcPr>
          <w:p w14:paraId="71060113"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0E642553"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2F2FF7" w:rsidRPr="00AC3044" w14:paraId="16E12D9E" w14:textId="77777777" w:rsidTr="00E00201">
        <w:trPr>
          <w:cantSplit/>
          <w:trHeight w:val="214"/>
        </w:trPr>
        <w:tc>
          <w:tcPr>
            <w:tcW w:w="817" w:type="dxa"/>
            <w:vMerge/>
            <w:textDirection w:val="btLr"/>
            <w:vAlign w:val="center"/>
          </w:tcPr>
          <w:p w14:paraId="06002F70" w14:textId="77777777" w:rsidR="002F2FF7" w:rsidRPr="00AC3044" w:rsidRDefault="002F2FF7" w:rsidP="00E00201">
            <w:pPr>
              <w:rPr>
                <w:rFonts w:eastAsia="SimSun"/>
              </w:rPr>
            </w:pPr>
          </w:p>
        </w:tc>
        <w:tc>
          <w:tcPr>
            <w:tcW w:w="1701" w:type="dxa"/>
            <w:vAlign w:val="center"/>
          </w:tcPr>
          <w:p w14:paraId="50289E99"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4159354A"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165E2C54" w14:textId="77777777" w:rsidR="002F2FF7" w:rsidRPr="00AC3044" w:rsidRDefault="002F2FF7" w:rsidP="00E00201">
            <w:pPr>
              <w:rPr>
                <w:rFonts w:eastAsia="SimSun"/>
              </w:rPr>
            </w:pPr>
            <w:r w:rsidRPr="00AC3044">
              <w:rPr>
                <w:rFonts w:eastAsia="SimSun"/>
              </w:rPr>
              <w:t>–</w:t>
            </w:r>
          </w:p>
        </w:tc>
        <w:tc>
          <w:tcPr>
            <w:tcW w:w="1701" w:type="dxa"/>
            <w:vAlign w:val="center"/>
          </w:tcPr>
          <w:p w14:paraId="35D76131"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22B86401"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79FC32A" w14:textId="77777777" w:rsidR="002F2FF7" w:rsidRDefault="002F2FF7" w:rsidP="002F2FF7">
      <w:pPr>
        <w:rPr>
          <w:rFonts w:eastAsia="SimSun"/>
        </w:rPr>
      </w:pPr>
      <w:bookmarkStart w:id="256" w:name="_Toc44401210"/>
    </w:p>
    <w:p w14:paraId="270F0803"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5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A32F93B" w14:textId="77777777" w:rsidTr="00E00201">
        <w:trPr>
          <w:cantSplit/>
          <w:trHeight w:val="20"/>
          <w:tblHeader/>
        </w:trPr>
        <w:tc>
          <w:tcPr>
            <w:tcW w:w="817" w:type="dxa"/>
            <w:vAlign w:val="center"/>
          </w:tcPr>
          <w:p w14:paraId="06B32832" w14:textId="77777777" w:rsidR="002F2FF7" w:rsidRPr="00AC3044" w:rsidRDefault="002F2FF7" w:rsidP="00E00201">
            <w:pPr>
              <w:rPr>
                <w:rFonts w:eastAsia="SimSun"/>
              </w:rPr>
            </w:pPr>
          </w:p>
        </w:tc>
        <w:tc>
          <w:tcPr>
            <w:tcW w:w="1701" w:type="dxa"/>
            <w:vAlign w:val="center"/>
          </w:tcPr>
          <w:p w14:paraId="2219B61F"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4F6C8054"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083F1C8"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0DF424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7FFE4F3E"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0A21EF3" w14:textId="77777777" w:rsidTr="00E00201">
        <w:trPr>
          <w:cantSplit/>
          <w:trHeight w:val="20"/>
        </w:trPr>
        <w:tc>
          <w:tcPr>
            <w:tcW w:w="817" w:type="dxa"/>
            <w:vMerge w:val="restart"/>
            <w:textDirection w:val="btLr"/>
            <w:vAlign w:val="center"/>
          </w:tcPr>
          <w:p w14:paraId="70902213"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64782458"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70171E1B"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1EADF5B"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A876F1D"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68BE893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58DD761" w14:textId="77777777" w:rsidTr="00E00201">
        <w:trPr>
          <w:cantSplit/>
          <w:trHeight w:val="1207"/>
        </w:trPr>
        <w:tc>
          <w:tcPr>
            <w:tcW w:w="817" w:type="dxa"/>
            <w:vMerge/>
            <w:vAlign w:val="center"/>
          </w:tcPr>
          <w:p w14:paraId="168A3DAD" w14:textId="77777777" w:rsidR="002F2FF7" w:rsidRPr="00AC3044" w:rsidRDefault="002F2FF7" w:rsidP="00E00201">
            <w:pPr>
              <w:rPr>
                <w:rFonts w:eastAsia="SimSun"/>
              </w:rPr>
            </w:pPr>
          </w:p>
        </w:tc>
        <w:tc>
          <w:tcPr>
            <w:tcW w:w="1701" w:type="dxa"/>
            <w:vAlign w:val="center"/>
          </w:tcPr>
          <w:p w14:paraId="506CD0D1"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7993B9E3"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334F431C" w14:textId="77777777" w:rsidR="002F2FF7" w:rsidRPr="00AC3044" w:rsidRDefault="002F2FF7" w:rsidP="00E00201">
            <w:pPr>
              <w:rPr>
                <w:rFonts w:eastAsia="SimSun"/>
              </w:rPr>
            </w:pPr>
            <w:r w:rsidRPr="00AC3044">
              <w:rPr>
                <w:rFonts w:eastAsia="SimSun"/>
              </w:rPr>
              <w:t xml:space="preserve">8 мг/кг </w:t>
            </w:r>
          </w:p>
        </w:tc>
        <w:tc>
          <w:tcPr>
            <w:tcW w:w="1701" w:type="dxa"/>
            <w:vAlign w:val="center"/>
          </w:tcPr>
          <w:p w14:paraId="02CE5694"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40DC113B"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F6B4DA5" w14:textId="77777777" w:rsidTr="00E00201">
        <w:trPr>
          <w:cantSplit/>
          <w:trHeight w:val="1498"/>
        </w:trPr>
        <w:tc>
          <w:tcPr>
            <w:tcW w:w="817" w:type="dxa"/>
            <w:vMerge w:val="restart"/>
            <w:textDirection w:val="btLr"/>
            <w:vAlign w:val="center"/>
          </w:tcPr>
          <w:p w14:paraId="3D8C9801"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55B02A31"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624F6CBF"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1C0BB827" w14:textId="77777777" w:rsidR="002F2FF7" w:rsidRPr="00AC3044" w:rsidRDefault="002F2FF7" w:rsidP="00E00201">
            <w:pPr>
              <w:rPr>
                <w:rFonts w:eastAsia="SimSun"/>
              </w:rPr>
            </w:pPr>
            <w:r w:rsidRPr="00AC3044">
              <w:rPr>
                <w:rFonts w:eastAsia="SimSun"/>
              </w:rPr>
              <w:t>–</w:t>
            </w:r>
          </w:p>
        </w:tc>
        <w:tc>
          <w:tcPr>
            <w:tcW w:w="1701" w:type="dxa"/>
            <w:vAlign w:val="center"/>
          </w:tcPr>
          <w:p w14:paraId="08A45EB4"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24D1CB27"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A5A143D" w14:textId="77777777" w:rsidTr="00E00201">
        <w:trPr>
          <w:cantSplit/>
          <w:trHeight w:val="570"/>
        </w:trPr>
        <w:tc>
          <w:tcPr>
            <w:tcW w:w="817" w:type="dxa"/>
            <w:vMerge/>
            <w:textDirection w:val="btLr"/>
            <w:vAlign w:val="center"/>
          </w:tcPr>
          <w:p w14:paraId="728E6870" w14:textId="77777777" w:rsidR="002F2FF7" w:rsidRPr="00AC3044" w:rsidRDefault="002F2FF7" w:rsidP="00E00201">
            <w:pPr>
              <w:rPr>
                <w:rFonts w:eastAsia="SimSun"/>
              </w:rPr>
            </w:pPr>
          </w:p>
        </w:tc>
        <w:tc>
          <w:tcPr>
            <w:tcW w:w="1701" w:type="dxa"/>
            <w:vAlign w:val="center"/>
          </w:tcPr>
          <w:p w14:paraId="5C49850D"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B822103"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1A39290A" w14:textId="77777777" w:rsidR="002F2FF7" w:rsidRPr="00AC3044" w:rsidRDefault="002F2FF7" w:rsidP="00E00201">
            <w:pPr>
              <w:rPr>
                <w:rFonts w:eastAsia="SimSun"/>
              </w:rPr>
            </w:pPr>
            <w:r w:rsidRPr="00AC3044">
              <w:rPr>
                <w:rFonts w:eastAsia="SimSun"/>
              </w:rPr>
              <w:t>–</w:t>
            </w:r>
          </w:p>
        </w:tc>
        <w:tc>
          <w:tcPr>
            <w:tcW w:w="1701" w:type="dxa"/>
            <w:vAlign w:val="center"/>
          </w:tcPr>
          <w:p w14:paraId="1DE819E9"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6C36B8BD"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CC71917" w14:textId="77777777" w:rsidR="002F2FF7" w:rsidRPr="00C07B2E" w:rsidRDefault="002F2FF7" w:rsidP="002F2FF7">
      <w:pPr>
        <w:rPr>
          <w:rFonts w:eastAsia="SimSun"/>
        </w:rPr>
      </w:pPr>
    </w:p>
    <w:p w14:paraId="3D1A5249" w14:textId="77777777" w:rsidR="002F2FF7" w:rsidRPr="00C07B2E" w:rsidRDefault="002F2FF7" w:rsidP="002F2FF7">
      <w:pPr>
        <w:rPr>
          <w:rFonts w:eastAsia="SimSun"/>
        </w:rPr>
      </w:pPr>
      <w:bookmarkStart w:id="257"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5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42E928CF" w14:textId="77777777" w:rsidTr="00E00201">
        <w:trPr>
          <w:cantSplit/>
          <w:trHeight w:val="20"/>
          <w:tblHeader/>
        </w:trPr>
        <w:tc>
          <w:tcPr>
            <w:tcW w:w="817" w:type="dxa"/>
            <w:vAlign w:val="center"/>
          </w:tcPr>
          <w:p w14:paraId="35D38693" w14:textId="77777777" w:rsidR="002F2FF7" w:rsidRPr="00470D3D" w:rsidRDefault="002F2FF7" w:rsidP="00E00201">
            <w:pPr>
              <w:rPr>
                <w:rFonts w:eastAsia="SimSun"/>
              </w:rPr>
            </w:pPr>
          </w:p>
        </w:tc>
        <w:tc>
          <w:tcPr>
            <w:tcW w:w="1701" w:type="dxa"/>
            <w:vAlign w:val="center"/>
          </w:tcPr>
          <w:p w14:paraId="0EDE76E5"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0783D93B"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68315C16"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8A6A5E9"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3C37C764"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77EED64" w14:textId="77777777" w:rsidTr="00E00201">
        <w:trPr>
          <w:cantSplit/>
          <w:trHeight w:val="20"/>
        </w:trPr>
        <w:tc>
          <w:tcPr>
            <w:tcW w:w="817" w:type="dxa"/>
            <w:vMerge w:val="restart"/>
            <w:textDirection w:val="btLr"/>
            <w:vAlign w:val="center"/>
          </w:tcPr>
          <w:p w14:paraId="05CF731B"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027F877D"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717D6E1F"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3F67F71"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283FD46"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2C983D93"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281CAC1" w14:textId="77777777" w:rsidTr="00E00201">
        <w:trPr>
          <w:cantSplit/>
          <w:trHeight w:val="1207"/>
        </w:trPr>
        <w:tc>
          <w:tcPr>
            <w:tcW w:w="817" w:type="dxa"/>
            <w:vMerge/>
            <w:vAlign w:val="center"/>
          </w:tcPr>
          <w:p w14:paraId="0B660FFD" w14:textId="77777777" w:rsidR="002F2FF7" w:rsidRPr="00AC3044" w:rsidRDefault="002F2FF7" w:rsidP="00E00201">
            <w:pPr>
              <w:rPr>
                <w:rFonts w:eastAsia="SimSun"/>
              </w:rPr>
            </w:pPr>
          </w:p>
        </w:tc>
        <w:tc>
          <w:tcPr>
            <w:tcW w:w="1701" w:type="dxa"/>
            <w:vAlign w:val="center"/>
          </w:tcPr>
          <w:p w14:paraId="65801DA5"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7EFE40BE"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7B06B840" w14:textId="77777777" w:rsidR="002F2FF7" w:rsidRPr="00AC3044" w:rsidRDefault="002F2FF7" w:rsidP="00E00201">
            <w:pPr>
              <w:rPr>
                <w:rFonts w:eastAsia="SimSun"/>
              </w:rPr>
            </w:pPr>
            <w:r w:rsidRPr="00AC3044">
              <w:rPr>
                <w:rFonts w:eastAsia="SimSun"/>
              </w:rPr>
              <w:t xml:space="preserve">8 мг/кг </w:t>
            </w:r>
          </w:p>
        </w:tc>
        <w:tc>
          <w:tcPr>
            <w:tcW w:w="1701" w:type="dxa"/>
            <w:vAlign w:val="center"/>
          </w:tcPr>
          <w:p w14:paraId="4BD75993" w14:textId="77777777" w:rsidR="002F2FF7" w:rsidRPr="00AC3044" w:rsidRDefault="002F2FF7" w:rsidP="00E00201">
            <w:pPr>
              <w:rPr>
                <w:rFonts w:eastAsia="SimSun"/>
              </w:rPr>
            </w:pPr>
            <w:r w:rsidRPr="00AC3044">
              <w:rPr>
                <w:rFonts w:eastAsia="SimSun"/>
              </w:rPr>
              <w:t>С -4 дня по -3 день</w:t>
            </w:r>
          </w:p>
        </w:tc>
        <w:tc>
          <w:tcPr>
            <w:tcW w:w="2268" w:type="dxa"/>
            <w:vAlign w:val="center"/>
          </w:tcPr>
          <w:p w14:paraId="1F942CA7"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3AD1F13" w14:textId="77777777" w:rsidTr="00E00201">
        <w:trPr>
          <w:cantSplit/>
          <w:trHeight w:val="520"/>
        </w:trPr>
        <w:tc>
          <w:tcPr>
            <w:tcW w:w="817" w:type="dxa"/>
            <w:vMerge w:val="restart"/>
            <w:textDirection w:val="btLr"/>
            <w:vAlign w:val="center"/>
          </w:tcPr>
          <w:p w14:paraId="184BF78D"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564A0DC"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07BDA15"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5A6A4061"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934A0AE" w14:textId="77777777" w:rsidR="002F2FF7" w:rsidRPr="00AC3044" w:rsidRDefault="002F2FF7" w:rsidP="00E00201">
            <w:pPr>
              <w:rPr>
                <w:rFonts w:eastAsia="SimSun"/>
              </w:rPr>
            </w:pPr>
            <w:r w:rsidRPr="00AC3044">
              <w:rPr>
                <w:rFonts w:eastAsia="SimSun"/>
              </w:rPr>
              <w:t>В +3 день  и +5 день</w:t>
            </w:r>
          </w:p>
        </w:tc>
        <w:tc>
          <w:tcPr>
            <w:tcW w:w="2268" w:type="dxa"/>
            <w:vAlign w:val="center"/>
          </w:tcPr>
          <w:p w14:paraId="33050C14"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2DA0E6A3" w14:textId="77777777" w:rsidTr="00E00201">
        <w:trPr>
          <w:cantSplit/>
          <w:trHeight w:val="486"/>
        </w:trPr>
        <w:tc>
          <w:tcPr>
            <w:tcW w:w="817" w:type="dxa"/>
            <w:vMerge/>
            <w:textDirection w:val="btLr"/>
            <w:vAlign w:val="center"/>
          </w:tcPr>
          <w:p w14:paraId="038E0482" w14:textId="77777777" w:rsidR="002F2FF7" w:rsidRPr="00AC3044" w:rsidRDefault="002F2FF7" w:rsidP="00E00201">
            <w:pPr>
              <w:rPr>
                <w:rFonts w:eastAsia="SimSun"/>
              </w:rPr>
            </w:pPr>
          </w:p>
        </w:tc>
        <w:tc>
          <w:tcPr>
            <w:tcW w:w="1701" w:type="dxa"/>
            <w:vAlign w:val="center"/>
          </w:tcPr>
          <w:p w14:paraId="7A4F9237"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59A94183"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4D433068" w14:textId="77777777" w:rsidR="002F2FF7" w:rsidRPr="00AC3044" w:rsidRDefault="002F2FF7" w:rsidP="00E00201">
            <w:pPr>
              <w:rPr>
                <w:rFonts w:eastAsia="SimSun"/>
              </w:rPr>
            </w:pPr>
            <w:r w:rsidRPr="00AC3044">
              <w:rPr>
                <w:rFonts w:eastAsia="SimSun"/>
              </w:rPr>
              <w:t>–</w:t>
            </w:r>
          </w:p>
        </w:tc>
        <w:tc>
          <w:tcPr>
            <w:tcW w:w="1701" w:type="dxa"/>
            <w:vAlign w:val="center"/>
          </w:tcPr>
          <w:p w14:paraId="25A4DC40" w14:textId="77777777" w:rsidR="002F2FF7" w:rsidRPr="00AC3044" w:rsidRDefault="002F2FF7" w:rsidP="00E00201">
            <w:pPr>
              <w:rPr>
                <w:rFonts w:eastAsia="SimSun"/>
              </w:rPr>
            </w:pPr>
            <w:r w:rsidRPr="00AC3044">
              <w:rPr>
                <w:rFonts w:eastAsia="SimSun"/>
              </w:rPr>
              <w:t xml:space="preserve">С +1 дня по +28 день </w:t>
            </w:r>
          </w:p>
        </w:tc>
        <w:tc>
          <w:tcPr>
            <w:tcW w:w="2268" w:type="dxa"/>
            <w:vAlign w:val="center"/>
          </w:tcPr>
          <w:p w14:paraId="40A24E41"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60D7FBEB" w14:textId="77777777" w:rsidTr="00E00201">
        <w:trPr>
          <w:cantSplit/>
          <w:trHeight w:val="958"/>
        </w:trPr>
        <w:tc>
          <w:tcPr>
            <w:tcW w:w="817" w:type="dxa"/>
            <w:vMerge/>
            <w:textDirection w:val="btLr"/>
            <w:vAlign w:val="center"/>
          </w:tcPr>
          <w:p w14:paraId="10BCB896" w14:textId="77777777" w:rsidR="002F2FF7" w:rsidRPr="00AC3044" w:rsidRDefault="002F2FF7" w:rsidP="00E00201">
            <w:pPr>
              <w:rPr>
                <w:rFonts w:eastAsia="SimSun"/>
              </w:rPr>
            </w:pPr>
          </w:p>
        </w:tc>
        <w:tc>
          <w:tcPr>
            <w:tcW w:w="1701" w:type="dxa"/>
            <w:vAlign w:val="center"/>
          </w:tcPr>
          <w:p w14:paraId="3301FCE7" w14:textId="77777777" w:rsidR="002F2FF7" w:rsidRPr="00AC3044" w:rsidRDefault="002F2FF7" w:rsidP="00E00201">
            <w:pPr>
              <w:rPr>
                <w:rFonts w:eastAsia="SimSun"/>
              </w:rPr>
            </w:pPr>
            <w:r w:rsidRPr="00AC3044">
              <w:rPr>
                <w:rFonts w:eastAsia="SimSun"/>
              </w:rPr>
              <w:t>Циклоспорин А</w:t>
            </w:r>
          </w:p>
        </w:tc>
        <w:tc>
          <w:tcPr>
            <w:tcW w:w="1559" w:type="dxa"/>
            <w:vAlign w:val="center"/>
          </w:tcPr>
          <w:p w14:paraId="6E4FFC69" w14:textId="77777777" w:rsidR="002F2FF7" w:rsidRPr="00AC3044" w:rsidRDefault="002F2FF7" w:rsidP="00E00201">
            <w:pPr>
              <w:rPr>
                <w:rFonts w:eastAsia="SimSun"/>
              </w:rPr>
            </w:pPr>
            <w:r w:rsidRPr="00AC3044">
              <w:rPr>
                <w:rFonts w:eastAsia="SimSun"/>
              </w:rPr>
              <w:t>3  мг/кг</w:t>
            </w:r>
          </w:p>
        </w:tc>
        <w:tc>
          <w:tcPr>
            <w:tcW w:w="1418" w:type="dxa"/>
            <w:vAlign w:val="center"/>
          </w:tcPr>
          <w:p w14:paraId="0D9347D3" w14:textId="77777777" w:rsidR="002F2FF7" w:rsidRPr="00AC3044" w:rsidRDefault="002F2FF7" w:rsidP="00E00201">
            <w:pPr>
              <w:rPr>
                <w:rFonts w:eastAsia="SimSun"/>
              </w:rPr>
            </w:pPr>
            <w:r w:rsidRPr="00AC3044">
              <w:rPr>
                <w:rFonts w:eastAsia="SimSun"/>
              </w:rPr>
              <w:t>-</w:t>
            </w:r>
          </w:p>
        </w:tc>
        <w:tc>
          <w:tcPr>
            <w:tcW w:w="1701" w:type="dxa"/>
            <w:vAlign w:val="center"/>
          </w:tcPr>
          <w:p w14:paraId="663730E8" w14:textId="77777777" w:rsidR="002F2FF7" w:rsidRPr="00AC3044" w:rsidRDefault="002F2FF7" w:rsidP="00E00201">
            <w:pPr>
              <w:rPr>
                <w:rFonts w:eastAsia="SimSun"/>
              </w:rPr>
            </w:pPr>
            <w:r w:rsidRPr="00AC3044">
              <w:rPr>
                <w:rFonts w:eastAsia="SimSun"/>
              </w:rPr>
              <w:t xml:space="preserve">С -1 дня по +100 день </w:t>
            </w:r>
          </w:p>
        </w:tc>
        <w:tc>
          <w:tcPr>
            <w:tcW w:w="2268" w:type="dxa"/>
            <w:vAlign w:val="center"/>
          </w:tcPr>
          <w:p w14:paraId="6E5C2A84"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8E84AD9" w14:textId="77777777" w:rsidR="002F2FF7" w:rsidRPr="00C07B2E" w:rsidRDefault="002F2FF7" w:rsidP="002F2FF7">
      <w:pPr>
        <w:rPr>
          <w:rFonts w:eastAsia="SimSun"/>
        </w:rPr>
      </w:pPr>
    </w:p>
    <w:p w14:paraId="628C56EC" w14:textId="77777777" w:rsidR="002F2FF7" w:rsidRPr="00C07B2E" w:rsidRDefault="002F2FF7" w:rsidP="002F2FF7">
      <w:pPr>
        <w:rPr>
          <w:rFonts w:eastAsia="SimSun"/>
        </w:rPr>
      </w:pPr>
      <w:bookmarkStart w:id="258"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5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2E962DAE" w14:textId="77777777" w:rsidTr="00E00201">
        <w:trPr>
          <w:cantSplit/>
          <w:trHeight w:val="20"/>
          <w:tblHeader/>
        </w:trPr>
        <w:tc>
          <w:tcPr>
            <w:tcW w:w="817" w:type="dxa"/>
            <w:vAlign w:val="center"/>
          </w:tcPr>
          <w:p w14:paraId="3CEF91BF" w14:textId="77777777" w:rsidR="002F2FF7" w:rsidRPr="00AC3044" w:rsidRDefault="002F2FF7" w:rsidP="00E00201">
            <w:pPr>
              <w:rPr>
                <w:rFonts w:eastAsia="SimSun"/>
              </w:rPr>
            </w:pPr>
          </w:p>
        </w:tc>
        <w:tc>
          <w:tcPr>
            <w:tcW w:w="1701" w:type="dxa"/>
            <w:vAlign w:val="center"/>
          </w:tcPr>
          <w:p w14:paraId="4DB72972"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06BDEB2F"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3EF42BB6"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83DC374"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348006E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E70F6D5" w14:textId="77777777" w:rsidTr="00E00201">
        <w:trPr>
          <w:cantSplit/>
          <w:trHeight w:val="20"/>
        </w:trPr>
        <w:tc>
          <w:tcPr>
            <w:tcW w:w="817" w:type="dxa"/>
            <w:vMerge w:val="restart"/>
            <w:textDirection w:val="btLr"/>
            <w:vAlign w:val="center"/>
          </w:tcPr>
          <w:p w14:paraId="52632A8D"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16441DB"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3E3F5835"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F27C771"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41AF9E4"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29F1706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0753E79" w14:textId="77777777" w:rsidTr="00E00201">
        <w:trPr>
          <w:cantSplit/>
          <w:trHeight w:val="1207"/>
        </w:trPr>
        <w:tc>
          <w:tcPr>
            <w:tcW w:w="817" w:type="dxa"/>
            <w:vMerge/>
            <w:vAlign w:val="center"/>
          </w:tcPr>
          <w:p w14:paraId="3EBA08B2" w14:textId="77777777" w:rsidR="002F2FF7" w:rsidRPr="00AC3044" w:rsidRDefault="002F2FF7" w:rsidP="00E00201">
            <w:pPr>
              <w:rPr>
                <w:rFonts w:eastAsia="SimSun"/>
              </w:rPr>
            </w:pPr>
          </w:p>
        </w:tc>
        <w:tc>
          <w:tcPr>
            <w:tcW w:w="1701" w:type="dxa"/>
            <w:vAlign w:val="center"/>
          </w:tcPr>
          <w:p w14:paraId="01EC5ACD"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63641E8C"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12F4C3EC" w14:textId="77777777" w:rsidR="002F2FF7" w:rsidRPr="00AC3044" w:rsidRDefault="002F2FF7" w:rsidP="00E00201">
            <w:pPr>
              <w:rPr>
                <w:rFonts w:eastAsia="SimSun"/>
              </w:rPr>
            </w:pPr>
            <w:r w:rsidRPr="00AC3044">
              <w:rPr>
                <w:rFonts w:eastAsia="SimSun"/>
              </w:rPr>
              <w:t xml:space="preserve">10 мг/кг </w:t>
            </w:r>
          </w:p>
        </w:tc>
        <w:tc>
          <w:tcPr>
            <w:tcW w:w="1701" w:type="dxa"/>
            <w:vAlign w:val="center"/>
          </w:tcPr>
          <w:p w14:paraId="530CDDCB"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2FA5A344"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2D69DFFC" w14:textId="77777777" w:rsidTr="00E00201">
        <w:trPr>
          <w:cantSplit/>
          <w:trHeight w:val="1498"/>
        </w:trPr>
        <w:tc>
          <w:tcPr>
            <w:tcW w:w="817" w:type="dxa"/>
            <w:textDirection w:val="btLr"/>
            <w:vAlign w:val="center"/>
          </w:tcPr>
          <w:p w14:paraId="2CEA6879"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7B6AC7F"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6044E80"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1E447C3D"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445EEDD4"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08D6A44D" w14:textId="77777777" w:rsidR="002F2FF7" w:rsidRPr="00AC3044" w:rsidRDefault="002F2FF7" w:rsidP="00E00201">
            <w:pPr>
              <w:rPr>
                <w:rFonts w:eastAsia="SimSun"/>
              </w:rPr>
            </w:pPr>
            <w:r w:rsidRPr="00AC3044">
              <w:rPr>
                <w:rFonts w:eastAsia="SimSun"/>
              </w:rPr>
              <w:t>В/в, в течение 2 часов</w:t>
            </w:r>
          </w:p>
        </w:tc>
      </w:tr>
    </w:tbl>
    <w:p w14:paraId="51C2A15C" w14:textId="77777777" w:rsidR="002F2FF7" w:rsidRDefault="002F2FF7" w:rsidP="002F2FF7">
      <w:pPr>
        <w:rPr>
          <w:rFonts w:eastAsia="SimSun"/>
        </w:rPr>
      </w:pPr>
      <w:bookmarkStart w:id="259" w:name="_Toc44401213"/>
    </w:p>
    <w:p w14:paraId="32B525F5"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0CE7D610" w14:textId="77777777" w:rsidTr="00E00201">
        <w:trPr>
          <w:cantSplit/>
          <w:trHeight w:val="20"/>
          <w:tblHeader/>
        </w:trPr>
        <w:tc>
          <w:tcPr>
            <w:tcW w:w="817" w:type="dxa"/>
            <w:vAlign w:val="center"/>
          </w:tcPr>
          <w:p w14:paraId="6A7DF22E" w14:textId="77777777" w:rsidR="002F2FF7" w:rsidRPr="00470D3D" w:rsidRDefault="002F2FF7" w:rsidP="00E00201">
            <w:pPr>
              <w:rPr>
                <w:rFonts w:eastAsia="SimSun"/>
              </w:rPr>
            </w:pPr>
          </w:p>
        </w:tc>
        <w:tc>
          <w:tcPr>
            <w:tcW w:w="1701" w:type="dxa"/>
            <w:vAlign w:val="center"/>
          </w:tcPr>
          <w:p w14:paraId="7CC0C82B"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0ACC0453"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4FCE8A71"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1A1E3EC"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7AB1AA86"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D981DCA" w14:textId="77777777" w:rsidTr="00E00201">
        <w:trPr>
          <w:cantSplit/>
          <w:trHeight w:val="20"/>
        </w:trPr>
        <w:tc>
          <w:tcPr>
            <w:tcW w:w="817" w:type="dxa"/>
            <w:vMerge w:val="restart"/>
            <w:textDirection w:val="btLr"/>
            <w:vAlign w:val="center"/>
          </w:tcPr>
          <w:p w14:paraId="350BCF32"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21189186"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46938BC9"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5666A26"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502FC42"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3E94629E"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05BA7F2" w14:textId="77777777" w:rsidTr="00E00201">
        <w:trPr>
          <w:cantSplit/>
          <w:trHeight w:val="1207"/>
        </w:trPr>
        <w:tc>
          <w:tcPr>
            <w:tcW w:w="817" w:type="dxa"/>
            <w:vMerge/>
            <w:vAlign w:val="center"/>
          </w:tcPr>
          <w:p w14:paraId="2FBBB8C8" w14:textId="77777777" w:rsidR="002F2FF7" w:rsidRPr="00AC3044" w:rsidRDefault="002F2FF7" w:rsidP="00E00201">
            <w:pPr>
              <w:rPr>
                <w:rFonts w:eastAsia="SimSun"/>
              </w:rPr>
            </w:pPr>
          </w:p>
        </w:tc>
        <w:tc>
          <w:tcPr>
            <w:tcW w:w="1701" w:type="dxa"/>
            <w:vAlign w:val="center"/>
          </w:tcPr>
          <w:p w14:paraId="4FACA7CC"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2DAE2077"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0C204987" w14:textId="77777777" w:rsidR="002F2FF7" w:rsidRPr="00AC3044" w:rsidRDefault="002F2FF7" w:rsidP="00E00201">
            <w:pPr>
              <w:rPr>
                <w:rFonts w:eastAsia="SimSun"/>
              </w:rPr>
            </w:pPr>
            <w:r w:rsidRPr="00AC3044">
              <w:rPr>
                <w:rFonts w:eastAsia="SimSun"/>
              </w:rPr>
              <w:t xml:space="preserve">10 мг/кг </w:t>
            </w:r>
          </w:p>
        </w:tc>
        <w:tc>
          <w:tcPr>
            <w:tcW w:w="1701" w:type="dxa"/>
            <w:vAlign w:val="center"/>
          </w:tcPr>
          <w:p w14:paraId="4DB180C8"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2DA6501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5956E8B2" w14:textId="77777777" w:rsidTr="00E00201">
        <w:trPr>
          <w:cantSplit/>
          <w:trHeight w:val="368"/>
        </w:trPr>
        <w:tc>
          <w:tcPr>
            <w:tcW w:w="817" w:type="dxa"/>
            <w:vMerge w:val="restart"/>
            <w:textDirection w:val="btLr"/>
            <w:vAlign w:val="center"/>
          </w:tcPr>
          <w:p w14:paraId="3746D917"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4030998"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393D592"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09753B94"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717B41DA"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209A450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760A2908" w14:textId="77777777" w:rsidTr="00E00201">
        <w:trPr>
          <w:cantSplit/>
          <w:trHeight w:val="958"/>
        </w:trPr>
        <w:tc>
          <w:tcPr>
            <w:tcW w:w="817" w:type="dxa"/>
            <w:vMerge/>
            <w:textDirection w:val="btLr"/>
            <w:vAlign w:val="center"/>
          </w:tcPr>
          <w:p w14:paraId="7629D59E" w14:textId="77777777" w:rsidR="002F2FF7" w:rsidRPr="00AC3044" w:rsidRDefault="002F2FF7" w:rsidP="00E00201">
            <w:pPr>
              <w:rPr>
                <w:rFonts w:eastAsia="SimSun"/>
              </w:rPr>
            </w:pPr>
          </w:p>
        </w:tc>
        <w:tc>
          <w:tcPr>
            <w:tcW w:w="1701" w:type="dxa"/>
            <w:vAlign w:val="center"/>
          </w:tcPr>
          <w:p w14:paraId="3DF51040"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7D7D38D8"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47FAAF41" w14:textId="77777777" w:rsidR="002F2FF7" w:rsidRPr="00AC3044" w:rsidRDefault="002F2FF7" w:rsidP="00E00201">
            <w:pPr>
              <w:rPr>
                <w:rFonts w:eastAsia="SimSun"/>
              </w:rPr>
            </w:pPr>
            <w:r w:rsidRPr="00AC3044">
              <w:rPr>
                <w:rFonts w:eastAsia="SimSun"/>
              </w:rPr>
              <w:t>–</w:t>
            </w:r>
          </w:p>
        </w:tc>
        <w:tc>
          <w:tcPr>
            <w:tcW w:w="1701" w:type="dxa"/>
            <w:vAlign w:val="center"/>
          </w:tcPr>
          <w:p w14:paraId="772222F5"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73A402BE"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F6023EB" w14:textId="77777777" w:rsidTr="00E00201">
        <w:trPr>
          <w:cantSplit/>
          <w:trHeight w:val="446"/>
        </w:trPr>
        <w:tc>
          <w:tcPr>
            <w:tcW w:w="817" w:type="dxa"/>
            <w:vMerge/>
            <w:textDirection w:val="btLr"/>
            <w:vAlign w:val="center"/>
          </w:tcPr>
          <w:p w14:paraId="7ED51B67" w14:textId="77777777" w:rsidR="002F2FF7" w:rsidRPr="00AC3044" w:rsidRDefault="002F2FF7" w:rsidP="00E00201">
            <w:pPr>
              <w:rPr>
                <w:rFonts w:eastAsia="SimSun"/>
              </w:rPr>
            </w:pPr>
          </w:p>
        </w:tc>
        <w:tc>
          <w:tcPr>
            <w:tcW w:w="1701" w:type="dxa"/>
            <w:vAlign w:val="center"/>
          </w:tcPr>
          <w:p w14:paraId="5089363A"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3AF239FE"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79A7A6D4" w14:textId="77777777" w:rsidR="002F2FF7" w:rsidRPr="00AC3044" w:rsidRDefault="002F2FF7" w:rsidP="00E00201">
            <w:pPr>
              <w:rPr>
                <w:rFonts w:eastAsia="SimSun"/>
              </w:rPr>
            </w:pPr>
            <w:r w:rsidRPr="00AC3044">
              <w:rPr>
                <w:rFonts w:eastAsia="SimSun"/>
              </w:rPr>
              <w:t>–</w:t>
            </w:r>
          </w:p>
        </w:tc>
        <w:tc>
          <w:tcPr>
            <w:tcW w:w="1701" w:type="dxa"/>
            <w:vAlign w:val="center"/>
          </w:tcPr>
          <w:p w14:paraId="2FB7FFE3"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40E07E75"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64EF146" w14:textId="77777777" w:rsidR="002F2FF7" w:rsidRDefault="002F2FF7" w:rsidP="002F2FF7">
      <w:pPr>
        <w:rPr>
          <w:rFonts w:eastAsia="SimSun"/>
        </w:rPr>
      </w:pPr>
      <w:bookmarkStart w:id="260" w:name="_Toc44401214"/>
    </w:p>
    <w:p w14:paraId="3D8ACA7E"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6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037F1E49" w14:textId="77777777" w:rsidTr="00E00201">
        <w:trPr>
          <w:cantSplit/>
          <w:trHeight w:val="20"/>
          <w:tblHeader/>
        </w:trPr>
        <w:tc>
          <w:tcPr>
            <w:tcW w:w="817" w:type="dxa"/>
            <w:vAlign w:val="center"/>
          </w:tcPr>
          <w:p w14:paraId="1087293B" w14:textId="77777777" w:rsidR="002F2FF7" w:rsidRPr="00470D3D" w:rsidRDefault="002F2FF7" w:rsidP="00E00201">
            <w:pPr>
              <w:rPr>
                <w:rFonts w:eastAsia="SimSun"/>
              </w:rPr>
            </w:pPr>
          </w:p>
        </w:tc>
        <w:tc>
          <w:tcPr>
            <w:tcW w:w="1701" w:type="dxa"/>
            <w:vAlign w:val="center"/>
          </w:tcPr>
          <w:p w14:paraId="2C456DAA"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7E8CD331"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7B8F0718"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9100D25"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37D50DC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D64CE47" w14:textId="77777777" w:rsidTr="00E00201">
        <w:trPr>
          <w:cantSplit/>
          <w:trHeight w:val="20"/>
        </w:trPr>
        <w:tc>
          <w:tcPr>
            <w:tcW w:w="817" w:type="dxa"/>
            <w:vMerge w:val="restart"/>
            <w:textDirection w:val="btLr"/>
            <w:vAlign w:val="center"/>
          </w:tcPr>
          <w:p w14:paraId="3EB97B76"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6CC22665"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F47EA4C"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4F45E52"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DD33B3F"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4B948FFE"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8D28504" w14:textId="77777777" w:rsidTr="00E00201">
        <w:trPr>
          <w:cantSplit/>
          <w:trHeight w:val="1207"/>
        </w:trPr>
        <w:tc>
          <w:tcPr>
            <w:tcW w:w="817" w:type="dxa"/>
            <w:vMerge/>
            <w:vAlign w:val="center"/>
          </w:tcPr>
          <w:p w14:paraId="3F4A4CD0" w14:textId="77777777" w:rsidR="002F2FF7" w:rsidRPr="00AC3044" w:rsidRDefault="002F2FF7" w:rsidP="00E00201">
            <w:pPr>
              <w:rPr>
                <w:rFonts w:eastAsia="SimSun"/>
              </w:rPr>
            </w:pPr>
          </w:p>
        </w:tc>
        <w:tc>
          <w:tcPr>
            <w:tcW w:w="1701" w:type="dxa"/>
            <w:vAlign w:val="center"/>
          </w:tcPr>
          <w:p w14:paraId="2071AB4B" w14:textId="77777777" w:rsidR="002F2FF7" w:rsidRPr="00AC3044" w:rsidRDefault="002F2FF7" w:rsidP="00E00201">
            <w:pPr>
              <w:rPr>
                <w:rFonts w:eastAsia="SimSun"/>
              </w:rPr>
            </w:pPr>
            <w:r w:rsidRPr="00AC3044">
              <w:rPr>
                <w:rFonts w:eastAsia="SimSun"/>
              </w:rPr>
              <w:t>Бусульфан</w:t>
            </w:r>
          </w:p>
        </w:tc>
        <w:tc>
          <w:tcPr>
            <w:tcW w:w="1559" w:type="dxa"/>
            <w:vAlign w:val="center"/>
          </w:tcPr>
          <w:p w14:paraId="43C52D05" w14:textId="77777777" w:rsidR="002F2FF7" w:rsidRPr="00AC3044" w:rsidRDefault="002F2FF7" w:rsidP="00E00201">
            <w:pPr>
              <w:rPr>
                <w:rFonts w:eastAsia="SimSun"/>
              </w:rPr>
            </w:pPr>
            <w:r w:rsidRPr="00AC3044">
              <w:rPr>
                <w:rFonts w:eastAsia="SimSun"/>
              </w:rPr>
              <w:t xml:space="preserve">4 мг/кг </w:t>
            </w:r>
          </w:p>
        </w:tc>
        <w:tc>
          <w:tcPr>
            <w:tcW w:w="1418" w:type="dxa"/>
            <w:vAlign w:val="center"/>
          </w:tcPr>
          <w:p w14:paraId="7E5CEB4F" w14:textId="77777777" w:rsidR="002F2FF7" w:rsidRPr="00AC3044" w:rsidRDefault="002F2FF7" w:rsidP="00E00201">
            <w:pPr>
              <w:rPr>
                <w:rFonts w:eastAsia="SimSun"/>
              </w:rPr>
            </w:pPr>
            <w:r w:rsidRPr="00AC3044">
              <w:rPr>
                <w:rFonts w:eastAsia="SimSun"/>
              </w:rPr>
              <w:t xml:space="preserve">10 мг/кг </w:t>
            </w:r>
          </w:p>
        </w:tc>
        <w:tc>
          <w:tcPr>
            <w:tcW w:w="1701" w:type="dxa"/>
            <w:vAlign w:val="center"/>
          </w:tcPr>
          <w:p w14:paraId="4DBC3560" w14:textId="77777777" w:rsidR="002F2FF7" w:rsidRPr="00AC3044" w:rsidRDefault="002F2FF7" w:rsidP="00E00201">
            <w:pPr>
              <w:rPr>
                <w:rFonts w:eastAsia="SimSun"/>
              </w:rPr>
            </w:pPr>
            <w:r w:rsidRPr="00AC3044">
              <w:rPr>
                <w:rFonts w:eastAsia="SimSun"/>
              </w:rPr>
              <w:t>С -5 дня по -3 день</w:t>
            </w:r>
          </w:p>
        </w:tc>
        <w:tc>
          <w:tcPr>
            <w:tcW w:w="2268" w:type="dxa"/>
            <w:vAlign w:val="center"/>
          </w:tcPr>
          <w:p w14:paraId="4858917F"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187C8759" w14:textId="77777777" w:rsidTr="00E00201">
        <w:trPr>
          <w:cantSplit/>
          <w:trHeight w:val="716"/>
        </w:trPr>
        <w:tc>
          <w:tcPr>
            <w:tcW w:w="817" w:type="dxa"/>
            <w:vMerge w:val="restart"/>
            <w:textDirection w:val="btLr"/>
            <w:vAlign w:val="center"/>
          </w:tcPr>
          <w:p w14:paraId="0F458FB2"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7AA65DB4"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5B65AB84"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6671BACC"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41807C4" w14:textId="77777777" w:rsidR="002F2FF7" w:rsidRPr="00AC3044" w:rsidRDefault="002F2FF7" w:rsidP="00E00201">
            <w:pPr>
              <w:rPr>
                <w:rFonts w:eastAsia="SimSun"/>
              </w:rPr>
            </w:pPr>
            <w:r w:rsidRPr="00AC3044">
              <w:rPr>
                <w:rFonts w:eastAsia="SimSun"/>
              </w:rPr>
              <w:t>С +3 дня по +4 день</w:t>
            </w:r>
          </w:p>
        </w:tc>
        <w:tc>
          <w:tcPr>
            <w:tcW w:w="2268" w:type="dxa"/>
            <w:vAlign w:val="center"/>
          </w:tcPr>
          <w:p w14:paraId="18EEB403"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DE32E20" w14:textId="77777777" w:rsidTr="00E00201">
        <w:trPr>
          <w:cantSplit/>
          <w:trHeight w:val="574"/>
        </w:trPr>
        <w:tc>
          <w:tcPr>
            <w:tcW w:w="817" w:type="dxa"/>
            <w:vMerge/>
            <w:textDirection w:val="btLr"/>
            <w:vAlign w:val="center"/>
          </w:tcPr>
          <w:p w14:paraId="7C6113E8" w14:textId="77777777" w:rsidR="002F2FF7" w:rsidRPr="00AC3044" w:rsidRDefault="002F2FF7" w:rsidP="00E00201">
            <w:pPr>
              <w:rPr>
                <w:rFonts w:eastAsia="SimSun"/>
              </w:rPr>
            </w:pPr>
          </w:p>
        </w:tc>
        <w:tc>
          <w:tcPr>
            <w:tcW w:w="1701" w:type="dxa"/>
            <w:vAlign w:val="center"/>
          </w:tcPr>
          <w:p w14:paraId="33459C6D" w14:textId="77777777" w:rsidR="002F2FF7" w:rsidRPr="00AC3044" w:rsidRDefault="002F2FF7" w:rsidP="00E00201">
            <w:pPr>
              <w:rPr>
                <w:rFonts w:eastAsia="SimSun"/>
              </w:rPr>
            </w:pPr>
            <w:r w:rsidRPr="00AC3044">
              <w:rPr>
                <w:rFonts w:eastAsia="SimSun"/>
              </w:rPr>
              <w:t>Руксолитиниб</w:t>
            </w:r>
          </w:p>
        </w:tc>
        <w:tc>
          <w:tcPr>
            <w:tcW w:w="1559" w:type="dxa"/>
            <w:vAlign w:val="center"/>
          </w:tcPr>
          <w:p w14:paraId="108EBFDE" w14:textId="77777777" w:rsidR="002F2FF7" w:rsidRPr="00AC3044" w:rsidRDefault="002F2FF7" w:rsidP="00E00201">
            <w:pPr>
              <w:rPr>
                <w:rFonts w:eastAsia="SimSun"/>
              </w:rPr>
            </w:pPr>
            <w:r w:rsidRPr="00AC3044">
              <w:rPr>
                <w:rFonts w:eastAsia="SimSun"/>
              </w:rPr>
              <w:t>45 мг</w:t>
            </w:r>
          </w:p>
        </w:tc>
        <w:tc>
          <w:tcPr>
            <w:tcW w:w="1418" w:type="dxa"/>
            <w:vAlign w:val="center"/>
          </w:tcPr>
          <w:p w14:paraId="4F6358F3" w14:textId="77777777" w:rsidR="002F2FF7" w:rsidRPr="00AC3044" w:rsidRDefault="002F2FF7" w:rsidP="00E00201">
            <w:pPr>
              <w:rPr>
                <w:rFonts w:eastAsia="SimSun"/>
              </w:rPr>
            </w:pPr>
            <w:r w:rsidRPr="00AC3044">
              <w:rPr>
                <w:rFonts w:eastAsia="SimSun"/>
              </w:rPr>
              <w:t>270 мг</w:t>
            </w:r>
          </w:p>
        </w:tc>
        <w:tc>
          <w:tcPr>
            <w:tcW w:w="1701" w:type="dxa"/>
            <w:vAlign w:val="center"/>
          </w:tcPr>
          <w:p w14:paraId="3158500C" w14:textId="77777777" w:rsidR="002F2FF7" w:rsidRPr="00AC3044" w:rsidRDefault="002F2FF7" w:rsidP="00E00201">
            <w:pPr>
              <w:rPr>
                <w:rFonts w:eastAsia="SimSun"/>
              </w:rPr>
            </w:pPr>
            <w:r w:rsidRPr="00AC3044">
              <w:rPr>
                <w:rFonts w:eastAsia="SimSun"/>
              </w:rPr>
              <w:t xml:space="preserve">С -7 дня по -2 день </w:t>
            </w:r>
          </w:p>
        </w:tc>
        <w:tc>
          <w:tcPr>
            <w:tcW w:w="2268" w:type="dxa"/>
            <w:vAlign w:val="center"/>
          </w:tcPr>
          <w:p w14:paraId="2403BA2C" w14:textId="77777777" w:rsidR="002F2FF7" w:rsidRPr="00AC3044" w:rsidRDefault="002F2FF7" w:rsidP="00E00201">
            <w:pPr>
              <w:rPr>
                <w:rFonts w:eastAsia="SimSun"/>
              </w:rPr>
            </w:pPr>
            <w:r w:rsidRPr="00AC3044">
              <w:rPr>
                <w:rFonts w:eastAsia="SimSun"/>
              </w:rPr>
              <w:t xml:space="preserve">Внутрь суточную дозу </w:t>
            </w:r>
          </w:p>
          <w:p w14:paraId="3E09ED58" w14:textId="77777777" w:rsidR="002F2FF7" w:rsidRPr="00AC3044" w:rsidRDefault="002F2FF7" w:rsidP="00E00201">
            <w:pPr>
              <w:rPr>
                <w:rFonts w:eastAsia="SimSun"/>
              </w:rPr>
            </w:pPr>
            <w:r w:rsidRPr="00AC3044">
              <w:rPr>
                <w:rFonts w:eastAsia="SimSun"/>
              </w:rPr>
              <w:t>за 3 приема</w:t>
            </w:r>
          </w:p>
        </w:tc>
      </w:tr>
      <w:tr w:rsidR="002F2FF7" w:rsidRPr="00AC3044" w14:paraId="574B45F8" w14:textId="77777777" w:rsidTr="00E00201">
        <w:trPr>
          <w:cantSplit/>
          <w:trHeight w:val="498"/>
        </w:trPr>
        <w:tc>
          <w:tcPr>
            <w:tcW w:w="817" w:type="dxa"/>
            <w:vMerge/>
            <w:textDirection w:val="btLr"/>
            <w:vAlign w:val="center"/>
          </w:tcPr>
          <w:p w14:paraId="2F6D3D58" w14:textId="77777777" w:rsidR="002F2FF7" w:rsidRPr="00AC3044" w:rsidRDefault="002F2FF7" w:rsidP="00E00201">
            <w:pPr>
              <w:rPr>
                <w:rFonts w:eastAsia="SimSun"/>
              </w:rPr>
            </w:pPr>
          </w:p>
        </w:tc>
        <w:tc>
          <w:tcPr>
            <w:tcW w:w="1701" w:type="dxa"/>
            <w:vAlign w:val="center"/>
          </w:tcPr>
          <w:p w14:paraId="0CD729E5" w14:textId="77777777" w:rsidR="002F2FF7" w:rsidRPr="00AC3044" w:rsidRDefault="002F2FF7" w:rsidP="00E00201">
            <w:pPr>
              <w:rPr>
                <w:rFonts w:eastAsia="SimSun"/>
              </w:rPr>
            </w:pPr>
            <w:r w:rsidRPr="00AC3044">
              <w:rPr>
                <w:rFonts w:eastAsia="SimSun"/>
              </w:rPr>
              <w:t xml:space="preserve">Руксолитиниб </w:t>
            </w:r>
          </w:p>
        </w:tc>
        <w:tc>
          <w:tcPr>
            <w:tcW w:w="1559" w:type="dxa"/>
            <w:vAlign w:val="center"/>
          </w:tcPr>
          <w:p w14:paraId="356EF043" w14:textId="77777777" w:rsidR="002F2FF7" w:rsidRPr="00AC3044" w:rsidRDefault="002F2FF7" w:rsidP="00E00201">
            <w:pPr>
              <w:rPr>
                <w:rFonts w:eastAsia="SimSun"/>
              </w:rPr>
            </w:pPr>
            <w:r w:rsidRPr="00AC3044">
              <w:rPr>
                <w:rFonts w:eastAsia="SimSun"/>
              </w:rPr>
              <w:t>15 мг</w:t>
            </w:r>
          </w:p>
        </w:tc>
        <w:tc>
          <w:tcPr>
            <w:tcW w:w="1418" w:type="dxa"/>
            <w:vAlign w:val="center"/>
          </w:tcPr>
          <w:p w14:paraId="7C040B69" w14:textId="77777777" w:rsidR="002F2FF7" w:rsidRPr="00AC3044" w:rsidRDefault="002F2FF7" w:rsidP="00E00201">
            <w:pPr>
              <w:rPr>
                <w:rFonts w:eastAsia="SimSun"/>
              </w:rPr>
            </w:pPr>
            <w:r w:rsidRPr="00AC3044">
              <w:rPr>
                <w:rFonts w:eastAsia="SimSun"/>
              </w:rPr>
              <w:t>-</w:t>
            </w:r>
          </w:p>
        </w:tc>
        <w:tc>
          <w:tcPr>
            <w:tcW w:w="1701" w:type="dxa"/>
            <w:vAlign w:val="center"/>
          </w:tcPr>
          <w:p w14:paraId="4236A984" w14:textId="77777777" w:rsidR="002F2FF7" w:rsidRPr="00AC3044" w:rsidRDefault="002F2FF7" w:rsidP="00E00201">
            <w:pPr>
              <w:rPr>
                <w:rFonts w:eastAsia="SimSun"/>
              </w:rPr>
            </w:pPr>
            <w:r w:rsidRPr="00AC3044">
              <w:rPr>
                <w:rFonts w:eastAsia="SimSun"/>
              </w:rPr>
              <w:t>С +5 дня по +100 день</w:t>
            </w:r>
          </w:p>
        </w:tc>
        <w:tc>
          <w:tcPr>
            <w:tcW w:w="2268" w:type="dxa"/>
            <w:vAlign w:val="center"/>
          </w:tcPr>
          <w:p w14:paraId="4611F5DC" w14:textId="77777777" w:rsidR="002F2FF7" w:rsidRPr="00AC3044" w:rsidRDefault="002F2FF7" w:rsidP="00E00201">
            <w:pPr>
              <w:rPr>
                <w:rFonts w:eastAsia="SimSun"/>
              </w:rPr>
            </w:pPr>
            <w:r w:rsidRPr="00AC3044">
              <w:rPr>
                <w:rFonts w:eastAsia="SimSun"/>
              </w:rPr>
              <w:t xml:space="preserve">Внутрь суточную дозу </w:t>
            </w:r>
          </w:p>
          <w:p w14:paraId="3A11C8A5" w14:textId="77777777" w:rsidR="002F2FF7" w:rsidRPr="00AC3044" w:rsidRDefault="002F2FF7" w:rsidP="00E00201">
            <w:pPr>
              <w:rPr>
                <w:rFonts w:eastAsia="SimSun"/>
              </w:rPr>
            </w:pPr>
            <w:r w:rsidRPr="00AC3044">
              <w:rPr>
                <w:rFonts w:eastAsia="SimSun"/>
              </w:rPr>
              <w:t>за 2 приема</w:t>
            </w:r>
          </w:p>
        </w:tc>
      </w:tr>
    </w:tbl>
    <w:p w14:paraId="7DC827BC" w14:textId="77777777" w:rsidR="002F2FF7" w:rsidRDefault="002F2FF7" w:rsidP="002F2FF7">
      <w:pPr>
        <w:rPr>
          <w:rFonts w:eastAsia="SimSun"/>
        </w:rPr>
      </w:pPr>
      <w:bookmarkStart w:id="261" w:name="_Toc44401215"/>
    </w:p>
    <w:p w14:paraId="02A9660A"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6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63ACEC6C" w14:textId="77777777" w:rsidTr="00E00201">
        <w:trPr>
          <w:cantSplit/>
          <w:trHeight w:val="20"/>
          <w:tblHeader/>
        </w:trPr>
        <w:tc>
          <w:tcPr>
            <w:tcW w:w="817" w:type="dxa"/>
            <w:vAlign w:val="center"/>
          </w:tcPr>
          <w:p w14:paraId="37BC4229" w14:textId="77777777" w:rsidR="002F2FF7" w:rsidRPr="00AC3044" w:rsidRDefault="002F2FF7" w:rsidP="00E00201">
            <w:pPr>
              <w:rPr>
                <w:rFonts w:eastAsia="SimSun"/>
              </w:rPr>
            </w:pPr>
          </w:p>
        </w:tc>
        <w:tc>
          <w:tcPr>
            <w:tcW w:w="1701" w:type="dxa"/>
            <w:vAlign w:val="center"/>
          </w:tcPr>
          <w:p w14:paraId="4C42DF09"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C733955"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2B6B3C49"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BF47E28"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7D98A2DD"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9E170F4" w14:textId="77777777" w:rsidTr="00E00201">
        <w:trPr>
          <w:cantSplit/>
          <w:trHeight w:val="20"/>
        </w:trPr>
        <w:tc>
          <w:tcPr>
            <w:tcW w:w="817" w:type="dxa"/>
            <w:vMerge w:val="restart"/>
            <w:textDirection w:val="btLr"/>
            <w:vAlign w:val="center"/>
          </w:tcPr>
          <w:p w14:paraId="7BF6DA0D"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818175D"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5F452153"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A1C657C" w14:textId="77777777" w:rsidR="002F2FF7" w:rsidRPr="00AC3044" w:rsidRDefault="002F2FF7" w:rsidP="00E00201">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2E6E3B50" w14:textId="77777777" w:rsidR="002F2FF7" w:rsidRPr="00AC3044" w:rsidRDefault="002F2FF7" w:rsidP="00E00201">
            <w:pPr>
              <w:rPr>
                <w:rFonts w:eastAsia="SimSun"/>
              </w:rPr>
            </w:pPr>
            <w:r w:rsidRPr="00AC3044">
              <w:rPr>
                <w:rFonts w:eastAsia="SimSun"/>
              </w:rPr>
              <w:t>С -4 дня по -2 день</w:t>
            </w:r>
          </w:p>
        </w:tc>
        <w:tc>
          <w:tcPr>
            <w:tcW w:w="2268" w:type="dxa"/>
            <w:vAlign w:val="center"/>
          </w:tcPr>
          <w:p w14:paraId="55E629E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5D52D39" w14:textId="77777777" w:rsidTr="00E00201">
        <w:trPr>
          <w:cantSplit/>
          <w:trHeight w:val="704"/>
        </w:trPr>
        <w:tc>
          <w:tcPr>
            <w:tcW w:w="817" w:type="dxa"/>
            <w:vMerge/>
            <w:vAlign w:val="center"/>
          </w:tcPr>
          <w:p w14:paraId="58B74723" w14:textId="77777777" w:rsidR="002F2FF7" w:rsidRPr="00AC3044" w:rsidRDefault="002F2FF7" w:rsidP="00E00201">
            <w:pPr>
              <w:rPr>
                <w:rFonts w:eastAsia="SimSun"/>
              </w:rPr>
            </w:pPr>
          </w:p>
        </w:tc>
        <w:tc>
          <w:tcPr>
            <w:tcW w:w="1701" w:type="dxa"/>
            <w:vAlign w:val="center"/>
          </w:tcPr>
          <w:p w14:paraId="0A30E55B" w14:textId="77777777" w:rsidR="002F2FF7" w:rsidRPr="00AC3044" w:rsidRDefault="002F2FF7" w:rsidP="00E00201">
            <w:pPr>
              <w:rPr>
                <w:rFonts w:eastAsia="SimSun"/>
              </w:rPr>
            </w:pPr>
            <w:r w:rsidRPr="00AC3044">
              <w:rPr>
                <w:rFonts w:eastAsia="SimSun"/>
              </w:rPr>
              <w:t>Бендамустин</w:t>
            </w:r>
          </w:p>
        </w:tc>
        <w:tc>
          <w:tcPr>
            <w:tcW w:w="1559" w:type="dxa"/>
            <w:vAlign w:val="center"/>
          </w:tcPr>
          <w:p w14:paraId="10DB8D28" w14:textId="77777777" w:rsidR="002F2FF7" w:rsidRPr="00AC3044" w:rsidRDefault="002F2FF7" w:rsidP="00E00201">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1C2FABE" w14:textId="77777777" w:rsidR="002F2FF7" w:rsidRPr="00AC3044" w:rsidRDefault="002F2FF7" w:rsidP="00E00201">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01A223E" w14:textId="77777777" w:rsidR="002F2FF7" w:rsidRPr="00AC3044" w:rsidRDefault="002F2FF7" w:rsidP="00E00201">
            <w:pPr>
              <w:rPr>
                <w:rFonts w:eastAsia="SimSun"/>
              </w:rPr>
            </w:pPr>
            <w:r w:rsidRPr="00AC3044">
              <w:rPr>
                <w:rFonts w:eastAsia="SimSun"/>
              </w:rPr>
              <w:t xml:space="preserve">  С -4 дня по -2 день</w:t>
            </w:r>
          </w:p>
        </w:tc>
        <w:tc>
          <w:tcPr>
            <w:tcW w:w="2268" w:type="dxa"/>
            <w:vAlign w:val="center"/>
          </w:tcPr>
          <w:p w14:paraId="45A0687C"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09F797F3" w14:textId="77777777" w:rsidTr="00E00201">
        <w:trPr>
          <w:cantSplit/>
          <w:trHeight w:val="958"/>
        </w:trPr>
        <w:tc>
          <w:tcPr>
            <w:tcW w:w="817" w:type="dxa"/>
            <w:vMerge w:val="restart"/>
            <w:textDirection w:val="btLr"/>
            <w:vAlign w:val="center"/>
          </w:tcPr>
          <w:p w14:paraId="4E34A4D2"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54A3E035"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2DDD3BE1"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1B4EEC6D" w14:textId="77777777" w:rsidR="002F2FF7" w:rsidRPr="00AC3044" w:rsidRDefault="002F2FF7" w:rsidP="00E00201">
            <w:pPr>
              <w:rPr>
                <w:rFonts w:eastAsia="SimSun"/>
              </w:rPr>
            </w:pPr>
            <w:r w:rsidRPr="00AC3044">
              <w:rPr>
                <w:rFonts w:eastAsia="SimSun"/>
              </w:rPr>
              <w:t>–</w:t>
            </w:r>
          </w:p>
        </w:tc>
        <w:tc>
          <w:tcPr>
            <w:tcW w:w="1701" w:type="dxa"/>
            <w:vAlign w:val="center"/>
          </w:tcPr>
          <w:p w14:paraId="3DD0C23A" w14:textId="77777777" w:rsidR="002F2FF7" w:rsidRPr="00AC3044" w:rsidRDefault="002F2FF7" w:rsidP="00E00201">
            <w:pPr>
              <w:rPr>
                <w:rFonts w:eastAsia="SimSun"/>
              </w:rPr>
            </w:pPr>
            <w:r w:rsidRPr="00AC3044">
              <w:rPr>
                <w:rFonts w:eastAsia="SimSun"/>
              </w:rPr>
              <w:t xml:space="preserve">С +5 дня длительно </w:t>
            </w:r>
          </w:p>
        </w:tc>
        <w:tc>
          <w:tcPr>
            <w:tcW w:w="2268" w:type="dxa"/>
            <w:vAlign w:val="center"/>
          </w:tcPr>
          <w:p w14:paraId="0CB8007E"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7235443" w14:textId="77777777" w:rsidTr="00E00201">
        <w:trPr>
          <w:cantSplit/>
          <w:trHeight w:val="542"/>
        </w:trPr>
        <w:tc>
          <w:tcPr>
            <w:tcW w:w="817" w:type="dxa"/>
            <w:vMerge/>
            <w:textDirection w:val="btLr"/>
            <w:vAlign w:val="center"/>
          </w:tcPr>
          <w:p w14:paraId="7A8D0543" w14:textId="77777777" w:rsidR="002F2FF7" w:rsidRPr="00AC3044" w:rsidRDefault="002F2FF7" w:rsidP="00E00201">
            <w:pPr>
              <w:rPr>
                <w:rFonts w:eastAsia="SimSun"/>
              </w:rPr>
            </w:pPr>
          </w:p>
        </w:tc>
        <w:tc>
          <w:tcPr>
            <w:tcW w:w="1701" w:type="dxa"/>
            <w:vAlign w:val="center"/>
          </w:tcPr>
          <w:p w14:paraId="0F0FE031"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6F186D39"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1723111B"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753F3C7" w14:textId="77777777" w:rsidR="002F2FF7" w:rsidRPr="00AC3044" w:rsidRDefault="002F2FF7" w:rsidP="00E00201">
            <w:pPr>
              <w:rPr>
                <w:rFonts w:eastAsia="SimSun"/>
              </w:rPr>
            </w:pPr>
            <w:r w:rsidRPr="00AC3044">
              <w:rPr>
                <w:rFonts w:eastAsia="SimSun"/>
              </w:rPr>
              <w:t xml:space="preserve">В дни +3, +4 </w:t>
            </w:r>
          </w:p>
        </w:tc>
        <w:tc>
          <w:tcPr>
            <w:tcW w:w="2268" w:type="dxa"/>
            <w:vAlign w:val="center"/>
          </w:tcPr>
          <w:p w14:paraId="2ABBF143"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2DC3C33B" w14:textId="77777777" w:rsidTr="00E00201">
        <w:trPr>
          <w:cantSplit/>
          <w:trHeight w:val="550"/>
        </w:trPr>
        <w:tc>
          <w:tcPr>
            <w:tcW w:w="817" w:type="dxa"/>
            <w:vMerge/>
            <w:textDirection w:val="btLr"/>
            <w:vAlign w:val="center"/>
          </w:tcPr>
          <w:p w14:paraId="7164354D" w14:textId="77777777" w:rsidR="002F2FF7" w:rsidRPr="00AC3044" w:rsidRDefault="002F2FF7" w:rsidP="00E00201">
            <w:pPr>
              <w:rPr>
                <w:rFonts w:eastAsia="SimSun"/>
              </w:rPr>
            </w:pPr>
          </w:p>
        </w:tc>
        <w:tc>
          <w:tcPr>
            <w:tcW w:w="1701" w:type="dxa"/>
            <w:vAlign w:val="center"/>
          </w:tcPr>
          <w:p w14:paraId="2C5DB632"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2223734F"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450B5AB1" w14:textId="77777777" w:rsidR="002F2FF7" w:rsidRPr="00AC3044" w:rsidRDefault="002F2FF7" w:rsidP="00E00201">
            <w:pPr>
              <w:rPr>
                <w:rFonts w:eastAsia="SimSun"/>
              </w:rPr>
            </w:pPr>
            <w:r w:rsidRPr="00AC3044">
              <w:rPr>
                <w:rFonts w:eastAsia="SimSun"/>
              </w:rPr>
              <w:t>–</w:t>
            </w:r>
          </w:p>
        </w:tc>
        <w:tc>
          <w:tcPr>
            <w:tcW w:w="1701" w:type="dxa"/>
            <w:vAlign w:val="center"/>
          </w:tcPr>
          <w:p w14:paraId="5FA30C98" w14:textId="77777777" w:rsidR="002F2FF7" w:rsidRPr="00AC3044" w:rsidRDefault="002F2FF7" w:rsidP="00E00201">
            <w:pPr>
              <w:rPr>
                <w:rFonts w:eastAsia="SimSun"/>
              </w:rPr>
            </w:pPr>
            <w:r w:rsidRPr="00AC3044">
              <w:rPr>
                <w:rFonts w:eastAsia="SimSun"/>
              </w:rPr>
              <w:t xml:space="preserve">С +5 дня по +35 день </w:t>
            </w:r>
          </w:p>
        </w:tc>
        <w:tc>
          <w:tcPr>
            <w:tcW w:w="2268" w:type="dxa"/>
            <w:vAlign w:val="center"/>
          </w:tcPr>
          <w:p w14:paraId="0D270A53"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A25874C" w14:textId="77777777" w:rsidR="002F2FF7" w:rsidRPr="0074195F" w:rsidRDefault="002F2FF7" w:rsidP="002F2FF7">
      <w:pPr>
        <w:rPr>
          <w:rFonts w:eastAsia="SimSun"/>
        </w:rPr>
      </w:pPr>
      <w:bookmarkStart w:id="262" w:name="_Toc44401216"/>
    </w:p>
    <w:p w14:paraId="1CC458C9"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6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83EDD13" w14:textId="77777777" w:rsidTr="00E00201">
        <w:trPr>
          <w:cantSplit/>
          <w:trHeight w:val="20"/>
          <w:tblHeader/>
        </w:trPr>
        <w:tc>
          <w:tcPr>
            <w:tcW w:w="817" w:type="dxa"/>
            <w:vAlign w:val="center"/>
          </w:tcPr>
          <w:p w14:paraId="338ED942" w14:textId="77777777" w:rsidR="002F2FF7" w:rsidRPr="00942A16" w:rsidRDefault="002F2FF7" w:rsidP="00E00201">
            <w:pPr>
              <w:rPr>
                <w:rFonts w:eastAsia="SimSun"/>
                <w:lang w:val="en-US"/>
              </w:rPr>
            </w:pPr>
          </w:p>
        </w:tc>
        <w:tc>
          <w:tcPr>
            <w:tcW w:w="1701" w:type="dxa"/>
            <w:vAlign w:val="center"/>
          </w:tcPr>
          <w:p w14:paraId="0A318256"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2861CA0D"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4A912006"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C867513"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D462D27"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1F8A0B6" w14:textId="77777777" w:rsidTr="00E00201">
        <w:trPr>
          <w:cantSplit/>
          <w:trHeight w:val="20"/>
        </w:trPr>
        <w:tc>
          <w:tcPr>
            <w:tcW w:w="817" w:type="dxa"/>
            <w:vMerge w:val="restart"/>
            <w:textDirection w:val="btLr"/>
            <w:vAlign w:val="center"/>
          </w:tcPr>
          <w:p w14:paraId="7EB40CAC"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5C571C77"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14EBF659"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B566423" w14:textId="77777777" w:rsidR="002F2FF7" w:rsidRPr="00AC3044" w:rsidRDefault="002F2FF7" w:rsidP="00E00201">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7C4C6834" w14:textId="77777777" w:rsidR="002F2FF7" w:rsidRPr="00AC3044" w:rsidRDefault="002F2FF7" w:rsidP="00E00201">
            <w:pPr>
              <w:rPr>
                <w:rFonts w:eastAsia="SimSun"/>
              </w:rPr>
            </w:pPr>
            <w:r w:rsidRPr="00AC3044">
              <w:rPr>
                <w:rFonts w:eastAsia="SimSun"/>
              </w:rPr>
              <w:t>С -4 дня по -2 день</w:t>
            </w:r>
          </w:p>
        </w:tc>
        <w:tc>
          <w:tcPr>
            <w:tcW w:w="2268" w:type="dxa"/>
            <w:vAlign w:val="center"/>
          </w:tcPr>
          <w:p w14:paraId="1A469CC3"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1224EE0" w14:textId="77777777" w:rsidTr="00E00201">
        <w:trPr>
          <w:cantSplit/>
          <w:trHeight w:val="1207"/>
        </w:trPr>
        <w:tc>
          <w:tcPr>
            <w:tcW w:w="817" w:type="dxa"/>
            <w:vMerge/>
            <w:vAlign w:val="center"/>
          </w:tcPr>
          <w:p w14:paraId="5A3A1E9D" w14:textId="77777777" w:rsidR="002F2FF7" w:rsidRPr="00AC3044" w:rsidRDefault="002F2FF7" w:rsidP="00E00201">
            <w:pPr>
              <w:rPr>
                <w:rFonts w:eastAsia="SimSun"/>
              </w:rPr>
            </w:pPr>
          </w:p>
        </w:tc>
        <w:tc>
          <w:tcPr>
            <w:tcW w:w="1701" w:type="dxa"/>
            <w:vAlign w:val="center"/>
          </w:tcPr>
          <w:p w14:paraId="02B5453B" w14:textId="77777777" w:rsidR="002F2FF7" w:rsidRPr="00AC3044" w:rsidRDefault="002F2FF7" w:rsidP="00E00201">
            <w:pPr>
              <w:rPr>
                <w:rFonts w:eastAsia="SimSun"/>
              </w:rPr>
            </w:pPr>
            <w:r w:rsidRPr="00AC3044">
              <w:rPr>
                <w:rFonts w:eastAsia="SimSun"/>
              </w:rPr>
              <w:t>Бендамустин</w:t>
            </w:r>
          </w:p>
        </w:tc>
        <w:tc>
          <w:tcPr>
            <w:tcW w:w="1559" w:type="dxa"/>
            <w:vAlign w:val="center"/>
          </w:tcPr>
          <w:p w14:paraId="7F2D93E3" w14:textId="77777777" w:rsidR="002F2FF7" w:rsidRPr="00AC3044" w:rsidRDefault="002F2FF7" w:rsidP="00E00201">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28F7929" w14:textId="77777777" w:rsidR="002F2FF7" w:rsidRPr="00AC3044" w:rsidRDefault="002F2FF7" w:rsidP="00E00201">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2527D085" w14:textId="77777777" w:rsidR="002F2FF7" w:rsidRPr="00AC3044" w:rsidRDefault="002F2FF7" w:rsidP="00E00201">
            <w:pPr>
              <w:rPr>
                <w:rFonts w:eastAsia="SimSun"/>
              </w:rPr>
            </w:pPr>
            <w:r w:rsidRPr="00AC3044">
              <w:rPr>
                <w:rFonts w:eastAsia="SimSun"/>
              </w:rPr>
              <w:t xml:space="preserve">  С -4 дня по -2 день</w:t>
            </w:r>
          </w:p>
        </w:tc>
        <w:tc>
          <w:tcPr>
            <w:tcW w:w="2268" w:type="dxa"/>
            <w:vAlign w:val="center"/>
          </w:tcPr>
          <w:p w14:paraId="037741C2"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5E836766" w14:textId="77777777" w:rsidTr="00E00201">
        <w:trPr>
          <w:cantSplit/>
          <w:trHeight w:val="958"/>
        </w:trPr>
        <w:tc>
          <w:tcPr>
            <w:tcW w:w="817" w:type="dxa"/>
            <w:textDirection w:val="btLr"/>
            <w:vAlign w:val="center"/>
          </w:tcPr>
          <w:p w14:paraId="6C389EF8"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533787C1"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45FD41A"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3B58ACE2"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53ED1FDC" w14:textId="77777777" w:rsidR="002F2FF7" w:rsidRPr="00AC3044" w:rsidRDefault="002F2FF7" w:rsidP="00E00201">
            <w:pPr>
              <w:rPr>
                <w:rFonts w:eastAsia="SimSun"/>
              </w:rPr>
            </w:pPr>
            <w:r w:rsidRPr="00AC3044">
              <w:rPr>
                <w:rFonts w:eastAsia="SimSun"/>
              </w:rPr>
              <w:t xml:space="preserve">В дни +3, +4 </w:t>
            </w:r>
          </w:p>
        </w:tc>
        <w:tc>
          <w:tcPr>
            <w:tcW w:w="2268" w:type="dxa"/>
            <w:vAlign w:val="center"/>
          </w:tcPr>
          <w:p w14:paraId="4AEC18E2" w14:textId="77777777" w:rsidR="002F2FF7" w:rsidRPr="00AC3044" w:rsidRDefault="002F2FF7" w:rsidP="00E00201">
            <w:pPr>
              <w:rPr>
                <w:rFonts w:eastAsia="SimSun"/>
              </w:rPr>
            </w:pPr>
            <w:r w:rsidRPr="00AC3044">
              <w:rPr>
                <w:rFonts w:eastAsia="SimSun"/>
              </w:rPr>
              <w:t>В/в, в течение 2 часов</w:t>
            </w:r>
          </w:p>
        </w:tc>
      </w:tr>
    </w:tbl>
    <w:p w14:paraId="722290F7" w14:textId="77777777" w:rsidR="002F2FF7" w:rsidRDefault="002F2FF7" w:rsidP="002F2FF7">
      <w:pPr>
        <w:rPr>
          <w:rFonts w:eastAsia="SimSun"/>
        </w:rPr>
      </w:pPr>
      <w:bookmarkStart w:id="263" w:name="_Toc44401217"/>
    </w:p>
    <w:p w14:paraId="33203690" w14:textId="77777777" w:rsidR="002F2FF7" w:rsidRPr="00042499" w:rsidRDefault="002F2FF7" w:rsidP="002F2FF7">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E00201">
        <w:rPr>
          <w:rFonts w:eastAsia="SimSun"/>
          <w:lang w:val="en-US"/>
        </w:rPr>
        <w:t>Flu</w:t>
      </w:r>
      <w:r w:rsidRPr="00042499">
        <w:rPr>
          <w:rFonts w:eastAsia="SimSun"/>
          <w:lang w:val="en-US"/>
        </w:rPr>
        <w:t>150+</w:t>
      </w:r>
      <w:r w:rsidRPr="00E00201">
        <w:rPr>
          <w:rFonts w:eastAsia="SimSun"/>
          <w:lang w:val="en-US"/>
        </w:rPr>
        <w:t>Thio</w:t>
      </w:r>
      <w:r w:rsidRPr="00042499">
        <w:rPr>
          <w:rFonts w:eastAsia="SimSun"/>
          <w:lang w:val="en-US"/>
        </w:rPr>
        <w:t xml:space="preserve"> / </w:t>
      </w:r>
      <w:r w:rsidRPr="00E00201">
        <w:rPr>
          <w:rFonts w:eastAsia="SimSun"/>
          <w:lang w:val="en-US"/>
        </w:rPr>
        <w:t>hATG</w:t>
      </w:r>
      <w:r w:rsidRPr="00042499">
        <w:rPr>
          <w:rFonts w:eastAsia="SimSun"/>
          <w:lang w:val="en-US"/>
        </w:rPr>
        <w:t>+</w:t>
      </w:r>
      <w:r w:rsidRPr="00E00201">
        <w:rPr>
          <w:rFonts w:eastAsia="SimSun"/>
          <w:lang w:val="en-US"/>
        </w:rPr>
        <w:t>Tx</w:t>
      </w:r>
      <w:r w:rsidRPr="00042499">
        <w:rPr>
          <w:rFonts w:eastAsia="SimSun"/>
          <w:lang w:val="en-US"/>
        </w:rPr>
        <w:t>+</w:t>
      </w:r>
      <w:r w:rsidRPr="00E00201">
        <w:rPr>
          <w:rFonts w:eastAsia="SimSun"/>
          <w:lang w:val="en-US"/>
        </w:rPr>
        <w:t>MMF</w:t>
      </w:r>
      <w:r w:rsidRPr="00042499">
        <w:rPr>
          <w:rFonts w:eastAsia="SimSun"/>
          <w:lang w:val="en-US"/>
        </w:rPr>
        <w:t>30</w:t>
      </w:r>
      <w:bookmarkEnd w:id="26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5C53760C" w14:textId="77777777" w:rsidTr="00E00201">
        <w:trPr>
          <w:cantSplit/>
          <w:trHeight w:val="20"/>
          <w:tblHeader/>
        </w:trPr>
        <w:tc>
          <w:tcPr>
            <w:tcW w:w="817" w:type="dxa"/>
            <w:vAlign w:val="center"/>
          </w:tcPr>
          <w:p w14:paraId="75D9FC44" w14:textId="77777777" w:rsidR="002F2FF7" w:rsidRPr="00942A16" w:rsidRDefault="002F2FF7" w:rsidP="00E00201">
            <w:pPr>
              <w:rPr>
                <w:rFonts w:eastAsia="SimSun"/>
                <w:lang w:val="en-US"/>
              </w:rPr>
            </w:pPr>
          </w:p>
        </w:tc>
        <w:tc>
          <w:tcPr>
            <w:tcW w:w="1701" w:type="dxa"/>
            <w:vAlign w:val="center"/>
          </w:tcPr>
          <w:p w14:paraId="46AFA142"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5ACA31D3"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19E6451F"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1F66518"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54911159"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0E1684E" w14:textId="77777777" w:rsidTr="00E00201">
        <w:trPr>
          <w:cantSplit/>
          <w:trHeight w:val="20"/>
        </w:trPr>
        <w:tc>
          <w:tcPr>
            <w:tcW w:w="817" w:type="dxa"/>
            <w:vMerge w:val="restart"/>
            <w:textDirection w:val="btLr"/>
            <w:vAlign w:val="center"/>
          </w:tcPr>
          <w:p w14:paraId="08E487B9"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4237841F"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6D470C7"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EF7621F"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737C4BAD" w14:textId="77777777" w:rsidR="002F2FF7" w:rsidRPr="00AC3044" w:rsidRDefault="002F2FF7" w:rsidP="00E00201">
            <w:pPr>
              <w:rPr>
                <w:rFonts w:eastAsia="SimSun"/>
              </w:rPr>
            </w:pPr>
            <w:r w:rsidRPr="00AC3044">
              <w:rPr>
                <w:rFonts w:eastAsia="SimSun"/>
              </w:rPr>
              <w:t>С -6 дня по -2 день</w:t>
            </w:r>
          </w:p>
        </w:tc>
        <w:tc>
          <w:tcPr>
            <w:tcW w:w="2268" w:type="dxa"/>
            <w:vAlign w:val="center"/>
          </w:tcPr>
          <w:p w14:paraId="027014FA"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1B80E65" w14:textId="77777777" w:rsidTr="00E00201">
        <w:trPr>
          <w:cantSplit/>
          <w:trHeight w:val="510"/>
        </w:trPr>
        <w:tc>
          <w:tcPr>
            <w:tcW w:w="817" w:type="dxa"/>
            <w:vMerge/>
            <w:vAlign w:val="center"/>
          </w:tcPr>
          <w:p w14:paraId="026B35A2" w14:textId="77777777" w:rsidR="002F2FF7" w:rsidRPr="00AC3044" w:rsidRDefault="002F2FF7" w:rsidP="00E00201">
            <w:pPr>
              <w:rPr>
                <w:rFonts w:eastAsia="SimSun"/>
              </w:rPr>
            </w:pPr>
          </w:p>
        </w:tc>
        <w:tc>
          <w:tcPr>
            <w:tcW w:w="1701" w:type="dxa"/>
            <w:vAlign w:val="center"/>
          </w:tcPr>
          <w:p w14:paraId="65F5424B" w14:textId="77777777" w:rsidR="002F2FF7" w:rsidRPr="00AC3044" w:rsidRDefault="002F2FF7" w:rsidP="00E00201">
            <w:pPr>
              <w:rPr>
                <w:rFonts w:eastAsia="SimSun"/>
              </w:rPr>
            </w:pPr>
            <w:r w:rsidRPr="00AC3044">
              <w:rPr>
                <w:rFonts w:eastAsia="SimSun"/>
              </w:rPr>
              <w:t>Тиотепа</w:t>
            </w:r>
          </w:p>
        </w:tc>
        <w:tc>
          <w:tcPr>
            <w:tcW w:w="1559" w:type="dxa"/>
            <w:vAlign w:val="center"/>
          </w:tcPr>
          <w:p w14:paraId="0CFD2B2A" w14:textId="77777777" w:rsidR="002F2FF7" w:rsidRPr="00AC3044" w:rsidRDefault="002F2FF7" w:rsidP="00E00201">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76DB4A9" w14:textId="77777777" w:rsidR="002F2FF7" w:rsidRPr="00AC3044" w:rsidRDefault="002F2FF7" w:rsidP="00E00201">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76B89F64" w14:textId="77777777" w:rsidR="002F2FF7" w:rsidRPr="00AC3044" w:rsidRDefault="002F2FF7" w:rsidP="00E00201">
            <w:pPr>
              <w:rPr>
                <w:rFonts w:eastAsia="SimSun"/>
              </w:rPr>
            </w:pPr>
            <w:r w:rsidRPr="00AC3044">
              <w:rPr>
                <w:rFonts w:eastAsia="SimSun"/>
              </w:rPr>
              <w:t xml:space="preserve"> Дни -5; -4  </w:t>
            </w:r>
          </w:p>
        </w:tc>
        <w:tc>
          <w:tcPr>
            <w:tcW w:w="2268" w:type="dxa"/>
            <w:vAlign w:val="center"/>
          </w:tcPr>
          <w:p w14:paraId="23C7C40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076281D4" w14:textId="77777777" w:rsidTr="00E00201">
        <w:trPr>
          <w:cantSplit/>
          <w:trHeight w:val="712"/>
        </w:trPr>
        <w:tc>
          <w:tcPr>
            <w:tcW w:w="817" w:type="dxa"/>
            <w:vMerge w:val="restart"/>
            <w:textDirection w:val="btLr"/>
            <w:vAlign w:val="center"/>
          </w:tcPr>
          <w:p w14:paraId="4D0D07F7"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07F76F51" w14:textId="77777777" w:rsidR="002F2FF7" w:rsidRPr="00AC3044" w:rsidRDefault="002F2FF7" w:rsidP="00E00201">
            <w:pPr>
              <w:rPr>
                <w:rFonts w:eastAsia="SimSun"/>
              </w:rPr>
            </w:pPr>
            <w:r w:rsidRPr="00AC3044">
              <w:rPr>
                <w:rFonts w:eastAsia="SimSun"/>
              </w:rPr>
              <w:t>АТГ (лошадиный)</w:t>
            </w:r>
          </w:p>
        </w:tc>
        <w:tc>
          <w:tcPr>
            <w:tcW w:w="1559" w:type="dxa"/>
            <w:vAlign w:val="center"/>
          </w:tcPr>
          <w:p w14:paraId="3A762F12" w14:textId="77777777" w:rsidR="002F2FF7" w:rsidRPr="00AC3044" w:rsidRDefault="002F2FF7" w:rsidP="00E00201">
            <w:pPr>
              <w:rPr>
                <w:rFonts w:eastAsia="SimSun"/>
              </w:rPr>
            </w:pPr>
            <w:r w:rsidRPr="00AC3044">
              <w:rPr>
                <w:rFonts w:eastAsia="SimSun"/>
              </w:rPr>
              <w:t>20 мг/кг</w:t>
            </w:r>
          </w:p>
        </w:tc>
        <w:tc>
          <w:tcPr>
            <w:tcW w:w="1418" w:type="dxa"/>
            <w:vAlign w:val="center"/>
          </w:tcPr>
          <w:p w14:paraId="62F8ABAA" w14:textId="77777777" w:rsidR="002F2FF7" w:rsidRPr="00AC3044" w:rsidRDefault="002F2FF7" w:rsidP="00E00201">
            <w:pPr>
              <w:rPr>
                <w:rFonts w:eastAsia="SimSun"/>
              </w:rPr>
            </w:pPr>
            <w:r w:rsidRPr="00AC3044">
              <w:rPr>
                <w:rFonts w:eastAsia="SimSun"/>
              </w:rPr>
              <w:t>60 мг/кг</w:t>
            </w:r>
          </w:p>
        </w:tc>
        <w:tc>
          <w:tcPr>
            <w:tcW w:w="1701" w:type="dxa"/>
            <w:vAlign w:val="center"/>
          </w:tcPr>
          <w:p w14:paraId="78DE88B3" w14:textId="77777777" w:rsidR="002F2FF7" w:rsidRPr="00AC3044" w:rsidRDefault="002F2FF7" w:rsidP="00E00201">
            <w:pPr>
              <w:rPr>
                <w:rFonts w:eastAsia="SimSun"/>
              </w:rPr>
            </w:pPr>
            <w:r w:rsidRPr="00AC3044">
              <w:rPr>
                <w:rFonts w:eastAsia="SimSun"/>
              </w:rPr>
              <w:t>В дни -3, -2, -1</w:t>
            </w:r>
          </w:p>
        </w:tc>
        <w:tc>
          <w:tcPr>
            <w:tcW w:w="2268" w:type="dxa"/>
            <w:vAlign w:val="center"/>
          </w:tcPr>
          <w:p w14:paraId="0C2F231B" w14:textId="77777777" w:rsidR="002F2FF7" w:rsidRPr="00AC3044" w:rsidRDefault="002F2FF7" w:rsidP="00E00201">
            <w:pPr>
              <w:rPr>
                <w:rFonts w:eastAsia="SimSun"/>
              </w:rPr>
            </w:pPr>
            <w:r w:rsidRPr="00AC3044">
              <w:rPr>
                <w:rFonts w:eastAsia="SimSun"/>
              </w:rPr>
              <w:t xml:space="preserve"> В/в. Суточная доза разделяется на 2 введения (см. «Инфузия АТГ»)</w:t>
            </w:r>
          </w:p>
        </w:tc>
      </w:tr>
      <w:tr w:rsidR="002F2FF7" w:rsidRPr="00AC3044" w14:paraId="54726EA0" w14:textId="77777777" w:rsidTr="00E00201">
        <w:trPr>
          <w:cantSplit/>
          <w:trHeight w:val="958"/>
        </w:trPr>
        <w:tc>
          <w:tcPr>
            <w:tcW w:w="817" w:type="dxa"/>
            <w:vMerge/>
            <w:textDirection w:val="btLr"/>
            <w:vAlign w:val="center"/>
          </w:tcPr>
          <w:p w14:paraId="691B4C46" w14:textId="77777777" w:rsidR="002F2FF7" w:rsidRPr="00AC3044" w:rsidRDefault="002F2FF7" w:rsidP="00E00201">
            <w:pPr>
              <w:rPr>
                <w:rFonts w:eastAsia="SimSun"/>
              </w:rPr>
            </w:pPr>
          </w:p>
        </w:tc>
        <w:tc>
          <w:tcPr>
            <w:tcW w:w="1701" w:type="dxa"/>
            <w:vAlign w:val="center"/>
          </w:tcPr>
          <w:p w14:paraId="574A045A"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4D95D240"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07AFCE20" w14:textId="77777777" w:rsidR="002F2FF7" w:rsidRPr="00AC3044" w:rsidRDefault="002F2FF7" w:rsidP="00E00201">
            <w:pPr>
              <w:rPr>
                <w:rFonts w:eastAsia="SimSun"/>
              </w:rPr>
            </w:pPr>
            <w:r w:rsidRPr="00AC3044">
              <w:rPr>
                <w:rFonts w:eastAsia="SimSun"/>
              </w:rPr>
              <w:t>–</w:t>
            </w:r>
          </w:p>
        </w:tc>
        <w:tc>
          <w:tcPr>
            <w:tcW w:w="1701" w:type="dxa"/>
            <w:vAlign w:val="center"/>
          </w:tcPr>
          <w:p w14:paraId="7E83522D"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0EF47D2A"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8FD9880" w14:textId="77777777" w:rsidTr="00E00201">
        <w:trPr>
          <w:cantSplit/>
          <w:trHeight w:val="362"/>
        </w:trPr>
        <w:tc>
          <w:tcPr>
            <w:tcW w:w="817" w:type="dxa"/>
            <w:vMerge/>
            <w:textDirection w:val="btLr"/>
            <w:vAlign w:val="center"/>
          </w:tcPr>
          <w:p w14:paraId="450ADD12" w14:textId="77777777" w:rsidR="002F2FF7" w:rsidRPr="00AC3044" w:rsidRDefault="002F2FF7" w:rsidP="00E00201">
            <w:pPr>
              <w:rPr>
                <w:rFonts w:eastAsia="SimSun"/>
              </w:rPr>
            </w:pPr>
          </w:p>
        </w:tc>
        <w:tc>
          <w:tcPr>
            <w:tcW w:w="1701" w:type="dxa"/>
            <w:vAlign w:val="center"/>
          </w:tcPr>
          <w:p w14:paraId="4CCFD96C"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5CD4F4ED"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70C50921" w14:textId="77777777" w:rsidR="002F2FF7" w:rsidRPr="00AC3044" w:rsidRDefault="002F2FF7" w:rsidP="00E00201">
            <w:pPr>
              <w:rPr>
                <w:rFonts w:eastAsia="SimSun"/>
              </w:rPr>
            </w:pPr>
            <w:r w:rsidRPr="00AC3044">
              <w:rPr>
                <w:rFonts w:eastAsia="SimSun"/>
              </w:rPr>
              <w:t>–</w:t>
            </w:r>
          </w:p>
        </w:tc>
        <w:tc>
          <w:tcPr>
            <w:tcW w:w="1701" w:type="dxa"/>
            <w:vAlign w:val="center"/>
          </w:tcPr>
          <w:p w14:paraId="51FC1971"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4F68F7F7"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3D00AD8" w14:textId="77777777" w:rsidR="002F2FF7" w:rsidRDefault="002F2FF7" w:rsidP="002F2FF7">
      <w:pPr>
        <w:rPr>
          <w:rFonts w:eastAsia="SimSun"/>
        </w:rPr>
      </w:pPr>
      <w:bookmarkStart w:id="264" w:name="_Toc44401218"/>
    </w:p>
    <w:p w14:paraId="5F3CB79D" w14:textId="77777777" w:rsidR="002F2FF7" w:rsidRPr="00C07B2E" w:rsidRDefault="002F2FF7" w:rsidP="002F2FF7">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6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2F2FF7" w:rsidRPr="00AC3044" w14:paraId="7E72B77C" w14:textId="77777777" w:rsidTr="00E00201">
        <w:trPr>
          <w:cantSplit/>
          <w:trHeight w:val="20"/>
          <w:tblHeader/>
        </w:trPr>
        <w:tc>
          <w:tcPr>
            <w:tcW w:w="709" w:type="dxa"/>
          </w:tcPr>
          <w:p w14:paraId="375CF640" w14:textId="77777777" w:rsidR="002F2FF7" w:rsidRPr="00470D3D" w:rsidRDefault="002F2FF7" w:rsidP="00E00201">
            <w:pPr>
              <w:rPr>
                <w:rFonts w:eastAsia="SimSun"/>
              </w:rPr>
            </w:pPr>
          </w:p>
        </w:tc>
        <w:tc>
          <w:tcPr>
            <w:tcW w:w="1701" w:type="dxa"/>
            <w:vAlign w:val="center"/>
          </w:tcPr>
          <w:p w14:paraId="045FC487"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69032943"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3952CE5A"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38C31276"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EA80273"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AB57620" w14:textId="77777777" w:rsidTr="00E00201">
        <w:trPr>
          <w:cantSplit/>
          <w:trHeight w:val="20"/>
        </w:trPr>
        <w:tc>
          <w:tcPr>
            <w:tcW w:w="709" w:type="dxa"/>
            <w:vMerge w:val="restart"/>
            <w:textDirection w:val="btLr"/>
            <w:vAlign w:val="center"/>
          </w:tcPr>
          <w:p w14:paraId="11F61BB7"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29920523"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1DBD865"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A097BE0"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8E20A67" w14:textId="77777777" w:rsidR="002F2FF7" w:rsidRPr="00AC3044" w:rsidRDefault="002F2FF7" w:rsidP="00E00201">
            <w:pPr>
              <w:rPr>
                <w:rFonts w:eastAsia="SimSun"/>
              </w:rPr>
            </w:pPr>
            <w:r w:rsidRPr="00AC3044">
              <w:rPr>
                <w:rFonts w:eastAsia="SimSun"/>
              </w:rPr>
              <w:t>С –6 по –2 день</w:t>
            </w:r>
          </w:p>
        </w:tc>
        <w:tc>
          <w:tcPr>
            <w:tcW w:w="2268" w:type="dxa"/>
            <w:vAlign w:val="center"/>
          </w:tcPr>
          <w:p w14:paraId="42B5FCF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E894139" w14:textId="77777777" w:rsidTr="00E00201">
        <w:trPr>
          <w:cantSplit/>
          <w:trHeight w:val="899"/>
        </w:trPr>
        <w:tc>
          <w:tcPr>
            <w:tcW w:w="709" w:type="dxa"/>
            <w:vMerge/>
            <w:textDirection w:val="btLr"/>
            <w:vAlign w:val="center"/>
          </w:tcPr>
          <w:p w14:paraId="7E819BE3" w14:textId="77777777" w:rsidR="002F2FF7" w:rsidRPr="00AC3044" w:rsidRDefault="002F2FF7" w:rsidP="00E00201">
            <w:pPr>
              <w:rPr>
                <w:rFonts w:eastAsia="SimSun"/>
              </w:rPr>
            </w:pPr>
          </w:p>
        </w:tc>
        <w:tc>
          <w:tcPr>
            <w:tcW w:w="1701" w:type="dxa"/>
            <w:vAlign w:val="center"/>
          </w:tcPr>
          <w:p w14:paraId="4D4653BE" w14:textId="77777777" w:rsidR="002F2FF7" w:rsidRPr="00AC3044" w:rsidRDefault="002F2FF7" w:rsidP="00E00201">
            <w:pPr>
              <w:rPr>
                <w:rFonts w:eastAsia="SimSun"/>
              </w:rPr>
            </w:pPr>
            <w:r w:rsidRPr="00AC3044">
              <w:rPr>
                <w:rFonts w:eastAsia="SimSun"/>
              </w:rPr>
              <w:t>Треосульфан</w:t>
            </w:r>
          </w:p>
        </w:tc>
        <w:tc>
          <w:tcPr>
            <w:tcW w:w="1559" w:type="dxa"/>
            <w:vAlign w:val="center"/>
          </w:tcPr>
          <w:p w14:paraId="1E0778AA" w14:textId="77777777" w:rsidR="002F2FF7" w:rsidRPr="00AC3044" w:rsidRDefault="002F2FF7" w:rsidP="00E00201">
            <w:pPr>
              <w:rPr>
                <w:rFonts w:eastAsia="SimSun"/>
              </w:rPr>
            </w:pPr>
            <w:r w:rsidRPr="00AC3044">
              <w:rPr>
                <w:rFonts w:eastAsia="SimSun"/>
              </w:rPr>
              <w:t>12 г/м</w:t>
            </w:r>
            <w:r w:rsidRPr="0074195F">
              <w:rPr>
                <w:rFonts w:eastAsia="SimSun"/>
                <w:vertAlign w:val="superscript"/>
              </w:rPr>
              <w:t>2</w:t>
            </w:r>
          </w:p>
        </w:tc>
        <w:tc>
          <w:tcPr>
            <w:tcW w:w="1418" w:type="dxa"/>
            <w:vAlign w:val="center"/>
          </w:tcPr>
          <w:p w14:paraId="1FACE707" w14:textId="77777777" w:rsidR="002F2FF7" w:rsidRPr="00AC3044" w:rsidRDefault="002F2FF7" w:rsidP="00E00201">
            <w:pPr>
              <w:rPr>
                <w:rFonts w:eastAsia="SimSun"/>
              </w:rPr>
            </w:pPr>
            <w:r w:rsidRPr="00AC3044">
              <w:rPr>
                <w:rFonts w:eastAsia="SimSun"/>
              </w:rPr>
              <w:t>36 г/м</w:t>
            </w:r>
            <w:r w:rsidRPr="0074195F">
              <w:rPr>
                <w:rFonts w:eastAsia="SimSun"/>
                <w:vertAlign w:val="superscript"/>
              </w:rPr>
              <w:t>2</w:t>
            </w:r>
          </w:p>
        </w:tc>
        <w:tc>
          <w:tcPr>
            <w:tcW w:w="1701" w:type="dxa"/>
            <w:vAlign w:val="center"/>
          </w:tcPr>
          <w:p w14:paraId="4727C625" w14:textId="77777777" w:rsidR="002F2FF7" w:rsidRPr="00AC3044" w:rsidRDefault="002F2FF7" w:rsidP="00E00201">
            <w:pPr>
              <w:rPr>
                <w:rFonts w:eastAsia="SimSun"/>
              </w:rPr>
            </w:pPr>
            <w:r w:rsidRPr="00AC3044">
              <w:rPr>
                <w:rFonts w:eastAsia="SimSun"/>
              </w:rPr>
              <w:t>С –6 по –4 день</w:t>
            </w:r>
          </w:p>
        </w:tc>
        <w:tc>
          <w:tcPr>
            <w:tcW w:w="2268" w:type="dxa"/>
            <w:vAlign w:val="center"/>
          </w:tcPr>
          <w:p w14:paraId="5BE941AC"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8CDF237" w14:textId="77777777" w:rsidTr="00E00201">
        <w:trPr>
          <w:cantSplit/>
          <w:trHeight w:val="1394"/>
        </w:trPr>
        <w:tc>
          <w:tcPr>
            <w:tcW w:w="709" w:type="dxa"/>
            <w:vMerge w:val="restart"/>
            <w:textDirection w:val="btLr"/>
            <w:vAlign w:val="center"/>
          </w:tcPr>
          <w:p w14:paraId="1297E41A"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68167C5B" w14:textId="77777777" w:rsidR="002F2FF7" w:rsidRPr="00AC3044" w:rsidRDefault="002F2FF7" w:rsidP="00E00201">
            <w:pPr>
              <w:rPr>
                <w:rFonts w:eastAsia="SimSun"/>
              </w:rPr>
            </w:pPr>
            <w:r w:rsidRPr="00AC3044">
              <w:rPr>
                <w:rFonts w:eastAsia="SimSun"/>
              </w:rPr>
              <w:t>Циклоспорин</w:t>
            </w:r>
          </w:p>
        </w:tc>
        <w:tc>
          <w:tcPr>
            <w:tcW w:w="1559" w:type="dxa"/>
            <w:vAlign w:val="center"/>
          </w:tcPr>
          <w:p w14:paraId="41AD90C4" w14:textId="77777777" w:rsidR="002F2FF7" w:rsidRPr="00AC3044" w:rsidRDefault="002F2FF7" w:rsidP="00E00201">
            <w:pPr>
              <w:rPr>
                <w:rFonts w:eastAsia="SimSun"/>
              </w:rPr>
            </w:pPr>
            <w:r w:rsidRPr="00AC3044">
              <w:rPr>
                <w:rFonts w:eastAsia="SimSun"/>
              </w:rPr>
              <w:t>3 мг/кг</w:t>
            </w:r>
          </w:p>
        </w:tc>
        <w:tc>
          <w:tcPr>
            <w:tcW w:w="1418" w:type="dxa"/>
            <w:vAlign w:val="center"/>
          </w:tcPr>
          <w:p w14:paraId="3A9783A6" w14:textId="77777777" w:rsidR="002F2FF7" w:rsidRPr="00AC3044" w:rsidRDefault="002F2FF7" w:rsidP="00E00201">
            <w:pPr>
              <w:rPr>
                <w:rFonts w:eastAsia="SimSun"/>
              </w:rPr>
            </w:pPr>
            <w:r w:rsidRPr="00AC3044">
              <w:rPr>
                <w:rFonts w:eastAsia="SimSun"/>
              </w:rPr>
              <w:t>–</w:t>
            </w:r>
          </w:p>
        </w:tc>
        <w:tc>
          <w:tcPr>
            <w:tcW w:w="1701" w:type="dxa"/>
            <w:vAlign w:val="center"/>
          </w:tcPr>
          <w:p w14:paraId="61A245FA"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268" w:type="dxa"/>
            <w:vAlign w:val="center"/>
          </w:tcPr>
          <w:p w14:paraId="29637D62"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443391B" w14:textId="77777777" w:rsidTr="00E00201">
        <w:trPr>
          <w:cantSplit/>
          <w:trHeight w:val="20"/>
        </w:trPr>
        <w:tc>
          <w:tcPr>
            <w:tcW w:w="709" w:type="dxa"/>
            <w:vMerge/>
            <w:textDirection w:val="btLr"/>
          </w:tcPr>
          <w:p w14:paraId="3FD20B1C" w14:textId="77777777" w:rsidR="002F2FF7" w:rsidRPr="00AC3044" w:rsidRDefault="002F2FF7" w:rsidP="00E00201">
            <w:pPr>
              <w:rPr>
                <w:rFonts w:eastAsia="SimSun"/>
              </w:rPr>
            </w:pPr>
          </w:p>
        </w:tc>
        <w:tc>
          <w:tcPr>
            <w:tcW w:w="1701" w:type="dxa"/>
            <w:vAlign w:val="center"/>
          </w:tcPr>
          <w:p w14:paraId="780116EC"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5CD94F33" w14:textId="77777777" w:rsidR="002F2FF7" w:rsidRPr="00AC3044" w:rsidRDefault="002F2FF7" w:rsidP="00E00201">
            <w:pPr>
              <w:rPr>
                <w:rFonts w:eastAsia="SimSun"/>
              </w:rPr>
            </w:pPr>
            <w:r w:rsidRPr="00AC3044">
              <w:rPr>
                <w:rFonts w:eastAsia="SimSun"/>
              </w:rPr>
              <w:t>30 мг/кг</w:t>
            </w:r>
          </w:p>
        </w:tc>
        <w:tc>
          <w:tcPr>
            <w:tcW w:w="1418" w:type="dxa"/>
            <w:vAlign w:val="center"/>
          </w:tcPr>
          <w:p w14:paraId="17C02DEC" w14:textId="77777777" w:rsidR="002F2FF7" w:rsidRPr="00AC3044" w:rsidRDefault="002F2FF7" w:rsidP="00E00201">
            <w:pPr>
              <w:rPr>
                <w:rFonts w:eastAsia="SimSun"/>
              </w:rPr>
            </w:pPr>
            <w:r w:rsidRPr="00AC3044">
              <w:rPr>
                <w:rFonts w:eastAsia="SimSun"/>
              </w:rPr>
              <w:t>–</w:t>
            </w:r>
          </w:p>
        </w:tc>
        <w:tc>
          <w:tcPr>
            <w:tcW w:w="1701" w:type="dxa"/>
            <w:vAlign w:val="center"/>
          </w:tcPr>
          <w:p w14:paraId="42AE7AC5" w14:textId="77777777" w:rsidR="002F2FF7" w:rsidRPr="00AC3044" w:rsidRDefault="002F2FF7" w:rsidP="00E00201">
            <w:pPr>
              <w:rPr>
                <w:rFonts w:eastAsia="SimSun"/>
              </w:rPr>
            </w:pPr>
            <w:r w:rsidRPr="00AC3044">
              <w:rPr>
                <w:rFonts w:eastAsia="SimSun"/>
              </w:rPr>
              <w:t>С +5 по +90 день</w:t>
            </w:r>
          </w:p>
        </w:tc>
        <w:tc>
          <w:tcPr>
            <w:tcW w:w="2268" w:type="dxa"/>
            <w:vAlign w:val="center"/>
          </w:tcPr>
          <w:p w14:paraId="3AA8AEB5"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48500904" w14:textId="77777777" w:rsidTr="00E00201">
        <w:trPr>
          <w:cantSplit/>
          <w:trHeight w:val="20"/>
        </w:trPr>
        <w:tc>
          <w:tcPr>
            <w:tcW w:w="709" w:type="dxa"/>
            <w:vMerge/>
            <w:textDirection w:val="btLr"/>
          </w:tcPr>
          <w:p w14:paraId="51F2BB77" w14:textId="77777777" w:rsidR="002F2FF7" w:rsidRPr="00AC3044" w:rsidRDefault="002F2FF7" w:rsidP="00E00201">
            <w:pPr>
              <w:rPr>
                <w:rFonts w:eastAsia="SimSun"/>
              </w:rPr>
            </w:pPr>
          </w:p>
        </w:tc>
        <w:tc>
          <w:tcPr>
            <w:tcW w:w="1701" w:type="dxa"/>
            <w:vAlign w:val="center"/>
          </w:tcPr>
          <w:p w14:paraId="680EAB68"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5D29332"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4A65938B"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35DA260C"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0CF25914" w14:textId="77777777" w:rsidR="002F2FF7" w:rsidRPr="00AC3044" w:rsidRDefault="002F2FF7" w:rsidP="00E00201">
            <w:pPr>
              <w:rPr>
                <w:rFonts w:eastAsia="SimSun"/>
              </w:rPr>
            </w:pPr>
            <w:r w:rsidRPr="00AC3044">
              <w:rPr>
                <w:rFonts w:eastAsia="SimSun"/>
              </w:rPr>
              <w:t>В/в, в течение 2 часов</w:t>
            </w:r>
          </w:p>
        </w:tc>
      </w:tr>
    </w:tbl>
    <w:p w14:paraId="4176B37F" w14:textId="77777777" w:rsidR="002F2FF7" w:rsidRDefault="002F2FF7" w:rsidP="002F2FF7">
      <w:pPr>
        <w:rPr>
          <w:rFonts w:eastAsia="SimSun"/>
        </w:rPr>
      </w:pPr>
      <w:bookmarkStart w:id="265" w:name="_Toc44401219"/>
    </w:p>
    <w:p w14:paraId="01D0EF33" w14:textId="7777777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6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4E886738" w14:textId="77777777" w:rsidTr="00E00201">
        <w:trPr>
          <w:cantSplit/>
          <w:trHeight w:val="20"/>
          <w:tblHeader/>
        </w:trPr>
        <w:tc>
          <w:tcPr>
            <w:tcW w:w="817" w:type="dxa"/>
            <w:vAlign w:val="center"/>
          </w:tcPr>
          <w:p w14:paraId="477525C2" w14:textId="77777777" w:rsidR="002F2FF7" w:rsidRPr="00AC3044" w:rsidRDefault="002F2FF7" w:rsidP="00E00201">
            <w:pPr>
              <w:rPr>
                <w:rFonts w:eastAsia="SimSun"/>
              </w:rPr>
            </w:pPr>
          </w:p>
        </w:tc>
        <w:tc>
          <w:tcPr>
            <w:tcW w:w="1701" w:type="dxa"/>
            <w:vAlign w:val="center"/>
          </w:tcPr>
          <w:p w14:paraId="74366016"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65113050"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5F7764DF"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0265A9DD"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11323783"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1222675" w14:textId="77777777" w:rsidTr="00E00201">
        <w:trPr>
          <w:cantSplit/>
          <w:trHeight w:val="20"/>
        </w:trPr>
        <w:tc>
          <w:tcPr>
            <w:tcW w:w="817" w:type="dxa"/>
            <w:vMerge w:val="restart"/>
            <w:textDirection w:val="btLr"/>
            <w:vAlign w:val="center"/>
          </w:tcPr>
          <w:p w14:paraId="61ECBCE3"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52173FBC"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0F4DF05"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D1CA6D9"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F39991D"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1FB3D5EA"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51D2C72" w14:textId="77777777" w:rsidTr="00E00201">
        <w:trPr>
          <w:cantSplit/>
          <w:trHeight w:val="736"/>
        </w:trPr>
        <w:tc>
          <w:tcPr>
            <w:tcW w:w="817" w:type="dxa"/>
            <w:vMerge/>
            <w:vAlign w:val="center"/>
          </w:tcPr>
          <w:p w14:paraId="262A360A" w14:textId="77777777" w:rsidR="002F2FF7" w:rsidRPr="00AC3044" w:rsidRDefault="002F2FF7" w:rsidP="00E00201">
            <w:pPr>
              <w:rPr>
                <w:rFonts w:eastAsia="SimSun"/>
              </w:rPr>
            </w:pPr>
          </w:p>
        </w:tc>
        <w:tc>
          <w:tcPr>
            <w:tcW w:w="1701" w:type="dxa"/>
            <w:vAlign w:val="center"/>
          </w:tcPr>
          <w:p w14:paraId="3C67E7D0"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7934E9A8" w14:textId="77777777" w:rsidR="002F2FF7" w:rsidRPr="00AC3044" w:rsidRDefault="002F2FF7" w:rsidP="00E00201">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7DF4BCBA" w14:textId="77777777" w:rsidR="002F2FF7" w:rsidRPr="00AC3044" w:rsidRDefault="002F2FF7" w:rsidP="00E00201">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30F91E96" w14:textId="77777777" w:rsidR="002F2FF7" w:rsidRPr="00AC3044" w:rsidRDefault="002F2FF7" w:rsidP="00E00201">
            <w:pPr>
              <w:rPr>
                <w:rFonts w:eastAsia="SimSun"/>
              </w:rPr>
            </w:pPr>
            <w:r w:rsidRPr="00AC3044">
              <w:rPr>
                <w:rFonts w:eastAsia="SimSun"/>
              </w:rPr>
              <w:t xml:space="preserve"> С -5 дня по -2 день </w:t>
            </w:r>
          </w:p>
        </w:tc>
        <w:tc>
          <w:tcPr>
            <w:tcW w:w="2268" w:type="dxa"/>
            <w:vAlign w:val="center"/>
          </w:tcPr>
          <w:p w14:paraId="60173370"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60FB0C2" w14:textId="77777777" w:rsidTr="00E00201">
        <w:trPr>
          <w:cantSplit/>
          <w:trHeight w:val="654"/>
        </w:trPr>
        <w:tc>
          <w:tcPr>
            <w:tcW w:w="817" w:type="dxa"/>
            <w:vMerge w:val="restart"/>
            <w:textDirection w:val="btLr"/>
            <w:vAlign w:val="center"/>
          </w:tcPr>
          <w:p w14:paraId="7B3F0CAB" w14:textId="77777777" w:rsidR="002F2FF7" w:rsidRPr="00AC3044" w:rsidRDefault="002F2FF7" w:rsidP="00E00201">
            <w:pPr>
              <w:rPr>
                <w:rFonts w:eastAsia="SimSun"/>
              </w:rPr>
            </w:pPr>
            <w:r w:rsidRPr="00AC3044">
              <w:rPr>
                <w:rFonts w:eastAsia="SimSun"/>
              </w:rPr>
              <w:lastRenderedPageBreak/>
              <w:t>Профилактика РТПХ</w:t>
            </w:r>
          </w:p>
        </w:tc>
        <w:tc>
          <w:tcPr>
            <w:tcW w:w="1701" w:type="dxa"/>
            <w:vAlign w:val="center"/>
          </w:tcPr>
          <w:p w14:paraId="3CD5F4AE" w14:textId="77777777" w:rsidR="002F2FF7" w:rsidRPr="00AC3044" w:rsidRDefault="002F2FF7" w:rsidP="00E00201">
            <w:pPr>
              <w:rPr>
                <w:rFonts w:eastAsia="SimSun"/>
              </w:rPr>
            </w:pPr>
            <w:r w:rsidRPr="00AC3044">
              <w:rPr>
                <w:rFonts w:eastAsia="SimSun"/>
              </w:rPr>
              <w:t xml:space="preserve">АТГ (лошадиный) </w:t>
            </w:r>
          </w:p>
        </w:tc>
        <w:tc>
          <w:tcPr>
            <w:tcW w:w="1559" w:type="dxa"/>
            <w:vAlign w:val="center"/>
          </w:tcPr>
          <w:p w14:paraId="77189B16" w14:textId="77777777" w:rsidR="002F2FF7" w:rsidRPr="00AC3044" w:rsidRDefault="002F2FF7" w:rsidP="00E00201">
            <w:pPr>
              <w:rPr>
                <w:rFonts w:eastAsia="SimSun"/>
              </w:rPr>
            </w:pPr>
            <w:r w:rsidRPr="00AC3044">
              <w:rPr>
                <w:rFonts w:eastAsia="SimSun"/>
              </w:rPr>
              <w:t>20 мг/кг</w:t>
            </w:r>
          </w:p>
        </w:tc>
        <w:tc>
          <w:tcPr>
            <w:tcW w:w="1418" w:type="dxa"/>
            <w:vAlign w:val="center"/>
          </w:tcPr>
          <w:p w14:paraId="0602A012" w14:textId="77777777" w:rsidR="002F2FF7" w:rsidRPr="00AC3044" w:rsidRDefault="002F2FF7" w:rsidP="00E00201">
            <w:pPr>
              <w:rPr>
                <w:rFonts w:eastAsia="SimSun"/>
              </w:rPr>
            </w:pPr>
            <w:r w:rsidRPr="00AC3044">
              <w:rPr>
                <w:rFonts w:eastAsia="SimSun"/>
              </w:rPr>
              <w:t>60 мг/кг</w:t>
            </w:r>
          </w:p>
        </w:tc>
        <w:tc>
          <w:tcPr>
            <w:tcW w:w="1701" w:type="dxa"/>
            <w:vAlign w:val="center"/>
          </w:tcPr>
          <w:p w14:paraId="2DC3766E" w14:textId="77777777" w:rsidR="002F2FF7" w:rsidRPr="00AC3044" w:rsidRDefault="002F2FF7" w:rsidP="00E00201">
            <w:pPr>
              <w:rPr>
                <w:rFonts w:eastAsia="SimSun"/>
              </w:rPr>
            </w:pPr>
            <w:r w:rsidRPr="00AC3044">
              <w:rPr>
                <w:rFonts w:eastAsia="SimSun"/>
              </w:rPr>
              <w:t>В дни -3, -2, -1</w:t>
            </w:r>
          </w:p>
        </w:tc>
        <w:tc>
          <w:tcPr>
            <w:tcW w:w="2268" w:type="dxa"/>
            <w:vAlign w:val="center"/>
          </w:tcPr>
          <w:p w14:paraId="3EA33406" w14:textId="77777777" w:rsidR="002F2FF7" w:rsidRPr="00AC3044" w:rsidRDefault="002F2FF7" w:rsidP="00E00201">
            <w:pPr>
              <w:rPr>
                <w:rFonts w:eastAsia="SimSun"/>
              </w:rPr>
            </w:pPr>
            <w:r w:rsidRPr="00AC3044">
              <w:rPr>
                <w:rFonts w:eastAsia="SimSun"/>
              </w:rPr>
              <w:t>В/в. Суточная доза разделяется на 2 введения (см. «Инфузия АТГ»)</w:t>
            </w:r>
          </w:p>
        </w:tc>
      </w:tr>
      <w:tr w:rsidR="002F2FF7" w:rsidRPr="00AC3044" w14:paraId="2B5FD91D" w14:textId="77777777" w:rsidTr="00E00201">
        <w:trPr>
          <w:cantSplit/>
          <w:trHeight w:val="958"/>
        </w:trPr>
        <w:tc>
          <w:tcPr>
            <w:tcW w:w="817" w:type="dxa"/>
            <w:vMerge/>
            <w:textDirection w:val="btLr"/>
            <w:vAlign w:val="center"/>
          </w:tcPr>
          <w:p w14:paraId="72FCCF80" w14:textId="77777777" w:rsidR="002F2FF7" w:rsidRPr="00AC3044" w:rsidRDefault="002F2FF7" w:rsidP="00E00201">
            <w:pPr>
              <w:rPr>
                <w:rFonts w:eastAsia="SimSun"/>
              </w:rPr>
            </w:pPr>
          </w:p>
        </w:tc>
        <w:tc>
          <w:tcPr>
            <w:tcW w:w="1701" w:type="dxa"/>
            <w:vAlign w:val="center"/>
          </w:tcPr>
          <w:p w14:paraId="67B15736"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196B9A3F"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50091E61" w14:textId="77777777" w:rsidR="002F2FF7" w:rsidRPr="00AC3044" w:rsidRDefault="002F2FF7" w:rsidP="00E00201">
            <w:pPr>
              <w:rPr>
                <w:rFonts w:eastAsia="SimSun"/>
              </w:rPr>
            </w:pPr>
            <w:r w:rsidRPr="00AC3044">
              <w:rPr>
                <w:rFonts w:eastAsia="SimSun"/>
              </w:rPr>
              <w:t>–</w:t>
            </w:r>
          </w:p>
        </w:tc>
        <w:tc>
          <w:tcPr>
            <w:tcW w:w="1701" w:type="dxa"/>
            <w:vAlign w:val="center"/>
          </w:tcPr>
          <w:p w14:paraId="08DF519F"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7A4B0731"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05AB1CA" w14:textId="77777777" w:rsidTr="00E00201">
        <w:trPr>
          <w:cantSplit/>
          <w:trHeight w:val="392"/>
        </w:trPr>
        <w:tc>
          <w:tcPr>
            <w:tcW w:w="817" w:type="dxa"/>
            <w:vMerge/>
            <w:textDirection w:val="btLr"/>
            <w:vAlign w:val="center"/>
          </w:tcPr>
          <w:p w14:paraId="1719002F" w14:textId="77777777" w:rsidR="002F2FF7" w:rsidRPr="00AC3044" w:rsidRDefault="002F2FF7" w:rsidP="00E00201">
            <w:pPr>
              <w:rPr>
                <w:rFonts w:eastAsia="SimSun"/>
              </w:rPr>
            </w:pPr>
          </w:p>
        </w:tc>
        <w:tc>
          <w:tcPr>
            <w:tcW w:w="1701" w:type="dxa"/>
            <w:vAlign w:val="center"/>
          </w:tcPr>
          <w:p w14:paraId="3528CBF7"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792581BE"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2EEF4D03" w14:textId="77777777" w:rsidR="002F2FF7" w:rsidRPr="00AC3044" w:rsidRDefault="002F2FF7" w:rsidP="00E00201">
            <w:pPr>
              <w:rPr>
                <w:rFonts w:eastAsia="SimSun"/>
              </w:rPr>
            </w:pPr>
            <w:r w:rsidRPr="00AC3044">
              <w:rPr>
                <w:rFonts w:eastAsia="SimSun"/>
              </w:rPr>
              <w:t>–</w:t>
            </w:r>
          </w:p>
        </w:tc>
        <w:tc>
          <w:tcPr>
            <w:tcW w:w="1701" w:type="dxa"/>
            <w:vAlign w:val="center"/>
          </w:tcPr>
          <w:p w14:paraId="2D6A30A7"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5DD931DC"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2638FA9" w14:textId="77777777" w:rsidR="002F2FF7" w:rsidRPr="0074195F" w:rsidRDefault="002F2FF7" w:rsidP="002F2FF7">
      <w:pPr>
        <w:rPr>
          <w:rFonts w:eastAsia="SimSun"/>
        </w:rPr>
      </w:pPr>
      <w:bookmarkStart w:id="266" w:name="_Toc44401220"/>
    </w:p>
    <w:p w14:paraId="208B3B36" w14:textId="77777777" w:rsidR="002F2FF7" w:rsidRPr="00EE51B1" w:rsidRDefault="002F2FF7" w:rsidP="002F2FF7">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E00201">
        <w:rPr>
          <w:rFonts w:eastAsia="SimSun"/>
          <w:lang w:val="en-US"/>
        </w:rPr>
        <w:t>Flu</w:t>
      </w:r>
      <w:r w:rsidRPr="00EE51B1">
        <w:rPr>
          <w:rFonts w:eastAsia="SimSun"/>
          <w:lang w:val="en-US"/>
        </w:rPr>
        <w:t>180+</w:t>
      </w:r>
      <w:r w:rsidRPr="00E00201">
        <w:rPr>
          <w:rFonts w:eastAsia="SimSun"/>
          <w:lang w:val="en-US"/>
        </w:rPr>
        <w:t>Cy</w:t>
      </w:r>
      <w:r w:rsidRPr="00EE51B1">
        <w:rPr>
          <w:rFonts w:eastAsia="SimSun"/>
          <w:lang w:val="en-US"/>
        </w:rPr>
        <w:t xml:space="preserve">1200 / </w:t>
      </w:r>
      <w:r w:rsidRPr="00E00201">
        <w:rPr>
          <w:rFonts w:eastAsia="SimSun"/>
          <w:lang w:val="en-US"/>
        </w:rPr>
        <w:t>rATG</w:t>
      </w:r>
      <w:r w:rsidRPr="00EE51B1">
        <w:rPr>
          <w:rFonts w:eastAsia="SimSun"/>
          <w:lang w:val="en-US"/>
        </w:rPr>
        <w:t>+</w:t>
      </w:r>
      <w:r w:rsidRPr="00E00201">
        <w:rPr>
          <w:rFonts w:eastAsia="SimSun"/>
          <w:lang w:val="en-US"/>
        </w:rPr>
        <w:t>Tx</w:t>
      </w:r>
      <w:r w:rsidRPr="00EE51B1">
        <w:rPr>
          <w:rFonts w:eastAsia="SimSun"/>
          <w:lang w:val="en-US"/>
        </w:rPr>
        <w:t>+</w:t>
      </w:r>
      <w:r w:rsidRPr="00E00201">
        <w:rPr>
          <w:rFonts w:eastAsia="SimSun"/>
          <w:lang w:val="en-US"/>
        </w:rPr>
        <w:t>MMF</w:t>
      </w:r>
      <w:r w:rsidRPr="00EE51B1">
        <w:rPr>
          <w:rFonts w:eastAsia="SimSun"/>
          <w:lang w:val="en-US"/>
        </w:rPr>
        <w:t>30</w:t>
      </w:r>
      <w:bookmarkEnd w:id="26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3C5782A5" w14:textId="77777777" w:rsidTr="00E00201">
        <w:trPr>
          <w:cantSplit/>
          <w:trHeight w:val="20"/>
          <w:tblHeader/>
        </w:trPr>
        <w:tc>
          <w:tcPr>
            <w:tcW w:w="817" w:type="dxa"/>
            <w:vAlign w:val="center"/>
          </w:tcPr>
          <w:p w14:paraId="186B40EA" w14:textId="77777777" w:rsidR="002F2FF7" w:rsidRPr="00AC3044" w:rsidRDefault="002F2FF7" w:rsidP="00E00201">
            <w:pPr>
              <w:rPr>
                <w:rFonts w:eastAsia="SimSun"/>
                <w:lang w:val="en-US"/>
              </w:rPr>
            </w:pPr>
          </w:p>
        </w:tc>
        <w:tc>
          <w:tcPr>
            <w:tcW w:w="1701" w:type="dxa"/>
            <w:vAlign w:val="center"/>
          </w:tcPr>
          <w:p w14:paraId="65A6109F"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2ED885C5"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4390A085"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1E6AF2DF"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07F425B7"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9A8A832" w14:textId="77777777" w:rsidTr="00E00201">
        <w:trPr>
          <w:cantSplit/>
          <w:trHeight w:val="20"/>
        </w:trPr>
        <w:tc>
          <w:tcPr>
            <w:tcW w:w="817" w:type="dxa"/>
            <w:vMerge w:val="restart"/>
            <w:textDirection w:val="btLr"/>
            <w:vAlign w:val="center"/>
          </w:tcPr>
          <w:p w14:paraId="043BD162"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05DC3D20"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D21A1A8" w14:textId="77777777" w:rsidR="002F2FF7" w:rsidRPr="0074195F" w:rsidRDefault="002F2FF7" w:rsidP="00E00201">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3E438A3D"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01B28B1"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6CF4E2AB"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10A5BFB" w14:textId="77777777" w:rsidTr="00E00201">
        <w:trPr>
          <w:cantSplit/>
          <w:trHeight w:val="721"/>
        </w:trPr>
        <w:tc>
          <w:tcPr>
            <w:tcW w:w="817" w:type="dxa"/>
            <w:vMerge/>
            <w:vAlign w:val="center"/>
          </w:tcPr>
          <w:p w14:paraId="26493333" w14:textId="77777777" w:rsidR="002F2FF7" w:rsidRPr="00AC3044" w:rsidRDefault="002F2FF7" w:rsidP="00E00201">
            <w:pPr>
              <w:rPr>
                <w:rFonts w:eastAsia="SimSun"/>
              </w:rPr>
            </w:pPr>
          </w:p>
        </w:tc>
        <w:tc>
          <w:tcPr>
            <w:tcW w:w="1701" w:type="dxa"/>
            <w:vAlign w:val="center"/>
          </w:tcPr>
          <w:p w14:paraId="613DE55F"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1E95500B" w14:textId="77777777" w:rsidR="002F2FF7" w:rsidRPr="00AC3044" w:rsidRDefault="002F2FF7" w:rsidP="00E00201">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612C8A5D" w14:textId="77777777" w:rsidR="002F2FF7" w:rsidRPr="00AC3044" w:rsidRDefault="002F2FF7" w:rsidP="00E00201">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04C4FFDC" w14:textId="77777777" w:rsidR="002F2FF7" w:rsidRPr="00AC3044" w:rsidRDefault="002F2FF7" w:rsidP="00E00201">
            <w:pPr>
              <w:rPr>
                <w:rFonts w:eastAsia="SimSun"/>
              </w:rPr>
            </w:pPr>
            <w:r w:rsidRPr="00AC3044">
              <w:rPr>
                <w:rFonts w:eastAsia="SimSun"/>
              </w:rPr>
              <w:t xml:space="preserve"> С -5 дня по -2 день </w:t>
            </w:r>
          </w:p>
        </w:tc>
        <w:tc>
          <w:tcPr>
            <w:tcW w:w="2268" w:type="dxa"/>
            <w:vAlign w:val="center"/>
          </w:tcPr>
          <w:p w14:paraId="149847E2"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5DB8CFAE" w14:textId="77777777" w:rsidTr="00E00201">
        <w:trPr>
          <w:cantSplit/>
          <w:trHeight w:val="547"/>
        </w:trPr>
        <w:tc>
          <w:tcPr>
            <w:tcW w:w="817" w:type="dxa"/>
            <w:vMerge w:val="restart"/>
            <w:textDirection w:val="btLr"/>
            <w:vAlign w:val="center"/>
          </w:tcPr>
          <w:p w14:paraId="75776C78"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018931F5" w14:textId="77777777" w:rsidR="002F2FF7" w:rsidRPr="00AC3044" w:rsidRDefault="002F2FF7" w:rsidP="00E00201">
            <w:pPr>
              <w:rPr>
                <w:rFonts w:eastAsia="SimSun"/>
              </w:rPr>
            </w:pPr>
            <w:r w:rsidRPr="00AC3044">
              <w:rPr>
                <w:rFonts w:eastAsia="SimSun"/>
              </w:rPr>
              <w:t>АТГ (кроличий)</w:t>
            </w:r>
          </w:p>
        </w:tc>
        <w:tc>
          <w:tcPr>
            <w:tcW w:w="1559" w:type="dxa"/>
            <w:vAlign w:val="center"/>
          </w:tcPr>
          <w:p w14:paraId="074E28F3" w14:textId="77777777" w:rsidR="002F2FF7" w:rsidRPr="00AC3044" w:rsidRDefault="002F2FF7" w:rsidP="00E00201">
            <w:pPr>
              <w:rPr>
                <w:rFonts w:eastAsia="SimSun"/>
              </w:rPr>
            </w:pPr>
            <w:r w:rsidRPr="00AC3044">
              <w:rPr>
                <w:rFonts w:eastAsia="SimSun"/>
              </w:rPr>
              <w:t>5 мг/кг</w:t>
            </w:r>
          </w:p>
        </w:tc>
        <w:tc>
          <w:tcPr>
            <w:tcW w:w="1418" w:type="dxa"/>
            <w:vAlign w:val="center"/>
          </w:tcPr>
          <w:p w14:paraId="5C859472" w14:textId="77777777" w:rsidR="002F2FF7" w:rsidRPr="00AC3044" w:rsidRDefault="002F2FF7" w:rsidP="00E00201">
            <w:pPr>
              <w:rPr>
                <w:rFonts w:eastAsia="SimSun"/>
              </w:rPr>
            </w:pPr>
            <w:r w:rsidRPr="00AC3044">
              <w:rPr>
                <w:rFonts w:eastAsia="SimSun"/>
              </w:rPr>
              <w:t>10 мг/кг</w:t>
            </w:r>
          </w:p>
        </w:tc>
        <w:tc>
          <w:tcPr>
            <w:tcW w:w="1701" w:type="dxa"/>
            <w:vAlign w:val="center"/>
          </w:tcPr>
          <w:p w14:paraId="0B9CB82A" w14:textId="77777777" w:rsidR="002F2FF7" w:rsidRPr="00AC3044" w:rsidRDefault="002F2FF7" w:rsidP="00E00201">
            <w:pPr>
              <w:rPr>
                <w:rFonts w:eastAsia="SimSun"/>
              </w:rPr>
            </w:pPr>
            <w:r w:rsidRPr="00AC3044">
              <w:rPr>
                <w:rFonts w:eastAsia="SimSun"/>
              </w:rPr>
              <w:t>В дни -2, -1</w:t>
            </w:r>
          </w:p>
        </w:tc>
        <w:tc>
          <w:tcPr>
            <w:tcW w:w="2268" w:type="dxa"/>
            <w:vAlign w:val="center"/>
          </w:tcPr>
          <w:p w14:paraId="1651DDDB" w14:textId="77777777" w:rsidR="002F2FF7" w:rsidRPr="00AC3044" w:rsidRDefault="002F2FF7" w:rsidP="00E00201">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2F2FF7" w:rsidRPr="00AC3044" w14:paraId="7A86B773" w14:textId="77777777" w:rsidTr="00E00201">
        <w:trPr>
          <w:cantSplit/>
          <w:trHeight w:val="958"/>
        </w:trPr>
        <w:tc>
          <w:tcPr>
            <w:tcW w:w="817" w:type="dxa"/>
            <w:vMerge/>
            <w:textDirection w:val="btLr"/>
            <w:vAlign w:val="center"/>
          </w:tcPr>
          <w:p w14:paraId="16043E19" w14:textId="77777777" w:rsidR="002F2FF7" w:rsidRPr="00AC3044" w:rsidRDefault="002F2FF7" w:rsidP="00E00201">
            <w:pPr>
              <w:rPr>
                <w:rFonts w:eastAsia="SimSun"/>
              </w:rPr>
            </w:pPr>
          </w:p>
        </w:tc>
        <w:tc>
          <w:tcPr>
            <w:tcW w:w="1701" w:type="dxa"/>
            <w:vAlign w:val="center"/>
          </w:tcPr>
          <w:p w14:paraId="3BCF1089"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11BA2E3D"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2E8CA52A" w14:textId="77777777" w:rsidR="002F2FF7" w:rsidRPr="00AC3044" w:rsidRDefault="002F2FF7" w:rsidP="00E00201">
            <w:pPr>
              <w:rPr>
                <w:rFonts w:eastAsia="SimSun"/>
              </w:rPr>
            </w:pPr>
            <w:r w:rsidRPr="00AC3044">
              <w:rPr>
                <w:rFonts w:eastAsia="SimSun"/>
              </w:rPr>
              <w:t>–</w:t>
            </w:r>
          </w:p>
        </w:tc>
        <w:tc>
          <w:tcPr>
            <w:tcW w:w="1701" w:type="dxa"/>
            <w:vAlign w:val="center"/>
          </w:tcPr>
          <w:p w14:paraId="64A90F47"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44BBFA86"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9EA4A44" w14:textId="77777777" w:rsidTr="00E00201">
        <w:trPr>
          <w:cantSplit/>
          <w:trHeight w:val="654"/>
        </w:trPr>
        <w:tc>
          <w:tcPr>
            <w:tcW w:w="817" w:type="dxa"/>
            <w:vMerge/>
            <w:textDirection w:val="btLr"/>
            <w:vAlign w:val="center"/>
          </w:tcPr>
          <w:p w14:paraId="1D38AFA4" w14:textId="77777777" w:rsidR="002F2FF7" w:rsidRPr="00AC3044" w:rsidRDefault="002F2FF7" w:rsidP="00E00201">
            <w:pPr>
              <w:rPr>
                <w:rFonts w:eastAsia="SimSun"/>
              </w:rPr>
            </w:pPr>
          </w:p>
        </w:tc>
        <w:tc>
          <w:tcPr>
            <w:tcW w:w="1701" w:type="dxa"/>
            <w:vAlign w:val="center"/>
          </w:tcPr>
          <w:p w14:paraId="22B6D99B"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5BC6DD88"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772D9C85" w14:textId="77777777" w:rsidR="002F2FF7" w:rsidRPr="00AC3044" w:rsidRDefault="002F2FF7" w:rsidP="00E00201">
            <w:pPr>
              <w:rPr>
                <w:rFonts w:eastAsia="SimSun"/>
              </w:rPr>
            </w:pPr>
            <w:r w:rsidRPr="00AC3044">
              <w:rPr>
                <w:rFonts w:eastAsia="SimSun"/>
              </w:rPr>
              <w:t>–</w:t>
            </w:r>
          </w:p>
        </w:tc>
        <w:tc>
          <w:tcPr>
            <w:tcW w:w="1701" w:type="dxa"/>
            <w:vAlign w:val="center"/>
          </w:tcPr>
          <w:p w14:paraId="2BDA8CA9"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7A52EA0F"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C30069F" w14:textId="77777777" w:rsidR="002F2FF7" w:rsidRPr="00C07B2E" w:rsidRDefault="002F2FF7" w:rsidP="002F2FF7">
      <w:pPr>
        <w:rPr>
          <w:rFonts w:eastAsia="SimSun"/>
        </w:rPr>
      </w:pPr>
    </w:p>
    <w:p w14:paraId="297AB52A" w14:textId="77777777" w:rsidR="002F2FF7" w:rsidRPr="00C07B2E" w:rsidRDefault="002F2FF7" w:rsidP="002F2FF7">
      <w:pPr>
        <w:rPr>
          <w:rFonts w:eastAsia="SimSun"/>
        </w:rPr>
      </w:pPr>
      <w:bookmarkStart w:id="267"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6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2F2FF7" w:rsidRPr="00AC3044" w14:paraId="3AAB81B1" w14:textId="77777777" w:rsidTr="00E00201">
        <w:trPr>
          <w:cantSplit/>
          <w:trHeight w:val="20"/>
          <w:tblHeader/>
        </w:trPr>
        <w:tc>
          <w:tcPr>
            <w:tcW w:w="817" w:type="dxa"/>
            <w:vAlign w:val="center"/>
          </w:tcPr>
          <w:p w14:paraId="6384D6F6" w14:textId="77777777" w:rsidR="002F2FF7" w:rsidRPr="00AC3044" w:rsidRDefault="002F2FF7" w:rsidP="00E00201">
            <w:pPr>
              <w:rPr>
                <w:rFonts w:eastAsia="SimSun"/>
              </w:rPr>
            </w:pPr>
          </w:p>
        </w:tc>
        <w:tc>
          <w:tcPr>
            <w:tcW w:w="1701" w:type="dxa"/>
            <w:vAlign w:val="center"/>
          </w:tcPr>
          <w:p w14:paraId="7A3778E0" w14:textId="77777777" w:rsidR="002F2FF7" w:rsidRPr="00AC3044" w:rsidRDefault="002F2FF7" w:rsidP="00E00201">
            <w:pPr>
              <w:rPr>
                <w:rFonts w:eastAsia="SimSun"/>
              </w:rPr>
            </w:pPr>
            <w:r w:rsidRPr="00AC3044">
              <w:rPr>
                <w:rFonts w:eastAsia="SimSun"/>
              </w:rPr>
              <w:t>Препарат</w:t>
            </w:r>
          </w:p>
        </w:tc>
        <w:tc>
          <w:tcPr>
            <w:tcW w:w="1559" w:type="dxa"/>
            <w:vAlign w:val="center"/>
          </w:tcPr>
          <w:p w14:paraId="3D251D97" w14:textId="77777777" w:rsidR="002F2FF7" w:rsidRPr="00AC3044" w:rsidRDefault="002F2FF7" w:rsidP="00E00201">
            <w:pPr>
              <w:rPr>
                <w:rFonts w:eastAsia="SimSun"/>
              </w:rPr>
            </w:pPr>
            <w:r w:rsidRPr="00AC3044">
              <w:rPr>
                <w:rFonts w:eastAsia="SimSun"/>
              </w:rPr>
              <w:t>Суточная доза</w:t>
            </w:r>
          </w:p>
        </w:tc>
        <w:tc>
          <w:tcPr>
            <w:tcW w:w="1418" w:type="dxa"/>
            <w:vAlign w:val="center"/>
          </w:tcPr>
          <w:p w14:paraId="53ECF934" w14:textId="77777777" w:rsidR="002F2FF7" w:rsidRPr="00AC3044" w:rsidRDefault="002F2FF7" w:rsidP="00E00201">
            <w:pPr>
              <w:rPr>
                <w:rFonts w:eastAsia="SimSun"/>
              </w:rPr>
            </w:pPr>
            <w:r w:rsidRPr="00AC3044">
              <w:rPr>
                <w:rFonts w:eastAsia="SimSun"/>
              </w:rPr>
              <w:t>Курсовая доза</w:t>
            </w:r>
          </w:p>
        </w:tc>
        <w:tc>
          <w:tcPr>
            <w:tcW w:w="1701" w:type="dxa"/>
            <w:vAlign w:val="center"/>
          </w:tcPr>
          <w:p w14:paraId="45212771" w14:textId="77777777" w:rsidR="002F2FF7" w:rsidRPr="00AC3044" w:rsidRDefault="002F2FF7" w:rsidP="00E00201">
            <w:pPr>
              <w:rPr>
                <w:rFonts w:eastAsia="SimSun"/>
              </w:rPr>
            </w:pPr>
            <w:r w:rsidRPr="00AC3044">
              <w:rPr>
                <w:rFonts w:eastAsia="SimSun"/>
              </w:rPr>
              <w:t>Дни введения</w:t>
            </w:r>
          </w:p>
        </w:tc>
        <w:tc>
          <w:tcPr>
            <w:tcW w:w="2268" w:type="dxa"/>
            <w:vAlign w:val="center"/>
          </w:tcPr>
          <w:p w14:paraId="23F2F4F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2F717FC" w14:textId="77777777" w:rsidTr="00E00201">
        <w:trPr>
          <w:cantSplit/>
          <w:trHeight w:val="20"/>
        </w:trPr>
        <w:tc>
          <w:tcPr>
            <w:tcW w:w="817" w:type="dxa"/>
            <w:vMerge w:val="restart"/>
            <w:textDirection w:val="btLr"/>
            <w:vAlign w:val="center"/>
          </w:tcPr>
          <w:p w14:paraId="609B295B" w14:textId="77777777" w:rsidR="002F2FF7" w:rsidRPr="00AC3044" w:rsidRDefault="002F2FF7" w:rsidP="00E00201">
            <w:pPr>
              <w:rPr>
                <w:rFonts w:eastAsia="SimSun"/>
              </w:rPr>
            </w:pPr>
            <w:r w:rsidRPr="00AC3044">
              <w:rPr>
                <w:rFonts w:eastAsia="SimSun"/>
              </w:rPr>
              <w:t>Кондиционирование</w:t>
            </w:r>
          </w:p>
        </w:tc>
        <w:tc>
          <w:tcPr>
            <w:tcW w:w="1701" w:type="dxa"/>
            <w:vAlign w:val="center"/>
          </w:tcPr>
          <w:p w14:paraId="3B8E81E5" w14:textId="77777777" w:rsidR="002F2FF7" w:rsidRPr="00AC3044" w:rsidRDefault="002F2FF7" w:rsidP="00E00201">
            <w:pPr>
              <w:rPr>
                <w:rFonts w:eastAsia="SimSun"/>
              </w:rPr>
            </w:pPr>
            <w:r w:rsidRPr="00AC3044">
              <w:rPr>
                <w:rFonts w:eastAsia="SimSun"/>
              </w:rPr>
              <w:t xml:space="preserve">Флударабин </w:t>
            </w:r>
          </w:p>
        </w:tc>
        <w:tc>
          <w:tcPr>
            <w:tcW w:w="1559" w:type="dxa"/>
            <w:vAlign w:val="center"/>
          </w:tcPr>
          <w:p w14:paraId="6519EF01"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F2D7C6"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54C9BAD" w14:textId="77777777" w:rsidR="002F2FF7" w:rsidRPr="00AC3044" w:rsidRDefault="002F2FF7" w:rsidP="00E00201">
            <w:pPr>
              <w:rPr>
                <w:rFonts w:eastAsia="SimSun"/>
              </w:rPr>
            </w:pPr>
            <w:r w:rsidRPr="00AC3044">
              <w:rPr>
                <w:rFonts w:eastAsia="SimSun"/>
              </w:rPr>
              <w:t>С -7 дня по -2 день</w:t>
            </w:r>
          </w:p>
        </w:tc>
        <w:tc>
          <w:tcPr>
            <w:tcW w:w="2268" w:type="dxa"/>
            <w:vAlign w:val="center"/>
          </w:tcPr>
          <w:p w14:paraId="56FD0008"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6D27C8B" w14:textId="77777777" w:rsidTr="00E00201">
        <w:trPr>
          <w:cantSplit/>
          <w:trHeight w:val="450"/>
        </w:trPr>
        <w:tc>
          <w:tcPr>
            <w:tcW w:w="817" w:type="dxa"/>
            <w:vMerge/>
            <w:vAlign w:val="center"/>
          </w:tcPr>
          <w:p w14:paraId="1C5FF9AA" w14:textId="77777777" w:rsidR="002F2FF7" w:rsidRPr="00AC3044" w:rsidRDefault="002F2FF7" w:rsidP="00E00201">
            <w:pPr>
              <w:rPr>
                <w:rFonts w:eastAsia="SimSun"/>
              </w:rPr>
            </w:pPr>
          </w:p>
        </w:tc>
        <w:tc>
          <w:tcPr>
            <w:tcW w:w="1701" w:type="dxa"/>
            <w:vAlign w:val="center"/>
          </w:tcPr>
          <w:p w14:paraId="28F99D71" w14:textId="77777777" w:rsidR="002F2FF7" w:rsidRPr="00AC3044" w:rsidRDefault="002F2FF7" w:rsidP="00E00201">
            <w:pPr>
              <w:rPr>
                <w:rFonts w:eastAsia="SimSun"/>
              </w:rPr>
            </w:pPr>
            <w:r w:rsidRPr="00AC3044">
              <w:rPr>
                <w:rFonts w:eastAsia="SimSun"/>
              </w:rPr>
              <w:t>Мелфалан</w:t>
            </w:r>
          </w:p>
        </w:tc>
        <w:tc>
          <w:tcPr>
            <w:tcW w:w="1559" w:type="dxa"/>
            <w:vAlign w:val="center"/>
          </w:tcPr>
          <w:p w14:paraId="0B19B1C0"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73C4C0FA"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5E2C39CB" w14:textId="77777777" w:rsidR="002F2FF7" w:rsidRPr="00AC3044" w:rsidRDefault="002F2FF7" w:rsidP="00E00201">
            <w:pPr>
              <w:rPr>
                <w:rFonts w:eastAsia="SimSun"/>
              </w:rPr>
            </w:pPr>
            <w:r w:rsidRPr="00AC3044">
              <w:rPr>
                <w:rFonts w:eastAsia="SimSun"/>
              </w:rPr>
              <w:t xml:space="preserve">В -2 день </w:t>
            </w:r>
          </w:p>
        </w:tc>
        <w:tc>
          <w:tcPr>
            <w:tcW w:w="2268" w:type="dxa"/>
            <w:vAlign w:val="center"/>
          </w:tcPr>
          <w:p w14:paraId="61B20E11"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10EA3012" w14:textId="77777777" w:rsidTr="00E00201">
        <w:trPr>
          <w:cantSplit/>
          <w:trHeight w:val="450"/>
        </w:trPr>
        <w:tc>
          <w:tcPr>
            <w:tcW w:w="817" w:type="dxa"/>
            <w:vMerge w:val="restart"/>
            <w:textDirection w:val="btLr"/>
            <w:vAlign w:val="center"/>
          </w:tcPr>
          <w:p w14:paraId="54009638" w14:textId="77777777" w:rsidR="002F2FF7" w:rsidRPr="00AC3044" w:rsidRDefault="002F2FF7" w:rsidP="00E00201">
            <w:pPr>
              <w:rPr>
                <w:rFonts w:eastAsia="SimSun"/>
              </w:rPr>
            </w:pPr>
            <w:r w:rsidRPr="00AC3044">
              <w:rPr>
                <w:rFonts w:eastAsia="SimSun"/>
              </w:rPr>
              <w:t>Профилактика РТПХ</w:t>
            </w:r>
          </w:p>
        </w:tc>
        <w:tc>
          <w:tcPr>
            <w:tcW w:w="1701" w:type="dxa"/>
            <w:vAlign w:val="center"/>
          </w:tcPr>
          <w:p w14:paraId="358FC540" w14:textId="77777777" w:rsidR="002F2FF7" w:rsidRPr="00AC3044" w:rsidRDefault="002F2FF7" w:rsidP="00E00201">
            <w:pPr>
              <w:rPr>
                <w:rFonts w:eastAsia="SimSun"/>
              </w:rPr>
            </w:pPr>
            <w:r w:rsidRPr="00AC3044">
              <w:rPr>
                <w:rFonts w:eastAsia="SimSun"/>
              </w:rPr>
              <w:t>Циклофосфамид</w:t>
            </w:r>
          </w:p>
        </w:tc>
        <w:tc>
          <w:tcPr>
            <w:tcW w:w="1559" w:type="dxa"/>
            <w:vAlign w:val="center"/>
          </w:tcPr>
          <w:p w14:paraId="678EF918" w14:textId="77777777" w:rsidR="002F2FF7" w:rsidRPr="00AC3044" w:rsidRDefault="002F2FF7" w:rsidP="00E00201">
            <w:pPr>
              <w:rPr>
                <w:rFonts w:eastAsia="SimSun"/>
              </w:rPr>
            </w:pPr>
            <w:r w:rsidRPr="00AC3044">
              <w:rPr>
                <w:rFonts w:eastAsia="SimSun"/>
              </w:rPr>
              <w:t>50 мг/кг</w:t>
            </w:r>
          </w:p>
        </w:tc>
        <w:tc>
          <w:tcPr>
            <w:tcW w:w="1418" w:type="dxa"/>
            <w:vAlign w:val="center"/>
          </w:tcPr>
          <w:p w14:paraId="72F70D8B" w14:textId="77777777" w:rsidR="002F2FF7" w:rsidRPr="00AC3044" w:rsidRDefault="002F2FF7" w:rsidP="00E00201">
            <w:pPr>
              <w:rPr>
                <w:rFonts w:eastAsia="SimSun"/>
              </w:rPr>
            </w:pPr>
            <w:r w:rsidRPr="00AC3044">
              <w:rPr>
                <w:rFonts w:eastAsia="SimSun"/>
              </w:rPr>
              <w:t>100 мг/кг</w:t>
            </w:r>
          </w:p>
        </w:tc>
        <w:tc>
          <w:tcPr>
            <w:tcW w:w="1701" w:type="dxa"/>
            <w:vAlign w:val="center"/>
          </w:tcPr>
          <w:p w14:paraId="0ACF890E" w14:textId="77777777" w:rsidR="002F2FF7" w:rsidRPr="00AC3044" w:rsidRDefault="002F2FF7" w:rsidP="00E00201">
            <w:pPr>
              <w:rPr>
                <w:rFonts w:eastAsia="SimSun"/>
              </w:rPr>
            </w:pPr>
            <w:r w:rsidRPr="00AC3044">
              <w:rPr>
                <w:rFonts w:eastAsia="SimSun"/>
              </w:rPr>
              <w:t xml:space="preserve">+3,+4 дни </w:t>
            </w:r>
          </w:p>
        </w:tc>
        <w:tc>
          <w:tcPr>
            <w:tcW w:w="2268" w:type="dxa"/>
            <w:vAlign w:val="center"/>
          </w:tcPr>
          <w:p w14:paraId="56C9A5CB"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72F5BA6" w14:textId="77777777" w:rsidTr="00E00201">
        <w:trPr>
          <w:cantSplit/>
          <w:trHeight w:val="958"/>
        </w:trPr>
        <w:tc>
          <w:tcPr>
            <w:tcW w:w="817" w:type="dxa"/>
            <w:vMerge/>
            <w:textDirection w:val="btLr"/>
            <w:vAlign w:val="center"/>
          </w:tcPr>
          <w:p w14:paraId="0342D56B" w14:textId="77777777" w:rsidR="002F2FF7" w:rsidRPr="00AC3044" w:rsidRDefault="002F2FF7" w:rsidP="00E00201">
            <w:pPr>
              <w:rPr>
                <w:rFonts w:eastAsia="SimSun"/>
              </w:rPr>
            </w:pPr>
          </w:p>
        </w:tc>
        <w:tc>
          <w:tcPr>
            <w:tcW w:w="1701" w:type="dxa"/>
            <w:vAlign w:val="center"/>
          </w:tcPr>
          <w:p w14:paraId="36022A29" w14:textId="77777777" w:rsidR="002F2FF7" w:rsidRPr="00AC3044" w:rsidRDefault="002F2FF7" w:rsidP="00E00201">
            <w:pPr>
              <w:rPr>
                <w:rFonts w:eastAsia="SimSun"/>
              </w:rPr>
            </w:pPr>
            <w:r w:rsidRPr="00AC3044">
              <w:rPr>
                <w:rFonts w:eastAsia="SimSun"/>
              </w:rPr>
              <w:t xml:space="preserve">Такролимус </w:t>
            </w:r>
          </w:p>
        </w:tc>
        <w:tc>
          <w:tcPr>
            <w:tcW w:w="1559" w:type="dxa"/>
            <w:vAlign w:val="center"/>
          </w:tcPr>
          <w:p w14:paraId="0C183AE5" w14:textId="77777777" w:rsidR="002F2FF7" w:rsidRPr="00AC3044" w:rsidRDefault="002F2FF7" w:rsidP="00E00201">
            <w:pPr>
              <w:rPr>
                <w:rFonts w:eastAsia="SimSun"/>
              </w:rPr>
            </w:pPr>
            <w:r w:rsidRPr="00AC3044">
              <w:rPr>
                <w:rFonts w:eastAsia="SimSun"/>
              </w:rPr>
              <w:t>0,03 мг/кг</w:t>
            </w:r>
          </w:p>
        </w:tc>
        <w:tc>
          <w:tcPr>
            <w:tcW w:w="1418" w:type="dxa"/>
            <w:vAlign w:val="center"/>
          </w:tcPr>
          <w:p w14:paraId="18981F10" w14:textId="77777777" w:rsidR="002F2FF7" w:rsidRPr="00AC3044" w:rsidRDefault="002F2FF7" w:rsidP="00E00201">
            <w:pPr>
              <w:rPr>
                <w:rFonts w:eastAsia="SimSun"/>
              </w:rPr>
            </w:pPr>
            <w:r w:rsidRPr="00AC3044">
              <w:rPr>
                <w:rFonts w:eastAsia="SimSun"/>
              </w:rPr>
              <w:t>–</w:t>
            </w:r>
          </w:p>
        </w:tc>
        <w:tc>
          <w:tcPr>
            <w:tcW w:w="1701" w:type="dxa"/>
            <w:vAlign w:val="center"/>
          </w:tcPr>
          <w:p w14:paraId="1EEC6150" w14:textId="77777777" w:rsidR="002F2FF7" w:rsidRPr="00AC3044" w:rsidRDefault="002F2FF7" w:rsidP="00E00201">
            <w:pPr>
              <w:rPr>
                <w:rFonts w:eastAsia="SimSun"/>
              </w:rPr>
            </w:pPr>
            <w:r w:rsidRPr="00AC3044">
              <w:rPr>
                <w:rFonts w:eastAsia="SimSun"/>
              </w:rPr>
              <w:t xml:space="preserve">С -1 дня длительно </w:t>
            </w:r>
          </w:p>
        </w:tc>
        <w:tc>
          <w:tcPr>
            <w:tcW w:w="2268" w:type="dxa"/>
            <w:vAlign w:val="center"/>
          </w:tcPr>
          <w:p w14:paraId="6D5DEBE3"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36C98766" w14:textId="77777777" w:rsidTr="00E00201">
        <w:trPr>
          <w:cantSplit/>
          <w:trHeight w:val="528"/>
        </w:trPr>
        <w:tc>
          <w:tcPr>
            <w:tcW w:w="817" w:type="dxa"/>
            <w:vMerge/>
            <w:textDirection w:val="btLr"/>
            <w:vAlign w:val="center"/>
          </w:tcPr>
          <w:p w14:paraId="7EDBD6A1" w14:textId="77777777" w:rsidR="002F2FF7" w:rsidRPr="00AC3044" w:rsidRDefault="002F2FF7" w:rsidP="00E00201">
            <w:pPr>
              <w:rPr>
                <w:rFonts w:eastAsia="SimSun"/>
              </w:rPr>
            </w:pPr>
          </w:p>
        </w:tc>
        <w:tc>
          <w:tcPr>
            <w:tcW w:w="1701" w:type="dxa"/>
            <w:vAlign w:val="center"/>
          </w:tcPr>
          <w:p w14:paraId="52C5CAD5" w14:textId="77777777" w:rsidR="002F2FF7" w:rsidRPr="00AC3044" w:rsidRDefault="002F2FF7" w:rsidP="00E00201">
            <w:pPr>
              <w:rPr>
                <w:rFonts w:eastAsia="SimSun"/>
              </w:rPr>
            </w:pPr>
            <w:r w:rsidRPr="00AC3044">
              <w:rPr>
                <w:rFonts w:eastAsia="SimSun"/>
              </w:rPr>
              <w:t>Микофенолата мофетил</w:t>
            </w:r>
          </w:p>
        </w:tc>
        <w:tc>
          <w:tcPr>
            <w:tcW w:w="1559" w:type="dxa"/>
            <w:vAlign w:val="center"/>
          </w:tcPr>
          <w:p w14:paraId="09034066" w14:textId="77777777" w:rsidR="002F2FF7" w:rsidRPr="00AC3044" w:rsidRDefault="002F2FF7" w:rsidP="00E00201">
            <w:pPr>
              <w:rPr>
                <w:rFonts w:eastAsia="SimSun"/>
              </w:rPr>
            </w:pPr>
            <w:r w:rsidRPr="00AC3044">
              <w:rPr>
                <w:rFonts w:eastAsia="SimSun"/>
              </w:rPr>
              <w:t xml:space="preserve">30 мг/кг </w:t>
            </w:r>
          </w:p>
        </w:tc>
        <w:tc>
          <w:tcPr>
            <w:tcW w:w="1418" w:type="dxa"/>
            <w:vAlign w:val="center"/>
          </w:tcPr>
          <w:p w14:paraId="5CCA3590" w14:textId="77777777" w:rsidR="002F2FF7" w:rsidRPr="00AC3044" w:rsidRDefault="002F2FF7" w:rsidP="00E00201">
            <w:pPr>
              <w:rPr>
                <w:rFonts w:eastAsia="SimSun"/>
              </w:rPr>
            </w:pPr>
            <w:r w:rsidRPr="00AC3044">
              <w:rPr>
                <w:rFonts w:eastAsia="SimSun"/>
              </w:rPr>
              <w:t>–</w:t>
            </w:r>
          </w:p>
        </w:tc>
        <w:tc>
          <w:tcPr>
            <w:tcW w:w="1701" w:type="dxa"/>
            <w:vAlign w:val="center"/>
          </w:tcPr>
          <w:p w14:paraId="5475AB1B" w14:textId="77777777" w:rsidR="002F2FF7" w:rsidRPr="00AC3044" w:rsidRDefault="002F2FF7" w:rsidP="00E00201">
            <w:pPr>
              <w:rPr>
                <w:rFonts w:eastAsia="SimSun"/>
              </w:rPr>
            </w:pPr>
            <w:r w:rsidRPr="00AC3044">
              <w:rPr>
                <w:rFonts w:eastAsia="SimSun"/>
              </w:rPr>
              <w:t xml:space="preserve">С -1 дня по +30 день </w:t>
            </w:r>
          </w:p>
        </w:tc>
        <w:tc>
          <w:tcPr>
            <w:tcW w:w="2268" w:type="dxa"/>
            <w:vAlign w:val="center"/>
          </w:tcPr>
          <w:p w14:paraId="413203D3"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C5C3469" w14:textId="77777777" w:rsidR="002F2FF7" w:rsidRPr="00C07B2E" w:rsidRDefault="002F2FF7" w:rsidP="002F2FF7">
      <w:pPr>
        <w:rPr>
          <w:rFonts w:eastAsia="SimSun"/>
        </w:rPr>
        <w:sectPr w:rsidR="002F2FF7" w:rsidRPr="00C07B2E" w:rsidSect="00E00201">
          <w:footerReference w:type="default" r:id="rId15"/>
          <w:type w:val="continuous"/>
          <w:pgSz w:w="11907" w:h="16839" w:code="9"/>
          <w:pgMar w:top="1134" w:right="850" w:bottom="1134" w:left="1701" w:header="709" w:footer="567" w:gutter="0"/>
          <w:cols w:space="708"/>
          <w:docGrid w:linePitch="360"/>
        </w:sectPr>
      </w:pPr>
    </w:p>
    <w:p w14:paraId="2853909D" w14:textId="77777777" w:rsidR="002F2FF7" w:rsidRPr="0074195F" w:rsidRDefault="002F2FF7" w:rsidP="002F2FF7">
      <w:pPr>
        <w:rPr>
          <w:rFonts w:eastAsia="SimSun"/>
        </w:rPr>
      </w:pPr>
      <w:bookmarkStart w:id="268" w:name="_Toc44401222"/>
    </w:p>
    <w:p w14:paraId="28DFA33D" w14:textId="77777777" w:rsidR="002F2FF7" w:rsidRPr="00030511" w:rsidRDefault="002F2FF7" w:rsidP="002F2FF7">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68"/>
    </w:p>
    <w:p w14:paraId="26862A96" w14:textId="77777777" w:rsidR="002F2FF7" w:rsidRDefault="002F2FF7" w:rsidP="002F2FF7">
      <w:pPr>
        <w:rPr>
          <w:rFonts w:eastAsia="SimSun"/>
        </w:rPr>
      </w:pPr>
      <w:bookmarkStart w:id="269" w:name="_Toc44401223"/>
    </w:p>
    <w:bookmarkEnd w:id="269"/>
    <w:p w14:paraId="041C84A7" w14:textId="77777777" w:rsidR="002F2FF7" w:rsidRDefault="002F2FF7" w:rsidP="002F2FF7">
      <w:pPr>
        <w:rPr>
          <w:rFonts w:eastAsia="SimSun"/>
        </w:rPr>
      </w:pPr>
      <w:r w:rsidRPr="00C07B2E">
        <w:rPr>
          <w:rFonts w:eastAsia="SimSun"/>
        </w:rPr>
        <w:lastRenderedPageBreak/>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5519AB12" w14:textId="77777777" w:rsidR="002F2FF7" w:rsidRPr="00C07B2E" w:rsidRDefault="002F2FF7" w:rsidP="002F2FF7">
      <w:pPr>
        <w:rPr>
          <w:rFonts w:eastAsia="SimSun"/>
        </w:rPr>
        <w:sectPr w:rsidR="002F2FF7" w:rsidRPr="00C07B2E" w:rsidSect="00E00201">
          <w:footerReference w:type="default" r:id="rId16"/>
          <w:type w:val="continuous"/>
          <w:pgSz w:w="11907" w:h="16839" w:code="9"/>
          <w:pgMar w:top="1134" w:right="850" w:bottom="1134" w:left="1701" w:header="709" w:footer="567" w:gutter="0"/>
          <w:cols w:space="708"/>
          <w:docGrid w:linePitch="360"/>
        </w:sectPr>
      </w:pPr>
    </w:p>
    <w:p w14:paraId="54C4B86A" w14:textId="77777777" w:rsidR="002F2FF7" w:rsidRPr="00C07B2E" w:rsidRDefault="002F2FF7" w:rsidP="002F2FF7">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19E3A369"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2F2FF7" w:rsidRPr="00470E23" w14:paraId="2BCAA219" w14:textId="77777777" w:rsidTr="00E00201">
        <w:trPr>
          <w:cantSplit/>
          <w:trHeight w:val="1020"/>
        </w:trPr>
        <w:tc>
          <w:tcPr>
            <w:tcW w:w="1394" w:type="pct"/>
            <w:gridSpan w:val="4"/>
            <w:vMerge w:val="restart"/>
            <w:tcBorders>
              <w:right w:val="single" w:sz="4" w:space="0" w:color="00000A"/>
            </w:tcBorders>
            <w:shd w:val="clear" w:color="auto" w:fill="auto"/>
            <w:vAlign w:val="center"/>
          </w:tcPr>
          <w:p w14:paraId="4D00B202" w14:textId="77777777" w:rsidR="002F2FF7" w:rsidRPr="00470E23" w:rsidRDefault="002F2FF7" w:rsidP="00E00201">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2EB9DFC7" w14:textId="77777777" w:rsidR="002F2FF7" w:rsidRPr="00470E23" w:rsidRDefault="002F2FF7" w:rsidP="00E00201">
            <w:pPr>
              <w:rPr>
                <w:rFonts w:eastAsia="SimSun"/>
                <w:sz w:val="22"/>
              </w:rPr>
            </w:pPr>
            <w:r w:rsidRPr="00470E23">
              <w:rPr>
                <w:rFonts w:eastAsia="SimSun"/>
                <w:sz w:val="22"/>
              </w:rPr>
              <w:t>Режим кондиционирования</w:t>
            </w:r>
          </w:p>
        </w:tc>
      </w:tr>
      <w:tr w:rsidR="002F2FF7" w:rsidRPr="00470E23" w14:paraId="11319541" w14:textId="77777777" w:rsidTr="00E00201">
        <w:trPr>
          <w:cantSplit/>
          <w:trHeight w:val="1020"/>
        </w:trPr>
        <w:tc>
          <w:tcPr>
            <w:tcW w:w="1394" w:type="pct"/>
            <w:gridSpan w:val="4"/>
            <w:vMerge/>
            <w:tcBorders>
              <w:right w:val="single" w:sz="4" w:space="0" w:color="00000A"/>
            </w:tcBorders>
            <w:shd w:val="clear" w:color="auto" w:fill="auto"/>
            <w:vAlign w:val="center"/>
          </w:tcPr>
          <w:p w14:paraId="17B95387" w14:textId="77777777" w:rsidR="002F2FF7" w:rsidRPr="00470E23" w:rsidRDefault="002F2FF7" w:rsidP="00E00201">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3BC62F98" w14:textId="77777777" w:rsidR="002F2FF7" w:rsidRPr="00470E23" w:rsidRDefault="002F2FF7" w:rsidP="00E00201">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3D1CB3FC" w14:textId="77777777" w:rsidR="002F2FF7" w:rsidRPr="00470E23" w:rsidRDefault="002F2FF7" w:rsidP="00E00201">
            <w:pPr>
              <w:rPr>
                <w:rFonts w:eastAsia="SimSun"/>
                <w:sz w:val="22"/>
              </w:rPr>
            </w:pPr>
            <w:r w:rsidRPr="00470E23">
              <w:rPr>
                <w:rFonts w:eastAsia="SimSun"/>
                <w:sz w:val="22"/>
              </w:rPr>
              <w:t>Flu180</w:t>
            </w:r>
          </w:p>
        </w:tc>
      </w:tr>
      <w:tr w:rsidR="002F2FF7" w:rsidRPr="00470E23" w14:paraId="52B4CEDF" w14:textId="77777777" w:rsidTr="00E00201">
        <w:trPr>
          <w:cantSplit/>
          <w:trHeight w:val="1020"/>
        </w:trPr>
        <w:tc>
          <w:tcPr>
            <w:tcW w:w="1394" w:type="pct"/>
            <w:gridSpan w:val="4"/>
            <w:vMerge/>
            <w:tcBorders>
              <w:right w:val="single" w:sz="4" w:space="0" w:color="00000A"/>
            </w:tcBorders>
            <w:shd w:val="clear" w:color="auto" w:fill="auto"/>
            <w:vAlign w:val="center"/>
          </w:tcPr>
          <w:p w14:paraId="363795C3" w14:textId="77777777" w:rsidR="002F2FF7" w:rsidRPr="00470E23" w:rsidRDefault="002F2FF7" w:rsidP="00E00201">
            <w:pPr>
              <w:rPr>
                <w:rFonts w:eastAsia="SimSun"/>
                <w:sz w:val="22"/>
              </w:rPr>
            </w:pPr>
          </w:p>
        </w:tc>
        <w:tc>
          <w:tcPr>
            <w:tcW w:w="444" w:type="pct"/>
            <w:tcBorders>
              <w:left w:val="single" w:sz="4" w:space="0" w:color="00000A"/>
              <w:right w:val="single" w:sz="4" w:space="0" w:color="00000A"/>
            </w:tcBorders>
            <w:shd w:val="clear" w:color="auto" w:fill="D9D9D9"/>
            <w:vAlign w:val="center"/>
          </w:tcPr>
          <w:p w14:paraId="0D7927B2" w14:textId="77777777" w:rsidR="002F2FF7" w:rsidRPr="00470E23" w:rsidRDefault="002F2FF7" w:rsidP="00E00201">
            <w:pPr>
              <w:rPr>
                <w:rFonts w:eastAsia="SimSun"/>
                <w:sz w:val="22"/>
              </w:rPr>
            </w:pPr>
            <w:r w:rsidRPr="00470E23">
              <w:rPr>
                <w:rFonts w:eastAsia="SimSun"/>
                <w:sz w:val="22"/>
              </w:rPr>
              <w:t>Bu8</w:t>
            </w:r>
          </w:p>
        </w:tc>
        <w:tc>
          <w:tcPr>
            <w:tcW w:w="404" w:type="pct"/>
            <w:shd w:val="clear" w:color="auto" w:fill="D9D9D9"/>
            <w:vAlign w:val="center"/>
          </w:tcPr>
          <w:p w14:paraId="7BF48092" w14:textId="77777777" w:rsidR="002F2FF7" w:rsidRPr="00470E23" w:rsidRDefault="002F2FF7" w:rsidP="00E00201">
            <w:pPr>
              <w:rPr>
                <w:rFonts w:eastAsia="SimSun"/>
                <w:sz w:val="22"/>
              </w:rPr>
            </w:pPr>
            <w:r w:rsidRPr="00470E23">
              <w:rPr>
                <w:rFonts w:eastAsia="SimSun"/>
                <w:sz w:val="22"/>
              </w:rPr>
              <w:t>Treo36</w:t>
            </w:r>
          </w:p>
        </w:tc>
        <w:tc>
          <w:tcPr>
            <w:tcW w:w="466" w:type="pct"/>
            <w:shd w:val="clear" w:color="auto" w:fill="D9D9D9"/>
            <w:vAlign w:val="center"/>
          </w:tcPr>
          <w:p w14:paraId="6DF567FC" w14:textId="77777777" w:rsidR="002F2FF7" w:rsidRPr="00470E23" w:rsidRDefault="002F2FF7" w:rsidP="00E00201">
            <w:pPr>
              <w:rPr>
                <w:rFonts w:eastAsia="SimSun"/>
                <w:sz w:val="22"/>
              </w:rPr>
            </w:pPr>
            <w:r w:rsidRPr="00470E23">
              <w:rPr>
                <w:rFonts w:eastAsia="SimSun"/>
                <w:sz w:val="22"/>
              </w:rPr>
              <w:t>Cy14</w:t>
            </w:r>
          </w:p>
        </w:tc>
        <w:tc>
          <w:tcPr>
            <w:tcW w:w="444" w:type="pct"/>
            <w:shd w:val="clear" w:color="auto" w:fill="D9D9D9"/>
            <w:vAlign w:val="center"/>
          </w:tcPr>
          <w:p w14:paraId="7AA30DA1" w14:textId="77777777" w:rsidR="002F2FF7" w:rsidRPr="00470E23" w:rsidRDefault="002F2FF7" w:rsidP="00E00201">
            <w:pPr>
              <w:rPr>
                <w:rFonts w:eastAsia="SimSun"/>
                <w:sz w:val="22"/>
              </w:rPr>
            </w:pPr>
            <w:r w:rsidRPr="00470E23">
              <w:rPr>
                <w:rFonts w:eastAsia="SimSun"/>
                <w:sz w:val="22"/>
              </w:rPr>
              <w:t>Bu8</w:t>
            </w:r>
          </w:p>
        </w:tc>
        <w:tc>
          <w:tcPr>
            <w:tcW w:w="334" w:type="pct"/>
            <w:shd w:val="clear" w:color="auto" w:fill="D9D9D9"/>
            <w:vAlign w:val="center"/>
          </w:tcPr>
          <w:p w14:paraId="5C4EC6A8" w14:textId="77777777" w:rsidR="002F2FF7" w:rsidRPr="00470E23" w:rsidRDefault="002F2FF7" w:rsidP="00E00201">
            <w:pPr>
              <w:rPr>
                <w:rFonts w:eastAsia="SimSun"/>
                <w:sz w:val="22"/>
              </w:rPr>
            </w:pPr>
            <w:r w:rsidRPr="00470E23">
              <w:rPr>
                <w:rFonts w:eastAsia="SimSun"/>
                <w:sz w:val="22"/>
              </w:rPr>
              <w:t>Bu10</w:t>
            </w:r>
          </w:p>
        </w:tc>
        <w:tc>
          <w:tcPr>
            <w:tcW w:w="334" w:type="pct"/>
            <w:shd w:val="clear" w:color="auto" w:fill="D9D9D9"/>
            <w:vAlign w:val="center"/>
          </w:tcPr>
          <w:p w14:paraId="55280DE5" w14:textId="77777777" w:rsidR="002F2FF7" w:rsidRPr="00470E23" w:rsidRDefault="002F2FF7" w:rsidP="00E00201">
            <w:pPr>
              <w:rPr>
                <w:rFonts w:eastAsia="SimSun"/>
                <w:sz w:val="22"/>
              </w:rPr>
            </w:pPr>
            <w:r w:rsidRPr="00470E23">
              <w:rPr>
                <w:rFonts w:eastAsia="SimSun"/>
                <w:sz w:val="22"/>
              </w:rPr>
              <w:t>Bu12</w:t>
            </w:r>
          </w:p>
        </w:tc>
        <w:tc>
          <w:tcPr>
            <w:tcW w:w="334" w:type="pct"/>
            <w:shd w:val="clear" w:color="auto" w:fill="D9D9D9"/>
            <w:vAlign w:val="center"/>
          </w:tcPr>
          <w:p w14:paraId="7CA9F57C" w14:textId="77777777" w:rsidR="002F2FF7" w:rsidRPr="00470E23" w:rsidRDefault="002F2FF7" w:rsidP="00E00201">
            <w:pPr>
              <w:rPr>
                <w:rFonts w:eastAsia="SimSun"/>
                <w:sz w:val="22"/>
              </w:rPr>
            </w:pPr>
            <w:r w:rsidRPr="00470E23">
              <w:rPr>
                <w:rFonts w:eastAsia="SimSun"/>
                <w:sz w:val="22"/>
              </w:rPr>
              <w:t>Bu14</w:t>
            </w:r>
          </w:p>
        </w:tc>
        <w:tc>
          <w:tcPr>
            <w:tcW w:w="425" w:type="pct"/>
            <w:shd w:val="clear" w:color="auto" w:fill="D9D9D9"/>
            <w:vAlign w:val="center"/>
          </w:tcPr>
          <w:p w14:paraId="1F3B9A73" w14:textId="77777777" w:rsidR="002F2FF7" w:rsidRPr="00470E23" w:rsidRDefault="002F2FF7" w:rsidP="00E00201">
            <w:pPr>
              <w:rPr>
                <w:rFonts w:eastAsia="SimSun"/>
                <w:sz w:val="22"/>
              </w:rPr>
            </w:pPr>
            <w:r w:rsidRPr="00470E23">
              <w:rPr>
                <w:rFonts w:eastAsia="SimSun"/>
                <w:sz w:val="22"/>
              </w:rPr>
              <w:t>Cy1200</w:t>
            </w:r>
          </w:p>
        </w:tc>
        <w:tc>
          <w:tcPr>
            <w:tcW w:w="422" w:type="pct"/>
            <w:shd w:val="clear" w:color="auto" w:fill="D9D9D9"/>
            <w:vAlign w:val="center"/>
          </w:tcPr>
          <w:p w14:paraId="4CA0DFC1" w14:textId="77777777" w:rsidR="002F2FF7" w:rsidRPr="00470E23" w:rsidRDefault="002F2FF7" w:rsidP="00E00201">
            <w:pPr>
              <w:rPr>
                <w:rFonts w:eastAsia="SimSun"/>
                <w:sz w:val="22"/>
              </w:rPr>
            </w:pPr>
            <w:r w:rsidRPr="00470E23">
              <w:rPr>
                <w:rFonts w:eastAsia="SimSun"/>
                <w:sz w:val="22"/>
              </w:rPr>
              <w:t>Mel100</w:t>
            </w:r>
          </w:p>
        </w:tc>
      </w:tr>
      <w:tr w:rsidR="002F2FF7" w:rsidRPr="00470E23" w14:paraId="553A9884" w14:textId="77777777" w:rsidTr="00E00201">
        <w:trPr>
          <w:cantSplit/>
          <w:trHeight w:val="1020"/>
        </w:trPr>
        <w:tc>
          <w:tcPr>
            <w:tcW w:w="1394" w:type="pct"/>
            <w:gridSpan w:val="4"/>
            <w:vMerge/>
            <w:tcBorders>
              <w:right w:val="single" w:sz="4" w:space="0" w:color="00000A"/>
            </w:tcBorders>
            <w:shd w:val="clear" w:color="auto" w:fill="auto"/>
            <w:vAlign w:val="center"/>
          </w:tcPr>
          <w:p w14:paraId="7D712018" w14:textId="77777777" w:rsidR="002F2FF7" w:rsidRPr="00470E23" w:rsidRDefault="002F2FF7" w:rsidP="00E00201">
            <w:pPr>
              <w:rPr>
                <w:rFonts w:eastAsia="SimSun"/>
                <w:sz w:val="22"/>
              </w:rPr>
            </w:pPr>
          </w:p>
        </w:tc>
        <w:tc>
          <w:tcPr>
            <w:tcW w:w="444" w:type="pct"/>
            <w:tcBorders>
              <w:left w:val="single" w:sz="4" w:space="0" w:color="00000A"/>
            </w:tcBorders>
            <w:shd w:val="clear" w:color="auto" w:fill="D9D9D9"/>
            <w:vAlign w:val="center"/>
          </w:tcPr>
          <w:p w14:paraId="77E925D0" w14:textId="77777777" w:rsidR="002F2FF7" w:rsidRPr="00470E23" w:rsidRDefault="002F2FF7" w:rsidP="00E00201">
            <w:pPr>
              <w:rPr>
                <w:rFonts w:eastAsia="SimSun"/>
                <w:sz w:val="22"/>
              </w:rPr>
            </w:pPr>
          </w:p>
          <w:p w14:paraId="465C8862" w14:textId="77777777" w:rsidR="002F2FF7" w:rsidRPr="00470E23" w:rsidRDefault="002F2FF7" w:rsidP="00E00201">
            <w:pPr>
              <w:rPr>
                <w:rFonts w:eastAsia="SimSun"/>
                <w:sz w:val="22"/>
              </w:rPr>
            </w:pPr>
            <w:r w:rsidRPr="00470E23">
              <w:rPr>
                <w:rFonts w:eastAsia="SimSun"/>
                <w:sz w:val="22"/>
              </w:rPr>
              <w:t>Thio</w:t>
            </w:r>
          </w:p>
        </w:tc>
        <w:tc>
          <w:tcPr>
            <w:tcW w:w="404" w:type="pct"/>
            <w:shd w:val="clear" w:color="auto" w:fill="D9D9D9"/>
            <w:vAlign w:val="center"/>
          </w:tcPr>
          <w:p w14:paraId="66E90020" w14:textId="77777777" w:rsidR="002F2FF7" w:rsidRPr="00470E23" w:rsidRDefault="002F2FF7" w:rsidP="00E00201">
            <w:pPr>
              <w:rPr>
                <w:rFonts w:eastAsia="SimSun"/>
                <w:sz w:val="22"/>
              </w:rPr>
            </w:pPr>
            <w:r w:rsidRPr="00470E23">
              <w:rPr>
                <w:rFonts w:eastAsia="SimSun"/>
                <w:sz w:val="22"/>
              </w:rPr>
              <w:t>-</w:t>
            </w:r>
          </w:p>
        </w:tc>
        <w:tc>
          <w:tcPr>
            <w:tcW w:w="466" w:type="pct"/>
            <w:shd w:val="clear" w:color="auto" w:fill="D9D9D9"/>
            <w:vAlign w:val="center"/>
          </w:tcPr>
          <w:p w14:paraId="13B6B461" w14:textId="77777777" w:rsidR="002F2FF7" w:rsidRPr="00470E23" w:rsidRDefault="002F2FF7" w:rsidP="00E00201">
            <w:pPr>
              <w:rPr>
                <w:rFonts w:eastAsia="SimSun"/>
                <w:sz w:val="22"/>
              </w:rPr>
            </w:pPr>
            <w:r w:rsidRPr="00470E23">
              <w:rPr>
                <w:rFonts w:eastAsia="SimSun"/>
                <w:sz w:val="22"/>
              </w:rPr>
              <w:t>TBI</w:t>
            </w:r>
          </w:p>
        </w:tc>
        <w:tc>
          <w:tcPr>
            <w:tcW w:w="444" w:type="pct"/>
            <w:shd w:val="clear" w:color="auto" w:fill="D9D9D9"/>
            <w:vAlign w:val="center"/>
          </w:tcPr>
          <w:p w14:paraId="63329E2A"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D9D9D9"/>
            <w:vAlign w:val="center"/>
          </w:tcPr>
          <w:p w14:paraId="27EAA28D"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D9D9D9"/>
            <w:vAlign w:val="center"/>
          </w:tcPr>
          <w:p w14:paraId="6F6AC746"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D9D9D9"/>
            <w:vAlign w:val="center"/>
          </w:tcPr>
          <w:p w14:paraId="6E6BB047" w14:textId="77777777" w:rsidR="002F2FF7" w:rsidRPr="00470E23" w:rsidRDefault="002F2FF7" w:rsidP="00E00201">
            <w:pPr>
              <w:rPr>
                <w:rFonts w:eastAsia="SimSun"/>
                <w:sz w:val="22"/>
              </w:rPr>
            </w:pPr>
            <w:r w:rsidRPr="00470E23">
              <w:rPr>
                <w:rFonts w:eastAsia="SimSun"/>
                <w:sz w:val="22"/>
              </w:rPr>
              <w:t>-</w:t>
            </w:r>
          </w:p>
        </w:tc>
        <w:tc>
          <w:tcPr>
            <w:tcW w:w="425" w:type="pct"/>
            <w:shd w:val="clear" w:color="auto" w:fill="D9D9D9"/>
            <w:vAlign w:val="center"/>
          </w:tcPr>
          <w:p w14:paraId="34568AB5" w14:textId="77777777" w:rsidR="002F2FF7" w:rsidRPr="00470E23" w:rsidRDefault="002F2FF7" w:rsidP="00E00201">
            <w:pPr>
              <w:rPr>
                <w:rFonts w:eastAsia="SimSun"/>
                <w:sz w:val="22"/>
              </w:rPr>
            </w:pPr>
            <w:r w:rsidRPr="00470E23">
              <w:rPr>
                <w:rFonts w:eastAsia="SimSun"/>
                <w:sz w:val="22"/>
              </w:rPr>
              <w:t>-</w:t>
            </w:r>
          </w:p>
        </w:tc>
        <w:tc>
          <w:tcPr>
            <w:tcW w:w="422" w:type="pct"/>
            <w:shd w:val="clear" w:color="auto" w:fill="D9D9D9"/>
            <w:vAlign w:val="center"/>
          </w:tcPr>
          <w:p w14:paraId="7713FF6B" w14:textId="77777777" w:rsidR="002F2FF7" w:rsidRPr="00470E23" w:rsidRDefault="002F2FF7" w:rsidP="00E00201">
            <w:pPr>
              <w:rPr>
                <w:rFonts w:eastAsia="SimSun"/>
                <w:sz w:val="22"/>
              </w:rPr>
            </w:pPr>
            <w:r w:rsidRPr="00470E23">
              <w:rPr>
                <w:rFonts w:eastAsia="SimSun"/>
                <w:sz w:val="22"/>
              </w:rPr>
              <w:t>-</w:t>
            </w:r>
          </w:p>
        </w:tc>
      </w:tr>
      <w:tr w:rsidR="002F2FF7" w:rsidRPr="00470E23" w14:paraId="549BFCFD" w14:textId="77777777" w:rsidTr="00E00201">
        <w:trPr>
          <w:cantSplit/>
          <w:trHeight w:val="1020"/>
        </w:trPr>
        <w:tc>
          <w:tcPr>
            <w:tcW w:w="248" w:type="pct"/>
            <w:vMerge w:val="restart"/>
            <w:tcBorders>
              <w:top w:val="single" w:sz="4" w:space="0" w:color="00000A"/>
            </w:tcBorders>
            <w:shd w:val="clear" w:color="auto" w:fill="D9D9D9"/>
            <w:vAlign w:val="center"/>
          </w:tcPr>
          <w:p w14:paraId="43F9E87A" w14:textId="77777777" w:rsidR="002F2FF7" w:rsidRPr="00470E23" w:rsidRDefault="002F2FF7" w:rsidP="00E00201">
            <w:pPr>
              <w:rPr>
                <w:rFonts w:eastAsia="SimSun"/>
                <w:sz w:val="22"/>
              </w:rPr>
            </w:pPr>
            <w:r w:rsidRPr="00470E23">
              <w:rPr>
                <w:rFonts w:eastAsia="SimSun"/>
                <w:sz w:val="22"/>
              </w:rPr>
              <w:t>PT-Cy</w:t>
            </w:r>
          </w:p>
        </w:tc>
        <w:tc>
          <w:tcPr>
            <w:tcW w:w="369" w:type="pct"/>
            <w:shd w:val="clear" w:color="auto" w:fill="D9D9D9"/>
            <w:vAlign w:val="center"/>
          </w:tcPr>
          <w:p w14:paraId="65587911" w14:textId="77777777" w:rsidR="002F2FF7" w:rsidRPr="00470E23" w:rsidRDefault="002F2FF7" w:rsidP="00E00201">
            <w:pPr>
              <w:rPr>
                <w:rFonts w:eastAsia="SimSun"/>
                <w:sz w:val="22"/>
              </w:rPr>
            </w:pPr>
            <w:r w:rsidRPr="00470E23">
              <w:rPr>
                <w:rFonts w:eastAsia="SimSun"/>
                <w:sz w:val="22"/>
              </w:rPr>
              <w:t>-</w:t>
            </w:r>
          </w:p>
        </w:tc>
        <w:tc>
          <w:tcPr>
            <w:tcW w:w="321" w:type="pct"/>
            <w:shd w:val="clear" w:color="auto" w:fill="D9D9D9"/>
            <w:vAlign w:val="center"/>
          </w:tcPr>
          <w:p w14:paraId="0E297ED5" w14:textId="77777777" w:rsidR="002F2FF7" w:rsidRPr="00470E23" w:rsidRDefault="002F2FF7" w:rsidP="00E00201">
            <w:pPr>
              <w:rPr>
                <w:rFonts w:eastAsia="SimSun"/>
                <w:sz w:val="22"/>
              </w:rPr>
            </w:pPr>
            <w:r w:rsidRPr="00470E23">
              <w:rPr>
                <w:rFonts w:eastAsia="SimSun"/>
                <w:sz w:val="22"/>
              </w:rPr>
              <w:t>CSA</w:t>
            </w:r>
          </w:p>
        </w:tc>
        <w:tc>
          <w:tcPr>
            <w:tcW w:w="455" w:type="pct"/>
            <w:shd w:val="clear" w:color="auto" w:fill="D9D9D9"/>
            <w:vAlign w:val="center"/>
          </w:tcPr>
          <w:p w14:paraId="68F37C4E" w14:textId="77777777" w:rsidR="002F2FF7" w:rsidRPr="00470E23" w:rsidRDefault="002F2FF7" w:rsidP="00E00201">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5FF4AEC0" w14:textId="77777777" w:rsidR="002F2FF7" w:rsidRPr="00470E23" w:rsidRDefault="002F2FF7" w:rsidP="00E00201">
            <w:pPr>
              <w:rPr>
                <w:rFonts w:eastAsia="SimSun"/>
                <w:sz w:val="22"/>
              </w:rPr>
            </w:pPr>
            <w:r w:rsidRPr="00470E23">
              <w:rPr>
                <w:rFonts w:eastAsia="SimSun"/>
                <w:sz w:val="22"/>
              </w:rPr>
              <w:t>5.3.1.1</w:t>
            </w:r>
          </w:p>
        </w:tc>
        <w:tc>
          <w:tcPr>
            <w:tcW w:w="404" w:type="pct"/>
            <w:shd w:val="clear" w:color="auto" w:fill="auto"/>
            <w:vAlign w:val="center"/>
          </w:tcPr>
          <w:p w14:paraId="48E0E39A" w14:textId="77777777" w:rsidR="002F2FF7" w:rsidRPr="00470E23" w:rsidRDefault="002F2FF7" w:rsidP="00E00201">
            <w:pPr>
              <w:rPr>
                <w:rFonts w:eastAsia="SimSun"/>
                <w:sz w:val="22"/>
              </w:rPr>
            </w:pPr>
            <w:r w:rsidRPr="00470E23">
              <w:rPr>
                <w:rFonts w:eastAsia="SimSun"/>
                <w:sz w:val="22"/>
              </w:rPr>
              <w:t>5.3.1.10</w:t>
            </w:r>
          </w:p>
        </w:tc>
        <w:tc>
          <w:tcPr>
            <w:tcW w:w="466" w:type="pct"/>
            <w:shd w:val="clear" w:color="auto" w:fill="auto"/>
            <w:vAlign w:val="center"/>
          </w:tcPr>
          <w:p w14:paraId="76885B57" w14:textId="77777777" w:rsidR="002F2FF7" w:rsidRPr="00470E23" w:rsidRDefault="002F2FF7" w:rsidP="00E00201">
            <w:pPr>
              <w:rPr>
                <w:rFonts w:eastAsia="SimSun"/>
                <w:sz w:val="22"/>
              </w:rPr>
            </w:pPr>
            <w:r w:rsidRPr="00470E23">
              <w:rPr>
                <w:rFonts w:eastAsia="SimSun"/>
                <w:sz w:val="22"/>
              </w:rPr>
              <w:t>-</w:t>
            </w:r>
          </w:p>
        </w:tc>
        <w:tc>
          <w:tcPr>
            <w:tcW w:w="444" w:type="pct"/>
            <w:shd w:val="clear" w:color="auto" w:fill="auto"/>
            <w:vAlign w:val="center"/>
          </w:tcPr>
          <w:p w14:paraId="682514FC" w14:textId="77777777" w:rsidR="002F2FF7" w:rsidRPr="00470E23" w:rsidRDefault="002F2FF7" w:rsidP="00E00201">
            <w:pPr>
              <w:rPr>
                <w:rFonts w:eastAsia="SimSun"/>
                <w:sz w:val="22"/>
              </w:rPr>
            </w:pPr>
            <w:r w:rsidRPr="00470E23">
              <w:rPr>
                <w:rFonts w:eastAsia="SimSun"/>
                <w:sz w:val="22"/>
              </w:rPr>
              <w:t>5.3.1.4</w:t>
            </w:r>
          </w:p>
        </w:tc>
        <w:tc>
          <w:tcPr>
            <w:tcW w:w="334" w:type="pct"/>
            <w:shd w:val="clear" w:color="auto" w:fill="auto"/>
            <w:vAlign w:val="center"/>
          </w:tcPr>
          <w:p w14:paraId="71A2F577"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auto"/>
            <w:vAlign w:val="center"/>
          </w:tcPr>
          <w:p w14:paraId="13AFC1FB"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auto"/>
            <w:vAlign w:val="center"/>
          </w:tcPr>
          <w:p w14:paraId="58B17573" w14:textId="77777777" w:rsidR="002F2FF7" w:rsidRPr="00470E23" w:rsidRDefault="002F2FF7" w:rsidP="00E00201">
            <w:pPr>
              <w:rPr>
                <w:rFonts w:eastAsia="SimSun"/>
                <w:sz w:val="22"/>
              </w:rPr>
            </w:pPr>
            <w:r w:rsidRPr="00470E23">
              <w:rPr>
                <w:rFonts w:eastAsia="SimSun"/>
                <w:sz w:val="22"/>
              </w:rPr>
              <w:t>-</w:t>
            </w:r>
          </w:p>
        </w:tc>
        <w:tc>
          <w:tcPr>
            <w:tcW w:w="425" w:type="pct"/>
            <w:shd w:val="clear" w:color="auto" w:fill="auto"/>
            <w:vAlign w:val="center"/>
          </w:tcPr>
          <w:p w14:paraId="2AF3B09E" w14:textId="77777777" w:rsidR="002F2FF7" w:rsidRPr="00470E23" w:rsidRDefault="002F2FF7" w:rsidP="00E00201">
            <w:pPr>
              <w:rPr>
                <w:rFonts w:eastAsia="SimSun"/>
                <w:sz w:val="22"/>
              </w:rPr>
            </w:pPr>
            <w:r w:rsidRPr="00470E23">
              <w:rPr>
                <w:rFonts w:eastAsia="SimSun"/>
                <w:sz w:val="22"/>
              </w:rPr>
              <w:t>-</w:t>
            </w:r>
          </w:p>
        </w:tc>
        <w:tc>
          <w:tcPr>
            <w:tcW w:w="422" w:type="pct"/>
            <w:vAlign w:val="center"/>
          </w:tcPr>
          <w:p w14:paraId="61CB7031" w14:textId="77777777" w:rsidR="002F2FF7" w:rsidRPr="00470E23" w:rsidRDefault="002F2FF7" w:rsidP="00E00201">
            <w:pPr>
              <w:rPr>
                <w:rFonts w:eastAsia="SimSun"/>
                <w:sz w:val="22"/>
              </w:rPr>
            </w:pPr>
          </w:p>
        </w:tc>
      </w:tr>
      <w:tr w:rsidR="002F2FF7" w:rsidRPr="00470E23" w14:paraId="0AE1341F" w14:textId="77777777" w:rsidTr="00E00201">
        <w:trPr>
          <w:cantSplit/>
          <w:trHeight w:val="1020"/>
        </w:trPr>
        <w:tc>
          <w:tcPr>
            <w:tcW w:w="248" w:type="pct"/>
            <w:vMerge/>
            <w:shd w:val="clear" w:color="auto" w:fill="D9D9D9"/>
            <w:vAlign w:val="center"/>
          </w:tcPr>
          <w:p w14:paraId="7F45530B" w14:textId="77777777" w:rsidR="002F2FF7" w:rsidRPr="00470E23" w:rsidRDefault="002F2FF7" w:rsidP="00E00201">
            <w:pPr>
              <w:rPr>
                <w:rFonts w:eastAsia="SimSun"/>
                <w:sz w:val="22"/>
              </w:rPr>
            </w:pPr>
          </w:p>
        </w:tc>
        <w:tc>
          <w:tcPr>
            <w:tcW w:w="369" w:type="pct"/>
            <w:tcBorders>
              <w:bottom w:val="single" w:sz="4" w:space="0" w:color="00000A"/>
            </w:tcBorders>
            <w:shd w:val="clear" w:color="auto" w:fill="D9D9D9"/>
            <w:vAlign w:val="center"/>
          </w:tcPr>
          <w:p w14:paraId="218FC4BC" w14:textId="77777777" w:rsidR="002F2FF7" w:rsidRPr="00470E23" w:rsidRDefault="002F2FF7" w:rsidP="00E00201">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237B1DF7" w14:textId="77777777" w:rsidR="002F2FF7" w:rsidRPr="00470E23" w:rsidRDefault="002F2FF7" w:rsidP="00E00201">
            <w:pPr>
              <w:rPr>
                <w:rFonts w:eastAsia="SimSun"/>
                <w:sz w:val="22"/>
              </w:rPr>
            </w:pPr>
            <w:r w:rsidRPr="00470E23">
              <w:rPr>
                <w:rFonts w:eastAsia="SimSun"/>
                <w:sz w:val="22"/>
              </w:rPr>
              <w:t>CSA</w:t>
            </w:r>
          </w:p>
        </w:tc>
        <w:tc>
          <w:tcPr>
            <w:tcW w:w="455" w:type="pct"/>
            <w:shd w:val="clear" w:color="auto" w:fill="D9D9D9"/>
            <w:vAlign w:val="center"/>
          </w:tcPr>
          <w:p w14:paraId="45395303" w14:textId="77777777" w:rsidR="002F2FF7" w:rsidRPr="00470E23" w:rsidRDefault="002F2FF7" w:rsidP="00E00201">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3328277" w14:textId="77777777" w:rsidR="002F2FF7" w:rsidRPr="00470E23" w:rsidRDefault="002F2FF7" w:rsidP="00E00201">
            <w:pPr>
              <w:rPr>
                <w:rFonts w:eastAsia="SimSun"/>
                <w:sz w:val="22"/>
              </w:rPr>
            </w:pPr>
            <w:r w:rsidRPr="00470E23">
              <w:rPr>
                <w:rFonts w:eastAsia="SimSun"/>
                <w:sz w:val="22"/>
              </w:rPr>
              <w:t>-</w:t>
            </w:r>
          </w:p>
        </w:tc>
        <w:tc>
          <w:tcPr>
            <w:tcW w:w="404" w:type="pct"/>
            <w:shd w:val="clear" w:color="auto" w:fill="auto"/>
            <w:vAlign w:val="center"/>
          </w:tcPr>
          <w:p w14:paraId="03C3EA0C" w14:textId="77777777" w:rsidR="002F2FF7" w:rsidRPr="00470E23" w:rsidRDefault="002F2FF7" w:rsidP="00E00201">
            <w:pPr>
              <w:rPr>
                <w:rFonts w:eastAsia="SimSun"/>
                <w:sz w:val="22"/>
              </w:rPr>
            </w:pPr>
            <w:r w:rsidRPr="00470E23">
              <w:rPr>
                <w:rFonts w:eastAsia="SimSun"/>
                <w:sz w:val="22"/>
              </w:rPr>
              <w:t>-</w:t>
            </w:r>
          </w:p>
        </w:tc>
        <w:tc>
          <w:tcPr>
            <w:tcW w:w="466" w:type="pct"/>
            <w:shd w:val="clear" w:color="auto" w:fill="auto"/>
            <w:vAlign w:val="center"/>
          </w:tcPr>
          <w:p w14:paraId="0DF68788" w14:textId="77777777" w:rsidR="002F2FF7" w:rsidRPr="00470E23" w:rsidRDefault="002F2FF7" w:rsidP="00E00201">
            <w:pPr>
              <w:rPr>
                <w:rFonts w:eastAsia="SimSun"/>
                <w:sz w:val="22"/>
              </w:rPr>
            </w:pPr>
            <w:r w:rsidRPr="00470E23">
              <w:rPr>
                <w:rFonts w:eastAsia="SimSun"/>
                <w:sz w:val="22"/>
              </w:rPr>
              <w:t>-</w:t>
            </w:r>
          </w:p>
        </w:tc>
        <w:tc>
          <w:tcPr>
            <w:tcW w:w="444" w:type="pct"/>
            <w:shd w:val="clear" w:color="auto" w:fill="auto"/>
            <w:vAlign w:val="center"/>
          </w:tcPr>
          <w:p w14:paraId="45BA3696" w14:textId="77777777" w:rsidR="002F2FF7" w:rsidRPr="00470E23" w:rsidRDefault="002F2FF7" w:rsidP="00E00201">
            <w:pPr>
              <w:rPr>
                <w:rFonts w:eastAsia="SimSun"/>
                <w:sz w:val="22"/>
              </w:rPr>
            </w:pPr>
            <w:r w:rsidRPr="00470E23">
              <w:rPr>
                <w:rFonts w:eastAsia="SimSun"/>
                <w:sz w:val="22"/>
              </w:rPr>
              <w:t>5.3.1.3</w:t>
            </w:r>
          </w:p>
        </w:tc>
        <w:tc>
          <w:tcPr>
            <w:tcW w:w="334" w:type="pct"/>
            <w:shd w:val="clear" w:color="auto" w:fill="auto"/>
            <w:vAlign w:val="center"/>
          </w:tcPr>
          <w:p w14:paraId="13CCEB97"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auto"/>
            <w:vAlign w:val="center"/>
          </w:tcPr>
          <w:p w14:paraId="3776C431" w14:textId="77777777" w:rsidR="002F2FF7" w:rsidRPr="00470E23" w:rsidRDefault="002F2FF7" w:rsidP="00E00201">
            <w:pPr>
              <w:rPr>
                <w:rFonts w:eastAsia="SimSun"/>
                <w:sz w:val="22"/>
              </w:rPr>
            </w:pPr>
            <w:r w:rsidRPr="00470E23">
              <w:rPr>
                <w:rFonts w:eastAsia="SimSun"/>
                <w:sz w:val="22"/>
              </w:rPr>
              <w:t>-</w:t>
            </w:r>
          </w:p>
        </w:tc>
        <w:tc>
          <w:tcPr>
            <w:tcW w:w="334" w:type="pct"/>
            <w:shd w:val="clear" w:color="auto" w:fill="auto"/>
            <w:vAlign w:val="center"/>
          </w:tcPr>
          <w:p w14:paraId="62515873" w14:textId="77777777" w:rsidR="002F2FF7" w:rsidRPr="00470E23" w:rsidRDefault="002F2FF7" w:rsidP="00E00201">
            <w:pPr>
              <w:rPr>
                <w:rFonts w:eastAsia="SimSun"/>
                <w:sz w:val="22"/>
              </w:rPr>
            </w:pPr>
            <w:r w:rsidRPr="00470E23">
              <w:rPr>
                <w:rFonts w:eastAsia="SimSun"/>
                <w:sz w:val="22"/>
              </w:rPr>
              <w:t>-</w:t>
            </w:r>
          </w:p>
        </w:tc>
        <w:tc>
          <w:tcPr>
            <w:tcW w:w="425" w:type="pct"/>
            <w:shd w:val="clear" w:color="auto" w:fill="auto"/>
            <w:vAlign w:val="center"/>
          </w:tcPr>
          <w:p w14:paraId="65BB2D02" w14:textId="77777777" w:rsidR="002F2FF7" w:rsidRPr="00470E23" w:rsidRDefault="002F2FF7" w:rsidP="00E00201">
            <w:pPr>
              <w:rPr>
                <w:rFonts w:eastAsia="SimSun"/>
                <w:sz w:val="22"/>
              </w:rPr>
            </w:pPr>
            <w:r w:rsidRPr="00470E23">
              <w:rPr>
                <w:rFonts w:eastAsia="SimSun"/>
                <w:sz w:val="22"/>
              </w:rPr>
              <w:t>-</w:t>
            </w:r>
          </w:p>
        </w:tc>
        <w:tc>
          <w:tcPr>
            <w:tcW w:w="422" w:type="pct"/>
            <w:vAlign w:val="center"/>
          </w:tcPr>
          <w:p w14:paraId="58BAA1E2" w14:textId="77777777" w:rsidR="002F2FF7" w:rsidRPr="00470E23" w:rsidRDefault="002F2FF7" w:rsidP="00E00201">
            <w:pPr>
              <w:rPr>
                <w:rFonts w:eastAsia="SimSun"/>
                <w:sz w:val="22"/>
              </w:rPr>
            </w:pPr>
          </w:p>
        </w:tc>
      </w:tr>
      <w:tr w:rsidR="002F2FF7" w:rsidRPr="00470E23" w14:paraId="3F10C63F" w14:textId="77777777" w:rsidTr="00E00201">
        <w:trPr>
          <w:cantSplit/>
          <w:trHeight w:val="1020"/>
        </w:trPr>
        <w:tc>
          <w:tcPr>
            <w:tcW w:w="248" w:type="pct"/>
            <w:vMerge/>
            <w:shd w:val="clear" w:color="auto" w:fill="D9D9D9"/>
            <w:vAlign w:val="center"/>
          </w:tcPr>
          <w:p w14:paraId="7C9934A4" w14:textId="77777777" w:rsidR="002F2FF7" w:rsidRPr="00470E23" w:rsidRDefault="002F2FF7" w:rsidP="00E00201">
            <w:pPr>
              <w:rPr>
                <w:rFonts w:eastAsia="SimSun"/>
                <w:sz w:val="22"/>
              </w:rPr>
            </w:pPr>
          </w:p>
        </w:tc>
        <w:tc>
          <w:tcPr>
            <w:tcW w:w="369" w:type="pct"/>
            <w:tcBorders>
              <w:top w:val="single" w:sz="4" w:space="0" w:color="00000A"/>
              <w:bottom w:val="single" w:sz="4" w:space="0" w:color="00000A"/>
            </w:tcBorders>
            <w:shd w:val="clear" w:color="auto" w:fill="D9D9D9"/>
            <w:vAlign w:val="center"/>
          </w:tcPr>
          <w:p w14:paraId="1C857E4D" w14:textId="77777777" w:rsidR="002F2FF7" w:rsidRPr="00470E23" w:rsidRDefault="002F2FF7" w:rsidP="00E00201">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484B1A3A" w14:textId="77777777" w:rsidR="002F2FF7" w:rsidRPr="00470E23" w:rsidRDefault="002F2FF7" w:rsidP="00E00201">
            <w:pPr>
              <w:rPr>
                <w:rFonts w:eastAsia="SimSun"/>
                <w:sz w:val="22"/>
              </w:rPr>
            </w:pPr>
            <w:r w:rsidRPr="00470E23">
              <w:rPr>
                <w:rFonts w:eastAsia="SimSun"/>
                <w:sz w:val="22"/>
              </w:rPr>
              <w:t>CSA</w:t>
            </w:r>
          </w:p>
        </w:tc>
        <w:tc>
          <w:tcPr>
            <w:tcW w:w="455" w:type="pct"/>
            <w:shd w:val="clear" w:color="auto" w:fill="D9D9D9"/>
            <w:vAlign w:val="center"/>
          </w:tcPr>
          <w:p w14:paraId="0439FD23" w14:textId="77777777" w:rsidR="002F2FF7" w:rsidRPr="00470E23" w:rsidRDefault="002F2FF7" w:rsidP="00E00201">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FB0E7EE" w14:textId="77777777" w:rsidR="002F2FF7" w:rsidRPr="00470E23" w:rsidRDefault="002F2FF7" w:rsidP="00E00201">
            <w:pPr>
              <w:rPr>
                <w:rFonts w:eastAsia="SimSun"/>
                <w:sz w:val="22"/>
              </w:rPr>
            </w:pPr>
            <w:r w:rsidRPr="00470E23">
              <w:rPr>
                <w:rFonts w:eastAsia="SimSun"/>
                <w:sz w:val="22"/>
              </w:rPr>
              <w:t>5.3.1.2</w:t>
            </w:r>
          </w:p>
        </w:tc>
        <w:tc>
          <w:tcPr>
            <w:tcW w:w="404" w:type="pct"/>
            <w:shd w:val="clear" w:color="auto" w:fill="auto"/>
            <w:vAlign w:val="center"/>
          </w:tcPr>
          <w:p w14:paraId="00BE627E" w14:textId="77777777" w:rsidR="002F2FF7" w:rsidRPr="00470E23" w:rsidRDefault="002F2FF7" w:rsidP="00E00201">
            <w:pPr>
              <w:rPr>
                <w:rFonts w:eastAsia="SimSun"/>
                <w:sz w:val="22"/>
              </w:rPr>
            </w:pPr>
            <w:r w:rsidRPr="00470E23">
              <w:rPr>
                <w:rFonts w:eastAsia="SimSun"/>
                <w:sz w:val="22"/>
              </w:rPr>
              <w:t>5.3.1.11</w:t>
            </w:r>
          </w:p>
        </w:tc>
        <w:tc>
          <w:tcPr>
            <w:tcW w:w="466" w:type="pct"/>
            <w:shd w:val="clear" w:color="auto" w:fill="auto"/>
            <w:vAlign w:val="center"/>
          </w:tcPr>
          <w:p w14:paraId="22D524C3" w14:textId="77777777" w:rsidR="002F2FF7" w:rsidRPr="00470E23" w:rsidRDefault="002F2FF7" w:rsidP="00E00201">
            <w:pPr>
              <w:rPr>
                <w:rFonts w:eastAsia="SimSun"/>
                <w:sz w:val="22"/>
              </w:rPr>
            </w:pPr>
            <w:r w:rsidRPr="00470E23">
              <w:rPr>
                <w:rFonts w:eastAsia="SimSun"/>
                <w:sz w:val="22"/>
              </w:rPr>
              <w:t>5.3.1.12</w:t>
            </w:r>
          </w:p>
        </w:tc>
        <w:tc>
          <w:tcPr>
            <w:tcW w:w="444" w:type="pct"/>
            <w:shd w:val="clear" w:color="auto" w:fill="auto"/>
            <w:vAlign w:val="center"/>
          </w:tcPr>
          <w:p w14:paraId="65F00E07" w14:textId="77777777" w:rsidR="002F2FF7" w:rsidRPr="00470E23" w:rsidRDefault="002F2FF7" w:rsidP="00E00201">
            <w:pPr>
              <w:rPr>
                <w:rFonts w:eastAsia="SimSun"/>
                <w:sz w:val="22"/>
              </w:rPr>
            </w:pPr>
            <w:r w:rsidRPr="00470E23">
              <w:rPr>
                <w:rFonts w:eastAsia="SimSun"/>
                <w:sz w:val="22"/>
              </w:rPr>
              <w:t>5.3.1.5</w:t>
            </w:r>
          </w:p>
        </w:tc>
        <w:tc>
          <w:tcPr>
            <w:tcW w:w="334" w:type="pct"/>
            <w:shd w:val="clear" w:color="auto" w:fill="auto"/>
            <w:vAlign w:val="center"/>
          </w:tcPr>
          <w:p w14:paraId="455708EF" w14:textId="77777777" w:rsidR="002F2FF7" w:rsidRPr="00470E23" w:rsidRDefault="002F2FF7" w:rsidP="00E00201">
            <w:pPr>
              <w:rPr>
                <w:rFonts w:eastAsia="SimSun"/>
                <w:sz w:val="22"/>
              </w:rPr>
            </w:pPr>
          </w:p>
        </w:tc>
        <w:tc>
          <w:tcPr>
            <w:tcW w:w="334" w:type="pct"/>
            <w:shd w:val="clear" w:color="auto" w:fill="auto"/>
            <w:vAlign w:val="center"/>
          </w:tcPr>
          <w:p w14:paraId="36FE87A6" w14:textId="77777777" w:rsidR="002F2FF7" w:rsidRPr="00470E23" w:rsidRDefault="002F2FF7" w:rsidP="00E00201">
            <w:pPr>
              <w:rPr>
                <w:rFonts w:eastAsia="SimSun"/>
                <w:sz w:val="22"/>
              </w:rPr>
            </w:pPr>
          </w:p>
        </w:tc>
        <w:tc>
          <w:tcPr>
            <w:tcW w:w="334" w:type="pct"/>
            <w:shd w:val="clear" w:color="auto" w:fill="auto"/>
            <w:vAlign w:val="center"/>
          </w:tcPr>
          <w:p w14:paraId="5DA6C870" w14:textId="77777777" w:rsidR="002F2FF7" w:rsidRPr="00470E23" w:rsidRDefault="002F2FF7" w:rsidP="00E00201">
            <w:pPr>
              <w:rPr>
                <w:rFonts w:eastAsia="SimSun"/>
                <w:sz w:val="22"/>
              </w:rPr>
            </w:pPr>
          </w:p>
        </w:tc>
        <w:tc>
          <w:tcPr>
            <w:tcW w:w="425" w:type="pct"/>
            <w:shd w:val="clear" w:color="auto" w:fill="auto"/>
            <w:vAlign w:val="center"/>
          </w:tcPr>
          <w:p w14:paraId="6264686C" w14:textId="77777777" w:rsidR="002F2FF7" w:rsidRPr="00470E23" w:rsidRDefault="002F2FF7" w:rsidP="00E00201">
            <w:pPr>
              <w:rPr>
                <w:rFonts w:eastAsia="SimSun"/>
                <w:sz w:val="22"/>
              </w:rPr>
            </w:pPr>
          </w:p>
        </w:tc>
        <w:tc>
          <w:tcPr>
            <w:tcW w:w="422" w:type="pct"/>
            <w:vAlign w:val="center"/>
          </w:tcPr>
          <w:p w14:paraId="4106DB1D" w14:textId="77777777" w:rsidR="002F2FF7" w:rsidRPr="00470E23" w:rsidRDefault="002F2FF7" w:rsidP="00E00201">
            <w:pPr>
              <w:rPr>
                <w:rFonts w:eastAsia="SimSun"/>
                <w:sz w:val="22"/>
              </w:rPr>
            </w:pPr>
          </w:p>
        </w:tc>
      </w:tr>
      <w:tr w:rsidR="002F2FF7" w:rsidRPr="00470E23" w14:paraId="650D3E9F" w14:textId="77777777" w:rsidTr="00E00201">
        <w:trPr>
          <w:cantSplit/>
          <w:trHeight w:val="1020"/>
        </w:trPr>
        <w:tc>
          <w:tcPr>
            <w:tcW w:w="248" w:type="pct"/>
            <w:vMerge/>
            <w:tcBorders>
              <w:bottom w:val="single" w:sz="4" w:space="0" w:color="00000A"/>
            </w:tcBorders>
            <w:shd w:val="clear" w:color="auto" w:fill="D9D9D9"/>
            <w:vAlign w:val="center"/>
          </w:tcPr>
          <w:p w14:paraId="01922925" w14:textId="77777777" w:rsidR="002F2FF7" w:rsidRPr="00470E23" w:rsidRDefault="002F2FF7" w:rsidP="00E00201">
            <w:pPr>
              <w:rPr>
                <w:rFonts w:eastAsia="SimSun"/>
                <w:sz w:val="22"/>
              </w:rPr>
            </w:pPr>
          </w:p>
        </w:tc>
        <w:tc>
          <w:tcPr>
            <w:tcW w:w="369" w:type="pct"/>
            <w:tcBorders>
              <w:top w:val="single" w:sz="4" w:space="0" w:color="00000A"/>
            </w:tcBorders>
            <w:shd w:val="clear" w:color="auto" w:fill="D9D9D9"/>
            <w:vAlign w:val="center"/>
          </w:tcPr>
          <w:p w14:paraId="5F412424" w14:textId="77777777" w:rsidR="002F2FF7" w:rsidRPr="00470E23" w:rsidRDefault="002F2FF7" w:rsidP="00E00201">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61145FA8" w14:textId="77777777" w:rsidR="002F2FF7" w:rsidRPr="00470E23" w:rsidRDefault="002F2FF7" w:rsidP="00E00201">
            <w:pPr>
              <w:rPr>
                <w:rFonts w:eastAsia="SimSun"/>
                <w:sz w:val="22"/>
              </w:rPr>
            </w:pPr>
            <w:r w:rsidRPr="00470E23">
              <w:rPr>
                <w:rFonts w:eastAsia="SimSun"/>
                <w:sz w:val="22"/>
              </w:rPr>
              <w:t>Tx</w:t>
            </w:r>
          </w:p>
        </w:tc>
        <w:tc>
          <w:tcPr>
            <w:tcW w:w="455" w:type="pct"/>
            <w:shd w:val="clear" w:color="auto" w:fill="D9D9D9"/>
            <w:vAlign w:val="center"/>
          </w:tcPr>
          <w:p w14:paraId="65A68885" w14:textId="77777777" w:rsidR="002F2FF7" w:rsidRPr="00470E23" w:rsidRDefault="002F2FF7" w:rsidP="00E00201">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0D04403" w14:textId="77777777" w:rsidR="002F2FF7" w:rsidRPr="00470E23" w:rsidRDefault="002F2FF7" w:rsidP="00E00201">
            <w:pPr>
              <w:rPr>
                <w:rFonts w:eastAsia="SimSun"/>
                <w:sz w:val="22"/>
              </w:rPr>
            </w:pPr>
            <w:r w:rsidRPr="00470E23">
              <w:rPr>
                <w:rFonts w:eastAsia="SimSun"/>
                <w:sz w:val="22"/>
              </w:rPr>
              <w:t>-</w:t>
            </w:r>
          </w:p>
        </w:tc>
        <w:tc>
          <w:tcPr>
            <w:tcW w:w="404" w:type="pct"/>
            <w:shd w:val="clear" w:color="auto" w:fill="auto"/>
            <w:vAlign w:val="center"/>
          </w:tcPr>
          <w:p w14:paraId="10CDFDEF" w14:textId="77777777" w:rsidR="002F2FF7" w:rsidRPr="00470E23" w:rsidRDefault="002F2FF7" w:rsidP="00E00201">
            <w:pPr>
              <w:rPr>
                <w:rFonts w:eastAsia="SimSun"/>
                <w:sz w:val="22"/>
              </w:rPr>
            </w:pPr>
            <w:r w:rsidRPr="00470E23">
              <w:rPr>
                <w:rFonts w:eastAsia="SimSun"/>
                <w:sz w:val="22"/>
              </w:rPr>
              <w:t>-</w:t>
            </w:r>
          </w:p>
        </w:tc>
        <w:tc>
          <w:tcPr>
            <w:tcW w:w="466" w:type="pct"/>
            <w:shd w:val="clear" w:color="auto" w:fill="auto"/>
            <w:vAlign w:val="center"/>
          </w:tcPr>
          <w:p w14:paraId="4993814E" w14:textId="77777777" w:rsidR="002F2FF7" w:rsidRPr="00470E23" w:rsidRDefault="002F2FF7" w:rsidP="00E00201">
            <w:pPr>
              <w:rPr>
                <w:rFonts w:eastAsia="SimSun"/>
                <w:sz w:val="22"/>
              </w:rPr>
            </w:pPr>
            <w:r w:rsidRPr="00470E23">
              <w:rPr>
                <w:rFonts w:eastAsia="SimSun"/>
                <w:sz w:val="22"/>
              </w:rPr>
              <w:t>-</w:t>
            </w:r>
          </w:p>
        </w:tc>
        <w:tc>
          <w:tcPr>
            <w:tcW w:w="444" w:type="pct"/>
            <w:shd w:val="clear" w:color="auto" w:fill="auto"/>
            <w:vAlign w:val="center"/>
          </w:tcPr>
          <w:p w14:paraId="3AD4721D" w14:textId="77777777" w:rsidR="002F2FF7" w:rsidRPr="00470E23" w:rsidRDefault="002F2FF7" w:rsidP="00E00201">
            <w:pPr>
              <w:rPr>
                <w:rFonts w:eastAsia="SimSun"/>
                <w:sz w:val="22"/>
              </w:rPr>
            </w:pPr>
            <w:r w:rsidRPr="00470E23">
              <w:rPr>
                <w:rFonts w:eastAsia="SimSun"/>
                <w:sz w:val="22"/>
              </w:rPr>
              <w:t>5.3.1.6</w:t>
            </w:r>
          </w:p>
        </w:tc>
        <w:tc>
          <w:tcPr>
            <w:tcW w:w="334" w:type="pct"/>
            <w:shd w:val="clear" w:color="auto" w:fill="auto"/>
            <w:vAlign w:val="center"/>
          </w:tcPr>
          <w:p w14:paraId="032AA824" w14:textId="77777777" w:rsidR="002F2FF7" w:rsidRPr="00470E23" w:rsidRDefault="002F2FF7" w:rsidP="00E00201">
            <w:pPr>
              <w:rPr>
                <w:rFonts w:eastAsia="SimSun"/>
                <w:sz w:val="22"/>
              </w:rPr>
            </w:pPr>
            <w:r w:rsidRPr="00470E23">
              <w:rPr>
                <w:rFonts w:eastAsia="SimSun"/>
                <w:sz w:val="22"/>
              </w:rPr>
              <w:t>5.3.1.7</w:t>
            </w:r>
          </w:p>
        </w:tc>
        <w:tc>
          <w:tcPr>
            <w:tcW w:w="334" w:type="pct"/>
            <w:shd w:val="clear" w:color="auto" w:fill="auto"/>
            <w:vAlign w:val="center"/>
          </w:tcPr>
          <w:p w14:paraId="16812C3F" w14:textId="77777777" w:rsidR="002F2FF7" w:rsidRPr="00470E23" w:rsidRDefault="002F2FF7" w:rsidP="00E00201">
            <w:pPr>
              <w:rPr>
                <w:rFonts w:eastAsia="SimSun"/>
                <w:sz w:val="22"/>
              </w:rPr>
            </w:pPr>
            <w:r w:rsidRPr="00470E23">
              <w:rPr>
                <w:rFonts w:eastAsia="SimSun"/>
                <w:sz w:val="22"/>
              </w:rPr>
              <w:t>5.3.1.8</w:t>
            </w:r>
          </w:p>
        </w:tc>
        <w:tc>
          <w:tcPr>
            <w:tcW w:w="334" w:type="pct"/>
            <w:shd w:val="clear" w:color="auto" w:fill="auto"/>
            <w:vAlign w:val="center"/>
          </w:tcPr>
          <w:p w14:paraId="748B2515" w14:textId="77777777" w:rsidR="002F2FF7" w:rsidRPr="00470E23" w:rsidRDefault="002F2FF7" w:rsidP="00E00201">
            <w:pPr>
              <w:rPr>
                <w:rFonts w:eastAsia="SimSun"/>
                <w:sz w:val="22"/>
              </w:rPr>
            </w:pPr>
            <w:r w:rsidRPr="00470E23">
              <w:rPr>
                <w:rFonts w:eastAsia="SimSun"/>
                <w:sz w:val="22"/>
              </w:rPr>
              <w:t>5.3.1.9</w:t>
            </w:r>
          </w:p>
        </w:tc>
        <w:tc>
          <w:tcPr>
            <w:tcW w:w="425" w:type="pct"/>
            <w:shd w:val="clear" w:color="auto" w:fill="auto"/>
            <w:vAlign w:val="center"/>
          </w:tcPr>
          <w:p w14:paraId="191A9051" w14:textId="77777777" w:rsidR="002F2FF7" w:rsidRPr="00470E23" w:rsidRDefault="002F2FF7" w:rsidP="00E00201">
            <w:pPr>
              <w:rPr>
                <w:rFonts w:eastAsia="SimSun"/>
                <w:sz w:val="22"/>
              </w:rPr>
            </w:pPr>
            <w:r w:rsidRPr="00470E23">
              <w:rPr>
                <w:rFonts w:eastAsia="SimSun"/>
                <w:sz w:val="22"/>
              </w:rPr>
              <w:t>5.3.1.13</w:t>
            </w:r>
          </w:p>
        </w:tc>
        <w:tc>
          <w:tcPr>
            <w:tcW w:w="422" w:type="pct"/>
            <w:vAlign w:val="center"/>
          </w:tcPr>
          <w:p w14:paraId="2B1F264E" w14:textId="77777777" w:rsidR="002F2FF7" w:rsidRPr="00470E23" w:rsidRDefault="002F2FF7" w:rsidP="00E00201">
            <w:pPr>
              <w:rPr>
                <w:rFonts w:eastAsia="SimSun"/>
                <w:sz w:val="22"/>
              </w:rPr>
            </w:pPr>
            <w:r w:rsidRPr="00470E23">
              <w:rPr>
                <w:rFonts w:eastAsia="SimSun"/>
                <w:sz w:val="22"/>
              </w:rPr>
              <w:t>5.3.1.14</w:t>
            </w:r>
          </w:p>
        </w:tc>
      </w:tr>
    </w:tbl>
    <w:p w14:paraId="4828541F" w14:textId="77777777" w:rsidR="002F2FF7" w:rsidRPr="00C07B2E" w:rsidRDefault="002F2FF7" w:rsidP="002F2FF7">
      <w:pPr>
        <w:rPr>
          <w:rFonts w:eastAsia="SimSun"/>
        </w:rPr>
      </w:pPr>
    </w:p>
    <w:p w14:paraId="4E2FF47D" w14:textId="77777777" w:rsidR="002F2FF7" w:rsidRPr="00C07B2E" w:rsidRDefault="002F2FF7" w:rsidP="002F2FF7">
      <w:pPr>
        <w:rPr>
          <w:rFonts w:eastAsia="SimSun"/>
        </w:rPr>
        <w:sectPr w:rsidR="002F2FF7" w:rsidRPr="00C07B2E" w:rsidSect="00E00201">
          <w:headerReference w:type="default" r:id="rId17"/>
          <w:footerReference w:type="default" r:id="rId18"/>
          <w:type w:val="continuous"/>
          <w:pgSz w:w="16839" w:h="11907" w:orient="landscape" w:code="9"/>
          <w:pgMar w:top="1134" w:right="850" w:bottom="1134" w:left="1701" w:header="709" w:footer="567" w:gutter="0"/>
          <w:cols w:space="708"/>
          <w:docGrid w:linePitch="360"/>
        </w:sectPr>
      </w:pPr>
    </w:p>
    <w:p w14:paraId="20C34757" w14:textId="77777777" w:rsidR="002F2FF7" w:rsidRPr="00C07B2E" w:rsidRDefault="002F2FF7" w:rsidP="002F2FF7">
      <w:pPr>
        <w:rPr>
          <w:rFonts w:eastAsia="SimSun"/>
        </w:rPr>
      </w:pPr>
      <w:bookmarkStart w:id="270" w:name="_Toc44401226"/>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  – Flu150+Bu8+Thio / PT-Cy+CSA+MMF30</w:t>
      </w:r>
      <w:bookmarkEnd w:id="270"/>
    </w:p>
    <w:p w14:paraId="7E94859B" w14:textId="77777777" w:rsidR="002F2FF7" w:rsidRPr="00C07B2E" w:rsidRDefault="002F2FF7" w:rsidP="002F2FF7">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14FECA93" w14:textId="77777777" w:rsidTr="00E00201">
        <w:trPr>
          <w:cantSplit/>
          <w:trHeight w:val="20"/>
          <w:tblHeader/>
        </w:trPr>
        <w:tc>
          <w:tcPr>
            <w:tcW w:w="1135" w:type="dxa"/>
          </w:tcPr>
          <w:p w14:paraId="22D68392" w14:textId="77777777" w:rsidR="002F2FF7" w:rsidRPr="006A5E21" w:rsidRDefault="002F2FF7" w:rsidP="00E00201">
            <w:pPr>
              <w:rPr>
                <w:rFonts w:eastAsia="SimSun"/>
              </w:rPr>
            </w:pPr>
          </w:p>
        </w:tc>
        <w:tc>
          <w:tcPr>
            <w:tcW w:w="1559" w:type="dxa"/>
          </w:tcPr>
          <w:p w14:paraId="1A82400C" w14:textId="77777777" w:rsidR="002F2FF7" w:rsidRPr="00AC3044" w:rsidRDefault="002F2FF7" w:rsidP="00E00201">
            <w:pPr>
              <w:rPr>
                <w:rFonts w:eastAsia="SimSun"/>
              </w:rPr>
            </w:pPr>
            <w:r w:rsidRPr="00AC3044">
              <w:rPr>
                <w:rFonts w:eastAsia="SimSun"/>
              </w:rPr>
              <w:t>Препарат</w:t>
            </w:r>
          </w:p>
        </w:tc>
        <w:tc>
          <w:tcPr>
            <w:tcW w:w="1418" w:type="dxa"/>
          </w:tcPr>
          <w:p w14:paraId="11DFD531" w14:textId="77777777" w:rsidR="002F2FF7" w:rsidRPr="00AC3044" w:rsidRDefault="002F2FF7" w:rsidP="00E00201">
            <w:pPr>
              <w:rPr>
                <w:rFonts w:eastAsia="SimSun"/>
              </w:rPr>
            </w:pPr>
            <w:r w:rsidRPr="00AC3044">
              <w:rPr>
                <w:rFonts w:eastAsia="SimSun"/>
              </w:rPr>
              <w:t>Суточная доза</w:t>
            </w:r>
          </w:p>
        </w:tc>
        <w:tc>
          <w:tcPr>
            <w:tcW w:w="1559" w:type="dxa"/>
          </w:tcPr>
          <w:p w14:paraId="5302818E" w14:textId="77777777" w:rsidR="002F2FF7" w:rsidRPr="00AC3044" w:rsidRDefault="002F2FF7" w:rsidP="00E00201">
            <w:pPr>
              <w:rPr>
                <w:rFonts w:eastAsia="SimSun"/>
              </w:rPr>
            </w:pPr>
            <w:r w:rsidRPr="00AC3044">
              <w:rPr>
                <w:rFonts w:eastAsia="SimSun"/>
              </w:rPr>
              <w:t>Курсовая доза</w:t>
            </w:r>
          </w:p>
        </w:tc>
        <w:tc>
          <w:tcPr>
            <w:tcW w:w="1559" w:type="dxa"/>
          </w:tcPr>
          <w:p w14:paraId="22310CBD" w14:textId="77777777" w:rsidR="002F2FF7" w:rsidRPr="00AC3044" w:rsidRDefault="002F2FF7" w:rsidP="00E00201">
            <w:pPr>
              <w:rPr>
                <w:rFonts w:eastAsia="SimSun"/>
              </w:rPr>
            </w:pPr>
            <w:r w:rsidRPr="00AC3044">
              <w:rPr>
                <w:rFonts w:eastAsia="SimSun"/>
              </w:rPr>
              <w:t>Дни введения</w:t>
            </w:r>
          </w:p>
        </w:tc>
        <w:tc>
          <w:tcPr>
            <w:tcW w:w="2410" w:type="dxa"/>
          </w:tcPr>
          <w:p w14:paraId="4EC27491"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0D426FB" w14:textId="77777777" w:rsidTr="00E00201">
        <w:trPr>
          <w:cantSplit/>
          <w:trHeight w:val="20"/>
        </w:trPr>
        <w:tc>
          <w:tcPr>
            <w:tcW w:w="1135" w:type="dxa"/>
            <w:vMerge w:val="restart"/>
            <w:textDirection w:val="btLr"/>
          </w:tcPr>
          <w:p w14:paraId="0DAE3276" w14:textId="77777777" w:rsidR="002F2FF7" w:rsidRPr="00AC3044" w:rsidRDefault="002F2FF7" w:rsidP="00E00201">
            <w:pPr>
              <w:rPr>
                <w:rFonts w:eastAsia="SimSun"/>
              </w:rPr>
            </w:pPr>
            <w:r w:rsidRPr="00AC3044">
              <w:rPr>
                <w:rFonts w:eastAsia="SimSun"/>
              </w:rPr>
              <w:t>Кондиционирование</w:t>
            </w:r>
          </w:p>
        </w:tc>
        <w:tc>
          <w:tcPr>
            <w:tcW w:w="1559" w:type="dxa"/>
          </w:tcPr>
          <w:p w14:paraId="6ED29029" w14:textId="77777777" w:rsidR="002F2FF7" w:rsidRPr="00AC3044" w:rsidRDefault="002F2FF7" w:rsidP="00E00201">
            <w:pPr>
              <w:rPr>
                <w:rFonts w:eastAsia="SimSun"/>
              </w:rPr>
            </w:pPr>
            <w:r w:rsidRPr="00AC3044">
              <w:rPr>
                <w:rFonts w:eastAsia="SimSun"/>
              </w:rPr>
              <w:t xml:space="preserve">Флударабин </w:t>
            </w:r>
          </w:p>
        </w:tc>
        <w:tc>
          <w:tcPr>
            <w:tcW w:w="1418" w:type="dxa"/>
          </w:tcPr>
          <w:p w14:paraId="1EF1770C" w14:textId="77777777" w:rsidR="002F2FF7" w:rsidRPr="00AC3044" w:rsidRDefault="002F2FF7" w:rsidP="00E00201">
            <w:pPr>
              <w:rPr>
                <w:rFonts w:eastAsia="SimSun"/>
              </w:rPr>
            </w:pPr>
            <w:r w:rsidRPr="00AC3044">
              <w:rPr>
                <w:rFonts w:eastAsia="SimSun"/>
              </w:rPr>
              <w:t>50 мг/м</w:t>
            </w:r>
            <w:r w:rsidRPr="0074195F">
              <w:rPr>
                <w:rFonts w:eastAsia="SimSun"/>
                <w:vertAlign w:val="superscript"/>
              </w:rPr>
              <w:t>2</w:t>
            </w:r>
          </w:p>
        </w:tc>
        <w:tc>
          <w:tcPr>
            <w:tcW w:w="1559" w:type="dxa"/>
          </w:tcPr>
          <w:p w14:paraId="3070CE78"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559" w:type="dxa"/>
          </w:tcPr>
          <w:p w14:paraId="72AD9387" w14:textId="77777777" w:rsidR="002F2FF7" w:rsidRPr="00AC3044" w:rsidRDefault="002F2FF7" w:rsidP="00E00201">
            <w:pPr>
              <w:rPr>
                <w:rFonts w:eastAsia="SimSun"/>
              </w:rPr>
            </w:pPr>
            <w:r w:rsidRPr="00AC3044">
              <w:rPr>
                <w:rFonts w:eastAsia="SimSun"/>
              </w:rPr>
              <w:t>С –4 по –2 день</w:t>
            </w:r>
          </w:p>
        </w:tc>
        <w:tc>
          <w:tcPr>
            <w:tcW w:w="2410" w:type="dxa"/>
          </w:tcPr>
          <w:p w14:paraId="08019C4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EE5D325" w14:textId="77777777" w:rsidTr="00E00201">
        <w:trPr>
          <w:cantSplit/>
          <w:trHeight w:val="642"/>
        </w:trPr>
        <w:tc>
          <w:tcPr>
            <w:tcW w:w="1135" w:type="dxa"/>
            <w:vMerge/>
            <w:textDirection w:val="btLr"/>
          </w:tcPr>
          <w:p w14:paraId="25E83BF5" w14:textId="77777777" w:rsidR="002F2FF7" w:rsidRPr="00AC3044" w:rsidRDefault="002F2FF7" w:rsidP="00E00201">
            <w:pPr>
              <w:rPr>
                <w:rFonts w:eastAsia="SimSun"/>
              </w:rPr>
            </w:pPr>
          </w:p>
        </w:tc>
        <w:tc>
          <w:tcPr>
            <w:tcW w:w="1559" w:type="dxa"/>
          </w:tcPr>
          <w:p w14:paraId="5950F880" w14:textId="77777777" w:rsidR="002F2FF7" w:rsidRPr="00AC3044" w:rsidRDefault="002F2FF7" w:rsidP="00E00201">
            <w:pPr>
              <w:rPr>
                <w:rFonts w:eastAsia="SimSun"/>
              </w:rPr>
            </w:pPr>
            <w:r w:rsidRPr="00AC3044">
              <w:rPr>
                <w:rFonts w:eastAsia="SimSun"/>
              </w:rPr>
              <w:t>Бусульфан</w:t>
            </w:r>
          </w:p>
        </w:tc>
        <w:tc>
          <w:tcPr>
            <w:tcW w:w="1418" w:type="dxa"/>
          </w:tcPr>
          <w:p w14:paraId="125A1FD1" w14:textId="77777777" w:rsidR="002F2FF7" w:rsidRPr="00AC3044" w:rsidRDefault="002F2FF7" w:rsidP="00E00201">
            <w:pPr>
              <w:rPr>
                <w:rFonts w:eastAsia="SimSun"/>
              </w:rPr>
            </w:pPr>
            <w:r w:rsidRPr="00AC3044">
              <w:rPr>
                <w:rFonts w:eastAsia="SimSun"/>
              </w:rPr>
              <w:t>4 мг/кг</w:t>
            </w:r>
          </w:p>
        </w:tc>
        <w:tc>
          <w:tcPr>
            <w:tcW w:w="1559" w:type="dxa"/>
          </w:tcPr>
          <w:p w14:paraId="26835C2F" w14:textId="77777777" w:rsidR="002F2FF7" w:rsidRPr="00AC3044" w:rsidRDefault="002F2FF7" w:rsidP="00E00201">
            <w:pPr>
              <w:rPr>
                <w:rFonts w:eastAsia="SimSun"/>
              </w:rPr>
            </w:pPr>
            <w:r w:rsidRPr="00AC3044">
              <w:rPr>
                <w:rFonts w:eastAsia="SimSun"/>
              </w:rPr>
              <w:t>8 мг/кг</w:t>
            </w:r>
          </w:p>
        </w:tc>
        <w:tc>
          <w:tcPr>
            <w:tcW w:w="1559" w:type="dxa"/>
          </w:tcPr>
          <w:p w14:paraId="187446F3" w14:textId="77777777" w:rsidR="002F2FF7" w:rsidRPr="00AC3044" w:rsidRDefault="002F2FF7" w:rsidP="00E00201">
            <w:pPr>
              <w:rPr>
                <w:rFonts w:eastAsia="SimSun"/>
              </w:rPr>
            </w:pPr>
            <w:r w:rsidRPr="00AC3044">
              <w:rPr>
                <w:rFonts w:eastAsia="SimSun"/>
              </w:rPr>
              <w:t>–3, –2 дни</w:t>
            </w:r>
          </w:p>
        </w:tc>
        <w:tc>
          <w:tcPr>
            <w:tcW w:w="2410" w:type="dxa"/>
          </w:tcPr>
          <w:p w14:paraId="3FD2A3E1"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49DDBE8" w14:textId="77777777" w:rsidTr="00E00201">
        <w:trPr>
          <w:cantSplit/>
          <w:trHeight w:val="552"/>
        </w:trPr>
        <w:tc>
          <w:tcPr>
            <w:tcW w:w="1135" w:type="dxa"/>
            <w:vMerge/>
            <w:textDirection w:val="btLr"/>
          </w:tcPr>
          <w:p w14:paraId="21E1F534" w14:textId="77777777" w:rsidR="002F2FF7" w:rsidRPr="00AC3044" w:rsidRDefault="002F2FF7" w:rsidP="00E00201">
            <w:pPr>
              <w:rPr>
                <w:rFonts w:eastAsia="SimSun"/>
              </w:rPr>
            </w:pPr>
          </w:p>
        </w:tc>
        <w:tc>
          <w:tcPr>
            <w:tcW w:w="1559" w:type="dxa"/>
          </w:tcPr>
          <w:p w14:paraId="74889FA8" w14:textId="77777777" w:rsidR="002F2FF7" w:rsidRPr="00AC3044" w:rsidRDefault="002F2FF7" w:rsidP="00E00201">
            <w:pPr>
              <w:rPr>
                <w:rFonts w:eastAsia="SimSun"/>
              </w:rPr>
            </w:pPr>
            <w:r w:rsidRPr="00AC3044">
              <w:rPr>
                <w:rFonts w:eastAsia="SimSun"/>
              </w:rPr>
              <w:t>Тиотепа</w:t>
            </w:r>
          </w:p>
        </w:tc>
        <w:tc>
          <w:tcPr>
            <w:tcW w:w="1418" w:type="dxa"/>
          </w:tcPr>
          <w:p w14:paraId="3861F315" w14:textId="77777777" w:rsidR="002F2FF7" w:rsidRPr="00AC3044" w:rsidRDefault="002F2FF7" w:rsidP="00E00201">
            <w:pPr>
              <w:rPr>
                <w:rFonts w:eastAsia="SimSun"/>
              </w:rPr>
            </w:pPr>
            <w:r w:rsidRPr="00AC3044">
              <w:rPr>
                <w:rFonts w:eastAsia="SimSun"/>
              </w:rPr>
              <w:t>5 мг/кг</w:t>
            </w:r>
          </w:p>
        </w:tc>
        <w:tc>
          <w:tcPr>
            <w:tcW w:w="1559" w:type="dxa"/>
          </w:tcPr>
          <w:p w14:paraId="20B73AA2" w14:textId="77777777" w:rsidR="002F2FF7" w:rsidRPr="00AC3044" w:rsidRDefault="002F2FF7" w:rsidP="00E00201">
            <w:pPr>
              <w:rPr>
                <w:rFonts w:eastAsia="SimSun"/>
              </w:rPr>
            </w:pPr>
            <w:r w:rsidRPr="00AC3044">
              <w:rPr>
                <w:rFonts w:eastAsia="SimSun"/>
              </w:rPr>
              <w:t>10 мг/кг</w:t>
            </w:r>
          </w:p>
        </w:tc>
        <w:tc>
          <w:tcPr>
            <w:tcW w:w="1559" w:type="dxa"/>
          </w:tcPr>
          <w:p w14:paraId="30510FB3" w14:textId="77777777" w:rsidR="002F2FF7" w:rsidRPr="00AC3044" w:rsidRDefault="002F2FF7" w:rsidP="00E00201">
            <w:pPr>
              <w:rPr>
                <w:rFonts w:eastAsia="SimSun"/>
              </w:rPr>
            </w:pPr>
            <w:r w:rsidRPr="00AC3044">
              <w:rPr>
                <w:rFonts w:eastAsia="SimSun"/>
              </w:rPr>
              <w:t>-6,-5 дни</w:t>
            </w:r>
          </w:p>
        </w:tc>
        <w:tc>
          <w:tcPr>
            <w:tcW w:w="2410" w:type="dxa"/>
          </w:tcPr>
          <w:p w14:paraId="30D41E5E"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308E7B4A" w14:textId="77777777" w:rsidTr="00E00201">
        <w:trPr>
          <w:cantSplit/>
          <w:trHeight w:val="1357"/>
        </w:trPr>
        <w:tc>
          <w:tcPr>
            <w:tcW w:w="1135" w:type="dxa"/>
            <w:vMerge w:val="restart"/>
            <w:textDirection w:val="btLr"/>
          </w:tcPr>
          <w:p w14:paraId="470A325D" w14:textId="77777777" w:rsidR="002F2FF7" w:rsidRPr="00AC3044" w:rsidRDefault="002F2FF7" w:rsidP="00E00201">
            <w:pPr>
              <w:rPr>
                <w:rFonts w:eastAsia="SimSun"/>
              </w:rPr>
            </w:pPr>
            <w:r w:rsidRPr="00AC3044">
              <w:rPr>
                <w:rFonts w:eastAsia="SimSun"/>
              </w:rPr>
              <w:t>Профилактика РТПХ</w:t>
            </w:r>
          </w:p>
        </w:tc>
        <w:tc>
          <w:tcPr>
            <w:tcW w:w="1559" w:type="dxa"/>
          </w:tcPr>
          <w:p w14:paraId="6D3B06E1" w14:textId="77777777" w:rsidR="002F2FF7" w:rsidRPr="00AC3044" w:rsidRDefault="002F2FF7" w:rsidP="00E00201">
            <w:pPr>
              <w:rPr>
                <w:rFonts w:eastAsia="SimSun"/>
              </w:rPr>
            </w:pPr>
            <w:r w:rsidRPr="00AC3044">
              <w:rPr>
                <w:rFonts w:eastAsia="SimSun"/>
              </w:rPr>
              <w:t>Циклоспорин</w:t>
            </w:r>
          </w:p>
        </w:tc>
        <w:tc>
          <w:tcPr>
            <w:tcW w:w="1418" w:type="dxa"/>
          </w:tcPr>
          <w:p w14:paraId="0C83D190" w14:textId="77777777" w:rsidR="002F2FF7" w:rsidRPr="00AC3044" w:rsidRDefault="002F2FF7" w:rsidP="00E00201">
            <w:pPr>
              <w:rPr>
                <w:rFonts w:eastAsia="SimSun"/>
              </w:rPr>
            </w:pPr>
            <w:r w:rsidRPr="00AC3044">
              <w:rPr>
                <w:rFonts w:eastAsia="SimSun"/>
              </w:rPr>
              <w:t>3 мг/кг</w:t>
            </w:r>
          </w:p>
        </w:tc>
        <w:tc>
          <w:tcPr>
            <w:tcW w:w="1559" w:type="dxa"/>
          </w:tcPr>
          <w:p w14:paraId="380B437A" w14:textId="77777777" w:rsidR="002F2FF7" w:rsidRPr="00AC3044" w:rsidRDefault="002F2FF7" w:rsidP="00E00201">
            <w:pPr>
              <w:rPr>
                <w:rFonts w:eastAsia="SimSun"/>
              </w:rPr>
            </w:pPr>
            <w:r w:rsidRPr="00AC3044">
              <w:rPr>
                <w:rFonts w:eastAsia="SimSun"/>
              </w:rPr>
              <w:t>–</w:t>
            </w:r>
          </w:p>
        </w:tc>
        <w:tc>
          <w:tcPr>
            <w:tcW w:w="1559" w:type="dxa"/>
          </w:tcPr>
          <w:p w14:paraId="232861B5"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410" w:type="dxa"/>
          </w:tcPr>
          <w:p w14:paraId="5F39340B"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3D97D4E4" w14:textId="77777777" w:rsidTr="00E00201">
        <w:trPr>
          <w:cantSplit/>
          <w:trHeight w:val="20"/>
        </w:trPr>
        <w:tc>
          <w:tcPr>
            <w:tcW w:w="1135" w:type="dxa"/>
            <w:vMerge/>
            <w:textDirection w:val="btLr"/>
          </w:tcPr>
          <w:p w14:paraId="651C91EF" w14:textId="77777777" w:rsidR="002F2FF7" w:rsidRPr="00AC3044" w:rsidRDefault="002F2FF7" w:rsidP="00E00201">
            <w:pPr>
              <w:rPr>
                <w:rFonts w:eastAsia="SimSun"/>
              </w:rPr>
            </w:pPr>
          </w:p>
        </w:tc>
        <w:tc>
          <w:tcPr>
            <w:tcW w:w="1559" w:type="dxa"/>
          </w:tcPr>
          <w:p w14:paraId="141765AE" w14:textId="77777777" w:rsidR="002F2FF7" w:rsidRPr="00AC3044" w:rsidRDefault="002F2FF7" w:rsidP="00E00201">
            <w:pPr>
              <w:rPr>
                <w:rFonts w:eastAsia="SimSun"/>
              </w:rPr>
            </w:pPr>
            <w:r w:rsidRPr="00AC3044">
              <w:rPr>
                <w:rFonts w:eastAsia="SimSun"/>
              </w:rPr>
              <w:t>Микофенолата мофетил</w:t>
            </w:r>
          </w:p>
        </w:tc>
        <w:tc>
          <w:tcPr>
            <w:tcW w:w="1418" w:type="dxa"/>
          </w:tcPr>
          <w:p w14:paraId="60A46E3E" w14:textId="77777777" w:rsidR="002F2FF7" w:rsidRPr="00AC3044" w:rsidRDefault="002F2FF7" w:rsidP="00E00201">
            <w:pPr>
              <w:rPr>
                <w:rFonts w:eastAsia="SimSun"/>
              </w:rPr>
            </w:pPr>
            <w:r w:rsidRPr="00AC3044">
              <w:rPr>
                <w:rFonts w:eastAsia="SimSun"/>
              </w:rPr>
              <w:t>30 мг/кг</w:t>
            </w:r>
          </w:p>
        </w:tc>
        <w:tc>
          <w:tcPr>
            <w:tcW w:w="1559" w:type="dxa"/>
          </w:tcPr>
          <w:p w14:paraId="1F263CE8" w14:textId="77777777" w:rsidR="002F2FF7" w:rsidRPr="00AC3044" w:rsidRDefault="002F2FF7" w:rsidP="00E00201">
            <w:pPr>
              <w:rPr>
                <w:rFonts w:eastAsia="SimSun"/>
              </w:rPr>
            </w:pPr>
            <w:r w:rsidRPr="00AC3044">
              <w:rPr>
                <w:rFonts w:eastAsia="SimSun"/>
              </w:rPr>
              <w:t>–</w:t>
            </w:r>
          </w:p>
        </w:tc>
        <w:tc>
          <w:tcPr>
            <w:tcW w:w="1559" w:type="dxa"/>
          </w:tcPr>
          <w:p w14:paraId="18FB57D7" w14:textId="77777777" w:rsidR="002F2FF7" w:rsidRPr="00AC3044" w:rsidRDefault="002F2FF7" w:rsidP="00E00201">
            <w:pPr>
              <w:rPr>
                <w:rFonts w:eastAsia="SimSun"/>
              </w:rPr>
            </w:pPr>
            <w:r w:rsidRPr="00AC3044">
              <w:rPr>
                <w:rFonts w:eastAsia="SimSun"/>
              </w:rPr>
              <w:t>С +5 по +90 день</w:t>
            </w:r>
          </w:p>
        </w:tc>
        <w:tc>
          <w:tcPr>
            <w:tcW w:w="2410" w:type="dxa"/>
          </w:tcPr>
          <w:p w14:paraId="7D65987C"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031149EB" w14:textId="77777777" w:rsidTr="00E00201">
        <w:trPr>
          <w:cantSplit/>
          <w:trHeight w:val="20"/>
        </w:trPr>
        <w:tc>
          <w:tcPr>
            <w:tcW w:w="1135" w:type="dxa"/>
            <w:vMerge/>
            <w:textDirection w:val="btLr"/>
          </w:tcPr>
          <w:p w14:paraId="04CF14CF" w14:textId="77777777" w:rsidR="002F2FF7" w:rsidRPr="00AC3044" w:rsidRDefault="002F2FF7" w:rsidP="00E00201">
            <w:pPr>
              <w:rPr>
                <w:rFonts w:eastAsia="SimSun"/>
              </w:rPr>
            </w:pPr>
          </w:p>
        </w:tc>
        <w:tc>
          <w:tcPr>
            <w:tcW w:w="1559" w:type="dxa"/>
          </w:tcPr>
          <w:p w14:paraId="175E04D8" w14:textId="77777777" w:rsidR="002F2FF7" w:rsidRPr="00AC3044" w:rsidRDefault="002F2FF7" w:rsidP="00E00201">
            <w:pPr>
              <w:rPr>
                <w:rFonts w:eastAsia="SimSun"/>
              </w:rPr>
            </w:pPr>
            <w:r w:rsidRPr="00AC3044">
              <w:rPr>
                <w:rFonts w:eastAsia="SimSun"/>
              </w:rPr>
              <w:t>Циклофосфамид</w:t>
            </w:r>
          </w:p>
        </w:tc>
        <w:tc>
          <w:tcPr>
            <w:tcW w:w="1418" w:type="dxa"/>
          </w:tcPr>
          <w:p w14:paraId="0CEC9C6D" w14:textId="77777777" w:rsidR="002F2FF7" w:rsidRPr="00AC3044" w:rsidRDefault="002F2FF7" w:rsidP="00E00201">
            <w:pPr>
              <w:rPr>
                <w:rFonts w:eastAsia="SimSun"/>
              </w:rPr>
            </w:pPr>
            <w:r w:rsidRPr="00AC3044">
              <w:rPr>
                <w:rFonts w:eastAsia="SimSun"/>
              </w:rPr>
              <w:t>50 мг/кг</w:t>
            </w:r>
          </w:p>
        </w:tc>
        <w:tc>
          <w:tcPr>
            <w:tcW w:w="1559" w:type="dxa"/>
          </w:tcPr>
          <w:p w14:paraId="6C39BFC9" w14:textId="77777777" w:rsidR="002F2FF7" w:rsidRPr="00AC3044" w:rsidRDefault="002F2FF7" w:rsidP="00E00201">
            <w:pPr>
              <w:rPr>
                <w:rFonts w:eastAsia="SimSun"/>
              </w:rPr>
            </w:pPr>
            <w:r w:rsidRPr="00AC3044">
              <w:rPr>
                <w:rFonts w:eastAsia="SimSun"/>
              </w:rPr>
              <w:t>100 мг/кг</w:t>
            </w:r>
          </w:p>
        </w:tc>
        <w:tc>
          <w:tcPr>
            <w:tcW w:w="1559" w:type="dxa"/>
          </w:tcPr>
          <w:p w14:paraId="7E7F7914" w14:textId="77777777" w:rsidR="002F2FF7" w:rsidRPr="00AC3044" w:rsidRDefault="002F2FF7" w:rsidP="00E00201">
            <w:pPr>
              <w:rPr>
                <w:rFonts w:eastAsia="SimSun"/>
              </w:rPr>
            </w:pPr>
            <w:r w:rsidRPr="00AC3044">
              <w:rPr>
                <w:rFonts w:eastAsia="SimSun"/>
              </w:rPr>
              <w:t xml:space="preserve">+3,+4 дни </w:t>
            </w:r>
          </w:p>
        </w:tc>
        <w:tc>
          <w:tcPr>
            <w:tcW w:w="2410" w:type="dxa"/>
          </w:tcPr>
          <w:p w14:paraId="7B54E63A" w14:textId="77777777" w:rsidR="002F2FF7" w:rsidRPr="00AC3044" w:rsidRDefault="002F2FF7" w:rsidP="00E00201">
            <w:pPr>
              <w:rPr>
                <w:rFonts w:eastAsia="SimSun"/>
              </w:rPr>
            </w:pPr>
            <w:r w:rsidRPr="00AC3044">
              <w:rPr>
                <w:rFonts w:eastAsia="SimSun"/>
              </w:rPr>
              <w:t>В/в, в течение 2 часов</w:t>
            </w:r>
          </w:p>
        </w:tc>
      </w:tr>
    </w:tbl>
    <w:p w14:paraId="494D5FD0" w14:textId="77777777" w:rsidR="002F2FF7" w:rsidRDefault="002F2FF7" w:rsidP="002F2FF7">
      <w:pPr>
        <w:rPr>
          <w:rFonts w:eastAsia="SimSun"/>
        </w:rPr>
      </w:pPr>
      <w:bookmarkStart w:id="271" w:name="_Toc44401227"/>
    </w:p>
    <w:p w14:paraId="3861852F" w14:textId="2EA46E96"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7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43C88A94" w14:textId="77777777" w:rsidTr="00E00201">
        <w:trPr>
          <w:cantSplit/>
          <w:trHeight w:val="20"/>
          <w:tblHeader/>
        </w:trPr>
        <w:tc>
          <w:tcPr>
            <w:tcW w:w="1135" w:type="dxa"/>
          </w:tcPr>
          <w:p w14:paraId="103F25A8" w14:textId="77777777" w:rsidR="002F2FF7" w:rsidRPr="006A5E21" w:rsidRDefault="002F2FF7" w:rsidP="00E00201">
            <w:pPr>
              <w:rPr>
                <w:rFonts w:eastAsia="SimSun"/>
              </w:rPr>
            </w:pPr>
          </w:p>
        </w:tc>
        <w:tc>
          <w:tcPr>
            <w:tcW w:w="1559" w:type="dxa"/>
            <w:vAlign w:val="center"/>
          </w:tcPr>
          <w:p w14:paraId="61945FBE"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1429E154"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25B61D2C"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5689E9AA"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03D5FFF2"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365FDB93" w14:textId="77777777" w:rsidTr="00E00201">
        <w:trPr>
          <w:cantSplit/>
          <w:trHeight w:val="20"/>
        </w:trPr>
        <w:tc>
          <w:tcPr>
            <w:tcW w:w="1135" w:type="dxa"/>
            <w:vMerge w:val="restart"/>
            <w:textDirection w:val="btLr"/>
            <w:vAlign w:val="center"/>
          </w:tcPr>
          <w:p w14:paraId="7F793B49"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68E45275"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1A3C44EC" w14:textId="77777777" w:rsidR="002F2FF7" w:rsidRPr="00AC3044" w:rsidRDefault="002F2FF7" w:rsidP="00E00201">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152CD33A"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73B0021A" w14:textId="77777777" w:rsidR="002F2FF7" w:rsidRPr="00AC3044" w:rsidRDefault="002F2FF7" w:rsidP="00E00201">
            <w:pPr>
              <w:rPr>
                <w:rFonts w:eastAsia="SimSun"/>
              </w:rPr>
            </w:pPr>
            <w:r w:rsidRPr="00AC3044">
              <w:rPr>
                <w:rFonts w:eastAsia="SimSun"/>
              </w:rPr>
              <w:t>С –4 по –2 день</w:t>
            </w:r>
          </w:p>
        </w:tc>
        <w:tc>
          <w:tcPr>
            <w:tcW w:w="2410" w:type="dxa"/>
            <w:vAlign w:val="center"/>
          </w:tcPr>
          <w:p w14:paraId="424D9BD4"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6339CC60" w14:textId="77777777" w:rsidTr="00E00201">
        <w:trPr>
          <w:cantSplit/>
          <w:trHeight w:val="550"/>
        </w:trPr>
        <w:tc>
          <w:tcPr>
            <w:tcW w:w="1135" w:type="dxa"/>
            <w:vMerge/>
            <w:textDirection w:val="btLr"/>
            <w:vAlign w:val="center"/>
          </w:tcPr>
          <w:p w14:paraId="16775BCA" w14:textId="77777777" w:rsidR="002F2FF7" w:rsidRPr="00AC3044" w:rsidRDefault="002F2FF7" w:rsidP="00E00201">
            <w:pPr>
              <w:rPr>
                <w:rFonts w:eastAsia="SimSun"/>
              </w:rPr>
            </w:pPr>
          </w:p>
        </w:tc>
        <w:tc>
          <w:tcPr>
            <w:tcW w:w="1559" w:type="dxa"/>
            <w:vAlign w:val="center"/>
          </w:tcPr>
          <w:p w14:paraId="7C090F7F"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2A48768" w14:textId="77777777" w:rsidR="002F2FF7" w:rsidRPr="00AC3044" w:rsidRDefault="002F2FF7" w:rsidP="00E00201">
            <w:pPr>
              <w:rPr>
                <w:rFonts w:eastAsia="SimSun"/>
              </w:rPr>
            </w:pPr>
            <w:r w:rsidRPr="00AC3044">
              <w:rPr>
                <w:rFonts w:eastAsia="SimSun"/>
              </w:rPr>
              <w:t>4 мг/кг</w:t>
            </w:r>
          </w:p>
        </w:tc>
        <w:tc>
          <w:tcPr>
            <w:tcW w:w="1559" w:type="dxa"/>
            <w:vAlign w:val="center"/>
          </w:tcPr>
          <w:p w14:paraId="7CEB5574" w14:textId="77777777" w:rsidR="002F2FF7" w:rsidRPr="00AC3044" w:rsidRDefault="002F2FF7" w:rsidP="00E00201">
            <w:pPr>
              <w:rPr>
                <w:rFonts w:eastAsia="SimSun"/>
              </w:rPr>
            </w:pPr>
            <w:r w:rsidRPr="00AC3044">
              <w:rPr>
                <w:rFonts w:eastAsia="SimSun"/>
              </w:rPr>
              <w:t>8 мг/кг</w:t>
            </w:r>
          </w:p>
        </w:tc>
        <w:tc>
          <w:tcPr>
            <w:tcW w:w="1559" w:type="dxa"/>
            <w:vAlign w:val="center"/>
          </w:tcPr>
          <w:p w14:paraId="6B3A3794" w14:textId="77777777" w:rsidR="002F2FF7" w:rsidRPr="00AC3044" w:rsidRDefault="002F2FF7" w:rsidP="00E00201">
            <w:pPr>
              <w:rPr>
                <w:rFonts w:eastAsia="SimSun"/>
              </w:rPr>
            </w:pPr>
            <w:r w:rsidRPr="00AC3044">
              <w:rPr>
                <w:rFonts w:eastAsia="SimSun"/>
              </w:rPr>
              <w:t>–3, –2 дни</w:t>
            </w:r>
          </w:p>
        </w:tc>
        <w:tc>
          <w:tcPr>
            <w:tcW w:w="2410" w:type="dxa"/>
            <w:vAlign w:val="center"/>
          </w:tcPr>
          <w:p w14:paraId="33732406"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3D5D36A9" w14:textId="77777777" w:rsidTr="00E00201">
        <w:trPr>
          <w:cantSplit/>
          <w:trHeight w:val="516"/>
        </w:trPr>
        <w:tc>
          <w:tcPr>
            <w:tcW w:w="1135" w:type="dxa"/>
            <w:vMerge/>
            <w:textDirection w:val="btLr"/>
            <w:vAlign w:val="center"/>
          </w:tcPr>
          <w:p w14:paraId="3B6262AE" w14:textId="77777777" w:rsidR="002F2FF7" w:rsidRPr="00AC3044" w:rsidRDefault="002F2FF7" w:rsidP="00E00201">
            <w:pPr>
              <w:rPr>
                <w:rFonts w:eastAsia="SimSun"/>
              </w:rPr>
            </w:pPr>
          </w:p>
        </w:tc>
        <w:tc>
          <w:tcPr>
            <w:tcW w:w="1559" w:type="dxa"/>
            <w:vAlign w:val="center"/>
          </w:tcPr>
          <w:p w14:paraId="487084F4" w14:textId="77777777" w:rsidR="002F2FF7" w:rsidRPr="00AC3044" w:rsidRDefault="002F2FF7" w:rsidP="00E00201">
            <w:pPr>
              <w:rPr>
                <w:rFonts w:eastAsia="SimSun"/>
              </w:rPr>
            </w:pPr>
            <w:r w:rsidRPr="00AC3044">
              <w:rPr>
                <w:rFonts w:eastAsia="SimSun"/>
              </w:rPr>
              <w:t>Тиотепа</w:t>
            </w:r>
          </w:p>
        </w:tc>
        <w:tc>
          <w:tcPr>
            <w:tcW w:w="1418" w:type="dxa"/>
            <w:vAlign w:val="center"/>
          </w:tcPr>
          <w:p w14:paraId="1FA95305" w14:textId="77777777" w:rsidR="002F2FF7" w:rsidRPr="00AC3044" w:rsidRDefault="002F2FF7" w:rsidP="00E00201">
            <w:pPr>
              <w:rPr>
                <w:rFonts w:eastAsia="SimSun"/>
              </w:rPr>
            </w:pPr>
            <w:r w:rsidRPr="00AC3044">
              <w:rPr>
                <w:rFonts w:eastAsia="SimSun"/>
              </w:rPr>
              <w:t>5 мг/кг</w:t>
            </w:r>
          </w:p>
        </w:tc>
        <w:tc>
          <w:tcPr>
            <w:tcW w:w="1559" w:type="dxa"/>
            <w:vAlign w:val="center"/>
          </w:tcPr>
          <w:p w14:paraId="3DE29A25" w14:textId="77777777" w:rsidR="002F2FF7" w:rsidRPr="00AC3044" w:rsidRDefault="002F2FF7" w:rsidP="00E00201">
            <w:pPr>
              <w:rPr>
                <w:rFonts w:eastAsia="SimSun"/>
              </w:rPr>
            </w:pPr>
            <w:r w:rsidRPr="00AC3044">
              <w:rPr>
                <w:rFonts w:eastAsia="SimSun"/>
              </w:rPr>
              <w:t>10 мг/кг</w:t>
            </w:r>
          </w:p>
        </w:tc>
        <w:tc>
          <w:tcPr>
            <w:tcW w:w="1559" w:type="dxa"/>
            <w:vAlign w:val="center"/>
          </w:tcPr>
          <w:p w14:paraId="3940412D" w14:textId="77777777" w:rsidR="002F2FF7" w:rsidRPr="00AC3044" w:rsidRDefault="002F2FF7" w:rsidP="00E00201">
            <w:pPr>
              <w:rPr>
                <w:rFonts w:eastAsia="SimSun"/>
              </w:rPr>
            </w:pPr>
            <w:r w:rsidRPr="00AC3044">
              <w:rPr>
                <w:rFonts w:eastAsia="SimSun"/>
              </w:rPr>
              <w:t>-6,-5 дни</w:t>
            </w:r>
          </w:p>
        </w:tc>
        <w:tc>
          <w:tcPr>
            <w:tcW w:w="2410" w:type="dxa"/>
            <w:vAlign w:val="center"/>
          </w:tcPr>
          <w:p w14:paraId="71113CFA"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385772C4" w14:textId="77777777" w:rsidTr="00E00201">
        <w:trPr>
          <w:cantSplit/>
          <w:trHeight w:val="1558"/>
        </w:trPr>
        <w:tc>
          <w:tcPr>
            <w:tcW w:w="1135" w:type="dxa"/>
            <w:vMerge w:val="restart"/>
            <w:textDirection w:val="btLr"/>
            <w:vAlign w:val="center"/>
          </w:tcPr>
          <w:p w14:paraId="3C06C457"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6AA71A5D"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27AB5D0B" w14:textId="77777777" w:rsidR="002F2FF7" w:rsidRPr="00AC3044" w:rsidRDefault="002F2FF7" w:rsidP="00E00201">
            <w:pPr>
              <w:rPr>
                <w:rFonts w:eastAsia="SimSun"/>
              </w:rPr>
            </w:pPr>
            <w:r w:rsidRPr="00AC3044">
              <w:rPr>
                <w:rFonts w:eastAsia="SimSun"/>
              </w:rPr>
              <w:t>3 мг/кг</w:t>
            </w:r>
          </w:p>
        </w:tc>
        <w:tc>
          <w:tcPr>
            <w:tcW w:w="1559" w:type="dxa"/>
            <w:vAlign w:val="center"/>
          </w:tcPr>
          <w:p w14:paraId="741D411D" w14:textId="77777777" w:rsidR="002F2FF7" w:rsidRPr="00AC3044" w:rsidRDefault="002F2FF7" w:rsidP="00E00201">
            <w:pPr>
              <w:rPr>
                <w:rFonts w:eastAsia="SimSun"/>
              </w:rPr>
            </w:pPr>
            <w:r w:rsidRPr="00AC3044">
              <w:rPr>
                <w:rFonts w:eastAsia="SimSun"/>
              </w:rPr>
              <w:t>–</w:t>
            </w:r>
          </w:p>
        </w:tc>
        <w:tc>
          <w:tcPr>
            <w:tcW w:w="1559" w:type="dxa"/>
            <w:vAlign w:val="center"/>
          </w:tcPr>
          <w:p w14:paraId="2157F8BD"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410" w:type="dxa"/>
            <w:vAlign w:val="center"/>
          </w:tcPr>
          <w:p w14:paraId="46EE203C"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548D62C6" w14:textId="77777777" w:rsidTr="00E00201">
        <w:trPr>
          <w:cantSplit/>
          <w:trHeight w:val="20"/>
        </w:trPr>
        <w:tc>
          <w:tcPr>
            <w:tcW w:w="1135" w:type="dxa"/>
            <w:vMerge/>
            <w:textDirection w:val="btLr"/>
          </w:tcPr>
          <w:p w14:paraId="0DDAA24C" w14:textId="77777777" w:rsidR="002F2FF7" w:rsidRPr="00AC3044" w:rsidRDefault="002F2FF7" w:rsidP="00E00201">
            <w:pPr>
              <w:rPr>
                <w:rFonts w:eastAsia="SimSun"/>
              </w:rPr>
            </w:pPr>
          </w:p>
        </w:tc>
        <w:tc>
          <w:tcPr>
            <w:tcW w:w="1559" w:type="dxa"/>
            <w:vAlign w:val="center"/>
          </w:tcPr>
          <w:p w14:paraId="1790EFF7"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2E528C9B" w14:textId="77777777" w:rsidR="002F2FF7" w:rsidRPr="00AC3044" w:rsidRDefault="002F2FF7" w:rsidP="00E00201">
            <w:pPr>
              <w:rPr>
                <w:rFonts w:eastAsia="SimSun"/>
              </w:rPr>
            </w:pPr>
            <w:r w:rsidRPr="00AC3044">
              <w:rPr>
                <w:rFonts w:eastAsia="SimSun"/>
              </w:rPr>
              <w:t>45 мг/кг</w:t>
            </w:r>
          </w:p>
        </w:tc>
        <w:tc>
          <w:tcPr>
            <w:tcW w:w="1559" w:type="dxa"/>
            <w:vAlign w:val="center"/>
          </w:tcPr>
          <w:p w14:paraId="2FE8E0CA" w14:textId="77777777" w:rsidR="002F2FF7" w:rsidRPr="00AC3044" w:rsidRDefault="002F2FF7" w:rsidP="00E00201">
            <w:pPr>
              <w:rPr>
                <w:rFonts w:eastAsia="SimSun"/>
              </w:rPr>
            </w:pPr>
            <w:r w:rsidRPr="00AC3044">
              <w:rPr>
                <w:rFonts w:eastAsia="SimSun"/>
              </w:rPr>
              <w:t>–</w:t>
            </w:r>
          </w:p>
        </w:tc>
        <w:tc>
          <w:tcPr>
            <w:tcW w:w="1559" w:type="dxa"/>
            <w:vAlign w:val="center"/>
          </w:tcPr>
          <w:p w14:paraId="14046DFE"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08FC5D21"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7B939629" w14:textId="77777777" w:rsidTr="00E00201">
        <w:trPr>
          <w:cantSplit/>
          <w:trHeight w:val="20"/>
        </w:trPr>
        <w:tc>
          <w:tcPr>
            <w:tcW w:w="1135" w:type="dxa"/>
            <w:vMerge/>
            <w:textDirection w:val="btLr"/>
          </w:tcPr>
          <w:p w14:paraId="4F133114" w14:textId="77777777" w:rsidR="002F2FF7" w:rsidRPr="00AC3044" w:rsidRDefault="002F2FF7" w:rsidP="00E00201">
            <w:pPr>
              <w:rPr>
                <w:rFonts w:eastAsia="SimSun"/>
              </w:rPr>
            </w:pPr>
          </w:p>
        </w:tc>
        <w:tc>
          <w:tcPr>
            <w:tcW w:w="1559" w:type="dxa"/>
            <w:vAlign w:val="center"/>
          </w:tcPr>
          <w:p w14:paraId="2E4E9C5E"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18D17C4C"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379A214A"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2EFBD7C5" w14:textId="77777777" w:rsidR="002F2FF7" w:rsidRPr="00AC3044" w:rsidRDefault="002F2FF7" w:rsidP="00E00201">
            <w:pPr>
              <w:rPr>
                <w:rFonts w:eastAsia="SimSun"/>
              </w:rPr>
            </w:pPr>
            <w:r w:rsidRPr="00AC3044">
              <w:rPr>
                <w:rFonts w:eastAsia="SimSun"/>
              </w:rPr>
              <w:t xml:space="preserve">+3,+4 дни </w:t>
            </w:r>
          </w:p>
        </w:tc>
        <w:tc>
          <w:tcPr>
            <w:tcW w:w="2410" w:type="dxa"/>
            <w:vAlign w:val="center"/>
          </w:tcPr>
          <w:p w14:paraId="0E9169C6" w14:textId="77777777" w:rsidR="002F2FF7" w:rsidRPr="00AC3044" w:rsidRDefault="002F2FF7" w:rsidP="00E00201">
            <w:pPr>
              <w:rPr>
                <w:rFonts w:eastAsia="SimSun"/>
              </w:rPr>
            </w:pPr>
            <w:r w:rsidRPr="00AC3044">
              <w:rPr>
                <w:rFonts w:eastAsia="SimSun"/>
              </w:rPr>
              <w:t>В/в, в течение 2 часов</w:t>
            </w:r>
          </w:p>
        </w:tc>
      </w:tr>
    </w:tbl>
    <w:p w14:paraId="67F49CCD" w14:textId="77777777" w:rsidR="002F2FF7" w:rsidRPr="00C07B2E" w:rsidRDefault="002F2FF7" w:rsidP="002F2FF7">
      <w:pPr>
        <w:rPr>
          <w:rFonts w:eastAsia="SimSun"/>
        </w:rPr>
      </w:pPr>
    </w:p>
    <w:p w14:paraId="2E3052B2" w14:textId="77777777" w:rsidR="002F2FF7" w:rsidRPr="00C07B2E" w:rsidRDefault="002F2FF7" w:rsidP="002F2FF7">
      <w:pPr>
        <w:rPr>
          <w:rFonts w:eastAsia="SimSun"/>
        </w:rPr>
      </w:pPr>
      <w:bookmarkStart w:id="272"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7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3FC7B50E" w14:textId="77777777" w:rsidTr="00E00201">
        <w:trPr>
          <w:cantSplit/>
          <w:trHeight w:val="20"/>
          <w:tblHeader/>
        </w:trPr>
        <w:tc>
          <w:tcPr>
            <w:tcW w:w="1135" w:type="dxa"/>
          </w:tcPr>
          <w:p w14:paraId="0EE13190" w14:textId="77777777" w:rsidR="002F2FF7" w:rsidRPr="006A5E21" w:rsidRDefault="002F2FF7" w:rsidP="00E00201">
            <w:pPr>
              <w:rPr>
                <w:rFonts w:eastAsia="SimSun"/>
              </w:rPr>
            </w:pPr>
          </w:p>
        </w:tc>
        <w:tc>
          <w:tcPr>
            <w:tcW w:w="1559" w:type="dxa"/>
            <w:vAlign w:val="center"/>
          </w:tcPr>
          <w:p w14:paraId="70370BF2"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0AD22A52"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3BAE3261"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24CF7B9F"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46C64812"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CD77F30" w14:textId="77777777" w:rsidTr="00E00201">
        <w:trPr>
          <w:cantSplit/>
          <w:trHeight w:val="20"/>
        </w:trPr>
        <w:tc>
          <w:tcPr>
            <w:tcW w:w="1135" w:type="dxa"/>
            <w:vMerge w:val="restart"/>
            <w:textDirection w:val="btLr"/>
            <w:vAlign w:val="center"/>
          </w:tcPr>
          <w:p w14:paraId="6B799DBE"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33A5830D"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6FA15B78"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C3EEAF4"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4C85CE5" w14:textId="77777777" w:rsidR="002F2FF7" w:rsidRPr="00AC3044" w:rsidRDefault="002F2FF7" w:rsidP="00E00201">
            <w:pPr>
              <w:rPr>
                <w:rFonts w:eastAsia="SimSun"/>
              </w:rPr>
            </w:pPr>
            <w:r w:rsidRPr="00AC3044">
              <w:rPr>
                <w:rFonts w:eastAsia="SimSun"/>
              </w:rPr>
              <w:t>С –10 по –5 день</w:t>
            </w:r>
          </w:p>
        </w:tc>
        <w:tc>
          <w:tcPr>
            <w:tcW w:w="2410" w:type="dxa"/>
            <w:vAlign w:val="center"/>
          </w:tcPr>
          <w:p w14:paraId="05A09742"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40F80938" w14:textId="77777777" w:rsidTr="00E00201">
        <w:trPr>
          <w:cantSplit/>
          <w:trHeight w:val="2123"/>
        </w:trPr>
        <w:tc>
          <w:tcPr>
            <w:tcW w:w="1135" w:type="dxa"/>
            <w:vMerge/>
            <w:textDirection w:val="btLr"/>
            <w:vAlign w:val="center"/>
          </w:tcPr>
          <w:p w14:paraId="723747D3" w14:textId="77777777" w:rsidR="002F2FF7" w:rsidRPr="00AC3044" w:rsidRDefault="002F2FF7" w:rsidP="00E00201">
            <w:pPr>
              <w:rPr>
                <w:rFonts w:eastAsia="SimSun"/>
              </w:rPr>
            </w:pPr>
          </w:p>
        </w:tc>
        <w:tc>
          <w:tcPr>
            <w:tcW w:w="1559" w:type="dxa"/>
            <w:vAlign w:val="center"/>
          </w:tcPr>
          <w:p w14:paraId="4DCB5F5D"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E165A6A" w14:textId="77777777" w:rsidR="002F2FF7" w:rsidRPr="00AC3044" w:rsidRDefault="002F2FF7" w:rsidP="00E00201">
            <w:pPr>
              <w:rPr>
                <w:rFonts w:eastAsia="SimSun"/>
              </w:rPr>
            </w:pPr>
            <w:r w:rsidRPr="00AC3044">
              <w:rPr>
                <w:rFonts w:eastAsia="SimSun"/>
              </w:rPr>
              <w:t>4 мг/кг</w:t>
            </w:r>
          </w:p>
        </w:tc>
        <w:tc>
          <w:tcPr>
            <w:tcW w:w="1559" w:type="dxa"/>
            <w:vAlign w:val="center"/>
          </w:tcPr>
          <w:p w14:paraId="0A975001" w14:textId="77777777" w:rsidR="002F2FF7" w:rsidRPr="00AC3044" w:rsidRDefault="002F2FF7" w:rsidP="00E00201">
            <w:pPr>
              <w:rPr>
                <w:rFonts w:eastAsia="SimSun"/>
              </w:rPr>
            </w:pPr>
            <w:r w:rsidRPr="00AC3044">
              <w:rPr>
                <w:rFonts w:eastAsia="SimSun"/>
              </w:rPr>
              <w:t>8 мг/кг</w:t>
            </w:r>
          </w:p>
        </w:tc>
        <w:tc>
          <w:tcPr>
            <w:tcW w:w="1559" w:type="dxa"/>
            <w:vAlign w:val="center"/>
          </w:tcPr>
          <w:p w14:paraId="69E4F261" w14:textId="77777777" w:rsidR="002F2FF7" w:rsidRPr="00AC3044" w:rsidRDefault="002F2FF7" w:rsidP="00E00201">
            <w:pPr>
              <w:rPr>
                <w:rFonts w:eastAsia="SimSun"/>
              </w:rPr>
            </w:pPr>
            <w:r w:rsidRPr="00AC3044">
              <w:rPr>
                <w:rFonts w:eastAsia="SimSun"/>
              </w:rPr>
              <w:t xml:space="preserve"> –6, –5 дни</w:t>
            </w:r>
          </w:p>
        </w:tc>
        <w:tc>
          <w:tcPr>
            <w:tcW w:w="2410" w:type="dxa"/>
            <w:vAlign w:val="center"/>
          </w:tcPr>
          <w:p w14:paraId="0F33600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121A38EE" w14:textId="77777777" w:rsidTr="00E00201">
        <w:trPr>
          <w:cantSplit/>
          <w:trHeight w:val="20"/>
        </w:trPr>
        <w:tc>
          <w:tcPr>
            <w:tcW w:w="1135" w:type="dxa"/>
            <w:vMerge w:val="restart"/>
            <w:textDirection w:val="btLr"/>
            <w:vAlign w:val="center"/>
          </w:tcPr>
          <w:p w14:paraId="06867BEB"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704CA04A" w14:textId="77777777" w:rsidR="002F2FF7" w:rsidRPr="00AC3044" w:rsidRDefault="002F2FF7" w:rsidP="00E00201">
            <w:pPr>
              <w:rPr>
                <w:rFonts w:eastAsia="SimSun"/>
              </w:rPr>
            </w:pPr>
            <w:r w:rsidRPr="00AC3044">
              <w:rPr>
                <w:rFonts w:eastAsia="SimSun"/>
              </w:rPr>
              <w:t>АТГ (лошадиный)</w:t>
            </w:r>
          </w:p>
        </w:tc>
        <w:tc>
          <w:tcPr>
            <w:tcW w:w="1418" w:type="dxa"/>
            <w:vAlign w:val="center"/>
          </w:tcPr>
          <w:p w14:paraId="46AE2062" w14:textId="77777777" w:rsidR="002F2FF7" w:rsidRPr="00AC3044" w:rsidRDefault="002F2FF7" w:rsidP="00E00201">
            <w:pPr>
              <w:rPr>
                <w:rFonts w:eastAsia="SimSun"/>
              </w:rPr>
            </w:pPr>
            <w:r w:rsidRPr="00AC3044">
              <w:rPr>
                <w:rFonts w:eastAsia="SimSun"/>
              </w:rPr>
              <w:t>10-15 мг/кг</w:t>
            </w:r>
          </w:p>
        </w:tc>
        <w:tc>
          <w:tcPr>
            <w:tcW w:w="1559" w:type="dxa"/>
            <w:vAlign w:val="center"/>
          </w:tcPr>
          <w:p w14:paraId="211D1FDA" w14:textId="77777777" w:rsidR="002F2FF7" w:rsidRPr="00AC3044" w:rsidRDefault="002F2FF7" w:rsidP="00E00201">
            <w:pPr>
              <w:rPr>
                <w:rFonts w:eastAsia="SimSun"/>
              </w:rPr>
            </w:pPr>
            <w:r w:rsidRPr="00AC3044">
              <w:rPr>
                <w:rFonts w:eastAsia="SimSun"/>
              </w:rPr>
              <w:t>40-60 мг/кг</w:t>
            </w:r>
          </w:p>
        </w:tc>
        <w:tc>
          <w:tcPr>
            <w:tcW w:w="1559" w:type="dxa"/>
            <w:vAlign w:val="center"/>
          </w:tcPr>
          <w:p w14:paraId="755BB646" w14:textId="77777777" w:rsidR="002F2FF7" w:rsidRPr="00AC3044" w:rsidRDefault="002F2FF7" w:rsidP="00E00201">
            <w:pPr>
              <w:rPr>
                <w:rFonts w:eastAsia="SimSun"/>
              </w:rPr>
            </w:pPr>
            <w:r w:rsidRPr="00AC3044">
              <w:rPr>
                <w:rFonts w:eastAsia="SimSun"/>
              </w:rPr>
              <w:t>С –4 по –1 день</w:t>
            </w:r>
          </w:p>
        </w:tc>
        <w:tc>
          <w:tcPr>
            <w:tcW w:w="2410" w:type="dxa"/>
            <w:vAlign w:val="center"/>
          </w:tcPr>
          <w:p w14:paraId="5A6C9197" w14:textId="77777777" w:rsidR="002F2FF7" w:rsidRPr="00AC3044" w:rsidRDefault="002F2FF7" w:rsidP="00E00201">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2F2FF7" w:rsidRPr="00AC3044" w14:paraId="336AB952" w14:textId="77777777" w:rsidTr="00E00201">
        <w:trPr>
          <w:cantSplit/>
          <w:trHeight w:val="20"/>
        </w:trPr>
        <w:tc>
          <w:tcPr>
            <w:tcW w:w="1135" w:type="dxa"/>
            <w:vMerge/>
            <w:textDirection w:val="btLr"/>
          </w:tcPr>
          <w:p w14:paraId="1306CB98" w14:textId="77777777" w:rsidR="002F2FF7" w:rsidRPr="00AC3044" w:rsidRDefault="002F2FF7" w:rsidP="00E00201">
            <w:pPr>
              <w:rPr>
                <w:rFonts w:eastAsia="SimSun"/>
              </w:rPr>
            </w:pPr>
          </w:p>
        </w:tc>
        <w:tc>
          <w:tcPr>
            <w:tcW w:w="1559" w:type="dxa"/>
            <w:vAlign w:val="center"/>
          </w:tcPr>
          <w:p w14:paraId="06BD447D"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25F920B7" w14:textId="77777777" w:rsidR="002F2FF7" w:rsidRPr="00AC3044" w:rsidRDefault="002F2FF7" w:rsidP="00E00201">
            <w:pPr>
              <w:rPr>
                <w:rFonts w:eastAsia="SimSun"/>
              </w:rPr>
            </w:pPr>
            <w:r w:rsidRPr="00AC3044">
              <w:rPr>
                <w:rFonts w:eastAsia="SimSun"/>
              </w:rPr>
              <w:t>3 мг/кг</w:t>
            </w:r>
          </w:p>
        </w:tc>
        <w:tc>
          <w:tcPr>
            <w:tcW w:w="1559" w:type="dxa"/>
            <w:vAlign w:val="center"/>
          </w:tcPr>
          <w:p w14:paraId="6168D3E3" w14:textId="77777777" w:rsidR="002F2FF7" w:rsidRPr="00AC3044" w:rsidRDefault="002F2FF7" w:rsidP="00E00201">
            <w:pPr>
              <w:rPr>
                <w:rFonts w:eastAsia="SimSun"/>
              </w:rPr>
            </w:pPr>
            <w:r w:rsidRPr="00AC3044">
              <w:rPr>
                <w:rFonts w:eastAsia="SimSun"/>
              </w:rPr>
              <w:t>–</w:t>
            </w:r>
          </w:p>
        </w:tc>
        <w:tc>
          <w:tcPr>
            <w:tcW w:w="1559" w:type="dxa"/>
            <w:vAlign w:val="center"/>
          </w:tcPr>
          <w:p w14:paraId="0D958947" w14:textId="77777777" w:rsidR="002F2FF7" w:rsidRPr="00AC3044" w:rsidRDefault="002F2FF7" w:rsidP="00E00201">
            <w:pPr>
              <w:rPr>
                <w:rFonts w:eastAsia="SimSun"/>
              </w:rPr>
            </w:pPr>
            <w:r w:rsidRPr="00AC3044">
              <w:rPr>
                <w:rFonts w:eastAsia="SimSun"/>
              </w:rPr>
              <w:t>С +5 по +90 день, затем постепенное снижение к +180 дню</w:t>
            </w:r>
          </w:p>
        </w:tc>
        <w:tc>
          <w:tcPr>
            <w:tcW w:w="2410" w:type="dxa"/>
            <w:vAlign w:val="center"/>
          </w:tcPr>
          <w:p w14:paraId="3CC02C27"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16A210F6" w14:textId="77777777" w:rsidTr="00E00201">
        <w:trPr>
          <w:cantSplit/>
          <w:trHeight w:val="20"/>
        </w:trPr>
        <w:tc>
          <w:tcPr>
            <w:tcW w:w="1135" w:type="dxa"/>
            <w:vMerge/>
          </w:tcPr>
          <w:p w14:paraId="205460DF" w14:textId="77777777" w:rsidR="002F2FF7" w:rsidRPr="00AC3044" w:rsidRDefault="002F2FF7" w:rsidP="00E00201">
            <w:pPr>
              <w:rPr>
                <w:rFonts w:eastAsia="SimSun"/>
              </w:rPr>
            </w:pPr>
          </w:p>
        </w:tc>
        <w:tc>
          <w:tcPr>
            <w:tcW w:w="1559" w:type="dxa"/>
            <w:vAlign w:val="center"/>
          </w:tcPr>
          <w:p w14:paraId="60151BEF"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24DD8042" w14:textId="77777777" w:rsidR="002F2FF7" w:rsidRPr="00AC3044" w:rsidRDefault="002F2FF7" w:rsidP="00E00201">
            <w:pPr>
              <w:rPr>
                <w:rFonts w:eastAsia="SimSun"/>
              </w:rPr>
            </w:pPr>
            <w:r w:rsidRPr="00AC3044">
              <w:rPr>
                <w:rFonts w:eastAsia="SimSun"/>
              </w:rPr>
              <w:t>45 мг/кг</w:t>
            </w:r>
          </w:p>
        </w:tc>
        <w:tc>
          <w:tcPr>
            <w:tcW w:w="1559" w:type="dxa"/>
            <w:vAlign w:val="center"/>
          </w:tcPr>
          <w:p w14:paraId="608E350C" w14:textId="77777777" w:rsidR="002F2FF7" w:rsidRPr="00AC3044" w:rsidRDefault="002F2FF7" w:rsidP="00E00201">
            <w:pPr>
              <w:rPr>
                <w:rFonts w:eastAsia="SimSun"/>
              </w:rPr>
            </w:pPr>
            <w:r w:rsidRPr="00AC3044">
              <w:rPr>
                <w:rFonts w:eastAsia="SimSun"/>
              </w:rPr>
              <w:t>–</w:t>
            </w:r>
          </w:p>
        </w:tc>
        <w:tc>
          <w:tcPr>
            <w:tcW w:w="1559" w:type="dxa"/>
            <w:vAlign w:val="center"/>
          </w:tcPr>
          <w:p w14:paraId="4A95FBBA"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76E6FDC3"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2ACF934B" w14:textId="77777777" w:rsidTr="00E00201">
        <w:trPr>
          <w:cantSplit/>
          <w:trHeight w:val="464"/>
        </w:trPr>
        <w:tc>
          <w:tcPr>
            <w:tcW w:w="1135" w:type="dxa"/>
            <w:vMerge/>
          </w:tcPr>
          <w:p w14:paraId="62716F3A" w14:textId="77777777" w:rsidR="002F2FF7" w:rsidRPr="00AC3044" w:rsidRDefault="002F2FF7" w:rsidP="00E00201">
            <w:pPr>
              <w:rPr>
                <w:rFonts w:eastAsia="SimSun"/>
              </w:rPr>
            </w:pPr>
            <w:bookmarkStart w:id="273" w:name="_Hlk716839"/>
          </w:p>
        </w:tc>
        <w:tc>
          <w:tcPr>
            <w:tcW w:w="1559" w:type="dxa"/>
            <w:vAlign w:val="center"/>
          </w:tcPr>
          <w:p w14:paraId="34C4F750"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0350797B"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415106C0"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5C7CCDE4" w14:textId="77777777" w:rsidR="002F2FF7" w:rsidRPr="00AC3044" w:rsidRDefault="002F2FF7" w:rsidP="00E00201">
            <w:pPr>
              <w:rPr>
                <w:rFonts w:eastAsia="SimSun"/>
              </w:rPr>
            </w:pPr>
            <w:r w:rsidRPr="00AC3044">
              <w:rPr>
                <w:rFonts w:eastAsia="SimSun"/>
              </w:rPr>
              <w:t xml:space="preserve">+3, +4 дни </w:t>
            </w:r>
          </w:p>
        </w:tc>
        <w:tc>
          <w:tcPr>
            <w:tcW w:w="2410" w:type="dxa"/>
            <w:vAlign w:val="center"/>
          </w:tcPr>
          <w:p w14:paraId="3AF38203" w14:textId="77777777" w:rsidR="002F2FF7" w:rsidRPr="00AC3044" w:rsidRDefault="002F2FF7" w:rsidP="00E00201">
            <w:pPr>
              <w:rPr>
                <w:rFonts w:eastAsia="SimSun"/>
              </w:rPr>
            </w:pPr>
            <w:r w:rsidRPr="00AC3044">
              <w:rPr>
                <w:rFonts w:eastAsia="SimSun"/>
              </w:rPr>
              <w:t>В/в, в течение 2 часов</w:t>
            </w:r>
          </w:p>
        </w:tc>
      </w:tr>
    </w:tbl>
    <w:p w14:paraId="785274CA" w14:textId="77777777" w:rsidR="002F2FF7" w:rsidRDefault="002F2FF7" w:rsidP="002F2FF7">
      <w:pPr>
        <w:rPr>
          <w:rFonts w:eastAsia="SimSun"/>
        </w:rPr>
      </w:pPr>
      <w:bookmarkStart w:id="274" w:name="_Toc44401229"/>
      <w:bookmarkEnd w:id="273"/>
    </w:p>
    <w:p w14:paraId="0E5773B4" w14:textId="786D2C5C"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74"/>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2F2FF7" w:rsidRPr="00AC3044" w14:paraId="606B21EA" w14:textId="77777777" w:rsidTr="00E00201">
        <w:trPr>
          <w:cantSplit/>
          <w:trHeight w:val="20"/>
          <w:tblHeader/>
        </w:trPr>
        <w:tc>
          <w:tcPr>
            <w:tcW w:w="1083" w:type="dxa"/>
          </w:tcPr>
          <w:p w14:paraId="4BFE7FDB" w14:textId="77777777" w:rsidR="002F2FF7" w:rsidRPr="006A5E21" w:rsidRDefault="002F2FF7" w:rsidP="00E00201">
            <w:pPr>
              <w:rPr>
                <w:rFonts w:eastAsia="SimSun"/>
              </w:rPr>
            </w:pPr>
          </w:p>
        </w:tc>
        <w:tc>
          <w:tcPr>
            <w:tcW w:w="1559" w:type="dxa"/>
            <w:vAlign w:val="center"/>
          </w:tcPr>
          <w:p w14:paraId="7D7BC8A0"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10CC9AB0"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14570F75"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6AF8B3D9"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62187C73"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B586510" w14:textId="77777777" w:rsidTr="00E00201">
        <w:trPr>
          <w:cantSplit/>
          <w:trHeight w:val="20"/>
        </w:trPr>
        <w:tc>
          <w:tcPr>
            <w:tcW w:w="1083" w:type="dxa"/>
            <w:vMerge w:val="restart"/>
            <w:textDirection w:val="btLr"/>
            <w:vAlign w:val="center"/>
          </w:tcPr>
          <w:p w14:paraId="0900FB8F"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05BF3F7F"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14F39480"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F94B02A"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63727E7" w14:textId="77777777" w:rsidR="002F2FF7" w:rsidRPr="00AC3044" w:rsidRDefault="002F2FF7" w:rsidP="00E00201">
            <w:pPr>
              <w:rPr>
                <w:rFonts w:eastAsia="SimSun"/>
              </w:rPr>
            </w:pPr>
            <w:r w:rsidRPr="00AC3044">
              <w:rPr>
                <w:rFonts w:eastAsia="SimSun"/>
              </w:rPr>
              <w:t>С –7 по –2 день</w:t>
            </w:r>
          </w:p>
        </w:tc>
        <w:tc>
          <w:tcPr>
            <w:tcW w:w="2410" w:type="dxa"/>
            <w:vAlign w:val="center"/>
          </w:tcPr>
          <w:p w14:paraId="6D02B14A"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FE1D515" w14:textId="77777777" w:rsidTr="00E00201">
        <w:trPr>
          <w:cantSplit/>
          <w:trHeight w:val="1123"/>
        </w:trPr>
        <w:tc>
          <w:tcPr>
            <w:tcW w:w="1083" w:type="dxa"/>
            <w:vMerge/>
            <w:textDirection w:val="btLr"/>
            <w:vAlign w:val="center"/>
          </w:tcPr>
          <w:p w14:paraId="2929CFFC" w14:textId="77777777" w:rsidR="002F2FF7" w:rsidRPr="00AC3044" w:rsidRDefault="002F2FF7" w:rsidP="00E00201">
            <w:pPr>
              <w:rPr>
                <w:rFonts w:eastAsia="SimSun"/>
              </w:rPr>
            </w:pPr>
          </w:p>
        </w:tc>
        <w:tc>
          <w:tcPr>
            <w:tcW w:w="1559" w:type="dxa"/>
            <w:vAlign w:val="center"/>
          </w:tcPr>
          <w:p w14:paraId="441CC0BA"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1E1A72AB" w14:textId="77777777" w:rsidR="002F2FF7" w:rsidRPr="00AC3044" w:rsidRDefault="002F2FF7" w:rsidP="00E00201">
            <w:pPr>
              <w:rPr>
                <w:rFonts w:eastAsia="SimSun"/>
              </w:rPr>
            </w:pPr>
            <w:r w:rsidRPr="00AC3044">
              <w:rPr>
                <w:rFonts w:eastAsia="SimSun"/>
              </w:rPr>
              <w:t>4 мг/кг</w:t>
            </w:r>
          </w:p>
        </w:tc>
        <w:tc>
          <w:tcPr>
            <w:tcW w:w="1559" w:type="dxa"/>
            <w:vAlign w:val="center"/>
          </w:tcPr>
          <w:p w14:paraId="77ADCE74" w14:textId="77777777" w:rsidR="002F2FF7" w:rsidRPr="00AC3044" w:rsidRDefault="002F2FF7" w:rsidP="00E00201">
            <w:pPr>
              <w:rPr>
                <w:rFonts w:eastAsia="SimSun"/>
              </w:rPr>
            </w:pPr>
            <w:r w:rsidRPr="00AC3044">
              <w:rPr>
                <w:rFonts w:eastAsia="SimSun"/>
              </w:rPr>
              <w:t>8 мг/кг</w:t>
            </w:r>
          </w:p>
        </w:tc>
        <w:tc>
          <w:tcPr>
            <w:tcW w:w="1559" w:type="dxa"/>
            <w:vAlign w:val="center"/>
          </w:tcPr>
          <w:p w14:paraId="61D62B27" w14:textId="77777777" w:rsidR="002F2FF7" w:rsidRPr="00AC3044" w:rsidRDefault="002F2FF7" w:rsidP="00E00201">
            <w:pPr>
              <w:rPr>
                <w:rFonts w:eastAsia="SimSun"/>
              </w:rPr>
            </w:pPr>
            <w:r w:rsidRPr="00AC3044">
              <w:rPr>
                <w:rFonts w:eastAsia="SimSun"/>
              </w:rPr>
              <w:t>–3, –2 дни</w:t>
            </w:r>
          </w:p>
        </w:tc>
        <w:tc>
          <w:tcPr>
            <w:tcW w:w="2410" w:type="dxa"/>
            <w:vAlign w:val="center"/>
          </w:tcPr>
          <w:p w14:paraId="70427079"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55D06260" w14:textId="77777777" w:rsidTr="00E00201">
        <w:trPr>
          <w:cantSplit/>
          <w:trHeight w:val="20"/>
        </w:trPr>
        <w:tc>
          <w:tcPr>
            <w:tcW w:w="1083" w:type="dxa"/>
            <w:vMerge w:val="restart"/>
            <w:textDirection w:val="btLr"/>
            <w:vAlign w:val="center"/>
          </w:tcPr>
          <w:p w14:paraId="55B85BAC"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1CA1B58C"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02BE6A18" w14:textId="77777777" w:rsidR="002F2FF7" w:rsidRPr="00AC3044" w:rsidRDefault="002F2FF7" w:rsidP="00E00201">
            <w:pPr>
              <w:rPr>
                <w:rFonts w:eastAsia="SimSun"/>
              </w:rPr>
            </w:pPr>
            <w:r w:rsidRPr="00AC3044">
              <w:rPr>
                <w:rFonts w:eastAsia="SimSun"/>
              </w:rPr>
              <w:t>3 мг/кг</w:t>
            </w:r>
          </w:p>
        </w:tc>
        <w:tc>
          <w:tcPr>
            <w:tcW w:w="1559" w:type="dxa"/>
            <w:vAlign w:val="center"/>
          </w:tcPr>
          <w:p w14:paraId="5DF8D0F7" w14:textId="77777777" w:rsidR="002F2FF7" w:rsidRPr="00AC3044" w:rsidRDefault="002F2FF7" w:rsidP="00E00201">
            <w:pPr>
              <w:rPr>
                <w:rFonts w:eastAsia="SimSun"/>
              </w:rPr>
            </w:pPr>
            <w:r w:rsidRPr="00AC3044">
              <w:rPr>
                <w:rFonts w:eastAsia="SimSun"/>
              </w:rPr>
              <w:t>–</w:t>
            </w:r>
          </w:p>
        </w:tc>
        <w:tc>
          <w:tcPr>
            <w:tcW w:w="1559" w:type="dxa"/>
            <w:vAlign w:val="center"/>
          </w:tcPr>
          <w:p w14:paraId="2D75810E" w14:textId="77777777" w:rsidR="002F2FF7" w:rsidRPr="00AC3044" w:rsidRDefault="002F2FF7" w:rsidP="00E00201">
            <w:pPr>
              <w:rPr>
                <w:rFonts w:eastAsia="SimSun"/>
              </w:rPr>
            </w:pPr>
            <w:r w:rsidRPr="00AC3044">
              <w:rPr>
                <w:rFonts w:eastAsia="SimSun"/>
              </w:rPr>
              <w:t>С +5 по +90 день, затем постепенное снижение к +180 дню</w:t>
            </w:r>
          </w:p>
        </w:tc>
        <w:tc>
          <w:tcPr>
            <w:tcW w:w="2410" w:type="dxa"/>
            <w:vAlign w:val="center"/>
          </w:tcPr>
          <w:p w14:paraId="0FE4C118"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20ECC482" w14:textId="77777777" w:rsidTr="00E00201">
        <w:trPr>
          <w:cantSplit/>
          <w:trHeight w:val="20"/>
        </w:trPr>
        <w:tc>
          <w:tcPr>
            <w:tcW w:w="1083" w:type="dxa"/>
            <w:vMerge/>
          </w:tcPr>
          <w:p w14:paraId="365AE09B" w14:textId="77777777" w:rsidR="002F2FF7" w:rsidRPr="00AC3044" w:rsidRDefault="002F2FF7" w:rsidP="00E00201">
            <w:pPr>
              <w:rPr>
                <w:rFonts w:eastAsia="SimSun"/>
              </w:rPr>
            </w:pPr>
          </w:p>
        </w:tc>
        <w:tc>
          <w:tcPr>
            <w:tcW w:w="1559" w:type="dxa"/>
            <w:vAlign w:val="center"/>
          </w:tcPr>
          <w:p w14:paraId="57676B15"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3583D720" w14:textId="77777777" w:rsidR="002F2FF7" w:rsidRPr="00AC3044" w:rsidRDefault="002F2FF7" w:rsidP="00E00201">
            <w:pPr>
              <w:rPr>
                <w:rFonts w:eastAsia="SimSun"/>
              </w:rPr>
            </w:pPr>
            <w:r w:rsidRPr="00AC3044">
              <w:rPr>
                <w:rFonts w:eastAsia="SimSun"/>
              </w:rPr>
              <w:t>30 мг/кг</w:t>
            </w:r>
          </w:p>
        </w:tc>
        <w:tc>
          <w:tcPr>
            <w:tcW w:w="1559" w:type="dxa"/>
            <w:vAlign w:val="center"/>
          </w:tcPr>
          <w:p w14:paraId="1DE0BFF1" w14:textId="77777777" w:rsidR="002F2FF7" w:rsidRPr="00AC3044" w:rsidRDefault="002F2FF7" w:rsidP="00E00201">
            <w:pPr>
              <w:rPr>
                <w:rFonts w:eastAsia="SimSun"/>
              </w:rPr>
            </w:pPr>
            <w:r w:rsidRPr="00AC3044">
              <w:rPr>
                <w:rFonts w:eastAsia="SimSun"/>
              </w:rPr>
              <w:t>–</w:t>
            </w:r>
          </w:p>
        </w:tc>
        <w:tc>
          <w:tcPr>
            <w:tcW w:w="1559" w:type="dxa"/>
            <w:vAlign w:val="center"/>
          </w:tcPr>
          <w:p w14:paraId="523047CF"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213FA013"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39C3C19B" w14:textId="77777777" w:rsidTr="00E00201">
        <w:trPr>
          <w:cantSplit/>
          <w:trHeight w:val="464"/>
        </w:trPr>
        <w:tc>
          <w:tcPr>
            <w:tcW w:w="1083" w:type="dxa"/>
            <w:vMerge/>
          </w:tcPr>
          <w:p w14:paraId="363B6D45" w14:textId="77777777" w:rsidR="002F2FF7" w:rsidRPr="00AC3044" w:rsidRDefault="002F2FF7" w:rsidP="00E00201">
            <w:pPr>
              <w:rPr>
                <w:rFonts w:eastAsia="SimSun"/>
              </w:rPr>
            </w:pPr>
          </w:p>
        </w:tc>
        <w:tc>
          <w:tcPr>
            <w:tcW w:w="1559" w:type="dxa"/>
            <w:vAlign w:val="center"/>
          </w:tcPr>
          <w:p w14:paraId="20DBB2D4"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276842CA"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65D6F5B4"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029CEEAF" w14:textId="77777777" w:rsidR="002F2FF7" w:rsidRPr="00AC3044" w:rsidRDefault="002F2FF7" w:rsidP="00E00201">
            <w:pPr>
              <w:rPr>
                <w:rFonts w:eastAsia="SimSun"/>
              </w:rPr>
            </w:pPr>
            <w:r w:rsidRPr="00AC3044">
              <w:rPr>
                <w:rFonts w:eastAsia="SimSun"/>
              </w:rPr>
              <w:t xml:space="preserve">+3, +4 дни </w:t>
            </w:r>
          </w:p>
        </w:tc>
        <w:tc>
          <w:tcPr>
            <w:tcW w:w="2410" w:type="dxa"/>
            <w:vAlign w:val="center"/>
          </w:tcPr>
          <w:p w14:paraId="597D5F74" w14:textId="77777777" w:rsidR="002F2FF7" w:rsidRPr="00AC3044" w:rsidRDefault="002F2FF7" w:rsidP="00E00201">
            <w:pPr>
              <w:rPr>
                <w:rFonts w:eastAsia="SimSun"/>
              </w:rPr>
            </w:pPr>
            <w:r w:rsidRPr="00AC3044">
              <w:rPr>
                <w:rFonts w:eastAsia="SimSun"/>
              </w:rPr>
              <w:t>В/в, в течение 2 часов</w:t>
            </w:r>
          </w:p>
        </w:tc>
      </w:tr>
    </w:tbl>
    <w:p w14:paraId="25E72755" w14:textId="77777777" w:rsidR="002F2FF7" w:rsidRDefault="002F2FF7" w:rsidP="002F2FF7">
      <w:pPr>
        <w:rPr>
          <w:rFonts w:eastAsia="SimSun"/>
        </w:rPr>
      </w:pPr>
      <w:bookmarkStart w:id="275" w:name="_Toc44401230"/>
    </w:p>
    <w:p w14:paraId="2FDCC16B" w14:textId="6ABD4F5C"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75"/>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2F2FF7" w:rsidRPr="00AC3044" w14:paraId="7CDB8FB2" w14:textId="77777777" w:rsidTr="00E00201">
        <w:trPr>
          <w:cantSplit/>
          <w:trHeight w:val="20"/>
          <w:tblHeader/>
        </w:trPr>
        <w:tc>
          <w:tcPr>
            <w:tcW w:w="1103" w:type="dxa"/>
          </w:tcPr>
          <w:p w14:paraId="42F50208" w14:textId="77777777" w:rsidR="002F2FF7" w:rsidRPr="006A5E21" w:rsidRDefault="002F2FF7" w:rsidP="00E00201">
            <w:pPr>
              <w:rPr>
                <w:rFonts w:eastAsia="SimSun"/>
              </w:rPr>
            </w:pPr>
          </w:p>
        </w:tc>
        <w:tc>
          <w:tcPr>
            <w:tcW w:w="1559" w:type="dxa"/>
            <w:vAlign w:val="center"/>
          </w:tcPr>
          <w:p w14:paraId="4C5BD6C8"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7A4B8361"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3DFC2071"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0C7560CD"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0E0F527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9CBA8A9" w14:textId="77777777" w:rsidTr="00E00201">
        <w:trPr>
          <w:cantSplit/>
          <w:trHeight w:val="20"/>
        </w:trPr>
        <w:tc>
          <w:tcPr>
            <w:tcW w:w="1103" w:type="dxa"/>
            <w:vMerge w:val="restart"/>
            <w:textDirection w:val="btLr"/>
            <w:vAlign w:val="center"/>
          </w:tcPr>
          <w:p w14:paraId="0E249228"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2C07D0FD"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42E94630"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A3675D5"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6533069" w14:textId="77777777" w:rsidR="002F2FF7" w:rsidRPr="00AC3044" w:rsidRDefault="002F2FF7" w:rsidP="00E00201">
            <w:pPr>
              <w:rPr>
                <w:rFonts w:eastAsia="SimSun"/>
              </w:rPr>
            </w:pPr>
            <w:r w:rsidRPr="00AC3044">
              <w:rPr>
                <w:rFonts w:eastAsia="SimSun"/>
              </w:rPr>
              <w:t>С –7 по –2 день</w:t>
            </w:r>
          </w:p>
        </w:tc>
        <w:tc>
          <w:tcPr>
            <w:tcW w:w="2410" w:type="dxa"/>
            <w:vAlign w:val="center"/>
          </w:tcPr>
          <w:p w14:paraId="207529A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A076FAC" w14:textId="77777777" w:rsidTr="00E00201">
        <w:trPr>
          <w:cantSplit/>
          <w:trHeight w:val="606"/>
        </w:trPr>
        <w:tc>
          <w:tcPr>
            <w:tcW w:w="1103" w:type="dxa"/>
            <w:vMerge/>
            <w:textDirection w:val="btLr"/>
            <w:vAlign w:val="center"/>
          </w:tcPr>
          <w:p w14:paraId="25122FB1" w14:textId="77777777" w:rsidR="002F2FF7" w:rsidRPr="00AC3044" w:rsidRDefault="002F2FF7" w:rsidP="00E00201">
            <w:pPr>
              <w:rPr>
                <w:rFonts w:eastAsia="SimSun"/>
              </w:rPr>
            </w:pPr>
          </w:p>
        </w:tc>
        <w:tc>
          <w:tcPr>
            <w:tcW w:w="1559" w:type="dxa"/>
            <w:vAlign w:val="center"/>
          </w:tcPr>
          <w:p w14:paraId="45BC5A0A"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65D70912" w14:textId="77777777" w:rsidR="002F2FF7" w:rsidRPr="00AC3044" w:rsidRDefault="002F2FF7" w:rsidP="00E00201">
            <w:pPr>
              <w:rPr>
                <w:rFonts w:eastAsia="SimSun"/>
              </w:rPr>
            </w:pPr>
            <w:r w:rsidRPr="00AC3044">
              <w:rPr>
                <w:rFonts w:eastAsia="SimSun"/>
              </w:rPr>
              <w:t>4 мг/кг</w:t>
            </w:r>
          </w:p>
        </w:tc>
        <w:tc>
          <w:tcPr>
            <w:tcW w:w="1559" w:type="dxa"/>
            <w:vAlign w:val="center"/>
          </w:tcPr>
          <w:p w14:paraId="0583F6C5" w14:textId="77777777" w:rsidR="002F2FF7" w:rsidRPr="00AC3044" w:rsidRDefault="002F2FF7" w:rsidP="00E00201">
            <w:pPr>
              <w:rPr>
                <w:rFonts w:eastAsia="SimSun"/>
              </w:rPr>
            </w:pPr>
            <w:r w:rsidRPr="00AC3044">
              <w:rPr>
                <w:rFonts w:eastAsia="SimSun"/>
              </w:rPr>
              <w:t>8 мг/кг</w:t>
            </w:r>
          </w:p>
        </w:tc>
        <w:tc>
          <w:tcPr>
            <w:tcW w:w="1559" w:type="dxa"/>
            <w:vAlign w:val="center"/>
          </w:tcPr>
          <w:p w14:paraId="329EA761" w14:textId="77777777" w:rsidR="002F2FF7" w:rsidRPr="00AC3044" w:rsidRDefault="002F2FF7" w:rsidP="00E00201">
            <w:pPr>
              <w:rPr>
                <w:rFonts w:eastAsia="SimSun"/>
              </w:rPr>
            </w:pPr>
            <w:r w:rsidRPr="00AC3044">
              <w:rPr>
                <w:rFonts w:eastAsia="SimSun"/>
              </w:rPr>
              <w:t>–3, –2 дни</w:t>
            </w:r>
          </w:p>
        </w:tc>
        <w:tc>
          <w:tcPr>
            <w:tcW w:w="2410" w:type="dxa"/>
            <w:vAlign w:val="center"/>
          </w:tcPr>
          <w:p w14:paraId="0B87F67A"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61EE427F" w14:textId="77777777" w:rsidTr="00E00201">
        <w:trPr>
          <w:cantSplit/>
          <w:trHeight w:val="20"/>
        </w:trPr>
        <w:tc>
          <w:tcPr>
            <w:tcW w:w="1103" w:type="dxa"/>
            <w:vMerge w:val="restart"/>
            <w:textDirection w:val="btLr"/>
            <w:vAlign w:val="center"/>
          </w:tcPr>
          <w:p w14:paraId="0A541306"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566A7245"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4CAE9789" w14:textId="77777777" w:rsidR="002F2FF7" w:rsidRPr="00AC3044" w:rsidRDefault="002F2FF7" w:rsidP="00E00201">
            <w:pPr>
              <w:rPr>
                <w:rFonts w:eastAsia="SimSun"/>
              </w:rPr>
            </w:pPr>
            <w:r w:rsidRPr="00AC3044">
              <w:rPr>
                <w:rFonts w:eastAsia="SimSun"/>
              </w:rPr>
              <w:t>3 мг/кг</w:t>
            </w:r>
          </w:p>
        </w:tc>
        <w:tc>
          <w:tcPr>
            <w:tcW w:w="1559" w:type="dxa"/>
            <w:vAlign w:val="center"/>
          </w:tcPr>
          <w:p w14:paraId="60F82DC5" w14:textId="77777777" w:rsidR="002F2FF7" w:rsidRPr="00AC3044" w:rsidRDefault="002F2FF7" w:rsidP="00E00201">
            <w:pPr>
              <w:rPr>
                <w:rFonts w:eastAsia="SimSun"/>
              </w:rPr>
            </w:pPr>
            <w:r w:rsidRPr="00AC3044">
              <w:rPr>
                <w:rFonts w:eastAsia="SimSun"/>
              </w:rPr>
              <w:t>–</w:t>
            </w:r>
          </w:p>
        </w:tc>
        <w:tc>
          <w:tcPr>
            <w:tcW w:w="1559" w:type="dxa"/>
            <w:vAlign w:val="center"/>
          </w:tcPr>
          <w:p w14:paraId="2C00D7F4" w14:textId="77777777" w:rsidR="002F2FF7" w:rsidRPr="00AC3044" w:rsidRDefault="002F2FF7" w:rsidP="00E00201">
            <w:pPr>
              <w:rPr>
                <w:rFonts w:eastAsia="SimSun"/>
              </w:rPr>
            </w:pPr>
            <w:r w:rsidRPr="00AC3044">
              <w:rPr>
                <w:rFonts w:eastAsia="SimSun"/>
              </w:rPr>
              <w:t>С +5 по +90 день, затем постепенное снижение к +180 дню</w:t>
            </w:r>
          </w:p>
        </w:tc>
        <w:tc>
          <w:tcPr>
            <w:tcW w:w="2410" w:type="dxa"/>
            <w:vAlign w:val="center"/>
          </w:tcPr>
          <w:p w14:paraId="37696902"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4F723789" w14:textId="77777777" w:rsidTr="00E00201">
        <w:trPr>
          <w:cantSplit/>
          <w:trHeight w:val="20"/>
        </w:trPr>
        <w:tc>
          <w:tcPr>
            <w:tcW w:w="1103" w:type="dxa"/>
            <w:vMerge/>
          </w:tcPr>
          <w:p w14:paraId="0C79FB00" w14:textId="77777777" w:rsidR="002F2FF7" w:rsidRPr="00AC3044" w:rsidRDefault="002F2FF7" w:rsidP="00E00201">
            <w:pPr>
              <w:rPr>
                <w:rFonts w:eastAsia="SimSun"/>
              </w:rPr>
            </w:pPr>
          </w:p>
        </w:tc>
        <w:tc>
          <w:tcPr>
            <w:tcW w:w="1559" w:type="dxa"/>
            <w:vAlign w:val="center"/>
          </w:tcPr>
          <w:p w14:paraId="3E9EE1F4"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704F14E5" w14:textId="77777777" w:rsidR="002F2FF7" w:rsidRPr="00AC3044" w:rsidRDefault="002F2FF7" w:rsidP="00E00201">
            <w:pPr>
              <w:rPr>
                <w:rFonts w:eastAsia="SimSun"/>
              </w:rPr>
            </w:pPr>
            <w:r w:rsidRPr="00AC3044">
              <w:rPr>
                <w:rFonts w:eastAsia="SimSun"/>
              </w:rPr>
              <w:t>45 мг/кг</w:t>
            </w:r>
          </w:p>
        </w:tc>
        <w:tc>
          <w:tcPr>
            <w:tcW w:w="1559" w:type="dxa"/>
            <w:vAlign w:val="center"/>
          </w:tcPr>
          <w:p w14:paraId="24E18B6E" w14:textId="77777777" w:rsidR="002F2FF7" w:rsidRPr="00AC3044" w:rsidRDefault="002F2FF7" w:rsidP="00E00201">
            <w:pPr>
              <w:rPr>
                <w:rFonts w:eastAsia="SimSun"/>
              </w:rPr>
            </w:pPr>
            <w:r w:rsidRPr="00AC3044">
              <w:rPr>
                <w:rFonts w:eastAsia="SimSun"/>
              </w:rPr>
              <w:t>–</w:t>
            </w:r>
          </w:p>
        </w:tc>
        <w:tc>
          <w:tcPr>
            <w:tcW w:w="1559" w:type="dxa"/>
            <w:vAlign w:val="center"/>
          </w:tcPr>
          <w:p w14:paraId="7BAEC6B6"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7B0A2674"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0D709424" w14:textId="77777777" w:rsidTr="00E00201">
        <w:trPr>
          <w:cantSplit/>
          <w:trHeight w:val="464"/>
        </w:trPr>
        <w:tc>
          <w:tcPr>
            <w:tcW w:w="1103" w:type="dxa"/>
            <w:vMerge/>
          </w:tcPr>
          <w:p w14:paraId="6BC9654C" w14:textId="77777777" w:rsidR="002F2FF7" w:rsidRPr="00AC3044" w:rsidRDefault="002F2FF7" w:rsidP="00E00201">
            <w:pPr>
              <w:rPr>
                <w:rFonts w:eastAsia="SimSun"/>
              </w:rPr>
            </w:pPr>
          </w:p>
        </w:tc>
        <w:tc>
          <w:tcPr>
            <w:tcW w:w="1559" w:type="dxa"/>
            <w:vAlign w:val="center"/>
          </w:tcPr>
          <w:p w14:paraId="28400F58"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3C996AD3"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64A401E8"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02EA18A5" w14:textId="77777777" w:rsidR="002F2FF7" w:rsidRPr="00AC3044" w:rsidRDefault="002F2FF7" w:rsidP="00E00201">
            <w:pPr>
              <w:rPr>
                <w:rFonts w:eastAsia="SimSun"/>
              </w:rPr>
            </w:pPr>
            <w:r w:rsidRPr="00AC3044">
              <w:rPr>
                <w:rFonts w:eastAsia="SimSun"/>
              </w:rPr>
              <w:t xml:space="preserve">+3, +4 дни </w:t>
            </w:r>
          </w:p>
        </w:tc>
        <w:tc>
          <w:tcPr>
            <w:tcW w:w="2410" w:type="dxa"/>
            <w:vAlign w:val="center"/>
          </w:tcPr>
          <w:p w14:paraId="69C032FA" w14:textId="77777777" w:rsidR="002F2FF7" w:rsidRPr="00AC3044" w:rsidRDefault="002F2FF7" w:rsidP="00E00201">
            <w:pPr>
              <w:rPr>
                <w:rFonts w:eastAsia="SimSun"/>
              </w:rPr>
            </w:pPr>
            <w:r w:rsidRPr="00AC3044">
              <w:rPr>
                <w:rFonts w:eastAsia="SimSun"/>
              </w:rPr>
              <w:t>В/в, в течение 2 часов</w:t>
            </w:r>
          </w:p>
        </w:tc>
      </w:tr>
    </w:tbl>
    <w:p w14:paraId="32EFE21A" w14:textId="77777777" w:rsidR="002F2FF7" w:rsidRDefault="002F2FF7" w:rsidP="002F2FF7">
      <w:pPr>
        <w:rPr>
          <w:rFonts w:eastAsia="SimSun"/>
        </w:rPr>
      </w:pPr>
      <w:bookmarkStart w:id="276" w:name="_Toc44401231"/>
    </w:p>
    <w:p w14:paraId="37C1BBB0" w14:textId="0DB5F69F"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7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4334B6C5" w14:textId="77777777" w:rsidTr="00E00201">
        <w:trPr>
          <w:cantSplit/>
          <w:trHeight w:val="20"/>
          <w:tblHeader/>
        </w:trPr>
        <w:tc>
          <w:tcPr>
            <w:tcW w:w="1135" w:type="dxa"/>
            <w:vAlign w:val="center"/>
          </w:tcPr>
          <w:p w14:paraId="1E4A2A47" w14:textId="77777777" w:rsidR="002F2FF7" w:rsidRPr="006A5E21" w:rsidRDefault="002F2FF7" w:rsidP="00E00201">
            <w:pPr>
              <w:rPr>
                <w:rFonts w:eastAsia="SimSun"/>
              </w:rPr>
            </w:pPr>
          </w:p>
        </w:tc>
        <w:tc>
          <w:tcPr>
            <w:tcW w:w="1559" w:type="dxa"/>
            <w:vAlign w:val="center"/>
          </w:tcPr>
          <w:p w14:paraId="1E44A961"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4B22C1EF"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0F76C38C"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5A387D8B"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4435135D"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90FD81F" w14:textId="77777777" w:rsidTr="00E00201">
        <w:trPr>
          <w:cantSplit/>
          <w:trHeight w:val="20"/>
        </w:trPr>
        <w:tc>
          <w:tcPr>
            <w:tcW w:w="1135" w:type="dxa"/>
            <w:vMerge w:val="restart"/>
            <w:textDirection w:val="btLr"/>
            <w:vAlign w:val="center"/>
          </w:tcPr>
          <w:p w14:paraId="58547131"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3A874589"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72835F59"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4EDDD95"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45A6789" w14:textId="77777777" w:rsidR="002F2FF7" w:rsidRPr="00AC3044" w:rsidRDefault="002F2FF7" w:rsidP="00E00201">
            <w:pPr>
              <w:rPr>
                <w:rFonts w:eastAsia="SimSun"/>
              </w:rPr>
            </w:pPr>
            <w:r w:rsidRPr="00AC3044">
              <w:rPr>
                <w:rFonts w:eastAsia="SimSun"/>
              </w:rPr>
              <w:t>С -7 дня по -2 день</w:t>
            </w:r>
          </w:p>
        </w:tc>
        <w:tc>
          <w:tcPr>
            <w:tcW w:w="2410" w:type="dxa"/>
            <w:vAlign w:val="center"/>
          </w:tcPr>
          <w:p w14:paraId="3B42B468"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8B721D5" w14:textId="77777777" w:rsidTr="00E00201">
        <w:trPr>
          <w:cantSplit/>
          <w:trHeight w:val="436"/>
        </w:trPr>
        <w:tc>
          <w:tcPr>
            <w:tcW w:w="1135" w:type="dxa"/>
            <w:vMerge/>
            <w:vAlign w:val="center"/>
          </w:tcPr>
          <w:p w14:paraId="3FE2C4AD" w14:textId="77777777" w:rsidR="002F2FF7" w:rsidRPr="00AC3044" w:rsidRDefault="002F2FF7" w:rsidP="00E00201">
            <w:pPr>
              <w:rPr>
                <w:rFonts w:eastAsia="SimSun"/>
              </w:rPr>
            </w:pPr>
          </w:p>
        </w:tc>
        <w:tc>
          <w:tcPr>
            <w:tcW w:w="1559" w:type="dxa"/>
            <w:vAlign w:val="center"/>
          </w:tcPr>
          <w:p w14:paraId="799FE926"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6C061E0"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1D7786A6" w14:textId="77777777" w:rsidR="002F2FF7" w:rsidRPr="00AC3044" w:rsidRDefault="002F2FF7" w:rsidP="00E00201">
            <w:pPr>
              <w:rPr>
                <w:rFonts w:eastAsia="SimSun"/>
              </w:rPr>
            </w:pPr>
            <w:r w:rsidRPr="00AC3044">
              <w:rPr>
                <w:rFonts w:eastAsia="SimSun"/>
              </w:rPr>
              <w:t xml:space="preserve">8 мг/кг </w:t>
            </w:r>
          </w:p>
        </w:tc>
        <w:tc>
          <w:tcPr>
            <w:tcW w:w="1559" w:type="dxa"/>
            <w:vAlign w:val="center"/>
          </w:tcPr>
          <w:p w14:paraId="0D755198" w14:textId="77777777" w:rsidR="002F2FF7" w:rsidRPr="00AC3044" w:rsidRDefault="002F2FF7" w:rsidP="00E00201">
            <w:pPr>
              <w:rPr>
                <w:rFonts w:eastAsia="SimSun"/>
              </w:rPr>
            </w:pPr>
            <w:r w:rsidRPr="00AC3044">
              <w:rPr>
                <w:rFonts w:eastAsia="SimSun"/>
              </w:rPr>
              <w:t>С -4 дня по -3 день</w:t>
            </w:r>
          </w:p>
        </w:tc>
        <w:tc>
          <w:tcPr>
            <w:tcW w:w="2410" w:type="dxa"/>
            <w:vAlign w:val="center"/>
          </w:tcPr>
          <w:p w14:paraId="68C7EC0A"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2F2FF7" w:rsidRPr="00AC3044" w14:paraId="1F2FBBCC" w14:textId="77777777" w:rsidTr="00E00201">
        <w:trPr>
          <w:cantSplit/>
          <w:trHeight w:val="416"/>
        </w:trPr>
        <w:tc>
          <w:tcPr>
            <w:tcW w:w="1135" w:type="dxa"/>
            <w:vMerge w:val="restart"/>
            <w:textDirection w:val="btLr"/>
            <w:vAlign w:val="center"/>
          </w:tcPr>
          <w:p w14:paraId="0499DF4B"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1E17FDD7"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1971E06C"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40BB555E"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6DC6D196" w14:textId="77777777" w:rsidR="002F2FF7" w:rsidRPr="00AC3044" w:rsidRDefault="002F2FF7" w:rsidP="00E00201">
            <w:pPr>
              <w:rPr>
                <w:rFonts w:eastAsia="SimSun"/>
              </w:rPr>
            </w:pPr>
            <w:r w:rsidRPr="00AC3044">
              <w:rPr>
                <w:rFonts w:eastAsia="SimSun"/>
              </w:rPr>
              <w:t>С +3 дня по +4 день</w:t>
            </w:r>
          </w:p>
        </w:tc>
        <w:tc>
          <w:tcPr>
            <w:tcW w:w="2410" w:type="dxa"/>
            <w:vAlign w:val="center"/>
          </w:tcPr>
          <w:p w14:paraId="7F634A8B"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3B3522B" w14:textId="77777777" w:rsidTr="00E00201">
        <w:trPr>
          <w:cantSplit/>
          <w:trHeight w:val="958"/>
        </w:trPr>
        <w:tc>
          <w:tcPr>
            <w:tcW w:w="1135" w:type="dxa"/>
            <w:vMerge/>
            <w:textDirection w:val="btLr"/>
            <w:vAlign w:val="center"/>
          </w:tcPr>
          <w:p w14:paraId="054439FC" w14:textId="77777777" w:rsidR="002F2FF7" w:rsidRPr="00AC3044" w:rsidRDefault="002F2FF7" w:rsidP="00E00201">
            <w:pPr>
              <w:rPr>
                <w:rFonts w:eastAsia="SimSun"/>
              </w:rPr>
            </w:pPr>
          </w:p>
        </w:tc>
        <w:tc>
          <w:tcPr>
            <w:tcW w:w="1559" w:type="dxa"/>
            <w:vAlign w:val="center"/>
          </w:tcPr>
          <w:p w14:paraId="257126DB"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00EC5CC7"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06B00122" w14:textId="77777777" w:rsidR="002F2FF7" w:rsidRPr="00AC3044" w:rsidRDefault="002F2FF7" w:rsidP="00E00201">
            <w:pPr>
              <w:rPr>
                <w:rFonts w:eastAsia="SimSun"/>
              </w:rPr>
            </w:pPr>
            <w:r w:rsidRPr="00AC3044">
              <w:rPr>
                <w:rFonts w:eastAsia="SimSun"/>
              </w:rPr>
              <w:t>–</w:t>
            </w:r>
          </w:p>
        </w:tc>
        <w:tc>
          <w:tcPr>
            <w:tcW w:w="1559" w:type="dxa"/>
            <w:vAlign w:val="center"/>
          </w:tcPr>
          <w:p w14:paraId="292829BB" w14:textId="77777777" w:rsidR="002F2FF7" w:rsidRPr="00AC3044" w:rsidRDefault="002F2FF7" w:rsidP="00E00201">
            <w:pPr>
              <w:rPr>
                <w:rFonts w:eastAsia="SimSun"/>
              </w:rPr>
            </w:pPr>
            <w:r w:rsidRPr="00AC3044">
              <w:rPr>
                <w:rFonts w:eastAsia="SimSun"/>
              </w:rPr>
              <w:t xml:space="preserve">С +5 дня длительно </w:t>
            </w:r>
          </w:p>
        </w:tc>
        <w:tc>
          <w:tcPr>
            <w:tcW w:w="2410" w:type="dxa"/>
            <w:vAlign w:val="center"/>
          </w:tcPr>
          <w:p w14:paraId="04D5A8A4"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065EF8D" w14:textId="77777777" w:rsidTr="00E00201">
        <w:trPr>
          <w:cantSplit/>
          <w:trHeight w:val="508"/>
        </w:trPr>
        <w:tc>
          <w:tcPr>
            <w:tcW w:w="1135" w:type="dxa"/>
            <w:vMerge/>
            <w:textDirection w:val="btLr"/>
            <w:vAlign w:val="center"/>
          </w:tcPr>
          <w:p w14:paraId="6163E864" w14:textId="77777777" w:rsidR="002F2FF7" w:rsidRPr="00AC3044" w:rsidRDefault="002F2FF7" w:rsidP="00E00201">
            <w:pPr>
              <w:rPr>
                <w:rFonts w:eastAsia="SimSun"/>
              </w:rPr>
            </w:pPr>
          </w:p>
        </w:tc>
        <w:tc>
          <w:tcPr>
            <w:tcW w:w="1559" w:type="dxa"/>
            <w:vAlign w:val="center"/>
          </w:tcPr>
          <w:p w14:paraId="50D71F54"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67D9B753" w14:textId="77777777" w:rsidR="002F2FF7" w:rsidRPr="00AC3044" w:rsidRDefault="002F2FF7" w:rsidP="00E00201">
            <w:pPr>
              <w:rPr>
                <w:rFonts w:eastAsia="SimSun"/>
              </w:rPr>
            </w:pPr>
            <w:r w:rsidRPr="00AC3044">
              <w:rPr>
                <w:rFonts w:eastAsia="SimSun"/>
              </w:rPr>
              <w:t xml:space="preserve">45 мг/кг </w:t>
            </w:r>
          </w:p>
        </w:tc>
        <w:tc>
          <w:tcPr>
            <w:tcW w:w="1559" w:type="dxa"/>
            <w:vAlign w:val="center"/>
          </w:tcPr>
          <w:p w14:paraId="265AD4E1" w14:textId="77777777" w:rsidR="002F2FF7" w:rsidRPr="00AC3044" w:rsidRDefault="002F2FF7" w:rsidP="00E00201">
            <w:pPr>
              <w:rPr>
                <w:rFonts w:eastAsia="SimSun"/>
              </w:rPr>
            </w:pPr>
            <w:r w:rsidRPr="00AC3044">
              <w:rPr>
                <w:rFonts w:eastAsia="SimSun"/>
              </w:rPr>
              <w:t>–</w:t>
            </w:r>
          </w:p>
        </w:tc>
        <w:tc>
          <w:tcPr>
            <w:tcW w:w="1559" w:type="dxa"/>
            <w:vAlign w:val="center"/>
          </w:tcPr>
          <w:p w14:paraId="05A57A88" w14:textId="77777777" w:rsidR="002F2FF7" w:rsidRPr="00AC3044" w:rsidRDefault="002F2FF7" w:rsidP="00E00201">
            <w:pPr>
              <w:rPr>
                <w:rFonts w:eastAsia="SimSun"/>
              </w:rPr>
            </w:pPr>
            <w:r w:rsidRPr="00AC3044">
              <w:rPr>
                <w:rFonts w:eastAsia="SimSun"/>
              </w:rPr>
              <w:t xml:space="preserve">С +5 дня по +35 день </w:t>
            </w:r>
          </w:p>
        </w:tc>
        <w:tc>
          <w:tcPr>
            <w:tcW w:w="2410" w:type="dxa"/>
            <w:vAlign w:val="center"/>
          </w:tcPr>
          <w:p w14:paraId="385A6F20"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1A3AE4A" w14:textId="77777777" w:rsidR="002F2FF7" w:rsidRDefault="002F2FF7" w:rsidP="002F2FF7">
      <w:pPr>
        <w:rPr>
          <w:rFonts w:eastAsia="SimSun"/>
        </w:rPr>
      </w:pPr>
      <w:bookmarkStart w:id="277" w:name="_Toc44401232"/>
    </w:p>
    <w:p w14:paraId="5F624452" w14:textId="1E5BF546"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7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15305FDE" w14:textId="77777777" w:rsidTr="00E00201">
        <w:trPr>
          <w:cantSplit/>
          <w:trHeight w:val="20"/>
          <w:tblHeader/>
        </w:trPr>
        <w:tc>
          <w:tcPr>
            <w:tcW w:w="1135" w:type="dxa"/>
            <w:vAlign w:val="center"/>
          </w:tcPr>
          <w:p w14:paraId="57E3D42E" w14:textId="77777777" w:rsidR="002F2FF7" w:rsidRPr="006A5E21" w:rsidRDefault="002F2FF7" w:rsidP="00E00201">
            <w:pPr>
              <w:rPr>
                <w:rFonts w:eastAsia="SimSun"/>
              </w:rPr>
            </w:pPr>
          </w:p>
        </w:tc>
        <w:tc>
          <w:tcPr>
            <w:tcW w:w="1559" w:type="dxa"/>
            <w:vAlign w:val="center"/>
          </w:tcPr>
          <w:p w14:paraId="5A4FD31C"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4362B050"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3C12D06B"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38D26D2B"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7BB2CB5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81BBB42" w14:textId="77777777" w:rsidTr="00E00201">
        <w:trPr>
          <w:cantSplit/>
          <w:trHeight w:val="20"/>
        </w:trPr>
        <w:tc>
          <w:tcPr>
            <w:tcW w:w="1135" w:type="dxa"/>
            <w:vMerge w:val="restart"/>
            <w:textDirection w:val="btLr"/>
            <w:vAlign w:val="center"/>
          </w:tcPr>
          <w:p w14:paraId="7BDA7A39"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078FCDDA"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32D8E276"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574A089"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63F6F2E" w14:textId="77777777" w:rsidR="002F2FF7" w:rsidRPr="00AC3044" w:rsidRDefault="002F2FF7" w:rsidP="00E00201">
            <w:pPr>
              <w:rPr>
                <w:rFonts w:eastAsia="SimSun"/>
              </w:rPr>
            </w:pPr>
            <w:r w:rsidRPr="00AC3044">
              <w:rPr>
                <w:rFonts w:eastAsia="SimSun"/>
              </w:rPr>
              <w:t>С -7 дня по -2 день</w:t>
            </w:r>
          </w:p>
        </w:tc>
        <w:tc>
          <w:tcPr>
            <w:tcW w:w="2410" w:type="dxa"/>
            <w:vAlign w:val="center"/>
          </w:tcPr>
          <w:p w14:paraId="6A98EF28"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D92C0E6" w14:textId="77777777" w:rsidTr="00E00201">
        <w:trPr>
          <w:cantSplit/>
          <w:trHeight w:val="390"/>
        </w:trPr>
        <w:tc>
          <w:tcPr>
            <w:tcW w:w="1135" w:type="dxa"/>
            <w:vMerge/>
            <w:vAlign w:val="center"/>
          </w:tcPr>
          <w:p w14:paraId="2AEB91C5" w14:textId="77777777" w:rsidR="002F2FF7" w:rsidRPr="00AC3044" w:rsidRDefault="002F2FF7" w:rsidP="00E00201">
            <w:pPr>
              <w:rPr>
                <w:rFonts w:eastAsia="SimSun"/>
              </w:rPr>
            </w:pPr>
          </w:p>
        </w:tc>
        <w:tc>
          <w:tcPr>
            <w:tcW w:w="1559" w:type="dxa"/>
            <w:vAlign w:val="center"/>
          </w:tcPr>
          <w:p w14:paraId="2A43EE49"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B193772"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6170CA7B" w14:textId="77777777" w:rsidR="002F2FF7" w:rsidRPr="00AC3044" w:rsidRDefault="002F2FF7" w:rsidP="00E00201">
            <w:pPr>
              <w:rPr>
                <w:rFonts w:eastAsia="SimSun"/>
              </w:rPr>
            </w:pPr>
            <w:r w:rsidRPr="00AC3044">
              <w:rPr>
                <w:rFonts w:eastAsia="SimSun"/>
              </w:rPr>
              <w:t xml:space="preserve">10 мг/кг </w:t>
            </w:r>
          </w:p>
        </w:tc>
        <w:tc>
          <w:tcPr>
            <w:tcW w:w="1559" w:type="dxa"/>
            <w:vAlign w:val="center"/>
          </w:tcPr>
          <w:p w14:paraId="3F14C81F" w14:textId="77777777" w:rsidR="002F2FF7" w:rsidRPr="00AC3044" w:rsidRDefault="002F2FF7" w:rsidP="00E00201">
            <w:pPr>
              <w:rPr>
                <w:rFonts w:eastAsia="SimSun"/>
              </w:rPr>
            </w:pPr>
            <w:r w:rsidRPr="00AC3044">
              <w:rPr>
                <w:rFonts w:eastAsia="SimSun"/>
              </w:rPr>
              <w:t>С -5 дня по -3 день</w:t>
            </w:r>
          </w:p>
        </w:tc>
        <w:tc>
          <w:tcPr>
            <w:tcW w:w="2410" w:type="dxa"/>
            <w:vAlign w:val="center"/>
          </w:tcPr>
          <w:p w14:paraId="1B4E1545"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2DBA80B" w14:textId="77777777" w:rsidTr="00E00201">
        <w:trPr>
          <w:cantSplit/>
          <w:trHeight w:val="1498"/>
        </w:trPr>
        <w:tc>
          <w:tcPr>
            <w:tcW w:w="1135" w:type="dxa"/>
            <w:vMerge w:val="restart"/>
            <w:textDirection w:val="btLr"/>
            <w:vAlign w:val="center"/>
          </w:tcPr>
          <w:p w14:paraId="21FF0050"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4EBBBED9"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1395771B"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68070C57"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71715505" w14:textId="77777777" w:rsidR="002F2FF7" w:rsidRPr="00AC3044" w:rsidRDefault="002F2FF7" w:rsidP="00E00201">
            <w:pPr>
              <w:rPr>
                <w:rFonts w:eastAsia="SimSun"/>
              </w:rPr>
            </w:pPr>
            <w:r w:rsidRPr="00AC3044">
              <w:rPr>
                <w:rFonts w:eastAsia="SimSun"/>
              </w:rPr>
              <w:t>С +3 дня по +4 день</w:t>
            </w:r>
          </w:p>
        </w:tc>
        <w:tc>
          <w:tcPr>
            <w:tcW w:w="2410" w:type="dxa"/>
            <w:vAlign w:val="center"/>
          </w:tcPr>
          <w:p w14:paraId="23D7A4D8"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EE1621A" w14:textId="77777777" w:rsidTr="00E00201">
        <w:trPr>
          <w:cantSplit/>
          <w:trHeight w:val="1598"/>
        </w:trPr>
        <w:tc>
          <w:tcPr>
            <w:tcW w:w="1135" w:type="dxa"/>
            <w:vMerge/>
            <w:textDirection w:val="btLr"/>
            <w:vAlign w:val="center"/>
          </w:tcPr>
          <w:p w14:paraId="5FCA82F7" w14:textId="77777777" w:rsidR="002F2FF7" w:rsidRPr="00AC3044" w:rsidRDefault="002F2FF7" w:rsidP="00E00201">
            <w:pPr>
              <w:rPr>
                <w:rFonts w:eastAsia="SimSun"/>
              </w:rPr>
            </w:pPr>
          </w:p>
        </w:tc>
        <w:tc>
          <w:tcPr>
            <w:tcW w:w="1559" w:type="dxa"/>
            <w:vAlign w:val="center"/>
          </w:tcPr>
          <w:p w14:paraId="770F16D1"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18EB4F02"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1642B59A" w14:textId="77777777" w:rsidR="002F2FF7" w:rsidRPr="00AC3044" w:rsidRDefault="002F2FF7" w:rsidP="00E00201">
            <w:pPr>
              <w:rPr>
                <w:rFonts w:eastAsia="SimSun"/>
              </w:rPr>
            </w:pPr>
            <w:r w:rsidRPr="00AC3044">
              <w:rPr>
                <w:rFonts w:eastAsia="SimSun"/>
              </w:rPr>
              <w:t>–</w:t>
            </w:r>
          </w:p>
        </w:tc>
        <w:tc>
          <w:tcPr>
            <w:tcW w:w="1559" w:type="dxa"/>
            <w:vAlign w:val="center"/>
          </w:tcPr>
          <w:p w14:paraId="183D9F6D" w14:textId="77777777" w:rsidR="002F2FF7" w:rsidRPr="00AC3044" w:rsidRDefault="002F2FF7" w:rsidP="00E00201">
            <w:pPr>
              <w:rPr>
                <w:rFonts w:eastAsia="SimSun"/>
              </w:rPr>
            </w:pPr>
            <w:r w:rsidRPr="00AC3044">
              <w:rPr>
                <w:rFonts w:eastAsia="SimSun"/>
              </w:rPr>
              <w:t xml:space="preserve">С +5 дня длительно </w:t>
            </w:r>
          </w:p>
        </w:tc>
        <w:tc>
          <w:tcPr>
            <w:tcW w:w="2410" w:type="dxa"/>
            <w:vAlign w:val="center"/>
          </w:tcPr>
          <w:p w14:paraId="0F19E135"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4E3B922A" w14:textId="77777777" w:rsidTr="00E00201">
        <w:trPr>
          <w:cantSplit/>
          <w:trHeight w:val="434"/>
        </w:trPr>
        <w:tc>
          <w:tcPr>
            <w:tcW w:w="1135" w:type="dxa"/>
            <w:vMerge/>
            <w:textDirection w:val="btLr"/>
            <w:vAlign w:val="center"/>
          </w:tcPr>
          <w:p w14:paraId="577D73F5" w14:textId="77777777" w:rsidR="002F2FF7" w:rsidRPr="00AC3044" w:rsidRDefault="002F2FF7" w:rsidP="00E00201">
            <w:pPr>
              <w:rPr>
                <w:rFonts w:eastAsia="SimSun"/>
              </w:rPr>
            </w:pPr>
          </w:p>
        </w:tc>
        <w:tc>
          <w:tcPr>
            <w:tcW w:w="1559" w:type="dxa"/>
            <w:vAlign w:val="center"/>
          </w:tcPr>
          <w:p w14:paraId="02D6693B"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768FAD22" w14:textId="77777777" w:rsidR="002F2FF7" w:rsidRPr="00AC3044" w:rsidRDefault="002F2FF7" w:rsidP="00E00201">
            <w:pPr>
              <w:rPr>
                <w:rFonts w:eastAsia="SimSun"/>
              </w:rPr>
            </w:pPr>
            <w:r w:rsidRPr="00AC3044">
              <w:rPr>
                <w:rFonts w:eastAsia="SimSun"/>
              </w:rPr>
              <w:t xml:space="preserve">45 мг/кг </w:t>
            </w:r>
          </w:p>
        </w:tc>
        <w:tc>
          <w:tcPr>
            <w:tcW w:w="1559" w:type="dxa"/>
            <w:vAlign w:val="center"/>
          </w:tcPr>
          <w:p w14:paraId="00F1F41C" w14:textId="77777777" w:rsidR="002F2FF7" w:rsidRPr="00AC3044" w:rsidRDefault="002F2FF7" w:rsidP="00E00201">
            <w:pPr>
              <w:rPr>
                <w:rFonts w:eastAsia="SimSun"/>
              </w:rPr>
            </w:pPr>
            <w:r w:rsidRPr="00AC3044">
              <w:rPr>
                <w:rFonts w:eastAsia="SimSun"/>
              </w:rPr>
              <w:t>–</w:t>
            </w:r>
          </w:p>
        </w:tc>
        <w:tc>
          <w:tcPr>
            <w:tcW w:w="1559" w:type="dxa"/>
            <w:vAlign w:val="center"/>
          </w:tcPr>
          <w:p w14:paraId="5D2E78DD" w14:textId="77777777" w:rsidR="002F2FF7" w:rsidRPr="00AC3044" w:rsidRDefault="002F2FF7" w:rsidP="00E00201">
            <w:pPr>
              <w:rPr>
                <w:rFonts w:eastAsia="SimSun"/>
              </w:rPr>
            </w:pPr>
            <w:r w:rsidRPr="00AC3044">
              <w:rPr>
                <w:rFonts w:eastAsia="SimSun"/>
              </w:rPr>
              <w:t xml:space="preserve">С +5 дня по +35 день </w:t>
            </w:r>
          </w:p>
        </w:tc>
        <w:tc>
          <w:tcPr>
            <w:tcW w:w="2410" w:type="dxa"/>
            <w:vAlign w:val="center"/>
          </w:tcPr>
          <w:p w14:paraId="5ADF93F2"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E633AA2" w14:textId="77777777" w:rsidR="002F2FF7" w:rsidRDefault="002F2FF7" w:rsidP="002F2FF7">
      <w:pPr>
        <w:rPr>
          <w:rFonts w:eastAsia="SimSun"/>
        </w:rPr>
      </w:pPr>
      <w:bookmarkStart w:id="278" w:name="_Toc44401233"/>
    </w:p>
    <w:p w14:paraId="1FCD4FD7" w14:textId="4EFFB827"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7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08BE97E3" w14:textId="77777777" w:rsidTr="00E00201">
        <w:trPr>
          <w:cantSplit/>
          <w:trHeight w:val="20"/>
          <w:tblHeader/>
        </w:trPr>
        <w:tc>
          <w:tcPr>
            <w:tcW w:w="1135" w:type="dxa"/>
            <w:vAlign w:val="center"/>
          </w:tcPr>
          <w:p w14:paraId="227CAFAB" w14:textId="77777777" w:rsidR="002F2FF7" w:rsidRPr="006A5E21" w:rsidRDefault="002F2FF7" w:rsidP="00E00201">
            <w:pPr>
              <w:rPr>
                <w:rFonts w:eastAsia="SimSun"/>
              </w:rPr>
            </w:pPr>
          </w:p>
        </w:tc>
        <w:tc>
          <w:tcPr>
            <w:tcW w:w="1559" w:type="dxa"/>
            <w:vAlign w:val="center"/>
          </w:tcPr>
          <w:p w14:paraId="246BEE51"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5BA25FEF"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7F472ABD"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683F8979"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6889C7B0"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63A7BA1F" w14:textId="77777777" w:rsidTr="00E00201">
        <w:trPr>
          <w:cantSplit/>
          <w:trHeight w:val="20"/>
        </w:trPr>
        <w:tc>
          <w:tcPr>
            <w:tcW w:w="1135" w:type="dxa"/>
            <w:vMerge w:val="restart"/>
            <w:textDirection w:val="btLr"/>
            <w:vAlign w:val="center"/>
          </w:tcPr>
          <w:p w14:paraId="12D596FD"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270E323E"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66AA2F31"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9E14D42"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35DAA61" w14:textId="77777777" w:rsidR="002F2FF7" w:rsidRPr="00AC3044" w:rsidRDefault="002F2FF7" w:rsidP="00E00201">
            <w:pPr>
              <w:rPr>
                <w:rFonts w:eastAsia="SimSun"/>
              </w:rPr>
            </w:pPr>
            <w:r w:rsidRPr="00AC3044">
              <w:rPr>
                <w:rFonts w:eastAsia="SimSun"/>
              </w:rPr>
              <w:t>С -7 дня по -2 день</w:t>
            </w:r>
          </w:p>
        </w:tc>
        <w:tc>
          <w:tcPr>
            <w:tcW w:w="2410" w:type="dxa"/>
            <w:vAlign w:val="center"/>
          </w:tcPr>
          <w:p w14:paraId="7B5E171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2B5D9F6" w14:textId="77777777" w:rsidTr="00E00201">
        <w:trPr>
          <w:cantSplit/>
          <w:trHeight w:val="1207"/>
        </w:trPr>
        <w:tc>
          <w:tcPr>
            <w:tcW w:w="1135" w:type="dxa"/>
            <w:vMerge/>
            <w:vAlign w:val="center"/>
          </w:tcPr>
          <w:p w14:paraId="349C1419" w14:textId="77777777" w:rsidR="002F2FF7" w:rsidRPr="00AC3044" w:rsidRDefault="002F2FF7" w:rsidP="00E00201">
            <w:pPr>
              <w:rPr>
                <w:rFonts w:eastAsia="SimSun"/>
              </w:rPr>
            </w:pPr>
          </w:p>
        </w:tc>
        <w:tc>
          <w:tcPr>
            <w:tcW w:w="1559" w:type="dxa"/>
            <w:vAlign w:val="center"/>
          </w:tcPr>
          <w:p w14:paraId="62BBDEF1"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5C64B7EA"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1EF06939" w14:textId="77777777" w:rsidR="002F2FF7" w:rsidRPr="00AC3044" w:rsidRDefault="002F2FF7" w:rsidP="00E00201">
            <w:pPr>
              <w:rPr>
                <w:rFonts w:eastAsia="SimSun"/>
              </w:rPr>
            </w:pPr>
            <w:r w:rsidRPr="00AC3044">
              <w:rPr>
                <w:rFonts w:eastAsia="SimSun"/>
              </w:rPr>
              <w:t xml:space="preserve">12 мг/кг </w:t>
            </w:r>
          </w:p>
        </w:tc>
        <w:tc>
          <w:tcPr>
            <w:tcW w:w="1559" w:type="dxa"/>
            <w:vAlign w:val="center"/>
          </w:tcPr>
          <w:p w14:paraId="080161B0" w14:textId="77777777" w:rsidR="002F2FF7" w:rsidRPr="00AC3044" w:rsidRDefault="002F2FF7" w:rsidP="00E00201">
            <w:pPr>
              <w:rPr>
                <w:rFonts w:eastAsia="SimSun"/>
              </w:rPr>
            </w:pPr>
            <w:r w:rsidRPr="00AC3044">
              <w:rPr>
                <w:rFonts w:eastAsia="SimSun"/>
              </w:rPr>
              <w:t>С -5 дня по -3 день</w:t>
            </w:r>
          </w:p>
        </w:tc>
        <w:tc>
          <w:tcPr>
            <w:tcW w:w="2410" w:type="dxa"/>
            <w:vAlign w:val="center"/>
          </w:tcPr>
          <w:p w14:paraId="380D5655"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811FAE1" w14:textId="77777777" w:rsidTr="00E00201">
        <w:trPr>
          <w:cantSplit/>
          <w:trHeight w:val="660"/>
        </w:trPr>
        <w:tc>
          <w:tcPr>
            <w:tcW w:w="1135" w:type="dxa"/>
            <w:vMerge w:val="restart"/>
            <w:textDirection w:val="btLr"/>
            <w:vAlign w:val="center"/>
          </w:tcPr>
          <w:p w14:paraId="45779F76"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192D5DB1"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7C701162"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7257E4BE"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30EF4EE0" w14:textId="77777777" w:rsidR="002F2FF7" w:rsidRPr="00AC3044" w:rsidRDefault="002F2FF7" w:rsidP="00E00201">
            <w:pPr>
              <w:rPr>
                <w:rFonts w:eastAsia="SimSun"/>
              </w:rPr>
            </w:pPr>
            <w:r w:rsidRPr="00AC3044">
              <w:rPr>
                <w:rFonts w:eastAsia="SimSun"/>
              </w:rPr>
              <w:t>С +3 дня по +4 день</w:t>
            </w:r>
          </w:p>
        </w:tc>
        <w:tc>
          <w:tcPr>
            <w:tcW w:w="2410" w:type="dxa"/>
            <w:vAlign w:val="center"/>
          </w:tcPr>
          <w:p w14:paraId="67B1B8F8"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7D0FF240" w14:textId="77777777" w:rsidTr="00E00201">
        <w:trPr>
          <w:cantSplit/>
          <w:trHeight w:val="958"/>
        </w:trPr>
        <w:tc>
          <w:tcPr>
            <w:tcW w:w="1135" w:type="dxa"/>
            <w:vMerge/>
            <w:textDirection w:val="btLr"/>
            <w:vAlign w:val="center"/>
          </w:tcPr>
          <w:p w14:paraId="54D25C15" w14:textId="77777777" w:rsidR="002F2FF7" w:rsidRPr="00AC3044" w:rsidRDefault="002F2FF7" w:rsidP="00E00201">
            <w:pPr>
              <w:rPr>
                <w:rFonts w:eastAsia="SimSun"/>
              </w:rPr>
            </w:pPr>
          </w:p>
        </w:tc>
        <w:tc>
          <w:tcPr>
            <w:tcW w:w="1559" w:type="dxa"/>
            <w:vAlign w:val="center"/>
          </w:tcPr>
          <w:p w14:paraId="2523835F"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5E73A302"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15417938" w14:textId="77777777" w:rsidR="002F2FF7" w:rsidRPr="00AC3044" w:rsidRDefault="002F2FF7" w:rsidP="00E00201">
            <w:pPr>
              <w:rPr>
                <w:rFonts w:eastAsia="SimSun"/>
              </w:rPr>
            </w:pPr>
            <w:r w:rsidRPr="00AC3044">
              <w:rPr>
                <w:rFonts w:eastAsia="SimSun"/>
              </w:rPr>
              <w:t>–</w:t>
            </w:r>
          </w:p>
        </w:tc>
        <w:tc>
          <w:tcPr>
            <w:tcW w:w="1559" w:type="dxa"/>
            <w:vAlign w:val="center"/>
          </w:tcPr>
          <w:p w14:paraId="0BD405A1" w14:textId="77777777" w:rsidR="002F2FF7" w:rsidRPr="00AC3044" w:rsidRDefault="002F2FF7" w:rsidP="00E00201">
            <w:pPr>
              <w:rPr>
                <w:rFonts w:eastAsia="SimSun"/>
              </w:rPr>
            </w:pPr>
            <w:r w:rsidRPr="00AC3044">
              <w:rPr>
                <w:rFonts w:eastAsia="SimSun"/>
              </w:rPr>
              <w:t xml:space="preserve">С +5 дня длительно </w:t>
            </w:r>
          </w:p>
        </w:tc>
        <w:tc>
          <w:tcPr>
            <w:tcW w:w="2410" w:type="dxa"/>
            <w:vAlign w:val="center"/>
          </w:tcPr>
          <w:p w14:paraId="5FE8B260"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67CD783C" w14:textId="77777777" w:rsidR="002F2FF7" w:rsidRDefault="002F2FF7" w:rsidP="002F2FF7">
      <w:pPr>
        <w:rPr>
          <w:rFonts w:eastAsia="SimSun"/>
        </w:rPr>
      </w:pPr>
      <w:bookmarkStart w:id="279" w:name="_Toc44401234"/>
    </w:p>
    <w:p w14:paraId="508A80B8" w14:textId="653C1A16" w:rsidR="002F2FF7" w:rsidRPr="00030511" w:rsidRDefault="002F2FF7" w:rsidP="002F2FF7">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7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7E21CCD0" w14:textId="77777777" w:rsidTr="00E00201">
        <w:trPr>
          <w:cantSplit/>
          <w:trHeight w:val="20"/>
          <w:tblHeader/>
        </w:trPr>
        <w:tc>
          <w:tcPr>
            <w:tcW w:w="1135" w:type="dxa"/>
            <w:vAlign w:val="center"/>
          </w:tcPr>
          <w:p w14:paraId="6C78F466" w14:textId="77777777" w:rsidR="002F2FF7" w:rsidRPr="00AC3044" w:rsidRDefault="002F2FF7" w:rsidP="00E00201">
            <w:pPr>
              <w:rPr>
                <w:rFonts w:eastAsia="SimSun"/>
              </w:rPr>
            </w:pPr>
          </w:p>
        </w:tc>
        <w:tc>
          <w:tcPr>
            <w:tcW w:w="1559" w:type="dxa"/>
            <w:vAlign w:val="center"/>
          </w:tcPr>
          <w:p w14:paraId="7744D9EC"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27693017"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0966B7DA"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44A7E356"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77C93C78"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BA86193" w14:textId="77777777" w:rsidTr="00E00201">
        <w:trPr>
          <w:cantSplit/>
          <w:trHeight w:val="450"/>
        </w:trPr>
        <w:tc>
          <w:tcPr>
            <w:tcW w:w="1135" w:type="dxa"/>
            <w:vMerge w:val="restart"/>
            <w:textDirection w:val="btLr"/>
            <w:vAlign w:val="center"/>
          </w:tcPr>
          <w:p w14:paraId="71BB4643"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38837E8A"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279A33E6"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C5C822"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B9BA86C" w14:textId="77777777" w:rsidR="002F2FF7" w:rsidRPr="00AC3044" w:rsidRDefault="002F2FF7" w:rsidP="00E00201">
            <w:pPr>
              <w:rPr>
                <w:rFonts w:eastAsia="SimSun"/>
              </w:rPr>
            </w:pPr>
            <w:r w:rsidRPr="00AC3044">
              <w:rPr>
                <w:rFonts w:eastAsia="SimSun"/>
              </w:rPr>
              <w:t>С -7 дня по -2 день</w:t>
            </w:r>
          </w:p>
        </w:tc>
        <w:tc>
          <w:tcPr>
            <w:tcW w:w="2410" w:type="dxa"/>
            <w:vAlign w:val="center"/>
          </w:tcPr>
          <w:p w14:paraId="1D9942E7"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7A278EE" w14:textId="77777777" w:rsidTr="00E00201">
        <w:trPr>
          <w:cantSplit/>
          <w:trHeight w:val="1207"/>
        </w:trPr>
        <w:tc>
          <w:tcPr>
            <w:tcW w:w="1135" w:type="dxa"/>
            <w:vMerge/>
            <w:vAlign w:val="center"/>
          </w:tcPr>
          <w:p w14:paraId="25B40D16" w14:textId="77777777" w:rsidR="002F2FF7" w:rsidRPr="00AC3044" w:rsidRDefault="002F2FF7" w:rsidP="00E00201">
            <w:pPr>
              <w:rPr>
                <w:rFonts w:eastAsia="SimSun"/>
              </w:rPr>
            </w:pPr>
          </w:p>
        </w:tc>
        <w:tc>
          <w:tcPr>
            <w:tcW w:w="1559" w:type="dxa"/>
            <w:vAlign w:val="center"/>
          </w:tcPr>
          <w:p w14:paraId="0766BFD1" w14:textId="77777777" w:rsidR="002F2FF7" w:rsidRPr="00AC3044" w:rsidRDefault="002F2FF7" w:rsidP="00E00201">
            <w:pPr>
              <w:rPr>
                <w:rFonts w:eastAsia="SimSun"/>
              </w:rPr>
            </w:pPr>
            <w:r w:rsidRPr="00AC3044">
              <w:rPr>
                <w:rFonts w:eastAsia="SimSun"/>
              </w:rPr>
              <w:t>Бусульфан</w:t>
            </w:r>
          </w:p>
        </w:tc>
        <w:tc>
          <w:tcPr>
            <w:tcW w:w="1418" w:type="dxa"/>
            <w:vAlign w:val="center"/>
          </w:tcPr>
          <w:p w14:paraId="0BD95898" w14:textId="77777777" w:rsidR="002F2FF7" w:rsidRPr="00AC3044" w:rsidRDefault="002F2FF7" w:rsidP="00E00201">
            <w:pPr>
              <w:rPr>
                <w:rFonts w:eastAsia="SimSun"/>
              </w:rPr>
            </w:pPr>
            <w:r w:rsidRPr="00AC3044">
              <w:rPr>
                <w:rFonts w:eastAsia="SimSun"/>
              </w:rPr>
              <w:t xml:space="preserve">4 мг/кг </w:t>
            </w:r>
          </w:p>
        </w:tc>
        <w:tc>
          <w:tcPr>
            <w:tcW w:w="1559" w:type="dxa"/>
            <w:vAlign w:val="center"/>
          </w:tcPr>
          <w:p w14:paraId="2C288461" w14:textId="77777777" w:rsidR="002F2FF7" w:rsidRPr="00AC3044" w:rsidRDefault="002F2FF7" w:rsidP="00E00201">
            <w:pPr>
              <w:rPr>
                <w:rFonts w:eastAsia="SimSun"/>
              </w:rPr>
            </w:pPr>
            <w:r w:rsidRPr="00AC3044">
              <w:rPr>
                <w:rFonts w:eastAsia="SimSun"/>
              </w:rPr>
              <w:t xml:space="preserve">14 мг/кг </w:t>
            </w:r>
          </w:p>
        </w:tc>
        <w:tc>
          <w:tcPr>
            <w:tcW w:w="1559" w:type="dxa"/>
            <w:vAlign w:val="center"/>
          </w:tcPr>
          <w:p w14:paraId="296B49D1" w14:textId="77777777" w:rsidR="002F2FF7" w:rsidRPr="00AC3044" w:rsidRDefault="002F2FF7" w:rsidP="00E00201">
            <w:pPr>
              <w:rPr>
                <w:rFonts w:eastAsia="SimSun"/>
              </w:rPr>
            </w:pPr>
            <w:r w:rsidRPr="00AC3044">
              <w:rPr>
                <w:rFonts w:eastAsia="SimSun"/>
              </w:rPr>
              <w:t>С -6 дня по -3 день</w:t>
            </w:r>
          </w:p>
        </w:tc>
        <w:tc>
          <w:tcPr>
            <w:tcW w:w="2410" w:type="dxa"/>
            <w:vAlign w:val="center"/>
          </w:tcPr>
          <w:p w14:paraId="13FBA2D5"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2F2FF7" w:rsidRPr="00AC3044" w14:paraId="66611F08" w14:textId="77777777" w:rsidTr="00E00201">
        <w:trPr>
          <w:cantSplit/>
          <w:trHeight w:val="606"/>
        </w:trPr>
        <w:tc>
          <w:tcPr>
            <w:tcW w:w="1135" w:type="dxa"/>
            <w:vMerge w:val="restart"/>
            <w:textDirection w:val="btLr"/>
            <w:vAlign w:val="center"/>
          </w:tcPr>
          <w:p w14:paraId="6F061B19"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584A89B6"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3E92003B"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021FAD9B"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1453C271" w14:textId="77777777" w:rsidR="002F2FF7" w:rsidRPr="00AC3044" w:rsidRDefault="002F2FF7" w:rsidP="00E00201">
            <w:pPr>
              <w:rPr>
                <w:rFonts w:eastAsia="SimSun"/>
              </w:rPr>
            </w:pPr>
            <w:r w:rsidRPr="00AC3044">
              <w:rPr>
                <w:rFonts w:eastAsia="SimSun"/>
              </w:rPr>
              <w:t>С +3 дня по +4 день</w:t>
            </w:r>
          </w:p>
        </w:tc>
        <w:tc>
          <w:tcPr>
            <w:tcW w:w="2410" w:type="dxa"/>
            <w:vAlign w:val="center"/>
          </w:tcPr>
          <w:p w14:paraId="6C572631"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59A48F3" w14:textId="77777777" w:rsidTr="00E00201">
        <w:trPr>
          <w:cantSplit/>
          <w:trHeight w:val="958"/>
        </w:trPr>
        <w:tc>
          <w:tcPr>
            <w:tcW w:w="1135" w:type="dxa"/>
            <w:vMerge/>
            <w:textDirection w:val="btLr"/>
            <w:vAlign w:val="center"/>
          </w:tcPr>
          <w:p w14:paraId="36F07237" w14:textId="77777777" w:rsidR="002F2FF7" w:rsidRPr="00AC3044" w:rsidRDefault="002F2FF7" w:rsidP="00E00201">
            <w:pPr>
              <w:rPr>
                <w:rFonts w:eastAsia="SimSun"/>
              </w:rPr>
            </w:pPr>
          </w:p>
        </w:tc>
        <w:tc>
          <w:tcPr>
            <w:tcW w:w="1559" w:type="dxa"/>
            <w:vAlign w:val="center"/>
          </w:tcPr>
          <w:p w14:paraId="415A6892"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446A728B"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42B91F9A" w14:textId="77777777" w:rsidR="002F2FF7" w:rsidRPr="00AC3044" w:rsidRDefault="002F2FF7" w:rsidP="00E00201">
            <w:pPr>
              <w:rPr>
                <w:rFonts w:eastAsia="SimSun"/>
              </w:rPr>
            </w:pPr>
            <w:r w:rsidRPr="00AC3044">
              <w:rPr>
                <w:rFonts w:eastAsia="SimSun"/>
              </w:rPr>
              <w:t>–</w:t>
            </w:r>
          </w:p>
        </w:tc>
        <w:tc>
          <w:tcPr>
            <w:tcW w:w="1559" w:type="dxa"/>
            <w:vAlign w:val="center"/>
          </w:tcPr>
          <w:p w14:paraId="52FE405E" w14:textId="77777777" w:rsidR="002F2FF7" w:rsidRPr="00AC3044" w:rsidRDefault="002F2FF7" w:rsidP="00E00201">
            <w:pPr>
              <w:rPr>
                <w:rFonts w:eastAsia="SimSun"/>
              </w:rPr>
            </w:pPr>
            <w:r w:rsidRPr="00AC3044">
              <w:rPr>
                <w:rFonts w:eastAsia="SimSun"/>
              </w:rPr>
              <w:t xml:space="preserve">С +5 дня длительно </w:t>
            </w:r>
          </w:p>
        </w:tc>
        <w:tc>
          <w:tcPr>
            <w:tcW w:w="2410" w:type="dxa"/>
            <w:vAlign w:val="center"/>
          </w:tcPr>
          <w:p w14:paraId="7EF845CA"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2F4161DD" w14:textId="77777777" w:rsidTr="00E00201">
        <w:trPr>
          <w:cantSplit/>
          <w:trHeight w:val="576"/>
        </w:trPr>
        <w:tc>
          <w:tcPr>
            <w:tcW w:w="1135" w:type="dxa"/>
            <w:vMerge/>
            <w:textDirection w:val="btLr"/>
            <w:vAlign w:val="center"/>
          </w:tcPr>
          <w:p w14:paraId="5AED61C6" w14:textId="77777777" w:rsidR="002F2FF7" w:rsidRPr="00AC3044" w:rsidRDefault="002F2FF7" w:rsidP="00E00201">
            <w:pPr>
              <w:rPr>
                <w:rFonts w:eastAsia="SimSun"/>
              </w:rPr>
            </w:pPr>
          </w:p>
        </w:tc>
        <w:tc>
          <w:tcPr>
            <w:tcW w:w="1559" w:type="dxa"/>
            <w:vAlign w:val="center"/>
          </w:tcPr>
          <w:p w14:paraId="5FCCDE6A"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517D8184" w14:textId="77777777" w:rsidR="002F2FF7" w:rsidRPr="00AC3044" w:rsidRDefault="002F2FF7" w:rsidP="00E00201">
            <w:pPr>
              <w:rPr>
                <w:rFonts w:eastAsia="SimSun"/>
              </w:rPr>
            </w:pPr>
            <w:r w:rsidRPr="00AC3044">
              <w:rPr>
                <w:rFonts w:eastAsia="SimSun"/>
              </w:rPr>
              <w:t xml:space="preserve">45 мг/кг </w:t>
            </w:r>
          </w:p>
        </w:tc>
        <w:tc>
          <w:tcPr>
            <w:tcW w:w="1559" w:type="dxa"/>
            <w:vAlign w:val="center"/>
          </w:tcPr>
          <w:p w14:paraId="56DE8C34" w14:textId="77777777" w:rsidR="002F2FF7" w:rsidRPr="00AC3044" w:rsidRDefault="002F2FF7" w:rsidP="00E00201">
            <w:pPr>
              <w:rPr>
                <w:rFonts w:eastAsia="SimSun"/>
              </w:rPr>
            </w:pPr>
            <w:r w:rsidRPr="00AC3044">
              <w:rPr>
                <w:rFonts w:eastAsia="SimSun"/>
              </w:rPr>
              <w:t>–</w:t>
            </w:r>
          </w:p>
        </w:tc>
        <w:tc>
          <w:tcPr>
            <w:tcW w:w="1559" w:type="dxa"/>
            <w:vAlign w:val="center"/>
          </w:tcPr>
          <w:p w14:paraId="32B58C45" w14:textId="77777777" w:rsidR="002F2FF7" w:rsidRPr="00AC3044" w:rsidRDefault="002F2FF7" w:rsidP="00E00201">
            <w:pPr>
              <w:rPr>
                <w:rFonts w:eastAsia="SimSun"/>
              </w:rPr>
            </w:pPr>
            <w:r w:rsidRPr="00AC3044">
              <w:rPr>
                <w:rFonts w:eastAsia="SimSun"/>
              </w:rPr>
              <w:t xml:space="preserve">С +5 дня по +35 день </w:t>
            </w:r>
          </w:p>
        </w:tc>
        <w:tc>
          <w:tcPr>
            <w:tcW w:w="2410" w:type="dxa"/>
            <w:vAlign w:val="center"/>
          </w:tcPr>
          <w:p w14:paraId="79D303B0"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A54168D" w14:textId="77777777" w:rsidR="002F2FF7" w:rsidRPr="00C07B2E" w:rsidRDefault="002F2FF7" w:rsidP="002F2FF7">
      <w:pPr>
        <w:rPr>
          <w:rFonts w:eastAsia="SimSun"/>
        </w:rPr>
      </w:pPr>
    </w:p>
    <w:p w14:paraId="06F21311" w14:textId="77777777" w:rsidR="002F2FF7" w:rsidRPr="00C07B2E" w:rsidRDefault="002F2FF7" w:rsidP="002F2FF7">
      <w:pPr>
        <w:rPr>
          <w:rFonts w:eastAsia="SimSun"/>
        </w:rPr>
      </w:pPr>
      <w:bookmarkStart w:id="280"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80"/>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2F2FF7" w:rsidRPr="00AC3044" w14:paraId="640E7058" w14:textId="77777777" w:rsidTr="00E00201">
        <w:trPr>
          <w:cantSplit/>
          <w:trHeight w:val="20"/>
          <w:tblHeader/>
        </w:trPr>
        <w:tc>
          <w:tcPr>
            <w:tcW w:w="1103" w:type="dxa"/>
          </w:tcPr>
          <w:p w14:paraId="0FD21FC3" w14:textId="77777777" w:rsidR="002F2FF7" w:rsidRPr="006A5E21" w:rsidRDefault="002F2FF7" w:rsidP="00E00201">
            <w:pPr>
              <w:rPr>
                <w:rFonts w:eastAsia="SimSun"/>
              </w:rPr>
            </w:pPr>
          </w:p>
        </w:tc>
        <w:tc>
          <w:tcPr>
            <w:tcW w:w="1559" w:type="dxa"/>
            <w:vAlign w:val="center"/>
          </w:tcPr>
          <w:p w14:paraId="0B19323E"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60A9230D"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53B2A235"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0705A818"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7F0E5637"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D5AE491" w14:textId="77777777" w:rsidTr="00E00201">
        <w:trPr>
          <w:cantSplit/>
          <w:trHeight w:val="20"/>
        </w:trPr>
        <w:tc>
          <w:tcPr>
            <w:tcW w:w="1103" w:type="dxa"/>
            <w:vMerge w:val="restart"/>
            <w:textDirection w:val="btLr"/>
            <w:vAlign w:val="center"/>
          </w:tcPr>
          <w:p w14:paraId="18F8BD42"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198145ED"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0F644A60" w14:textId="77777777" w:rsidR="002F2FF7" w:rsidRPr="00AC3044" w:rsidRDefault="002F2FF7" w:rsidP="00E00201">
            <w:pPr>
              <w:rPr>
                <w:rFonts w:eastAsia="SimSun"/>
              </w:rPr>
            </w:pPr>
            <w:r w:rsidRPr="00AC3044">
              <w:rPr>
                <w:rFonts w:eastAsia="SimSun"/>
              </w:rPr>
              <w:t>30 мг/м2</w:t>
            </w:r>
          </w:p>
        </w:tc>
        <w:tc>
          <w:tcPr>
            <w:tcW w:w="1559" w:type="dxa"/>
            <w:vAlign w:val="center"/>
          </w:tcPr>
          <w:p w14:paraId="1585FDF9"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06CFCAB" w14:textId="77777777" w:rsidR="002F2FF7" w:rsidRPr="00AC3044" w:rsidRDefault="002F2FF7" w:rsidP="00E00201">
            <w:pPr>
              <w:rPr>
                <w:rFonts w:eastAsia="SimSun"/>
              </w:rPr>
            </w:pPr>
            <w:r w:rsidRPr="00AC3044">
              <w:rPr>
                <w:rFonts w:eastAsia="SimSun"/>
              </w:rPr>
              <w:t>С –6 по –2 день</w:t>
            </w:r>
          </w:p>
        </w:tc>
        <w:tc>
          <w:tcPr>
            <w:tcW w:w="2410" w:type="dxa"/>
            <w:vAlign w:val="center"/>
          </w:tcPr>
          <w:p w14:paraId="00260358"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DC74123" w14:textId="77777777" w:rsidTr="00E00201">
        <w:trPr>
          <w:cantSplit/>
          <w:trHeight w:val="879"/>
        </w:trPr>
        <w:tc>
          <w:tcPr>
            <w:tcW w:w="1103" w:type="dxa"/>
            <w:vMerge/>
            <w:textDirection w:val="btLr"/>
            <w:vAlign w:val="center"/>
          </w:tcPr>
          <w:p w14:paraId="32FF5EDA" w14:textId="77777777" w:rsidR="002F2FF7" w:rsidRPr="00AC3044" w:rsidRDefault="002F2FF7" w:rsidP="00E00201">
            <w:pPr>
              <w:rPr>
                <w:rFonts w:eastAsia="SimSun"/>
              </w:rPr>
            </w:pPr>
          </w:p>
        </w:tc>
        <w:tc>
          <w:tcPr>
            <w:tcW w:w="1559" w:type="dxa"/>
            <w:vAlign w:val="center"/>
          </w:tcPr>
          <w:p w14:paraId="09E6A0B3" w14:textId="77777777" w:rsidR="002F2FF7" w:rsidRPr="00AC3044" w:rsidRDefault="002F2FF7" w:rsidP="00E00201">
            <w:pPr>
              <w:rPr>
                <w:rFonts w:eastAsia="SimSun"/>
              </w:rPr>
            </w:pPr>
            <w:r w:rsidRPr="00AC3044">
              <w:rPr>
                <w:rFonts w:eastAsia="SimSun"/>
              </w:rPr>
              <w:t>Треосульфан</w:t>
            </w:r>
          </w:p>
        </w:tc>
        <w:tc>
          <w:tcPr>
            <w:tcW w:w="1418" w:type="dxa"/>
            <w:vAlign w:val="center"/>
          </w:tcPr>
          <w:p w14:paraId="6FAF9BC9" w14:textId="77777777" w:rsidR="002F2FF7" w:rsidRPr="00AC3044" w:rsidRDefault="002F2FF7" w:rsidP="00E00201">
            <w:pPr>
              <w:rPr>
                <w:rFonts w:eastAsia="SimSun"/>
              </w:rPr>
            </w:pPr>
            <w:r w:rsidRPr="00AC3044">
              <w:rPr>
                <w:rFonts w:eastAsia="SimSun"/>
              </w:rPr>
              <w:t>12 г/м2</w:t>
            </w:r>
          </w:p>
        </w:tc>
        <w:tc>
          <w:tcPr>
            <w:tcW w:w="1559" w:type="dxa"/>
            <w:vAlign w:val="center"/>
          </w:tcPr>
          <w:p w14:paraId="3EF86707" w14:textId="77777777" w:rsidR="002F2FF7" w:rsidRPr="00AC3044" w:rsidRDefault="002F2FF7" w:rsidP="00E00201">
            <w:pPr>
              <w:rPr>
                <w:rFonts w:eastAsia="SimSun"/>
              </w:rPr>
            </w:pPr>
            <w:r w:rsidRPr="00AC3044">
              <w:rPr>
                <w:rFonts w:eastAsia="SimSun"/>
              </w:rPr>
              <w:t>36 г/м</w:t>
            </w:r>
            <w:r w:rsidRPr="0074195F">
              <w:rPr>
                <w:rFonts w:eastAsia="SimSun"/>
                <w:vertAlign w:val="superscript"/>
              </w:rPr>
              <w:t>2</w:t>
            </w:r>
          </w:p>
        </w:tc>
        <w:tc>
          <w:tcPr>
            <w:tcW w:w="1559" w:type="dxa"/>
            <w:vAlign w:val="center"/>
          </w:tcPr>
          <w:p w14:paraId="5A955EDE" w14:textId="77777777" w:rsidR="002F2FF7" w:rsidRPr="00AC3044" w:rsidRDefault="002F2FF7" w:rsidP="00E00201">
            <w:pPr>
              <w:rPr>
                <w:rFonts w:eastAsia="SimSun"/>
              </w:rPr>
            </w:pPr>
            <w:r w:rsidRPr="00AC3044">
              <w:rPr>
                <w:rFonts w:eastAsia="SimSun"/>
              </w:rPr>
              <w:t>С –6 по –4 день</w:t>
            </w:r>
          </w:p>
        </w:tc>
        <w:tc>
          <w:tcPr>
            <w:tcW w:w="2410" w:type="dxa"/>
            <w:vAlign w:val="center"/>
          </w:tcPr>
          <w:p w14:paraId="2F6556FF"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0E170FF" w14:textId="77777777" w:rsidTr="00E00201">
        <w:trPr>
          <w:cantSplit/>
          <w:trHeight w:val="1534"/>
        </w:trPr>
        <w:tc>
          <w:tcPr>
            <w:tcW w:w="1103" w:type="dxa"/>
            <w:vMerge w:val="restart"/>
            <w:textDirection w:val="btLr"/>
            <w:vAlign w:val="center"/>
          </w:tcPr>
          <w:p w14:paraId="401AC703"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5E519C20"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7BDF4FE3" w14:textId="77777777" w:rsidR="002F2FF7" w:rsidRPr="00AC3044" w:rsidRDefault="002F2FF7" w:rsidP="00E00201">
            <w:pPr>
              <w:rPr>
                <w:rFonts w:eastAsia="SimSun"/>
              </w:rPr>
            </w:pPr>
            <w:r w:rsidRPr="00AC3044">
              <w:rPr>
                <w:rFonts w:eastAsia="SimSun"/>
              </w:rPr>
              <w:t>3 мг/кг</w:t>
            </w:r>
          </w:p>
        </w:tc>
        <w:tc>
          <w:tcPr>
            <w:tcW w:w="1559" w:type="dxa"/>
            <w:vAlign w:val="center"/>
          </w:tcPr>
          <w:p w14:paraId="4108B69E" w14:textId="77777777" w:rsidR="002F2FF7" w:rsidRPr="00AC3044" w:rsidRDefault="002F2FF7" w:rsidP="00E00201">
            <w:pPr>
              <w:rPr>
                <w:rFonts w:eastAsia="SimSun"/>
              </w:rPr>
            </w:pPr>
            <w:r w:rsidRPr="00AC3044">
              <w:rPr>
                <w:rFonts w:eastAsia="SimSun"/>
              </w:rPr>
              <w:t>–</w:t>
            </w:r>
          </w:p>
        </w:tc>
        <w:tc>
          <w:tcPr>
            <w:tcW w:w="1559" w:type="dxa"/>
            <w:vAlign w:val="center"/>
          </w:tcPr>
          <w:p w14:paraId="0652AEAF"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410" w:type="dxa"/>
            <w:vAlign w:val="center"/>
          </w:tcPr>
          <w:p w14:paraId="2D04168A"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19289F1B" w14:textId="77777777" w:rsidTr="00E00201">
        <w:trPr>
          <w:cantSplit/>
          <w:trHeight w:val="20"/>
        </w:trPr>
        <w:tc>
          <w:tcPr>
            <w:tcW w:w="1103" w:type="dxa"/>
            <w:vMerge/>
            <w:textDirection w:val="btLr"/>
          </w:tcPr>
          <w:p w14:paraId="33B89757" w14:textId="77777777" w:rsidR="002F2FF7" w:rsidRPr="00AC3044" w:rsidRDefault="002F2FF7" w:rsidP="00E00201">
            <w:pPr>
              <w:rPr>
                <w:rFonts w:eastAsia="SimSun"/>
              </w:rPr>
            </w:pPr>
          </w:p>
        </w:tc>
        <w:tc>
          <w:tcPr>
            <w:tcW w:w="1559" w:type="dxa"/>
            <w:vAlign w:val="center"/>
          </w:tcPr>
          <w:p w14:paraId="4B92C0FE"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5802A8B0" w14:textId="77777777" w:rsidR="002F2FF7" w:rsidRPr="00AC3044" w:rsidRDefault="002F2FF7" w:rsidP="00E00201">
            <w:pPr>
              <w:rPr>
                <w:rFonts w:eastAsia="SimSun"/>
              </w:rPr>
            </w:pPr>
            <w:r w:rsidRPr="00AC3044">
              <w:rPr>
                <w:rFonts w:eastAsia="SimSun"/>
              </w:rPr>
              <w:t>30 мг/кг</w:t>
            </w:r>
          </w:p>
        </w:tc>
        <w:tc>
          <w:tcPr>
            <w:tcW w:w="1559" w:type="dxa"/>
            <w:vAlign w:val="center"/>
          </w:tcPr>
          <w:p w14:paraId="790E4EA9" w14:textId="77777777" w:rsidR="002F2FF7" w:rsidRPr="00AC3044" w:rsidRDefault="002F2FF7" w:rsidP="00E00201">
            <w:pPr>
              <w:rPr>
                <w:rFonts w:eastAsia="SimSun"/>
              </w:rPr>
            </w:pPr>
            <w:r w:rsidRPr="00AC3044">
              <w:rPr>
                <w:rFonts w:eastAsia="SimSun"/>
              </w:rPr>
              <w:t>–</w:t>
            </w:r>
          </w:p>
        </w:tc>
        <w:tc>
          <w:tcPr>
            <w:tcW w:w="1559" w:type="dxa"/>
            <w:vAlign w:val="center"/>
          </w:tcPr>
          <w:p w14:paraId="34ECAAB9"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765E4276"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2F2FF7" w:rsidRPr="00AC3044" w14:paraId="587A235D" w14:textId="77777777" w:rsidTr="00E00201">
        <w:trPr>
          <w:cantSplit/>
          <w:trHeight w:val="20"/>
        </w:trPr>
        <w:tc>
          <w:tcPr>
            <w:tcW w:w="1103" w:type="dxa"/>
            <w:vMerge/>
            <w:textDirection w:val="btLr"/>
          </w:tcPr>
          <w:p w14:paraId="466C9A90" w14:textId="77777777" w:rsidR="002F2FF7" w:rsidRPr="00AC3044" w:rsidRDefault="002F2FF7" w:rsidP="00E00201">
            <w:pPr>
              <w:rPr>
                <w:rFonts w:eastAsia="SimSun"/>
              </w:rPr>
            </w:pPr>
          </w:p>
        </w:tc>
        <w:tc>
          <w:tcPr>
            <w:tcW w:w="1559" w:type="dxa"/>
            <w:vAlign w:val="center"/>
          </w:tcPr>
          <w:p w14:paraId="4F72524A"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6FCBC1C3"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76D550B8"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70869ED9" w14:textId="77777777" w:rsidR="002F2FF7" w:rsidRPr="00AC3044" w:rsidRDefault="002F2FF7" w:rsidP="00E00201">
            <w:pPr>
              <w:rPr>
                <w:rFonts w:eastAsia="SimSun"/>
              </w:rPr>
            </w:pPr>
            <w:r w:rsidRPr="00AC3044">
              <w:rPr>
                <w:rFonts w:eastAsia="SimSun"/>
              </w:rPr>
              <w:t xml:space="preserve">+3,+4 дни </w:t>
            </w:r>
          </w:p>
        </w:tc>
        <w:tc>
          <w:tcPr>
            <w:tcW w:w="2410" w:type="dxa"/>
            <w:vAlign w:val="center"/>
          </w:tcPr>
          <w:p w14:paraId="7788DC58" w14:textId="77777777" w:rsidR="002F2FF7" w:rsidRPr="00AC3044" w:rsidRDefault="002F2FF7" w:rsidP="00E00201">
            <w:pPr>
              <w:rPr>
                <w:rFonts w:eastAsia="SimSun"/>
              </w:rPr>
            </w:pPr>
            <w:r w:rsidRPr="00AC3044">
              <w:rPr>
                <w:rFonts w:eastAsia="SimSun"/>
              </w:rPr>
              <w:t>В/в, в течение 2 часов</w:t>
            </w:r>
          </w:p>
        </w:tc>
      </w:tr>
    </w:tbl>
    <w:p w14:paraId="60AB8950" w14:textId="77777777" w:rsidR="002F2FF7" w:rsidRDefault="002F2FF7" w:rsidP="002F2FF7">
      <w:pPr>
        <w:rPr>
          <w:rFonts w:eastAsia="SimSun"/>
        </w:rPr>
      </w:pPr>
      <w:bookmarkStart w:id="281" w:name="_Toc44401236"/>
    </w:p>
    <w:p w14:paraId="2FBFBCCC" w14:textId="5A87F2AD"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8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2F2FF7" w:rsidRPr="00AC3044" w14:paraId="6CB29D60" w14:textId="77777777" w:rsidTr="00E00201">
        <w:trPr>
          <w:cantSplit/>
          <w:trHeight w:val="20"/>
          <w:tblHeader/>
        </w:trPr>
        <w:tc>
          <w:tcPr>
            <w:tcW w:w="1135" w:type="dxa"/>
          </w:tcPr>
          <w:p w14:paraId="69BAA5D0" w14:textId="77777777" w:rsidR="002F2FF7" w:rsidRPr="006A5E21" w:rsidRDefault="002F2FF7" w:rsidP="00E00201">
            <w:pPr>
              <w:rPr>
                <w:rFonts w:eastAsia="SimSun"/>
              </w:rPr>
            </w:pPr>
          </w:p>
        </w:tc>
        <w:tc>
          <w:tcPr>
            <w:tcW w:w="1559" w:type="dxa"/>
            <w:vAlign w:val="center"/>
          </w:tcPr>
          <w:p w14:paraId="3878163F"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71FA4820"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29ADDA47" w14:textId="77777777" w:rsidR="002F2FF7" w:rsidRPr="00AC3044" w:rsidRDefault="002F2FF7" w:rsidP="00E00201">
            <w:pPr>
              <w:rPr>
                <w:rFonts w:eastAsia="SimSun"/>
              </w:rPr>
            </w:pPr>
            <w:r w:rsidRPr="00AC3044">
              <w:rPr>
                <w:rFonts w:eastAsia="SimSun"/>
              </w:rPr>
              <w:t>Курсовая доза</w:t>
            </w:r>
          </w:p>
        </w:tc>
        <w:tc>
          <w:tcPr>
            <w:tcW w:w="1559" w:type="dxa"/>
            <w:vAlign w:val="center"/>
          </w:tcPr>
          <w:p w14:paraId="0D9BA9F1" w14:textId="77777777" w:rsidR="002F2FF7" w:rsidRPr="00AC3044" w:rsidRDefault="002F2FF7" w:rsidP="00E00201">
            <w:pPr>
              <w:rPr>
                <w:rFonts w:eastAsia="SimSun"/>
              </w:rPr>
            </w:pPr>
            <w:r w:rsidRPr="00AC3044">
              <w:rPr>
                <w:rFonts w:eastAsia="SimSun"/>
              </w:rPr>
              <w:t>Дни введения</w:t>
            </w:r>
          </w:p>
        </w:tc>
        <w:tc>
          <w:tcPr>
            <w:tcW w:w="2410" w:type="dxa"/>
            <w:vAlign w:val="center"/>
          </w:tcPr>
          <w:p w14:paraId="27D3355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5A092B8" w14:textId="77777777" w:rsidTr="00E00201">
        <w:trPr>
          <w:cantSplit/>
          <w:trHeight w:val="20"/>
        </w:trPr>
        <w:tc>
          <w:tcPr>
            <w:tcW w:w="1135" w:type="dxa"/>
            <w:vMerge w:val="restart"/>
            <w:textDirection w:val="btLr"/>
            <w:vAlign w:val="center"/>
          </w:tcPr>
          <w:p w14:paraId="1B4C6A5B"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5D98EFE9"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4F38A917"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BBBC354"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7D413D89" w14:textId="77777777" w:rsidR="002F2FF7" w:rsidRPr="00AC3044" w:rsidRDefault="002F2FF7" w:rsidP="00E00201">
            <w:pPr>
              <w:rPr>
                <w:rFonts w:eastAsia="SimSun"/>
              </w:rPr>
            </w:pPr>
            <w:r w:rsidRPr="00AC3044">
              <w:rPr>
                <w:rFonts w:eastAsia="SimSun"/>
              </w:rPr>
              <w:t>С –6 по –2 день</w:t>
            </w:r>
          </w:p>
        </w:tc>
        <w:tc>
          <w:tcPr>
            <w:tcW w:w="2410" w:type="dxa"/>
            <w:vAlign w:val="center"/>
          </w:tcPr>
          <w:p w14:paraId="4AE2B0AC" w14:textId="77777777" w:rsidR="002F2FF7" w:rsidRPr="00AC3044" w:rsidRDefault="002F2FF7" w:rsidP="00E00201">
            <w:pPr>
              <w:rPr>
                <w:rFonts w:eastAsia="SimSun"/>
              </w:rPr>
            </w:pPr>
            <w:r w:rsidRPr="00AC3044">
              <w:rPr>
                <w:rFonts w:eastAsia="SimSun"/>
              </w:rPr>
              <w:t xml:space="preserve"> В/в, в течение 30 -60 мин</w:t>
            </w:r>
          </w:p>
        </w:tc>
      </w:tr>
      <w:tr w:rsidR="002F2FF7" w:rsidRPr="00AC3044" w14:paraId="73E7C4A4" w14:textId="77777777" w:rsidTr="00E00201">
        <w:trPr>
          <w:cantSplit/>
          <w:trHeight w:val="985"/>
        </w:trPr>
        <w:tc>
          <w:tcPr>
            <w:tcW w:w="1135" w:type="dxa"/>
            <w:vMerge/>
            <w:textDirection w:val="btLr"/>
            <w:vAlign w:val="center"/>
          </w:tcPr>
          <w:p w14:paraId="2C298DB0" w14:textId="77777777" w:rsidR="002F2FF7" w:rsidRPr="00AC3044" w:rsidRDefault="002F2FF7" w:rsidP="00E00201">
            <w:pPr>
              <w:rPr>
                <w:rFonts w:eastAsia="SimSun"/>
              </w:rPr>
            </w:pPr>
          </w:p>
        </w:tc>
        <w:tc>
          <w:tcPr>
            <w:tcW w:w="1559" w:type="dxa"/>
            <w:vAlign w:val="center"/>
          </w:tcPr>
          <w:p w14:paraId="512D61B1" w14:textId="77777777" w:rsidR="002F2FF7" w:rsidRPr="00AC3044" w:rsidRDefault="002F2FF7" w:rsidP="00E00201">
            <w:pPr>
              <w:rPr>
                <w:rFonts w:eastAsia="SimSun"/>
              </w:rPr>
            </w:pPr>
            <w:r w:rsidRPr="00AC3044">
              <w:rPr>
                <w:rFonts w:eastAsia="SimSun"/>
              </w:rPr>
              <w:t>Треосульфан</w:t>
            </w:r>
          </w:p>
        </w:tc>
        <w:tc>
          <w:tcPr>
            <w:tcW w:w="1418" w:type="dxa"/>
            <w:vAlign w:val="center"/>
          </w:tcPr>
          <w:p w14:paraId="5509AB73" w14:textId="77777777" w:rsidR="002F2FF7" w:rsidRPr="00AC3044" w:rsidRDefault="002F2FF7" w:rsidP="00E00201">
            <w:pPr>
              <w:rPr>
                <w:rFonts w:eastAsia="SimSun"/>
              </w:rPr>
            </w:pPr>
            <w:r w:rsidRPr="00AC3044">
              <w:rPr>
                <w:rFonts w:eastAsia="SimSun"/>
              </w:rPr>
              <w:t>12 г/м</w:t>
            </w:r>
            <w:r w:rsidRPr="0074195F">
              <w:rPr>
                <w:rFonts w:eastAsia="SimSun"/>
                <w:vertAlign w:val="superscript"/>
              </w:rPr>
              <w:t>2</w:t>
            </w:r>
          </w:p>
        </w:tc>
        <w:tc>
          <w:tcPr>
            <w:tcW w:w="1559" w:type="dxa"/>
            <w:vAlign w:val="center"/>
          </w:tcPr>
          <w:p w14:paraId="6F03470C" w14:textId="77777777" w:rsidR="002F2FF7" w:rsidRPr="00AC3044" w:rsidRDefault="002F2FF7" w:rsidP="00E00201">
            <w:pPr>
              <w:rPr>
                <w:rFonts w:eastAsia="SimSun"/>
              </w:rPr>
            </w:pPr>
            <w:r w:rsidRPr="00AC3044">
              <w:rPr>
                <w:rFonts w:eastAsia="SimSun"/>
              </w:rPr>
              <w:t>36 г/м</w:t>
            </w:r>
            <w:r w:rsidRPr="0074195F">
              <w:rPr>
                <w:rFonts w:eastAsia="SimSun"/>
                <w:vertAlign w:val="superscript"/>
              </w:rPr>
              <w:t>2</w:t>
            </w:r>
          </w:p>
        </w:tc>
        <w:tc>
          <w:tcPr>
            <w:tcW w:w="1559" w:type="dxa"/>
            <w:vAlign w:val="center"/>
          </w:tcPr>
          <w:p w14:paraId="6BC98341" w14:textId="77777777" w:rsidR="002F2FF7" w:rsidRPr="00AC3044" w:rsidRDefault="002F2FF7" w:rsidP="00E00201">
            <w:pPr>
              <w:rPr>
                <w:rFonts w:eastAsia="SimSun"/>
              </w:rPr>
            </w:pPr>
            <w:r w:rsidRPr="00AC3044">
              <w:rPr>
                <w:rFonts w:eastAsia="SimSun"/>
              </w:rPr>
              <w:t>С –6 по –4 день</w:t>
            </w:r>
          </w:p>
        </w:tc>
        <w:tc>
          <w:tcPr>
            <w:tcW w:w="2410" w:type="dxa"/>
            <w:vAlign w:val="center"/>
          </w:tcPr>
          <w:p w14:paraId="2CBD4408"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26E993E4" w14:textId="77777777" w:rsidTr="00E00201">
        <w:trPr>
          <w:cantSplit/>
          <w:trHeight w:val="1680"/>
        </w:trPr>
        <w:tc>
          <w:tcPr>
            <w:tcW w:w="1135" w:type="dxa"/>
            <w:vMerge w:val="restart"/>
            <w:textDirection w:val="btLr"/>
            <w:vAlign w:val="center"/>
          </w:tcPr>
          <w:p w14:paraId="1D6FAA56"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5FE6684D" w14:textId="77777777" w:rsidR="002F2FF7" w:rsidRPr="00AC3044" w:rsidRDefault="002F2FF7" w:rsidP="00E00201">
            <w:pPr>
              <w:rPr>
                <w:rFonts w:eastAsia="SimSun"/>
              </w:rPr>
            </w:pPr>
            <w:r w:rsidRPr="00AC3044">
              <w:rPr>
                <w:rFonts w:eastAsia="SimSun"/>
              </w:rPr>
              <w:t>Циклоспорин</w:t>
            </w:r>
          </w:p>
        </w:tc>
        <w:tc>
          <w:tcPr>
            <w:tcW w:w="1418" w:type="dxa"/>
            <w:vAlign w:val="center"/>
          </w:tcPr>
          <w:p w14:paraId="253C419E" w14:textId="77777777" w:rsidR="002F2FF7" w:rsidRPr="00AC3044" w:rsidRDefault="002F2FF7" w:rsidP="00E00201">
            <w:pPr>
              <w:rPr>
                <w:rFonts w:eastAsia="SimSun"/>
              </w:rPr>
            </w:pPr>
            <w:r w:rsidRPr="00AC3044">
              <w:rPr>
                <w:rFonts w:eastAsia="SimSun"/>
              </w:rPr>
              <w:t>3 мг/кг</w:t>
            </w:r>
          </w:p>
        </w:tc>
        <w:tc>
          <w:tcPr>
            <w:tcW w:w="1559" w:type="dxa"/>
            <w:vAlign w:val="center"/>
          </w:tcPr>
          <w:p w14:paraId="13AE169B" w14:textId="77777777" w:rsidR="002F2FF7" w:rsidRPr="00AC3044" w:rsidRDefault="002F2FF7" w:rsidP="00E00201">
            <w:pPr>
              <w:rPr>
                <w:rFonts w:eastAsia="SimSun"/>
              </w:rPr>
            </w:pPr>
            <w:r w:rsidRPr="00AC3044">
              <w:rPr>
                <w:rFonts w:eastAsia="SimSun"/>
              </w:rPr>
              <w:t>–</w:t>
            </w:r>
          </w:p>
        </w:tc>
        <w:tc>
          <w:tcPr>
            <w:tcW w:w="1559" w:type="dxa"/>
            <w:vAlign w:val="center"/>
          </w:tcPr>
          <w:p w14:paraId="18A5E15F"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410" w:type="dxa"/>
            <w:vAlign w:val="center"/>
          </w:tcPr>
          <w:p w14:paraId="2EC3C1AB"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C2CC7BC" w14:textId="77777777" w:rsidTr="00E00201">
        <w:trPr>
          <w:cantSplit/>
          <w:trHeight w:val="20"/>
        </w:trPr>
        <w:tc>
          <w:tcPr>
            <w:tcW w:w="1135" w:type="dxa"/>
            <w:vMerge/>
            <w:textDirection w:val="btLr"/>
          </w:tcPr>
          <w:p w14:paraId="69DB5257" w14:textId="77777777" w:rsidR="002F2FF7" w:rsidRPr="00AC3044" w:rsidRDefault="002F2FF7" w:rsidP="00E00201">
            <w:pPr>
              <w:rPr>
                <w:rFonts w:eastAsia="SimSun"/>
              </w:rPr>
            </w:pPr>
          </w:p>
        </w:tc>
        <w:tc>
          <w:tcPr>
            <w:tcW w:w="1559" w:type="dxa"/>
            <w:vAlign w:val="center"/>
          </w:tcPr>
          <w:p w14:paraId="1DF2BC82"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04368618" w14:textId="77777777" w:rsidR="002F2FF7" w:rsidRPr="00AC3044" w:rsidRDefault="002F2FF7" w:rsidP="00E00201">
            <w:pPr>
              <w:rPr>
                <w:rFonts w:eastAsia="SimSun"/>
              </w:rPr>
            </w:pPr>
            <w:r w:rsidRPr="00AC3044">
              <w:rPr>
                <w:rFonts w:eastAsia="SimSun"/>
              </w:rPr>
              <w:t>45 мг/кг</w:t>
            </w:r>
          </w:p>
        </w:tc>
        <w:tc>
          <w:tcPr>
            <w:tcW w:w="1559" w:type="dxa"/>
            <w:vAlign w:val="center"/>
          </w:tcPr>
          <w:p w14:paraId="3AC30968" w14:textId="77777777" w:rsidR="002F2FF7" w:rsidRPr="00AC3044" w:rsidRDefault="002F2FF7" w:rsidP="00E00201">
            <w:pPr>
              <w:rPr>
                <w:rFonts w:eastAsia="SimSun"/>
              </w:rPr>
            </w:pPr>
            <w:r w:rsidRPr="00AC3044">
              <w:rPr>
                <w:rFonts w:eastAsia="SimSun"/>
              </w:rPr>
              <w:t>–</w:t>
            </w:r>
          </w:p>
        </w:tc>
        <w:tc>
          <w:tcPr>
            <w:tcW w:w="1559" w:type="dxa"/>
            <w:vAlign w:val="center"/>
          </w:tcPr>
          <w:p w14:paraId="674CA795" w14:textId="77777777" w:rsidR="002F2FF7" w:rsidRPr="00AC3044" w:rsidRDefault="002F2FF7" w:rsidP="00E00201">
            <w:pPr>
              <w:rPr>
                <w:rFonts w:eastAsia="SimSun"/>
              </w:rPr>
            </w:pPr>
            <w:r w:rsidRPr="00AC3044">
              <w:rPr>
                <w:rFonts w:eastAsia="SimSun"/>
              </w:rPr>
              <w:t>С +5 по +90 день</w:t>
            </w:r>
          </w:p>
        </w:tc>
        <w:tc>
          <w:tcPr>
            <w:tcW w:w="2410" w:type="dxa"/>
            <w:vAlign w:val="center"/>
          </w:tcPr>
          <w:p w14:paraId="02C5DFF1"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068972C7" w14:textId="77777777" w:rsidTr="00E00201">
        <w:trPr>
          <w:cantSplit/>
          <w:trHeight w:val="20"/>
        </w:trPr>
        <w:tc>
          <w:tcPr>
            <w:tcW w:w="1135" w:type="dxa"/>
            <w:vMerge/>
            <w:textDirection w:val="btLr"/>
          </w:tcPr>
          <w:p w14:paraId="5CF7776D" w14:textId="77777777" w:rsidR="002F2FF7" w:rsidRPr="00AC3044" w:rsidRDefault="002F2FF7" w:rsidP="00E00201">
            <w:pPr>
              <w:rPr>
                <w:rFonts w:eastAsia="SimSun"/>
              </w:rPr>
            </w:pPr>
          </w:p>
        </w:tc>
        <w:tc>
          <w:tcPr>
            <w:tcW w:w="1559" w:type="dxa"/>
            <w:vAlign w:val="center"/>
          </w:tcPr>
          <w:p w14:paraId="1CAD7262"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4509CEA7"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2449A739" w14:textId="77777777" w:rsidR="002F2FF7" w:rsidRPr="00AC3044" w:rsidRDefault="002F2FF7" w:rsidP="00E00201">
            <w:pPr>
              <w:rPr>
                <w:rFonts w:eastAsia="SimSun"/>
              </w:rPr>
            </w:pPr>
            <w:r w:rsidRPr="00AC3044">
              <w:rPr>
                <w:rFonts w:eastAsia="SimSun"/>
              </w:rPr>
              <w:t>100 мг/кг</w:t>
            </w:r>
          </w:p>
        </w:tc>
        <w:tc>
          <w:tcPr>
            <w:tcW w:w="1559" w:type="dxa"/>
            <w:vAlign w:val="center"/>
          </w:tcPr>
          <w:p w14:paraId="38A10548" w14:textId="77777777" w:rsidR="002F2FF7" w:rsidRPr="00AC3044" w:rsidRDefault="002F2FF7" w:rsidP="00E00201">
            <w:pPr>
              <w:rPr>
                <w:rFonts w:eastAsia="SimSun"/>
              </w:rPr>
            </w:pPr>
            <w:r w:rsidRPr="00AC3044">
              <w:rPr>
                <w:rFonts w:eastAsia="SimSun"/>
              </w:rPr>
              <w:t xml:space="preserve">+3,+4 дни </w:t>
            </w:r>
          </w:p>
        </w:tc>
        <w:tc>
          <w:tcPr>
            <w:tcW w:w="2410" w:type="dxa"/>
            <w:vAlign w:val="center"/>
          </w:tcPr>
          <w:p w14:paraId="14547140" w14:textId="77777777" w:rsidR="002F2FF7" w:rsidRPr="00AC3044" w:rsidRDefault="002F2FF7" w:rsidP="00E00201">
            <w:pPr>
              <w:rPr>
                <w:rFonts w:eastAsia="SimSun"/>
              </w:rPr>
            </w:pPr>
            <w:r w:rsidRPr="00AC3044">
              <w:rPr>
                <w:rFonts w:eastAsia="SimSun"/>
              </w:rPr>
              <w:t>В/в, в течение 2 часов</w:t>
            </w:r>
          </w:p>
        </w:tc>
      </w:tr>
    </w:tbl>
    <w:p w14:paraId="6204FD8E" w14:textId="77777777" w:rsidR="002F2FF7" w:rsidRPr="00C07B2E" w:rsidRDefault="002F2FF7" w:rsidP="002F2FF7">
      <w:pPr>
        <w:rPr>
          <w:rFonts w:eastAsia="SimSun"/>
        </w:rPr>
      </w:pPr>
    </w:p>
    <w:p w14:paraId="74801270" w14:textId="77777777" w:rsidR="002F2FF7" w:rsidRPr="00C07B2E" w:rsidRDefault="002F2FF7" w:rsidP="002F2FF7">
      <w:pPr>
        <w:rPr>
          <w:rFonts w:eastAsia="SimSun"/>
        </w:rPr>
      </w:pPr>
    </w:p>
    <w:p w14:paraId="70505B6E" w14:textId="77777777" w:rsidR="002F2FF7" w:rsidRPr="00C07B2E" w:rsidRDefault="002F2FF7" w:rsidP="002F2FF7">
      <w:pPr>
        <w:rPr>
          <w:rFonts w:eastAsia="SimSun"/>
        </w:rPr>
      </w:pPr>
      <w:bookmarkStart w:id="282" w:name="_Toc44401237"/>
      <w:r>
        <w:rPr>
          <w:rFonts w:eastAsia="SimSun"/>
        </w:rPr>
        <w:lastRenderedPageBreak/>
        <w:t>Таблица</w:t>
      </w:r>
      <w:r w:rsidRPr="00C07B2E">
        <w:rPr>
          <w:rFonts w:eastAsia="SimSun"/>
        </w:rPr>
        <w:t xml:space="preserve"> </w:t>
      </w:r>
      <w:r>
        <w:rPr>
          <w:rFonts w:eastAsia="SimSun"/>
        </w:rPr>
        <w:t>5.</w:t>
      </w:r>
      <w:r w:rsidRPr="00C07B2E">
        <w:rPr>
          <w:rFonts w:eastAsia="SimSun"/>
        </w:rPr>
        <w:t>3.1. 12 – Flu150+Cy29+TBI / PT-Cy+CSA+MMF45</w:t>
      </w:r>
      <w:bookmarkEnd w:id="282"/>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7"/>
      </w:tblGrid>
      <w:tr w:rsidR="002F2FF7" w:rsidRPr="00AC3044" w14:paraId="00915A68" w14:textId="77777777" w:rsidTr="00E00201">
        <w:trPr>
          <w:cantSplit/>
          <w:trHeight w:val="20"/>
          <w:tblHeader/>
        </w:trPr>
        <w:tc>
          <w:tcPr>
            <w:tcW w:w="596" w:type="pct"/>
            <w:vAlign w:val="center"/>
          </w:tcPr>
          <w:p w14:paraId="55D077D5" w14:textId="77777777" w:rsidR="002F2FF7" w:rsidRPr="00AC3044" w:rsidRDefault="002F2FF7" w:rsidP="00E00201">
            <w:pPr>
              <w:rPr>
                <w:rFonts w:eastAsia="SimSun"/>
              </w:rPr>
            </w:pPr>
          </w:p>
        </w:tc>
        <w:tc>
          <w:tcPr>
            <w:tcW w:w="809" w:type="pct"/>
            <w:vAlign w:val="center"/>
          </w:tcPr>
          <w:p w14:paraId="3991FD5F" w14:textId="77777777" w:rsidR="002F2FF7" w:rsidRPr="00AC3044" w:rsidRDefault="002F2FF7" w:rsidP="00E00201">
            <w:pPr>
              <w:rPr>
                <w:rFonts w:eastAsia="SimSun"/>
              </w:rPr>
            </w:pPr>
            <w:r w:rsidRPr="00AC3044">
              <w:rPr>
                <w:rFonts w:eastAsia="SimSun"/>
              </w:rPr>
              <w:t>Препарат</w:t>
            </w:r>
          </w:p>
        </w:tc>
        <w:tc>
          <w:tcPr>
            <w:tcW w:w="737" w:type="pct"/>
            <w:vAlign w:val="center"/>
          </w:tcPr>
          <w:p w14:paraId="30B1FAEE" w14:textId="77777777" w:rsidR="002F2FF7" w:rsidRPr="00AC3044" w:rsidRDefault="002F2FF7" w:rsidP="00E00201">
            <w:pPr>
              <w:rPr>
                <w:rFonts w:eastAsia="SimSun"/>
              </w:rPr>
            </w:pPr>
            <w:r w:rsidRPr="00AC3044">
              <w:rPr>
                <w:rFonts w:eastAsia="SimSun"/>
              </w:rPr>
              <w:t>Суточная доза</w:t>
            </w:r>
          </w:p>
        </w:tc>
        <w:tc>
          <w:tcPr>
            <w:tcW w:w="807" w:type="pct"/>
            <w:vAlign w:val="center"/>
          </w:tcPr>
          <w:p w14:paraId="36F45900" w14:textId="77777777" w:rsidR="002F2FF7" w:rsidRPr="00AC3044" w:rsidRDefault="002F2FF7" w:rsidP="00E00201">
            <w:pPr>
              <w:rPr>
                <w:rFonts w:eastAsia="SimSun"/>
              </w:rPr>
            </w:pPr>
            <w:r w:rsidRPr="00AC3044">
              <w:rPr>
                <w:rFonts w:eastAsia="SimSun"/>
              </w:rPr>
              <w:t>Курсовая доза</w:t>
            </w:r>
          </w:p>
        </w:tc>
        <w:tc>
          <w:tcPr>
            <w:tcW w:w="734" w:type="pct"/>
            <w:vAlign w:val="center"/>
          </w:tcPr>
          <w:p w14:paraId="570714FD" w14:textId="77777777" w:rsidR="002F2FF7" w:rsidRPr="00AC3044" w:rsidRDefault="002F2FF7" w:rsidP="00E00201">
            <w:pPr>
              <w:rPr>
                <w:rFonts w:eastAsia="SimSun"/>
              </w:rPr>
            </w:pPr>
            <w:r w:rsidRPr="00AC3044">
              <w:rPr>
                <w:rFonts w:eastAsia="SimSun"/>
              </w:rPr>
              <w:t>Дни введения</w:t>
            </w:r>
          </w:p>
        </w:tc>
        <w:tc>
          <w:tcPr>
            <w:tcW w:w="1316" w:type="pct"/>
            <w:vAlign w:val="center"/>
          </w:tcPr>
          <w:p w14:paraId="45BD0C65"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16D70319" w14:textId="77777777" w:rsidTr="00E00201">
        <w:trPr>
          <w:cantSplit/>
          <w:trHeight w:val="20"/>
        </w:trPr>
        <w:tc>
          <w:tcPr>
            <w:tcW w:w="596" w:type="pct"/>
            <w:vMerge w:val="restart"/>
            <w:textDirection w:val="btLr"/>
            <w:vAlign w:val="center"/>
          </w:tcPr>
          <w:p w14:paraId="634607D8" w14:textId="77777777" w:rsidR="002F2FF7" w:rsidRPr="00AC3044" w:rsidRDefault="002F2FF7" w:rsidP="00E00201">
            <w:pPr>
              <w:rPr>
                <w:rFonts w:eastAsia="SimSun"/>
              </w:rPr>
            </w:pPr>
            <w:r w:rsidRPr="00AC3044">
              <w:rPr>
                <w:rFonts w:eastAsia="SimSun"/>
              </w:rPr>
              <w:t>Кондиционирование</w:t>
            </w:r>
          </w:p>
        </w:tc>
        <w:tc>
          <w:tcPr>
            <w:tcW w:w="809" w:type="pct"/>
          </w:tcPr>
          <w:p w14:paraId="10A7CEED" w14:textId="77777777" w:rsidR="002F2FF7" w:rsidRPr="00AC3044" w:rsidRDefault="002F2FF7" w:rsidP="00E00201">
            <w:pPr>
              <w:rPr>
                <w:rFonts w:eastAsia="SimSun"/>
              </w:rPr>
            </w:pPr>
            <w:r w:rsidRPr="00AC3044">
              <w:rPr>
                <w:rFonts w:eastAsia="SimSun"/>
              </w:rPr>
              <w:t xml:space="preserve">Флударабин </w:t>
            </w:r>
          </w:p>
        </w:tc>
        <w:tc>
          <w:tcPr>
            <w:tcW w:w="737" w:type="pct"/>
          </w:tcPr>
          <w:p w14:paraId="10BA16CB"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807" w:type="pct"/>
          </w:tcPr>
          <w:p w14:paraId="4E09222B"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734" w:type="pct"/>
          </w:tcPr>
          <w:p w14:paraId="4F709CD8" w14:textId="77777777" w:rsidR="002F2FF7" w:rsidRPr="00AC3044" w:rsidRDefault="002F2FF7" w:rsidP="00E00201">
            <w:pPr>
              <w:rPr>
                <w:rFonts w:eastAsia="SimSun"/>
              </w:rPr>
            </w:pPr>
            <w:r w:rsidRPr="00AC3044">
              <w:rPr>
                <w:rFonts w:eastAsia="SimSun"/>
              </w:rPr>
              <w:t>С –6 по –2 день</w:t>
            </w:r>
          </w:p>
        </w:tc>
        <w:tc>
          <w:tcPr>
            <w:tcW w:w="1316" w:type="pct"/>
          </w:tcPr>
          <w:p w14:paraId="2E3DE06A" w14:textId="77777777" w:rsidR="002F2FF7" w:rsidRPr="00AC3044" w:rsidRDefault="002F2FF7" w:rsidP="00E00201">
            <w:pPr>
              <w:rPr>
                <w:rFonts w:eastAsia="SimSun"/>
              </w:rPr>
            </w:pPr>
            <w:r w:rsidRPr="00C07B2E">
              <w:rPr>
                <w:rFonts w:eastAsia="SimSun"/>
              </w:rPr>
              <w:t>В/в, в течение 30 -60 мин</w:t>
            </w:r>
          </w:p>
        </w:tc>
      </w:tr>
      <w:tr w:rsidR="002F2FF7" w:rsidRPr="00AC3044" w14:paraId="3932549F" w14:textId="77777777" w:rsidTr="00E00201">
        <w:trPr>
          <w:cantSplit/>
          <w:trHeight w:val="586"/>
        </w:trPr>
        <w:tc>
          <w:tcPr>
            <w:tcW w:w="596" w:type="pct"/>
            <w:vMerge/>
            <w:vAlign w:val="center"/>
          </w:tcPr>
          <w:p w14:paraId="519E9F96" w14:textId="77777777" w:rsidR="002F2FF7" w:rsidRPr="00AC3044" w:rsidRDefault="002F2FF7" w:rsidP="00E00201">
            <w:pPr>
              <w:rPr>
                <w:rFonts w:eastAsia="SimSun"/>
              </w:rPr>
            </w:pPr>
          </w:p>
        </w:tc>
        <w:tc>
          <w:tcPr>
            <w:tcW w:w="809" w:type="pct"/>
            <w:vAlign w:val="center"/>
          </w:tcPr>
          <w:p w14:paraId="4D5D1E99" w14:textId="77777777" w:rsidR="002F2FF7" w:rsidRPr="00AC3044" w:rsidRDefault="002F2FF7" w:rsidP="00E00201">
            <w:pPr>
              <w:rPr>
                <w:rFonts w:eastAsia="SimSun"/>
              </w:rPr>
            </w:pPr>
            <w:r w:rsidRPr="00AC3044">
              <w:rPr>
                <w:rFonts w:eastAsia="SimSun"/>
              </w:rPr>
              <w:t>Циклофосфамид</w:t>
            </w:r>
          </w:p>
        </w:tc>
        <w:tc>
          <w:tcPr>
            <w:tcW w:w="737" w:type="pct"/>
            <w:vAlign w:val="center"/>
          </w:tcPr>
          <w:p w14:paraId="086BBD03" w14:textId="77777777" w:rsidR="002F2FF7" w:rsidRPr="00AC3044" w:rsidRDefault="002F2FF7" w:rsidP="00E00201">
            <w:pPr>
              <w:rPr>
                <w:rFonts w:eastAsia="SimSun"/>
              </w:rPr>
            </w:pPr>
            <w:r w:rsidRPr="00AC3044">
              <w:rPr>
                <w:rFonts w:eastAsia="SimSun"/>
              </w:rPr>
              <w:t>14,5 мг/кг</w:t>
            </w:r>
          </w:p>
        </w:tc>
        <w:tc>
          <w:tcPr>
            <w:tcW w:w="807" w:type="pct"/>
            <w:vAlign w:val="center"/>
          </w:tcPr>
          <w:p w14:paraId="283EBF02" w14:textId="77777777" w:rsidR="002F2FF7" w:rsidRPr="00AC3044" w:rsidRDefault="002F2FF7" w:rsidP="00E00201">
            <w:pPr>
              <w:rPr>
                <w:rFonts w:eastAsia="SimSun"/>
              </w:rPr>
            </w:pPr>
            <w:r w:rsidRPr="00AC3044">
              <w:rPr>
                <w:rFonts w:eastAsia="SimSun"/>
              </w:rPr>
              <w:t>29 мг/кг</w:t>
            </w:r>
          </w:p>
        </w:tc>
        <w:tc>
          <w:tcPr>
            <w:tcW w:w="734" w:type="pct"/>
            <w:vAlign w:val="center"/>
          </w:tcPr>
          <w:p w14:paraId="0A327BEF" w14:textId="77777777" w:rsidR="002F2FF7" w:rsidRPr="00AC3044" w:rsidRDefault="002F2FF7" w:rsidP="00E00201">
            <w:pPr>
              <w:rPr>
                <w:rFonts w:eastAsia="SimSun"/>
              </w:rPr>
            </w:pPr>
            <w:r w:rsidRPr="00AC3044">
              <w:rPr>
                <w:rFonts w:eastAsia="SimSun"/>
              </w:rPr>
              <w:t xml:space="preserve">–6, –5 дни </w:t>
            </w:r>
          </w:p>
        </w:tc>
        <w:tc>
          <w:tcPr>
            <w:tcW w:w="1316" w:type="pct"/>
            <w:vAlign w:val="center"/>
          </w:tcPr>
          <w:p w14:paraId="4DC928E2"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0B313A08" w14:textId="77777777" w:rsidTr="00E00201">
        <w:trPr>
          <w:cantSplit/>
          <w:trHeight w:val="566"/>
        </w:trPr>
        <w:tc>
          <w:tcPr>
            <w:tcW w:w="596" w:type="pct"/>
            <w:vMerge/>
            <w:vAlign w:val="center"/>
          </w:tcPr>
          <w:p w14:paraId="5AE52E87" w14:textId="77777777" w:rsidR="002F2FF7" w:rsidRPr="00AC3044" w:rsidRDefault="002F2FF7" w:rsidP="00E00201">
            <w:pPr>
              <w:rPr>
                <w:rFonts w:eastAsia="SimSun"/>
              </w:rPr>
            </w:pPr>
          </w:p>
        </w:tc>
        <w:tc>
          <w:tcPr>
            <w:tcW w:w="809" w:type="pct"/>
            <w:vAlign w:val="center"/>
          </w:tcPr>
          <w:p w14:paraId="2536D7EC" w14:textId="77777777" w:rsidR="002F2FF7" w:rsidRPr="00AC3044" w:rsidRDefault="002F2FF7" w:rsidP="00E00201">
            <w:pPr>
              <w:rPr>
                <w:rFonts w:eastAsia="SimSun"/>
              </w:rPr>
            </w:pPr>
            <w:r w:rsidRPr="00AC3044">
              <w:rPr>
                <w:rFonts w:eastAsia="SimSun"/>
              </w:rPr>
              <w:t>ТТО</w:t>
            </w:r>
          </w:p>
        </w:tc>
        <w:tc>
          <w:tcPr>
            <w:tcW w:w="737" w:type="pct"/>
            <w:vAlign w:val="center"/>
          </w:tcPr>
          <w:p w14:paraId="44063B45" w14:textId="77777777" w:rsidR="002F2FF7" w:rsidRPr="00AC3044" w:rsidRDefault="002F2FF7" w:rsidP="00E00201">
            <w:pPr>
              <w:rPr>
                <w:rFonts w:eastAsia="SimSun"/>
              </w:rPr>
            </w:pPr>
            <w:r w:rsidRPr="00AC3044">
              <w:rPr>
                <w:rFonts w:eastAsia="SimSun"/>
              </w:rPr>
              <w:t>2 Гр</w:t>
            </w:r>
          </w:p>
        </w:tc>
        <w:tc>
          <w:tcPr>
            <w:tcW w:w="807" w:type="pct"/>
            <w:vAlign w:val="center"/>
          </w:tcPr>
          <w:p w14:paraId="3E1CAB4C" w14:textId="77777777" w:rsidR="002F2FF7" w:rsidRPr="00AC3044" w:rsidRDefault="002F2FF7" w:rsidP="00E00201">
            <w:pPr>
              <w:rPr>
                <w:rFonts w:eastAsia="SimSun"/>
              </w:rPr>
            </w:pPr>
            <w:r w:rsidRPr="00AC3044">
              <w:rPr>
                <w:rFonts w:eastAsia="SimSun"/>
              </w:rPr>
              <w:t>2 Гр</w:t>
            </w:r>
          </w:p>
        </w:tc>
        <w:tc>
          <w:tcPr>
            <w:tcW w:w="734" w:type="pct"/>
            <w:vAlign w:val="center"/>
          </w:tcPr>
          <w:p w14:paraId="6CE4454B" w14:textId="77777777" w:rsidR="002F2FF7" w:rsidRPr="00AC3044" w:rsidRDefault="002F2FF7" w:rsidP="00E00201">
            <w:pPr>
              <w:rPr>
                <w:rFonts w:eastAsia="SimSun"/>
              </w:rPr>
            </w:pPr>
            <w:r w:rsidRPr="00AC3044">
              <w:rPr>
                <w:rFonts w:eastAsia="SimSun"/>
              </w:rPr>
              <w:t xml:space="preserve">Д-1 </w:t>
            </w:r>
          </w:p>
        </w:tc>
        <w:tc>
          <w:tcPr>
            <w:tcW w:w="1316" w:type="pct"/>
            <w:vAlign w:val="center"/>
          </w:tcPr>
          <w:p w14:paraId="0C43416A" w14:textId="77777777" w:rsidR="002F2FF7" w:rsidRPr="00AC3044" w:rsidRDefault="002F2FF7" w:rsidP="00E00201">
            <w:pPr>
              <w:rPr>
                <w:rFonts w:eastAsia="SimSun"/>
              </w:rPr>
            </w:pPr>
            <w:r w:rsidRPr="00AC3044">
              <w:rPr>
                <w:rFonts w:eastAsia="SimSun"/>
              </w:rPr>
              <w:t>1 фракция 2 Гр за 2 часа  без экранированиия легких</w:t>
            </w:r>
          </w:p>
        </w:tc>
      </w:tr>
      <w:tr w:rsidR="002F2FF7" w:rsidRPr="00AC3044" w14:paraId="641A5617" w14:textId="77777777" w:rsidTr="00E00201">
        <w:trPr>
          <w:cantSplit/>
          <w:trHeight w:val="20"/>
        </w:trPr>
        <w:tc>
          <w:tcPr>
            <w:tcW w:w="596" w:type="pct"/>
            <w:vMerge w:val="restart"/>
            <w:textDirection w:val="btLr"/>
            <w:vAlign w:val="center"/>
          </w:tcPr>
          <w:p w14:paraId="7A8BF30F" w14:textId="77777777" w:rsidR="002F2FF7" w:rsidRPr="00AC3044" w:rsidRDefault="002F2FF7" w:rsidP="00E00201">
            <w:pPr>
              <w:rPr>
                <w:rFonts w:eastAsia="SimSun"/>
              </w:rPr>
            </w:pPr>
            <w:r w:rsidRPr="00AC3044">
              <w:rPr>
                <w:rFonts w:eastAsia="SimSun"/>
              </w:rPr>
              <w:t>Профилактика РТПХ</w:t>
            </w:r>
          </w:p>
        </w:tc>
        <w:tc>
          <w:tcPr>
            <w:tcW w:w="809" w:type="pct"/>
          </w:tcPr>
          <w:p w14:paraId="65F88274" w14:textId="77777777" w:rsidR="002F2FF7" w:rsidRPr="00AC3044" w:rsidRDefault="002F2FF7" w:rsidP="00E00201">
            <w:pPr>
              <w:rPr>
                <w:rFonts w:eastAsia="SimSun"/>
              </w:rPr>
            </w:pPr>
            <w:r w:rsidRPr="00AC3044">
              <w:rPr>
                <w:rFonts w:eastAsia="SimSun"/>
              </w:rPr>
              <w:t>Циклофосфамид</w:t>
            </w:r>
          </w:p>
        </w:tc>
        <w:tc>
          <w:tcPr>
            <w:tcW w:w="737" w:type="pct"/>
          </w:tcPr>
          <w:p w14:paraId="09B18DA9" w14:textId="77777777" w:rsidR="002F2FF7" w:rsidRPr="00AC3044" w:rsidRDefault="002F2FF7" w:rsidP="00E00201">
            <w:pPr>
              <w:rPr>
                <w:rFonts w:eastAsia="SimSun"/>
              </w:rPr>
            </w:pPr>
            <w:r w:rsidRPr="00AC3044">
              <w:rPr>
                <w:rFonts w:eastAsia="SimSun"/>
              </w:rPr>
              <w:t>50 мг/кг</w:t>
            </w:r>
          </w:p>
        </w:tc>
        <w:tc>
          <w:tcPr>
            <w:tcW w:w="807" w:type="pct"/>
          </w:tcPr>
          <w:p w14:paraId="7B9446FC" w14:textId="77777777" w:rsidR="002F2FF7" w:rsidRPr="00AC3044" w:rsidRDefault="002F2FF7" w:rsidP="00E00201">
            <w:pPr>
              <w:rPr>
                <w:rFonts w:eastAsia="SimSun"/>
              </w:rPr>
            </w:pPr>
            <w:r w:rsidRPr="00AC3044">
              <w:rPr>
                <w:rFonts w:eastAsia="SimSun"/>
              </w:rPr>
              <w:t>100 мг/кг</w:t>
            </w:r>
          </w:p>
        </w:tc>
        <w:tc>
          <w:tcPr>
            <w:tcW w:w="734" w:type="pct"/>
          </w:tcPr>
          <w:p w14:paraId="02743367" w14:textId="77777777" w:rsidR="002F2FF7" w:rsidRPr="00AC3044" w:rsidRDefault="002F2FF7" w:rsidP="00E00201">
            <w:pPr>
              <w:rPr>
                <w:rFonts w:eastAsia="SimSun"/>
              </w:rPr>
            </w:pPr>
            <w:r w:rsidRPr="00AC3044">
              <w:rPr>
                <w:rFonts w:eastAsia="SimSun"/>
              </w:rPr>
              <w:t xml:space="preserve">+3,+4 дни </w:t>
            </w:r>
          </w:p>
        </w:tc>
        <w:tc>
          <w:tcPr>
            <w:tcW w:w="1316" w:type="pct"/>
          </w:tcPr>
          <w:p w14:paraId="3EE4A1A7"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58CD46D7" w14:textId="77777777" w:rsidTr="00E00201">
        <w:trPr>
          <w:cantSplit/>
          <w:trHeight w:val="20"/>
        </w:trPr>
        <w:tc>
          <w:tcPr>
            <w:tcW w:w="596" w:type="pct"/>
            <w:vMerge/>
          </w:tcPr>
          <w:p w14:paraId="616599B4" w14:textId="77777777" w:rsidR="002F2FF7" w:rsidRPr="00AC3044" w:rsidRDefault="002F2FF7" w:rsidP="00E00201">
            <w:pPr>
              <w:rPr>
                <w:rFonts w:eastAsia="SimSun"/>
              </w:rPr>
            </w:pPr>
          </w:p>
        </w:tc>
        <w:tc>
          <w:tcPr>
            <w:tcW w:w="809" w:type="pct"/>
            <w:vAlign w:val="center"/>
          </w:tcPr>
          <w:p w14:paraId="11C67712" w14:textId="77777777" w:rsidR="002F2FF7" w:rsidRPr="00AC3044" w:rsidRDefault="002F2FF7" w:rsidP="00E00201">
            <w:pPr>
              <w:rPr>
                <w:rFonts w:eastAsia="SimSun"/>
              </w:rPr>
            </w:pPr>
            <w:r w:rsidRPr="00AC3044">
              <w:rPr>
                <w:rFonts w:eastAsia="SimSun"/>
              </w:rPr>
              <w:t xml:space="preserve">Такролимус </w:t>
            </w:r>
          </w:p>
        </w:tc>
        <w:tc>
          <w:tcPr>
            <w:tcW w:w="737" w:type="pct"/>
            <w:vAlign w:val="center"/>
          </w:tcPr>
          <w:p w14:paraId="05D29781" w14:textId="77777777" w:rsidR="002F2FF7" w:rsidRPr="00AC3044" w:rsidRDefault="002F2FF7" w:rsidP="00E00201">
            <w:pPr>
              <w:rPr>
                <w:rFonts w:eastAsia="SimSun"/>
              </w:rPr>
            </w:pPr>
            <w:r w:rsidRPr="00AC3044">
              <w:rPr>
                <w:rFonts w:eastAsia="SimSun"/>
              </w:rPr>
              <w:t>0,03 мг/кг</w:t>
            </w:r>
          </w:p>
        </w:tc>
        <w:tc>
          <w:tcPr>
            <w:tcW w:w="807" w:type="pct"/>
            <w:vAlign w:val="center"/>
          </w:tcPr>
          <w:p w14:paraId="7B0AD88C" w14:textId="77777777" w:rsidR="002F2FF7" w:rsidRPr="00AC3044" w:rsidRDefault="002F2FF7" w:rsidP="00E00201">
            <w:pPr>
              <w:rPr>
                <w:rFonts w:eastAsia="SimSun"/>
              </w:rPr>
            </w:pPr>
            <w:r w:rsidRPr="00AC3044">
              <w:rPr>
                <w:rFonts w:eastAsia="SimSun"/>
              </w:rPr>
              <w:t>–</w:t>
            </w:r>
          </w:p>
        </w:tc>
        <w:tc>
          <w:tcPr>
            <w:tcW w:w="734" w:type="pct"/>
            <w:vAlign w:val="center"/>
          </w:tcPr>
          <w:p w14:paraId="6A2264E6" w14:textId="77777777" w:rsidR="002F2FF7" w:rsidRPr="00AC3044" w:rsidRDefault="002F2FF7" w:rsidP="00E00201">
            <w:pPr>
              <w:rPr>
                <w:rFonts w:eastAsia="SimSun"/>
              </w:rPr>
            </w:pPr>
            <w:r w:rsidRPr="00AC3044">
              <w:rPr>
                <w:rFonts w:eastAsia="SimSun"/>
              </w:rPr>
              <w:t>С +5 по +100 день, затем постепенное снижение к +180 дню</w:t>
            </w:r>
          </w:p>
        </w:tc>
        <w:tc>
          <w:tcPr>
            <w:tcW w:w="1316" w:type="pct"/>
            <w:vAlign w:val="center"/>
          </w:tcPr>
          <w:p w14:paraId="4485B714" w14:textId="77777777" w:rsidR="002F2FF7" w:rsidRPr="00AC3044" w:rsidRDefault="002F2FF7" w:rsidP="00E00201">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2F2FF7" w:rsidRPr="00AC3044" w14:paraId="7A65D93A" w14:textId="77777777" w:rsidTr="00E00201">
        <w:trPr>
          <w:cantSplit/>
          <w:trHeight w:val="464"/>
        </w:trPr>
        <w:tc>
          <w:tcPr>
            <w:tcW w:w="596" w:type="pct"/>
            <w:vMerge/>
          </w:tcPr>
          <w:p w14:paraId="5623985F" w14:textId="77777777" w:rsidR="002F2FF7" w:rsidRPr="00AC3044" w:rsidRDefault="002F2FF7" w:rsidP="00E00201">
            <w:pPr>
              <w:rPr>
                <w:rFonts w:eastAsia="SimSun"/>
              </w:rPr>
            </w:pPr>
          </w:p>
        </w:tc>
        <w:tc>
          <w:tcPr>
            <w:tcW w:w="809" w:type="pct"/>
          </w:tcPr>
          <w:p w14:paraId="2E994E6D" w14:textId="77777777" w:rsidR="002F2FF7" w:rsidRPr="00AC3044" w:rsidRDefault="002F2FF7" w:rsidP="00E00201">
            <w:pPr>
              <w:rPr>
                <w:rFonts w:eastAsia="SimSun"/>
              </w:rPr>
            </w:pPr>
            <w:r w:rsidRPr="00AC3044">
              <w:rPr>
                <w:rFonts w:eastAsia="SimSun"/>
              </w:rPr>
              <w:t>Микофенолата мофетил</w:t>
            </w:r>
          </w:p>
        </w:tc>
        <w:tc>
          <w:tcPr>
            <w:tcW w:w="737" w:type="pct"/>
          </w:tcPr>
          <w:p w14:paraId="4A62843D" w14:textId="77777777" w:rsidR="002F2FF7" w:rsidRPr="00AC3044" w:rsidRDefault="002F2FF7" w:rsidP="00E00201">
            <w:pPr>
              <w:rPr>
                <w:rFonts w:eastAsia="SimSun"/>
              </w:rPr>
            </w:pPr>
            <w:r w:rsidRPr="00AC3044">
              <w:rPr>
                <w:rFonts w:eastAsia="SimSun"/>
              </w:rPr>
              <w:t>45мг/кг</w:t>
            </w:r>
          </w:p>
        </w:tc>
        <w:tc>
          <w:tcPr>
            <w:tcW w:w="807" w:type="pct"/>
          </w:tcPr>
          <w:p w14:paraId="4077ED6E" w14:textId="77777777" w:rsidR="002F2FF7" w:rsidRPr="00AC3044" w:rsidRDefault="002F2FF7" w:rsidP="00E00201">
            <w:pPr>
              <w:rPr>
                <w:rFonts w:eastAsia="SimSun"/>
              </w:rPr>
            </w:pPr>
            <w:r w:rsidRPr="00AC3044">
              <w:rPr>
                <w:rFonts w:eastAsia="SimSun"/>
              </w:rPr>
              <w:t>–</w:t>
            </w:r>
          </w:p>
        </w:tc>
        <w:tc>
          <w:tcPr>
            <w:tcW w:w="734" w:type="pct"/>
          </w:tcPr>
          <w:p w14:paraId="53DC638F" w14:textId="77777777" w:rsidR="002F2FF7" w:rsidRPr="00AC3044" w:rsidRDefault="002F2FF7" w:rsidP="00E00201">
            <w:pPr>
              <w:rPr>
                <w:rFonts w:eastAsia="SimSun"/>
              </w:rPr>
            </w:pPr>
            <w:r w:rsidRPr="00AC3044">
              <w:rPr>
                <w:rFonts w:eastAsia="SimSun"/>
              </w:rPr>
              <w:t>С +5 по +35 день</w:t>
            </w:r>
          </w:p>
        </w:tc>
        <w:tc>
          <w:tcPr>
            <w:tcW w:w="1316" w:type="pct"/>
          </w:tcPr>
          <w:p w14:paraId="48E4538B"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4B8F31" w14:textId="77777777" w:rsidR="002F2FF7" w:rsidRDefault="002F2FF7" w:rsidP="002F2FF7">
      <w:pPr>
        <w:rPr>
          <w:rFonts w:eastAsia="SimSun"/>
        </w:rPr>
      </w:pPr>
      <w:bookmarkStart w:id="283" w:name="_Toc44401238"/>
    </w:p>
    <w:p w14:paraId="5DC10DDC" w14:textId="630A36FC" w:rsidR="002F2FF7" w:rsidRPr="00C07B2E" w:rsidRDefault="002F2FF7" w:rsidP="002F2FF7">
      <w:pPr>
        <w:rPr>
          <w:rFonts w:eastAsia="SimSun"/>
        </w:rPr>
      </w:pPr>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3  – Flu180+Cy1200 / PT-Cy+Tx+MMF45</w:t>
      </w:r>
      <w:bookmarkEnd w:id="28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2F2FF7" w:rsidRPr="00AC3044" w14:paraId="1879723D" w14:textId="77777777" w:rsidTr="00E00201">
        <w:trPr>
          <w:cantSplit/>
          <w:trHeight w:val="20"/>
          <w:tblHeader/>
        </w:trPr>
        <w:tc>
          <w:tcPr>
            <w:tcW w:w="1135" w:type="dxa"/>
            <w:vAlign w:val="center"/>
          </w:tcPr>
          <w:p w14:paraId="523DA090" w14:textId="77777777" w:rsidR="002F2FF7" w:rsidRPr="00AC3044" w:rsidRDefault="002F2FF7" w:rsidP="00E00201">
            <w:pPr>
              <w:rPr>
                <w:rFonts w:eastAsia="SimSun"/>
              </w:rPr>
            </w:pPr>
          </w:p>
        </w:tc>
        <w:tc>
          <w:tcPr>
            <w:tcW w:w="1559" w:type="dxa"/>
            <w:vAlign w:val="center"/>
          </w:tcPr>
          <w:p w14:paraId="2145A6E1"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081FD52A"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4841746A" w14:textId="77777777" w:rsidR="002F2FF7" w:rsidRPr="00AC3044" w:rsidRDefault="002F2FF7" w:rsidP="00E00201">
            <w:pPr>
              <w:rPr>
                <w:rFonts w:eastAsia="SimSun"/>
              </w:rPr>
            </w:pPr>
            <w:r w:rsidRPr="00AC3044">
              <w:rPr>
                <w:rFonts w:eastAsia="SimSun"/>
              </w:rPr>
              <w:t>Курсовая доза</w:t>
            </w:r>
          </w:p>
        </w:tc>
        <w:tc>
          <w:tcPr>
            <w:tcW w:w="1417" w:type="dxa"/>
            <w:vAlign w:val="center"/>
          </w:tcPr>
          <w:p w14:paraId="121BDD47" w14:textId="77777777" w:rsidR="002F2FF7" w:rsidRPr="00AC3044" w:rsidRDefault="002F2FF7" w:rsidP="00E00201">
            <w:pPr>
              <w:rPr>
                <w:rFonts w:eastAsia="SimSun"/>
              </w:rPr>
            </w:pPr>
            <w:r w:rsidRPr="00AC3044">
              <w:rPr>
                <w:rFonts w:eastAsia="SimSun"/>
              </w:rPr>
              <w:t>Дни введения</w:t>
            </w:r>
          </w:p>
        </w:tc>
        <w:tc>
          <w:tcPr>
            <w:tcW w:w="2552" w:type="dxa"/>
            <w:vAlign w:val="center"/>
          </w:tcPr>
          <w:p w14:paraId="5204AD4E"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0C4EF8A5" w14:textId="77777777" w:rsidTr="00E00201">
        <w:trPr>
          <w:cantSplit/>
          <w:trHeight w:val="20"/>
        </w:trPr>
        <w:tc>
          <w:tcPr>
            <w:tcW w:w="1135" w:type="dxa"/>
            <w:vMerge w:val="restart"/>
            <w:textDirection w:val="btLr"/>
            <w:vAlign w:val="center"/>
          </w:tcPr>
          <w:p w14:paraId="06204D07"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2037C83B"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17094C3D"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ABE7A9A" w14:textId="77777777" w:rsidR="002F2FF7" w:rsidRPr="00AC3044" w:rsidRDefault="002F2FF7" w:rsidP="00E00201">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587259DC" w14:textId="77777777" w:rsidR="002F2FF7" w:rsidRPr="00AC3044" w:rsidRDefault="002F2FF7" w:rsidP="00E00201">
            <w:pPr>
              <w:rPr>
                <w:rFonts w:eastAsia="SimSun"/>
              </w:rPr>
            </w:pPr>
            <w:r w:rsidRPr="00AC3044">
              <w:rPr>
                <w:rFonts w:eastAsia="SimSun"/>
              </w:rPr>
              <w:t>С -5 дня по -2 день</w:t>
            </w:r>
          </w:p>
        </w:tc>
        <w:tc>
          <w:tcPr>
            <w:tcW w:w="2552" w:type="dxa"/>
            <w:vAlign w:val="center"/>
          </w:tcPr>
          <w:p w14:paraId="35EE26B0"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363A3128" w14:textId="77777777" w:rsidTr="00E00201">
        <w:trPr>
          <w:cantSplit/>
          <w:trHeight w:val="855"/>
        </w:trPr>
        <w:tc>
          <w:tcPr>
            <w:tcW w:w="1135" w:type="dxa"/>
            <w:vMerge/>
            <w:vAlign w:val="center"/>
          </w:tcPr>
          <w:p w14:paraId="4CA58917" w14:textId="77777777" w:rsidR="002F2FF7" w:rsidRPr="00AC3044" w:rsidRDefault="002F2FF7" w:rsidP="00E00201">
            <w:pPr>
              <w:rPr>
                <w:rFonts w:eastAsia="SimSun"/>
              </w:rPr>
            </w:pPr>
          </w:p>
        </w:tc>
        <w:tc>
          <w:tcPr>
            <w:tcW w:w="1559" w:type="dxa"/>
            <w:vAlign w:val="center"/>
          </w:tcPr>
          <w:p w14:paraId="05890536"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74999186" w14:textId="77777777" w:rsidR="002F2FF7" w:rsidRPr="00AC3044" w:rsidRDefault="002F2FF7" w:rsidP="00E00201">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4270C8A0" w14:textId="77777777" w:rsidR="002F2FF7" w:rsidRPr="00AC3044" w:rsidRDefault="002F2FF7" w:rsidP="00E00201">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7BCD8135" w14:textId="77777777" w:rsidR="002F2FF7" w:rsidRPr="00AC3044" w:rsidRDefault="002F2FF7" w:rsidP="00E00201">
            <w:pPr>
              <w:rPr>
                <w:rFonts w:eastAsia="SimSun"/>
              </w:rPr>
            </w:pPr>
            <w:r w:rsidRPr="00AC3044">
              <w:rPr>
                <w:rFonts w:eastAsia="SimSun"/>
              </w:rPr>
              <w:t xml:space="preserve"> С -5 дня по -2 день </w:t>
            </w:r>
          </w:p>
        </w:tc>
        <w:tc>
          <w:tcPr>
            <w:tcW w:w="2552" w:type="dxa"/>
            <w:vAlign w:val="center"/>
          </w:tcPr>
          <w:p w14:paraId="15E2BB5A"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3A644EE" w14:textId="77777777" w:rsidTr="00E00201">
        <w:trPr>
          <w:cantSplit/>
          <w:trHeight w:val="556"/>
        </w:trPr>
        <w:tc>
          <w:tcPr>
            <w:tcW w:w="1135" w:type="dxa"/>
            <w:vMerge w:val="restart"/>
            <w:textDirection w:val="btLr"/>
            <w:vAlign w:val="center"/>
          </w:tcPr>
          <w:p w14:paraId="717C8D9E"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5251C82E"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26796833"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1A9F3E0D" w14:textId="77777777" w:rsidR="002F2FF7" w:rsidRPr="00AC3044" w:rsidRDefault="002F2FF7" w:rsidP="00E00201">
            <w:pPr>
              <w:rPr>
                <w:rFonts w:eastAsia="SimSun"/>
              </w:rPr>
            </w:pPr>
            <w:r w:rsidRPr="00AC3044">
              <w:rPr>
                <w:rFonts w:eastAsia="SimSun"/>
              </w:rPr>
              <w:t>100 мг/кг</w:t>
            </w:r>
          </w:p>
        </w:tc>
        <w:tc>
          <w:tcPr>
            <w:tcW w:w="1417" w:type="dxa"/>
            <w:vAlign w:val="center"/>
          </w:tcPr>
          <w:p w14:paraId="6A1C442C" w14:textId="77777777" w:rsidR="002F2FF7" w:rsidRPr="00AC3044" w:rsidRDefault="002F2FF7" w:rsidP="00E00201">
            <w:pPr>
              <w:rPr>
                <w:rFonts w:eastAsia="SimSun"/>
              </w:rPr>
            </w:pPr>
            <w:r w:rsidRPr="00AC3044">
              <w:rPr>
                <w:rFonts w:eastAsia="SimSun"/>
              </w:rPr>
              <w:t>С +3 дня по +4 день</w:t>
            </w:r>
          </w:p>
        </w:tc>
        <w:tc>
          <w:tcPr>
            <w:tcW w:w="2552" w:type="dxa"/>
            <w:vAlign w:val="center"/>
          </w:tcPr>
          <w:p w14:paraId="597048D0"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724EC9B5" w14:textId="77777777" w:rsidTr="00E00201">
        <w:trPr>
          <w:cantSplit/>
          <w:trHeight w:val="958"/>
        </w:trPr>
        <w:tc>
          <w:tcPr>
            <w:tcW w:w="1135" w:type="dxa"/>
            <w:vMerge/>
            <w:textDirection w:val="btLr"/>
            <w:vAlign w:val="center"/>
          </w:tcPr>
          <w:p w14:paraId="5CAF317B" w14:textId="77777777" w:rsidR="002F2FF7" w:rsidRPr="00AC3044" w:rsidRDefault="002F2FF7" w:rsidP="00E00201">
            <w:pPr>
              <w:rPr>
                <w:rFonts w:eastAsia="SimSun"/>
              </w:rPr>
            </w:pPr>
          </w:p>
        </w:tc>
        <w:tc>
          <w:tcPr>
            <w:tcW w:w="1559" w:type="dxa"/>
            <w:vAlign w:val="center"/>
          </w:tcPr>
          <w:p w14:paraId="480A1F6A"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4763F648"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60EBFAA7" w14:textId="77777777" w:rsidR="002F2FF7" w:rsidRPr="00AC3044" w:rsidRDefault="002F2FF7" w:rsidP="00E00201">
            <w:pPr>
              <w:rPr>
                <w:rFonts w:eastAsia="SimSun"/>
              </w:rPr>
            </w:pPr>
            <w:r w:rsidRPr="00AC3044">
              <w:rPr>
                <w:rFonts w:eastAsia="SimSun"/>
              </w:rPr>
              <w:t>–</w:t>
            </w:r>
          </w:p>
        </w:tc>
        <w:tc>
          <w:tcPr>
            <w:tcW w:w="1417" w:type="dxa"/>
            <w:vAlign w:val="center"/>
          </w:tcPr>
          <w:p w14:paraId="57FBB1FB" w14:textId="77777777" w:rsidR="002F2FF7" w:rsidRPr="00AC3044" w:rsidRDefault="002F2FF7" w:rsidP="00E00201">
            <w:pPr>
              <w:rPr>
                <w:rFonts w:eastAsia="SimSun"/>
              </w:rPr>
            </w:pPr>
            <w:r w:rsidRPr="00AC3044">
              <w:rPr>
                <w:rFonts w:eastAsia="SimSun"/>
              </w:rPr>
              <w:t xml:space="preserve">С +5 дня длительно </w:t>
            </w:r>
          </w:p>
        </w:tc>
        <w:tc>
          <w:tcPr>
            <w:tcW w:w="2552" w:type="dxa"/>
            <w:vAlign w:val="center"/>
          </w:tcPr>
          <w:p w14:paraId="6DE7D7CD"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58A4DA0A" w14:textId="77777777" w:rsidTr="00E00201">
        <w:trPr>
          <w:cantSplit/>
          <w:trHeight w:val="491"/>
        </w:trPr>
        <w:tc>
          <w:tcPr>
            <w:tcW w:w="1135" w:type="dxa"/>
            <w:vMerge/>
            <w:textDirection w:val="btLr"/>
            <w:vAlign w:val="center"/>
          </w:tcPr>
          <w:p w14:paraId="539D16DE" w14:textId="77777777" w:rsidR="002F2FF7" w:rsidRPr="00AC3044" w:rsidRDefault="002F2FF7" w:rsidP="00E00201">
            <w:pPr>
              <w:rPr>
                <w:rFonts w:eastAsia="SimSun"/>
              </w:rPr>
            </w:pPr>
          </w:p>
        </w:tc>
        <w:tc>
          <w:tcPr>
            <w:tcW w:w="1559" w:type="dxa"/>
            <w:vAlign w:val="center"/>
          </w:tcPr>
          <w:p w14:paraId="4C833510"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60978EA9" w14:textId="77777777" w:rsidR="002F2FF7" w:rsidRPr="00AC3044" w:rsidRDefault="002F2FF7" w:rsidP="00E00201">
            <w:pPr>
              <w:rPr>
                <w:rFonts w:eastAsia="SimSun"/>
              </w:rPr>
            </w:pPr>
            <w:r w:rsidRPr="00AC3044">
              <w:rPr>
                <w:rFonts w:eastAsia="SimSun"/>
              </w:rPr>
              <w:t xml:space="preserve">45 мг/кг </w:t>
            </w:r>
          </w:p>
        </w:tc>
        <w:tc>
          <w:tcPr>
            <w:tcW w:w="1559" w:type="dxa"/>
            <w:vAlign w:val="center"/>
          </w:tcPr>
          <w:p w14:paraId="3148E028" w14:textId="77777777" w:rsidR="002F2FF7" w:rsidRPr="00AC3044" w:rsidRDefault="002F2FF7" w:rsidP="00E00201">
            <w:pPr>
              <w:rPr>
                <w:rFonts w:eastAsia="SimSun"/>
              </w:rPr>
            </w:pPr>
            <w:r w:rsidRPr="00AC3044">
              <w:rPr>
                <w:rFonts w:eastAsia="SimSun"/>
              </w:rPr>
              <w:t>–</w:t>
            </w:r>
          </w:p>
        </w:tc>
        <w:tc>
          <w:tcPr>
            <w:tcW w:w="1417" w:type="dxa"/>
            <w:vAlign w:val="center"/>
          </w:tcPr>
          <w:p w14:paraId="53CC348C" w14:textId="77777777" w:rsidR="002F2FF7" w:rsidRPr="00AC3044" w:rsidRDefault="002F2FF7" w:rsidP="00E00201">
            <w:pPr>
              <w:rPr>
                <w:rFonts w:eastAsia="SimSun"/>
              </w:rPr>
            </w:pPr>
            <w:r w:rsidRPr="00AC3044">
              <w:rPr>
                <w:rFonts w:eastAsia="SimSun"/>
              </w:rPr>
              <w:t xml:space="preserve">С +5 дня по +35 день </w:t>
            </w:r>
          </w:p>
        </w:tc>
        <w:tc>
          <w:tcPr>
            <w:tcW w:w="2552" w:type="dxa"/>
            <w:vAlign w:val="center"/>
          </w:tcPr>
          <w:p w14:paraId="5C08CCC7"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74D931D" w14:textId="77777777" w:rsidR="002F2FF7" w:rsidRDefault="002F2FF7" w:rsidP="002F2FF7">
      <w:pPr>
        <w:rPr>
          <w:rFonts w:eastAsia="SimSun"/>
        </w:rPr>
      </w:pPr>
      <w:bookmarkStart w:id="284" w:name="_Toc44401239"/>
    </w:p>
    <w:p w14:paraId="0611A571" w14:textId="535E80D8"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8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2F2FF7" w:rsidRPr="00AC3044" w14:paraId="19D3D1A4" w14:textId="77777777" w:rsidTr="00E00201">
        <w:trPr>
          <w:cantSplit/>
          <w:trHeight w:val="20"/>
          <w:tblHeader/>
        </w:trPr>
        <w:tc>
          <w:tcPr>
            <w:tcW w:w="1135" w:type="dxa"/>
            <w:vAlign w:val="center"/>
          </w:tcPr>
          <w:p w14:paraId="6E0494B9" w14:textId="77777777" w:rsidR="002F2FF7" w:rsidRPr="00AC3044" w:rsidRDefault="002F2FF7" w:rsidP="00E00201">
            <w:pPr>
              <w:rPr>
                <w:rFonts w:eastAsia="SimSun"/>
              </w:rPr>
            </w:pPr>
          </w:p>
        </w:tc>
        <w:tc>
          <w:tcPr>
            <w:tcW w:w="1559" w:type="dxa"/>
            <w:vAlign w:val="center"/>
          </w:tcPr>
          <w:p w14:paraId="40CA71A5" w14:textId="77777777" w:rsidR="002F2FF7" w:rsidRPr="00AC3044" w:rsidRDefault="002F2FF7" w:rsidP="00E00201">
            <w:pPr>
              <w:rPr>
                <w:rFonts w:eastAsia="SimSun"/>
              </w:rPr>
            </w:pPr>
            <w:r w:rsidRPr="00AC3044">
              <w:rPr>
                <w:rFonts w:eastAsia="SimSun"/>
              </w:rPr>
              <w:t>Препарат</w:t>
            </w:r>
          </w:p>
        </w:tc>
        <w:tc>
          <w:tcPr>
            <w:tcW w:w="1418" w:type="dxa"/>
            <w:vAlign w:val="center"/>
          </w:tcPr>
          <w:p w14:paraId="3176AB46" w14:textId="77777777" w:rsidR="002F2FF7" w:rsidRPr="00AC3044" w:rsidRDefault="002F2FF7" w:rsidP="00E00201">
            <w:pPr>
              <w:rPr>
                <w:rFonts w:eastAsia="SimSun"/>
              </w:rPr>
            </w:pPr>
            <w:r w:rsidRPr="00AC3044">
              <w:rPr>
                <w:rFonts w:eastAsia="SimSun"/>
              </w:rPr>
              <w:t>Суточная доза</w:t>
            </w:r>
          </w:p>
        </w:tc>
        <w:tc>
          <w:tcPr>
            <w:tcW w:w="1559" w:type="dxa"/>
            <w:vAlign w:val="center"/>
          </w:tcPr>
          <w:p w14:paraId="30955839" w14:textId="77777777" w:rsidR="002F2FF7" w:rsidRPr="00AC3044" w:rsidRDefault="002F2FF7" w:rsidP="00E00201">
            <w:pPr>
              <w:rPr>
                <w:rFonts w:eastAsia="SimSun"/>
              </w:rPr>
            </w:pPr>
            <w:r w:rsidRPr="00AC3044">
              <w:rPr>
                <w:rFonts w:eastAsia="SimSun"/>
              </w:rPr>
              <w:t>Курсовая доза</w:t>
            </w:r>
          </w:p>
        </w:tc>
        <w:tc>
          <w:tcPr>
            <w:tcW w:w="1417" w:type="dxa"/>
            <w:vAlign w:val="center"/>
          </w:tcPr>
          <w:p w14:paraId="6C665A98" w14:textId="77777777" w:rsidR="002F2FF7" w:rsidRPr="00AC3044" w:rsidRDefault="002F2FF7" w:rsidP="00E00201">
            <w:pPr>
              <w:rPr>
                <w:rFonts w:eastAsia="SimSun"/>
              </w:rPr>
            </w:pPr>
            <w:r w:rsidRPr="00AC3044">
              <w:rPr>
                <w:rFonts w:eastAsia="SimSun"/>
              </w:rPr>
              <w:t>Дни введения</w:t>
            </w:r>
          </w:p>
        </w:tc>
        <w:tc>
          <w:tcPr>
            <w:tcW w:w="2552" w:type="dxa"/>
            <w:vAlign w:val="center"/>
          </w:tcPr>
          <w:p w14:paraId="2DAE7BE5"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45EB80B" w14:textId="77777777" w:rsidTr="00E00201">
        <w:trPr>
          <w:cantSplit/>
          <w:trHeight w:val="20"/>
        </w:trPr>
        <w:tc>
          <w:tcPr>
            <w:tcW w:w="1135" w:type="dxa"/>
            <w:vMerge w:val="restart"/>
            <w:textDirection w:val="btLr"/>
            <w:vAlign w:val="center"/>
          </w:tcPr>
          <w:p w14:paraId="6E1E450F" w14:textId="77777777" w:rsidR="002F2FF7" w:rsidRPr="00AC3044" w:rsidRDefault="002F2FF7" w:rsidP="00E00201">
            <w:pPr>
              <w:rPr>
                <w:rFonts w:eastAsia="SimSun"/>
              </w:rPr>
            </w:pPr>
            <w:r w:rsidRPr="00AC3044">
              <w:rPr>
                <w:rFonts w:eastAsia="SimSun"/>
              </w:rPr>
              <w:t>Кондиционирование</w:t>
            </w:r>
          </w:p>
        </w:tc>
        <w:tc>
          <w:tcPr>
            <w:tcW w:w="1559" w:type="dxa"/>
            <w:vAlign w:val="center"/>
          </w:tcPr>
          <w:p w14:paraId="1A4C5167" w14:textId="77777777" w:rsidR="002F2FF7" w:rsidRPr="00AC3044" w:rsidRDefault="002F2FF7" w:rsidP="00E00201">
            <w:pPr>
              <w:rPr>
                <w:rFonts w:eastAsia="SimSun"/>
              </w:rPr>
            </w:pPr>
            <w:r w:rsidRPr="00AC3044">
              <w:rPr>
                <w:rFonts w:eastAsia="SimSun"/>
              </w:rPr>
              <w:t xml:space="preserve">Флударабин </w:t>
            </w:r>
          </w:p>
        </w:tc>
        <w:tc>
          <w:tcPr>
            <w:tcW w:w="1418" w:type="dxa"/>
            <w:vAlign w:val="center"/>
          </w:tcPr>
          <w:p w14:paraId="7CDBA71E"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1A72DC6" w14:textId="77777777" w:rsidR="002F2FF7" w:rsidRPr="00AC3044" w:rsidRDefault="002F2FF7" w:rsidP="00E00201">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5593D2C7" w14:textId="77777777" w:rsidR="002F2FF7" w:rsidRPr="00AC3044" w:rsidRDefault="002F2FF7" w:rsidP="00E00201">
            <w:pPr>
              <w:rPr>
                <w:rFonts w:eastAsia="SimSun"/>
              </w:rPr>
            </w:pPr>
            <w:r w:rsidRPr="00AC3044">
              <w:rPr>
                <w:rFonts w:eastAsia="SimSun"/>
              </w:rPr>
              <w:t>С -7 дня по -2 день</w:t>
            </w:r>
          </w:p>
        </w:tc>
        <w:tc>
          <w:tcPr>
            <w:tcW w:w="2552" w:type="dxa"/>
            <w:vAlign w:val="center"/>
          </w:tcPr>
          <w:p w14:paraId="230A11EF"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5D6E46CD" w14:textId="77777777" w:rsidTr="00E00201">
        <w:trPr>
          <w:cantSplit/>
          <w:trHeight w:val="1207"/>
        </w:trPr>
        <w:tc>
          <w:tcPr>
            <w:tcW w:w="1135" w:type="dxa"/>
            <w:vMerge/>
            <w:vAlign w:val="center"/>
          </w:tcPr>
          <w:p w14:paraId="50C75D01" w14:textId="77777777" w:rsidR="002F2FF7" w:rsidRPr="00AC3044" w:rsidRDefault="002F2FF7" w:rsidP="00E00201">
            <w:pPr>
              <w:rPr>
                <w:rFonts w:eastAsia="SimSun"/>
              </w:rPr>
            </w:pPr>
          </w:p>
        </w:tc>
        <w:tc>
          <w:tcPr>
            <w:tcW w:w="1559" w:type="dxa"/>
            <w:vAlign w:val="center"/>
          </w:tcPr>
          <w:p w14:paraId="0B47D57E" w14:textId="77777777" w:rsidR="002F2FF7" w:rsidRPr="00AC3044" w:rsidRDefault="002F2FF7" w:rsidP="00E00201">
            <w:pPr>
              <w:rPr>
                <w:rFonts w:eastAsia="SimSun"/>
              </w:rPr>
            </w:pPr>
            <w:r w:rsidRPr="00AC3044">
              <w:rPr>
                <w:rFonts w:eastAsia="SimSun"/>
              </w:rPr>
              <w:t>Мелфалан</w:t>
            </w:r>
          </w:p>
        </w:tc>
        <w:tc>
          <w:tcPr>
            <w:tcW w:w="1418" w:type="dxa"/>
            <w:vAlign w:val="center"/>
          </w:tcPr>
          <w:p w14:paraId="5DD60C5A"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77A4C0C5"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06842AE0" w14:textId="77777777" w:rsidR="002F2FF7" w:rsidRPr="00AC3044" w:rsidRDefault="002F2FF7" w:rsidP="00E00201">
            <w:pPr>
              <w:rPr>
                <w:rFonts w:eastAsia="SimSun"/>
              </w:rPr>
            </w:pPr>
            <w:r w:rsidRPr="00AC3044">
              <w:rPr>
                <w:rFonts w:eastAsia="SimSun"/>
              </w:rPr>
              <w:t xml:space="preserve">В -2 день </w:t>
            </w:r>
          </w:p>
        </w:tc>
        <w:tc>
          <w:tcPr>
            <w:tcW w:w="2552" w:type="dxa"/>
            <w:vAlign w:val="center"/>
          </w:tcPr>
          <w:p w14:paraId="176D76AB"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3EAF594A" w14:textId="77777777" w:rsidTr="00E00201">
        <w:trPr>
          <w:cantSplit/>
          <w:trHeight w:val="606"/>
        </w:trPr>
        <w:tc>
          <w:tcPr>
            <w:tcW w:w="1135" w:type="dxa"/>
            <w:vMerge w:val="restart"/>
            <w:textDirection w:val="btLr"/>
            <w:vAlign w:val="center"/>
          </w:tcPr>
          <w:p w14:paraId="6A9F07A7" w14:textId="77777777" w:rsidR="002F2FF7" w:rsidRPr="00AC3044" w:rsidRDefault="002F2FF7" w:rsidP="00E00201">
            <w:pPr>
              <w:rPr>
                <w:rFonts w:eastAsia="SimSun"/>
              </w:rPr>
            </w:pPr>
            <w:r w:rsidRPr="00AC3044">
              <w:rPr>
                <w:rFonts w:eastAsia="SimSun"/>
              </w:rPr>
              <w:t>Профилактика РТПХ</w:t>
            </w:r>
          </w:p>
        </w:tc>
        <w:tc>
          <w:tcPr>
            <w:tcW w:w="1559" w:type="dxa"/>
            <w:vAlign w:val="center"/>
          </w:tcPr>
          <w:p w14:paraId="71F5820F" w14:textId="77777777" w:rsidR="002F2FF7" w:rsidRPr="00AC3044" w:rsidRDefault="002F2FF7" w:rsidP="00E00201">
            <w:pPr>
              <w:rPr>
                <w:rFonts w:eastAsia="SimSun"/>
              </w:rPr>
            </w:pPr>
            <w:r w:rsidRPr="00AC3044">
              <w:rPr>
                <w:rFonts w:eastAsia="SimSun"/>
              </w:rPr>
              <w:t>Циклофосфамид</w:t>
            </w:r>
          </w:p>
        </w:tc>
        <w:tc>
          <w:tcPr>
            <w:tcW w:w="1418" w:type="dxa"/>
            <w:vAlign w:val="center"/>
          </w:tcPr>
          <w:p w14:paraId="728B64F8" w14:textId="77777777" w:rsidR="002F2FF7" w:rsidRPr="00AC3044" w:rsidRDefault="002F2FF7" w:rsidP="00E00201">
            <w:pPr>
              <w:rPr>
                <w:rFonts w:eastAsia="SimSun"/>
              </w:rPr>
            </w:pPr>
            <w:r w:rsidRPr="00AC3044">
              <w:rPr>
                <w:rFonts w:eastAsia="SimSun"/>
              </w:rPr>
              <w:t>50 мг/кг</w:t>
            </w:r>
          </w:p>
        </w:tc>
        <w:tc>
          <w:tcPr>
            <w:tcW w:w="1559" w:type="dxa"/>
            <w:vAlign w:val="center"/>
          </w:tcPr>
          <w:p w14:paraId="68AD711B" w14:textId="77777777" w:rsidR="002F2FF7" w:rsidRPr="00AC3044" w:rsidRDefault="002F2FF7" w:rsidP="00E00201">
            <w:pPr>
              <w:rPr>
                <w:rFonts w:eastAsia="SimSun"/>
              </w:rPr>
            </w:pPr>
            <w:r w:rsidRPr="00AC3044">
              <w:rPr>
                <w:rFonts w:eastAsia="SimSun"/>
              </w:rPr>
              <w:t>100 мг/кг</w:t>
            </w:r>
          </w:p>
        </w:tc>
        <w:tc>
          <w:tcPr>
            <w:tcW w:w="1417" w:type="dxa"/>
            <w:vAlign w:val="center"/>
          </w:tcPr>
          <w:p w14:paraId="60D9121E" w14:textId="77777777" w:rsidR="002F2FF7" w:rsidRPr="00AC3044" w:rsidRDefault="002F2FF7" w:rsidP="00E00201">
            <w:pPr>
              <w:rPr>
                <w:rFonts w:eastAsia="SimSun"/>
              </w:rPr>
            </w:pPr>
            <w:r w:rsidRPr="00AC3044">
              <w:rPr>
                <w:rFonts w:eastAsia="SimSun"/>
              </w:rPr>
              <w:t xml:space="preserve">+3,+4 дни </w:t>
            </w:r>
          </w:p>
        </w:tc>
        <w:tc>
          <w:tcPr>
            <w:tcW w:w="2552" w:type="dxa"/>
            <w:vAlign w:val="center"/>
          </w:tcPr>
          <w:p w14:paraId="0298E5AA"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F01F38D" w14:textId="77777777" w:rsidTr="00E00201">
        <w:trPr>
          <w:cantSplit/>
          <w:trHeight w:val="958"/>
        </w:trPr>
        <w:tc>
          <w:tcPr>
            <w:tcW w:w="1135" w:type="dxa"/>
            <w:vMerge/>
            <w:textDirection w:val="btLr"/>
            <w:vAlign w:val="center"/>
          </w:tcPr>
          <w:p w14:paraId="68013E01" w14:textId="77777777" w:rsidR="002F2FF7" w:rsidRPr="00AC3044" w:rsidRDefault="002F2FF7" w:rsidP="00E00201">
            <w:pPr>
              <w:rPr>
                <w:rFonts w:eastAsia="SimSun"/>
              </w:rPr>
            </w:pPr>
          </w:p>
        </w:tc>
        <w:tc>
          <w:tcPr>
            <w:tcW w:w="1559" w:type="dxa"/>
            <w:vAlign w:val="center"/>
          </w:tcPr>
          <w:p w14:paraId="12B4A035" w14:textId="77777777" w:rsidR="002F2FF7" w:rsidRPr="00AC3044" w:rsidRDefault="002F2FF7" w:rsidP="00E00201">
            <w:pPr>
              <w:rPr>
                <w:rFonts w:eastAsia="SimSun"/>
              </w:rPr>
            </w:pPr>
            <w:r w:rsidRPr="00AC3044">
              <w:rPr>
                <w:rFonts w:eastAsia="SimSun"/>
              </w:rPr>
              <w:t xml:space="preserve">Такролимус </w:t>
            </w:r>
          </w:p>
        </w:tc>
        <w:tc>
          <w:tcPr>
            <w:tcW w:w="1418" w:type="dxa"/>
            <w:vAlign w:val="center"/>
          </w:tcPr>
          <w:p w14:paraId="3672BDB0" w14:textId="77777777" w:rsidR="002F2FF7" w:rsidRPr="00AC3044" w:rsidRDefault="002F2FF7" w:rsidP="00E00201">
            <w:pPr>
              <w:rPr>
                <w:rFonts w:eastAsia="SimSun"/>
              </w:rPr>
            </w:pPr>
            <w:r w:rsidRPr="00AC3044">
              <w:rPr>
                <w:rFonts w:eastAsia="SimSun"/>
              </w:rPr>
              <w:t>0,03 мг/кг</w:t>
            </w:r>
          </w:p>
        </w:tc>
        <w:tc>
          <w:tcPr>
            <w:tcW w:w="1559" w:type="dxa"/>
            <w:vAlign w:val="center"/>
          </w:tcPr>
          <w:p w14:paraId="6AE3D7C3" w14:textId="77777777" w:rsidR="002F2FF7" w:rsidRPr="00AC3044" w:rsidRDefault="002F2FF7" w:rsidP="00E00201">
            <w:pPr>
              <w:rPr>
                <w:rFonts w:eastAsia="SimSun"/>
              </w:rPr>
            </w:pPr>
            <w:r w:rsidRPr="00AC3044">
              <w:rPr>
                <w:rFonts w:eastAsia="SimSun"/>
              </w:rPr>
              <w:t>–</w:t>
            </w:r>
          </w:p>
        </w:tc>
        <w:tc>
          <w:tcPr>
            <w:tcW w:w="1417" w:type="dxa"/>
            <w:vAlign w:val="center"/>
          </w:tcPr>
          <w:p w14:paraId="41D930FA" w14:textId="77777777" w:rsidR="002F2FF7" w:rsidRPr="00AC3044" w:rsidRDefault="002F2FF7" w:rsidP="00E00201">
            <w:pPr>
              <w:rPr>
                <w:rFonts w:eastAsia="SimSun"/>
              </w:rPr>
            </w:pPr>
            <w:r w:rsidRPr="00AC3044">
              <w:rPr>
                <w:rFonts w:eastAsia="SimSun"/>
              </w:rPr>
              <w:t xml:space="preserve">С -1 дня длительно </w:t>
            </w:r>
          </w:p>
        </w:tc>
        <w:tc>
          <w:tcPr>
            <w:tcW w:w="2552" w:type="dxa"/>
            <w:vAlign w:val="center"/>
          </w:tcPr>
          <w:p w14:paraId="4438B844" w14:textId="77777777" w:rsidR="002F2FF7" w:rsidRPr="00AC3044" w:rsidRDefault="002F2FF7" w:rsidP="00E00201">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2F2FF7" w:rsidRPr="00AC3044" w14:paraId="0166FD5B" w14:textId="77777777" w:rsidTr="00E00201">
        <w:trPr>
          <w:cantSplit/>
          <w:trHeight w:val="386"/>
        </w:trPr>
        <w:tc>
          <w:tcPr>
            <w:tcW w:w="1135" w:type="dxa"/>
            <w:vMerge/>
            <w:textDirection w:val="btLr"/>
            <w:vAlign w:val="center"/>
          </w:tcPr>
          <w:p w14:paraId="18E942D0" w14:textId="77777777" w:rsidR="002F2FF7" w:rsidRPr="00AC3044" w:rsidRDefault="002F2FF7" w:rsidP="00E00201">
            <w:pPr>
              <w:rPr>
                <w:rFonts w:eastAsia="SimSun"/>
              </w:rPr>
            </w:pPr>
          </w:p>
        </w:tc>
        <w:tc>
          <w:tcPr>
            <w:tcW w:w="1559" w:type="dxa"/>
            <w:vAlign w:val="center"/>
          </w:tcPr>
          <w:p w14:paraId="47B4F031" w14:textId="77777777" w:rsidR="002F2FF7" w:rsidRPr="00AC3044" w:rsidRDefault="002F2FF7" w:rsidP="00E00201">
            <w:pPr>
              <w:rPr>
                <w:rFonts w:eastAsia="SimSun"/>
              </w:rPr>
            </w:pPr>
            <w:r w:rsidRPr="00AC3044">
              <w:rPr>
                <w:rFonts w:eastAsia="SimSun"/>
              </w:rPr>
              <w:t>Микофенолата мофетил</w:t>
            </w:r>
          </w:p>
        </w:tc>
        <w:tc>
          <w:tcPr>
            <w:tcW w:w="1418" w:type="dxa"/>
            <w:vAlign w:val="center"/>
          </w:tcPr>
          <w:p w14:paraId="036F5E59" w14:textId="77777777" w:rsidR="002F2FF7" w:rsidRPr="00AC3044" w:rsidRDefault="002F2FF7" w:rsidP="00E00201">
            <w:pPr>
              <w:rPr>
                <w:rFonts w:eastAsia="SimSun"/>
              </w:rPr>
            </w:pPr>
            <w:r w:rsidRPr="00AC3044">
              <w:rPr>
                <w:rFonts w:eastAsia="SimSun"/>
              </w:rPr>
              <w:t xml:space="preserve">30 мг/кг </w:t>
            </w:r>
          </w:p>
        </w:tc>
        <w:tc>
          <w:tcPr>
            <w:tcW w:w="1559" w:type="dxa"/>
            <w:vAlign w:val="center"/>
          </w:tcPr>
          <w:p w14:paraId="628327F0" w14:textId="77777777" w:rsidR="002F2FF7" w:rsidRPr="00AC3044" w:rsidRDefault="002F2FF7" w:rsidP="00E00201">
            <w:pPr>
              <w:rPr>
                <w:rFonts w:eastAsia="SimSun"/>
              </w:rPr>
            </w:pPr>
            <w:r w:rsidRPr="00AC3044">
              <w:rPr>
                <w:rFonts w:eastAsia="SimSun"/>
              </w:rPr>
              <w:t>–</w:t>
            </w:r>
          </w:p>
        </w:tc>
        <w:tc>
          <w:tcPr>
            <w:tcW w:w="1417" w:type="dxa"/>
            <w:vAlign w:val="center"/>
          </w:tcPr>
          <w:p w14:paraId="5CA01773" w14:textId="77777777" w:rsidR="002F2FF7" w:rsidRPr="00AC3044" w:rsidRDefault="002F2FF7" w:rsidP="00E00201">
            <w:pPr>
              <w:rPr>
                <w:rFonts w:eastAsia="SimSun"/>
              </w:rPr>
            </w:pPr>
            <w:r w:rsidRPr="00AC3044">
              <w:rPr>
                <w:rFonts w:eastAsia="SimSun"/>
              </w:rPr>
              <w:t xml:space="preserve">С -1 дня по +30 день </w:t>
            </w:r>
          </w:p>
        </w:tc>
        <w:tc>
          <w:tcPr>
            <w:tcW w:w="2552" w:type="dxa"/>
            <w:vAlign w:val="center"/>
          </w:tcPr>
          <w:p w14:paraId="04B07AE3" w14:textId="77777777" w:rsidR="002F2FF7" w:rsidRPr="00AC3044" w:rsidRDefault="002F2FF7" w:rsidP="00E00201">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71249F3" w14:textId="77777777" w:rsidR="002F2FF7" w:rsidRPr="00C07B2E" w:rsidRDefault="002F2FF7" w:rsidP="002F2FF7">
      <w:pPr>
        <w:rPr>
          <w:rFonts w:eastAsia="SimSun"/>
        </w:rPr>
      </w:pPr>
    </w:p>
    <w:p w14:paraId="43ABCA77" w14:textId="77777777" w:rsidR="002F2FF7" w:rsidRPr="000F445E" w:rsidRDefault="002F2FF7" w:rsidP="002F2FF7">
      <w:pPr>
        <w:rPr>
          <w:rFonts w:eastAsia="SimSun"/>
          <w:i/>
          <w:u w:val="single"/>
        </w:rPr>
      </w:pPr>
      <w:bookmarkStart w:id="285"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85"/>
      <w:r w:rsidRPr="000F445E">
        <w:rPr>
          <w:rFonts w:eastAsia="SimSun"/>
          <w:i/>
          <w:u w:val="single"/>
        </w:rPr>
        <w:t xml:space="preserve"> </w:t>
      </w:r>
    </w:p>
    <w:p w14:paraId="30831EB5" w14:textId="77777777" w:rsidR="002F2FF7" w:rsidRDefault="002F2FF7" w:rsidP="002F2FF7">
      <w:pPr>
        <w:rPr>
          <w:rFonts w:eastAsia="SimSun"/>
        </w:rPr>
      </w:pPr>
      <w:bookmarkStart w:id="286" w:name="_Toc44401242"/>
    </w:p>
    <w:bookmarkEnd w:id="286"/>
    <w:p w14:paraId="313DD9AD" w14:textId="77777777" w:rsidR="002F2FF7" w:rsidRPr="00C07B2E" w:rsidRDefault="002F2FF7" w:rsidP="002F2FF7">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2CD4861C" w14:textId="77777777" w:rsidR="002F2FF7" w:rsidRDefault="002F2FF7" w:rsidP="002F2FF7">
      <w:pPr>
        <w:rPr>
          <w:rFonts w:eastAsia="SimSun"/>
        </w:rPr>
      </w:pPr>
      <w:bookmarkStart w:id="287" w:name="_Toc44401243"/>
    </w:p>
    <w:p w14:paraId="7029A5DA" w14:textId="77777777" w:rsidR="002F2FF7" w:rsidRPr="00EE51B1" w:rsidRDefault="002F2FF7" w:rsidP="002F2FF7">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E00201">
        <w:rPr>
          <w:rFonts w:eastAsia="SimSun"/>
          <w:lang w:val="en-US"/>
        </w:rPr>
        <w:t>Flu</w:t>
      </w:r>
      <w:r w:rsidRPr="00EE51B1">
        <w:rPr>
          <w:rFonts w:eastAsia="SimSun"/>
          <w:lang w:val="en-US"/>
        </w:rPr>
        <w:t>150+</w:t>
      </w:r>
      <w:r w:rsidRPr="00E00201">
        <w:rPr>
          <w:rFonts w:eastAsia="SimSun"/>
          <w:lang w:val="en-US"/>
        </w:rPr>
        <w:t>Treo</w:t>
      </w:r>
      <w:r w:rsidRPr="00EE51B1">
        <w:rPr>
          <w:rFonts w:eastAsia="SimSun"/>
          <w:lang w:val="en-US"/>
        </w:rPr>
        <w:t>42+</w:t>
      </w:r>
      <w:r w:rsidRPr="00E00201">
        <w:rPr>
          <w:rFonts w:eastAsia="SimSun"/>
          <w:lang w:val="en-US"/>
        </w:rPr>
        <w:t>Thio</w:t>
      </w:r>
      <w:r w:rsidRPr="00EE51B1">
        <w:rPr>
          <w:rFonts w:eastAsia="SimSun"/>
          <w:lang w:val="en-US"/>
        </w:rPr>
        <w:t xml:space="preserve"> / </w:t>
      </w:r>
      <w:r w:rsidRPr="00E00201">
        <w:rPr>
          <w:rFonts w:eastAsia="SimSun"/>
          <w:lang w:val="en-US"/>
        </w:rPr>
        <w:t>TCR</w:t>
      </w:r>
      <w:r w:rsidRPr="00C07B2E">
        <w:rPr>
          <w:rFonts w:eastAsia="SimSun"/>
        </w:rPr>
        <w:t>αβ</w:t>
      </w:r>
      <w:r w:rsidRPr="00EE51B1">
        <w:rPr>
          <w:rFonts w:eastAsia="SimSun"/>
          <w:lang w:val="en-US"/>
        </w:rPr>
        <w:t>-</w:t>
      </w:r>
      <w:r w:rsidRPr="00E00201">
        <w:rPr>
          <w:rFonts w:eastAsia="SimSun"/>
          <w:lang w:val="en-US"/>
        </w:rPr>
        <w:t>CD</w:t>
      </w:r>
      <w:r w:rsidRPr="00EE51B1">
        <w:rPr>
          <w:rFonts w:eastAsia="SimSun"/>
          <w:lang w:val="en-US"/>
        </w:rPr>
        <w:t>19</w:t>
      </w:r>
      <w:bookmarkEnd w:id="28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2F2FF7" w:rsidRPr="00AC3044" w14:paraId="5336AB0F" w14:textId="77777777" w:rsidTr="00E00201">
        <w:trPr>
          <w:cantSplit/>
          <w:trHeight w:val="20"/>
          <w:tblHeader/>
        </w:trPr>
        <w:tc>
          <w:tcPr>
            <w:tcW w:w="851" w:type="dxa"/>
          </w:tcPr>
          <w:p w14:paraId="08CC998E" w14:textId="77777777" w:rsidR="002F2FF7" w:rsidRPr="000F445E" w:rsidRDefault="002F2FF7" w:rsidP="00E00201">
            <w:pPr>
              <w:rPr>
                <w:rFonts w:eastAsia="SimSun"/>
                <w:lang w:val="en-US"/>
              </w:rPr>
            </w:pPr>
          </w:p>
        </w:tc>
        <w:tc>
          <w:tcPr>
            <w:tcW w:w="2268" w:type="dxa"/>
            <w:vAlign w:val="center"/>
          </w:tcPr>
          <w:p w14:paraId="2C2B8BB8" w14:textId="77777777" w:rsidR="002F2FF7" w:rsidRPr="00AC3044" w:rsidRDefault="002F2FF7" w:rsidP="00E00201">
            <w:pPr>
              <w:rPr>
                <w:rFonts w:eastAsia="SimSun"/>
              </w:rPr>
            </w:pPr>
            <w:r w:rsidRPr="00AC3044">
              <w:rPr>
                <w:rFonts w:eastAsia="SimSun"/>
              </w:rPr>
              <w:t>Препарат</w:t>
            </w:r>
          </w:p>
        </w:tc>
        <w:tc>
          <w:tcPr>
            <w:tcW w:w="1276" w:type="dxa"/>
            <w:vAlign w:val="center"/>
          </w:tcPr>
          <w:p w14:paraId="1D9BCEFD" w14:textId="77777777" w:rsidR="002F2FF7" w:rsidRPr="00AC3044" w:rsidRDefault="002F2FF7" w:rsidP="00E00201">
            <w:pPr>
              <w:rPr>
                <w:rFonts w:eastAsia="SimSun"/>
              </w:rPr>
            </w:pPr>
            <w:r w:rsidRPr="00AC3044">
              <w:rPr>
                <w:rFonts w:eastAsia="SimSun"/>
              </w:rPr>
              <w:t>Суточная доза</w:t>
            </w:r>
          </w:p>
        </w:tc>
        <w:tc>
          <w:tcPr>
            <w:tcW w:w="1417" w:type="dxa"/>
            <w:vAlign w:val="center"/>
          </w:tcPr>
          <w:p w14:paraId="7D607BC6" w14:textId="77777777" w:rsidR="002F2FF7" w:rsidRPr="00AC3044" w:rsidRDefault="002F2FF7" w:rsidP="00E00201">
            <w:pPr>
              <w:rPr>
                <w:rFonts w:eastAsia="SimSun"/>
              </w:rPr>
            </w:pPr>
            <w:r w:rsidRPr="00AC3044">
              <w:rPr>
                <w:rFonts w:eastAsia="SimSun"/>
              </w:rPr>
              <w:t>Курсовая доза</w:t>
            </w:r>
          </w:p>
        </w:tc>
        <w:tc>
          <w:tcPr>
            <w:tcW w:w="1843" w:type="dxa"/>
            <w:vAlign w:val="center"/>
          </w:tcPr>
          <w:p w14:paraId="79796026" w14:textId="77777777" w:rsidR="002F2FF7" w:rsidRPr="00AC3044" w:rsidRDefault="002F2FF7" w:rsidP="00E00201">
            <w:pPr>
              <w:rPr>
                <w:rFonts w:eastAsia="SimSun"/>
              </w:rPr>
            </w:pPr>
            <w:r w:rsidRPr="00AC3044">
              <w:rPr>
                <w:rFonts w:eastAsia="SimSun"/>
              </w:rPr>
              <w:t>Дни введения</w:t>
            </w:r>
          </w:p>
        </w:tc>
        <w:tc>
          <w:tcPr>
            <w:tcW w:w="2835" w:type="dxa"/>
            <w:vAlign w:val="center"/>
          </w:tcPr>
          <w:p w14:paraId="406A9082"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4AAF2838" w14:textId="77777777" w:rsidTr="00E00201">
        <w:trPr>
          <w:cantSplit/>
          <w:trHeight w:val="20"/>
        </w:trPr>
        <w:tc>
          <w:tcPr>
            <w:tcW w:w="851" w:type="dxa"/>
            <w:vMerge w:val="restart"/>
            <w:textDirection w:val="btLr"/>
            <w:vAlign w:val="center"/>
          </w:tcPr>
          <w:p w14:paraId="734D4480" w14:textId="77777777" w:rsidR="002F2FF7" w:rsidRPr="00AC3044" w:rsidRDefault="002F2FF7" w:rsidP="00E00201">
            <w:pPr>
              <w:rPr>
                <w:rFonts w:eastAsia="SimSun"/>
              </w:rPr>
            </w:pPr>
            <w:r w:rsidRPr="00AC3044">
              <w:rPr>
                <w:rFonts w:eastAsia="SimSun"/>
              </w:rPr>
              <w:t>Кондиционирование</w:t>
            </w:r>
          </w:p>
        </w:tc>
        <w:tc>
          <w:tcPr>
            <w:tcW w:w="2268" w:type="dxa"/>
            <w:vAlign w:val="center"/>
          </w:tcPr>
          <w:p w14:paraId="7649CB79" w14:textId="77777777" w:rsidR="002F2FF7" w:rsidRPr="00AC3044" w:rsidRDefault="002F2FF7" w:rsidP="00E00201">
            <w:pPr>
              <w:rPr>
                <w:rFonts w:eastAsia="SimSun"/>
              </w:rPr>
            </w:pPr>
            <w:r w:rsidRPr="00AC3044">
              <w:rPr>
                <w:rFonts w:eastAsia="SimSun"/>
              </w:rPr>
              <w:t>Треосульфан</w:t>
            </w:r>
          </w:p>
        </w:tc>
        <w:tc>
          <w:tcPr>
            <w:tcW w:w="1276" w:type="dxa"/>
            <w:vAlign w:val="center"/>
          </w:tcPr>
          <w:p w14:paraId="080FCD3B" w14:textId="77777777" w:rsidR="002F2FF7" w:rsidRPr="00AC3044" w:rsidRDefault="002F2FF7" w:rsidP="00E00201">
            <w:pPr>
              <w:rPr>
                <w:rFonts w:eastAsia="SimSun"/>
              </w:rPr>
            </w:pPr>
            <w:r w:rsidRPr="00AC3044">
              <w:rPr>
                <w:rFonts w:eastAsia="SimSun"/>
              </w:rPr>
              <w:t>14 г/м</w:t>
            </w:r>
            <w:r w:rsidRPr="0074195F">
              <w:rPr>
                <w:rFonts w:eastAsia="SimSun"/>
                <w:vertAlign w:val="superscript"/>
              </w:rPr>
              <w:t>2</w:t>
            </w:r>
          </w:p>
        </w:tc>
        <w:tc>
          <w:tcPr>
            <w:tcW w:w="1417" w:type="dxa"/>
            <w:vAlign w:val="center"/>
          </w:tcPr>
          <w:p w14:paraId="6141160A" w14:textId="77777777" w:rsidR="002F2FF7" w:rsidRPr="00AC3044" w:rsidRDefault="002F2FF7" w:rsidP="00E00201">
            <w:pPr>
              <w:rPr>
                <w:rFonts w:eastAsia="SimSun"/>
              </w:rPr>
            </w:pPr>
            <w:r w:rsidRPr="00AC3044">
              <w:rPr>
                <w:rFonts w:eastAsia="SimSun"/>
              </w:rPr>
              <w:t>42 г/м</w:t>
            </w:r>
            <w:r w:rsidRPr="0074195F">
              <w:rPr>
                <w:rFonts w:eastAsia="SimSun"/>
                <w:vertAlign w:val="superscript"/>
              </w:rPr>
              <w:t>2</w:t>
            </w:r>
          </w:p>
        </w:tc>
        <w:tc>
          <w:tcPr>
            <w:tcW w:w="1843" w:type="dxa"/>
            <w:vAlign w:val="center"/>
          </w:tcPr>
          <w:p w14:paraId="18F77406" w14:textId="77777777" w:rsidR="002F2FF7" w:rsidRPr="00AC3044" w:rsidRDefault="002F2FF7" w:rsidP="00E00201">
            <w:pPr>
              <w:rPr>
                <w:rFonts w:eastAsia="SimSun"/>
              </w:rPr>
            </w:pPr>
            <w:r w:rsidRPr="00AC3044">
              <w:rPr>
                <w:rFonts w:eastAsia="SimSun"/>
              </w:rPr>
              <w:t>–5,–4,–3</w:t>
            </w:r>
          </w:p>
        </w:tc>
        <w:tc>
          <w:tcPr>
            <w:tcW w:w="2835" w:type="dxa"/>
            <w:vAlign w:val="center"/>
          </w:tcPr>
          <w:p w14:paraId="682ABD5B"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6E633E3" w14:textId="77777777" w:rsidTr="00E00201">
        <w:trPr>
          <w:cantSplit/>
          <w:trHeight w:val="457"/>
        </w:trPr>
        <w:tc>
          <w:tcPr>
            <w:tcW w:w="851" w:type="dxa"/>
            <w:vMerge/>
            <w:textDirection w:val="btLr"/>
            <w:vAlign w:val="center"/>
          </w:tcPr>
          <w:p w14:paraId="3CA6D638" w14:textId="77777777" w:rsidR="002F2FF7" w:rsidRPr="00AC3044" w:rsidRDefault="002F2FF7" w:rsidP="00E00201">
            <w:pPr>
              <w:rPr>
                <w:rFonts w:eastAsia="SimSun"/>
              </w:rPr>
            </w:pPr>
          </w:p>
        </w:tc>
        <w:tc>
          <w:tcPr>
            <w:tcW w:w="2268" w:type="dxa"/>
            <w:vAlign w:val="center"/>
          </w:tcPr>
          <w:p w14:paraId="6774EF11" w14:textId="77777777" w:rsidR="002F2FF7" w:rsidRPr="00AC3044" w:rsidRDefault="002F2FF7" w:rsidP="00E00201">
            <w:pPr>
              <w:rPr>
                <w:rFonts w:eastAsia="SimSun"/>
              </w:rPr>
            </w:pPr>
            <w:r w:rsidRPr="00AC3044">
              <w:rPr>
                <w:rFonts w:eastAsia="SimSun"/>
              </w:rPr>
              <w:t>Тиотепа</w:t>
            </w:r>
          </w:p>
        </w:tc>
        <w:tc>
          <w:tcPr>
            <w:tcW w:w="1276" w:type="dxa"/>
            <w:vAlign w:val="center"/>
          </w:tcPr>
          <w:p w14:paraId="0C045F62" w14:textId="77777777" w:rsidR="002F2FF7" w:rsidRPr="00AC3044" w:rsidRDefault="002F2FF7" w:rsidP="00E00201">
            <w:pPr>
              <w:rPr>
                <w:rFonts w:eastAsia="SimSun"/>
              </w:rPr>
            </w:pPr>
            <w:r w:rsidRPr="00AC3044">
              <w:rPr>
                <w:rFonts w:eastAsia="SimSun"/>
              </w:rPr>
              <w:t xml:space="preserve">5мг/кг </w:t>
            </w:r>
          </w:p>
        </w:tc>
        <w:tc>
          <w:tcPr>
            <w:tcW w:w="1417" w:type="dxa"/>
            <w:vAlign w:val="center"/>
          </w:tcPr>
          <w:p w14:paraId="1ECBDDEA" w14:textId="77777777" w:rsidR="002F2FF7" w:rsidRPr="00AC3044" w:rsidRDefault="002F2FF7" w:rsidP="00E00201">
            <w:pPr>
              <w:rPr>
                <w:rFonts w:eastAsia="SimSun"/>
              </w:rPr>
            </w:pPr>
            <w:r w:rsidRPr="00AC3044">
              <w:rPr>
                <w:rFonts w:eastAsia="SimSun"/>
              </w:rPr>
              <w:t>10 мг/кг</w:t>
            </w:r>
          </w:p>
        </w:tc>
        <w:tc>
          <w:tcPr>
            <w:tcW w:w="1843" w:type="dxa"/>
            <w:vAlign w:val="center"/>
          </w:tcPr>
          <w:p w14:paraId="0E0D0D0A" w14:textId="77777777" w:rsidR="002F2FF7" w:rsidRPr="00AC3044" w:rsidRDefault="002F2FF7" w:rsidP="00E00201">
            <w:pPr>
              <w:rPr>
                <w:rFonts w:eastAsia="SimSun"/>
              </w:rPr>
            </w:pPr>
            <w:r w:rsidRPr="00AC3044">
              <w:rPr>
                <w:rFonts w:eastAsia="SimSun"/>
              </w:rPr>
              <w:t>–6,–5</w:t>
            </w:r>
          </w:p>
        </w:tc>
        <w:tc>
          <w:tcPr>
            <w:tcW w:w="2835" w:type="dxa"/>
            <w:vAlign w:val="center"/>
          </w:tcPr>
          <w:p w14:paraId="25B9E07F"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40ACBF5F" w14:textId="77777777" w:rsidTr="00E00201">
        <w:trPr>
          <w:cantSplit/>
          <w:trHeight w:val="262"/>
        </w:trPr>
        <w:tc>
          <w:tcPr>
            <w:tcW w:w="851" w:type="dxa"/>
            <w:vMerge/>
            <w:textDirection w:val="btLr"/>
            <w:vAlign w:val="center"/>
          </w:tcPr>
          <w:p w14:paraId="28617DCF" w14:textId="77777777" w:rsidR="002F2FF7" w:rsidRPr="00AC3044" w:rsidRDefault="002F2FF7" w:rsidP="00E00201">
            <w:pPr>
              <w:rPr>
                <w:rFonts w:eastAsia="SimSun"/>
              </w:rPr>
            </w:pPr>
          </w:p>
        </w:tc>
        <w:tc>
          <w:tcPr>
            <w:tcW w:w="2268" w:type="dxa"/>
            <w:vAlign w:val="center"/>
          </w:tcPr>
          <w:p w14:paraId="3F2428B8" w14:textId="77777777" w:rsidR="002F2FF7" w:rsidRPr="00AC3044" w:rsidRDefault="002F2FF7" w:rsidP="00E00201">
            <w:pPr>
              <w:rPr>
                <w:rFonts w:eastAsia="SimSun"/>
              </w:rPr>
            </w:pPr>
            <w:r w:rsidRPr="00AC3044">
              <w:rPr>
                <w:rFonts w:eastAsia="SimSun"/>
              </w:rPr>
              <w:t>Флударабин</w:t>
            </w:r>
          </w:p>
        </w:tc>
        <w:tc>
          <w:tcPr>
            <w:tcW w:w="1276" w:type="dxa"/>
            <w:vAlign w:val="center"/>
          </w:tcPr>
          <w:p w14:paraId="693AEF5C"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14FD986E"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5FCD7F0A" w14:textId="77777777" w:rsidR="002F2FF7" w:rsidRPr="00AC3044" w:rsidRDefault="002F2FF7" w:rsidP="00E00201">
            <w:pPr>
              <w:rPr>
                <w:rFonts w:eastAsia="SimSun"/>
              </w:rPr>
            </w:pPr>
            <w:r w:rsidRPr="00AC3044">
              <w:rPr>
                <w:rFonts w:eastAsia="SimSun"/>
              </w:rPr>
              <w:t>–6,–5,–4, –3, –2</w:t>
            </w:r>
          </w:p>
        </w:tc>
        <w:tc>
          <w:tcPr>
            <w:tcW w:w="2835" w:type="dxa"/>
            <w:vAlign w:val="center"/>
          </w:tcPr>
          <w:p w14:paraId="698F7C9F"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0018F01F" w14:textId="77777777" w:rsidTr="00E00201">
        <w:trPr>
          <w:cantSplit/>
          <w:trHeight w:val="388"/>
        </w:trPr>
        <w:tc>
          <w:tcPr>
            <w:tcW w:w="851" w:type="dxa"/>
            <w:vMerge w:val="restart"/>
            <w:textDirection w:val="btLr"/>
            <w:vAlign w:val="center"/>
          </w:tcPr>
          <w:p w14:paraId="3E3670A9" w14:textId="77777777" w:rsidR="002F2FF7" w:rsidRPr="00AC3044" w:rsidRDefault="002F2FF7" w:rsidP="00E00201">
            <w:pPr>
              <w:rPr>
                <w:rFonts w:eastAsia="SimSun"/>
              </w:rPr>
            </w:pPr>
            <w:r w:rsidRPr="00AC3044">
              <w:rPr>
                <w:rFonts w:eastAsia="SimSun"/>
              </w:rPr>
              <w:t>Профилактика РТПХ</w:t>
            </w:r>
          </w:p>
        </w:tc>
        <w:tc>
          <w:tcPr>
            <w:tcW w:w="2268" w:type="dxa"/>
            <w:vAlign w:val="center"/>
          </w:tcPr>
          <w:p w14:paraId="498CD25E" w14:textId="77777777" w:rsidR="002F2FF7" w:rsidRPr="00AC3044" w:rsidRDefault="002F2FF7" w:rsidP="00E00201">
            <w:pPr>
              <w:rPr>
                <w:rFonts w:eastAsia="SimSun"/>
              </w:rPr>
            </w:pPr>
            <w:r w:rsidRPr="00AC3044">
              <w:rPr>
                <w:rFonts w:eastAsia="SimSun"/>
              </w:rPr>
              <w:t>Ритуксимаб</w:t>
            </w:r>
          </w:p>
        </w:tc>
        <w:tc>
          <w:tcPr>
            <w:tcW w:w="1276" w:type="dxa"/>
            <w:vAlign w:val="center"/>
          </w:tcPr>
          <w:p w14:paraId="3A6F4B39"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5AA592D6"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1CFF0060" w14:textId="77777777" w:rsidR="002F2FF7" w:rsidRPr="00AC3044" w:rsidRDefault="002F2FF7" w:rsidP="00E00201">
            <w:pPr>
              <w:rPr>
                <w:rFonts w:eastAsia="SimSun"/>
              </w:rPr>
            </w:pPr>
            <w:r w:rsidRPr="00AC3044">
              <w:rPr>
                <w:rFonts w:eastAsia="SimSun"/>
              </w:rPr>
              <w:t>–1</w:t>
            </w:r>
          </w:p>
        </w:tc>
        <w:tc>
          <w:tcPr>
            <w:tcW w:w="2835" w:type="dxa"/>
            <w:vAlign w:val="center"/>
          </w:tcPr>
          <w:p w14:paraId="7DBE142D"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7FA49832" w14:textId="77777777" w:rsidTr="00E00201">
        <w:trPr>
          <w:cantSplit/>
          <w:trHeight w:val="20"/>
        </w:trPr>
        <w:tc>
          <w:tcPr>
            <w:tcW w:w="851" w:type="dxa"/>
            <w:vMerge/>
            <w:textDirection w:val="btLr"/>
          </w:tcPr>
          <w:p w14:paraId="57C08CC8" w14:textId="77777777" w:rsidR="002F2FF7" w:rsidRPr="00AC3044" w:rsidRDefault="002F2FF7" w:rsidP="00E00201">
            <w:pPr>
              <w:rPr>
                <w:rFonts w:eastAsia="SimSun"/>
              </w:rPr>
            </w:pPr>
          </w:p>
        </w:tc>
        <w:tc>
          <w:tcPr>
            <w:tcW w:w="2268" w:type="dxa"/>
            <w:vAlign w:val="center"/>
          </w:tcPr>
          <w:p w14:paraId="10E5C55A" w14:textId="77777777" w:rsidR="002F2FF7" w:rsidRPr="00AC3044" w:rsidRDefault="002F2FF7" w:rsidP="00E00201">
            <w:pPr>
              <w:rPr>
                <w:rFonts w:eastAsia="SimSun"/>
              </w:rPr>
            </w:pPr>
            <w:r w:rsidRPr="00AC3044">
              <w:rPr>
                <w:rFonts w:eastAsia="SimSun"/>
              </w:rPr>
              <w:t>Тоцилизумаб</w:t>
            </w:r>
          </w:p>
        </w:tc>
        <w:tc>
          <w:tcPr>
            <w:tcW w:w="1276" w:type="dxa"/>
            <w:vAlign w:val="center"/>
          </w:tcPr>
          <w:p w14:paraId="59D0D600" w14:textId="77777777" w:rsidR="002F2FF7" w:rsidRPr="00AC3044" w:rsidRDefault="002F2FF7" w:rsidP="00E00201">
            <w:pPr>
              <w:rPr>
                <w:rFonts w:eastAsia="SimSun"/>
              </w:rPr>
            </w:pPr>
            <w:r w:rsidRPr="00AC3044">
              <w:rPr>
                <w:rFonts w:eastAsia="SimSun"/>
              </w:rPr>
              <w:t>8 мг/кг</w:t>
            </w:r>
          </w:p>
        </w:tc>
        <w:tc>
          <w:tcPr>
            <w:tcW w:w="1417" w:type="dxa"/>
            <w:vAlign w:val="center"/>
          </w:tcPr>
          <w:p w14:paraId="3BAEA2B4" w14:textId="77777777" w:rsidR="002F2FF7" w:rsidRPr="00AC3044" w:rsidRDefault="002F2FF7" w:rsidP="00E00201">
            <w:pPr>
              <w:rPr>
                <w:rFonts w:eastAsia="SimSun"/>
              </w:rPr>
            </w:pPr>
            <w:r w:rsidRPr="00AC3044">
              <w:rPr>
                <w:rFonts w:eastAsia="SimSun"/>
              </w:rPr>
              <w:t>8 мг/кг</w:t>
            </w:r>
          </w:p>
        </w:tc>
        <w:tc>
          <w:tcPr>
            <w:tcW w:w="1843" w:type="dxa"/>
            <w:vAlign w:val="center"/>
          </w:tcPr>
          <w:p w14:paraId="35A4B207" w14:textId="77777777" w:rsidR="002F2FF7" w:rsidRPr="00AC3044" w:rsidRDefault="002F2FF7" w:rsidP="00E00201">
            <w:pPr>
              <w:rPr>
                <w:rFonts w:eastAsia="SimSun"/>
              </w:rPr>
            </w:pPr>
            <w:r w:rsidRPr="00AC3044">
              <w:rPr>
                <w:rFonts w:eastAsia="SimSun"/>
              </w:rPr>
              <w:t>–1, +21</w:t>
            </w:r>
          </w:p>
        </w:tc>
        <w:tc>
          <w:tcPr>
            <w:tcW w:w="2835" w:type="dxa"/>
            <w:vAlign w:val="center"/>
          </w:tcPr>
          <w:p w14:paraId="0A4E79D5"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1E1E10EA" w14:textId="77777777" w:rsidTr="00E00201">
        <w:trPr>
          <w:cantSplit/>
          <w:trHeight w:val="20"/>
        </w:trPr>
        <w:tc>
          <w:tcPr>
            <w:tcW w:w="851" w:type="dxa"/>
            <w:vMerge/>
            <w:textDirection w:val="btLr"/>
          </w:tcPr>
          <w:p w14:paraId="686FC2BA" w14:textId="77777777" w:rsidR="002F2FF7" w:rsidRPr="00AC3044" w:rsidRDefault="002F2FF7" w:rsidP="00E00201">
            <w:pPr>
              <w:rPr>
                <w:rFonts w:eastAsia="SimSun"/>
              </w:rPr>
            </w:pPr>
          </w:p>
        </w:tc>
        <w:tc>
          <w:tcPr>
            <w:tcW w:w="2268" w:type="dxa"/>
            <w:vAlign w:val="center"/>
          </w:tcPr>
          <w:p w14:paraId="228E507C" w14:textId="77777777" w:rsidR="002F2FF7" w:rsidRPr="00AC3044" w:rsidRDefault="002F2FF7" w:rsidP="00E00201">
            <w:pPr>
              <w:rPr>
                <w:rFonts w:eastAsia="SimSun"/>
              </w:rPr>
            </w:pPr>
            <w:r w:rsidRPr="00AC3044">
              <w:rPr>
                <w:rFonts w:eastAsia="SimSun"/>
              </w:rPr>
              <w:t>Абатацепт1</w:t>
            </w:r>
          </w:p>
        </w:tc>
        <w:tc>
          <w:tcPr>
            <w:tcW w:w="1276" w:type="dxa"/>
            <w:vAlign w:val="center"/>
          </w:tcPr>
          <w:p w14:paraId="48B262A3" w14:textId="77777777" w:rsidR="002F2FF7" w:rsidRPr="00AC3044" w:rsidRDefault="002F2FF7" w:rsidP="00E00201">
            <w:pPr>
              <w:rPr>
                <w:rFonts w:eastAsia="SimSun"/>
              </w:rPr>
            </w:pPr>
            <w:r w:rsidRPr="00AC3044">
              <w:rPr>
                <w:rFonts w:eastAsia="SimSun"/>
              </w:rPr>
              <w:t>10 мг/кг</w:t>
            </w:r>
          </w:p>
        </w:tc>
        <w:tc>
          <w:tcPr>
            <w:tcW w:w="1417" w:type="dxa"/>
            <w:vAlign w:val="center"/>
          </w:tcPr>
          <w:p w14:paraId="7E7EECE4" w14:textId="77777777" w:rsidR="002F2FF7" w:rsidRPr="00AC3044" w:rsidRDefault="002F2FF7" w:rsidP="00E00201">
            <w:pPr>
              <w:rPr>
                <w:rFonts w:eastAsia="SimSun"/>
              </w:rPr>
            </w:pPr>
            <w:r w:rsidRPr="00AC3044">
              <w:rPr>
                <w:rFonts w:eastAsia="SimSun"/>
              </w:rPr>
              <w:t>40 мг/кг</w:t>
            </w:r>
          </w:p>
        </w:tc>
        <w:tc>
          <w:tcPr>
            <w:tcW w:w="1843" w:type="dxa"/>
            <w:vAlign w:val="center"/>
          </w:tcPr>
          <w:p w14:paraId="6652D353" w14:textId="77777777" w:rsidR="002F2FF7" w:rsidRPr="00AC3044" w:rsidRDefault="002F2FF7" w:rsidP="00E00201">
            <w:pPr>
              <w:rPr>
                <w:rFonts w:eastAsia="SimSun"/>
              </w:rPr>
            </w:pPr>
            <w:r w:rsidRPr="00AC3044">
              <w:rPr>
                <w:rFonts w:eastAsia="SimSun"/>
              </w:rPr>
              <w:t>–1,+7,+14,+28</w:t>
            </w:r>
          </w:p>
        </w:tc>
        <w:tc>
          <w:tcPr>
            <w:tcW w:w="2835" w:type="dxa"/>
            <w:vAlign w:val="center"/>
          </w:tcPr>
          <w:p w14:paraId="1281F198" w14:textId="77777777" w:rsidR="002F2FF7" w:rsidRPr="00AC3044" w:rsidRDefault="002F2FF7" w:rsidP="00E00201">
            <w:pPr>
              <w:rPr>
                <w:rFonts w:eastAsia="SimSun"/>
              </w:rPr>
            </w:pPr>
            <w:r w:rsidRPr="00AC3044">
              <w:rPr>
                <w:rFonts w:eastAsia="SimSun"/>
              </w:rPr>
              <w:t>В/в, в течение 30 мин</w:t>
            </w:r>
          </w:p>
        </w:tc>
      </w:tr>
      <w:tr w:rsidR="002F2FF7" w:rsidRPr="00AC3044" w14:paraId="76D300CC" w14:textId="77777777" w:rsidTr="00E00201">
        <w:trPr>
          <w:cantSplit/>
          <w:trHeight w:val="1482"/>
        </w:trPr>
        <w:tc>
          <w:tcPr>
            <w:tcW w:w="851" w:type="dxa"/>
            <w:textDirection w:val="btLr"/>
            <w:vAlign w:val="center"/>
          </w:tcPr>
          <w:p w14:paraId="027B996F" w14:textId="77777777" w:rsidR="002F2FF7" w:rsidRPr="00AC3044" w:rsidRDefault="002F2FF7" w:rsidP="00E00201">
            <w:pPr>
              <w:rPr>
                <w:rFonts w:eastAsia="SimSun"/>
              </w:rPr>
            </w:pPr>
            <w:r w:rsidRPr="00AC3044">
              <w:rPr>
                <w:rFonts w:eastAsia="SimSun"/>
              </w:rPr>
              <w:t xml:space="preserve">Ex vivo манипуляция с трансплантатом </w:t>
            </w:r>
          </w:p>
        </w:tc>
        <w:tc>
          <w:tcPr>
            <w:tcW w:w="2268" w:type="dxa"/>
            <w:vAlign w:val="center"/>
          </w:tcPr>
          <w:p w14:paraId="5AB9E22F" w14:textId="77777777" w:rsidR="002F2FF7" w:rsidRPr="00AC3044" w:rsidRDefault="002F2FF7" w:rsidP="00E00201">
            <w:pPr>
              <w:rPr>
                <w:rFonts w:eastAsia="SimSun"/>
              </w:rPr>
            </w:pPr>
            <w:r w:rsidRPr="00AC3044">
              <w:rPr>
                <w:rFonts w:eastAsia="SimSun"/>
              </w:rPr>
              <w:t>Комплексная услуга TCRαβ/CD19 деплеция</w:t>
            </w:r>
          </w:p>
        </w:tc>
        <w:tc>
          <w:tcPr>
            <w:tcW w:w="1276" w:type="dxa"/>
            <w:vAlign w:val="center"/>
          </w:tcPr>
          <w:p w14:paraId="2826FB05" w14:textId="77777777" w:rsidR="002F2FF7" w:rsidRPr="00AC3044" w:rsidRDefault="002F2FF7" w:rsidP="00E00201">
            <w:pPr>
              <w:rPr>
                <w:rFonts w:eastAsia="SimSun"/>
              </w:rPr>
            </w:pPr>
            <w:r w:rsidRPr="00AC3044">
              <w:rPr>
                <w:rFonts w:eastAsia="SimSun"/>
              </w:rPr>
              <w:t>–</w:t>
            </w:r>
          </w:p>
        </w:tc>
        <w:tc>
          <w:tcPr>
            <w:tcW w:w="1417" w:type="dxa"/>
            <w:vAlign w:val="center"/>
          </w:tcPr>
          <w:p w14:paraId="7A78C668" w14:textId="77777777" w:rsidR="002F2FF7" w:rsidRPr="00AC3044" w:rsidRDefault="002F2FF7" w:rsidP="00E00201">
            <w:pPr>
              <w:rPr>
                <w:rFonts w:eastAsia="SimSun"/>
              </w:rPr>
            </w:pPr>
            <w:r w:rsidRPr="00AC3044">
              <w:rPr>
                <w:rFonts w:eastAsia="SimSun"/>
              </w:rPr>
              <w:t>–</w:t>
            </w:r>
          </w:p>
        </w:tc>
        <w:tc>
          <w:tcPr>
            <w:tcW w:w="1843" w:type="dxa"/>
            <w:vAlign w:val="center"/>
          </w:tcPr>
          <w:p w14:paraId="06606A96" w14:textId="77777777" w:rsidR="002F2FF7" w:rsidRPr="00AC3044" w:rsidRDefault="002F2FF7" w:rsidP="00E00201">
            <w:pPr>
              <w:rPr>
                <w:rFonts w:eastAsia="SimSun"/>
              </w:rPr>
            </w:pPr>
            <w:r w:rsidRPr="00AC3044">
              <w:rPr>
                <w:rFonts w:eastAsia="SimSun"/>
              </w:rPr>
              <w:t>0</w:t>
            </w:r>
          </w:p>
        </w:tc>
        <w:tc>
          <w:tcPr>
            <w:tcW w:w="2835" w:type="dxa"/>
            <w:vAlign w:val="center"/>
          </w:tcPr>
          <w:p w14:paraId="3BE5B810" w14:textId="77777777" w:rsidR="002F2FF7" w:rsidRPr="00AC3044" w:rsidRDefault="002F2FF7" w:rsidP="00E00201">
            <w:pPr>
              <w:rPr>
                <w:rFonts w:eastAsia="SimSun"/>
              </w:rPr>
            </w:pPr>
            <w:r w:rsidRPr="00AC3044">
              <w:rPr>
                <w:rFonts w:eastAsia="SimSun"/>
              </w:rPr>
              <w:t>-</w:t>
            </w:r>
          </w:p>
        </w:tc>
      </w:tr>
      <w:tr w:rsidR="002F2FF7" w:rsidRPr="00AC3044" w14:paraId="77837BE3" w14:textId="77777777" w:rsidTr="00E00201">
        <w:trPr>
          <w:trHeight w:val="20"/>
        </w:trPr>
        <w:tc>
          <w:tcPr>
            <w:tcW w:w="10490" w:type="dxa"/>
            <w:gridSpan w:val="6"/>
          </w:tcPr>
          <w:p w14:paraId="17D27AC9" w14:textId="77777777" w:rsidR="002F2FF7" w:rsidRPr="00AC3044" w:rsidRDefault="002F2FF7" w:rsidP="00E00201">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0BD416C" w14:textId="77777777" w:rsidR="002F2FF7" w:rsidRPr="00AC3044" w:rsidRDefault="002F2FF7" w:rsidP="00E00201">
            <w:pPr>
              <w:rPr>
                <w:rFonts w:eastAsia="SimSun"/>
              </w:rPr>
            </w:pPr>
          </w:p>
        </w:tc>
      </w:tr>
    </w:tbl>
    <w:p w14:paraId="0A34A164" w14:textId="77777777" w:rsidR="002F2FF7" w:rsidRPr="00C07B2E" w:rsidRDefault="002F2FF7" w:rsidP="002F2FF7">
      <w:pPr>
        <w:rPr>
          <w:rFonts w:eastAsia="SimSun"/>
        </w:rPr>
      </w:pPr>
    </w:p>
    <w:p w14:paraId="202023F7" w14:textId="77777777" w:rsidR="002F2FF7" w:rsidRPr="00E00201" w:rsidRDefault="002F2FF7" w:rsidP="002F2FF7">
      <w:pPr>
        <w:rPr>
          <w:rFonts w:eastAsia="SimSun"/>
          <w:lang w:val="en-US"/>
        </w:rPr>
      </w:pPr>
      <w:bookmarkStart w:id="288" w:name="_Toc44401244"/>
      <w:r>
        <w:rPr>
          <w:rFonts w:eastAsia="SimSun"/>
        </w:rPr>
        <w:t>Таблица</w:t>
      </w:r>
      <w:r w:rsidRPr="00E00201">
        <w:rPr>
          <w:rFonts w:eastAsia="SimSun"/>
          <w:lang w:val="en-US"/>
        </w:rPr>
        <w:t xml:space="preserve"> 5.4.2.  – Flu150+Treo42+Mel140 / TCR</w:t>
      </w:r>
      <w:r w:rsidRPr="00C07B2E">
        <w:rPr>
          <w:rFonts w:eastAsia="SimSun"/>
        </w:rPr>
        <w:t>αβ</w:t>
      </w:r>
      <w:r w:rsidRPr="00E00201">
        <w:rPr>
          <w:rFonts w:eastAsia="SimSun"/>
          <w:lang w:val="en-US"/>
        </w:rPr>
        <w:t>-CD19</w:t>
      </w:r>
      <w:bookmarkEnd w:id="28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2F2FF7" w:rsidRPr="00AC3044" w14:paraId="3CC657C9" w14:textId="77777777" w:rsidTr="00E00201">
        <w:trPr>
          <w:cantSplit/>
          <w:trHeight w:val="20"/>
          <w:tblHeader/>
        </w:trPr>
        <w:tc>
          <w:tcPr>
            <w:tcW w:w="709" w:type="dxa"/>
          </w:tcPr>
          <w:p w14:paraId="0C107BC6" w14:textId="77777777" w:rsidR="002F2FF7" w:rsidRPr="00E00201" w:rsidRDefault="002F2FF7" w:rsidP="00E00201">
            <w:pPr>
              <w:rPr>
                <w:rFonts w:eastAsia="SimSun"/>
                <w:lang w:val="en-US"/>
              </w:rPr>
            </w:pPr>
          </w:p>
        </w:tc>
        <w:tc>
          <w:tcPr>
            <w:tcW w:w="2410" w:type="dxa"/>
            <w:vAlign w:val="center"/>
          </w:tcPr>
          <w:p w14:paraId="6F690184" w14:textId="77777777" w:rsidR="002F2FF7" w:rsidRPr="00AC3044" w:rsidRDefault="002F2FF7" w:rsidP="00E00201">
            <w:pPr>
              <w:rPr>
                <w:rFonts w:eastAsia="SimSun"/>
              </w:rPr>
            </w:pPr>
            <w:r w:rsidRPr="00AC3044">
              <w:rPr>
                <w:rFonts w:eastAsia="SimSun"/>
              </w:rPr>
              <w:t>Препарат</w:t>
            </w:r>
          </w:p>
        </w:tc>
        <w:tc>
          <w:tcPr>
            <w:tcW w:w="1276" w:type="dxa"/>
            <w:vAlign w:val="center"/>
          </w:tcPr>
          <w:p w14:paraId="2A6C13B3" w14:textId="77777777" w:rsidR="002F2FF7" w:rsidRPr="00AC3044" w:rsidRDefault="002F2FF7" w:rsidP="00E00201">
            <w:pPr>
              <w:rPr>
                <w:rFonts w:eastAsia="SimSun"/>
              </w:rPr>
            </w:pPr>
            <w:r w:rsidRPr="00AC3044">
              <w:rPr>
                <w:rFonts w:eastAsia="SimSun"/>
              </w:rPr>
              <w:t>Суточная доза</w:t>
            </w:r>
          </w:p>
        </w:tc>
        <w:tc>
          <w:tcPr>
            <w:tcW w:w="1417" w:type="dxa"/>
            <w:vAlign w:val="center"/>
          </w:tcPr>
          <w:p w14:paraId="0F3C7F7D" w14:textId="77777777" w:rsidR="002F2FF7" w:rsidRPr="00AC3044" w:rsidRDefault="002F2FF7" w:rsidP="00E00201">
            <w:pPr>
              <w:rPr>
                <w:rFonts w:eastAsia="SimSun"/>
              </w:rPr>
            </w:pPr>
            <w:r w:rsidRPr="00AC3044">
              <w:rPr>
                <w:rFonts w:eastAsia="SimSun"/>
              </w:rPr>
              <w:t>Курсовая доза</w:t>
            </w:r>
          </w:p>
        </w:tc>
        <w:tc>
          <w:tcPr>
            <w:tcW w:w="1843" w:type="dxa"/>
            <w:vAlign w:val="center"/>
          </w:tcPr>
          <w:p w14:paraId="1EF3A080" w14:textId="77777777" w:rsidR="002F2FF7" w:rsidRPr="00AC3044" w:rsidRDefault="002F2FF7" w:rsidP="00E00201">
            <w:pPr>
              <w:rPr>
                <w:rFonts w:eastAsia="SimSun"/>
              </w:rPr>
            </w:pPr>
            <w:r w:rsidRPr="00AC3044">
              <w:rPr>
                <w:rFonts w:eastAsia="SimSun"/>
              </w:rPr>
              <w:t>Дни введения</w:t>
            </w:r>
          </w:p>
        </w:tc>
        <w:tc>
          <w:tcPr>
            <w:tcW w:w="2835" w:type="dxa"/>
            <w:vAlign w:val="center"/>
          </w:tcPr>
          <w:p w14:paraId="036109EC"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74191938" w14:textId="77777777" w:rsidTr="00E00201">
        <w:trPr>
          <w:cantSplit/>
          <w:trHeight w:val="20"/>
        </w:trPr>
        <w:tc>
          <w:tcPr>
            <w:tcW w:w="709" w:type="dxa"/>
            <w:vMerge w:val="restart"/>
            <w:textDirection w:val="btLr"/>
            <w:vAlign w:val="center"/>
          </w:tcPr>
          <w:p w14:paraId="20228493" w14:textId="77777777" w:rsidR="002F2FF7" w:rsidRPr="00AC3044" w:rsidRDefault="002F2FF7" w:rsidP="00E00201">
            <w:pPr>
              <w:rPr>
                <w:rFonts w:eastAsia="SimSun"/>
              </w:rPr>
            </w:pPr>
            <w:r w:rsidRPr="00AC3044">
              <w:rPr>
                <w:rFonts w:eastAsia="SimSun"/>
              </w:rPr>
              <w:t>Кондиционирование</w:t>
            </w:r>
          </w:p>
        </w:tc>
        <w:tc>
          <w:tcPr>
            <w:tcW w:w="2410" w:type="dxa"/>
          </w:tcPr>
          <w:p w14:paraId="6744CAF9" w14:textId="77777777" w:rsidR="002F2FF7" w:rsidRPr="00AC3044" w:rsidRDefault="002F2FF7" w:rsidP="00E00201">
            <w:pPr>
              <w:rPr>
                <w:rFonts w:eastAsia="SimSun"/>
              </w:rPr>
            </w:pPr>
            <w:r w:rsidRPr="00AC3044">
              <w:rPr>
                <w:rFonts w:eastAsia="SimSun"/>
              </w:rPr>
              <w:t>Треосульфан</w:t>
            </w:r>
          </w:p>
        </w:tc>
        <w:tc>
          <w:tcPr>
            <w:tcW w:w="1276" w:type="dxa"/>
            <w:vAlign w:val="center"/>
          </w:tcPr>
          <w:p w14:paraId="552BAEE9" w14:textId="77777777" w:rsidR="002F2FF7" w:rsidRPr="00AC3044" w:rsidRDefault="002F2FF7" w:rsidP="00E00201">
            <w:pPr>
              <w:rPr>
                <w:rFonts w:eastAsia="SimSun"/>
              </w:rPr>
            </w:pPr>
            <w:r w:rsidRPr="00AC3044">
              <w:rPr>
                <w:rFonts w:eastAsia="SimSun"/>
              </w:rPr>
              <w:t>14 г/м</w:t>
            </w:r>
            <w:r w:rsidRPr="0074195F">
              <w:rPr>
                <w:rFonts w:eastAsia="SimSun"/>
                <w:vertAlign w:val="superscript"/>
              </w:rPr>
              <w:t>2</w:t>
            </w:r>
          </w:p>
        </w:tc>
        <w:tc>
          <w:tcPr>
            <w:tcW w:w="1417" w:type="dxa"/>
            <w:vAlign w:val="center"/>
          </w:tcPr>
          <w:p w14:paraId="07E21589" w14:textId="77777777" w:rsidR="002F2FF7" w:rsidRPr="00AC3044" w:rsidRDefault="002F2FF7" w:rsidP="00E00201">
            <w:pPr>
              <w:rPr>
                <w:rFonts w:eastAsia="SimSun"/>
              </w:rPr>
            </w:pPr>
            <w:r w:rsidRPr="00AC3044">
              <w:rPr>
                <w:rFonts w:eastAsia="SimSun"/>
              </w:rPr>
              <w:t>42 г/м</w:t>
            </w:r>
            <w:r w:rsidRPr="0074195F">
              <w:rPr>
                <w:rFonts w:eastAsia="SimSun"/>
                <w:vertAlign w:val="superscript"/>
              </w:rPr>
              <w:t>2</w:t>
            </w:r>
          </w:p>
        </w:tc>
        <w:tc>
          <w:tcPr>
            <w:tcW w:w="1843" w:type="dxa"/>
            <w:vAlign w:val="center"/>
          </w:tcPr>
          <w:p w14:paraId="0760EA09" w14:textId="77777777" w:rsidR="002F2FF7" w:rsidRPr="00AC3044" w:rsidRDefault="002F2FF7" w:rsidP="00E00201">
            <w:pPr>
              <w:rPr>
                <w:rFonts w:eastAsia="SimSun"/>
              </w:rPr>
            </w:pPr>
            <w:r w:rsidRPr="00AC3044">
              <w:rPr>
                <w:rFonts w:eastAsia="SimSun"/>
              </w:rPr>
              <w:t>–5,–4,–3</w:t>
            </w:r>
          </w:p>
        </w:tc>
        <w:tc>
          <w:tcPr>
            <w:tcW w:w="2835" w:type="dxa"/>
            <w:vAlign w:val="center"/>
          </w:tcPr>
          <w:p w14:paraId="2BFF16C4"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35EFBD5E" w14:textId="77777777" w:rsidTr="00E00201">
        <w:trPr>
          <w:cantSplit/>
          <w:trHeight w:val="785"/>
        </w:trPr>
        <w:tc>
          <w:tcPr>
            <w:tcW w:w="709" w:type="dxa"/>
            <w:vMerge/>
            <w:textDirection w:val="btLr"/>
            <w:vAlign w:val="center"/>
          </w:tcPr>
          <w:p w14:paraId="01E96625" w14:textId="77777777" w:rsidR="002F2FF7" w:rsidRPr="00AC3044" w:rsidRDefault="002F2FF7" w:rsidP="00E00201">
            <w:pPr>
              <w:rPr>
                <w:rFonts w:eastAsia="SimSun"/>
              </w:rPr>
            </w:pPr>
          </w:p>
        </w:tc>
        <w:tc>
          <w:tcPr>
            <w:tcW w:w="2410" w:type="dxa"/>
          </w:tcPr>
          <w:p w14:paraId="72004306" w14:textId="77777777" w:rsidR="002F2FF7" w:rsidRPr="00AC3044" w:rsidRDefault="002F2FF7" w:rsidP="00E00201">
            <w:pPr>
              <w:rPr>
                <w:rFonts w:eastAsia="SimSun"/>
              </w:rPr>
            </w:pPr>
            <w:r w:rsidRPr="00AC3044">
              <w:rPr>
                <w:rFonts w:eastAsia="SimSun"/>
              </w:rPr>
              <w:t>Мелфалан</w:t>
            </w:r>
          </w:p>
        </w:tc>
        <w:tc>
          <w:tcPr>
            <w:tcW w:w="1276" w:type="dxa"/>
          </w:tcPr>
          <w:p w14:paraId="0F18361F" w14:textId="77777777" w:rsidR="002F2FF7" w:rsidRPr="00AC3044" w:rsidRDefault="002F2FF7" w:rsidP="00E00201">
            <w:pPr>
              <w:rPr>
                <w:rFonts w:eastAsia="SimSun"/>
              </w:rPr>
            </w:pPr>
            <w:r w:rsidRPr="00AC3044">
              <w:rPr>
                <w:rFonts w:eastAsia="SimSun"/>
              </w:rPr>
              <w:t>70 мг/м</w:t>
            </w:r>
            <w:r w:rsidRPr="0074195F">
              <w:rPr>
                <w:rFonts w:eastAsia="SimSun"/>
                <w:vertAlign w:val="superscript"/>
              </w:rPr>
              <w:t>2</w:t>
            </w:r>
          </w:p>
        </w:tc>
        <w:tc>
          <w:tcPr>
            <w:tcW w:w="1417" w:type="dxa"/>
          </w:tcPr>
          <w:p w14:paraId="2EE0EDE6" w14:textId="77777777" w:rsidR="002F2FF7" w:rsidRPr="00AC3044" w:rsidRDefault="002F2FF7" w:rsidP="00E00201">
            <w:pPr>
              <w:rPr>
                <w:rFonts w:eastAsia="SimSun"/>
              </w:rPr>
            </w:pPr>
            <w:r w:rsidRPr="00AC3044">
              <w:rPr>
                <w:rFonts w:eastAsia="SimSun"/>
              </w:rPr>
              <w:t>140 мг/м</w:t>
            </w:r>
            <w:r w:rsidRPr="0074195F">
              <w:rPr>
                <w:rFonts w:eastAsia="SimSun"/>
                <w:vertAlign w:val="superscript"/>
              </w:rPr>
              <w:t>2</w:t>
            </w:r>
          </w:p>
        </w:tc>
        <w:tc>
          <w:tcPr>
            <w:tcW w:w="1843" w:type="dxa"/>
          </w:tcPr>
          <w:p w14:paraId="06135199" w14:textId="77777777" w:rsidR="002F2FF7" w:rsidRPr="00AC3044" w:rsidRDefault="002F2FF7" w:rsidP="00E00201">
            <w:pPr>
              <w:rPr>
                <w:rFonts w:eastAsia="SimSun"/>
              </w:rPr>
            </w:pPr>
            <w:r w:rsidRPr="00AC3044">
              <w:rPr>
                <w:rFonts w:eastAsia="SimSun"/>
              </w:rPr>
              <w:t>–3, –2</w:t>
            </w:r>
          </w:p>
        </w:tc>
        <w:tc>
          <w:tcPr>
            <w:tcW w:w="2835" w:type="dxa"/>
          </w:tcPr>
          <w:p w14:paraId="2E2E012C" w14:textId="77777777" w:rsidR="002F2FF7" w:rsidRPr="00AC3044" w:rsidRDefault="002F2FF7" w:rsidP="00E00201">
            <w:pPr>
              <w:rPr>
                <w:rFonts w:eastAsia="SimSun"/>
              </w:rPr>
            </w:pPr>
            <w:r w:rsidRPr="00AC3044">
              <w:rPr>
                <w:rFonts w:eastAsia="SimSun"/>
              </w:rPr>
              <w:t>В/в, в течение 1 часа, через 2 часа после введения флударабина</w:t>
            </w:r>
          </w:p>
        </w:tc>
      </w:tr>
      <w:tr w:rsidR="002F2FF7" w:rsidRPr="00AC3044" w14:paraId="2AAADEA2" w14:textId="77777777" w:rsidTr="00E00201">
        <w:trPr>
          <w:cantSplit/>
          <w:trHeight w:val="56"/>
        </w:trPr>
        <w:tc>
          <w:tcPr>
            <w:tcW w:w="709" w:type="dxa"/>
            <w:vMerge/>
            <w:textDirection w:val="btLr"/>
            <w:vAlign w:val="center"/>
          </w:tcPr>
          <w:p w14:paraId="49408475" w14:textId="77777777" w:rsidR="002F2FF7" w:rsidRPr="00AC3044" w:rsidRDefault="002F2FF7" w:rsidP="00E00201">
            <w:pPr>
              <w:rPr>
                <w:rFonts w:eastAsia="SimSun"/>
              </w:rPr>
            </w:pPr>
          </w:p>
        </w:tc>
        <w:tc>
          <w:tcPr>
            <w:tcW w:w="2410" w:type="dxa"/>
            <w:vAlign w:val="center"/>
          </w:tcPr>
          <w:p w14:paraId="4B265704" w14:textId="77777777" w:rsidR="002F2FF7" w:rsidRPr="00AC3044" w:rsidRDefault="002F2FF7" w:rsidP="00E00201">
            <w:pPr>
              <w:rPr>
                <w:rFonts w:eastAsia="SimSun"/>
              </w:rPr>
            </w:pPr>
            <w:r w:rsidRPr="00AC3044">
              <w:rPr>
                <w:rFonts w:eastAsia="SimSun"/>
              </w:rPr>
              <w:t>Флударабин</w:t>
            </w:r>
          </w:p>
        </w:tc>
        <w:tc>
          <w:tcPr>
            <w:tcW w:w="1276" w:type="dxa"/>
            <w:vAlign w:val="center"/>
          </w:tcPr>
          <w:p w14:paraId="18E51E7B"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28CF08FC"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9987D25" w14:textId="77777777" w:rsidR="002F2FF7" w:rsidRPr="00AC3044" w:rsidRDefault="002F2FF7" w:rsidP="00E00201">
            <w:pPr>
              <w:rPr>
                <w:rFonts w:eastAsia="SimSun"/>
              </w:rPr>
            </w:pPr>
            <w:r w:rsidRPr="00AC3044">
              <w:rPr>
                <w:rFonts w:eastAsia="SimSun"/>
              </w:rPr>
              <w:t>–6,–5,–4, –3, –2</w:t>
            </w:r>
          </w:p>
        </w:tc>
        <w:tc>
          <w:tcPr>
            <w:tcW w:w="2835" w:type="dxa"/>
            <w:vAlign w:val="center"/>
          </w:tcPr>
          <w:p w14:paraId="5A05C6DC"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7B7D18F5" w14:textId="77777777" w:rsidTr="00E00201">
        <w:trPr>
          <w:cantSplit/>
          <w:trHeight w:val="548"/>
        </w:trPr>
        <w:tc>
          <w:tcPr>
            <w:tcW w:w="709" w:type="dxa"/>
            <w:vMerge w:val="restart"/>
            <w:textDirection w:val="btLr"/>
            <w:vAlign w:val="center"/>
          </w:tcPr>
          <w:p w14:paraId="782BB83A" w14:textId="77777777" w:rsidR="002F2FF7" w:rsidRPr="00AC3044" w:rsidRDefault="002F2FF7" w:rsidP="00E00201">
            <w:pPr>
              <w:rPr>
                <w:rFonts w:eastAsia="SimSun"/>
              </w:rPr>
            </w:pPr>
            <w:r w:rsidRPr="00AC3044">
              <w:rPr>
                <w:rFonts w:eastAsia="SimSun"/>
              </w:rPr>
              <w:t>Профилактика РТПХ</w:t>
            </w:r>
          </w:p>
        </w:tc>
        <w:tc>
          <w:tcPr>
            <w:tcW w:w="2410" w:type="dxa"/>
            <w:vAlign w:val="center"/>
          </w:tcPr>
          <w:p w14:paraId="40477EEF" w14:textId="77777777" w:rsidR="002F2FF7" w:rsidRPr="00AC3044" w:rsidRDefault="002F2FF7" w:rsidP="00E00201">
            <w:pPr>
              <w:rPr>
                <w:rFonts w:eastAsia="SimSun"/>
              </w:rPr>
            </w:pPr>
            <w:r w:rsidRPr="00AC3044">
              <w:rPr>
                <w:rFonts w:eastAsia="SimSun"/>
              </w:rPr>
              <w:t>Ритуксимаб</w:t>
            </w:r>
          </w:p>
        </w:tc>
        <w:tc>
          <w:tcPr>
            <w:tcW w:w="1276" w:type="dxa"/>
            <w:vAlign w:val="center"/>
          </w:tcPr>
          <w:p w14:paraId="11DD6607"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759FCDCA"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0EA6C7E1" w14:textId="77777777" w:rsidR="002F2FF7" w:rsidRPr="00AC3044" w:rsidRDefault="002F2FF7" w:rsidP="00E00201">
            <w:pPr>
              <w:rPr>
                <w:rFonts w:eastAsia="SimSun"/>
              </w:rPr>
            </w:pPr>
            <w:r w:rsidRPr="00AC3044">
              <w:rPr>
                <w:rFonts w:eastAsia="SimSun"/>
              </w:rPr>
              <w:t>–1</w:t>
            </w:r>
          </w:p>
        </w:tc>
        <w:tc>
          <w:tcPr>
            <w:tcW w:w="2835" w:type="dxa"/>
            <w:vAlign w:val="center"/>
          </w:tcPr>
          <w:p w14:paraId="2F4EC234"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1CE46751" w14:textId="77777777" w:rsidTr="00E00201">
        <w:trPr>
          <w:cantSplit/>
          <w:trHeight w:val="20"/>
        </w:trPr>
        <w:tc>
          <w:tcPr>
            <w:tcW w:w="709" w:type="dxa"/>
            <w:vMerge/>
            <w:textDirection w:val="btLr"/>
          </w:tcPr>
          <w:p w14:paraId="09336791" w14:textId="77777777" w:rsidR="002F2FF7" w:rsidRPr="00AC3044" w:rsidRDefault="002F2FF7" w:rsidP="00E00201">
            <w:pPr>
              <w:rPr>
                <w:rFonts w:eastAsia="SimSun"/>
              </w:rPr>
            </w:pPr>
          </w:p>
        </w:tc>
        <w:tc>
          <w:tcPr>
            <w:tcW w:w="2410" w:type="dxa"/>
            <w:vAlign w:val="center"/>
          </w:tcPr>
          <w:p w14:paraId="1418E332" w14:textId="77777777" w:rsidR="002F2FF7" w:rsidRPr="00AC3044" w:rsidRDefault="002F2FF7" w:rsidP="00E00201">
            <w:pPr>
              <w:rPr>
                <w:rFonts w:eastAsia="SimSun"/>
              </w:rPr>
            </w:pPr>
            <w:r w:rsidRPr="00AC3044">
              <w:rPr>
                <w:rFonts w:eastAsia="SimSun"/>
              </w:rPr>
              <w:t>Тоцилизумаб</w:t>
            </w:r>
          </w:p>
        </w:tc>
        <w:tc>
          <w:tcPr>
            <w:tcW w:w="1276" w:type="dxa"/>
            <w:vAlign w:val="center"/>
          </w:tcPr>
          <w:p w14:paraId="19D0AD83" w14:textId="77777777" w:rsidR="002F2FF7" w:rsidRPr="00AC3044" w:rsidRDefault="002F2FF7" w:rsidP="00E00201">
            <w:pPr>
              <w:rPr>
                <w:rFonts w:eastAsia="SimSun"/>
              </w:rPr>
            </w:pPr>
            <w:r w:rsidRPr="00AC3044">
              <w:rPr>
                <w:rFonts w:eastAsia="SimSun"/>
              </w:rPr>
              <w:t>8 мг/кг</w:t>
            </w:r>
          </w:p>
        </w:tc>
        <w:tc>
          <w:tcPr>
            <w:tcW w:w="1417" w:type="dxa"/>
            <w:vAlign w:val="center"/>
          </w:tcPr>
          <w:p w14:paraId="759D44D7" w14:textId="77777777" w:rsidR="002F2FF7" w:rsidRPr="00AC3044" w:rsidRDefault="002F2FF7" w:rsidP="00E00201">
            <w:pPr>
              <w:rPr>
                <w:rFonts w:eastAsia="SimSun"/>
              </w:rPr>
            </w:pPr>
            <w:r w:rsidRPr="00AC3044">
              <w:rPr>
                <w:rFonts w:eastAsia="SimSun"/>
              </w:rPr>
              <w:t>8 мг/кг</w:t>
            </w:r>
          </w:p>
        </w:tc>
        <w:tc>
          <w:tcPr>
            <w:tcW w:w="1843" w:type="dxa"/>
            <w:vAlign w:val="center"/>
          </w:tcPr>
          <w:p w14:paraId="2D66EC89" w14:textId="77777777" w:rsidR="002F2FF7" w:rsidRPr="00AC3044" w:rsidRDefault="002F2FF7" w:rsidP="00E00201">
            <w:pPr>
              <w:rPr>
                <w:rFonts w:eastAsia="SimSun"/>
              </w:rPr>
            </w:pPr>
            <w:r w:rsidRPr="00AC3044">
              <w:rPr>
                <w:rFonts w:eastAsia="SimSun"/>
              </w:rPr>
              <w:t>–1, +21</w:t>
            </w:r>
          </w:p>
        </w:tc>
        <w:tc>
          <w:tcPr>
            <w:tcW w:w="2835" w:type="dxa"/>
            <w:vAlign w:val="center"/>
          </w:tcPr>
          <w:p w14:paraId="608D0422"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04427F1E" w14:textId="77777777" w:rsidTr="00E00201">
        <w:trPr>
          <w:cantSplit/>
          <w:trHeight w:val="20"/>
        </w:trPr>
        <w:tc>
          <w:tcPr>
            <w:tcW w:w="709" w:type="dxa"/>
            <w:vMerge/>
            <w:textDirection w:val="btLr"/>
          </w:tcPr>
          <w:p w14:paraId="015C5589" w14:textId="77777777" w:rsidR="002F2FF7" w:rsidRPr="00AC3044" w:rsidRDefault="002F2FF7" w:rsidP="00E00201">
            <w:pPr>
              <w:rPr>
                <w:rFonts w:eastAsia="SimSun"/>
              </w:rPr>
            </w:pPr>
          </w:p>
        </w:tc>
        <w:tc>
          <w:tcPr>
            <w:tcW w:w="2410" w:type="dxa"/>
            <w:vAlign w:val="center"/>
          </w:tcPr>
          <w:p w14:paraId="4E4A2AB5" w14:textId="77777777" w:rsidR="002F2FF7" w:rsidRPr="00AC3044" w:rsidRDefault="002F2FF7" w:rsidP="00E00201">
            <w:pPr>
              <w:rPr>
                <w:rFonts w:eastAsia="SimSun"/>
              </w:rPr>
            </w:pPr>
            <w:r w:rsidRPr="00AC3044">
              <w:rPr>
                <w:rFonts w:eastAsia="SimSun"/>
              </w:rPr>
              <w:t>Абатацепт1</w:t>
            </w:r>
          </w:p>
        </w:tc>
        <w:tc>
          <w:tcPr>
            <w:tcW w:w="1276" w:type="dxa"/>
            <w:vAlign w:val="center"/>
          </w:tcPr>
          <w:p w14:paraId="0E55359A" w14:textId="77777777" w:rsidR="002F2FF7" w:rsidRPr="00AC3044" w:rsidRDefault="002F2FF7" w:rsidP="00E00201">
            <w:pPr>
              <w:rPr>
                <w:rFonts w:eastAsia="SimSun"/>
              </w:rPr>
            </w:pPr>
            <w:r w:rsidRPr="00AC3044">
              <w:rPr>
                <w:rFonts w:eastAsia="SimSun"/>
              </w:rPr>
              <w:t>10 мг/кг</w:t>
            </w:r>
          </w:p>
        </w:tc>
        <w:tc>
          <w:tcPr>
            <w:tcW w:w="1417" w:type="dxa"/>
            <w:vAlign w:val="center"/>
          </w:tcPr>
          <w:p w14:paraId="75F61DB3" w14:textId="77777777" w:rsidR="002F2FF7" w:rsidRPr="00AC3044" w:rsidRDefault="002F2FF7" w:rsidP="00E00201">
            <w:pPr>
              <w:rPr>
                <w:rFonts w:eastAsia="SimSun"/>
              </w:rPr>
            </w:pPr>
            <w:r w:rsidRPr="00AC3044">
              <w:rPr>
                <w:rFonts w:eastAsia="SimSun"/>
              </w:rPr>
              <w:t>40 мг/кг</w:t>
            </w:r>
          </w:p>
        </w:tc>
        <w:tc>
          <w:tcPr>
            <w:tcW w:w="1843" w:type="dxa"/>
            <w:vAlign w:val="center"/>
          </w:tcPr>
          <w:p w14:paraId="7DDE442D" w14:textId="77777777" w:rsidR="002F2FF7" w:rsidRPr="00AC3044" w:rsidRDefault="002F2FF7" w:rsidP="00E00201">
            <w:pPr>
              <w:rPr>
                <w:rFonts w:eastAsia="SimSun"/>
              </w:rPr>
            </w:pPr>
            <w:r w:rsidRPr="00AC3044">
              <w:rPr>
                <w:rFonts w:eastAsia="SimSun"/>
              </w:rPr>
              <w:t>–1,+7,+14,+28</w:t>
            </w:r>
          </w:p>
        </w:tc>
        <w:tc>
          <w:tcPr>
            <w:tcW w:w="2835" w:type="dxa"/>
            <w:vAlign w:val="center"/>
          </w:tcPr>
          <w:p w14:paraId="52EA5EC5" w14:textId="77777777" w:rsidR="002F2FF7" w:rsidRPr="00AC3044" w:rsidRDefault="002F2FF7" w:rsidP="00E00201">
            <w:pPr>
              <w:rPr>
                <w:rFonts w:eastAsia="SimSun"/>
              </w:rPr>
            </w:pPr>
            <w:r w:rsidRPr="00AC3044">
              <w:rPr>
                <w:rFonts w:eastAsia="SimSun"/>
              </w:rPr>
              <w:t>В/в, в течение 30 мин</w:t>
            </w:r>
          </w:p>
        </w:tc>
      </w:tr>
      <w:tr w:rsidR="002F2FF7" w:rsidRPr="00AC3044" w14:paraId="756B7978" w14:textId="77777777" w:rsidTr="00E00201">
        <w:trPr>
          <w:cantSplit/>
          <w:trHeight w:val="1797"/>
        </w:trPr>
        <w:tc>
          <w:tcPr>
            <w:tcW w:w="709" w:type="dxa"/>
            <w:textDirection w:val="btLr"/>
            <w:vAlign w:val="center"/>
          </w:tcPr>
          <w:p w14:paraId="06134352" w14:textId="77777777" w:rsidR="002F2FF7" w:rsidRPr="00AC3044" w:rsidRDefault="002F2FF7" w:rsidP="00E00201">
            <w:pPr>
              <w:rPr>
                <w:rFonts w:eastAsia="SimSun"/>
              </w:rPr>
            </w:pPr>
            <w:r w:rsidRPr="00AC3044">
              <w:rPr>
                <w:rFonts w:eastAsia="SimSun"/>
              </w:rPr>
              <w:lastRenderedPageBreak/>
              <w:t>Ex vivo манипуляция  с трансплантатом</w:t>
            </w:r>
          </w:p>
        </w:tc>
        <w:tc>
          <w:tcPr>
            <w:tcW w:w="2410" w:type="dxa"/>
            <w:vAlign w:val="center"/>
          </w:tcPr>
          <w:p w14:paraId="2C0A54B7" w14:textId="77777777" w:rsidR="002F2FF7" w:rsidRPr="00AC3044" w:rsidRDefault="002F2FF7" w:rsidP="00E00201">
            <w:pPr>
              <w:rPr>
                <w:rFonts w:eastAsia="SimSun"/>
              </w:rPr>
            </w:pPr>
            <w:r w:rsidRPr="00AC3044">
              <w:rPr>
                <w:rFonts w:eastAsia="SimSun"/>
              </w:rPr>
              <w:t>Комплексная услуга TCRαβ/CD19 деплеция</w:t>
            </w:r>
          </w:p>
        </w:tc>
        <w:tc>
          <w:tcPr>
            <w:tcW w:w="1276" w:type="dxa"/>
            <w:vAlign w:val="center"/>
          </w:tcPr>
          <w:p w14:paraId="2360C59A" w14:textId="77777777" w:rsidR="002F2FF7" w:rsidRPr="00AC3044" w:rsidRDefault="002F2FF7" w:rsidP="00E00201">
            <w:pPr>
              <w:rPr>
                <w:rFonts w:eastAsia="SimSun"/>
              </w:rPr>
            </w:pPr>
            <w:r w:rsidRPr="00AC3044">
              <w:rPr>
                <w:rFonts w:eastAsia="SimSun"/>
              </w:rPr>
              <w:t>–</w:t>
            </w:r>
          </w:p>
        </w:tc>
        <w:tc>
          <w:tcPr>
            <w:tcW w:w="1417" w:type="dxa"/>
            <w:vAlign w:val="center"/>
          </w:tcPr>
          <w:p w14:paraId="5289659C" w14:textId="77777777" w:rsidR="002F2FF7" w:rsidRPr="00AC3044" w:rsidRDefault="002F2FF7" w:rsidP="00E00201">
            <w:pPr>
              <w:rPr>
                <w:rFonts w:eastAsia="SimSun"/>
              </w:rPr>
            </w:pPr>
            <w:r w:rsidRPr="00AC3044">
              <w:rPr>
                <w:rFonts w:eastAsia="SimSun"/>
              </w:rPr>
              <w:t>–</w:t>
            </w:r>
          </w:p>
        </w:tc>
        <w:tc>
          <w:tcPr>
            <w:tcW w:w="1843" w:type="dxa"/>
            <w:vAlign w:val="center"/>
          </w:tcPr>
          <w:p w14:paraId="7C0BE224" w14:textId="77777777" w:rsidR="002F2FF7" w:rsidRPr="00AC3044" w:rsidRDefault="002F2FF7" w:rsidP="00E00201">
            <w:pPr>
              <w:rPr>
                <w:rFonts w:eastAsia="SimSun"/>
              </w:rPr>
            </w:pPr>
            <w:r w:rsidRPr="00AC3044">
              <w:rPr>
                <w:rFonts w:eastAsia="SimSun"/>
              </w:rPr>
              <w:t>0</w:t>
            </w:r>
          </w:p>
        </w:tc>
        <w:tc>
          <w:tcPr>
            <w:tcW w:w="2835" w:type="dxa"/>
            <w:vAlign w:val="center"/>
          </w:tcPr>
          <w:p w14:paraId="6EEF826D" w14:textId="77777777" w:rsidR="002F2FF7" w:rsidRPr="00AC3044" w:rsidRDefault="002F2FF7" w:rsidP="00E00201">
            <w:pPr>
              <w:rPr>
                <w:rFonts w:eastAsia="SimSun"/>
              </w:rPr>
            </w:pPr>
            <w:r w:rsidRPr="00AC3044">
              <w:rPr>
                <w:rFonts w:eastAsia="SimSun"/>
              </w:rPr>
              <w:t>-</w:t>
            </w:r>
          </w:p>
        </w:tc>
      </w:tr>
      <w:tr w:rsidR="002F2FF7" w:rsidRPr="00AC3044" w14:paraId="630A1FF0" w14:textId="77777777" w:rsidTr="00E00201">
        <w:trPr>
          <w:trHeight w:val="20"/>
        </w:trPr>
        <w:tc>
          <w:tcPr>
            <w:tcW w:w="10490" w:type="dxa"/>
            <w:gridSpan w:val="6"/>
          </w:tcPr>
          <w:p w14:paraId="371FE3C2" w14:textId="77777777" w:rsidR="002F2FF7" w:rsidRPr="00AC3044" w:rsidRDefault="002F2FF7" w:rsidP="00E00201">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D716A5B" w14:textId="77777777" w:rsidR="002F2FF7" w:rsidRPr="00AC3044" w:rsidRDefault="002F2FF7" w:rsidP="00E00201">
            <w:pPr>
              <w:rPr>
                <w:rFonts w:eastAsia="SimSun"/>
              </w:rPr>
            </w:pPr>
          </w:p>
        </w:tc>
      </w:tr>
    </w:tbl>
    <w:p w14:paraId="16783632" w14:textId="77777777" w:rsidR="002F2FF7" w:rsidRDefault="002F2FF7" w:rsidP="002F2FF7">
      <w:pPr>
        <w:rPr>
          <w:rFonts w:eastAsia="SimSun"/>
        </w:rPr>
      </w:pPr>
      <w:bookmarkStart w:id="289" w:name="_Toc44401245"/>
    </w:p>
    <w:p w14:paraId="1CC3E73F" w14:textId="5B0D84DC" w:rsidR="002F2FF7" w:rsidRPr="00C07B2E" w:rsidRDefault="002F2FF7" w:rsidP="002F2FF7">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8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2F2FF7" w:rsidRPr="00AC3044" w14:paraId="155D98A4" w14:textId="77777777" w:rsidTr="00E00201">
        <w:trPr>
          <w:cantSplit/>
          <w:trHeight w:val="20"/>
          <w:tblHeader/>
        </w:trPr>
        <w:tc>
          <w:tcPr>
            <w:tcW w:w="709" w:type="dxa"/>
          </w:tcPr>
          <w:p w14:paraId="228B0F84" w14:textId="77777777" w:rsidR="002F2FF7" w:rsidRPr="006A5E21" w:rsidRDefault="002F2FF7" w:rsidP="00E00201">
            <w:pPr>
              <w:rPr>
                <w:rFonts w:eastAsia="SimSun"/>
              </w:rPr>
            </w:pPr>
          </w:p>
        </w:tc>
        <w:tc>
          <w:tcPr>
            <w:tcW w:w="2410" w:type="dxa"/>
            <w:vAlign w:val="center"/>
          </w:tcPr>
          <w:p w14:paraId="4BDEF433" w14:textId="77777777" w:rsidR="002F2FF7" w:rsidRPr="00AC3044" w:rsidRDefault="002F2FF7" w:rsidP="00E00201">
            <w:pPr>
              <w:rPr>
                <w:rFonts w:eastAsia="SimSun"/>
              </w:rPr>
            </w:pPr>
            <w:r w:rsidRPr="00AC3044">
              <w:rPr>
                <w:rFonts w:eastAsia="SimSun"/>
              </w:rPr>
              <w:t>Препарат</w:t>
            </w:r>
          </w:p>
        </w:tc>
        <w:tc>
          <w:tcPr>
            <w:tcW w:w="1276" w:type="dxa"/>
            <w:vAlign w:val="center"/>
          </w:tcPr>
          <w:p w14:paraId="434B19AD" w14:textId="77777777" w:rsidR="002F2FF7" w:rsidRPr="00AC3044" w:rsidRDefault="002F2FF7" w:rsidP="00E00201">
            <w:pPr>
              <w:rPr>
                <w:rFonts w:eastAsia="SimSun"/>
              </w:rPr>
            </w:pPr>
            <w:r w:rsidRPr="00AC3044">
              <w:rPr>
                <w:rFonts w:eastAsia="SimSun"/>
              </w:rPr>
              <w:t>Суточная доза</w:t>
            </w:r>
          </w:p>
        </w:tc>
        <w:tc>
          <w:tcPr>
            <w:tcW w:w="1417" w:type="dxa"/>
            <w:vAlign w:val="center"/>
          </w:tcPr>
          <w:p w14:paraId="3324D0D3" w14:textId="77777777" w:rsidR="002F2FF7" w:rsidRPr="00AC3044" w:rsidRDefault="002F2FF7" w:rsidP="00E00201">
            <w:pPr>
              <w:rPr>
                <w:rFonts w:eastAsia="SimSun"/>
              </w:rPr>
            </w:pPr>
            <w:r w:rsidRPr="00AC3044">
              <w:rPr>
                <w:rFonts w:eastAsia="SimSun"/>
              </w:rPr>
              <w:t>Курсовая доза</w:t>
            </w:r>
          </w:p>
        </w:tc>
        <w:tc>
          <w:tcPr>
            <w:tcW w:w="1843" w:type="dxa"/>
            <w:vAlign w:val="center"/>
          </w:tcPr>
          <w:p w14:paraId="266BF35D" w14:textId="77777777" w:rsidR="002F2FF7" w:rsidRPr="00AC3044" w:rsidRDefault="002F2FF7" w:rsidP="00E00201">
            <w:pPr>
              <w:rPr>
                <w:rFonts w:eastAsia="SimSun"/>
              </w:rPr>
            </w:pPr>
            <w:r w:rsidRPr="00AC3044">
              <w:rPr>
                <w:rFonts w:eastAsia="SimSun"/>
              </w:rPr>
              <w:t>Дни введения</w:t>
            </w:r>
          </w:p>
        </w:tc>
        <w:tc>
          <w:tcPr>
            <w:tcW w:w="2835" w:type="dxa"/>
            <w:vAlign w:val="center"/>
          </w:tcPr>
          <w:p w14:paraId="1663FFEB"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5FB9CBE0" w14:textId="77777777" w:rsidTr="00E00201">
        <w:trPr>
          <w:cantSplit/>
          <w:trHeight w:val="20"/>
        </w:trPr>
        <w:tc>
          <w:tcPr>
            <w:tcW w:w="709" w:type="dxa"/>
            <w:vMerge w:val="restart"/>
            <w:textDirection w:val="btLr"/>
            <w:vAlign w:val="center"/>
          </w:tcPr>
          <w:p w14:paraId="42B57CE2" w14:textId="77777777" w:rsidR="002F2FF7" w:rsidRPr="00AC3044" w:rsidRDefault="002F2FF7" w:rsidP="00E00201">
            <w:pPr>
              <w:rPr>
                <w:rFonts w:eastAsia="SimSun"/>
              </w:rPr>
            </w:pPr>
            <w:r w:rsidRPr="00AC3044">
              <w:rPr>
                <w:rFonts w:eastAsia="SimSun"/>
              </w:rPr>
              <w:t>Кондиционирование</w:t>
            </w:r>
          </w:p>
        </w:tc>
        <w:tc>
          <w:tcPr>
            <w:tcW w:w="2410" w:type="dxa"/>
          </w:tcPr>
          <w:p w14:paraId="4784B182" w14:textId="77777777" w:rsidR="002F2FF7" w:rsidRPr="00AC3044" w:rsidRDefault="002F2FF7" w:rsidP="00E00201">
            <w:pPr>
              <w:rPr>
                <w:rFonts w:eastAsia="SimSun"/>
              </w:rPr>
            </w:pPr>
            <w:r w:rsidRPr="00AC3044">
              <w:rPr>
                <w:rFonts w:eastAsia="SimSun"/>
              </w:rPr>
              <w:t>Бусульфан</w:t>
            </w:r>
          </w:p>
        </w:tc>
        <w:tc>
          <w:tcPr>
            <w:tcW w:w="1276" w:type="dxa"/>
          </w:tcPr>
          <w:p w14:paraId="489AA609" w14:textId="77777777" w:rsidR="002F2FF7" w:rsidRPr="00AC3044" w:rsidRDefault="002F2FF7" w:rsidP="00E00201">
            <w:pPr>
              <w:rPr>
                <w:rFonts w:eastAsia="SimSun"/>
              </w:rPr>
            </w:pPr>
            <w:r w:rsidRPr="00AC3044">
              <w:rPr>
                <w:rFonts w:eastAsia="SimSun"/>
              </w:rPr>
              <w:t>4 мг/кг</w:t>
            </w:r>
          </w:p>
        </w:tc>
        <w:tc>
          <w:tcPr>
            <w:tcW w:w="1417" w:type="dxa"/>
          </w:tcPr>
          <w:p w14:paraId="6FE090FE" w14:textId="77777777" w:rsidR="002F2FF7" w:rsidRPr="00AC3044" w:rsidRDefault="002F2FF7" w:rsidP="00E00201">
            <w:pPr>
              <w:rPr>
                <w:rFonts w:eastAsia="SimSun"/>
              </w:rPr>
            </w:pPr>
            <w:r w:rsidRPr="00AC3044">
              <w:rPr>
                <w:rFonts w:eastAsia="SimSun"/>
              </w:rPr>
              <w:t>12мг/кг</w:t>
            </w:r>
          </w:p>
        </w:tc>
        <w:tc>
          <w:tcPr>
            <w:tcW w:w="1843" w:type="dxa"/>
          </w:tcPr>
          <w:p w14:paraId="1527456E" w14:textId="77777777" w:rsidR="002F2FF7" w:rsidRPr="00AC3044" w:rsidRDefault="002F2FF7" w:rsidP="00E00201">
            <w:pPr>
              <w:rPr>
                <w:rFonts w:eastAsia="SimSun"/>
              </w:rPr>
            </w:pPr>
            <w:r w:rsidRPr="00AC3044">
              <w:rPr>
                <w:rFonts w:eastAsia="SimSun"/>
              </w:rPr>
              <w:t>–5,–4,–3</w:t>
            </w:r>
          </w:p>
        </w:tc>
        <w:tc>
          <w:tcPr>
            <w:tcW w:w="2835" w:type="dxa"/>
          </w:tcPr>
          <w:p w14:paraId="1E9F48D5" w14:textId="77777777" w:rsidR="002F2FF7" w:rsidRPr="00AC3044" w:rsidRDefault="002F2FF7" w:rsidP="00E00201">
            <w:pPr>
              <w:rPr>
                <w:rFonts w:eastAsia="SimSun"/>
              </w:rPr>
            </w:pPr>
            <w:r w:rsidRPr="00AC3044">
              <w:rPr>
                <w:rFonts w:eastAsia="SimSun"/>
              </w:rPr>
              <w:t>Внутрь, суммарная суточная доза разделяется на 4 приема с интервалом 6 часов.</w:t>
            </w:r>
          </w:p>
        </w:tc>
      </w:tr>
      <w:tr w:rsidR="002F2FF7" w:rsidRPr="00AC3044" w14:paraId="2E255438" w14:textId="77777777" w:rsidTr="00E00201">
        <w:trPr>
          <w:cantSplit/>
          <w:trHeight w:val="458"/>
        </w:trPr>
        <w:tc>
          <w:tcPr>
            <w:tcW w:w="709" w:type="dxa"/>
            <w:vMerge/>
            <w:textDirection w:val="btLr"/>
            <w:vAlign w:val="center"/>
          </w:tcPr>
          <w:p w14:paraId="75CF2890" w14:textId="77777777" w:rsidR="002F2FF7" w:rsidRPr="00AC3044" w:rsidRDefault="002F2FF7" w:rsidP="00E00201">
            <w:pPr>
              <w:rPr>
                <w:rFonts w:eastAsia="SimSun"/>
              </w:rPr>
            </w:pPr>
          </w:p>
        </w:tc>
        <w:tc>
          <w:tcPr>
            <w:tcW w:w="2410" w:type="dxa"/>
            <w:vAlign w:val="center"/>
          </w:tcPr>
          <w:p w14:paraId="27541480" w14:textId="77777777" w:rsidR="002F2FF7" w:rsidRPr="00AC3044" w:rsidRDefault="002F2FF7" w:rsidP="00E00201">
            <w:pPr>
              <w:rPr>
                <w:rFonts w:eastAsia="SimSun"/>
              </w:rPr>
            </w:pPr>
            <w:r w:rsidRPr="00AC3044">
              <w:rPr>
                <w:rFonts w:eastAsia="SimSun"/>
              </w:rPr>
              <w:t>Тиотепа</w:t>
            </w:r>
          </w:p>
        </w:tc>
        <w:tc>
          <w:tcPr>
            <w:tcW w:w="1276" w:type="dxa"/>
            <w:vAlign w:val="center"/>
          </w:tcPr>
          <w:p w14:paraId="5FA33376" w14:textId="77777777" w:rsidR="002F2FF7" w:rsidRPr="00AC3044" w:rsidRDefault="002F2FF7" w:rsidP="00E00201">
            <w:pPr>
              <w:rPr>
                <w:rFonts w:eastAsia="SimSun"/>
              </w:rPr>
            </w:pPr>
            <w:r w:rsidRPr="00AC3044">
              <w:rPr>
                <w:rFonts w:eastAsia="SimSun"/>
              </w:rPr>
              <w:t xml:space="preserve">5мг/кг </w:t>
            </w:r>
          </w:p>
        </w:tc>
        <w:tc>
          <w:tcPr>
            <w:tcW w:w="1417" w:type="dxa"/>
            <w:vAlign w:val="center"/>
          </w:tcPr>
          <w:p w14:paraId="12FA2237" w14:textId="77777777" w:rsidR="002F2FF7" w:rsidRPr="00AC3044" w:rsidRDefault="002F2FF7" w:rsidP="00E00201">
            <w:pPr>
              <w:rPr>
                <w:rFonts w:eastAsia="SimSun"/>
              </w:rPr>
            </w:pPr>
            <w:r w:rsidRPr="00AC3044">
              <w:rPr>
                <w:rFonts w:eastAsia="SimSun"/>
              </w:rPr>
              <w:t>10 мг/кг</w:t>
            </w:r>
          </w:p>
        </w:tc>
        <w:tc>
          <w:tcPr>
            <w:tcW w:w="1843" w:type="dxa"/>
            <w:vAlign w:val="center"/>
          </w:tcPr>
          <w:p w14:paraId="20FF647C" w14:textId="77777777" w:rsidR="002F2FF7" w:rsidRPr="00AC3044" w:rsidRDefault="002F2FF7" w:rsidP="00E00201">
            <w:pPr>
              <w:rPr>
                <w:rFonts w:eastAsia="SimSun"/>
              </w:rPr>
            </w:pPr>
            <w:r w:rsidRPr="00AC3044">
              <w:rPr>
                <w:rFonts w:eastAsia="SimSun"/>
              </w:rPr>
              <w:t>–6,–5</w:t>
            </w:r>
          </w:p>
        </w:tc>
        <w:tc>
          <w:tcPr>
            <w:tcW w:w="2835" w:type="dxa"/>
            <w:vAlign w:val="center"/>
          </w:tcPr>
          <w:p w14:paraId="00BEADFC"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77C6B527" w14:textId="77777777" w:rsidTr="00E00201">
        <w:trPr>
          <w:cantSplit/>
          <w:trHeight w:val="550"/>
        </w:trPr>
        <w:tc>
          <w:tcPr>
            <w:tcW w:w="709" w:type="dxa"/>
            <w:vMerge/>
            <w:textDirection w:val="btLr"/>
            <w:vAlign w:val="center"/>
          </w:tcPr>
          <w:p w14:paraId="691CC09C" w14:textId="77777777" w:rsidR="002F2FF7" w:rsidRPr="00AC3044" w:rsidRDefault="002F2FF7" w:rsidP="00E00201">
            <w:pPr>
              <w:rPr>
                <w:rFonts w:eastAsia="SimSun"/>
              </w:rPr>
            </w:pPr>
          </w:p>
        </w:tc>
        <w:tc>
          <w:tcPr>
            <w:tcW w:w="2410" w:type="dxa"/>
            <w:vAlign w:val="center"/>
          </w:tcPr>
          <w:p w14:paraId="0F1604F7" w14:textId="77777777" w:rsidR="002F2FF7" w:rsidRPr="00AC3044" w:rsidRDefault="002F2FF7" w:rsidP="00E00201">
            <w:pPr>
              <w:rPr>
                <w:rFonts w:eastAsia="SimSun"/>
              </w:rPr>
            </w:pPr>
            <w:r w:rsidRPr="00AC3044">
              <w:rPr>
                <w:rFonts w:eastAsia="SimSun"/>
              </w:rPr>
              <w:t>Флударабин</w:t>
            </w:r>
          </w:p>
        </w:tc>
        <w:tc>
          <w:tcPr>
            <w:tcW w:w="1276" w:type="dxa"/>
            <w:vAlign w:val="center"/>
          </w:tcPr>
          <w:p w14:paraId="5AC94342" w14:textId="77777777" w:rsidR="002F2FF7" w:rsidRPr="00AC3044" w:rsidRDefault="002F2FF7" w:rsidP="00E00201">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6261869" w14:textId="77777777" w:rsidR="002F2FF7" w:rsidRPr="00AC3044" w:rsidRDefault="002F2FF7" w:rsidP="00E00201">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E836164" w14:textId="77777777" w:rsidR="002F2FF7" w:rsidRPr="00AC3044" w:rsidRDefault="002F2FF7" w:rsidP="00E00201">
            <w:pPr>
              <w:rPr>
                <w:rFonts w:eastAsia="SimSun"/>
              </w:rPr>
            </w:pPr>
            <w:r w:rsidRPr="00AC3044">
              <w:rPr>
                <w:rFonts w:eastAsia="SimSun"/>
              </w:rPr>
              <w:t>–6,–5,–4, –3, –2</w:t>
            </w:r>
          </w:p>
        </w:tc>
        <w:tc>
          <w:tcPr>
            <w:tcW w:w="2835" w:type="dxa"/>
            <w:vAlign w:val="center"/>
          </w:tcPr>
          <w:p w14:paraId="013C0CE1" w14:textId="77777777" w:rsidR="002F2FF7" w:rsidRPr="00AC3044" w:rsidRDefault="002F2FF7" w:rsidP="00E00201">
            <w:pPr>
              <w:rPr>
                <w:rFonts w:eastAsia="SimSun"/>
              </w:rPr>
            </w:pPr>
            <w:r w:rsidRPr="00AC3044">
              <w:rPr>
                <w:rFonts w:eastAsia="SimSun"/>
              </w:rPr>
              <w:t>В/в, в течение 30 -60 мин</w:t>
            </w:r>
          </w:p>
        </w:tc>
      </w:tr>
      <w:tr w:rsidR="002F2FF7" w:rsidRPr="00AC3044" w14:paraId="1B613607" w14:textId="77777777" w:rsidTr="00E00201">
        <w:trPr>
          <w:cantSplit/>
          <w:trHeight w:val="416"/>
        </w:trPr>
        <w:tc>
          <w:tcPr>
            <w:tcW w:w="709" w:type="dxa"/>
            <w:vMerge w:val="restart"/>
            <w:textDirection w:val="btLr"/>
            <w:vAlign w:val="center"/>
          </w:tcPr>
          <w:p w14:paraId="1D2099D3" w14:textId="77777777" w:rsidR="002F2FF7" w:rsidRPr="00AC3044" w:rsidRDefault="002F2FF7" w:rsidP="00E00201">
            <w:pPr>
              <w:rPr>
                <w:rFonts w:eastAsia="SimSun"/>
              </w:rPr>
            </w:pPr>
            <w:r w:rsidRPr="00AC3044">
              <w:rPr>
                <w:rFonts w:eastAsia="SimSun"/>
              </w:rPr>
              <w:t>Профилактика РТПХ</w:t>
            </w:r>
          </w:p>
        </w:tc>
        <w:tc>
          <w:tcPr>
            <w:tcW w:w="2410" w:type="dxa"/>
            <w:vAlign w:val="center"/>
          </w:tcPr>
          <w:p w14:paraId="06B9EE06" w14:textId="77777777" w:rsidR="002F2FF7" w:rsidRPr="00AC3044" w:rsidRDefault="002F2FF7" w:rsidP="00E00201">
            <w:pPr>
              <w:rPr>
                <w:rFonts w:eastAsia="SimSun"/>
              </w:rPr>
            </w:pPr>
            <w:r w:rsidRPr="00AC3044">
              <w:rPr>
                <w:rFonts w:eastAsia="SimSun"/>
              </w:rPr>
              <w:t>Ритуксимаб</w:t>
            </w:r>
          </w:p>
        </w:tc>
        <w:tc>
          <w:tcPr>
            <w:tcW w:w="1276" w:type="dxa"/>
            <w:vAlign w:val="center"/>
          </w:tcPr>
          <w:p w14:paraId="25ED22C4"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55B70BA" w14:textId="77777777" w:rsidR="002F2FF7" w:rsidRPr="00AC3044" w:rsidRDefault="002F2FF7" w:rsidP="00E00201">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700059E6" w14:textId="77777777" w:rsidR="002F2FF7" w:rsidRPr="00AC3044" w:rsidRDefault="002F2FF7" w:rsidP="00E00201">
            <w:pPr>
              <w:rPr>
                <w:rFonts w:eastAsia="SimSun"/>
              </w:rPr>
            </w:pPr>
            <w:r w:rsidRPr="00AC3044">
              <w:rPr>
                <w:rFonts w:eastAsia="SimSun"/>
              </w:rPr>
              <w:t>–1</w:t>
            </w:r>
          </w:p>
        </w:tc>
        <w:tc>
          <w:tcPr>
            <w:tcW w:w="2835" w:type="dxa"/>
            <w:vAlign w:val="center"/>
          </w:tcPr>
          <w:p w14:paraId="5885AD96" w14:textId="77777777" w:rsidR="002F2FF7" w:rsidRPr="00AC3044" w:rsidRDefault="002F2FF7" w:rsidP="00E00201">
            <w:pPr>
              <w:rPr>
                <w:rFonts w:eastAsia="SimSun"/>
              </w:rPr>
            </w:pPr>
            <w:r w:rsidRPr="00AC3044">
              <w:rPr>
                <w:rFonts w:eastAsia="SimSun"/>
              </w:rPr>
              <w:t>В/в, в течение 2 часов</w:t>
            </w:r>
          </w:p>
        </w:tc>
      </w:tr>
      <w:tr w:rsidR="002F2FF7" w:rsidRPr="00AC3044" w14:paraId="672152D3" w14:textId="77777777" w:rsidTr="00E00201">
        <w:trPr>
          <w:cantSplit/>
          <w:trHeight w:val="20"/>
        </w:trPr>
        <w:tc>
          <w:tcPr>
            <w:tcW w:w="709" w:type="dxa"/>
            <w:vMerge/>
            <w:textDirection w:val="btLr"/>
          </w:tcPr>
          <w:p w14:paraId="7B62588C" w14:textId="77777777" w:rsidR="002F2FF7" w:rsidRPr="00AC3044" w:rsidRDefault="002F2FF7" w:rsidP="00E00201">
            <w:pPr>
              <w:rPr>
                <w:rFonts w:eastAsia="SimSun"/>
              </w:rPr>
            </w:pPr>
          </w:p>
        </w:tc>
        <w:tc>
          <w:tcPr>
            <w:tcW w:w="2410" w:type="dxa"/>
            <w:vAlign w:val="center"/>
          </w:tcPr>
          <w:p w14:paraId="06EBE0EF" w14:textId="77777777" w:rsidR="002F2FF7" w:rsidRPr="00AC3044" w:rsidRDefault="002F2FF7" w:rsidP="00E00201">
            <w:pPr>
              <w:rPr>
                <w:rFonts w:eastAsia="SimSun"/>
              </w:rPr>
            </w:pPr>
            <w:r w:rsidRPr="00AC3044">
              <w:rPr>
                <w:rFonts w:eastAsia="SimSun"/>
              </w:rPr>
              <w:t>Тоцилизумаб</w:t>
            </w:r>
          </w:p>
        </w:tc>
        <w:tc>
          <w:tcPr>
            <w:tcW w:w="1276" w:type="dxa"/>
            <w:vAlign w:val="center"/>
          </w:tcPr>
          <w:p w14:paraId="2220DDDC" w14:textId="77777777" w:rsidR="002F2FF7" w:rsidRPr="00AC3044" w:rsidRDefault="002F2FF7" w:rsidP="00E00201">
            <w:pPr>
              <w:rPr>
                <w:rFonts w:eastAsia="SimSun"/>
              </w:rPr>
            </w:pPr>
            <w:r w:rsidRPr="00AC3044">
              <w:rPr>
                <w:rFonts w:eastAsia="SimSun"/>
              </w:rPr>
              <w:t>8 мг/кг</w:t>
            </w:r>
          </w:p>
        </w:tc>
        <w:tc>
          <w:tcPr>
            <w:tcW w:w="1417" w:type="dxa"/>
            <w:vAlign w:val="center"/>
          </w:tcPr>
          <w:p w14:paraId="61EBFAC4" w14:textId="77777777" w:rsidR="002F2FF7" w:rsidRPr="00AC3044" w:rsidRDefault="002F2FF7" w:rsidP="00E00201">
            <w:pPr>
              <w:rPr>
                <w:rFonts w:eastAsia="SimSun"/>
              </w:rPr>
            </w:pPr>
            <w:r w:rsidRPr="00AC3044">
              <w:rPr>
                <w:rFonts w:eastAsia="SimSun"/>
              </w:rPr>
              <w:t>8 мг/кг</w:t>
            </w:r>
          </w:p>
        </w:tc>
        <w:tc>
          <w:tcPr>
            <w:tcW w:w="1843" w:type="dxa"/>
            <w:vAlign w:val="center"/>
          </w:tcPr>
          <w:p w14:paraId="350013BC" w14:textId="77777777" w:rsidR="002F2FF7" w:rsidRPr="00AC3044" w:rsidRDefault="002F2FF7" w:rsidP="00E00201">
            <w:pPr>
              <w:rPr>
                <w:rFonts w:eastAsia="SimSun"/>
              </w:rPr>
            </w:pPr>
            <w:r w:rsidRPr="00AC3044">
              <w:rPr>
                <w:rFonts w:eastAsia="SimSun"/>
              </w:rPr>
              <w:t>–1, +21</w:t>
            </w:r>
          </w:p>
        </w:tc>
        <w:tc>
          <w:tcPr>
            <w:tcW w:w="2835" w:type="dxa"/>
            <w:vAlign w:val="center"/>
          </w:tcPr>
          <w:p w14:paraId="5F01E7AA" w14:textId="77777777" w:rsidR="002F2FF7" w:rsidRPr="00AC3044" w:rsidRDefault="002F2FF7" w:rsidP="00E00201">
            <w:pPr>
              <w:rPr>
                <w:rFonts w:eastAsia="SimSun"/>
              </w:rPr>
            </w:pPr>
            <w:r w:rsidRPr="00AC3044">
              <w:rPr>
                <w:rFonts w:eastAsia="SimSun"/>
              </w:rPr>
              <w:t>В/в, в течение 1 часа</w:t>
            </w:r>
          </w:p>
        </w:tc>
      </w:tr>
      <w:tr w:rsidR="002F2FF7" w:rsidRPr="00AC3044" w14:paraId="0A03E833" w14:textId="77777777" w:rsidTr="00E00201">
        <w:trPr>
          <w:cantSplit/>
          <w:trHeight w:val="20"/>
        </w:trPr>
        <w:tc>
          <w:tcPr>
            <w:tcW w:w="709" w:type="dxa"/>
            <w:vMerge/>
            <w:textDirection w:val="btLr"/>
          </w:tcPr>
          <w:p w14:paraId="04736257" w14:textId="77777777" w:rsidR="002F2FF7" w:rsidRPr="00AC3044" w:rsidRDefault="002F2FF7" w:rsidP="00E00201">
            <w:pPr>
              <w:rPr>
                <w:rFonts w:eastAsia="SimSun"/>
              </w:rPr>
            </w:pPr>
          </w:p>
        </w:tc>
        <w:tc>
          <w:tcPr>
            <w:tcW w:w="2410" w:type="dxa"/>
            <w:vAlign w:val="center"/>
          </w:tcPr>
          <w:p w14:paraId="5990567B" w14:textId="77777777" w:rsidR="002F2FF7" w:rsidRPr="00AC3044" w:rsidRDefault="002F2FF7" w:rsidP="00E00201">
            <w:pPr>
              <w:rPr>
                <w:rFonts w:eastAsia="SimSun"/>
              </w:rPr>
            </w:pPr>
            <w:r w:rsidRPr="00AC3044">
              <w:rPr>
                <w:rFonts w:eastAsia="SimSun"/>
              </w:rPr>
              <w:t>Абатацепт1</w:t>
            </w:r>
          </w:p>
        </w:tc>
        <w:tc>
          <w:tcPr>
            <w:tcW w:w="1276" w:type="dxa"/>
            <w:vAlign w:val="center"/>
          </w:tcPr>
          <w:p w14:paraId="11529357" w14:textId="77777777" w:rsidR="002F2FF7" w:rsidRPr="00AC3044" w:rsidRDefault="002F2FF7" w:rsidP="00E00201">
            <w:pPr>
              <w:rPr>
                <w:rFonts w:eastAsia="SimSun"/>
              </w:rPr>
            </w:pPr>
            <w:r w:rsidRPr="00AC3044">
              <w:rPr>
                <w:rFonts w:eastAsia="SimSun"/>
              </w:rPr>
              <w:t>10 мг/кг</w:t>
            </w:r>
          </w:p>
        </w:tc>
        <w:tc>
          <w:tcPr>
            <w:tcW w:w="1417" w:type="dxa"/>
            <w:vAlign w:val="center"/>
          </w:tcPr>
          <w:p w14:paraId="27EB1E3D" w14:textId="77777777" w:rsidR="002F2FF7" w:rsidRPr="00AC3044" w:rsidRDefault="002F2FF7" w:rsidP="00E00201">
            <w:pPr>
              <w:rPr>
                <w:rFonts w:eastAsia="SimSun"/>
              </w:rPr>
            </w:pPr>
            <w:r w:rsidRPr="00AC3044">
              <w:rPr>
                <w:rFonts w:eastAsia="SimSun"/>
              </w:rPr>
              <w:t>40 мг/кг</w:t>
            </w:r>
          </w:p>
        </w:tc>
        <w:tc>
          <w:tcPr>
            <w:tcW w:w="1843" w:type="dxa"/>
            <w:vAlign w:val="center"/>
          </w:tcPr>
          <w:p w14:paraId="01F3D564" w14:textId="77777777" w:rsidR="002F2FF7" w:rsidRPr="00AC3044" w:rsidRDefault="002F2FF7" w:rsidP="00E00201">
            <w:pPr>
              <w:rPr>
                <w:rFonts w:eastAsia="SimSun"/>
              </w:rPr>
            </w:pPr>
            <w:r w:rsidRPr="00AC3044">
              <w:rPr>
                <w:rFonts w:eastAsia="SimSun"/>
              </w:rPr>
              <w:t>–1,+7,+14,+28</w:t>
            </w:r>
          </w:p>
        </w:tc>
        <w:tc>
          <w:tcPr>
            <w:tcW w:w="2835" w:type="dxa"/>
            <w:vAlign w:val="center"/>
          </w:tcPr>
          <w:p w14:paraId="024E1EE5" w14:textId="77777777" w:rsidR="002F2FF7" w:rsidRPr="00AC3044" w:rsidRDefault="002F2FF7" w:rsidP="00E00201">
            <w:pPr>
              <w:rPr>
                <w:rFonts w:eastAsia="SimSun"/>
              </w:rPr>
            </w:pPr>
            <w:r w:rsidRPr="00AC3044">
              <w:rPr>
                <w:rFonts w:eastAsia="SimSun"/>
              </w:rPr>
              <w:t>В/в, в течение 30 мин</w:t>
            </w:r>
          </w:p>
        </w:tc>
      </w:tr>
      <w:tr w:rsidR="002F2FF7" w:rsidRPr="00AC3044" w14:paraId="723739B7" w14:textId="77777777" w:rsidTr="00E00201">
        <w:trPr>
          <w:cantSplit/>
          <w:trHeight w:val="1797"/>
        </w:trPr>
        <w:tc>
          <w:tcPr>
            <w:tcW w:w="709" w:type="dxa"/>
            <w:textDirection w:val="btLr"/>
            <w:vAlign w:val="center"/>
          </w:tcPr>
          <w:p w14:paraId="52EFAF0F" w14:textId="77777777" w:rsidR="002F2FF7" w:rsidRPr="00AC3044" w:rsidRDefault="002F2FF7" w:rsidP="00E00201">
            <w:pPr>
              <w:rPr>
                <w:rFonts w:eastAsia="SimSun"/>
              </w:rPr>
            </w:pPr>
            <w:r w:rsidRPr="00AC3044">
              <w:rPr>
                <w:rFonts w:eastAsia="SimSun"/>
              </w:rPr>
              <w:t>Ex vivo манипуляция  с трансплантатом</w:t>
            </w:r>
          </w:p>
        </w:tc>
        <w:tc>
          <w:tcPr>
            <w:tcW w:w="2410" w:type="dxa"/>
            <w:vAlign w:val="center"/>
          </w:tcPr>
          <w:p w14:paraId="501BB00D" w14:textId="77777777" w:rsidR="002F2FF7" w:rsidRPr="00AC3044" w:rsidRDefault="002F2FF7" w:rsidP="00E00201">
            <w:pPr>
              <w:rPr>
                <w:rFonts w:eastAsia="SimSun"/>
              </w:rPr>
            </w:pPr>
            <w:r w:rsidRPr="00AC3044">
              <w:rPr>
                <w:rFonts w:eastAsia="SimSun"/>
              </w:rPr>
              <w:t>Комплексная услуга TCRαβ/CD19 деплеция</w:t>
            </w:r>
          </w:p>
        </w:tc>
        <w:tc>
          <w:tcPr>
            <w:tcW w:w="1276" w:type="dxa"/>
            <w:vAlign w:val="center"/>
          </w:tcPr>
          <w:p w14:paraId="513DD609" w14:textId="77777777" w:rsidR="002F2FF7" w:rsidRPr="00AC3044" w:rsidRDefault="002F2FF7" w:rsidP="00E00201">
            <w:pPr>
              <w:rPr>
                <w:rFonts w:eastAsia="SimSun"/>
              </w:rPr>
            </w:pPr>
            <w:r w:rsidRPr="00AC3044">
              <w:rPr>
                <w:rFonts w:eastAsia="SimSun"/>
              </w:rPr>
              <w:t>–</w:t>
            </w:r>
          </w:p>
        </w:tc>
        <w:tc>
          <w:tcPr>
            <w:tcW w:w="1417" w:type="dxa"/>
            <w:vAlign w:val="center"/>
          </w:tcPr>
          <w:p w14:paraId="4C490603" w14:textId="77777777" w:rsidR="002F2FF7" w:rsidRPr="00AC3044" w:rsidRDefault="002F2FF7" w:rsidP="00E00201">
            <w:pPr>
              <w:rPr>
                <w:rFonts w:eastAsia="SimSun"/>
              </w:rPr>
            </w:pPr>
            <w:r w:rsidRPr="00AC3044">
              <w:rPr>
                <w:rFonts w:eastAsia="SimSun"/>
              </w:rPr>
              <w:t>–</w:t>
            </w:r>
          </w:p>
        </w:tc>
        <w:tc>
          <w:tcPr>
            <w:tcW w:w="1843" w:type="dxa"/>
            <w:vAlign w:val="center"/>
          </w:tcPr>
          <w:p w14:paraId="28788CC3" w14:textId="77777777" w:rsidR="002F2FF7" w:rsidRPr="00AC3044" w:rsidRDefault="002F2FF7" w:rsidP="00E00201">
            <w:pPr>
              <w:rPr>
                <w:rFonts w:eastAsia="SimSun"/>
              </w:rPr>
            </w:pPr>
            <w:r w:rsidRPr="00AC3044">
              <w:rPr>
                <w:rFonts w:eastAsia="SimSun"/>
              </w:rPr>
              <w:t>0</w:t>
            </w:r>
          </w:p>
        </w:tc>
        <w:tc>
          <w:tcPr>
            <w:tcW w:w="2835" w:type="dxa"/>
            <w:vAlign w:val="center"/>
          </w:tcPr>
          <w:p w14:paraId="33BCEF5B" w14:textId="77777777" w:rsidR="002F2FF7" w:rsidRPr="00AC3044" w:rsidRDefault="002F2FF7" w:rsidP="00E00201">
            <w:pPr>
              <w:rPr>
                <w:rFonts w:eastAsia="SimSun"/>
              </w:rPr>
            </w:pPr>
            <w:r w:rsidRPr="00AC3044">
              <w:rPr>
                <w:rFonts w:eastAsia="SimSun"/>
              </w:rPr>
              <w:t>-</w:t>
            </w:r>
          </w:p>
        </w:tc>
      </w:tr>
      <w:tr w:rsidR="002F2FF7" w:rsidRPr="00AC3044" w14:paraId="1A087ED1" w14:textId="77777777" w:rsidTr="00E00201">
        <w:trPr>
          <w:trHeight w:val="20"/>
        </w:trPr>
        <w:tc>
          <w:tcPr>
            <w:tcW w:w="10490" w:type="dxa"/>
            <w:gridSpan w:val="6"/>
          </w:tcPr>
          <w:p w14:paraId="4BAE2282" w14:textId="77777777" w:rsidR="002F2FF7" w:rsidRPr="00AC3044" w:rsidRDefault="002F2FF7" w:rsidP="00E00201">
            <w:pPr>
              <w:rPr>
                <w:rFonts w:eastAsia="SimSun"/>
              </w:rPr>
            </w:pPr>
            <w:r w:rsidRPr="00AC3044">
              <w:rPr>
                <w:rFonts w:eastAsia="SimSun"/>
              </w:rPr>
              <w:t xml:space="preserve">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w:t>
            </w:r>
            <w:r w:rsidRPr="00AC3044">
              <w:rPr>
                <w:rFonts w:eastAsia="SimSun"/>
              </w:rPr>
              <w:lastRenderedPageBreak/>
              <w:t>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26EA6F8" w14:textId="77777777" w:rsidR="002F2FF7" w:rsidRPr="00AC3044" w:rsidRDefault="002F2FF7" w:rsidP="00E00201">
            <w:pPr>
              <w:rPr>
                <w:rFonts w:eastAsia="SimSun"/>
              </w:rPr>
            </w:pPr>
          </w:p>
        </w:tc>
      </w:tr>
    </w:tbl>
    <w:p w14:paraId="52F5E22E" w14:textId="77777777" w:rsidR="002F2FF7" w:rsidRDefault="002F2FF7" w:rsidP="002F2FF7">
      <w:pPr>
        <w:rPr>
          <w:rFonts w:eastAsia="SimSun"/>
        </w:rPr>
      </w:pPr>
      <w:bookmarkStart w:id="290" w:name="_Toc44401246"/>
    </w:p>
    <w:p w14:paraId="3DF2D8C6" w14:textId="59019EA9" w:rsidR="002F2FF7" w:rsidRPr="00C07B2E" w:rsidRDefault="002F2FF7" w:rsidP="002F2FF7">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90"/>
    </w:p>
    <w:p w14:paraId="28730A82" w14:textId="77777777" w:rsidR="002F2FF7" w:rsidRPr="00C07B2E" w:rsidRDefault="002F2FF7" w:rsidP="002F2FF7">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2F2FF7" w:rsidRPr="00AC3044" w14:paraId="6F979E7E" w14:textId="77777777" w:rsidTr="00E00201">
        <w:trPr>
          <w:cantSplit/>
          <w:trHeight w:val="20"/>
          <w:tblHeader/>
        </w:trPr>
        <w:tc>
          <w:tcPr>
            <w:tcW w:w="709" w:type="dxa"/>
          </w:tcPr>
          <w:p w14:paraId="6066EA40" w14:textId="77777777" w:rsidR="002F2FF7" w:rsidRPr="00AC3044" w:rsidRDefault="002F2FF7" w:rsidP="00E00201">
            <w:pPr>
              <w:rPr>
                <w:rFonts w:eastAsia="SimSun"/>
              </w:rPr>
            </w:pPr>
          </w:p>
        </w:tc>
        <w:tc>
          <w:tcPr>
            <w:tcW w:w="1843" w:type="dxa"/>
            <w:vAlign w:val="center"/>
          </w:tcPr>
          <w:p w14:paraId="67358EF6" w14:textId="77777777" w:rsidR="002F2FF7" w:rsidRPr="00AC3044" w:rsidRDefault="002F2FF7" w:rsidP="00E00201">
            <w:pPr>
              <w:rPr>
                <w:rFonts w:eastAsia="SimSun"/>
              </w:rPr>
            </w:pPr>
            <w:r w:rsidRPr="00AC3044">
              <w:rPr>
                <w:rFonts w:eastAsia="SimSun"/>
              </w:rPr>
              <w:t>Препарат</w:t>
            </w:r>
          </w:p>
        </w:tc>
        <w:tc>
          <w:tcPr>
            <w:tcW w:w="1843" w:type="dxa"/>
            <w:vAlign w:val="center"/>
          </w:tcPr>
          <w:p w14:paraId="0CBA5AEC" w14:textId="77777777" w:rsidR="002F2FF7" w:rsidRPr="00AC3044" w:rsidRDefault="002F2FF7" w:rsidP="00E00201">
            <w:pPr>
              <w:rPr>
                <w:rFonts w:eastAsia="SimSun"/>
              </w:rPr>
            </w:pPr>
            <w:r w:rsidRPr="00AC3044">
              <w:rPr>
                <w:rFonts w:eastAsia="SimSun"/>
              </w:rPr>
              <w:t>Суточная доза</w:t>
            </w:r>
          </w:p>
        </w:tc>
        <w:tc>
          <w:tcPr>
            <w:tcW w:w="1417" w:type="dxa"/>
            <w:vAlign w:val="center"/>
          </w:tcPr>
          <w:p w14:paraId="643EC442" w14:textId="77777777" w:rsidR="002F2FF7" w:rsidRPr="00AC3044" w:rsidRDefault="002F2FF7" w:rsidP="00E00201">
            <w:pPr>
              <w:rPr>
                <w:rFonts w:eastAsia="SimSun"/>
              </w:rPr>
            </w:pPr>
            <w:r w:rsidRPr="00AC3044">
              <w:rPr>
                <w:rFonts w:eastAsia="SimSun"/>
              </w:rPr>
              <w:t>Курсовая доза</w:t>
            </w:r>
          </w:p>
        </w:tc>
        <w:tc>
          <w:tcPr>
            <w:tcW w:w="1843" w:type="dxa"/>
            <w:vAlign w:val="center"/>
          </w:tcPr>
          <w:p w14:paraId="56FBFE7A" w14:textId="77777777" w:rsidR="002F2FF7" w:rsidRPr="00AC3044" w:rsidRDefault="002F2FF7" w:rsidP="00E00201">
            <w:pPr>
              <w:rPr>
                <w:rFonts w:eastAsia="SimSun"/>
              </w:rPr>
            </w:pPr>
            <w:r w:rsidRPr="00AC3044">
              <w:rPr>
                <w:rFonts w:eastAsia="SimSun"/>
              </w:rPr>
              <w:t>Дни введения</w:t>
            </w:r>
          </w:p>
        </w:tc>
        <w:tc>
          <w:tcPr>
            <w:tcW w:w="2835" w:type="dxa"/>
            <w:vAlign w:val="center"/>
          </w:tcPr>
          <w:p w14:paraId="1C5E7ABE"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2C35A8E" w14:textId="77777777" w:rsidTr="00E00201">
        <w:trPr>
          <w:cantSplit/>
          <w:trHeight w:val="1831"/>
        </w:trPr>
        <w:tc>
          <w:tcPr>
            <w:tcW w:w="709" w:type="dxa"/>
            <w:textDirection w:val="btLr"/>
            <w:vAlign w:val="center"/>
          </w:tcPr>
          <w:p w14:paraId="26A82EF4" w14:textId="77777777" w:rsidR="002F2FF7" w:rsidRPr="00AC3044" w:rsidRDefault="002F2FF7" w:rsidP="00E00201">
            <w:pPr>
              <w:rPr>
                <w:rFonts w:eastAsia="SimSun"/>
              </w:rPr>
            </w:pPr>
            <w:r w:rsidRPr="00AC3044">
              <w:rPr>
                <w:rFonts w:eastAsia="SimSun"/>
              </w:rPr>
              <w:t>Кондиционирование</w:t>
            </w:r>
          </w:p>
        </w:tc>
        <w:tc>
          <w:tcPr>
            <w:tcW w:w="9781" w:type="dxa"/>
            <w:gridSpan w:val="5"/>
            <w:vAlign w:val="center"/>
          </w:tcPr>
          <w:p w14:paraId="1D1DFEC4" w14:textId="77777777" w:rsidR="002F2FF7" w:rsidRPr="00AC3044" w:rsidRDefault="002F2FF7" w:rsidP="00E00201">
            <w:pPr>
              <w:rPr>
                <w:rFonts w:eastAsia="SimSun"/>
              </w:rPr>
            </w:pPr>
            <w:r w:rsidRPr="00AC3044">
              <w:rPr>
                <w:rFonts w:eastAsia="SimSun"/>
              </w:rPr>
              <w:t>Без предварительного кондиционирования</w:t>
            </w:r>
          </w:p>
        </w:tc>
      </w:tr>
      <w:tr w:rsidR="002F2FF7" w:rsidRPr="00AC3044" w14:paraId="05DEE8A2" w14:textId="77777777" w:rsidTr="00E00201">
        <w:trPr>
          <w:cantSplit/>
          <w:trHeight w:val="1688"/>
        </w:trPr>
        <w:tc>
          <w:tcPr>
            <w:tcW w:w="709" w:type="dxa"/>
            <w:vMerge w:val="restart"/>
            <w:textDirection w:val="btLr"/>
            <w:vAlign w:val="center"/>
          </w:tcPr>
          <w:p w14:paraId="3B75B9A6" w14:textId="77777777" w:rsidR="002F2FF7" w:rsidRPr="00AC3044" w:rsidRDefault="002F2FF7" w:rsidP="00E00201">
            <w:pPr>
              <w:rPr>
                <w:rFonts w:eastAsia="SimSun"/>
              </w:rPr>
            </w:pPr>
            <w:r w:rsidRPr="00AC3044">
              <w:rPr>
                <w:rFonts w:eastAsia="SimSun"/>
              </w:rPr>
              <w:t>Профилактика РТПХ</w:t>
            </w:r>
          </w:p>
        </w:tc>
        <w:tc>
          <w:tcPr>
            <w:tcW w:w="1843" w:type="dxa"/>
            <w:vAlign w:val="center"/>
          </w:tcPr>
          <w:p w14:paraId="2E5FFAC2" w14:textId="77777777" w:rsidR="002F2FF7" w:rsidRPr="00AC3044" w:rsidRDefault="002F2FF7" w:rsidP="00E00201">
            <w:pPr>
              <w:rPr>
                <w:rFonts w:eastAsia="SimSun"/>
              </w:rPr>
            </w:pPr>
            <w:r w:rsidRPr="00AC3044">
              <w:rPr>
                <w:rFonts w:eastAsia="SimSun"/>
              </w:rPr>
              <w:t>Циклоспорин</w:t>
            </w:r>
          </w:p>
        </w:tc>
        <w:tc>
          <w:tcPr>
            <w:tcW w:w="1843" w:type="dxa"/>
            <w:vAlign w:val="center"/>
          </w:tcPr>
          <w:p w14:paraId="3323BC12" w14:textId="77777777" w:rsidR="002F2FF7" w:rsidRPr="00AC3044" w:rsidRDefault="002F2FF7" w:rsidP="00E00201">
            <w:pPr>
              <w:rPr>
                <w:rFonts w:eastAsia="SimSun"/>
              </w:rPr>
            </w:pPr>
            <w:r w:rsidRPr="00AC3044">
              <w:rPr>
                <w:rFonts w:eastAsia="SimSun"/>
              </w:rPr>
              <w:t>3 мг/кг</w:t>
            </w:r>
          </w:p>
        </w:tc>
        <w:tc>
          <w:tcPr>
            <w:tcW w:w="1417" w:type="dxa"/>
            <w:vAlign w:val="center"/>
          </w:tcPr>
          <w:p w14:paraId="7CF2BEF9" w14:textId="77777777" w:rsidR="002F2FF7" w:rsidRPr="00AC3044" w:rsidRDefault="002F2FF7" w:rsidP="00E00201">
            <w:pPr>
              <w:rPr>
                <w:rFonts w:eastAsia="SimSun"/>
              </w:rPr>
            </w:pPr>
            <w:r w:rsidRPr="00AC3044">
              <w:rPr>
                <w:rFonts w:eastAsia="SimSun"/>
              </w:rPr>
              <w:t>–</w:t>
            </w:r>
          </w:p>
        </w:tc>
        <w:tc>
          <w:tcPr>
            <w:tcW w:w="1843" w:type="dxa"/>
            <w:vAlign w:val="center"/>
          </w:tcPr>
          <w:p w14:paraId="07955EC1" w14:textId="77777777" w:rsidR="002F2FF7" w:rsidRPr="00AC3044" w:rsidRDefault="002F2FF7" w:rsidP="00E00201">
            <w:pPr>
              <w:rPr>
                <w:rFonts w:eastAsia="SimSun"/>
              </w:rPr>
            </w:pPr>
            <w:r w:rsidRPr="00AC3044">
              <w:rPr>
                <w:rFonts w:eastAsia="SimSun"/>
              </w:rPr>
              <w:t>С +5 дня по +90 день затем постепенное снижение к +180 дню</w:t>
            </w:r>
          </w:p>
        </w:tc>
        <w:tc>
          <w:tcPr>
            <w:tcW w:w="2835" w:type="dxa"/>
            <w:vAlign w:val="center"/>
          </w:tcPr>
          <w:p w14:paraId="0860D52E" w14:textId="77777777" w:rsidR="002F2FF7" w:rsidRPr="00AC3044" w:rsidRDefault="002F2FF7" w:rsidP="00E00201">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2F2FF7" w:rsidRPr="00AC3044" w14:paraId="7C24FA1E" w14:textId="77777777" w:rsidTr="00E00201">
        <w:trPr>
          <w:cantSplit/>
          <w:trHeight w:val="20"/>
        </w:trPr>
        <w:tc>
          <w:tcPr>
            <w:tcW w:w="709" w:type="dxa"/>
            <w:vMerge/>
            <w:textDirection w:val="btLr"/>
          </w:tcPr>
          <w:p w14:paraId="538F34B1" w14:textId="77777777" w:rsidR="002F2FF7" w:rsidRPr="00AC3044" w:rsidRDefault="002F2FF7" w:rsidP="00E00201">
            <w:pPr>
              <w:rPr>
                <w:rFonts w:eastAsia="SimSun"/>
              </w:rPr>
            </w:pPr>
          </w:p>
        </w:tc>
        <w:tc>
          <w:tcPr>
            <w:tcW w:w="1843" w:type="dxa"/>
            <w:vAlign w:val="center"/>
          </w:tcPr>
          <w:p w14:paraId="37E539BA" w14:textId="77777777" w:rsidR="002F2FF7" w:rsidRPr="00AC3044" w:rsidRDefault="002F2FF7" w:rsidP="00E00201">
            <w:pPr>
              <w:rPr>
                <w:rFonts w:eastAsia="SimSun"/>
              </w:rPr>
            </w:pPr>
            <w:r w:rsidRPr="00AC3044">
              <w:rPr>
                <w:rFonts w:eastAsia="SimSun"/>
              </w:rPr>
              <w:t>Микофенолата мофетил</w:t>
            </w:r>
          </w:p>
        </w:tc>
        <w:tc>
          <w:tcPr>
            <w:tcW w:w="1843" w:type="dxa"/>
            <w:vAlign w:val="center"/>
          </w:tcPr>
          <w:p w14:paraId="6FE45CB9" w14:textId="77777777" w:rsidR="002F2FF7" w:rsidRPr="00AC3044" w:rsidRDefault="002F2FF7" w:rsidP="00E00201">
            <w:pPr>
              <w:rPr>
                <w:rFonts w:eastAsia="SimSun"/>
              </w:rPr>
            </w:pPr>
            <w:r w:rsidRPr="00AC3044">
              <w:rPr>
                <w:rFonts w:eastAsia="SimSun"/>
              </w:rPr>
              <w:t>30 мг/кг</w:t>
            </w:r>
          </w:p>
        </w:tc>
        <w:tc>
          <w:tcPr>
            <w:tcW w:w="1417" w:type="dxa"/>
            <w:vAlign w:val="center"/>
          </w:tcPr>
          <w:p w14:paraId="26C62257" w14:textId="77777777" w:rsidR="002F2FF7" w:rsidRPr="00AC3044" w:rsidRDefault="002F2FF7" w:rsidP="00E00201">
            <w:pPr>
              <w:rPr>
                <w:rFonts w:eastAsia="SimSun"/>
              </w:rPr>
            </w:pPr>
            <w:r w:rsidRPr="00AC3044">
              <w:rPr>
                <w:rFonts w:eastAsia="SimSun"/>
              </w:rPr>
              <w:t>–</w:t>
            </w:r>
          </w:p>
        </w:tc>
        <w:tc>
          <w:tcPr>
            <w:tcW w:w="1843" w:type="dxa"/>
            <w:vAlign w:val="center"/>
          </w:tcPr>
          <w:p w14:paraId="1A202445" w14:textId="77777777" w:rsidR="002F2FF7" w:rsidRPr="00AC3044" w:rsidRDefault="002F2FF7" w:rsidP="00E00201">
            <w:pPr>
              <w:rPr>
                <w:rFonts w:eastAsia="SimSun"/>
              </w:rPr>
            </w:pPr>
            <w:r w:rsidRPr="00AC3044">
              <w:rPr>
                <w:rFonts w:eastAsia="SimSun"/>
              </w:rPr>
              <w:t>С +5 по +90 день</w:t>
            </w:r>
          </w:p>
        </w:tc>
        <w:tc>
          <w:tcPr>
            <w:tcW w:w="2835" w:type="dxa"/>
            <w:vAlign w:val="center"/>
          </w:tcPr>
          <w:p w14:paraId="5E1C3B8A" w14:textId="77777777" w:rsidR="002F2FF7" w:rsidRPr="00AC3044" w:rsidRDefault="002F2FF7" w:rsidP="00E00201">
            <w:pPr>
              <w:rPr>
                <w:rFonts w:eastAsia="SimSun"/>
              </w:rPr>
            </w:pPr>
            <w:r w:rsidRPr="00AC3044">
              <w:rPr>
                <w:rFonts w:eastAsia="SimSun"/>
              </w:rPr>
              <w:t xml:space="preserve">Внутрь, суммарная суточная доза разделяется на 2- 4 приема (не более 3г/сут).  </w:t>
            </w:r>
          </w:p>
        </w:tc>
      </w:tr>
      <w:tr w:rsidR="002F2FF7" w:rsidRPr="00AC3044" w14:paraId="1F41A59B" w14:textId="77777777" w:rsidTr="00E00201">
        <w:trPr>
          <w:cantSplit/>
          <w:trHeight w:val="1797"/>
        </w:trPr>
        <w:tc>
          <w:tcPr>
            <w:tcW w:w="709" w:type="dxa"/>
            <w:textDirection w:val="btLr"/>
            <w:vAlign w:val="center"/>
          </w:tcPr>
          <w:p w14:paraId="319C3AB3" w14:textId="77777777" w:rsidR="002F2FF7" w:rsidRPr="00AC3044" w:rsidRDefault="002F2FF7" w:rsidP="00E00201">
            <w:pPr>
              <w:rPr>
                <w:rFonts w:eastAsia="SimSun"/>
              </w:rPr>
            </w:pPr>
            <w:r w:rsidRPr="00AC3044">
              <w:rPr>
                <w:rFonts w:eastAsia="SimSun"/>
              </w:rPr>
              <w:t>Ex vivo манипуляция  с трансплантатом</w:t>
            </w:r>
          </w:p>
        </w:tc>
        <w:tc>
          <w:tcPr>
            <w:tcW w:w="1843" w:type="dxa"/>
            <w:vAlign w:val="center"/>
          </w:tcPr>
          <w:p w14:paraId="5184AAC9" w14:textId="77777777" w:rsidR="002F2FF7" w:rsidRPr="00AC3044" w:rsidRDefault="002F2FF7" w:rsidP="00E00201">
            <w:pPr>
              <w:rPr>
                <w:rFonts w:eastAsia="SimSun"/>
              </w:rPr>
            </w:pPr>
            <w:r w:rsidRPr="00AC3044">
              <w:rPr>
                <w:rFonts w:eastAsia="SimSun"/>
              </w:rPr>
              <w:t>CD34+ селекция (A18.05.017.004)</w:t>
            </w:r>
          </w:p>
        </w:tc>
        <w:tc>
          <w:tcPr>
            <w:tcW w:w="1843" w:type="dxa"/>
            <w:vAlign w:val="center"/>
          </w:tcPr>
          <w:p w14:paraId="6998BEFA" w14:textId="77777777" w:rsidR="002F2FF7" w:rsidRPr="00AC3044" w:rsidRDefault="002F2FF7" w:rsidP="00E00201">
            <w:pPr>
              <w:rPr>
                <w:rFonts w:eastAsia="SimSun"/>
              </w:rPr>
            </w:pPr>
            <w:r w:rsidRPr="00AC3044">
              <w:rPr>
                <w:rFonts w:eastAsia="SimSun"/>
              </w:rPr>
              <w:t>–</w:t>
            </w:r>
          </w:p>
        </w:tc>
        <w:tc>
          <w:tcPr>
            <w:tcW w:w="1417" w:type="dxa"/>
            <w:vAlign w:val="center"/>
          </w:tcPr>
          <w:p w14:paraId="23E3747C" w14:textId="77777777" w:rsidR="002F2FF7" w:rsidRPr="00AC3044" w:rsidRDefault="002F2FF7" w:rsidP="00E00201">
            <w:pPr>
              <w:rPr>
                <w:rFonts w:eastAsia="SimSun"/>
              </w:rPr>
            </w:pPr>
            <w:r w:rsidRPr="00AC3044">
              <w:rPr>
                <w:rFonts w:eastAsia="SimSun"/>
              </w:rPr>
              <w:t>–</w:t>
            </w:r>
          </w:p>
        </w:tc>
        <w:tc>
          <w:tcPr>
            <w:tcW w:w="1843" w:type="dxa"/>
            <w:vAlign w:val="center"/>
          </w:tcPr>
          <w:p w14:paraId="67F86F98" w14:textId="77777777" w:rsidR="002F2FF7" w:rsidRPr="00AC3044" w:rsidRDefault="002F2FF7" w:rsidP="00E00201">
            <w:pPr>
              <w:rPr>
                <w:rFonts w:eastAsia="SimSun"/>
              </w:rPr>
            </w:pPr>
            <w:r w:rsidRPr="00AC3044">
              <w:rPr>
                <w:rFonts w:eastAsia="SimSun"/>
              </w:rPr>
              <w:t>0</w:t>
            </w:r>
          </w:p>
        </w:tc>
        <w:tc>
          <w:tcPr>
            <w:tcW w:w="2835" w:type="dxa"/>
            <w:vAlign w:val="center"/>
          </w:tcPr>
          <w:p w14:paraId="40DDFD0D" w14:textId="77777777" w:rsidR="002F2FF7" w:rsidRPr="00AC3044" w:rsidRDefault="002F2FF7" w:rsidP="00E00201">
            <w:pPr>
              <w:rPr>
                <w:rFonts w:eastAsia="SimSun"/>
              </w:rPr>
            </w:pPr>
            <w:r w:rsidRPr="00AC3044">
              <w:rPr>
                <w:rFonts w:eastAsia="SimSun"/>
              </w:rPr>
              <w:t>–</w:t>
            </w:r>
          </w:p>
        </w:tc>
      </w:tr>
      <w:tr w:rsidR="002F2FF7" w:rsidRPr="00AC3044" w14:paraId="71DD7560" w14:textId="77777777" w:rsidTr="00E00201">
        <w:trPr>
          <w:cantSplit/>
          <w:trHeight w:val="1420"/>
        </w:trPr>
        <w:tc>
          <w:tcPr>
            <w:tcW w:w="709" w:type="dxa"/>
            <w:textDirection w:val="btLr"/>
            <w:vAlign w:val="center"/>
          </w:tcPr>
          <w:p w14:paraId="347AE288" w14:textId="77777777" w:rsidR="002F2FF7" w:rsidRPr="00AC3044" w:rsidRDefault="002F2FF7" w:rsidP="00E00201">
            <w:pPr>
              <w:rPr>
                <w:rFonts w:eastAsia="SimSun"/>
              </w:rPr>
            </w:pPr>
            <w:r w:rsidRPr="00AF507C">
              <w:rPr>
                <w:rFonts w:eastAsia="SimSun"/>
                <w:sz w:val="20"/>
                <w:szCs w:val="20"/>
              </w:rPr>
              <w:lastRenderedPageBreak/>
              <w:t>Сопроводительная терапия</w:t>
            </w:r>
          </w:p>
        </w:tc>
        <w:tc>
          <w:tcPr>
            <w:tcW w:w="1843" w:type="dxa"/>
            <w:vAlign w:val="center"/>
          </w:tcPr>
          <w:p w14:paraId="69515039" w14:textId="77777777" w:rsidR="002F2FF7" w:rsidRPr="00AC3044" w:rsidRDefault="002F2FF7" w:rsidP="00E00201">
            <w:pPr>
              <w:rPr>
                <w:rFonts w:eastAsia="SimSun"/>
              </w:rPr>
            </w:pPr>
            <w:r w:rsidRPr="00AC3044">
              <w:rPr>
                <w:rFonts w:eastAsia="SimSun"/>
              </w:rPr>
              <w:t>Урсодезоксихолевая кислота</w:t>
            </w:r>
          </w:p>
        </w:tc>
        <w:tc>
          <w:tcPr>
            <w:tcW w:w="1843" w:type="dxa"/>
            <w:vAlign w:val="center"/>
          </w:tcPr>
          <w:p w14:paraId="6F7F8C39" w14:textId="77777777" w:rsidR="002F2FF7" w:rsidRPr="00AC3044" w:rsidRDefault="002F2FF7" w:rsidP="00E00201">
            <w:pPr>
              <w:rPr>
                <w:rFonts w:eastAsia="SimSun"/>
              </w:rPr>
            </w:pPr>
            <w:r w:rsidRPr="00AC3044">
              <w:rPr>
                <w:rFonts w:eastAsia="SimSun"/>
              </w:rPr>
              <w:t>12 мг/кг</w:t>
            </w:r>
          </w:p>
        </w:tc>
        <w:tc>
          <w:tcPr>
            <w:tcW w:w="1417" w:type="dxa"/>
            <w:vAlign w:val="center"/>
          </w:tcPr>
          <w:p w14:paraId="0B3347AB" w14:textId="77777777" w:rsidR="002F2FF7" w:rsidRPr="00AC3044" w:rsidRDefault="002F2FF7" w:rsidP="00E00201">
            <w:pPr>
              <w:rPr>
                <w:rFonts w:eastAsia="SimSun"/>
              </w:rPr>
            </w:pPr>
            <w:r w:rsidRPr="00AC3044">
              <w:rPr>
                <w:rFonts w:eastAsia="SimSun"/>
              </w:rPr>
              <w:t>–</w:t>
            </w:r>
          </w:p>
        </w:tc>
        <w:tc>
          <w:tcPr>
            <w:tcW w:w="1843" w:type="dxa"/>
            <w:vAlign w:val="center"/>
          </w:tcPr>
          <w:p w14:paraId="49512065" w14:textId="77777777" w:rsidR="002F2FF7" w:rsidRPr="00AC3044" w:rsidRDefault="002F2FF7" w:rsidP="00E00201">
            <w:pPr>
              <w:rPr>
                <w:rFonts w:eastAsia="SimSun"/>
              </w:rPr>
            </w:pPr>
            <w:r w:rsidRPr="00AC3044">
              <w:rPr>
                <w:rFonts w:eastAsia="SimSun"/>
              </w:rPr>
              <w:t>С 0 по +180 день</w:t>
            </w:r>
          </w:p>
        </w:tc>
        <w:tc>
          <w:tcPr>
            <w:tcW w:w="2835" w:type="dxa"/>
            <w:vAlign w:val="center"/>
          </w:tcPr>
          <w:p w14:paraId="4854A226" w14:textId="77777777" w:rsidR="002F2FF7" w:rsidRPr="00AC3044" w:rsidRDefault="002F2FF7" w:rsidP="00E00201">
            <w:pPr>
              <w:rPr>
                <w:rFonts w:eastAsia="SimSun"/>
              </w:rPr>
            </w:pPr>
            <w:r w:rsidRPr="00AC3044">
              <w:rPr>
                <w:rFonts w:eastAsia="SimSun"/>
              </w:rPr>
              <w:t>Внутрь, суточная доза разделяется на 1–2 приема (вечер или день и вечер)</w:t>
            </w:r>
          </w:p>
        </w:tc>
      </w:tr>
    </w:tbl>
    <w:p w14:paraId="35920977" w14:textId="77777777" w:rsidR="002F2FF7" w:rsidRDefault="002F2FF7" w:rsidP="002F2FF7">
      <w:pPr>
        <w:rPr>
          <w:rFonts w:eastAsia="SimSun"/>
        </w:rPr>
      </w:pPr>
      <w:bookmarkStart w:id="291" w:name="_Toc44401247"/>
    </w:p>
    <w:p w14:paraId="3E81EA67" w14:textId="63B98C64" w:rsidR="002F2FF7" w:rsidRPr="000F445E" w:rsidRDefault="002F2FF7" w:rsidP="002F2FF7">
      <w:pPr>
        <w:rPr>
          <w:rFonts w:eastAsia="SimSun"/>
          <w:b/>
        </w:rPr>
      </w:pPr>
      <w:r>
        <w:rPr>
          <w:rFonts w:eastAsia="SimSun"/>
          <w:b/>
        </w:rPr>
        <w:t>6</w:t>
      </w:r>
      <w:r w:rsidRPr="000F445E">
        <w:rPr>
          <w:rFonts w:eastAsia="SimSun"/>
          <w:b/>
        </w:rPr>
        <w:t>. Сопроводительная терапия</w:t>
      </w:r>
      <w:bookmarkEnd w:id="291"/>
    </w:p>
    <w:p w14:paraId="190A58E6" w14:textId="77777777" w:rsidR="002F2FF7" w:rsidRDefault="002F2FF7" w:rsidP="002F2FF7">
      <w:pPr>
        <w:rPr>
          <w:rFonts w:eastAsia="SimSun"/>
        </w:rPr>
      </w:pPr>
      <w:bookmarkStart w:id="292" w:name="_Toc44401249"/>
    </w:p>
    <w:bookmarkEnd w:id="292"/>
    <w:p w14:paraId="3D011D1D" w14:textId="654C18AE" w:rsidR="002F2FF7" w:rsidRPr="00C07B2E" w:rsidRDefault="002F2FF7" w:rsidP="002F2FF7">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ов</w:t>
      </w:r>
      <w:r w:rsidR="005B2677">
        <w:rPr>
          <w:rFonts w:eastAsia="SimSun"/>
        </w:rPr>
        <w:t>,</w:t>
      </w:r>
      <w:r w:rsidRPr="00C07B2E">
        <w:rPr>
          <w:rFonts w:eastAsia="SimSun"/>
        </w:rPr>
        <w:t xml:space="preserve"> так и их комбинаций.</w:t>
      </w:r>
    </w:p>
    <w:p w14:paraId="6EC6A5CB" w14:textId="77777777" w:rsidR="002F2FF7" w:rsidRPr="00C07B2E" w:rsidRDefault="002F2FF7" w:rsidP="002F2FF7">
      <w:pPr>
        <w:rPr>
          <w:rFonts w:eastAsia="SimSun"/>
        </w:rPr>
      </w:pPr>
    </w:p>
    <w:p w14:paraId="55D348CB" w14:textId="77777777" w:rsidR="002F2FF7" w:rsidRPr="000F445E" w:rsidRDefault="002F2FF7" w:rsidP="002F2FF7">
      <w:pPr>
        <w:rPr>
          <w:rFonts w:eastAsia="SimSun"/>
        </w:rPr>
      </w:pPr>
      <w:bookmarkStart w:id="293"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93"/>
    </w:p>
    <w:p w14:paraId="259C6AE4" w14:textId="77777777" w:rsidR="002F2FF7" w:rsidRPr="00C07B2E" w:rsidRDefault="002F2FF7" w:rsidP="002F2FF7">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2F2FF7" w:rsidRPr="00AC3044" w14:paraId="7F02FAD8" w14:textId="77777777" w:rsidTr="00E00201">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7CBD69D1" w14:textId="77777777" w:rsidR="002F2FF7" w:rsidRPr="00AC3044" w:rsidRDefault="002F2FF7" w:rsidP="00E00201">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09917196" w14:textId="77777777" w:rsidR="002F2FF7" w:rsidRPr="00AC3044" w:rsidRDefault="002F2FF7" w:rsidP="00E00201">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BBF484F" w14:textId="77777777" w:rsidR="002F2FF7" w:rsidRPr="00AC3044" w:rsidRDefault="002F2FF7" w:rsidP="00E00201">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6445B6BE" w14:textId="77777777" w:rsidR="002F2FF7" w:rsidRPr="00AC3044" w:rsidRDefault="002F2FF7" w:rsidP="00E00201">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61809221" w14:textId="77777777" w:rsidR="002F2FF7" w:rsidRPr="00AC3044" w:rsidRDefault="002F2FF7" w:rsidP="00E00201">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1C72E68A" w14:textId="77777777" w:rsidR="002F2FF7" w:rsidRPr="00AC3044" w:rsidRDefault="002F2FF7" w:rsidP="00E00201">
            <w:pPr>
              <w:rPr>
                <w:rFonts w:eastAsia="SimSun"/>
              </w:rPr>
            </w:pPr>
            <w:r w:rsidRPr="00AC3044">
              <w:rPr>
                <w:rFonts w:eastAsia="SimSun"/>
              </w:rPr>
              <w:t>Порядок введения</w:t>
            </w:r>
          </w:p>
        </w:tc>
      </w:tr>
      <w:tr w:rsidR="002F2FF7" w:rsidRPr="00AC3044" w14:paraId="28AEE5F6" w14:textId="77777777" w:rsidTr="00E00201">
        <w:trPr>
          <w:cantSplit/>
          <w:trHeight w:val="464"/>
        </w:trPr>
        <w:tc>
          <w:tcPr>
            <w:tcW w:w="5000" w:type="pct"/>
            <w:gridSpan w:val="6"/>
          </w:tcPr>
          <w:p w14:paraId="305E31F2" w14:textId="77777777" w:rsidR="002F2FF7" w:rsidRPr="00AC3044" w:rsidRDefault="002F2FF7" w:rsidP="00E00201">
            <w:pPr>
              <w:rPr>
                <w:rFonts w:eastAsia="SimSun"/>
              </w:rPr>
            </w:pPr>
            <w:r w:rsidRPr="00AC3044">
              <w:rPr>
                <w:rFonts w:eastAsia="SimSun"/>
              </w:rPr>
              <w:t>Инфузионная терапия</w:t>
            </w:r>
          </w:p>
        </w:tc>
      </w:tr>
      <w:tr w:rsidR="002F2FF7" w:rsidRPr="00AC3044" w14:paraId="1E962D34" w14:textId="77777777" w:rsidTr="00E00201">
        <w:trPr>
          <w:cantSplit/>
          <w:trHeight w:val="464"/>
        </w:trPr>
        <w:tc>
          <w:tcPr>
            <w:tcW w:w="168" w:type="pct"/>
          </w:tcPr>
          <w:p w14:paraId="58B8C810" w14:textId="77777777" w:rsidR="002F2FF7" w:rsidRPr="00AC3044" w:rsidRDefault="002F2FF7" w:rsidP="00E00201">
            <w:pPr>
              <w:rPr>
                <w:rFonts w:eastAsia="SimSun"/>
              </w:rPr>
            </w:pPr>
            <w:r w:rsidRPr="00AC3044">
              <w:rPr>
                <w:rFonts w:eastAsia="SimSun"/>
              </w:rPr>
              <w:t>1</w:t>
            </w:r>
          </w:p>
        </w:tc>
        <w:tc>
          <w:tcPr>
            <w:tcW w:w="1133" w:type="pct"/>
            <w:vAlign w:val="center"/>
          </w:tcPr>
          <w:p w14:paraId="43DFE268" w14:textId="77777777" w:rsidR="002F2FF7" w:rsidRPr="00AC3044" w:rsidRDefault="002F2FF7" w:rsidP="00E00201">
            <w:pPr>
              <w:rPr>
                <w:rFonts w:eastAsia="SimSun"/>
              </w:rPr>
            </w:pPr>
            <w:r w:rsidRPr="00AC3044">
              <w:rPr>
                <w:rFonts w:eastAsia="SimSun"/>
              </w:rPr>
              <w:t xml:space="preserve">Натрия бикарбонат </w:t>
            </w:r>
          </w:p>
        </w:tc>
        <w:tc>
          <w:tcPr>
            <w:tcW w:w="614" w:type="pct"/>
            <w:vAlign w:val="center"/>
          </w:tcPr>
          <w:p w14:paraId="7EFD8C64" w14:textId="77777777" w:rsidR="002F2FF7" w:rsidRPr="00AC3044" w:rsidRDefault="002F2FF7" w:rsidP="00E00201">
            <w:pPr>
              <w:rPr>
                <w:rFonts w:eastAsia="SimSun"/>
              </w:rPr>
            </w:pPr>
            <w:r w:rsidRPr="00AC3044">
              <w:rPr>
                <w:rFonts w:eastAsia="SimSun"/>
              </w:rPr>
              <w:t>1200 мг/литр инфузионной терапии</w:t>
            </w:r>
          </w:p>
        </w:tc>
        <w:tc>
          <w:tcPr>
            <w:tcW w:w="486" w:type="pct"/>
            <w:vAlign w:val="center"/>
          </w:tcPr>
          <w:p w14:paraId="5FFFC5A6" w14:textId="77777777" w:rsidR="002F2FF7" w:rsidRPr="00AC3044" w:rsidRDefault="002F2FF7" w:rsidP="00E00201">
            <w:pPr>
              <w:rPr>
                <w:rFonts w:eastAsia="SimSun"/>
              </w:rPr>
            </w:pPr>
            <w:r w:rsidRPr="00AC3044">
              <w:rPr>
                <w:rFonts w:eastAsia="SimSun"/>
              </w:rPr>
              <w:t>–</w:t>
            </w:r>
          </w:p>
        </w:tc>
        <w:tc>
          <w:tcPr>
            <w:tcW w:w="1370" w:type="pct"/>
            <w:vAlign w:val="center"/>
          </w:tcPr>
          <w:p w14:paraId="724E4BBE" w14:textId="77777777" w:rsidR="002F2FF7" w:rsidRPr="00AC3044" w:rsidRDefault="002F2FF7" w:rsidP="00E00201">
            <w:pPr>
              <w:rPr>
                <w:rFonts w:eastAsia="SimSun"/>
              </w:rPr>
            </w:pPr>
            <w:r w:rsidRPr="00AC3044">
              <w:rPr>
                <w:rFonts w:eastAsia="SimSun"/>
              </w:rPr>
              <w:t xml:space="preserve">С дня -7 по -2 день </w:t>
            </w:r>
          </w:p>
        </w:tc>
        <w:tc>
          <w:tcPr>
            <w:tcW w:w="1229" w:type="pct"/>
            <w:vAlign w:val="center"/>
          </w:tcPr>
          <w:p w14:paraId="40BC9B14" w14:textId="77777777" w:rsidR="002F2FF7" w:rsidRPr="00AC3044" w:rsidRDefault="002F2FF7" w:rsidP="00E00201">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2F2FF7" w:rsidRPr="00AC3044" w14:paraId="4FCC07E1" w14:textId="77777777" w:rsidTr="00E00201">
        <w:trPr>
          <w:cantSplit/>
          <w:trHeight w:val="464"/>
        </w:trPr>
        <w:tc>
          <w:tcPr>
            <w:tcW w:w="168" w:type="pct"/>
          </w:tcPr>
          <w:p w14:paraId="0250DCB1" w14:textId="77777777" w:rsidR="002F2FF7" w:rsidRPr="00AC3044" w:rsidRDefault="002F2FF7" w:rsidP="00E00201">
            <w:pPr>
              <w:rPr>
                <w:rFonts w:eastAsia="SimSun"/>
              </w:rPr>
            </w:pPr>
            <w:r w:rsidRPr="00AC3044">
              <w:rPr>
                <w:rFonts w:eastAsia="SimSun"/>
              </w:rPr>
              <w:t>2</w:t>
            </w:r>
          </w:p>
        </w:tc>
        <w:tc>
          <w:tcPr>
            <w:tcW w:w="1133" w:type="pct"/>
            <w:vAlign w:val="center"/>
          </w:tcPr>
          <w:p w14:paraId="732F19A3" w14:textId="77777777" w:rsidR="002F2FF7" w:rsidRPr="00AC3044" w:rsidRDefault="002F2FF7" w:rsidP="00E00201">
            <w:pPr>
              <w:rPr>
                <w:rFonts w:eastAsia="SimSun"/>
              </w:rPr>
            </w:pPr>
            <w:r w:rsidRPr="00AC3044">
              <w:rPr>
                <w:rFonts w:eastAsia="SimSun"/>
              </w:rPr>
              <w:t xml:space="preserve">Раствор 5% глюкозы </w:t>
            </w:r>
          </w:p>
        </w:tc>
        <w:tc>
          <w:tcPr>
            <w:tcW w:w="2470" w:type="pct"/>
            <w:gridSpan w:val="3"/>
            <w:vAlign w:val="center"/>
          </w:tcPr>
          <w:p w14:paraId="70F769EA" w14:textId="77777777" w:rsidR="002F2FF7" w:rsidRPr="00AC3044" w:rsidRDefault="002F2FF7" w:rsidP="00E00201">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EA735E9" w14:textId="77777777" w:rsidR="002F2FF7" w:rsidRPr="00AC3044" w:rsidRDefault="002F2FF7" w:rsidP="00E00201">
            <w:pPr>
              <w:rPr>
                <w:rFonts w:eastAsia="SimSun"/>
              </w:rPr>
            </w:pPr>
            <w:r w:rsidRPr="00AC3044">
              <w:rPr>
                <w:rFonts w:eastAsia="SimSun"/>
              </w:rPr>
              <w:t>В/в инфузия</w:t>
            </w:r>
          </w:p>
        </w:tc>
      </w:tr>
      <w:tr w:rsidR="002F2FF7" w:rsidRPr="00AC3044" w14:paraId="545475CF" w14:textId="77777777" w:rsidTr="00E00201">
        <w:trPr>
          <w:cantSplit/>
          <w:trHeight w:val="464"/>
        </w:trPr>
        <w:tc>
          <w:tcPr>
            <w:tcW w:w="168" w:type="pct"/>
          </w:tcPr>
          <w:p w14:paraId="61573394" w14:textId="77777777" w:rsidR="002F2FF7" w:rsidRPr="00AC3044" w:rsidRDefault="002F2FF7" w:rsidP="00E00201">
            <w:pPr>
              <w:rPr>
                <w:rFonts w:eastAsia="SimSun"/>
              </w:rPr>
            </w:pPr>
            <w:r w:rsidRPr="00AC3044">
              <w:rPr>
                <w:rFonts w:eastAsia="SimSun"/>
              </w:rPr>
              <w:lastRenderedPageBreak/>
              <w:t>3</w:t>
            </w:r>
          </w:p>
        </w:tc>
        <w:tc>
          <w:tcPr>
            <w:tcW w:w="1133" w:type="pct"/>
            <w:vAlign w:val="center"/>
          </w:tcPr>
          <w:p w14:paraId="6962A3BB" w14:textId="77777777" w:rsidR="002F2FF7" w:rsidRPr="00AC3044" w:rsidRDefault="002F2FF7" w:rsidP="00E00201">
            <w:pPr>
              <w:rPr>
                <w:rFonts w:eastAsia="SimSun"/>
              </w:rPr>
            </w:pPr>
            <w:r w:rsidRPr="00AC3044">
              <w:rPr>
                <w:rFonts w:eastAsia="SimSun"/>
              </w:rPr>
              <w:t>Раствор хлорида натрия (0,9% NaCl)</w:t>
            </w:r>
          </w:p>
        </w:tc>
        <w:tc>
          <w:tcPr>
            <w:tcW w:w="2470" w:type="pct"/>
            <w:gridSpan w:val="3"/>
            <w:vAlign w:val="center"/>
          </w:tcPr>
          <w:p w14:paraId="08303D84" w14:textId="77777777" w:rsidR="002F2FF7" w:rsidRPr="00AC3044" w:rsidRDefault="002F2FF7" w:rsidP="00E00201">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DB498BE" w14:textId="77777777" w:rsidR="002F2FF7" w:rsidRPr="00AC3044" w:rsidRDefault="002F2FF7" w:rsidP="00E00201">
            <w:pPr>
              <w:rPr>
                <w:rFonts w:eastAsia="SimSun"/>
              </w:rPr>
            </w:pPr>
            <w:r w:rsidRPr="00AC3044">
              <w:rPr>
                <w:rFonts w:eastAsia="SimSun"/>
              </w:rPr>
              <w:t>В/в инфузия</w:t>
            </w:r>
          </w:p>
        </w:tc>
      </w:tr>
      <w:tr w:rsidR="002F2FF7" w:rsidRPr="00AC3044" w14:paraId="0C915EE5" w14:textId="77777777" w:rsidTr="00E00201">
        <w:trPr>
          <w:cantSplit/>
          <w:trHeight w:val="464"/>
        </w:trPr>
        <w:tc>
          <w:tcPr>
            <w:tcW w:w="168" w:type="pct"/>
          </w:tcPr>
          <w:p w14:paraId="4738564C" w14:textId="77777777" w:rsidR="002F2FF7" w:rsidRPr="00AC3044" w:rsidRDefault="002F2FF7" w:rsidP="00E00201">
            <w:pPr>
              <w:rPr>
                <w:rFonts w:eastAsia="SimSun"/>
              </w:rPr>
            </w:pPr>
            <w:r w:rsidRPr="00AC3044">
              <w:rPr>
                <w:rFonts w:eastAsia="SimSun"/>
              </w:rPr>
              <w:t>4</w:t>
            </w:r>
          </w:p>
        </w:tc>
        <w:tc>
          <w:tcPr>
            <w:tcW w:w="1133" w:type="pct"/>
            <w:vAlign w:val="center"/>
          </w:tcPr>
          <w:p w14:paraId="5753821E" w14:textId="77777777" w:rsidR="002F2FF7" w:rsidRPr="00AC3044" w:rsidRDefault="002F2FF7" w:rsidP="00E00201">
            <w:pPr>
              <w:rPr>
                <w:rFonts w:eastAsia="SimSun"/>
              </w:rPr>
            </w:pPr>
            <w:r w:rsidRPr="00AC3044">
              <w:rPr>
                <w:rFonts w:eastAsia="SimSun"/>
              </w:rPr>
              <w:t>Раствор Рингера</w:t>
            </w:r>
          </w:p>
        </w:tc>
        <w:tc>
          <w:tcPr>
            <w:tcW w:w="2470" w:type="pct"/>
            <w:gridSpan w:val="3"/>
            <w:vAlign w:val="center"/>
          </w:tcPr>
          <w:p w14:paraId="39B390F1" w14:textId="77777777" w:rsidR="002F2FF7" w:rsidRPr="00AC3044" w:rsidRDefault="002F2FF7" w:rsidP="00E00201">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8CC3170" w14:textId="77777777" w:rsidR="002F2FF7" w:rsidRPr="00AC3044" w:rsidRDefault="002F2FF7" w:rsidP="00E00201">
            <w:pPr>
              <w:rPr>
                <w:rFonts w:eastAsia="SimSun"/>
              </w:rPr>
            </w:pPr>
            <w:r w:rsidRPr="00AC3044">
              <w:rPr>
                <w:rFonts w:eastAsia="SimSun"/>
              </w:rPr>
              <w:t>В/в инфузия</w:t>
            </w:r>
          </w:p>
        </w:tc>
      </w:tr>
      <w:tr w:rsidR="002F2FF7" w:rsidRPr="00AC3044" w14:paraId="19FB53C2" w14:textId="77777777" w:rsidTr="00E00201">
        <w:trPr>
          <w:cantSplit/>
          <w:trHeight w:val="464"/>
        </w:trPr>
        <w:tc>
          <w:tcPr>
            <w:tcW w:w="168" w:type="pct"/>
          </w:tcPr>
          <w:p w14:paraId="3FF23C6D" w14:textId="77777777" w:rsidR="002F2FF7" w:rsidRPr="00AC3044" w:rsidRDefault="002F2FF7" w:rsidP="00E00201">
            <w:pPr>
              <w:rPr>
                <w:rFonts w:eastAsia="SimSun"/>
              </w:rPr>
            </w:pPr>
            <w:r w:rsidRPr="00AC3044">
              <w:rPr>
                <w:rFonts w:eastAsia="SimSun"/>
              </w:rPr>
              <w:t>5</w:t>
            </w:r>
          </w:p>
        </w:tc>
        <w:tc>
          <w:tcPr>
            <w:tcW w:w="1133" w:type="pct"/>
            <w:vAlign w:val="center"/>
          </w:tcPr>
          <w:p w14:paraId="4B04F524" w14:textId="77777777" w:rsidR="002F2FF7" w:rsidRPr="00AC3044" w:rsidRDefault="002F2FF7" w:rsidP="00E00201">
            <w:pPr>
              <w:rPr>
                <w:rFonts w:eastAsia="SimSun"/>
              </w:rPr>
            </w:pPr>
            <w:r w:rsidRPr="00AC3044">
              <w:rPr>
                <w:rFonts w:eastAsia="SimSun"/>
              </w:rPr>
              <w:t>Калия и магния аспарагинат</w:t>
            </w:r>
          </w:p>
        </w:tc>
        <w:tc>
          <w:tcPr>
            <w:tcW w:w="2470" w:type="pct"/>
            <w:gridSpan w:val="3"/>
            <w:vAlign w:val="center"/>
          </w:tcPr>
          <w:p w14:paraId="183D543A" w14:textId="77777777" w:rsidR="002F2FF7" w:rsidRPr="00AC3044" w:rsidRDefault="002F2FF7" w:rsidP="00E00201">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3D4E900" w14:textId="77777777" w:rsidR="002F2FF7" w:rsidRPr="00AC3044" w:rsidRDefault="002F2FF7" w:rsidP="00E00201">
            <w:pPr>
              <w:rPr>
                <w:rFonts w:eastAsia="SimSun"/>
              </w:rPr>
            </w:pPr>
            <w:r w:rsidRPr="00AC3044">
              <w:rPr>
                <w:rFonts w:eastAsia="SimSun"/>
              </w:rPr>
              <w:t>В/в инфузия</w:t>
            </w:r>
          </w:p>
        </w:tc>
      </w:tr>
      <w:tr w:rsidR="002F2FF7" w:rsidRPr="00AC3044" w14:paraId="4BC7FED8" w14:textId="77777777" w:rsidTr="00E00201">
        <w:trPr>
          <w:cantSplit/>
          <w:trHeight w:val="464"/>
        </w:trPr>
        <w:tc>
          <w:tcPr>
            <w:tcW w:w="168" w:type="pct"/>
          </w:tcPr>
          <w:p w14:paraId="59C8FA23" w14:textId="77777777" w:rsidR="002F2FF7" w:rsidRPr="00AC3044" w:rsidRDefault="002F2FF7" w:rsidP="00E00201">
            <w:pPr>
              <w:rPr>
                <w:rFonts w:eastAsia="SimSun"/>
              </w:rPr>
            </w:pPr>
            <w:r w:rsidRPr="00AC3044">
              <w:rPr>
                <w:rFonts w:eastAsia="SimSun"/>
              </w:rPr>
              <w:t>6</w:t>
            </w:r>
          </w:p>
        </w:tc>
        <w:tc>
          <w:tcPr>
            <w:tcW w:w="1133" w:type="pct"/>
            <w:vAlign w:val="center"/>
          </w:tcPr>
          <w:p w14:paraId="0E31078E" w14:textId="77777777" w:rsidR="002F2FF7" w:rsidRPr="00AC3044" w:rsidRDefault="002F2FF7" w:rsidP="00E00201">
            <w:pPr>
              <w:rPr>
                <w:rFonts w:eastAsia="SimSun"/>
              </w:rPr>
            </w:pPr>
            <w:r w:rsidRPr="00AC3044">
              <w:rPr>
                <w:rFonts w:eastAsia="SimSun"/>
              </w:rPr>
              <w:t>4% хлорида калия (KCl)</w:t>
            </w:r>
          </w:p>
        </w:tc>
        <w:tc>
          <w:tcPr>
            <w:tcW w:w="2470" w:type="pct"/>
            <w:gridSpan w:val="3"/>
            <w:vAlign w:val="center"/>
          </w:tcPr>
          <w:p w14:paraId="09FB8936" w14:textId="77777777" w:rsidR="002F2FF7" w:rsidRPr="00AC3044" w:rsidRDefault="002F2FF7" w:rsidP="00E00201">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1CBA00E" w14:textId="77777777" w:rsidR="002F2FF7" w:rsidRPr="00AC3044" w:rsidRDefault="002F2FF7" w:rsidP="00E00201">
            <w:pPr>
              <w:rPr>
                <w:rFonts w:eastAsia="SimSun"/>
              </w:rPr>
            </w:pPr>
            <w:r w:rsidRPr="00AC3044">
              <w:rPr>
                <w:rFonts w:eastAsia="SimSun"/>
              </w:rPr>
              <w:t>В/в инфузия</w:t>
            </w:r>
          </w:p>
        </w:tc>
      </w:tr>
      <w:tr w:rsidR="002F2FF7" w:rsidRPr="00AC3044" w14:paraId="32837B7D" w14:textId="77777777" w:rsidTr="00E00201">
        <w:trPr>
          <w:cantSplit/>
          <w:trHeight w:val="464"/>
        </w:trPr>
        <w:tc>
          <w:tcPr>
            <w:tcW w:w="168" w:type="pct"/>
          </w:tcPr>
          <w:p w14:paraId="5288826E" w14:textId="77777777" w:rsidR="002F2FF7" w:rsidRPr="00AC3044" w:rsidRDefault="002F2FF7" w:rsidP="00E00201">
            <w:pPr>
              <w:rPr>
                <w:rFonts w:eastAsia="SimSun"/>
              </w:rPr>
            </w:pPr>
            <w:r w:rsidRPr="00AC3044">
              <w:rPr>
                <w:rFonts w:eastAsia="SimSun"/>
              </w:rPr>
              <w:t>7</w:t>
            </w:r>
          </w:p>
        </w:tc>
        <w:tc>
          <w:tcPr>
            <w:tcW w:w="1133" w:type="pct"/>
            <w:vAlign w:val="center"/>
          </w:tcPr>
          <w:p w14:paraId="5A008742" w14:textId="77777777" w:rsidR="002F2FF7" w:rsidRPr="00AC3044" w:rsidRDefault="002F2FF7" w:rsidP="00E00201">
            <w:pPr>
              <w:rPr>
                <w:rFonts w:eastAsia="SimSun"/>
              </w:rPr>
            </w:pPr>
            <w:r w:rsidRPr="00AC3044">
              <w:rPr>
                <w:rFonts w:eastAsia="SimSun"/>
              </w:rPr>
              <w:t>25% сульфат магния (MgSO4)</w:t>
            </w:r>
          </w:p>
        </w:tc>
        <w:tc>
          <w:tcPr>
            <w:tcW w:w="2470" w:type="pct"/>
            <w:gridSpan w:val="3"/>
            <w:vAlign w:val="center"/>
          </w:tcPr>
          <w:p w14:paraId="6151CBE3" w14:textId="77777777" w:rsidR="002F2FF7" w:rsidRPr="00AC3044" w:rsidRDefault="002F2FF7" w:rsidP="00E00201">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A07A64C" w14:textId="77777777" w:rsidR="002F2FF7" w:rsidRPr="00AC3044" w:rsidRDefault="002F2FF7" w:rsidP="00E00201">
            <w:pPr>
              <w:rPr>
                <w:rFonts w:eastAsia="SimSun"/>
              </w:rPr>
            </w:pPr>
            <w:r w:rsidRPr="00AC3044">
              <w:rPr>
                <w:rFonts w:eastAsia="SimSun"/>
              </w:rPr>
              <w:t>В/в инфузия</w:t>
            </w:r>
          </w:p>
        </w:tc>
      </w:tr>
      <w:tr w:rsidR="002F2FF7" w:rsidRPr="00AC3044" w14:paraId="2647D675" w14:textId="77777777" w:rsidTr="00E00201">
        <w:trPr>
          <w:cantSplit/>
          <w:trHeight w:val="464"/>
        </w:trPr>
        <w:tc>
          <w:tcPr>
            <w:tcW w:w="5000" w:type="pct"/>
            <w:gridSpan w:val="6"/>
          </w:tcPr>
          <w:p w14:paraId="792547FE" w14:textId="77777777" w:rsidR="002F2FF7" w:rsidRPr="00AC3044" w:rsidRDefault="002F2FF7" w:rsidP="00E00201">
            <w:pPr>
              <w:rPr>
                <w:rFonts w:eastAsia="SimSun"/>
              </w:rPr>
            </w:pPr>
            <w:r w:rsidRPr="00AC3044">
              <w:rPr>
                <w:rFonts w:eastAsia="SimSun"/>
              </w:rPr>
              <w:t>Антиэметическая терапия</w:t>
            </w:r>
          </w:p>
        </w:tc>
      </w:tr>
      <w:tr w:rsidR="002F2FF7" w:rsidRPr="00AC3044" w14:paraId="4C759291" w14:textId="77777777" w:rsidTr="00E00201">
        <w:trPr>
          <w:cantSplit/>
          <w:trHeight w:val="464"/>
        </w:trPr>
        <w:tc>
          <w:tcPr>
            <w:tcW w:w="168" w:type="pct"/>
          </w:tcPr>
          <w:p w14:paraId="2CFB11A9" w14:textId="77777777" w:rsidR="002F2FF7" w:rsidRPr="00AC3044" w:rsidRDefault="002F2FF7" w:rsidP="00E00201">
            <w:pPr>
              <w:rPr>
                <w:rFonts w:eastAsia="SimSun"/>
              </w:rPr>
            </w:pPr>
            <w:r w:rsidRPr="00AC3044">
              <w:rPr>
                <w:rFonts w:eastAsia="SimSun"/>
              </w:rPr>
              <w:t>1</w:t>
            </w:r>
          </w:p>
        </w:tc>
        <w:tc>
          <w:tcPr>
            <w:tcW w:w="1133" w:type="pct"/>
            <w:vAlign w:val="center"/>
          </w:tcPr>
          <w:p w14:paraId="36E13AFD" w14:textId="77777777" w:rsidR="002F2FF7" w:rsidRPr="00AC3044" w:rsidRDefault="002F2FF7" w:rsidP="00E00201">
            <w:pPr>
              <w:rPr>
                <w:rFonts w:eastAsia="SimSun"/>
              </w:rPr>
            </w:pPr>
            <w:r w:rsidRPr="00AC3044">
              <w:rPr>
                <w:rFonts w:eastAsia="SimSun"/>
              </w:rPr>
              <w:t xml:space="preserve">Ондансетрон </w:t>
            </w:r>
          </w:p>
        </w:tc>
        <w:tc>
          <w:tcPr>
            <w:tcW w:w="614" w:type="pct"/>
            <w:vAlign w:val="center"/>
          </w:tcPr>
          <w:p w14:paraId="79A0D765" w14:textId="77777777" w:rsidR="002F2FF7" w:rsidRPr="00AC3044" w:rsidRDefault="002F2FF7" w:rsidP="00E00201">
            <w:pPr>
              <w:rPr>
                <w:rFonts w:eastAsia="SimSun"/>
              </w:rPr>
            </w:pPr>
            <w:r w:rsidRPr="00AC3044">
              <w:rPr>
                <w:rFonts w:eastAsia="SimSun"/>
              </w:rPr>
              <w:t>24 мг</w:t>
            </w:r>
          </w:p>
        </w:tc>
        <w:tc>
          <w:tcPr>
            <w:tcW w:w="486" w:type="pct"/>
            <w:vAlign w:val="center"/>
          </w:tcPr>
          <w:p w14:paraId="2A743594" w14:textId="77777777" w:rsidR="002F2FF7" w:rsidRPr="00AC3044" w:rsidRDefault="002F2FF7" w:rsidP="00E00201">
            <w:pPr>
              <w:rPr>
                <w:rFonts w:eastAsia="SimSun"/>
              </w:rPr>
            </w:pPr>
            <w:r w:rsidRPr="00AC3044">
              <w:rPr>
                <w:rFonts w:eastAsia="SimSun"/>
              </w:rPr>
              <w:t>–</w:t>
            </w:r>
          </w:p>
        </w:tc>
        <w:tc>
          <w:tcPr>
            <w:tcW w:w="1370" w:type="pct"/>
            <w:vAlign w:val="center"/>
          </w:tcPr>
          <w:p w14:paraId="47383A38" w14:textId="77777777" w:rsidR="002F2FF7" w:rsidRPr="00AC3044" w:rsidRDefault="002F2FF7" w:rsidP="00E00201">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31E4CCF" w14:textId="77777777" w:rsidR="002F2FF7" w:rsidRPr="00AC3044" w:rsidRDefault="002F2FF7" w:rsidP="00E00201">
            <w:pPr>
              <w:rPr>
                <w:rFonts w:eastAsia="SimSun"/>
              </w:rPr>
            </w:pPr>
            <w:r w:rsidRPr="00AC3044">
              <w:rPr>
                <w:rFonts w:eastAsia="SimSun"/>
              </w:rPr>
              <w:t xml:space="preserve">В/в, 8 мг 3 раза/сут  </w:t>
            </w:r>
          </w:p>
        </w:tc>
      </w:tr>
      <w:tr w:rsidR="002F2FF7" w:rsidRPr="00AC3044" w14:paraId="10C57515" w14:textId="77777777" w:rsidTr="00E00201">
        <w:trPr>
          <w:cantSplit/>
          <w:trHeight w:val="464"/>
        </w:trPr>
        <w:tc>
          <w:tcPr>
            <w:tcW w:w="168" w:type="pct"/>
          </w:tcPr>
          <w:p w14:paraId="558497B2" w14:textId="77777777" w:rsidR="002F2FF7" w:rsidRPr="00AC3044" w:rsidRDefault="002F2FF7" w:rsidP="00E00201">
            <w:pPr>
              <w:rPr>
                <w:rFonts w:eastAsia="SimSun"/>
              </w:rPr>
            </w:pPr>
            <w:r w:rsidRPr="00AC3044">
              <w:rPr>
                <w:rFonts w:eastAsia="SimSun"/>
              </w:rPr>
              <w:t>2</w:t>
            </w:r>
          </w:p>
        </w:tc>
        <w:tc>
          <w:tcPr>
            <w:tcW w:w="1133" w:type="pct"/>
            <w:vAlign w:val="center"/>
          </w:tcPr>
          <w:p w14:paraId="5ABC6B64" w14:textId="77777777" w:rsidR="002F2FF7" w:rsidRPr="00AC3044" w:rsidRDefault="002F2FF7" w:rsidP="00E00201">
            <w:pPr>
              <w:rPr>
                <w:rFonts w:eastAsia="SimSun"/>
              </w:rPr>
            </w:pPr>
            <w:r w:rsidRPr="00AC3044">
              <w:rPr>
                <w:rFonts w:eastAsia="SimSun"/>
              </w:rPr>
              <w:t>Гранисетрон</w:t>
            </w:r>
          </w:p>
        </w:tc>
        <w:tc>
          <w:tcPr>
            <w:tcW w:w="614" w:type="pct"/>
            <w:vAlign w:val="center"/>
          </w:tcPr>
          <w:p w14:paraId="0970D278" w14:textId="77777777" w:rsidR="002F2FF7" w:rsidRPr="00AC3044" w:rsidRDefault="002F2FF7" w:rsidP="00E00201">
            <w:pPr>
              <w:rPr>
                <w:rFonts w:eastAsia="SimSun"/>
              </w:rPr>
            </w:pPr>
            <w:r w:rsidRPr="00AC3044">
              <w:rPr>
                <w:rFonts w:eastAsia="SimSun"/>
              </w:rPr>
              <w:t>9 мг</w:t>
            </w:r>
          </w:p>
        </w:tc>
        <w:tc>
          <w:tcPr>
            <w:tcW w:w="486" w:type="pct"/>
            <w:vAlign w:val="center"/>
          </w:tcPr>
          <w:p w14:paraId="4846F1BA" w14:textId="77777777" w:rsidR="002F2FF7" w:rsidRPr="00AC3044" w:rsidRDefault="002F2FF7" w:rsidP="00E00201">
            <w:pPr>
              <w:rPr>
                <w:rFonts w:eastAsia="SimSun"/>
              </w:rPr>
            </w:pPr>
            <w:r w:rsidRPr="00AC3044">
              <w:rPr>
                <w:rFonts w:eastAsia="SimSun"/>
              </w:rPr>
              <w:t>–</w:t>
            </w:r>
          </w:p>
        </w:tc>
        <w:tc>
          <w:tcPr>
            <w:tcW w:w="1370" w:type="pct"/>
            <w:vAlign w:val="center"/>
          </w:tcPr>
          <w:p w14:paraId="64B445E2" w14:textId="77777777" w:rsidR="002F2FF7" w:rsidRPr="00AC3044" w:rsidRDefault="002F2FF7" w:rsidP="00E00201">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2E9DCB8" w14:textId="77777777" w:rsidR="002F2FF7" w:rsidRPr="00AC3044" w:rsidRDefault="002F2FF7" w:rsidP="00E00201">
            <w:pPr>
              <w:rPr>
                <w:rFonts w:eastAsia="SimSun"/>
              </w:rPr>
            </w:pPr>
            <w:r w:rsidRPr="00AC3044">
              <w:rPr>
                <w:rFonts w:eastAsia="SimSun"/>
              </w:rPr>
              <w:t xml:space="preserve">В/в, 3 мг 3 раза/сут  </w:t>
            </w:r>
          </w:p>
        </w:tc>
      </w:tr>
      <w:tr w:rsidR="002F2FF7" w:rsidRPr="00AC3044" w14:paraId="101D3372" w14:textId="77777777" w:rsidTr="00E00201">
        <w:trPr>
          <w:cantSplit/>
          <w:trHeight w:val="464"/>
        </w:trPr>
        <w:tc>
          <w:tcPr>
            <w:tcW w:w="168" w:type="pct"/>
          </w:tcPr>
          <w:p w14:paraId="02297263" w14:textId="77777777" w:rsidR="002F2FF7" w:rsidRPr="00AC3044" w:rsidRDefault="002F2FF7" w:rsidP="00E00201">
            <w:pPr>
              <w:rPr>
                <w:rFonts w:eastAsia="SimSun"/>
              </w:rPr>
            </w:pPr>
            <w:r w:rsidRPr="00AC3044">
              <w:rPr>
                <w:rFonts w:eastAsia="SimSun"/>
              </w:rPr>
              <w:t>3</w:t>
            </w:r>
          </w:p>
        </w:tc>
        <w:tc>
          <w:tcPr>
            <w:tcW w:w="1133" w:type="pct"/>
            <w:vAlign w:val="center"/>
          </w:tcPr>
          <w:p w14:paraId="0B15E595" w14:textId="77777777" w:rsidR="002F2FF7" w:rsidRPr="00AC3044" w:rsidRDefault="002F2FF7" w:rsidP="00E00201">
            <w:pPr>
              <w:rPr>
                <w:rFonts w:eastAsia="SimSun"/>
              </w:rPr>
            </w:pPr>
            <w:r w:rsidRPr="00AC3044">
              <w:rPr>
                <w:rFonts w:eastAsia="SimSun"/>
              </w:rPr>
              <w:t>Трописетрон</w:t>
            </w:r>
          </w:p>
        </w:tc>
        <w:tc>
          <w:tcPr>
            <w:tcW w:w="614" w:type="pct"/>
            <w:vAlign w:val="center"/>
          </w:tcPr>
          <w:p w14:paraId="62153FA6" w14:textId="77777777" w:rsidR="002F2FF7" w:rsidRPr="00AC3044" w:rsidRDefault="002F2FF7" w:rsidP="00E00201">
            <w:pPr>
              <w:rPr>
                <w:rFonts w:eastAsia="SimSun"/>
              </w:rPr>
            </w:pPr>
            <w:r w:rsidRPr="00AC3044">
              <w:rPr>
                <w:rFonts w:eastAsia="SimSun"/>
              </w:rPr>
              <w:t>5 мг</w:t>
            </w:r>
          </w:p>
        </w:tc>
        <w:tc>
          <w:tcPr>
            <w:tcW w:w="486" w:type="pct"/>
            <w:vAlign w:val="center"/>
          </w:tcPr>
          <w:p w14:paraId="6437AED1" w14:textId="77777777" w:rsidR="002F2FF7" w:rsidRPr="00AC3044" w:rsidRDefault="002F2FF7" w:rsidP="00E00201">
            <w:pPr>
              <w:rPr>
                <w:rFonts w:eastAsia="SimSun"/>
              </w:rPr>
            </w:pPr>
            <w:r w:rsidRPr="00AC3044">
              <w:rPr>
                <w:rFonts w:eastAsia="SimSun"/>
              </w:rPr>
              <w:t>–</w:t>
            </w:r>
          </w:p>
        </w:tc>
        <w:tc>
          <w:tcPr>
            <w:tcW w:w="1370" w:type="pct"/>
            <w:vAlign w:val="center"/>
          </w:tcPr>
          <w:p w14:paraId="473A6B95" w14:textId="77777777" w:rsidR="002F2FF7" w:rsidRPr="00AC3044" w:rsidRDefault="002F2FF7" w:rsidP="00E00201">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73DFCEF" w14:textId="77777777" w:rsidR="002F2FF7" w:rsidRPr="00AC3044" w:rsidRDefault="002F2FF7" w:rsidP="00E00201">
            <w:pPr>
              <w:rPr>
                <w:rFonts w:eastAsia="SimSun"/>
              </w:rPr>
            </w:pPr>
            <w:r w:rsidRPr="00AC3044">
              <w:rPr>
                <w:rFonts w:eastAsia="SimSun"/>
              </w:rPr>
              <w:t>В/в, 5 мг 1 раз/сут</w:t>
            </w:r>
          </w:p>
        </w:tc>
      </w:tr>
      <w:tr w:rsidR="002F2FF7" w:rsidRPr="00AC3044" w14:paraId="239213A9" w14:textId="77777777" w:rsidTr="00E00201">
        <w:trPr>
          <w:cantSplit/>
          <w:trHeight w:val="464"/>
        </w:trPr>
        <w:tc>
          <w:tcPr>
            <w:tcW w:w="168" w:type="pct"/>
          </w:tcPr>
          <w:p w14:paraId="4B4B4EFE" w14:textId="77777777" w:rsidR="002F2FF7" w:rsidRPr="00AC3044" w:rsidRDefault="002F2FF7" w:rsidP="00E00201">
            <w:pPr>
              <w:rPr>
                <w:rFonts w:eastAsia="SimSun"/>
              </w:rPr>
            </w:pPr>
            <w:r w:rsidRPr="00AC3044">
              <w:rPr>
                <w:rFonts w:eastAsia="SimSun"/>
              </w:rPr>
              <w:t>4</w:t>
            </w:r>
          </w:p>
        </w:tc>
        <w:tc>
          <w:tcPr>
            <w:tcW w:w="1133" w:type="pct"/>
            <w:vAlign w:val="center"/>
          </w:tcPr>
          <w:p w14:paraId="2322310E" w14:textId="77777777" w:rsidR="002F2FF7" w:rsidRPr="00AC3044" w:rsidRDefault="002F2FF7" w:rsidP="00E00201">
            <w:pPr>
              <w:rPr>
                <w:rFonts w:eastAsia="SimSun"/>
              </w:rPr>
            </w:pPr>
            <w:r w:rsidRPr="00AC3044">
              <w:rPr>
                <w:rFonts w:eastAsia="SimSun"/>
              </w:rPr>
              <w:t>Палоносетрон</w:t>
            </w:r>
          </w:p>
        </w:tc>
        <w:tc>
          <w:tcPr>
            <w:tcW w:w="614" w:type="pct"/>
            <w:vAlign w:val="center"/>
          </w:tcPr>
          <w:p w14:paraId="71C0A433" w14:textId="77777777" w:rsidR="002F2FF7" w:rsidRPr="00AC3044" w:rsidRDefault="002F2FF7" w:rsidP="00E00201">
            <w:pPr>
              <w:rPr>
                <w:rFonts w:eastAsia="SimSun"/>
              </w:rPr>
            </w:pPr>
            <w:r w:rsidRPr="00AC3044">
              <w:rPr>
                <w:rFonts w:eastAsia="SimSun"/>
              </w:rPr>
              <w:t>0,25 мг</w:t>
            </w:r>
          </w:p>
        </w:tc>
        <w:tc>
          <w:tcPr>
            <w:tcW w:w="486" w:type="pct"/>
            <w:vAlign w:val="center"/>
          </w:tcPr>
          <w:p w14:paraId="066828A0" w14:textId="77777777" w:rsidR="002F2FF7" w:rsidRPr="00AC3044" w:rsidRDefault="002F2FF7" w:rsidP="00E00201">
            <w:pPr>
              <w:rPr>
                <w:rFonts w:eastAsia="SimSun"/>
              </w:rPr>
            </w:pPr>
            <w:r w:rsidRPr="00AC3044">
              <w:rPr>
                <w:rFonts w:eastAsia="SimSun"/>
              </w:rPr>
              <w:t>–</w:t>
            </w:r>
          </w:p>
        </w:tc>
        <w:tc>
          <w:tcPr>
            <w:tcW w:w="1370" w:type="pct"/>
            <w:vAlign w:val="center"/>
          </w:tcPr>
          <w:p w14:paraId="64EB2B69" w14:textId="77777777" w:rsidR="002F2FF7" w:rsidRPr="00AC3044" w:rsidRDefault="002F2FF7" w:rsidP="00E00201">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CED3835" w14:textId="77777777" w:rsidR="002F2FF7" w:rsidRPr="00AC3044" w:rsidRDefault="002F2FF7" w:rsidP="00E00201">
            <w:pPr>
              <w:rPr>
                <w:rFonts w:eastAsia="SimSun"/>
              </w:rPr>
            </w:pPr>
            <w:r w:rsidRPr="00AC3044">
              <w:rPr>
                <w:rFonts w:eastAsia="SimSun"/>
              </w:rPr>
              <w:t>В/в</w:t>
            </w:r>
          </w:p>
        </w:tc>
      </w:tr>
      <w:tr w:rsidR="002F2FF7" w:rsidRPr="00AC3044" w14:paraId="5B245037" w14:textId="77777777" w:rsidTr="00E00201">
        <w:trPr>
          <w:cantSplit/>
          <w:trHeight w:val="464"/>
        </w:trPr>
        <w:tc>
          <w:tcPr>
            <w:tcW w:w="168" w:type="pct"/>
          </w:tcPr>
          <w:p w14:paraId="3608FC08" w14:textId="77777777" w:rsidR="002F2FF7" w:rsidRPr="00AC3044" w:rsidRDefault="002F2FF7" w:rsidP="00E00201">
            <w:pPr>
              <w:rPr>
                <w:rFonts w:eastAsia="SimSun"/>
              </w:rPr>
            </w:pPr>
            <w:r w:rsidRPr="00AC3044">
              <w:rPr>
                <w:rFonts w:eastAsia="SimSun"/>
              </w:rPr>
              <w:lastRenderedPageBreak/>
              <w:t>5</w:t>
            </w:r>
          </w:p>
        </w:tc>
        <w:tc>
          <w:tcPr>
            <w:tcW w:w="1133" w:type="pct"/>
            <w:vAlign w:val="center"/>
          </w:tcPr>
          <w:p w14:paraId="11B99D3E" w14:textId="77777777" w:rsidR="002F2FF7" w:rsidRPr="00AC3044" w:rsidRDefault="002F2FF7" w:rsidP="00E00201">
            <w:pPr>
              <w:rPr>
                <w:rFonts w:eastAsia="SimSun"/>
              </w:rPr>
            </w:pPr>
            <w:r w:rsidRPr="00AC3044">
              <w:rPr>
                <w:rFonts w:eastAsia="SimSun"/>
              </w:rPr>
              <w:t>Апрепитант</w:t>
            </w:r>
          </w:p>
        </w:tc>
        <w:tc>
          <w:tcPr>
            <w:tcW w:w="614" w:type="pct"/>
            <w:vAlign w:val="center"/>
          </w:tcPr>
          <w:p w14:paraId="18D2214D" w14:textId="77777777" w:rsidR="002F2FF7" w:rsidRPr="00AC3044" w:rsidRDefault="002F2FF7" w:rsidP="00E00201">
            <w:pPr>
              <w:rPr>
                <w:rFonts w:eastAsia="SimSun"/>
              </w:rPr>
            </w:pPr>
            <w:r w:rsidRPr="00AC3044">
              <w:rPr>
                <w:rFonts w:eastAsia="SimSun"/>
              </w:rPr>
              <w:t>125, 80, 80 мг</w:t>
            </w:r>
          </w:p>
        </w:tc>
        <w:tc>
          <w:tcPr>
            <w:tcW w:w="486" w:type="pct"/>
            <w:vAlign w:val="center"/>
          </w:tcPr>
          <w:p w14:paraId="50544F47" w14:textId="77777777" w:rsidR="002F2FF7" w:rsidRPr="00AC3044" w:rsidRDefault="002F2FF7" w:rsidP="00E00201">
            <w:pPr>
              <w:rPr>
                <w:rFonts w:eastAsia="SimSun"/>
              </w:rPr>
            </w:pPr>
            <w:r w:rsidRPr="00AC3044">
              <w:rPr>
                <w:rFonts w:eastAsia="SimSun"/>
              </w:rPr>
              <w:t>–</w:t>
            </w:r>
          </w:p>
        </w:tc>
        <w:tc>
          <w:tcPr>
            <w:tcW w:w="1370" w:type="pct"/>
            <w:vAlign w:val="center"/>
          </w:tcPr>
          <w:p w14:paraId="4D723B7F" w14:textId="77777777" w:rsidR="002F2FF7" w:rsidRPr="00AC3044" w:rsidRDefault="002F2FF7" w:rsidP="00E00201">
            <w:pPr>
              <w:rPr>
                <w:rFonts w:eastAsia="SimSun"/>
              </w:rPr>
            </w:pPr>
            <w:r w:rsidRPr="00AC3044">
              <w:rPr>
                <w:rFonts w:eastAsia="SimSun"/>
              </w:rPr>
              <w:t>При проведении ТТО -3 по -1 дни</w:t>
            </w:r>
          </w:p>
        </w:tc>
        <w:tc>
          <w:tcPr>
            <w:tcW w:w="1229" w:type="pct"/>
            <w:vAlign w:val="center"/>
          </w:tcPr>
          <w:p w14:paraId="326155C6" w14:textId="77777777" w:rsidR="002F2FF7" w:rsidRPr="00AC3044" w:rsidRDefault="002F2FF7" w:rsidP="00E00201">
            <w:pPr>
              <w:rPr>
                <w:rFonts w:eastAsia="SimSun"/>
              </w:rPr>
            </w:pPr>
            <w:r w:rsidRPr="00AC3044">
              <w:rPr>
                <w:rFonts w:eastAsia="SimSun"/>
              </w:rPr>
              <w:t>Внутрь, перед  утренней фракцией ТТО</w:t>
            </w:r>
          </w:p>
        </w:tc>
      </w:tr>
      <w:tr w:rsidR="002F2FF7" w:rsidRPr="00AC3044" w14:paraId="3DB514B6" w14:textId="77777777" w:rsidTr="00E00201">
        <w:trPr>
          <w:cantSplit/>
          <w:trHeight w:val="464"/>
        </w:trPr>
        <w:tc>
          <w:tcPr>
            <w:tcW w:w="168" w:type="pct"/>
          </w:tcPr>
          <w:p w14:paraId="1B262C2B" w14:textId="77777777" w:rsidR="002F2FF7" w:rsidRPr="00AC3044" w:rsidRDefault="002F2FF7" w:rsidP="00E00201">
            <w:pPr>
              <w:rPr>
                <w:rFonts w:eastAsia="SimSun"/>
              </w:rPr>
            </w:pPr>
            <w:r w:rsidRPr="00AC3044">
              <w:rPr>
                <w:rFonts w:eastAsia="SimSun"/>
              </w:rPr>
              <w:t>6</w:t>
            </w:r>
          </w:p>
        </w:tc>
        <w:tc>
          <w:tcPr>
            <w:tcW w:w="1133" w:type="pct"/>
            <w:vAlign w:val="center"/>
          </w:tcPr>
          <w:p w14:paraId="22792D76" w14:textId="77777777" w:rsidR="002F2FF7" w:rsidRPr="00AC3044" w:rsidRDefault="002F2FF7" w:rsidP="00E00201">
            <w:pPr>
              <w:rPr>
                <w:rFonts w:eastAsia="SimSun"/>
              </w:rPr>
            </w:pPr>
            <w:r w:rsidRPr="00AC3044">
              <w:rPr>
                <w:rFonts w:eastAsia="SimSun"/>
              </w:rPr>
              <w:t>Фосапрепитант</w:t>
            </w:r>
            <w:r w:rsidRPr="00AC3044">
              <w:rPr>
                <w:rFonts w:eastAsia="SimSun"/>
              </w:rPr>
              <w:tab/>
            </w:r>
          </w:p>
        </w:tc>
        <w:tc>
          <w:tcPr>
            <w:tcW w:w="614" w:type="pct"/>
            <w:vAlign w:val="center"/>
          </w:tcPr>
          <w:p w14:paraId="1DD1D86B" w14:textId="77777777" w:rsidR="002F2FF7" w:rsidRPr="00AC3044" w:rsidRDefault="002F2FF7" w:rsidP="00E00201">
            <w:pPr>
              <w:rPr>
                <w:rFonts w:eastAsia="SimSun"/>
              </w:rPr>
            </w:pPr>
            <w:r w:rsidRPr="00AC3044">
              <w:rPr>
                <w:rFonts w:eastAsia="SimSun"/>
              </w:rPr>
              <w:t>150 мг</w:t>
            </w:r>
          </w:p>
        </w:tc>
        <w:tc>
          <w:tcPr>
            <w:tcW w:w="486" w:type="pct"/>
            <w:vAlign w:val="center"/>
          </w:tcPr>
          <w:p w14:paraId="16683E77" w14:textId="77777777" w:rsidR="002F2FF7" w:rsidRPr="00AC3044" w:rsidRDefault="002F2FF7" w:rsidP="00E00201">
            <w:pPr>
              <w:rPr>
                <w:rFonts w:eastAsia="SimSun"/>
              </w:rPr>
            </w:pPr>
            <w:r w:rsidRPr="00AC3044">
              <w:rPr>
                <w:rFonts w:eastAsia="SimSun"/>
              </w:rPr>
              <w:t>–</w:t>
            </w:r>
          </w:p>
        </w:tc>
        <w:tc>
          <w:tcPr>
            <w:tcW w:w="1370" w:type="pct"/>
            <w:vAlign w:val="center"/>
          </w:tcPr>
          <w:p w14:paraId="38311A8C" w14:textId="77777777" w:rsidR="002F2FF7" w:rsidRPr="00AC3044" w:rsidRDefault="002F2FF7" w:rsidP="00E00201">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ED432FE" w14:textId="77777777" w:rsidR="002F2FF7" w:rsidRPr="00AC3044" w:rsidRDefault="002F2FF7" w:rsidP="00E00201">
            <w:pPr>
              <w:rPr>
                <w:rFonts w:eastAsia="SimSun"/>
              </w:rPr>
            </w:pPr>
            <w:r w:rsidRPr="00AC3044">
              <w:rPr>
                <w:rFonts w:eastAsia="SimSun"/>
              </w:rPr>
              <w:t>В/в, однократно</w:t>
            </w:r>
          </w:p>
        </w:tc>
      </w:tr>
      <w:tr w:rsidR="002F2FF7" w:rsidRPr="00AC3044" w14:paraId="7DB10FC4" w14:textId="77777777" w:rsidTr="00E00201">
        <w:trPr>
          <w:cantSplit/>
          <w:trHeight w:val="464"/>
        </w:trPr>
        <w:tc>
          <w:tcPr>
            <w:tcW w:w="5000" w:type="pct"/>
            <w:gridSpan w:val="6"/>
          </w:tcPr>
          <w:p w14:paraId="66E86D2C" w14:textId="77777777" w:rsidR="002F2FF7" w:rsidRPr="00AC3044" w:rsidRDefault="002F2FF7" w:rsidP="00E00201">
            <w:pPr>
              <w:rPr>
                <w:rFonts w:eastAsia="SimSun"/>
              </w:rPr>
            </w:pPr>
            <w:r w:rsidRPr="00AC3044">
              <w:rPr>
                <w:rFonts w:eastAsia="SimSun"/>
              </w:rPr>
              <w:t>Антикоагулянтная терапия</w:t>
            </w:r>
          </w:p>
        </w:tc>
      </w:tr>
      <w:tr w:rsidR="002F2FF7" w:rsidRPr="00AC3044" w14:paraId="5A57C2A3" w14:textId="77777777" w:rsidTr="00E00201">
        <w:trPr>
          <w:cantSplit/>
          <w:trHeight w:val="464"/>
        </w:trPr>
        <w:tc>
          <w:tcPr>
            <w:tcW w:w="168" w:type="pct"/>
          </w:tcPr>
          <w:p w14:paraId="0CB6C9CB" w14:textId="77777777" w:rsidR="002F2FF7" w:rsidRPr="00AC3044" w:rsidRDefault="002F2FF7" w:rsidP="00E00201">
            <w:pPr>
              <w:rPr>
                <w:rFonts w:eastAsia="SimSun"/>
              </w:rPr>
            </w:pPr>
            <w:r w:rsidRPr="00AC3044">
              <w:rPr>
                <w:rFonts w:eastAsia="SimSun"/>
              </w:rPr>
              <w:t>1</w:t>
            </w:r>
          </w:p>
        </w:tc>
        <w:tc>
          <w:tcPr>
            <w:tcW w:w="1133" w:type="pct"/>
            <w:vAlign w:val="center"/>
          </w:tcPr>
          <w:p w14:paraId="5B682053" w14:textId="77777777" w:rsidR="002F2FF7" w:rsidRPr="00AC3044" w:rsidRDefault="002F2FF7" w:rsidP="00E00201">
            <w:pPr>
              <w:rPr>
                <w:rFonts w:eastAsia="SimSun"/>
              </w:rPr>
            </w:pPr>
            <w:r w:rsidRPr="00AC3044">
              <w:rPr>
                <w:rFonts w:eastAsia="SimSun"/>
              </w:rPr>
              <w:t>Гепарин</w:t>
            </w:r>
          </w:p>
        </w:tc>
        <w:tc>
          <w:tcPr>
            <w:tcW w:w="614" w:type="pct"/>
            <w:vAlign w:val="center"/>
          </w:tcPr>
          <w:p w14:paraId="44ACF71B" w14:textId="77777777" w:rsidR="002F2FF7" w:rsidRPr="00AC3044" w:rsidRDefault="002F2FF7" w:rsidP="00E00201">
            <w:pPr>
              <w:rPr>
                <w:rFonts w:eastAsia="SimSun"/>
              </w:rPr>
            </w:pPr>
            <w:r w:rsidRPr="00AC3044">
              <w:rPr>
                <w:rFonts w:eastAsia="SimSun"/>
              </w:rPr>
              <w:t xml:space="preserve">12000 ЕД/сут </w:t>
            </w:r>
          </w:p>
        </w:tc>
        <w:tc>
          <w:tcPr>
            <w:tcW w:w="486" w:type="pct"/>
            <w:vAlign w:val="center"/>
          </w:tcPr>
          <w:p w14:paraId="3A909050" w14:textId="77777777" w:rsidR="002F2FF7" w:rsidRPr="00AC3044" w:rsidRDefault="002F2FF7" w:rsidP="00E00201">
            <w:pPr>
              <w:rPr>
                <w:rFonts w:eastAsia="SimSun"/>
              </w:rPr>
            </w:pPr>
            <w:r w:rsidRPr="00AC3044">
              <w:rPr>
                <w:rFonts w:eastAsia="SimSun"/>
              </w:rPr>
              <w:t>–</w:t>
            </w:r>
          </w:p>
        </w:tc>
        <w:tc>
          <w:tcPr>
            <w:tcW w:w="1370" w:type="pct"/>
            <w:vAlign w:val="center"/>
          </w:tcPr>
          <w:p w14:paraId="56FD2E2B" w14:textId="77777777" w:rsidR="002F2FF7" w:rsidRPr="00AC3044" w:rsidRDefault="002F2FF7" w:rsidP="00E00201">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49E1110B" w14:textId="77777777" w:rsidR="002F2FF7" w:rsidRPr="00AC3044" w:rsidRDefault="002F2FF7" w:rsidP="00E00201">
            <w:pPr>
              <w:rPr>
                <w:rFonts w:eastAsia="SimSun"/>
              </w:rPr>
            </w:pPr>
            <w:r w:rsidRPr="00AC3044">
              <w:rPr>
                <w:rFonts w:eastAsia="SimSun"/>
              </w:rPr>
              <w:t>В/в, инфузия в течение 24 ч</w:t>
            </w:r>
          </w:p>
        </w:tc>
      </w:tr>
      <w:tr w:rsidR="002F2FF7" w:rsidRPr="00AC3044" w14:paraId="589545DC" w14:textId="77777777" w:rsidTr="00E00201">
        <w:trPr>
          <w:cantSplit/>
          <w:trHeight w:val="464"/>
        </w:trPr>
        <w:tc>
          <w:tcPr>
            <w:tcW w:w="168" w:type="pct"/>
          </w:tcPr>
          <w:p w14:paraId="73D2D9C7" w14:textId="77777777" w:rsidR="002F2FF7" w:rsidRPr="00AC3044" w:rsidRDefault="002F2FF7" w:rsidP="00E00201">
            <w:pPr>
              <w:rPr>
                <w:rFonts w:eastAsia="SimSun"/>
              </w:rPr>
            </w:pPr>
            <w:r w:rsidRPr="00AC3044">
              <w:rPr>
                <w:rFonts w:eastAsia="SimSun"/>
              </w:rPr>
              <w:t>2</w:t>
            </w:r>
          </w:p>
        </w:tc>
        <w:tc>
          <w:tcPr>
            <w:tcW w:w="1133" w:type="pct"/>
            <w:vAlign w:val="center"/>
          </w:tcPr>
          <w:p w14:paraId="7AF99D14" w14:textId="77777777" w:rsidR="002F2FF7" w:rsidRPr="00AC3044" w:rsidRDefault="002F2FF7" w:rsidP="00E00201">
            <w:pPr>
              <w:rPr>
                <w:rFonts w:eastAsia="SimSun"/>
              </w:rPr>
            </w:pPr>
            <w:r w:rsidRPr="00AC3044">
              <w:rPr>
                <w:rFonts w:eastAsia="SimSun"/>
              </w:rPr>
              <w:t>Гепарин</w:t>
            </w:r>
          </w:p>
        </w:tc>
        <w:tc>
          <w:tcPr>
            <w:tcW w:w="614" w:type="pct"/>
            <w:vAlign w:val="center"/>
          </w:tcPr>
          <w:p w14:paraId="550BF6C9" w14:textId="77777777" w:rsidR="002F2FF7" w:rsidRPr="00AC3044" w:rsidRDefault="002F2FF7" w:rsidP="00E00201">
            <w:pPr>
              <w:rPr>
                <w:rFonts w:eastAsia="SimSun"/>
              </w:rPr>
            </w:pPr>
            <w:r w:rsidRPr="00AC3044">
              <w:rPr>
                <w:rFonts w:eastAsia="SimSun"/>
              </w:rPr>
              <w:t xml:space="preserve">100 ЕД/кг </w:t>
            </w:r>
          </w:p>
        </w:tc>
        <w:tc>
          <w:tcPr>
            <w:tcW w:w="486" w:type="pct"/>
            <w:vAlign w:val="center"/>
          </w:tcPr>
          <w:p w14:paraId="470753DC" w14:textId="77777777" w:rsidR="002F2FF7" w:rsidRPr="00AC3044" w:rsidRDefault="002F2FF7" w:rsidP="00E00201">
            <w:pPr>
              <w:rPr>
                <w:rFonts w:eastAsia="SimSun"/>
              </w:rPr>
            </w:pPr>
            <w:r w:rsidRPr="00AC3044">
              <w:rPr>
                <w:rFonts w:eastAsia="SimSun"/>
              </w:rPr>
              <w:t>–</w:t>
            </w:r>
          </w:p>
        </w:tc>
        <w:tc>
          <w:tcPr>
            <w:tcW w:w="1370" w:type="pct"/>
            <w:vAlign w:val="center"/>
          </w:tcPr>
          <w:p w14:paraId="7F290CC3" w14:textId="77777777" w:rsidR="002F2FF7" w:rsidRPr="00AC3044" w:rsidRDefault="002F2FF7" w:rsidP="00E00201">
            <w:pPr>
              <w:rPr>
                <w:rFonts w:eastAsia="SimSun"/>
              </w:rPr>
            </w:pPr>
            <w:r w:rsidRPr="00AC3044">
              <w:rPr>
                <w:rFonts w:eastAsia="SimSun"/>
              </w:rPr>
              <w:t>Весь период использования ЦВК</w:t>
            </w:r>
          </w:p>
        </w:tc>
        <w:tc>
          <w:tcPr>
            <w:tcW w:w="1229" w:type="pct"/>
            <w:vAlign w:val="center"/>
          </w:tcPr>
          <w:p w14:paraId="64DB9FFB" w14:textId="77777777" w:rsidR="002F2FF7" w:rsidRPr="00AC3044" w:rsidRDefault="002F2FF7" w:rsidP="00E00201">
            <w:pPr>
              <w:rPr>
                <w:rFonts w:eastAsia="SimSun"/>
              </w:rPr>
            </w:pPr>
            <w:r w:rsidRPr="00AC3044">
              <w:rPr>
                <w:rFonts w:eastAsia="SimSun"/>
              </w:rPr>
              <w:t>В/в, инфузия в течение 24 ч</w:t>
            </w:r>
          </w:p>
        </w:tc>
      </w:tr>
      <w:tr w:rsidR="002F2FF7" w:rsidRPr="00AC3044" w14:paraId="7E635B1D" w14:textId="77777777" w:rsidTr="00E00201">
        <w:trPr>
          <w:cantSplit/>
          <w:trHeight w:val="464"/>
        </w:trPr>
        <w:tc>
          <w:tcPr>
            <w:tcW w:w="168" w:type="pct"/>
          </w:tcPr>
          <w:p w14:paraId="71A5F56A" w14:textId="77777777" w:rsidR="002F2FF7" w:rsidRPr="00AC3044" w:rsidRDefault="002F2FF7" w:rsidP="00E00201">
            <w:pPr>
              <w:rPr>
                <w:rFonts w:eastAsia="SimSun"/>
              </w:rPr>
            </w:pPr>
            <w:r w:rsidRPr="00AC3044">
              <w:rPr>
                <w:rFonts w:eastAsia="SimSun"/>
              </w:rPr>
              <w:t>3</w:t>
            </w:r>
          </w:p>
        </w:tc>
        <w:tc>
          <w:tcPr>
            <w:tcW w:w="1133" w:type="pct"/>
            <w:vAlign w:val="center"/>
          </w:tcPr>
          <w:p w14:paraId="06C4E450" w14:textId="77777777" w:rsidR="002F2FF7" w:rsidRPr="00AC3044" w:rsidRDefault="002F2FF7" w:rsidP="00E00201">
            <w:pPr>
              <w:rPr>
                <w:rFonts w:eastAsia="SimSun"/>
              </w:rPr>
            </w:pPr>
            <w:r w:rsidRPr="00AC3044">
              <w:rPr>
                <w:rFonts w:eastAsia="SimSun"/>
              </w:rPr>
              <w:t>Гепарин</w:t>
            </w:r>
          </w:p>
        </w:tc>
        <w:tc>
          <w:tcPr>
            <w:tcW w:w="614" w:type="pct"/>
            <w:vAlign w:val="center"/>
          </w:tcPr>
          <w:p w14:paraId="4A778DD4" w14:textId="77777777" w:rsidR="002F2FF7" w:rsidRPr="00AC3044" w:rsidRDefault="002F2FF7" w:rsidP="00E00201">
            <w:pPr>
              <w:rPr>
                <w:rFonts w:eastAsia="SimSun"/>
              </w:rPr>
            </w:pPr>
            <w:r w:rsidRPr="00AC3044">
              <w:rPr>
                <w:rFonts w:eastAsia="SimSun"/>
              </w:rPr>
              <w:t xml:space="preserve">100-500 ЕД/кг </w:t>
            </w:r>
          </w:p>
        </w:tc>
        <w:tc>
          <w:tcPr>
            <w:tcW w:w="486" w:type="pct"/>
            <w:vAlign w:val="center"/>
          </w:tcPr>
          <w:p w14:paraId="6788E3C4" w14:textId="77777777" w:rsidR="002F2FF7" w:rsidRPr="00AC3044" w:rsidRDefault="002F2FF7" w:rsidP="00E00201">
            <w:pPr>
              <w:rPr>
                <w:rFonts w:eastAsia="SimSun"/>
              </w:rPr>
            </w:pPr>
            <w:r w:rsidRPr="00AC3044">
              <w:rPr>
                <w:rFonts w:eastAsia="SimSun"/>
              </w:rPr>
              <w:t>–</w:t>
            </w:r>
          </w:p>
        </w:tc>
        <w:tc>
          <w:tcPr>
            <w:tcW w:w="1370" w:type="pct"/>
            <w:vAlign w:val="center"/>
          </w:tcPr>
          <w:p w14:paraId="0996C9AC" w14:textId="77777777" w:rsidR="002F2FF7" w:rsidRPr="00AC3044" w:rsidRDefault="002F2FF7" w:rsidP="00E00201">
            <w:pPr>
              <w:rPr>
                <w:rFonts w:eastAsia="SimSun"/>
              </w:rPr>
            </w:pPr>
            <w:r w:rsidRPr="00AC3044">
              <w:rPr>
                <w:rFonts w:eastAsia="SimSun"/>
              </w:rPr>
              <w:t>Под контролем АЧТВ, в среднем 14-42 дня</w:t>
            </w:r>
          </w:p>
        </w:tc>
        <w:tc>
          <w:tcPr>
            <w:tcW w:w="1229" w:type="pct"/>
            <w:vAlign w:val="center"/>
          </w:tcPr>
          <w:p w14:paraId="78C37B6F" w14:textId="77777777" w:rsidR="002F2FF7" w:rsidRPr="00AC3044" w:rsidRDefault="002F2FF7" w:rsidP="00E00201">
            <w:pPr>
              <w:rPr>
                <w:rFonts w:eastAsia="SimSun"/>
              </w:rPr>
            </w:pPr>
            <w:r w:rsidRPr="00AC3044">
              <w:rPr>
                <w:rFonts w:eastAsia="SimSun"/>
              </w:rPr>
              <w:t>В/в, инфузия в течение 24 ч</w:t>
            </w:r>
          </w:p>
        </w:tc>
      </w:tr>
      <w:tr w:rsidR="002F2FF7" w:rsidRPr="00AC3044" w14:paraId="23959864" w14:textId="77777777" w:rsidTr="00E00201">
        <w:trPr>
          <w:cantSplit/>
          <w:trHeight w:val="464"/>
        </w:trPr>
        <w:tc>
          <w:tcPr>
            <w:tcW w:w="168" w:type="pct"/>
          </w:tcPr>
          <w:p w14:paraId="44AB693C" w14:textId="77777777" w:rsidR="002F2FF7" w:rsidRPr="00AC3044" w:rsidRDefault="002F2FF7" w:rsidP="00E00201">
            <w:pPr>
              <w:rPr>
                <w:rFonts w:eastAsia="SimSun"/>
              </w:rPr>
            </w:pPr>
            <w:r w:rsidRPr="00AC3044">
              <w:rPr>
                <w:rFonts w:eastAsia="SimSun"/>
              </w:rPr>
              <w:t>4</w:t>
            </w:r>
          </w:p>
        </w:tc>
        <w:tc>
          <w:tcPr>
            <w:tcW w:w="1133" w:type="pct"/>
            <w:vAlign w:val="center"/>
          </w:tcPr>
          <w:p w14:paraId="7EF10CD1" w14:textId="77777777" w:rsidR="002F2FF7" w:rsidRPr="00AC3044" w:rsidRDefault="002F2FF7" w:rsidP="00E00201">
            <w:pPr>
              <w:rPr>
                <w:rFonts w:eastAsia="SimSun"/>
              </w:rPr>
            </w:pPr>
            <w:r w:rsidRPr="00AC3044">
              <w:rPr>
                <w:rFonts w:eastAsia="SimSun"/>
              </w:rPr>
              <w:t>Низкомолекулряные гепарины</w:t>
            </w:r>
          </w:p>
        </w:tc>
        <w:tc>
          <w:tcPr>
            <w:tcW w:w="3699" w:type="pct"/>
            <w:gridSpan w:val="4"/>
            <w:vAlign w:val="center"/>
          </w:tcPr>
          <w:p w14:paraId="0085AEF5" w14:textId="77777777" w:rsidR="002F2FF7" w:rsidRPr="00AC3044" w:rsidRDefault="002F2FF7" w:rsidP="00E00201">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2F2FF7" w:rsidRPr="00AC3044" w14:paraId="5ADABBC2" w14:textId="77777777" w:rsidTr="00E00201">
        <w:trPr>
          <w:cantSplit/>
          <w:trHeight w:val="464"/>
        </w:trPr>
        <w:tc>
          <w:tcPr>
            <w:tcW w:w="5000" w:type="pct"/>
            <w:gridSpan w:val="6"/>
          </w:tcPr>
          <w:p w14:paraId="3D03EE53" w14:textId="77777777" w:rsidR="002F2FF7" w:rsidRPr="00AC3044" w:rsidRDefault="002F2FF7" w:rsidP="00E00201">
            <w:pPr>
              <w:rPr>
                <w:rFonts w:eastAsia="SimSun"/>
              </w:rPr>
            </w:pPr>
            <w:r w:rsidRPr="00AC3044">
              <w:rPr>
                <w:rFonts w:eastAsia="SimSun"/>
              </w:rPr>
              <w:t>Противосудорожная терапия</w:t>
            </w:r>
          </w:p>
        </w:tc>
      </w:tr>
      <w:tr w:rsidR="002F2FF7" w:rsidRPr="00AC3044" w14:paraId="68B60529" w14:textId="77777777" w:rsidTr="00E00201">
        <w:trPr>
          <w:cantSplit/>
          <w:trHeight w:val="464"/>
        </w:trPr>
        <w:tc>
          <w:tcPr>
            <w:tcW w:w="168" w:type="pct"/>
          </w:tcPr>
          <w:p w14:paraId="1461DC4B" w14:textId="77777777" w:rsidR="002F2FF7" w:rsidRPr="00AC3044" w:rsidRDefault="002F2FF7" w:rsidP="00E00201">
            <w:pPr>
              <w:rPr>
                <w:rFonts w:eastAsia="SimSun"/>
              </w:rPr>
            </w:pPr>
            <w:r w:rsidRPr="00AC3044">
              <w:rPr>
                <w:rFonts w:eastAsia="SimSun"/>
              </w:rPr>
              <w:t>1</w:t>
            </w:r>
          </w:p>
        </w:tc>
        <w:tc>
          <w:tcPr>
            <w:tcW w:w="1133" w:type="pct"/>
            <w:vAlign w:val="center"/>
          </w:tcPr>
          <w:p w14:paraId="094CE26C" w14:textId="77777777" w:rsidR="002F2FF7" w:rsidRPr="00AC3044" w:rsidRDefault="002F2FF7" w:rsidP="00E00201">
            <w:pPr>
              <w:rPr>
                <w:rFonts w:eastAsia="SimSun"/>
              </w:rPr>
            </w:pPr>
            <w:r w:rsidRPr="00AC3044">
              <w:rPr>
                <w:rFonts w:eastAsia="SimSun"/>
              </w:rPr>
              <w:t>Карбамазепин</w:t>
            </w:r>
          </w:p>
        </w:tc>
        <w:tc>
          <w:tcPr>
            <w:tcW w:w="614" w:type="pct"/>
            <w:vAlign w:val="center"/>
          </w:tcPr>
          <w:p w14:paraId="6596ED0C" w14:textId="77777777" w:rsidR="002F2FF7" w:rsidRPr="00AC3044" w:rsidRDefault="002F2FF7" w:rsidP="00E00201">
            <w:pPr>
              <w:rPr>
                <w:rFonts w:eastAsia="SimSun"/>
              </w:rPr>
            </w:pPr>
            <w:r w:rsidRPr="00AC3044">
              <w:rPr>
                <w:rFonts w:eastAsia="SimSun"/>
              </w:rPr>
              <w:t>200 мг</w:t>
            </w:r>
          </w:p>
        </w:tc>
        <w:tc>
          <w:tcPr>
            <w:tcW w:w="486" w:type="pct"/>
            <w:vAlign w:val="center"/>
          </w:tcPr>
          <w:p w14:paraId="6A10DED1" w14:textId="77777777" w:rsidR="002F2FF7" w:rsidRPr="00AC3044" w:rsidRDefault="002F2FF7" w:rsidP="00E00201">
            <w:pPr>
              <w:rPr>
                <w:rFonts w:eastAsia="SimSun"/>
              </w:rPr>
            </w:pPr>
            <w:r w:rsidRPr="00AC3044">
              <w:rPr>
                <w:rFonts w:eastAsia="SimSun"/>
              </w:rPr>
              <w:t>–</w:t>
            </w:r>
          </w:p>
        </w:tc>
        <w:tc>
          <w:tcPr>
            <w:tcW w:w="1370" w:type="pct"/>
            <w:vAlign w:val="center"/>
          </w:tcPr>
          <w:p w14:paraId="2440E2A0" w14:textId="77777777" w:rsidR="002F2FF7" w:rsidRPr="00AC3044" w:rsidRDefault="002F2FF7" w:rsidP="00E00201">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6842E0C6" w14:textId="77777777" w:rsidR="002F2FF7" w:rsidRPr="00AC3044" w:rsidRDefault="002F2FF7" w:rsidP="00E00201">
            <w:pPr>
              <w:rPr>
                <w:rFonts w:eastAsia="SimSun"/>
              </w:rPr>
            </w:pPr>
            <w:r w:rsidRPr="00AC3044">
              <w:rPr>
                <w:rFonts w:eastAsia="SimSun"/>
              </w:rPr>
              <w:t>Внутрь, 100 мг 2 раза/сут</w:t>
            </w:r>
          </w:p>
        </w:tc>
      </w:tr>
      <w:tr w:rsidR="002F2FF7" w:rsidRPr="00AC3044" w14:paraId="5EA3A48F" w14:textId="77777777" w:rsidTr="00E00201">
        <w:trPr>
          <w:cantSplit/>
          <w:trHeight w:val="464"/>
        </w:trPr>
        <w:tc>
          <w:tcPr>
            <w:tcW w:w="168" w:type="pct"/>
          </w:tcPr>
          <w:p w14:paraId="29F0F20D" w14:textId="77777777" w:rsidR="002F2FF7" w:rsidRPr="00AC3044" w:rsidRDefault="002F2FF7" w:rsidP="00E00201">
            <w:pPr>
              <w:rPr>
                <w:rFonts w:eastAsia="SimSun"/>
              </w:rPr>
            </w:pPr>
            <w:r w:rsidRPr="00AC3044">
              <w:rPr>
                <w:rFonts w:eastAsia="SimSun"/>
              </w:rPr>
              <w:lastRenderedPageBreak/>
              <w:t>2</w:t>
            </w:r>
          </w:p>
        </w:tc>
        <w:tc>
          <w:tcPr>
            <w:tcW w:w="1133" w:type="pct"/>
            <w:vAlign w:val="center"/>
          </w:tcPr>
          <w:p w14:paraId="1B82B5BD" w14:textId="77777777" w:rsidR="002F2FF7" w:rsidRPr="00AC3044" w:rsidRDefault="002F2FF7" w:rsidP="00E00201">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0082E569" w14:textId="77777777" w:rsidR="002F2FF7" w:rsidRPr="00AC3044" w:rsidRDefault="002F2FF7" w:rsidP="00E00201">
            <w:pPr>
              <w:rPr>
                <w:rFonts w:eastAsia="SimSun"/>
              </w:rPr>
            </w:pPr>
            <w:r w:rsidRPr="00AC3044">
              <w:rPr>
                <w:rFonts w:eastAsia="SimSun"/>
              </w:rPr>
              <w:t>10 мг</w:t>
            </w:r>
          </w:p>
        </w:tc>
        <w:tc>
          <w:tcPr>
            <w:tcW w:w="486" w:type="pct"/>
            <w:vAlign w:val="center"/>
          </w:tcPr>
          <w:p w14:paraId="38A7A724" w14:textId="77777777" w:rsidR="002F2FF7" w:rsidRPr="00AC3044" w:rsidRDefault="002F2FF7" w:rsidP="00E00201">
            <w:pPr>
              <w:rPr>
                <w:rFonts w:eastAsia="SimSun"/>
              </w:rPr>
            </w:pPr>
            <w:r w:rsidRPr="00AC3044">
              <w:rPr>
                <w:rFonts w:eastAsia="SimSun"/>
              </w:rPr>
              <w:t>–</w:t>
            </w:r>
          </w:p>
        </w:tc>
        <w:tc>
          <w:tcPr>
            <w:tcW w:w="1370" w:type="pct"/>
            <w:vAlign w:val="center"/>
          </w:tcPr>
          <w:p w14:paraId="12C3DA30" w14:textId="77777777" w:rsidR="002F2FF7" w:rsidRPr="00AC3044" w:rsidRDefault="002F2FF7" w:rsidP="00E00201">
            <w:pPr>
              <w:rPr>
                <w:rFonts w:eastAsia="SimSun"/>
              </w:rPr>
            </w:pPr>
            <w:r w:rsidRPr="00AC3044">
              <w:rPr>
                <w:rFonts w:eastAsia="SimSun"/>
              </w:rPr>
              <w:t>В дни введения ЦФ</w:t>
            </w:r>
          </w:p>
        </w:tc>
        <w:tc>
          <w:tcPr>
            <w:tcW w:w="1229" w:type="pct"/>
            <w:vAlign w:val="center"/>
          </w:tcPr>
          <w:p w14:paraId="7E9614A9" w14:textId="77777777" w:rsidR="002F2FF7" w:rsidRPr="00AC3044" w:rsidRDefault="002F2FF7" w:rsidP="00E00201">
            <w:pPr>
              <w:rPr>
                <w:rFonts w:eastAsia="SimSun"/>
              </w:rPr>
            </w:pPr>
            <w:r w:rsidRPr="00AC3044">
              <w:rPr>
                <w:rFonts w:eastAsia="SimSun"/>
              </w:rPr>
              <w:t>В/в, на ночь</w:t>
            </w:r>
          </w:p>
        </w:tc>
      </w:tr>
      <w:tr w:rsidR="002F2FF7" w:rsidRPr="00AC3044" w14:paraId="203BAFCE" w14:textId="77777777" w:rsidTr="00E00201">
        <w:trPr>
          <w:cantSplit/>
          <w:trHeight w:val="464"/>
        </w:trPr>
        <w:tc>
          <w:tcPr>
            <w:tcW w:w="168" w:type="pct"/>
          </w:tcPr>
          <w:p w14:paraId="46ECE3E1" w14:textId="77777777" w:rsidR="002F2FF7" w:rsidRPr="00AC3044" w:rsidRDefault="002F2FF7" w:rsidP="00E00201">
            <w:pPr>
              <w:rPr>
                <w:rFonts w:eastAsia="SimSun"/>
              </w:rPr>
            </w:pPr>
            <w:r w:rsidRPr="00AC3044">
              <w:rPr>
                <w:rFonts w:eastAsia="SimSun"/>
              </w:rPr>
              <w:t>3</w:t>
            </w:r>
          </w:p>
        </w:tc>
        <w:tc>
          <w:tcPr>
            <w:tcW w:w="1133" w:type="pct"/>
            <w:vAlign w:val="center"/>
          </w:tcPr>
          <w:p w14:paraId="08EF1817" w14:textId="77777777" w:rsidR="002F2FF7" w:rsidRPr="00AC3044" w:rsidRDefault="002F2FF7" w:rsidP="00E00201">
            <w:pPr>
              <w:rPr>
                <w:rFonts w:eastAsia="SimSun"/>
              </w:rPr>
            </w:pPr>
            <w:r w:rsidRPr="00AC3044">
              <w:rPr>
                <w:rFonts w:eastAsia="SimSun"/>
              </w:rPr>
              <w:t>Левитирацетам</w:t>
            </w:r>
          </w:p>
        </w:tc>
        <w:tc>
          <w:tcPr>
            <w:tcW w:w="614" w:type="pct"/>
            <w:vAlign w:val="center"/>
          </w:tcPr>
          <w:p w14:paraId="577BECAA" w14:textId="77777777" w:rsidR="002F2FF7" w:rsidRPr="00AC3044" w:rsidRDefault="002F2FF7" w:rsidP="00E00201">
            <w:pPr>
              <w:rPr>
                <w:rFonts w:eastAsia="SimSun"/>
              </w:rPr>
            </w:pPr>
            <w:r w:rsidRPr="00AC3044">
              <w:rPr>
                <w:rFonts w:eastAsia="SimSun"/>
              </w:rPr>
              <w:t>500 мг</w:t>
            </w:r>
          </w:p>
        </w:tc>
        <w:tc>
          <w:tcPr>
            <w:tcW w:w="486" w:type="pct"/>
            <w:vAlign w:val="center"/>
          </w:tcPr>
          <w:p w14:paraId="48332C72" w14:textId="77777777" w:rsidR="002F2FF7" w:rsidRPr="00AC3044" w:rsidRDefault="002F2FF7" w:rsidP="00E00201">
            <w:pPr>
              <w:rPr>
                <w:rFonts w:eastAsia="SimSun"/>
              </w:rPr>
            </w:pPr>
            <w:r w:rsidRPr="00AC3044">
              <w:rPr>
                <w:rFonts w:eastAsia="SimSun"/>
              </w:rPr>
              <w:t>–</w:t>
            </w:r>
          </w:p>
        </w:tc>
        <w:tc>
          <w:tcPr>
            <w:tcW w:w="1370" w:type="pct"/>
            <w:vAlign w:val="center"/>
          </w:tcPr>
          <w:p w14:paraId="6E3CE076" w14:textId="77777777" w:rsidR="002F2FF7" w:rsidRPr="00AC3044" w:rsidRDefault="002F2FF7" w:rsidP="00E00201">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307C00E9" w14:textId="77777777" w:rsidR="002F2FF7" w:rsidRPr="00AC3044" w:rsidRDefault="002F2FF7" w:rsidP="00E00201">
            <w:pPr>
              <w:rPr>
                <w:rFonts w:eastAsia="SimSun"/>
              </w:rPr>
            </w:pPr>
            <w:r w:rsidRPr="00AC3044">
              <w:rPr>
                <w:rFonts w:eastAsia="SimSun"/>
              </w:rPr>
              <w:t>Внутрь, по 250 мг 2 раза/сут</w:t>
            </w:r>
          </w:p>
        </w:tc>
      </w:tr>
      <w:tr w:rsidR="002F2FF7" w:rsidRPr="00AC3044" w14:paraId="1D9320CE" w14:textId="77777777" w:rsidTr="00E00201">
        <w:trPr>
          <w:cantSplit/>
          <w:trHeight w:val="464"/>
        </w:trPr>
        <w:tc>
          <w:tcPr>
            <w:tcW w:w="168" w:type="pct"/>
          </w:tcPr>
          <w:p w14:paraId="2CD43E6A" w14:textId="77777777" w:rsidR="002F2FF7" w:rsidRPr="00AC3044" w:rsidRDefault="002F2FF7" w:rsidP="00E00201">
            <w:pPr>
              <w:rPr>
                <w:rFonts w:eastAsia="SimSun"/>
              </w:rPr>
            </w:pPr>
            <w:r w:rsidRPr="00AC3044">
              <w:rPr>
                <w:rFonts w:eastAsia="SimSun"/>
              </w:rPr>
              <w:t>4</w:t>
            </w:r>
          </w:p>
        </w:tc>
        <w:tc>
          <w:tcPr>
            <w:tcW w:w="1133" w:type="pct"/>
            <w:vAlign w:val="center"/>
          </w:tcPr>
          <w:p w14:paraId="656B3469" w14:textId="77777777" w:rsidR="002F2FF7" w:rsidRPr="00AC3044" w:rsidRDefault="002F2FF7" w:rsidP="00E00201">
            <w:pPr>
              <w:rPr>
                <w:rFonts w:eastAsia="SimSun"/>
              </w:rPr>
            </w:pPr>
            <w:r w:rsidRPr="00AC3044">
              <w:rPr>
                <w:rFonts w:eastAsia="SimSun"/>
              </w:rPr>
              <w:t>Левитирацетам</w:t>
            </w:r>
          </w:p>
        </w:tc>
        <w:tc>
          <w:tcPr>
            <w:tcW w:w="614" w:type="pct"/>
            <w:vAlign w:val="center"/>
          </w:tcPr>
          <w:p w14:paraId="5CC67A0F" w14:textId="77777777" w:rsidR="002F2FF7" w:rsidRPr="00AC3044" w:rsidRDefault="002F2FF7" w:rsidP="00E00201">
            <w:pPr>
              <w:rPr>
                <w:rFonts w:eastAsia="SimSun"/>
              </w:rPr>
            </w:pPr>
            <w:r w:rsidRPr="00AC3044">
              <w:rPr>
                <w:rFonts w:eastAsia="SimSun"/>
              </w:rPr>
              <w:t>1000 мг</w:t>
            </w:r>
          </w:p>
        </w:tc>
        <w:tc>
          <w:tcPr>
            <w:tcW w:w="486" w:type="pct"/>
            <w:vAlign w:val="center"/>
          </w:tcPr>
          <w:p w14:paraId="45456A17" w14:textId="77777777" w:rsidR="002F2FF7" w:rsidRPr="00AC3044" w:rsidRDefault="002F2FF7" w:rsidP="00E00201">
            <w:pPr>
              <w:rPr>
                <w:rFonts w:eastAsia="SimSun"/>
              </w:rPr>
            </w:pPr>
            <w:r w:rsidRPr="00AC3044">
              <w:rPr>
                <w:rFonts w:eastAsia="SimSun"/>
              </w:rPr>
              <w:t>–</w:t>
            </w:r>
          </w:p>
        </w:tc>
        <w:tc>
          <w:tcPr>
            <w:tcW w:w="1370" w:type="pct"/>
            <w:vAlign w:val="center"/>
          </w:tcPr>
          <w:p w14:paraId="1303C9A0" w14:textId="77777777" w:rsidR="002F2FF7" w:rsidRPr="00AC3044" w:rsidRDefault="002F2FF7" w:rsidP="00E00201">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135ACDBA" w14:textId="77777777" w:rsidR="002F2FF7" w:rsidRPr="00AC3044" w:rsidRDefault="002F2FF7" w:rsidP="00E00201">
            <w:pPr>
              <w:rPr>
                <w:rFonts w:eastAsia="SimSun"/>
              </w:rPr>
            </w:pPr>
            <w:r w:rsidRPr="00AC3044">
              <w:rPr>
                <w:rFonts w:eastAsia="SimSun"/>
              </w:rPr>
              <w:t>Внутрь, по 1000 мг 2 раза/сут</w:t>
            </w:r>
          </w:p>
        </w:tc>
      </w:tr>
      <w:tr w:rsidR="002F2FF7" w:rsidRPr="00AC3044" w14:paraId="29527203" w14:textId="77777777" w:rsidTr="00E00201">
        <w:trPr>
          <w:cantSplit/>
          <w:trHeight w:val="464"/>
        </w:trPr>
        <w:tc>
          <w:tcPr>
            <w:tcW w:w="5000" w:type="pct"/>
            <w:gridSpan w:val="6"/>
          </w:tcPr>
          <w:p w14:paraId="305E3636" w14:textId="77777777" w:rsidR="002F2FF7" w:rsidRPr="00AC3044" w:rsidRDefault="002F2FF7" w:rsidP="00E00201">
            <w:pPr>
              <w:rPr>
                <w:rFonts w:eastAsia="SimSun"/>
              </w:rPr>
            </w:pPr>
            <w:r w:rsidRPr="00AC3044">
              <w:rPr>
                <w:rFonts w:eastAsia="SimSun"/>
              </w:rPr>
              <w:t>Антисекреторная терапия</w:t>
            </w:r>
          </w:p>
        </w:tc>
      </w:tr>
      <w:tr w:rsidR="002F2FF7" w:rsidRPr="00AC3044" w14:paraId="3811EE76" w14:textId="77777777" w:rsidTr="00E00201">
        <w:trPr>
          <w:cantSplit/>
          <w:trHeight w:val="464"/>
        </w:trPr>
        <w:tc>
          <w:tcPr>
            <w:tcW w:w="168" w:type="pct"/>
          </w:tcPr>
          <w:p w14:paraId="5AECA000" w14:textId="77777777" w:rsidR="002F2FF7" w:rsidRPr="00AC3044" w:rsidRDefault="002F2FF7" w:rsidP="00E00201">
            <w:pPr>
              <w:rPr>
                <w:rFonts w:eastAsia="SimSun"/>
              </w:rPr>
            </w:pPr>
            <w:r w:rsidRPr="00AC3044">
              <w:rPr>
                <w:rFonts w:eastAsia="SimSun"/>
              </w:rPr>
              <w:t>1</w:t>
            </w:r>
          </w:p>
        </w:tc>
        <w:tc>
          <w:tcPr>
            <w:tcW w:w="1133" w:type="pct"/>
            <w:vAlign w:val="center"/>
          </w:tcPr>
          <w:p w14:paraId="42C301B5" w14:textId="77777777" w:rsidR="002F2FF7" w:rsidRPr="00AC3044" w:rsidRDefault="002F2FF7" w:rsidP="00E00201">
            <w:pPr>
              <w:rPr>
                <w:rFonts w:eastAsia="SimSun"/>
              </w:rPr>
            </w:pPr>
            <w:r w:rsidRPr="00AC3044">
              <w:rPr>
                <w:rFonts w:eastAsia="SimSun"/>
              </w:rPr>
              <w:t xml:space="preserve">Омепразол </w:t>
            </w:r>
          </w:p>
        </w:tc>
        <w:tc>
          <w:tcPr>
            <w:tcW w:w="614" w:type="pct"/>
            <w:vAlign w:val="center"/>
          </w:tcPr>
          <w:p w14:paraId="4E255133" w14:textId="77777777" w:rsidR="002F2FF7" w:rsidRPr="00AC3044" w:rsidRDefault="002F2FF7" w:rsidP="00E00201">
            <w:pPr>
              <w:rPr>
                <w:rFonts w:eastAsia="SimSun"/>
              </w:rPr>
            </w:pPr>
            <w:r w:rsidRPr="00AC3044">
              <w:rPr>
                <w:rFonts w:eastAsia="SimSun"/>
              </w:rPr>
              <w:t>20-40 мг</w:t>
            </w:r>
          </w:p>
        </w:tc>
        <w:tc>
          <w:tcPr>
            <w:tcW w:w="486" w:type="pct"/>
            <w:vAlign w:val="center"/>
          </w:tcPr>
          <w:p w14:paraId="08A8E035" w14:textId="77777777" w:rsidR="002F2FF7" w:rsidRPr="00AC3044" w:rsidRDefault="002F2FF7" w:rsidP="00E00201">
            <w:pPr>
              <w:rPr>
                <w:rFonts w:eastAsia="SimSun"/>
              </w:rPr>
            </w:pPr>
            <w:r w:rsidRPr="00AC3044">
              <w:rPr>
                <w:rFonts w:eastAsia="SimSun"/>
              </w:rPr>
              <w:t>–</w:t>
            </w:r>
          </w:p>
        </w:tc>
        <w:tc>
          <w:tcPr>
            <w:tcW w:w="1370" w:type="pct"/>
            <w:vAlign w:val="center"/>
          </w:tcPr>
          <w:p w14:paraId="51ADFA17"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1A601DF9" w14:textId="77777777" w:rsidR="002F2FF7" w:rsidRPr="00AC3044" w:rsidRDefault="002F2FF7" w:rsidP="00E00201">
            <w:pPr>
              <w:rPr>
                <w:rFonts w:eastAsia="SimSun"/>
              </w:rPr>
            </w:pPr>
            <w:r w:rsidRPr="00AC3044">
              <w:rPr>
                <w:rFonts w:eastAsia="SimSun"/>
              </w:rPr>
              <w:t>Внутрь, 1 раз в сутки;</w:t>
            </w:r>
          </w:p>
          <w:p w14:paraId="746A9639" w14:textId="77777777" w:rsidR="002F2FF7" w:rsidRPr="00AC3044" w:rsidRDefault="002F2FF7" w:rsidP="00E00201">
            <w:pPr>
              <w:rPr>
                <w:rFonts w:eastAsia="SimSun"/>
              </w:rPr>
            </w:pPr>
            <w:r w:rsidRPr="00AC3044">
              <w:rPr>
                <w:rFonts w:eastAsia="SimSun"/>
              </w:rPr>
              <w:t>в/в, 1 раз в сутки</w:t>
            </w:r>
          </w:p>
        </w:tc>
      </w:tr>
      <w:tr w:rsidR="002F2FF7" w:rsidRPr="00AC3044" w14:paraId="3F39BDEB" w14:textId="77777777" w:rsidTr="00E00201">
        <w:trPr>
          <w:cantSplit/>
          <w:trHeight w:val="464"/>
        </w:trPr>
        <w:tc>
          <w:tcPr>
            <w:tcW w:w="168" w:type="pct"/>
          </w:tcPr>
          <w:p w14:paraId="22F5F21F" w14:textId="77777777" w:rsidR="002F2FF7" w:rsidRPr="00AC3044" w:rsidRDefault="002F2FF7" w:rsidP="00E00201">
            <w:pPr>
              <w:rPr>
                <w:rFonts w:eastAsia="SimSun"/>
              </w:rPr>
            </w:pPr>
            <w:r w:rsidRPr="00AC3044">
              <w:rPr>
                <w:rFonts w:eastAsia="SimSun"/>
              </w:rPr>
              <w:t>2</w:t>
            </w:r>
          </w:p>
        </w:tc>
        <w:tc>
          <w:tcPr>
            <w:tcW w:w="1133" w:type="pct"/>
          </w:tcPr>
          <w:p w14:paraId="50564D27" w14:textId="77777777" w:rsidR="002F2FF7" w:rsidRPr="00AC3044" w:rsidRDefault="002F2FF7" w:rsidP="00E00201">
            <w:pPr>
              <w:rPr>
                <w:rFonts w:eastAsia="SimSun"/>
              </w:rPr>
            </w:pPr>
            <w:r w:rsidRPr="00AC3044">
              <w:rPr>
                <w:rFonts w:eastAsia="SimSun"/>
              </w:rPr>
              <w:t>Лансопразол</w:t>
            </w:r>
          </w:p>
        </w:tc>
        <w:tc>
          <w:tcPr>
            <w:tcW w:w="614" w:type="pct"/>
          </w:tcPr>
          <w:p w14:paraId="19DAAC5C" w14:textId="77777777" w:rsidR="002F2FF7" w:rsidRPr="00AC3044" w:rsidRDefault="002F2FF7" w:rsidP="00E00201">
            <w:pPr>
              <w:rPr>
                <w:rFonts w:eastAsia="SimSun"/>
              </w:rPr>
            </w:pPr>
            <w:r w:rsidRPr="00AC3044">
              <w:rPr>
                <w:rFonts w:eastAsia="SimSun"/>
              </w:rPr>
              <w:t xml:space="preserve">30 </w:t>
            </w:r>
          </w:p>
        </w:tc>
        <w:tc>
          <w:tcPr>
            <w:tcW w:w="486" w:type="pct"/>
            <w:vAlign w:val="center"/>
          </w:tcPr>
          <w:p w14:paraId="7512FB11" w14:textId="77777777" w:rsidR="002F2FF7" w:rsidRPr="00AC3044" w:rsidRDefault="002F2FF7" w:rsidP="00E00201">
            <w:pPr>
              <w:rPr>
                <w:rFonts w:eastAsia="SimSun"/>
              </w:rPr>
            </w:pPr>
            <w:r w:rsidRPr="00AC3044">
              <w:rPr>
                <w:rFonts w:eastAsia="SimSun"/>
              </w:rPr>
              <w:t>–</w:t>
            </w:r>
          </w:p>
        </w:tc>
        <w:tc>
          <w:tcPr>
            <w:tcW w:w="1370" w:type="pct"/>
            <w:vAlign w:val="center"/>
          </w:tcPr>
          <w:p w14:paraId="7436BD79"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730FC65C" w14:textId="77777777" w:rsidR="002F2FF7" w:rsidRPr="00AC3044" w:rsidRDefault="002F2FF7" w:rsidP="00E00201">
            <w:pPr>
              <w:rPr>
                <w:rFonts w:eastAsia="SimSun"/>
              </w:rPr>
            </w:pPr>
            <w:r w:rsidRPr="00AC3044">
              <w:rPr>
                <w:rFonts w:eastAsia="SimSun"/>
              </w:rPr>
              <w:t>Внутрь, 1 раз в сутки</w:t>
            </w:r>
          </w:p>
        </w:tc>
      </w:tr>
      <w:tr w:rsidR="002F2FF7" w:rsidRPr="00AC3044" w14:paraId="6592FB2B" w14:textId="77777777" w:rsidTr="00E00201">
        <w:trPr>
          <w:cantSplit/>
          <w:trHeight w:val="464"/>
        </w:trPr>
        <w:tc>
          <w:tcPr>
            <w:tcW w:w="168" w:type="pct"/>
          </w:tcPr>
          <w:p w14:paraId="2537BC03" w14:textId="77777777" w:rsidR="002F2FF7" w:rsidRPr="00AC3044" w:rsidRDefault="002F2FF7" w:rsidP="00E00201">
            <w:pPr>
              <w:rPr>
                <w:rFonts w:eastAsia="SimSun"/>
              </w:rPr>
            </w:pPr>
            <w:r w:rsidRPr="00AC3044">
              <w:rPr>
                <w:rFonts w:eastAsia="SimSun"/>
              </w:rPr>
              <w:t>3</w:t>
            </w:r>
          </w:p>
        </w:tc>
        <w:tc>
          <w:tcPr>
            <w:tcW w:w="1133" w:type="pct"/>
          </w:tcPr>
          <w:p w14:paraId="6634782F" w14:textId="77777777" w:rsidR="002F2FF7" w:rsidRPr="00AC3044" w:rsidRDefault="002F2FF7" w:rsidP="00E00201">
            <w:pPr>
              <w:rPr>
                <w:rFonts w:eastAsia="SimSun"/>
              </w:rPr>
            </w:pPr>
            <w:r w:rsidRPr="00AC3044">
              <w:rPr>
                <w:rFonts w:eastAsia="SimSun"/>
              </w:rPr>
              <w:t>Пантопразол</w:t>
            </w:r>
          </w:p>
        </w:tc>
        <w:tc>
          <w:tcPr>
            <w:tcW w:w="614" w:type="pct"/>
          </w:tcPr>
          <w:p w14:paraId="05F38CA7" w14:textId="77777777" w:rsidR="002F2FF7" w:rsidRPr="00AC3044" w:rsidRDefault="002F2FF7" w:rsidP="00E00201">
            <w:pPr>
              <w:rPr>
                <w:rFonts w:eastAsia="SimSun"/>
              </w:rPr>
            </w:pPr>
            <w:r w:rsidRPr="00AC3044">
              <w:rPr>
                <w:rFonts w:eastAsia="SimSun"/>
              </w:rPr>
              <w:t xml:space="preserve">40 </w:t>
            </w:r>
          </w:p>
        </w:tc>
        <w:tc>
          <w:tcPr>
            <w:tcW w:w="486" w:type="pct"/>
            <w:vAlign w:val="center"/>
          </w:tcPr>
          <w:p w14:paraId="6B679385" w14:textId="77777777" w:rsidR="002F2FF7" w:rsidRPr="00AC3044" w:rsidRDefault="002F2FF7" w:rsidP="00E00201">
            <w:pPr>
              <w:rPr>
                <w:rFonts w:eastAsia="SimSun"/>
              </w:rPr>
            </w:pPr>
            <w:r w:rsidRPr="00AC3044">
              <w:rPr>
                <w:rFonts w:eastAsia="SimSun"/>
              </w:rPr>
              <w:t>–</w:t>
            </w:r>
          </w:p>
        </w:tc>
        <w:tc>
          <w:tcPr>
            <w:tcW w:w="1370" w:type="pct"/>
            <w:vAlign w:val="center"/>
          </w:tcPr>
          <w:p w14:paraId="7F933FA3"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4EFD46D3" w14:textId="77777777" w:rsidR="002F2FF7" w:rsidRPr="00AC3044" w:rsidRDefault="002F2FF7" w:rsidP="00E00201">
            <w:pPr>
              <w:rPr>
                <w:rFonts w:eastAsia="SimSun"/>
              </w:rPr>
            </w:pPr>
            <w:r w:rsidRPr="00AC3044">
              <w:rPr>
                <w:rFonts w:eastAsia="SimSun"/>
              </w:rPr>
              <w:t>Внутрь, 1 раз в сутки</w:t>
            </w:r>
          </w:p>
        </w:tc>
      </w:tr>
      <w:tr w:rsidR="002F2FF7" w:rsidRPr="00AC3044" w14:paraId="5E046697" w14:textId="77777777" w:rsidTr="00E00201">
        <w:trPr>
          <w:cantSplit/>
          <w:trHeight w:val="464"/>
        </w:trPr>
        <w:tc>
          <w:tcPr>
            <w:tcW w:w="168" w:type="pct"/>
          </w:tcPr>
          <w:p w14:paraId="52BA9DC0" w14:textId="77777777" w:rsidR="002F2FF7" w:rsidRPr="00AC3044" w:rsidRDefault="002F2FF7" w:rsidP="00E00201">
            <w:pPr>
              <w:rPr>
                <w:rFonts w:eastAsia="SimSun"/>
              </w:rPr>
            </w:pPr>
            <w:r w:rsidRPr="00AC3044">
              <w:rPr>
                <w:rFonts w:eastAsia="SimSun"/>
              </w:rPr>
              <w:lastRenderedPageBreak/>
              <w:t>4</w:t>
            </w:r>
          </w:p>
        </w:tc>
        <w:tc>
          <w:tcPr>
            <w:tcW w:w="1133" w:type="pct"/>
          </w:tcPr>
          <w:p w14:paraId="5C42B5A0" w14:textId="77777777" w:rsidR="002F2FF7" w:rsidRPr="00AC3044" w:rsidRDefault="002F2FF7" w:rsidP="00E00201">
            <w:pPr>
              <w:rPr>
                <w:rFonts w:eastAsia="SimSun"/>
              </w:rPr>
            </w:pPr>
            <w:r w:rsidRPr="00AC3044">
              <w:rPr>
                <w:rFonts w:eastAsia="SimSun"/>
              </w:rPr>
              <w:t>Рабепразол</w:t>
            </w:r>
          </w:p>
        </w:tc>
        <w:tc>
          <w:tcPr>
            <w:tcW w:w="614" w:type="pct"/>
          </w:tcPr>
          <w:p w14:paraId="063EA407" w14:textId="77777777" w:rsidR="002F2FF7" w:rsidRPr="00AC3044" w:rsidRDefault="002F2FF7" w:rsidP="00E00201">
            <w:pPr>
              <w:rPr>
                <w:rFonts w:eastAsia="SimSun"/>
              </w:rPr>
            </w:pPr>
            <w:r w:rsidRPr="00AC3044">
              <w:rPr>
                <w:rFonts w:eastAsia="SimSun"/>
              </w:rPr>
              <w:t>20</w:t>
            </w:r>
          </w:p>
        </w:tc>
        <w:tc>
          <w:tcPr>
            <w:tcW w:w="486" w:type="pct"/>
            <w:vAlign w:val="center"/>
          </w:tcPr>
          <w:p w14:paraId="2C275F69" w14:textId="77777777" w:rsidR="002F2FF7" w:rsidRPr="00AC3044" w:rsidRDefault="002F2FF7" w:rsidP="00E00201">
            <w:pPr>
              <w:rPr>
                <w:rFonts w:eastAsia="SimSun"/>
              </w:rPr>
            </w:pPr>
            <w:r w:rsidRPr="00AC3044">
              <w:rPr>
                <w:rFonts w:eastAsia="SimSun"/>
              </w:rPr>
              <w:t>–</w:t>
            </w:r>
          </w:p>
        </w:tc>
        <w:tc>
          <w:tcPr>
            <w:tcW w:w="1370" w:type="pct"/>
            <w:vAlign w:val="center"/>
          </w:tcPr>
          <w:p w14:paraId="7D8401D4"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4C47152E" w14:textId="77777777" w:rsidR="002F2FF7" w:rsidRPr="00AC3044" w:rsidRDefault="002F2FF7" w:rsidP="00E00201">
            <w:pPr>
              <w:rPr>
                <w:rFonts w:eastAsia="SimSun"/>
              </w:rPr>
            </w:pPr>
            <w:r w:rsidRPr="00AC3044">
              <w:rPr>
                <w:rFonts w:eastAsia="SimSun"/>
              </w:rPr>
              <w:t>Внутрь, 1 раз в сутки</w:t>
            </w:r>
          </w:p>
        </w:tc>
      </w:tr>
      <w:tr w:rsidR="002F2FF7" w:rsidRPr="00AC3044" w14:paraId="5BA2A639" w14:textId="77777777" w:rsidTr="00E00201">
        <w:trPr>
          <w:cantSplit/>
          <w:trHeight w:val="464"/>
        </w:trPr>
        <w:tc>
          <w:tcPr>
            <w:tcW w:w="168" w:type="pct"/>
          </w:tcPr>
          <w:p w14:paraId="69E0A9BC" w14:textId="77777777" w:rsidR="002F2FF7" w:rsidRPr="00AC3044" w:rsidRDefault="002F2FF7" w:rsidP="00E00201">
            <w:pPr>
              <w:rPr>
                <w:rFonts w:eastAsia="SimSun"/>
              </w:rPr>
            </w:pPr>
            <w:r w:rsidRPr="00AC3044">
              <w:rPr>
                <w:rFonts w:eastAsia="SimSun"/>
              </w:rPr>
              <w:t>5</w:t>
            </w:r>
          </w:p>
        </w:tc>
        <w:tc>
          <w:tcPr>
            <w:tcW w:w="1133" w:type="pct"/>
          </w:tcPr>
          <w:p w14:paraId="6ADC8D4D" w14:textId="77777777" w:rsidR="002F2FF7" w:rsidRPr="00AC3044" w:rsidRDefault="002F2FF7" w:rsidP="00E00201">
            <w:pPr>
              <w:rPr>
                <w:rFonts w:eastAsia="SimSun"/>
              </w:rPr>
            </w:pPr>
            <w:r w:rsidRPr="00AC3044">
              <w:rPr>
                <w:rFonts w:eastAsia="SimSun"/>
              </w:rPr>
              <w:t>Эзомепразол</w:t>
            </w:r>
          </w:p>
        </w:tc>
        <w:tc>
          <w:tcPr>
            <w:tcW w:w="614" w:type="pct"/>
          </w:tcPr>
          <w:p w14:paraId="2A25B46A" w14:textId="77777777" w:rsidR="002F2FF7" w:rsidRPr="00AC3044" w:rsidRDefault="002F2FF7" w:rsidP="00E00201">
            <w:pPr>
              <w:rPr>
                <w:rFonts w:eastAsia="SimSun"/>
              </w:rPr>
            </w:pPr>
            <w:r w:rsidRPr="00AC3044">
              <w:rPr>
                <w:rFonts w:eastAsia="SimSun"/>
              </w:rPr>
              <w:t>20</w:t>
            </w:r>
          </w:p>
        </w:tc>
        <w:tc>
          <w:tcPr>
            <w:tcW w:w="486" w:type="pct"/>
            <w:vAlign w:val="center"/>
          </w:tcPr>
          <w:p w14:paraId="038720A7" w14:textId="77777777" w:rsidR="002F2FF7" w:rsidRPr="00AC3044" w:rsidRDefault="002F2FF7" w:rsidP="00E00201">
            <w:pPr>
              <w:rPr>
                <w:rFonts w:eastAsia="SimSun"/>
              </w:rPr>
            </w:pPr>
            <w:r w:rsidRPr="00AC3044">
              <w:rPr>
                <w:rFonts w:eastAsia="SimSun"/>
              </w:rPr>
              <w:t>–</w:t>
            </w:r>
          </w:p>
        </w:tc>
        <w:tc>
          <w:tcPr>
            <w:tcW w:w="1370" w:type="pct"/>
            <w:vAlign w:val="center"/>
          </w:tcPr>
          <w:p w14:paraId="71FC477C"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764F4F50" w14:textId="77777777" w:rsidR="002F2FF7" w:rsidRPr="00AC3044" w:rsidRDefault="002F2FF7" w:rsidP="00E00201">
            <w:pPr>
              <w:rPr>
                <w:rFonts w:eastAsia="SimSun"/>
              </w:rPr>
            </w:pPr>
            <w:r w:rsidRPr="00AC3044">
              <w:rPr>
                <w:rFonts w:eastAsia="SimSun"/>
              </w:rPr>
              <w:t>Внутрь или в/в, 1 раз в сутки</w:t>
            </w:r>
          </w:p>
        </w:tc>
      </w:tr>
      <w:tr w:rsidR="002F2FF7" w:rsidRPr="00AC3044" w14:paraId="07FED7E1" w14:textId="77777777" w:rsidTr="00E00201">
        <w:trPr>
          <w:cantSplit/>
          <w:trHeight w:val="464"/>
        </w:trPr>
        <w:tc>
          <w:tcPr>
            <w:tcW w:w="168" w:type="pct"/>
          </w:tcPr>
          <w:p w14:paraId="09CFC3C8" w14:textId="77777777" w:rsidR="002F2FF7" w:rsidRPr="00AC3044" w:rsidRDefault="002F2FF7" w:rsidP="00E00201">
            <w:pPr>
              <w:rPr>
                <w:rFonts w:eastAsia="SimSun"/>
              </w:rPr>
            </w:pPr>
            <w:r w:rsidRPr="00AC3044">
              <w:rPr>
                <w:rFonts w:eastAsia="SimSun"/>
              </w:rPr>
              <w:t>6</w:t>
            </w:r>
          </w:p>
        </w:tc>
        <w:tc>
          <w:tcPr>
            <w:tcW w:w="1133" w:type="pct"/>
          </w:tcPr>
          <w:p w14:paraId="029698CA" w14:textId="77777777" w:rsidR="002F2FF7" w:rsidRPr="00AC3044" w:rsidRDefault="002F2FF7" w:rsidP="00E00201">
            <w:pPr>
              <w:rPr>
                <w:rFonts w:eastAsia="SimSun"/>
              </w:rPr>
            </w:pPr>
            <w:r w:rsidRPr="00AC3044">
              <w:rPr>
                <w:rFonts w:eastAsia="SimSun"/>
              </w:rPr>
              <w:t>Ранитидин</w:t>
            </w:r>
          </w:p>
        </w:tc>
        <w:tc>
          <w:tcPr>
            <w:tcW w:w="614" w:type="pct"/>
          </w:tcPr>
          <w:p w14:paraId="66703BA5" w14:textId="77777777" w:rsidR="002F2FF7" w:rsidRPr="00AC3044" w:rsidRDefault="002F2FF7" w:rsidP="00E00201">
            <w:pPr>
              <w:rPr>
                <w:rFonts w:eastAsia="SimSun"/>
              </w:rPr>
            </w:pPr>
            <w:r w:rsidRPr="00AC3044">
              <w:rPr>
                <w:rFonts w:eastAsia="SimSun"/>
              </w:rPr>
              <w:t>150</w:t>
            </w:r>
          </w:p>
        </w:tc>
        <w:tc>
          <w:tcPr>
            <w:tcW w:w="486" w:type="pct"/>
            <w:vAlign w:val="center"/>
          </w:tcPr>
          <w:p w14:paraId="7AAD26F8" w14:textId="77777777" w:rsidR="002F2FF7" w:rsidRPr="00AC3044" w:rsidRDefault="002F2FF7" w:rsidP="00E00201">
            <w:pPr>
              <w:rPr>
                <w:rFonts w:eastAsia="SimSun"/>
              </w:rPr>
            </w:pPr>
            <w:r w:rsidRPr="00AC3044">
              <w:rPr>
                <w:rFonts w:eastAsia="SimSun"/>
              </w:rPr>
              <w:t>–</w:t>
            </w:r>
          </w:p>
        </w:tc>
        <w:tc>
          <w:tcPr>
            <w:tcW w:w="1370" w:type="pct"/>
            <w:vAlign w:val="center"/>
          </w:tcPr>
          <w:p w14:paraId="5FBCFCDD"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703DA564" w14:textId="77777777" w:rsidR="002F2FF7" w:rsidRPr="00AC3044" w:rsidRDefault="002F2FF7" w:rsidP="00E00201">
            <w:pPr>
              <w:rPr>
                <w:rFonts w:eastAsia="SimSun"/>
              </w:rPr>
            </w:pPr>
            <w:r w:rsidRPr="00AC3044">
              <w:rPr>
                <w:rFonts w:eastAsia="SimSun"/>
              </w:rPr>
              <w:t>Внутрь, 1 раз в сутки, на ночь</w:t>
            </w:r>
          </w:p>
        </w:tc>
      </w:tr>
      <w:tr w:rsidR="002F2FF7" w:rsidRPr="00AC3044" w14:paraId="72A0CAF6" w14:textId="77777777" w:rsidTr="00E00201">
        <w:trPr>
          <w:cantSplit/>
          <w:trHeight w:val="464"/>
        </w:trPr>
        <w:tc>
          <w:tcPr>
            <w:tcW w:w="168" w:type="pct"/>
          </w:tcPr>
          <w:p w14:paraId="56AC919A" w14:textId="77777777" w:rsidR="002F2FF7" w:rsidRPr="00AC3044" w:rsidRDefault="002F2FF7" w:rsidP="00E00201">
            <w:pPr>
              <w:rPr>
                <w:rFonts w:eastAsia="SimSun"/>
              </w:rPr>
            </w:pPr>
            <w:r w:rsidRPr="00AC3044">
              <w:rPr>
                <w:rFonts w:eastAsia="SimSun"/>
              </w:rPr>
              <w:t>7</w:t>
            </w:r>
          </w:p>
        </w:tc>
        <w:tc>
          <w:tcPr>
            <w:tcW w:w="1133" w:type="pct"/>
          </w:tcPr>
          <w:p w14:paraId="355AA9FF" w14:textId="77777777" w:rsidR="002F2FF7" w:rsidRPr="00AC3044" w:rsidRDefault="002F2FF7" w:rsidP="00E00201">
            <w:pPr>
              <w:rPr>
                <w:rFonts w:eastAsia="SimSun"/>
              </w:rPr>
            </w:pPr>
            <w:r w:rsidRPr="00AC3044">
              <w:rPr>
                <w:rFonts w:eastAsia="SimSun"/>
              </w:rPr>
              <w:t>Фамотидин</w:t>
            </w:r>
          </w:p>
        </w:tc>
        <w:tc>
          <w:tcPr>
            <w:tcW w:w="614" w:type="pct"/>
          </w:tcPr>
          <w:p w14:paraId="7238686F" w14:textId="77777777" w:rsidR="002F2FF7" w:rsidRPr="00AC3044" w:rsidRDefault="002F2FF7" w:rsidP="00E00201">
            <w:pPr>
              <w:rPr>
                <w:rFonts w:eastAsia="SimSun"/>
              </w:rPr>
            </w:pPr>
            <w:r w:rsidRPr="00AC3044">
              <w:rPr>
                <w:rFonts w:eastAsia="SimSun"/>
              </w:rPr>
              <w:t xml:space="preserve">20 </w:t>
            </w:r>
          </w:p>
        </w:tc>
        <w:tc>
          <w:tcPr>
            <w:tcW w:w="486" w:type="pct"/>
            <w:vAlign w:val="center"/>
          </w:tcPr>
          <w:p w14:paraId="790B717E" w14:textId="77777777" w:rsidR="002F2FF7" w:rsidRPr="00AC3044" w:rsidRDefault="002F2FF7" w:rsidP="00E00201">
            <w:pPr>
              <w:rPr>
                <w:rFonts w:eastAsia="SimSun"/>
              </w:rPr>
            </w:pPr>
            <w:r w:rsidRPr="00AC3044">
              <w:rPr>
                <w:rFonts w:eastAsia="SimSun"/>
              </w:rPr>
              <w:t>–</w:t>
            </w:r>
          </w:p>
        </w:tc>
        <w:tc>
          <w:tcPr>
            <w:tcW w:w="1370" w:type="pct"/>
            <w:vAlign w:val="center"/>
          </w:tcPr>
          <w:p w14:paraId="470DE2B0" w14:textId="77777777" w:rsidR="002F2FF7" w:rsidRPr="00AC3044" w:rsidRDefault="002F2FF7" w:rsidP="00E00201">
            <w:pPr>
              <w:rPr>
                <w:rFonts w:eastAsia="SimSun"/>
              </w:rPr>
            </w:pPr>
            <w:r w:rsidRPr="00AC3044">
              <w:rPr>
                <w:rFonts w:eastAsia="SimSun"/>
              </w:rPr>
              <w:t>В соответсвии с клинической ситуацией, в среднем 14-42 дня</w:t>
            </w:r>
          </w:p>
        </w:tc>
        <w:tc>
          <w:tcPr>
            <w:tcW w:w="1229" w:type="pct"/>
          </w:tcPr>
          <w:p w14:paraId="7ABE53C6" w14:textId="77777777" w:rsidR="002F2FF7" w:rsidRPr="00AC3044" w:rsidRDefault="002F2FF7" w:rsidP="00E00201">
            <w:pPr>
              <w:rPr>
                <w:rFonts w:eastAsia="SimSun"/>
              </w:rPr>
            </w:pPr>
            <w:r w:rsidRPr="00AC3044">
              <w:rPr>
                <w:rFonts w:eastAsia="SimSun"/>
              </w:rPr>
              <w:t>Внутрь, 1 раз в сутки, на ночь</w:t>
            </w:r>
          </w:p>
        </w:tc>
      </w:tr>
      <w:tr w:rsidR="002F2FF7" w:rsidRPr="00AC3044" w14:paraId="4E63164D" w14:textId="77777777" w:rsidTr="00E00201">
        <w:trPr>
          <w:cantSplit/>
          <w:trHeight w:val="20"/>
        </w:trPr>
        <w:tc>
          <w:tcPr>
            <w:tcW w:w="5000" w:type="pct"/>
            <w:gridSpan w:val="6"/>
          </w:tcPr>
          <w:p w14:paraId="1D973F46" w14:textId="77777777" w:rsidR="002F2FF7" w:rsidRPr="00AC3044" w:rsidRDefault="002F2FF7" w:rsidP="00E00201">
            <w:pPr>
              <w:rPr>
                <w:rFonts w:eastAsia="SimSun"/>
              </w:rPr>
            </w:pPr>
            <w:r w:rsidRPr="00AC3044">
              <w:rPr>
                <w:rFonts w:eastAsia="SimSun"/>
              </w:rPr>
              <w:t>Наркотическая обезболивающая терапия</w:t>
            </w:r>
          </w:p>
        </w:tc>
      </w:tr>
      <w:tr w:rsidR="002F2FF7" w:rsidRPr="00AC3044" w14:paraId="2E2C1FDE" w14:textId="77777777" w:rsidTr="00E00201">
        <w:trPr>
          <w:cantSplit/>
          <w:trHeight w:val="20"/>
        </w:trPr>
        <w:tc>
          <w:tcPr>
            <w:tcW w:w="168" w:type="pct"/>
          </w:tcPr>
          <w:p w14:paraId="4A5B78D0" w14:textId="77777777" w:rsidR="002F2FF7" w:rsidRPr="00AC3044" w:rsidRDefault="002F2FF7" w:rsidP="00E00201">
            <w:pPr>
              <w:rPr>
                <w:rFonts w:eastAsia="SimSun"/>
              </w:rPr>
            </w:pPr>
            <w:r w:rsidRPr="00AC3044">
              <w:rPr>
                <w:rFonts w:eastAsia="SimSun"/>
              </w:rPr>
              <w:t>1</w:t>
            </w:r>
          </w:p>
        </w:tc>
        <w:tc>
          <w:tcPr>
            <w:tcW w:w="1133" w:type="pct"/>
            <w:vAlign w:val="center"/>
          </w:tcPr>
          <w:p w14:paraId="3236B288" w14:textId="77777777" w:rsidR="002F2FF7" w:rsidRPr="00AC3044" w:rsidRDefault="002F2FF7" w:rsidP="00E00201">
            <w:pPr>
              <w:rPr>
                <w:rFonts w:eastAsia="SimSun"/>
              </w:rPr>
            </w:pPr>
            <w:r w:rsidRPr="00AC3044">
              <w:rPr>
                <w:rFonts w:eastAsia="SimSun"/>
              </w:rPr>
              <w:t xml:space="preserve">Промедол </w:t>
            </w:r>
          </w:p>
        </w:tc>
        <w:tc>
          <w:tcPr>
            <w:tcW w:w="2470" w:type="pct"/>
            <w:gridSpan w:val="3"/>
            <w:vAlign w:val="center"/>
          </w:tcPr>
          <w:p w14:paraId="776BE59E" w14:textId="77777777" w:rsidR="002F2FF7" w:rsidRPr="00AC3044" w:rsidRDefault="002F2FF7" w:rsidP="00E00201">
            <w:pPr>
              <w:rPr>
                <w:rFonts w:eastAsia="SimSun"/>
              </w:rPr>
            </w:pPr>
            <w:r w:rsidRPr="00AC3044">
              <w:rPr>
                <w:rFonts w:eastAsia="SimSun"/>
              </w:rPr>
              <w:t>В соответсвии с клинической ситуацией</w:t>
            </w:r>
          </w:p>
        </w:tc>
        <w:tc>
          <w:tcPr>
            <w:tcW w:w="1229" w:type="pct"/>
            <w:vAlign w:val="center"/>
          </w:tcPr>
          <w:p w14:paraId="0154D2EB" w14:textId="77777777" w:rsidR="002F2FF7" w:rsidRPr="00AC3044" w:rsidRDefault="002F2FF7" w:rsidP="00E00201">
            <w:pPr>
              <w:rPr>
                <w:rFonts w:eastAsia="SimSun"/>
              </w:rPr>
            </w:pPr>
            <w:r w:rsidRPr="00AC3044">
              <w:rPr>
                <w:rFonts w:eastAsia="SimSun"/>
              </w:rPr>
              <w:t>В/в</w:t>
            </w:r>
          </w:p>
        </w:tc>
      </w:tr>
      <w:tr w:rsidR="002F2FF7" w:rsidRPr="00AC3044" w14:paraId="4768C60E" w14:textId="77777777" w:rsidTr="00E00201">
        <w:trPr>
          <w:cantSplit/>
          <w:trHeight w:val="20"/>
        </w:trPr>
        <w:tc>
          <w:tcPr>
            <w:tcW w:w="168" w:type="pct"/>
          </w:tcPr>
          <w:p w14:paraId="6DCF5EB7" w14:textId="77777777" w:rsidR="002F2FF7" w:rsidRPr="00AC3044" w:rsidRDefault="002F2FF7" w:rsidP="00E00201">
            <w:pPr>
              <w:rPr>
                <w:rFonts w:eastAsia="SimSun"/>
              </w:rPr>
            </w:pPr>
            <w:r w:rsidRPr="00AC3044">
              <w:rPr>
                <w:rFonts w:eastAsia="SimSun"/>
              </w:rPr>
              <w:t>2</w:t>
            </w:r>
          </w:p>
        </w:tc>
        <w:tc>
          <w:tcPr>
            <w:tcW w:w="1133" w:type="pct"/>
            <w:vAlign w:val="center"/>
          </w:tcPr>
          <w:p w14:paraId="47717A5E" w14:textId="77777777" w:rsidR="002F2FF7" w:rsidRPr="00AC3044" w:rsidRDefault="002F2FF7" w:rsidP="00E00201">
            <w:pPr>
              <w:rPr>
                <w:rFonts w:eastAsia="SimSun"/>
              </w:rPr>
            </w:pPr>
            <w:r w:rsidRPr="00AC3044">
              <w:rPr>
                <w:rFonts w:eastAsia="SimSun"/>
              </w:rPr>
              <w:t>Трамадол</w:t>
            </w:r>
          </w:p>
        </w:tc>
        <w:tc>
          <w:tcPr>
            <w:tcW w:w="2470" w:type="pct"/>
            <w:gridSpan w:val="3"/>
            <w:vAlign w:val="center"/>
          </w:tcPr>
          <w:p w14:paraId="67704F53" w14:textId="77777777" w:rsidR="002F2FF7" w:rsidRPr="00AC3044" w:rsidRDefault="002F2FF7" w:rsidP="00E00201">
            <w:pPr>
              <w:rPr>
                <w:rFonts w:eastAsia="SimSun"/>
              </w:rPr>
            </w:pPr>
            <w:r w:rsidRPr="00AC3044">
              <w:rPr>
                <w:rFonts w:eastAsia="SimSun"/>
              </w:rPr>
              <w:t>В соответсвии с клинической ситуацией</w:t>
            </w:r>
          </w:p>
        </w:tc>
        <w:tc>
          <w:tcPr>
            <w:tcW w:w="1229" w:type="pct"/>
            <w:vAlign w:val="center"/>
          </w:tcPr>
          <w:p w14:paraId="5AA00190" w14:textId="77777777" w:rsidR="002F2FF7" w:rsidRPr="00AC3044" w:rsidRDefault="002F2FF7" w:rsidP="00E00201">
            <w:pPr>
              <w:rPr>
                <w:rFonts w:eastAsia="SimSun"/>
              </w:rPr>
            </w:pPr>
            <w:r w:rsidRPr="00AC3044">
              <w:rPr>
                <w:rFonts w:eastAsia="SimSun"/>
              </w:rPr>
              <w:t>В/в</w:t>
            </w:r>
          </w:p>
        </w:tc>
      </w:tr>
      <w:tr w:rsidR="002F2FF7" w:rsidRPr="00AC3044" w14:paraId="2EE8E68C" w14:textId="77777777" w:rsidTr="00E00201">
        <w:trPr>
          <w:cantSplit/>
          <w:trHeight w:val="20"/>
        </w:trPr>
        <w:tc>
          <w:tcPr>
            <w:tcW w:w="168" w:type="pct"/>
          </w:tcPr>
          <w:p w14:paraId="1982F1A3" w14:textId="77777777" w:rsidR="002F2FF7" w:rsidRPr="00AC3044" w:rsidRDefault="002F2FF7" w:rsidP="00E00201">
            <w:pPr>
              <w:rPr>
                <w:rFonts w:eastAsia="SimSun"/>
              </w:rPr>
            </w:pPr>
            <w:r w:rsidRPr="00AC3044">
              <w:rPr>
                <w:rFonts w:eastAsia="SimSun"/>
              </w:rPr>
              <w:t>3</w:t>
            </w:r>
          </w:p>
        </w:tc>
        <w:tc>
          <w:tcPr>
            <w:tcW w:w="1133" w:type="pct"/>
            <w:vAlign w:val="center"/>
          </w:tcPr>
          <w:p w14:paraId="4F7CB8EE" w14:textId="77777777" w:rsidR="002F2FF7" w:rsidRPr="00AC3044" w:rsidRDefault="002F2FF7" w:rsidP="00E00201">
            <w:pPr>
              <w:rPr>
                <w:rFonts w:eastAsia="SimSun"/>
              </w:rPr>
            </w:pPr>
            <w:r w:rsidRPr="00AC3044">
              <w:rPr>
                <w:rFonts w:eastAsia="SimSun"/>
              </w:rPr>
              <w:t>Фентанил</w:t>
            </w:r>
          </w:p>
        </w:tc>
        <w:tc>
          <w:tcPr>
            <w:tcW w:w="2470" w:type="pct"/>
            <w:gridSpan w:val="3"/>
            <w:vAlign w:val="center"/>
          </w:tcPr>
          <w:p w14:paraId="7ECF5D92" w14:textId="77777777" w:rsidR="002F2FF7" w:rsidRPr="00AC3044" w:rsidRDefault="002F2FF7" w:rsidP="00E00201">
            <w:pPr>
              <w:rPr>
                <w:rFonts w:eastAsia="SimSun"/>
              </w:rPr>
            </w:pPr>
            <w:r w:rsidRPr="00AC3044">
              <w:rPr>
                <w:rFonts w:eastAsia="SimSun"/>
              </w:rPr>
              <w:t>В соответсвии с клинической ситуацией</w:t>
            </w:r>
          </w:p>
        </w:tc>
        <w:tc>
          <w:tcPr>
            <w:tcW w:w="1229" w:type="pct"/>
            <w:vAlign w:val="center"/>
          </w:tcPr>
          <w:p w14:paraId="7445A571" w14:textId="77777777" w:rsidR="002F2FF7" w:rsidRPr="00AC3044" w:rsidRDefault="002F2FF7" w:rsidP="00E00201">
            <w:pPr>
              <w:rPr>
                <w:rFonts w:eastAsia="SimSun"/>
              </w:rPr>
            </w:pPr>
            <w:r w:rsidRPr="00AC3044">
              <w:rPr>
                <w:rFonts w:eastAsia="SimSun"/>
              </w:rPr>
              <w:t>Трансдермально</w:t>
            </w:r>
          </w:p>
        </w:tc>
      </w:tr>
      <w:tr w:rsidR="002F2FF7" w:rsidRPr="00AC3044" w14:paraId="050018B2" w14:textId="77777777" w:rsidTr="00E00201">
        <w:trPr>
          <w:cantSplit/>
          <w:trHeight w:val="20"/>
        </w:trPr>
        <w:tc>
          <w:tcPr>
            <w:tcW w:w="168" w:type="pct"/>
          </w:tcPr>
          <w:p w14:paraId="37E1647F" w14:textId="77777777" w:rsidR="002F2FF7" w:rsidRPr="00AC3044" w:rsidRDefault="002F2FF7" w:rsidP="00E00201">
            <w:pPr>
              <w:rPr>
                <w:rFonts w:eastAsia="SimSun"/>
              </w:rPr>
            </w:pPr>
            <w:r w:rsidRPr="00AC3044">
              <w:rPr>
                <w:rFonts w:eastAsia="SimSun"/>
              </w:rPr>
              <w:t>4</w:t>
            </w:r>
          </w:p>
        </w:tc>
        <w:tc>
          <w:tcPr>
            <w:tcW w:w="1133" w:type="pct"/>
            <w:vAlign w:val="center"/>
          </w:tcPr>
          <w:p w14:paraId="5CD93B98" w14:textId="77777777" w:rsidR="002F2FF7" w:rsidRPr="00AC3044" w:rsidRDefault="002F2FF7" w:rsidP="00E00201">
            <w:pPr>
              <w:rPr>
                <w:rFonts w:eastAsia="SimSun"/>
              </w:rPr>
            </w:pPr>
            <w:r w:rsidRPr="00AC3044">
              <w:rPr>
                <w:rFonts w:eastAsia="SimSun"/>
              </w:rPr>
              <w:t>Морфин</w:t>
            </w:r>
          </w:p>
        </w:tc>
        <w:tc>
          <w:tcPr>
            <w:tcW w:w="2470" w:type="pct"/>
            <w:gridSpan w:val="3"/>
            <w:vAlign w:val="center"/>
          </w:tcPr>
          <w:p w14:paraId="14D01FCC" w14:textId="77777777" w:rsidR="002F2FF7" w:rsidRPr="00AC3044" w:rsidRDefault="002F2FF7" w:rsidP="00E00201">
            <w:pPr>
              <w:rPr>
                <w:rFonts w:eastAsia="SimSun"/>
              </w:rPr>
            </w:pPr>
            <w:r w:rsidRPr="00AC3044">
              <w:rPr>
                <w:rFonts w:eastAsia="SimSun"/>
              </w:rPr>
              <w:t>В соответсвии с клинической ситуацией</w:t>
            </w:r>
          </w:p>
        </w:tc>
        <w:tc>
          <w:tcPr>
            <w:tcW w:w="1229" w:type="pct"/>
            <w:vAlign w:val="center"/>
          </w:tcPr>
          <w:p w14:paraId="0F6085F7" w14:textId="77777777" w:rsidR="002F2FF7" w:rsidRPr="00AC3044" w:rsidRDefault="002F2FF7" w:rsidP="00E00201">
            <w:pPr>
              <w:rPr>
                <w:rFonts w:eastAsia="SimSun"/>
              </w:rPr>
            </w:pPr>
            <w:r w:rsidRPr="00AC3044">
              <w:rPr>
                <w:rFonts w:eastAsia="SimSun"/>
              </w:rPr>
              <w:t>В/в</w:t>
            </w:r>
          </w:p>
        </w:tc>
      </w:tr>
      <w:tr w:rsidR="002F2FF7" w:rsidRPr="00AC3044" w14:paraId="35F81F6F" w14:textId="77777777" w:rsidTr="00E00201">
        <w:trPr>
          <w:cantSplit/>
          <w:trHeight w:val="20"/>
        </w:trPr>
        <w:tc>
          <w:tcPr>
            <w:tcW w:w="5000" w:type="pct"/>
            <w:gridSpan w:val="6"/>
          </w:tcPr>
          <w:p w14:paraId="6FC00E79" w14:textId="77777777" w:rsidR="002F2FF7" w:rsidRPr="00AC3044" w:rsidRDefault="002F2FF7" w:rsidP="00E00201">
            <w:pPr>
              <w:rPr>
                <w:rFonts w:eastAsia="SimSun"/>
              </w:rPr>
            </w:pPr>
            <w:r w:rsidRPr="00AC3044">
              <w:rPr>
                <w:rFonts w:eastAsia="SimSun"/>
              </w:rPr>
              <w:t>Другое</w:t>
            </w:r>
          </w:p>
        </w:tc>
      </w:tr>
      <w:tr w:rsidR="002F2FF7" w:rsidRPr="00AC3044" w14:paraId="3F04272C" w14:textId="77777777" w:rsidTr="00E00201">
        <w:trPr>
          <w:cantSplit/>
          <w:trHeight w:val="20"/>
        </w:trPr>
        <w:tc>
          <w:tcPr>
            <w:tcW w:w="168" w:type="pct"/>
          </w:tcPr>
          <w:p w14:paraId="0ADAB953" w14:textId="77777777" w:rsidR="002F2FF7" w:rsidRPr="00AC3044" w:rsidRDefault="002F2FF7" w:rsidP="00E00201">
            <w:pPr>
              <w:rPr>
                <w:rFonts w:eastAsia="SimSun"/>
              </w:rPr>
            </w:pPr>
            <w:r w:rsidRPr="00AC3044">
              <w:rPr>
                <w:rFonts w:eastAsia="SimSun"/>
              </w:rPr>
              <w:t>1</w:t>
            </w:r>
          </w:p>
        </w:tc>
        <w:tc>
          <w:tcPr>
            <w:tcW w:w="1133" w:type="pct"/>
            <w:vAlign w:val="center"/>
          </w:tcPr>
          <w:p w14:paraId="04044A05" w14:textId="77777777" w:rsidR="002F2FF7" w:rsidRPr="00AC3044" w:rsidRDefault="002F2FF7" w:rsidP="00E00201">
            <w:pPr>
              <w:rPr>
                <w:rFonts w:eastAsia="SimSun"/>
              </w:rPr>
            </w:pPr>
            <w:r w:rsidRPr="00AC3044">
              <w:rPr>
                <w:rFonts w:eastAsia="SimSun"/>
              </w:rPr>
              <w:t>Месна</w:t>
            </w:r>
          </w:p>
        </w:tc>
        <w:tc>
          <w:tcPr>
            <w:tcW w:w="614" w:type="pct"/>
            <w:vAlign w:val="center"/>
          </w:tcPr>
          <w:p w14:paraId="33986361" w14:textId="77777777" w:rsidR="002F2FF7" w:rsidRPr="00AC3044" w:rsidRDefault="002F2FF7" w:rsidP="00E00201">
            <w:pPr>
              <w:rPr>
                <w:rFonts w:eastAsia="SimSun"/>
              </w:rPr>
            </w:pPr>
            <w:r w:rsidRPr="00AC3044">
              <w:rPr>
                <w:rFonts w:eastAsia="SimSun"/>
              </w:rPr>
              <w:t>120% от дозы ЦФ</w:t>
            </w:r>
          </w:p>
        </w:tc>
        <w:tc>
          <w:tcPr>
            <w:tcW w:w="486" w:type="pct"/>
            <w:vAlign w:val="center"/>
          </w:tcPr>
          <w:p w14:paraId="7829579A" w14:textId="77777777" w:rsidR="002F2FF7" w:rsidRPr="00AC3044" w:rsidRDefault="002F2FF7" w:rsidP="00E00201">
            <w:pPr>
              <w:rPr>
                <w:rFonts w:eastAsia="SimSun"/>
              </w:rPr>
            </w:pPr>
            <w:r w:rsidRPr="00AC3044">
              <w:rPr>
                <w:rFonts w:eastAsia="SimSun"/>
              </w:rPr>
              <w:t>–</w:t>
            </w:r>
          </w:p>
        </w:tc>
        <w:tc>
          <w:tcPr>
            <w:tcW w:w="1370" w:type="pct"/>
            <w:vAlign w:val="center"/>
          </w:tcPr>
          <w:p w14:paraId="6512A734" w14:textId="77777777" w:rsidR="002F2FF7" w:rsidRPr="00AC3044" w:rsidRDefault="002F2FF7" w:rsidP="00E00201">
            <w:pPr>
              <w:rPr>
                <w:rFonts w:eastAsia="SimSun"/>
              </w:rPr>
            </w:pPr>
            <w:r w:rsidRPr="00AC3044">
              <w:rPr>
                <w:rFonts w:eastAsia="SimSun"/>
              </w:rPr>
              <w:t>В дни введения ЦФ</w:t>
            </w:r>
          </w:p>
        </w:tc>
        <w:tc>
          <w:tcPr>
            <w:tcW w:w="1229" w:type="pct"/>
            <w:vAlign w:val="center"/>
          </w:tcPr>
          <w:p w14:paraId="17A56443" w14:textId="77777777" w:rsidR="002F2FF7" w:rsidRPr="00AC3044" w:rsidRDefault="002F2FF7" w:rsidP="00E00201">
            <w:pPr>
              <w:rPr>
                <w:rFonts w:eastAsia="SimSun"/>
              </w:rPr>
            </w:pPr>
            <w:r w:rsidRPr="00AC3044">
              <w:rPr>
                <w:rFonts w:eastAsia="SimSun"/>
              </w:rPr>
              <w:t xml:space="preserve">В/в, инфузия в течение 24 ч, начиная за 2 ч до введения ЦФ </w:t>
            </w:r>
          </w:p>
        </w:tc>
      </w:tr>
      <w:tr w:rsidR="002F2FF7" w:rsidRPr="00AC3044" w14:paraId="255ADC7D" w14:textId="77777777" w:rsidTr="00E00201">
        <w:trPr>
          <w:cantSplit/>
          <w:trHeight w:val="20"/>
        </w:trPr>
        <w:tc>
          <w:tcPr>
            <w:tcW w:w="168" w:type="pct"/>
          </w:tcPr>
          <w:p w14:paraId="1D5F8BBE" w14:textId="77777777" w:rsidR="002F2FF7" w:rsidRPr="00AC3044" w:rsidRDefault="002F2FF7" w:rsidP="00E00201">
            <w:pPr>
              <w:rPr>
                <w:rFonts w:eastAsia="SimSun"/>
              </w:rPr>
            </w:pPr>
            <w:r w:rsidRPr="00AC3044">
              <w:rPr>
                <w:rFonts w:eastAsia="SimSun"/>
              </w:rPr>
              <w:t>2</w:t>
            </w:r>
          </w:p>
        </w:tc>
        <w:tc>
          <w:tcPr>
            <w:tcW w:w="1133" w:type="pct"/>
            <w:vAlign w:val="center"/>
          </w:tcPr>
          <w:p w14:paraId="7580B9CF" w14:textId="77777777" w:rsidR="002F2FF7" w:rsidRPr="00AC3044" w:rsidRDefault="002F2FF7" w:rsidP="00E00201">
            <w:pPr>
              <w:rPr>
                <w:rFonts w:eastAsia="SimSun"/>
              </w:rPr>
            </w:pPr>
            <w:r w:rsidRPr="00AC3044">
              <w:rPr>
                <w:rFonts w:eastAsia="SimSun"/>
              </w:rPr>
              <w:t>Кальция фолинат</w:t>
            </w:r>
          </w:p>
        </w:tc>
        <w:tc>
          <w:tcPr>
            <w:tcW w:w="614" w:type="pct"/>
            <w:vAlign w:val="center"/>
          </w:tcPr>
          <w:p w14:paraId="66652678" w14:textId="77777777" w:rsidR="002F2FF7" w:rsidRPr="00AC3044" w:rsidRDefault="002F2FF7" w:rsidP="00E00201">
            <w:pPr>
              <w:rPr>
                <w:rFonts w:eastAsia="SimSun"/>
              </w:rPr>
            </w:pPr>
            <w:r w:rsidRPr="00AC3044">
              <w:rPr>
                <w:rFonts w:eastAsia="SimSun"/>
              </w:rPr>
              <w:t>50 мг</w:t>
            </w:r>
          </w:p>
        </w:tc>
        <w:tc>
          <w:tcPr>
            <w:tcW w:w="486" w:type="pct"/>
            <w:vAlign w:val="center"/>
          </w:tcPr>
          <w:p w14:paraId="5181B591" w14:textId="77777777" w:rsidR="002F2FF7" w:rsidRPr="00AC3044" w:rsidRDefault="002F2FF7" w:rsidP="00E00201">
            <w:pPr>
              <w:rPr>
                <w:rFonts w:eastAsia="SimSun"/>
              </w:rPr>
            </w:pPr>
            <w:r w:rsidRPr="00AC3044">
              <w:rPr>
                <w:rFonts w:eastAsia="SimSun"/>
              </w:rPr>
              <w:t>–</w:t>
            </w:r>
          </w:p>
        </w:tc>
        <w:tc>
          <w:tcPr>
            <w:tcW w:w="1370" w:type="pct"/>
            <w:vAlign w:val="center"/>
          </w:tcPr>
          <w:p w14:paraId="781F4BB2" w14:textId="77777777" w:rsidR="002F2FF7" w:rsidRPr="00AC3044" w:rsidRDefault="002F2FF7" w:rsidP="00E00201">
            <w:pPr>
              <w:rPr>
                <w:rFonts w:eastAsia="SimSun"/>
              </w:rPr>
            </w:pPr>
            <w:r w:rsidRPr="00AC3044">
              <w:rPr>
                <w:rFonts w:eastAsia="SimSun"/>
              </w:rPr>
              <w:t>В случае применения метотрексата в качестве профилактики РТПХ</w:t>
            </w:r>
          </w:p>
          <w:p w14:paraId="63A7EB91" w14:textId="77777777" w:rsidR="002F2FF7" w:rsidRPr="00AC3044" w:rsidRDefault="002F2FF7" w:rsidP="00E00201">
            <w:pPr>
              <w:rPr>
                <w:rFonts w:eastAsia="SimSun"/>
              </w:rPr>
            </w:pPr>
            <w:r w:rsidRPr="00AC3044">
              <w:rPr>
                <w:rFonts w:eastAsia="SimSun"/>
              </w:rPr>
              <w:t xml:space="preserve">+2, +4, +7, +12 дни </w:t>
            </w:r>
          </w:p>
        </w:tc>
        <w:tc>
          <w:tcPr>
            <w:tcW w:w="1229" w:type="pct"/>
            <w:vAlign w:val="center"/>
          </w:tcPr>
          <w:p w14:paraId="3C04F5EA" w14:textId="77777777" w:rsidR="002F2FF7" w:rsidRPr="00AC3044" w:rsidRDefault="002F2FF7" w:rsidP="00E00201">
            <w:pPr>
              <w:rPr>
                <w:rFonts w:eastAsia="SimSun"/>
              </w:rPr>
            </w:pPr>
            <w:r w:rsidRPr="00AC3044">
              <w:rPr>
                <w:rFonts w:eastAsia="SimSun"/>
              </w:rPr>
              <w:t xml:space="preserve">В/в, в 20 мл физ. р-ра  </w:t>
            </w:r>
          </w:p>
        </w:tc>
      </w:tr>
      <w:tr w:rsidR="002F2FF7" w:rsidRPr="00AC3044" w14:paraId="0B2003F9" w14:textId="77777777" w:rsidTr="00E00201">
        <w:trPr>
          <w:trHeight w:val="20"/>
        </w:trPr>
        <w:tc>
          <w:tcPr>
            <w:tcW w:w="168" w:type="pct"/>
          </w:tcPr>
          <w:p w14:paraId="29C97004" w14:textId="77777777" w:rsidR="002F2FF7" w:rsidRPr="00AC3044" w:rsidRDefault="002F2FF7" w:rsidP="00E00201">
            <w:pPr>
              <w:rPr>
                <w:rFonts w:eastAsia="SimSun"/>
              </w:rPr>
            </w:pPr>
            <w:r w:rsidRPr="00AC3044">
              <w:rPr>
                <w:rFonts w:eastAsia="SimSun"/>
              </w:rPr>
              <w:lastRenderedPageBreak/>
              <w:t>3</w:t>
            </w:r>
          </w:p>
        </w:tc>
        <w:tc>
          <w:tcPr>
            <w:tcW w:w="1133" w:type="pct"/>
            <w:vAlign w:val="center"/>
          </w:tcPr>
          <w:p w14:paraId="2FDB23AB" w14:textId="77777777" w:rsidR="002F2FF7" w:rsidRPr="00AC3044" w:rsidRDefault="002F2FF7" w:rsidP="00E00201">
            <w:pPr>
              <w:rPr>
                <w:rFonts w:eastAsia="SimSun"/>
              </w:rPr>
            </w:pPr>
            <w:r w:rsidRPr="00AC3044">
              <w:rPr>
                <w:rFonts w:eastAsia="SimSun"/>
              </w:rPr>
              <w:t xml:space="preserve">Аллопуринол </w:t>
            </w:r>
          </w:p>
        </w:tc>
        <w:tc>
          <w:tcPr>
            <w:tcW w:w="614" w:type="pct"/>
            <w:vAlign w:val="center"/>
          </w:tcPr>
          <w:p w14:paraId="04F42546" w14:textId="77777777" w:rsidR="002F2FF7" w:rsidRPr="00AC3044" w:rsidRDefault="002F2FF7" w:rsidP="00E00201">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2546B337" w14:textId="77777777" w:rsidR="002F2FF7" w:rsidRPr="00AC3044" w:rsidRDefault="002F2FF7" w:rsidP="00E00201">
            <w:pPr>
              <w:rPr>
                <w:rFonts w:eastAsia="SimSun"/>
              </w:rPr>
            </w:pPr>
            <w:r w:rsidRPr="00AC3044">
              <w:rPr>
                <w:rFonts w:eastAsia="SimSun"/>
              </w:rPr>
              <w:t>–</w:t>
            </w:r>
          </w:p>
        </w:tc>
        <w:tc>
          <w:tcPr>
            <w:tcW w:w="1370" w:type="pct"/>
            <w:vAlign w:val="center"/>
          </w:tcPr>
          <w:p w14:paraId="24561515" w14:textId="77777777" w:rsidR="002F2FF7" w:rsidRPr="00AC3044" w:rsidRDefault="002F2FF7" w:rsidP="00E00201">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157380C7" w14:textId="77777777" w:rsidR="002F2FF7" w:rsidRPr="00AC3044" w:rsidRDefault="002F2FF7" w:rsidP="00E00201">
            <w:pPr>
              <w:rPr>
                <w:rFonts w:eastAsia="SimSun"/>
              </w:rPr>
            </w:pPr>
            <w:r w:rsidRPr="00AC3044">
              <w:rPr>
                <w:rFonts w:eastAsia="SimSun"/>
              </w:rPr>
              <w:t>Внутрь, однократно или доза разделяется на 2 приема</w:t>
            </w:r>
          </w:p>
        </w:tc>
      </w:tr>
      <w:tr w:rsidR="002F2FF7" w:rsidRPr="00AC3044" w14:paraId="0B603B6A" w14:textId="77777777" w:rsidTr="00E00201">
        <w:trPr>
          <w:trHeight w:val="20"/>
        </w:trPr>
        <w:tc>
          <w:tcPr>
            <w:tcW w:w="168" w:type="pct"/>
          </w:tcPr>
          <w:p w14:paraId="66452B57" w14:textId="77777777" w:rsidR="002F2FF7" w:rsidRPr="00AC3044" w:rsidRDefault="002F2FF7" w:rsidP="00E00201">
            <w:pPr>
              <w:rPr>
                <w:rFonts w:eastAsia="SimSun"/>
              </w:rPr>
            </w:pPr>
            <w:r w:rsidRPr="00AC3044">
              <w:rPr>
                <w:rFonts w:eastAsia="SimSun"/>
              </w:rPr>
              <w:t>4</w:t>
            </w:r>
          </w:p>
        </w:tc>
        <w:tc>
          <w:tcPr>
            <w:tcW w:w="1133" w:type="pct"/>
            <w:vAlign w:val="center"/>
          </w:tcPr>
          <w:p w14:paraId="069C982D" w14:textId="77777777" w:rsidR="002F2FF7" w:rsidRPr="00AC3044" w:rsidRDefault="002F2FF7" w:rsidP="00E00201">
            <w:pPr>
              <w:rPr>
                <w:rFonts w:eastAsia="SimSun"/>
              </w:rPr>
            </w:pPr>
            <w:r w:rsidRPr="00AC3044">
              <w:rPr>
                <w:rFonts w:eastAsia="SimSun"/>
              </w:rPr>
              <w:t xml:space="preserve">Аллопуринол </w:t>
            </w:r>
          </w:p>
        </w:tc>
        <w:tc>
          <w:tcPr>
            <w:tcW w:w="614" w:type="pct"/>
            <w:vAlign w:val="center"/>
          </w:tcPr>
          <w:p w14:paraId="4086BB95" w14:textId="77777777" w:rsidR="002F2FF7" w:rsidRPr="00AC3044" w:rsidRDefault="002F2FF7" w:rsidP="00E00201">
            <w:pPr>
              <w:rPr>
                <w:rFonts w:eastAsia="SimSun"/>
              </w:rPr>
            </w:pPr>
            <w:r w:rsidRPr="00AC3044">
              <w:rPr>
                <w:rFonts w:eastAsia="SimSun"/>
              </w:rPr>
              <w:t xml:space="preserve">300мг </w:t>
            </w:r>
          </w:p>
        </w:tc>
        <w:tc>
          <w:tcPr>
            <w:tcW w:w="486" w:type="pct"/>
            <w:vAlign w:val="center"/>
          </w:tcPr>
          <w:p w14:paraId="0BD716AD" w14:textId="77777777" w:rsidR="002F2FF7" w:rsidRPr="00AC3044" w:rsidRDefault="002F2FF7" w:rsidP="00E00201">
            <w:pPr>
              <w:rPr>
                <w:rFonts w:eastAsia="SimSun"/>
              </w:rPr>
            </w:pPr>
            <w:r w:rsidRPr="00AC3044">
              <w:rPr>
                <w:rFonts w:eastAsia="SimSun"/>
              </w:rPr>
              <w:t>–</w:t>
            </w:r>
          </w:p>
        </w:tc>
        <w:tc>
          <w:tcPr>
            <w:tcW w:w="1370" w:type="pct"/>
            <w:vAlign w:val="center"/>
          </w:tcPr>
          <w:p w14:paraId="558DB2A1" w14:textId="77777777" w:rsidR="002F2FF7" w:rsidRPr="00AC3044" w:rsidRDefault="002F2FF7" w:rsidP="00E00201">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380AA4C7" w14:textId="77777777" w:rsidR="002F2FF7" w:rsidRPr="00AC3044" w:rsidRDefault="002F2FF7" w:rsidP="00E00201">
            <w:pPr>
              <w:rPr>
                <w:rFonts w:eastAsia="SimSun"/>
              </w:rPr>
            </w:pPr>
            <w:r w:rsidRPr="00AC3044">
              <w:rPr>
                <w:rFonts w:eastAsia="SimSun"/>
              </w:rPr>
              <w:t>Внутрь, однократно или доза разделяется на 2 приема</w:t>
            </w:r>
          </w:p>
        </w:tc>
      </w:tr>
      <w:tr w:rsidR="002F2FF7" w:rsidRPr="00AC3044" w14:paraId="06C46031" w14:textId="77777777" w:rsidTr="00E00201">
        <w:trPr>
          <w:trHeight w:val="20"/>
        </w:trPr>
        <w:tc>
          <w:tcPr>
            <w:tcW w:w="168" w:type="pct"/>
          </w:tcPr>
          <w:p w14:paraId="05D4122D" w14:textId="77777777" w:rsidR="002F2FF7" w:rsidRPr="00AC3044" w:rsidRDefault="002F2FF7" w:rsidP="00E00201">
            <w:pPr>
              <w:rPr>
                <w:rFonts w:eastAsia="SimSun"/>
              </w:rPr>
            </w:pPr>
            <w:r w:rsidRPr="00AC3044">
              <w:rPr>
                <w:rFonts w:eastAsia="SimSun"/>
              </w:rPr>
              <w:t>5</w:t>
            </w:r>
          </w:p>
        </w:tc>
        <w:tc>
          <w:tcPr>
            <w:tcW w:w="1133" w:type="pct"/>
            <w:vAlign w:val="center"/>
          </w:tcPr>
          <w:p w14:paraId="33C9F275" w14:textId="77777777" w:rsidR="002F2FF7" w:rsidRPr="00AC3044" w:rsidRDefault="002F2FF7" w:rsidP="00E00201">
            <w:pPr>
              <w:rPr>
                <w:rFonts w:eastAsia="SimSun"/>
              </w:rPr>
            </w:pPr>
            <w:r w:rsidRPr="00AC3044">
              <w:rPr>
                <w:rFonts w:eastAsia="SimSun"/>
              </w:rPr>
              <w:t>Урсодезоксихолевая кислота (рекомендуется)</w:t>
            </w:r>
          </w:p>
        </w:tc>
        <w:tc>
          <w:tcPr>
            <w:tcW w:w="614" w:type="pct"/>
            <w:vAlign w:val="center"/>
          </w:tcPr>
          <w:p w14:paraId="65674F7D" w14:textId="77777777" w:rsidR="002F2FF7" w:rsidRPr="00AC3044" w:rsidRDefault="002F2FF7" w:rsidP="00E00201">
            <w:pPr>
              <w:rPr>
                <w:rFonts w:eastAsia="SimSun"/>
              </w:rPr>
            </w:pPr>
            <w:r w:rsidRPr="00AC3044">
              <w:rPr>
                <w:rFonts w:eastAsia="SimSun"/>
              </w:rPr>
              <w:t>12 мг/кг</w:t>
            </w:r>
          </w:p>
        </w:tc>
        <w:tc>
          <w:tcPr>
            <w:tcW w:w="486" w:type="pct"/>
            <w:vAlign w:val="center"/>
          </w:tcPr>
          <w:p w14:paraId="47615835" w14:textId="77777777" w:rsidR="002F2FF7" w:rsidRPr="00AC3044" w:rsidRDefault="002F2FF7" w:rsidP="00E00201">
            <w:pPr>
              <w:rPr>
                <w:rFonts w:eastAsia="SimSun"/>
              </w:rPr>
            </w:pPr>
            <w:r w:rsidRPr="00AC3044">
              <w:rPr>
                <w:rFonts w:eastAsia="SimSun"/>
              </w:rPr>
              <w:t>–</w:t>
            </w:r>
          </w:p>
        </w:tc>
        <w:tc>
          <w:tcPr>
            <w:tcW w:w="1370" w:type="pct"/>
            <w:vAlign w:val="center"/>
          </w:tcPr>
          <w:p w14:paraId="7C81D55F" w14:textId="77777777" w:rsidR="002F2FF7" w:rsidRPr="00AC3044" w:rsidRDefault="002F2FF7" w:rsidP="00E00201">
            <w:pPr>
              <w:rPr>
                <w:rFonts w:eastAsia="SimSun"/>
              </w:rPr>
            </w:pPr>
            <w:r w:rsidRPr="00AC3044">
              <w:rPr>
                <w:rFonts w:eastAsia="SimSun"/>
              </w:rPr>
              <w:t>C –6 по +180 день</w:t>
            </w:r>
          </w:p>
        </w:tc>
        <w:tc>
          <w:tcPr>
            <w:tcW w:w="1229" w:type="pct"/>
            <w:vAlign w:val="center"/>
          </w:tcPr>
          <w:p w14:paraId="1BE3A1D6" w14:textId="77777777" w:rsidR="002F2FF7" w:rsidRPr="00AC3044" w:rsidRDefault="002F2FF7" w:rsidP="00E00201">
            <w:pPr>
              <w:rPr>
                <w:rFonts w:eastAsia="SimSun"/>
              </w:rPr>
            </w:pPr>
            <w:r w:rsidRPr="00AC3044">
              <w:rPr>
                <w:rFonts w:eastAsia="SimSun"/>
              </w:rPr>
              <w:t>Внутрь, суточная доза разделяется на 1–2 приема (вечер или день и вечер)</w:t>
            </w:r>
          </w:p>
        </w:tc>
      </w:tr>
      <w:tr w:rsidR="002F2FF7" w:rsidRPr="00AC3044" w14:paraId="1B836A04" w14:textId="77777777" w:rsidTr="00E00201">
        <w:trPr>
          <w:trHeight w:val="20"/>
        </w:trPr>
        <w:tc>
          <w:tcPr>
            <w:tcW w:w="168" w:type="pct"/>
          </w:tcPr>
          <w:p w14:paraId="36AAFC49" w14:textId="77777777" w:rsidR="002F2FF7" w:rsidRPr="00AC3044" w:rsidRDefault="002F2FF7" w:rsidP="00E00201">
            <w:pPr>
              <w:rPr>
                <w:rFonts w:eastAsia="SimSun"/>
              </w:rPr>
            </w:pPr>
            <w:r w:rsidRPr="00AC3044">
              <w:rPr>
                <w:rFonts w:eastAsia="SimSun"/>
              </w:rPr>
              <w:t>6</w:t>
            </w:r>
          </w:p>
        </w:tc>
        <w:tc>
          <w:tcPr>
            <w:tcW w:w="1133" w:type="pct"/>
            <w:vAlign w:val="center"/>
          </w:tcPr>
          <w:p w14:paraId="589D571B" w14:textId="77777777" w:rsidR="002F2FF7" w:rsidRPr="00AC3044" w:rsidRDefault="002F2FF7" w:rsidP="00E00201">
            <w:pPr>
              <w:rPr>
                <w:rFonts w:eastAsia="SimSun"/>
              </w:rPr>
            </w:pPr>
            <w:r w:rsidRPr="00AC3044">
              <w:rPr>
                <w:rFonts w:eastAsia="SimSun"/>
              </w:rPr>
              <w:t xml:space="preserve">Метилпреднизолон </w:t>
            </w:r>
          </w:p>
        </w:tc>
        <w:tc>
          <w:tcPr>
            <w:tcW w:w="3699" w:type="pct"/>
            <w:gridSpan w:val="4"/>
            <w:vAlign w:val="center"/>
          </w:tcPr>
          <w:p w14:paraId="272397CD" w14:textId="77777777" w:rsidR="002F2FF7" w:rsidRPr="00AC3044" w:rsidRDefault="002F2FF7" w:rsidP="00E00201">
            <w:pPr>
              <w:rPr>
                <w:rFonts w:eastAsia="SimSun"/>
              </w:rPr>
            </w:pPr>
            <w:r w:rsidRPr="00AC3044">
              <w:rPr>
                <w:rFonts w:eastAsia="SimSun"/>
              </w:rPr>
              <w:t>см. «Инфузия АТГ»</w:t>
            </w:r>
          </w:p>
        </w:tc>
      </w:tr>
      <w:tr w:rsidR="002F2FF7" w:rsidRPr="00AC3044" w14:paraId="25F6B8C7" w14:textId="77777777" w:rsidTr="00E00201">
        <w:trPr>
          <w:trHeight w:val="20"/>
        </w:trPr>
        <w:tc>
          <w:tcPr>
            <w:tcW w:w="168" w:type="pct"/>
          </w:tcPr>
          <w:p w14:paraId="1B86ED6D" w14:textId="77777777" w:rsidR="002F2FF7" w:rsidRPr="00AC3044" w:rsidRDefault="002F2FF7" w:rsidP="00E00201">
            <w:pPr>
              <w:rPr>
                <w:rFonts w:eastAsia="SimSun"/>
              </w:rPr>
            </w:pPr>
            <w:r w:rsidRPr="00AC3044">
              <w:rPr>
                <w:rFonts w:eastAsia="SimSun"/>
              </w:rPr>
              <w:t>7</w:t>
            </w:r>
          </w:p>
        </w:tc>
        <w:tc>
          <w:tcPr>
            <w:tcW w:w="1133" w:type="pct"/>
            <w:vAlign w:val="center"/>
          </w:tcPr>
          <w:p w14:paraId="224F3D80" w14:textId="77777777" w:rsidR="002F2FF7" w:rsidRPr="00AC3044" w:rsidRDefault="002F2FF7" w:rsidP="00E00201">
            <w:pPr>
              <w:rPr>
                <w:rFonts w:eastAsia="SimSun"/>
              </w:rPr>
            </w:pPr>
            <w:r w:rsidRPr="00AC3044">
              <w:rPr>
                <w:rFonts w:eastAsia="SimSun"/>
              </w:rPr>
              <w:t>Преднизолон</w:t>
            </w:r>
          </w:p>
        </w:tc>
        <w:tc>
          <w:tcPr>
            <w:tcW w:w="3699" w:type="pct"/>
            <w:gridSpan w:val="4"/>
            <w:vAlign w:val="center"/>
          </w:tcPr>
          <w:p w14:paraId="54F7153D" w14:textId="77777777" w:rsidR="002F2FF7" w:rsidRPr="00AC3044" w:rsidRDefault="002F2FF7" w:rsidP="00E00201">
            <w:pPr>
              <w:rPr>
                <w:rFonts w:eastAsia="SimSun"/>
              </w:rPr>
            </w:pPr>
            <w:r w:rsidRPr="00AC3044">
              <w:rPr>
                <w:rFonts w:eastAsia="SimSun"/>
              </w:rPr>
              <w:t>см. «Инфузия АТГ»</w:t>
            </w:r>
          </w:p>
        </w:tc>
      </w:tr>
    </w:tbl>
    <w:p w14:paraId="051B6830" w14:textId="77777777" w:rsidR="002F2FF7" w:rsidRPr="00C07B2E" w:rsidRDefault="002F2FF7" w:rsidP="002F2FF7">
      <w:pPr>
        <w:rPr>
          <w:rFonts w:eastAsia="SimSun"/>
        </w:rPr>
      </w:pPr>
    </w:p>
    <w:p w14:paraId="424B4905" w14:textId="66D4231C" w:rsidR="009D5CA7" w:rsidRPr="009D5CA7" w:rsidRDefault="00147D82" w:rsidP="009D5CA7">
      <w:pPr>
        <w:pStyle w:val="2"/>
        <w:rPr>
          <w:lang w:val="ru-RU"/>
        </w:rPr>
      </w:pPr>
      <w:bookmarkStart w:id="294" w:name="_Toc64624817"/>
      <w:r w:rsidRPr="00B05ABD">
        <w:t>Приложение А3.</w:t>
      </w:r>
      <w:r w:rsidRPr="00B05ABD">
        <w:rPr>
          <w:lang w:val="ru-RU"/>
        </w:rPr>
        <w:t>1</w:t>
      </w:r>
      <w:r w:rsidR="006709F4">
        <w:rPr>
          <w:lang w:val="ru-RU"/>
        </w:rPr>
        <w:t>2</w:t>
      </w:r>
      <w:r>
        <w:rPr>
          <w:lang w:val="ru-RU"/>
        </w:rPr>
        <w:t xml:space="preserve"> </w:t>
      </w:r>
      <w:r w:rsidR="009D5CA7" w:rsidRPr="008F721B">
        <w:t xml:space="preserve">Лечение пациента </w:t>
      </w:r>
      <w:r w:rsidR="00E958FF">
        <w:rPr>
          <w:lang w:val="ru-RU"/>
        </w:rPr>
        <w:t xml:space="preserve">с лейкозом </w:t>
      </w:r>
      <w:r w:rsidR="009D5CA7" w:rsidRPr="008F721B">
        <w:t>в отделении реанимации и интенсивной терапии</w:t>
      </w:r>
      <w:bookmarkEnd w:id="294"/>
    </w:p>
    <w:p w14:paraId="5D3D2420" w14:textId="77777777" w:rsidR="009D5CA7" w:rsidRDefault="009D5CA7" w:rsidP="009D5CA7">
      <w:pPr>
        <w:ind w:firstLine="709"/>
      </w:pPr>
    </w:p>
    <w:p w14:paraId="0D9FBB44" w14:textId="5031E24E" w:rsidR="009D5CA7" w:rsidRPr="008F721B" w:rsidRDefault="009D5CA7" w:rsidP="009D5CA7">
      <w:pPr>
        <w:ind w:firstLine="709"/>
      </w:pPr>
      <w:r w:rsidRPr="008F721B">
        <w:t xml:space="preserve">У пациентов с </w:t>
      </w:r>
      <w:r w:rsidR="00D07B88">
        <w:t>лейкозом</w:t>
      </w:r>
      <w:r w:rsidR="00E958FF">
        <w:t xml:space="preserve"> </w:t>
      </w:r>
      <w:r w:rsidRPr="008F721B">
        <w:t xml:space="preserve">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w:t>
      </w:r>
      <w:r w:rsidRPr="008F721B">
        <w:lastRenderedPageBreak/>
        <w:t xml:space="preserve">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w:t>
      </w:r>
      <w:r w:rsidR="00E958FF">
        <w:t xml:space="preserve">лейкоза </w:t>
      </w:r>
      <w:r w:rsidRPr="008F721B">
        <w:t>может развиться синдром массивного лизиса</w:t>
      </w:r>
      <w:r w:rsidRPr="00B563E0">
        <w:t xml:space="preserve"> </w:t>
      </w:r>
      <w:r>
        <w:t>опухоли, сопровождающейся</w:t>
      </w:r>
      <w:r w:rsidRPr="008F721B">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t xml:space="preserve"> терапии (ОРИТ). </w:t>
      </w:r>
    </w:p>
    <w:p w14:paraId="43DFD8CC" w14:textId="35387171" w:rsidR="009D5CA7" w:rsidRPr="008F721B" w:rsidRDefault="009D5CA7" w:rsidP="009D5CA7">
      <w:pPr>
        <w:ind w:firstLine="708"/>
      </w:pPr>
      <w:r w:rsidRPr="008F721B">
        <w:t xml:space="preserve">Интенсивная терапия критических состояний, возникших у пациентов с </w:t>
      </w:r>
      <w:r w:rsidR="00E958FF">
        <w:t xml:space="preserve">лейкозом </w:t>
      </w:r>
      <w:r w:rsidRPr="008F721B">
        <w:t xml:space="preserve">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7D8CF3AE" w14:textId="77777777" w:rsidR="009D5CA7" w:rsidRPr="003C0A4C" w:rsidRDefault="009D5CA7" w:rsidP="009D5CA7">
      <w:pPr>
        <w:ind w:firstLine="708"/>
      </w:pPr>
      <w:r w:rsidRPr="008F721B">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t xml:space="preserve">онкогематологическими заболеваниями нуждаются в переводе в ОРИТ во время лечения (таб. 1). </w:t>
      </w:r>
    </w:p>
    <w:p w14:paraId="236D57CB" w14:textId="77777777" w:rsidR="009D5CA7" w:rsidRPr="003C0A4C" w:rsidRDefault="009D5CA7" w:rsidP="009D5CA7"/>
    <w:p w14:paraId="34CDCAB5" w14:textId="77777777" w:rsidR="009D5CA7" w:rsidRPr="008F721B" w:rsidRDefault="009D5CA7" w:rsidP="009D5CA7">
      <w:r w:rsidRPr="003C0A4C">
        <w:t>Таблица 1. Потребность в переводе в ОРИТ пациентов с острыми миелоидными лейкозами</w:t>
      </w:r>
      <w:r w:rsidRPr="008F721B">
        <w:t xml:space="preserve"> (ОМЛ)</w:t>
      </w:r>
    </w:p>
    <w:tbl>
      <w:tblPr>
        <w:tblStyle w:val="affa"/>
        <w:tblW w:w="4914" w:type="pct"/>
        <w:tblLook w:val="04A0" w:firstRow="1" w:lastRow="0" w:firstColumn="1" w:lastColumn="0" w:noHBand="0" w:noVBand="1"/>
      </w:tblPr>
      <w:tblGrid>
        <w:gridCol w:w="3995"/>
        <w:gridCol w:w="5189"/>
      </w:tblGrid>
      <w:tr w:rsidR="009D5CA7" w:rsidRPr="009D0B15" w14:paraId="163E5353" w14:textId="77777777" w:rsidTr="00E00201">
        <w:trPr>
          <w:trHeight w:val="1014"/>
        </w:trPr>
        <w:tc>
          <w:tcPr>
            <w:tcW w:w="2175" w:type="pct"/>
            <w:vAlign w:val="center"/>
          </w:tcPr>
          <w:p w14:paraId="55E651ED" w14:textId="77777777" w:rsidR="009D5CA7" w:rsidRPr="009D0B15" w:rsidRDefault="009D5CA7" w:rsidP="00E00201">
            <w:pPr>
              <w:jc w:val="center"/>
            </w:pPr>
            <w:r w:rsidRPr="009D0B15">
              <w:t>Источник</w:t>
            </w:r>
          </w:p>
        </w:tc>
        <w:tc>
          <w:tcPr>
            <w:tcW w:w="2825" w:type="pct"/>
          </w:tcPr>
          <w:p w14:paraId="7FE1D892" w14:textId="77777777" w:rsidR="009D5CA7" w:rsidRPr="009D0B15" w:rsidRDefault="009D5CA7" w:rsidP="00E00201">
            <w:pPr>
              <w:jc w:val="center"/>
            </w:pPr>
            <w:r w:rsidRPr="009D0B15">
              <w:t>Доля пациентов, переведенных в ОРИТ (%)</w:t>
            </w:r>
          </w:p>
        </w:tc>
      </w:tr>
      <w:tr w:rsidR="009D5CA7" w:rsidRPr="009D0B15" w14:paraId="6CAAA9F1" w14:textId="77777777" w:rsidTr="00E00201">
        <w:trPr>
          <w:trHeight w:val="1014"/>
        </w:trPr>
        <w:tc>
          <w:tcPr>
            <w:tcW w:w="2175" w:type="pct"/>
          </w:tcPr>
          <w:p w14:paraId="700F5B69" w14:textId="319C043F" w:rsidR="009D5CA7" w:rsidRPr="009D0B15" w:rsidRDefault="009D5CA7" w:rsidP="00E00201">
            <w:r w:rsidRPr="009D0B15">
              <w:rPr>
                <w:lang w:val="en-US"/>
              </w:rPr>
              <w:t xml:space="preserve">Roze des Ordons A. </w:t>
            </w:r>
            <w:r w:rsidRPr="009D0B15">
              <w:t>и</w:t>
            </w:r>
            <w:r w:rsidRPr="009D0B15">
              <w:rPr>
                <w:lang w:val="en-US"/>
              </w:rPr>
              <w:t xml:space="preserve"> </w:t>
            </w:r>
            <w:r w:rsidRPr="009D0B15">
              <w:t>соавт</w:t>
            </w:r>
            <w:r w:rsidRPr="009D0B15">
              <w:rPr>
                <w:lang w:val="en-US"/>
              </w:rPr>
              <w:t xml:space="preserve">., 2010 </w:t>
            </w:r>
            <w:r w:rsidRPr="009D0B15">
              <w:fldChar w:fldCharType="begin" w:fldLock="1"/>
            </w:r>
            <w:r w:rsidR="006E3DE3">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34]","plainTextFormattedCitation":"[234]","previouslyFormattedCitation":"[234]"},"properties":{"noteIndex":0},"schema":"https://github.com/citation-style-language/schema/raw/master/csl-citation.json"}</w:instrText>
            </w:r>
            <w:r w:rsidRPr="009D0B15">
              <w:fldChar w:fldCharType="separate"/>
            </w:r>
            <w:r w:rsidR="008115BF">
              <w:rPr>
                <w:noProof/>
              </w:rPr>
              <w:t>[235</w:t>
            </w:r>
            <w:r w:rsidR="002B4EF9" w:rsidRPr="002B4EF9">
              <w:rPr>
                <w:noProof/>
              </w:rPr>
              <w:t>]</w:t>
            </w:r>
            <w:r w:rsidRPr="009D0B15">
              <w:fldChar w:fldCharType="end"/>
            </w:r>
            <w:r w:rsidRPr="009D0B15">
              <w:t xml:space="preserve"> </w:t>
            </w:r>
          </w:p>
        </w:tc>
        <w:tc>
          <w:tcPr>
            <w:tcW w:w="2825" w:type="pct"/>
          </w:tcPr>
          <w:p w14:paraId="1832B732" w14:textId="77777777" w:rsidR="009D5CA7" w:rsidRPr="009D0B15" w:rsidRDefault="009D5CA7" w:rsidP="00E00201">
            <w:pPr>
              <w:jc w:val="center"/>
            </w:pPr>
            <w:r w:rsidRPr="009D0B15">
              <w:t>13%</w:t>
            </w:r>
          </w:p>
        </w:tc>
      </w:tr>
      <w:tr w:rsidR="009D5CA7" w:rsidRPr="009D0B15" w14:paraId="50D9333F" w14:textId="77777777" w:rsidTr="00E00201">
        <w:trPr>
          <w:trHeight w:val="989"/>
        </w:trPr>
        <w:tc>
          <w:tcPr>
            <w:tcW w:w="2175" w:type="pct"/>
          </w:tcPr>
          <w:p w14:paraId="6A4665E7" w14:textId="609F4C82" w:rsidR="009D5CA7" w:rsidRPr="009D0B15" w:rsidRDefault="009D5CA7" w:rsidP="00E00201">
            <w:r w:rsidRPr="009D0B15">
              <w:t xml:space="preserve">Schellongowski P. и соавт., 2011 </w:t>
            </w:r>
            <w:r w:rsidRPr="009D0B15">
              <w:fldChar w:fldCharType="begin" w:fldLock="1"/>
            </w:r>
            <w:r w:rsidR="006E3DE3">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sidRPr="009D0B15">
              <w:fldChar w:fldCharType="separate"/>
            </w:r>
            <w:r w:rsidR="008115BF">
              <w:rPr>
                <w:noProof/>
              </w:rPr>
              <w:t>[236</w:t>
            </w:r>
            <w:r w:rsidR="002B4EF9" w:rsidRPr="002B4EF9">
              <w:rPr>
                <w:noProof/>
              </w:rPr>
              <w:t>]</w:t>
            </w:r>
            <w:r w:rsidRPr="009D0B15">
              <w:fldChar w:fldCharType="end"/>
            </w:r>
          </w:p>
        </w:tc>
        <w:tc>
          <w:tcPr>
            <w:tcW w:w="2825" w:type="pct"/>
          </w:tcPr>
          <w:p w14:paraId="29C049BA" w14:textId="77777777" w:rsidR="009D5CA7" w:rsidRPr="009D0B15" w:rsidRDefault="009D5CA7" w:rsidP="00E00201">
            <w:pPr>
              <w:jc w:val="center"/>
            </w:pPr>
            <w:r w:rsidRPr="009D0B15">
              <w:t>15,6%</w:t>
            </w:r>
          </w:p>
        </w:tc>
      </w:tr>
      <w:tr w:rsidR="009D5CA7" w:rsidRPr="009D0B15" w14:paraId="144DCD71" w14:textId="77777777" w:rsidTr="00E00201">
        <w:trPr>
          <w:trHeight w:val="494"/>
        </w:trPr>
        <w:tc>
          <w:tcPr>
            <w:tcW w:w="2175" w:type="pct"/>
          </w:tcPr>
          <w:p w14:paraId="378FC716" w14:textId="6F05460F" w:rsidR="009D5CA7" w:rsidRPr="009D0B15" w:rsidRDefault="009D5CA7" w:rsidP="00E00201">
            <w:r w:rsidRPr="009D0B15">
              <w:t xml:space="preserve">Lengline E. и соавт., 2012 </w:t>
            </w:r>
            <w:r w:rsidRPr="009D0B15">
              <w:fldChar w:fldCharType="begin" w:fldLock="1"/>
            </w:r>
            <w:r w:rsidR="006E3DE3">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236]","plainTextFormattedCitation":"[236]","previouslyFormattedCitation":"[236]"},"properties":{"noteIndex":0},"schema":"https://github.com/citation-style-language/schema/raw/master/csl-citation.json"}</w:instrText>
            </w:r>
            <w:r w:rsidRPr="009D0B15">
              <w:fldChar w:fldCharType="separate"/>
            </w:r>
            <w:r w:rsidR="008115BF">
              <w:rPr>
                <w:noProof/>
              </w:rPr>
              <w:t>[237</w:t>
            </w:r>
            <w:r w:rsidR="002B4EF9" w:rsidRPr="002B4EF9">
              <w:rPr>
                <w:noProof/>
              </w:rPr>
              <w:t>]</w:t>
            </w:r>
            <w:r w:rsidRPr="009D0B15">
              <w:fldChar w:fldCharType="end"/>
            </w:r>
          </w:p>
        </w:tc>
        <w:tc>
          <w:tcPr>
            <w:tcW w:w="2825" w:type="pct"/>
          </w:tcPr>
          <w:p w14:paraId="21D5709C" w14:textId="77777777" w:rsidR="009D5CA7" w:rsidRPr="009D0B15" w:rsidRDefault="009D5CA7" w:rsidP="00E00201">
            <w:pPr>
              <w:jc w:val="center"/>
            </w:pPr>
            <w:r w:rsidRPr="009D0B15">
              <w:t>47,6%</w:t>
            </w:r>
          </w:p>
        </w:tc>
      </w:tr>
      <w:tr w:rsidR="009D5CA7" w:rsidRPr="009D0B15" w14:paraId="0938997D" w14:textId="77777777" w:rsidTr="00E00201">
        <w:trPr>
          <w:trHeight w:val="494"/>
        </w:trPr>
        <w:tc>
          <w:tcPr>
            <w:tcW w:w="2175" w:type="pct"/>
          </w:tcPr>
          <w:p w14:paraId="07CF2772" w14:textId="7CEFD095" w:rsidR="009D5CA7" w:rsidRPr="009D0B15" w:rsidRDefault="009D5CA7" w:rsidP="00E00201">
            <w:r w:rsidRPr="009D0B15">
              <w:t>Ja</w:t>
            </w:r>
            <w:r w:rsidRPr="009D0B15">
              <w:rPr>
                <w:lang w:val="en-US"/>
              </w:rPr>
              <w:t>c</w:t>
            </w:r>
            <w:r w:rsidRPr="009D0B15">
              <w:t>kson K. и соавт., 201</w:t>
            </w:r>
            <w:r w:rsidRPr="009D0B15">
              <w:rPr>
                <w:lang w:val="en-US"/>
              </w:rPr>
              <w:t>3</w:t>
            </w:r>
            <w:r w:rsidRPr="009D0B15">
              <w:t xml:space="preserve"> </w:t>
            </w:r>
            <w:r w:rsidRPr="009D0B15">
              <w:fldChar w:fldCharType="begin" w:fldLock="1"/>
            </w:r>
            <w:r w:rsidR="006E3DE3">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sidRPr="009D0B15">
              <w:fldChar w:fldCharType="separate"/>
            </w:r>
            <w:r w:rsidR="008115BF">
              <w:rPr>
                <w:noProof/>
              </w:rPr>
              <w:t>[238</w:t>
            </w:r>
            <w:r w:rsidR="002B4EF9" w:rsidRPr="002B4EF9">
              <w:rPr>
                <w:noProof/>
              </w:rPr>
              <w:t>]</w:t>
            </w:r>
            <w:r w:rsidRPr="009D0B15">
              <w:fldChar w:fldCharType="end"/>
            </w:r>
            <w:r w:rsidRPr="009D0B15">
              <w:t xml:space="preserve"> </w:t>
            </w:r>
          </w:p>
        </w:tc>
        <w:tc>
          <w:tcPr>
            <w:tcW w:w="2825" w:type="pct"/>
          </w:tcPr>
          <w:p w14:paraId="3128E727" w14:textId="77777777" w:rsidR="009D5CA7" w:rsidRPr="009D0B15" w:rsidRDefault="009D5CA7" w:rsidP="00E00201">
            <w:pPr>
              <w:jc w:val="center"/>
            </w:pPr>
            <w:r w:rsidRPr="009D0B15">
              <w:t>16,4%</w:t>
            </w:r>
          </w:p>
        </w:tc>
      </w:tr>
      <w:tr w:rsidR="009D5CA7" w:rsidRPr="009D0B15" w14:paraId="2495231C" w14:textId="77777777" w:rsidTr="00E00201">
        <w:trPr>
          <w:trHeight w:val="518"/>
        </w:trPr>
        <w:tc>
          <w:tcPr>
            <w:tcW w:w="2175" w:type="pct"/>
          </w:tcPr>
          <w:p w14:paraId="5B650D7A" w14:textId="07F41D37" w:rsidR="009D5CA7" w:rsidRPr="009D0B15" w:rsidRDefault="009D5CA7" w:rsidP="00E00201">
            <w:r w:rsidRPr="009D0B15">
              <w:t xml:space="preserve">Pohlen M. и соавт., 2016 </w:t>
            </w:r>
            <w:r w:rsidRPr="009D0B15">
              <w:fldChar w:fldCharType="begin" w:fldLock="1"/>
            </w:r>
            <w:r w:rsidR="006E3DE3">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238]","plainTextFormattedCitation":"[238]","previouslyFormattedCitation":"[238]"},"properties":{"noteIndex":0},"schema":"https://github.com/citation-style-language/schema/raw/master/csl-citation.json"}</w:instrText>
            </w:r>
            <w:r w:rsidRPr="009D0B15">
              <w:fldChar w:fldCharType="separate"/>
            </w:r>
            <w:r w:rsidR="008115BF">
              <w:rPr>
                <w:noProof/>
              </w:rPr>
              <w:t>[239</w:t>
            </w:r>
            <w:r w:rsidR="002B4EF9" w:rsidRPr="002B4EF9">
              <w:rPr>
                <w:noProof/>
              </w:rPr>
              <w:t>]</w:t>
            </w:r>
            <w:r w:rsidRPr="009D0B15">
              <w:fldChar w:fldCharType="end"/>
            </w:r>
          </w:p>
        </w:tc>
        <w:tc>
          <w:tcPr>
            <w:tcW w:w="2825" w:type="pct"/>
          </w:tcPr>
          <w:p w14:paraId="4EC2DC95" w14:textId="77777777" w:rsidR="009D5CA7" w:rsidRPr="009D0B15" w:rsidRDefault="009D5CA7" w:rsidP="00E00201">
            <w:pPr>
              <w:jc w:val="center"/>
            </w:pPr>
            <w:r w:rsidRPr="009D0B15">
              <w:t>13%</w:t>
            </w:r>
          </w:p>
        </w:tc>
      </w:tr>
      <w:tr w:rsidR="009D5CA7" w:rsidRPr="009D0B15" w14:paraId="2326B62F" w14:textId="77777777" w:rsidTr="00E00201">
        <w:trPr>
          <w:trHeight w:val="469"/>
        </w:trPr>
        <w:tc>
          <w:tcPr>
            <w:tcW w:w="2175" w:type="pct"/>
          </w:tcPr>
          <w:p w14:paraId="0870C0FE" w14:textId="2AB8B37A" w:rsidR="009D5CA7" w:rsidRPr="009D0B15" w:rsidRDefault="009D5CA7" w:rsidP="00E00201">
            <w:r w:rsidRPr="009D0B15">
              <w:lastRenderedPageBreak/>
              <w:t xml:space="preserve">Halpern A. и соавт., 2017 </w:t>
            </w:r>
            <w:r w:rsidRPr="009D0B15">
              <w:fldChar w:fldCharType="begin" w:fldLock="1"/>
            </w:r>
            <w:r w:rsidR="006E3DE3">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239]","plainTextFormattedCitation":"[239]","previouslyFormattedCitation":"[239]"},"properties":{"noteIndex":0},"schema":"https://github.com/citation-style-language/schema/raw/master/csl-citation.json"}</w:instrText>
            </w:r>
            <w:r w:rsidRPr="009D0B15">
              <w:fldChar w:fldCharType="separate"/>
            </w:r>
            <w:r w:rsidR="008115BF">
              <w:rPr>
                <w:noProof/>
              </w:rPr>
              <w:t>[240</w:t>
            </w:r>
            <w:r w:rsidR="002B4EF9" w:rsidRPr="002B4EF9">
              <w:rPr>
                <w:noProof/>
              </w:rPr>
              <w:t>]</w:t>
            </w:r>
            <w:r w:rsidRPr="009D0B15">
              <w:fldChar w:fldCharType="end"/>
            </w:r>
          </w:p>
        </w:tc>
        <w:tc>
          <w:tcPr>
            <w:tcW w:w="2825" w:type="pct"/>
          </w:tcPr>
          <w:p w14:paraId="68A87F40" w14:textId="77777777" w:rsidR="009D5CA7" w:rsidRPr="009D0B15" w:rsidRDefault="009D5CA7" w:rsidP="00E00201">
            <w:pPr>
              <w:jc w:val="center"/>
            </w:pPr>
            <w:r w:rsidRPr="009D0B15">
              <w:t>26,1%</w:t>
            </w:r>
          </w:p>
        </w:tc>
      </w:tr>
    </w:tbl>
    <w:p w14:paraId="1F27ED30" w14:textId="77777777" w:rsidR="009D5CA7" w:rsidRPr="008F721B" w:rsidRDefault="009D5CA7" w:rsidP="009D5CA7"/>
    <w:p w14:paraId="59C3022F" w14:textId="77777777" w:rsidR="009D5CA7" w:rsidRPr="003C0A4C" w:rsidRDefault="009D5CA7" w:rsidP="009D5CA7">
      <w:pPr>
        <w:ind w:firstLine="709"/>
      </w:pPr>
      <w:r w:rsidRPr="003C0A4C">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2937A44F" w14:textId="77777777" w:rsidR="009D5CA7" w:rsidRPr="003C0A4C" w:rsidRDefault="009D5CA7" w:rsidP="009D5CA7"/>
    <w:p w14:paraId="56A73F5E" w14:textId="3D779A39" w:rsidR="009D5CA7" w:rsidRPr="008F721B" w:rsidRDefault="009D5CA7" w:rsidP="009D5CA7">
      <w:r w:rsidRPr="003C0A4C">
        <w:t xml:space="preserve">Таблица 2. Причины перевода в ОРИТ пациентов с </w:t>
      </w:r>
      <w:r w:rsidR="00E958FF">
        <w:t>лейкозами</w:t>
      </w:r>
    </w:p>
    <w:tbl>
      <w:tblPr>
        <w:tblStyle w:val="affa"/>
        <w:tblW w:w="5000" w:type="pct"/>
        <w:tblLayout w:type="fixed"/>
        <w:tblLook w:val="04A0" w:firstRow="1" w:lastRow="0" w:firstColumn="1" w:lastColumn="0" w:noHBand="0" w:noVBand="1"/>
      </w:tblPr>
      <w:tblGrid>
        <w:gridCol w:w="2391"/>
        <w:gridCol w:w="794"/>
        <w:gridCol w:w="916"/>
        <w:gridCol w:w="1138"/>
        <w:gridCol w:w="1284"/>
        <w:gridCol w:w="852"/>
        <w:gridCol w:w="963"/>
        <w:gridCol w:w="1007"/>
      </w:tblGrid>
      <w:tr w:rsidR="009D5CA7" w:rsidRPr="008F721B" w14:paraId="4729C44E" w14:textId="77777777" w:rsidTr="00E00201">
        <w:trPr>
          <w:trHeight w:val="401"/>
        </w:trPr>
        <w:tc>
          <w:tcPr>
            <w:tcW w:w="1279" w:type="pct"/>
            <w:vMerge w:val="restart"/>
          </w:tcPr>
          <w:p w14:paraId="6936DCBA" w14:textId="77777777" w:rsidR="009D5CA7" w:rsidRPr="008F721B" w:rsidRDefault="009D5CA7" w:rsidP="00E00201">
            <w:r w:rsidRPr="008F721B">
              <w:t>Источник</w:t>
            </w:r>
          </w:p>
        </w:tc>
        <w:tc>
          <w:tcPr>
            <w:tcW w:w="3721" w:type="pct"/>
            <w:gridSpan w:val="7"/>
          </w:tcPr>
          <w:p w14:paraId="78BEB4C4" w14:textId="77777777" w:rsidR="009D5CA7" w:rsidRPr="008F721B" w:rsidRDefault="009D5CA7" w:rsidP="00E00201">
            <w:pPr>
              <w:jc w:val="center"/>
            </w:pPr>
            <w:r w:rsidRPr="008F721B">
              <w:t>Причины перевода в ОРИТ</w:t>
            </w:r>
          </w:p>
        </w:tc>
      </w:tr>
      <w:tr w:rsidR="009D5CA7" w:rsidRPr="008F721B" w14:paraId="58508E13" w14:textId="77777777" w:rsidTr="00E00201">
        <w:trPr>
          <w:cantSplit/>
          <w:trHeight w:val="2544"/>
        </w:trPr>
        <w:tc>
          <w:tcPr>
            <w:tcW w:w="1279" w:type="pct"/>
            <w:vMerge/>
          </w:tcPr>
          <w:p w14:paraId="285CBCFA" w14:textId="77777777" w:rsidR="009D5CA7" w:rsidRPr="008F721B" w:rsidRDefault="009D5CA7" w:rsidP="00E00201"/>
        </w:tc>
        <w:tc>
          <w:tcPr>
            <w:tcW w:w="425" w:type="pct"/>
            <w:textDirection w:val="btLr"/>
          </w:tcPr>
          <w:p w14:paraId="08CA9818" w14:textId="77777777" w:rsidR="009D5CA7" w:rsidRPr="008F721B" w:rsidRDefault="009D5CA7" w:rsidP="00E00201">
            <w:pPr>
              <w:ind w:left="113" w:right="113"/>
            </w:pPr>
            <w:r w:rsidRPr="008F721B">
              <w:t>ОДН, %</w:t>
            </w:r>
          </w:p>
        </w:tc>
        <w:tc>
          <w:tcPr>
            <w:tcW w:w="490" w:type="pct"/>
            <w:textDirection w:val="btLr"/>
          </w:tcPr>
          <w:p w14:paraId="5F3978F4" w14:textId="77777777" w:rsidR="009D5CA7" w:rsidRPr="008F721B" w:rsidRDefault="009D5CA7" w:rsidP="00E00201">
            <w:pPr>
              <w:ind w:left="113" w:right="113"/>
            </w:pPr>
            <w:r w:rsidRPr="008F721B">
              <w:t>Сепсис, СШ, %</w:t>
            </w:r>
          </w:p>
        </w:tc>
        <w:tc>
          <w:tcPr>
            <w:tcW w:w="609" w:type="pct"/>
            <w:textDirection w:val="btLr"/>
          </w:tcPr>
          <w:p w14:paraId="3AE2173C" w14:textId="77777777" w:rsidR="009D5CA7" w:rsidRPr="008F721B" w:rsidRDefault="009D5CA7" w:rsidP="00E00201">
            <w:pPr>
              <w:ind w:left="113" w:right="113"/>
            </w:pPr>
            <w:r w:rsidRPr="008F721B">
              <w:t>Острая патология</w:t>
            </w:r>
          </w:p>
          <w:p w14:paraId="0EA23689" w14:textId="77777777" w:rsidR="009D5CA7" w:rsidRPr="008F721B" w:rsidRDefault="009D5CA7" w:rsidP="00E00201">
            <w:pPr>
              <w:ind w:left="113" w:right="113"/>
            </w:pPr>
            <w:r w:rsidRPr="008F721B">
              <w:t>ЦНС, %</w:t>
            </w:r>
          </w:p>
        </w:tc>
        <w:tc>
          <w:tcPr>
            <w:tcW w:w="687" w:type="pct"/>
            <w:textDirection w:val="btLr"/>
          </w:tcPr>
          <w:p w14:paraId="0012E22A" w14:textId="77777777" w:rsidR="009D5CA7" w:rsidRPr="008F721B" w:rsidRDefault="009D5CA7" w:rsidP="00E00201">
            <w:pPr>
              <w:ind w:left="113" w:right="113"/>
            </w:pPr>
            <w:r w:rsidRPr="008F721B">
              <w:t>Нарушение ритма сердца, %</w:t>
            </w:r>
          </w:p>
        </w:tc>
        <w:tc>
          <w:tcPr>
            <w:tcW w:w="456" w:type="pct"/>
            <w:textDirection w:val="btLr"/>
          </w:tcPr>
          <w:p w14:paraId="6F7B282B" w14:textId="77777777" w:rsidR="009D5CA7" w:rsidRPr="008F721B" w:rsidRDefault="009D5CA7" w:rsidP="00E00201">
            <w:pPr>
              <w:ind w:left="113" w:right="113"/>
            </w:pPr>
            <w:r w:rsidRPr="008F721B">
              <w:t>ОПН, %</w:t>
            </w:r>
          </w:p>
        </w:tc>
        <w:tc>
          <w:tcPr>
            <w:tcW w:w="515" w:type="pct"/>
            <w:textDirection w:val="btLr"/>
          </w:tcPr>
          <w:p w14:paraId="62C0DB54" w14:textId="77777777" w:rsidR="009D5CA7" w:rsidRPr="008F721B" w:rsidRDefault="009D5CA7" w:rsidP="00E00201">
            <w:pPr>
              <w:ind w:left="113" w:right="113"/>
            </w:pPr>
            <w:r w:rsidRPr="008F721B">
              <w:t>Кровотечения, %</w:t>
            </w:r>
          </w:p>
        </w:tc>
        <w:tc>
          <w:tcPr>
            <w:tcW w:w="536" w:type="pct"/>
            <w:textDirection w:val="btLr"/>
          </w:tcPr>
          <w:p w14:paraId="1BAB07C0" w14:textId="77777777" w:rsidR="009D5CA7" w:rsidRPr="008F721B" w:rsidRDefault="009D5CA7" w:rsidP="00E00201">
            <w:pPr>
              <w:ind w:left="113" w:right="113"/>
            </w:pPr>
            <w:r w:rsidRPr="008F721B">
              <w:t>Прочее,</w:t>
            </w:r>
          </w:p>
          <w:p w14:paraId="0B550940" w14:textId="77777777" w:rsidR="009D5CA7" w:rsidRPr="008F721B" w:rsidRDefault="009D5CA7" w:rsidP="00E00201">
            <w:pPr>
              <w:ind w:left="113" w:right="113"/>
            </w:pPr>
            <w:r w:rsidRPr="008F721B">
              <w:t>%</w:t>
            </w:r>
          </w:p>
        </w:tc>
      </w:tr>
      <w:tr w:rsidR="009D5CA7" w:rsidRPr="008F721B" w14:paraId="5EABC9ED" w14:textId="77777777" w:rsidTr="00E00201">
        <w:trPr>
          <w:trHeight w:val="802"/>
        </w:trPr>
        <w:tc>
          <w:tcPr>
            <w:tcW w:w="1279" w:type="pct"/>
          </w:tcPr>
          <w:p w14:paraId="25676717" w14:textId="058EDE9E" w:rsidR="009D5CA7" w:rsidRPr="00B563E0" w:rsidRDefault="009D5CA7" w:rsidP="00E00201">
            <w:r w:rsidRPr="008F721B">
              <w:t>Воробьев А.И. и соавт.</w:t>
            </w:r>
            <w:r>
              <w:t>,</w:t>
            </w:r>
            <w:r w:rsidRPr="00B563E0">
              <w:t xml:space="preserve"> 1993 </w:t>
            </w:r>
            <w:r>
              <w:rPr>
                <w:lang w:val="en-US"/>
              </w:rPr>
              <w:fldChar w:fldCharType="begin" w:fldLock="1"/>
            </w:r>
            <w:r w:rsidR="006E3DE3">
              <w:rPr>
                <w:lang w:val="en-US"/>
              </w:rPr>
              <w:instrText>ADDIN</w:instrText>
            </w:r>
            <w:r w:rsidR="006E3DE3" w:rsidRPr="00E00201">
              <w:instrText xml:space="preserve"> </w:instrText>
            </w:r>
            <w:r w:rsidR="006E3DE3">
              <w:rPr>
                <w:lang w:val="en-US"/>
              </w:rPr>
              <w:instrText>CSL</w:instrText>
            </w:r>
            <w:r w:rsidR="006E3DE3" w:rsidRPr="00E00201">
              <w:instrText>_</w:instrText>
            </w:r>
            <w:r w:rsidR="006E3DE3">
              <w:rPr>
                <w:lang w:val="en-US"/>
              </w:rPr>
              <w:instrText>CITATION</w:instrText>
            </w:r>
            <w:r w:rsidR="006E3DE3" w:rsidRPr="00E00201">
              <w:instrText xml:space="preserve"> {"</w:instrText>
            </w:r>
            <w:r w:rsidR="006E3DE3">
              <w:rPr>
                <w:lang w:val="en-US"/>
              </w:rPr>
              <w:instrText>citationItems</w:instrText>
            </w:r>
            <w:r w:rsidR="006E3DE3" w:rsidRPr="00E00201">
              <w:instrText>":[{"</w:instrText>
            </w:r>
            <w:r w:rsidR="006E3DE3">
              <w:rPr>
                <w:lang w:val="en-US"/>
              </w:rPr>
              <w:instrText>id</w:instrText>
            </w:r>
            <w:r w:rsidR="006E3DE3" w:rsidRPr="00E00201">
              <w:instrText>":"</w:instrText>
            </w:r>
            <w:r w:rsidR="006E3DE3">
              <w:rPr>
                <w:lang w:val="en-US"/>
              </w:rPr>
              <w:instrText>ITEM</w:instrText>
            </w:r>
            <w:r w:rsidR="006E3DE3" w:rsidRPr="00E00201">
              <w:instrText>-1","</w:instrText>
            </w:r>
            <w:r w:rsidR="006E3DE3">
              <w:rPr>
                <w:lang w:val="en-US"/>
              </w:rPr>
              <w:instrText>itemData</w:instrText>
            </w:r>
            <w:r w:rsidR="006E3DE3" w:rsidRPr="00E00201">
              <w:instrText>":{"</w:instrText>
            </w:r>
            <w:r w:rsidR="006E3DE3">
              <w:rPr>
                <w:lang w:val="en-US"/>
              </w:rPr>
              <w:instrText>author</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family</w:instrText>
            </w:r>
            <w:r w:rsidR="006E3DE3" w:rsidRPr="00E00201">
              <w:instrText>":"Воробьев","</w:instrText>
            </w:r>
            <w:r w:rsidR="006E3DE3">
              <w:rPr>
                <w:lang w:val="en-US"/>
              </w:rPr>
              <w:instrText>given</w:instrText>
            </w:r>
            <w:r w:rsidR="006E3DE3" w:rsidRPr="00E00201">
              <w:instrText>":"А.И.","</w:instrText>
            </w:r>
            <w:r w:rsidR="006E3DE3">
              <w:rPr>
                <w:lang w:val="en-US"/>
              </w:rPr>
              <w:instrText>non</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parse</w:instrText>
            </w:r>
            <w:r w:rsidR="006E3DE3" w:rsidRPr="00E00201">
              <w:instrText>-</w:instrText>
            </w:r>
            <w:r w:rsidR="006E3DE3">
              <w:rPr>
                <w:lang w:val="en-US"/>
              </w:rPr>
              <w:instrText>names</w:instrText>
            </w:r>
            <w:r w:rsidR="006E3DE3" w:rsidRPr="00E00201">
              <w:instrText>":</w:instrText>
            </w:r>
            <w:r w:rsidR="006E3DE3">
              <w:rPr>
                <w:lang w:val="en-US"/>
              </w:rPr>
              <w:instrText>false</w:instrText>
            </w:r>
            <w:r w:rsidR="006E3DE3" w:rsidRPr="00E00201">
              <w:instrText>,"</w:instrText>
            </w:r>
            <w:r w:rsidR="006E3DE3">
              <w:rPr>
                <w:lang w:val="en-US"/>
              </w:rPr>
              <w:instrText>suffix</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family</w:instrText>
            </w:r>
            <w:r w:rsidR="006E3DE3" w:rsidRPr="00E00201">
              <w:instrText>":"Горелов","</w:instrText>
            </w:r>
            <w:r w:rsidR="006E3DE3">
              <w:rPr>
                <w:lang w:val="en-US"/>
              </w:rPr>
              <w:instrText>given</w:instrText>
            </w:r>
            <w:r w:rsidR="006E3DE3" w:rsidRPr="00E00201">
              <w:instrText>":"В.Г.","</w:instrText>
            </w:r>
            <w:r w:rsidR="006E3DE3">
              <w:rPr>
                <w:lang w:val="en-US"/>
              </w:rPr>
              <w:instrText>non</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parse</w:instrText>
            </w:r>
            <w:r w:rsidR="006E3DE3" w:rsidRPr="00E00201">
              <w:instrText>-</w:instrText>
            </w:r>
            <w:r w:rsidR="006E3DE3">
              <w:rPr>
                <w:lang w:val="en-US"/>
              </w:rPr>
              <w:instrText>names</w:instrText>
            </w:r>
            <w:r w:rsidR="006E3DE3" w:rsidRPr="00E00201">
              <w:instrText>":</w:instrText>
            </w:r>
            <w:r w:rsidR="006E3DE3">
              <w:rPr>
                <w:lang w:val="en-US"/>
              </w:rPr>
              <w:instrText>false</w:instrText>
            </w:r>
            <w:r w:rsidR="006E3DE3" w:rsidRPr="00E00201">
              <w:instrText>,"</w:instrText>
            </w:r>
            <w:r w:rsidR="006E3DE3">
              <w:rPr>
                <w:lang w:val="en-US"/>
              </w:rPr>
              <w:instrText>suffix</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family</w:instrText>
            </w:r>
            <w:r w:rsidR="006E3DE3" w:rsidRPr="00E00201">
              <w:instrText>":"Городецкий","</w:instrText>
            </w:r>
            <w:r w:rsidR="006E3DE3">
              <w:rPr>
                <w:lang w:val="en-US"/>
              </w:rPr>
              <w:instrText>given</w:instrText>
            </w:r>
            <w:r w:rsidR="006E3DE3" w:rsidRPr="00E00201">
              <w:instrText>":"В.М.","</w:instrText>
            </w:r>
            <w:r w:rsidR="006E3DE3">
              <w:rPr>
                <w:lang w:val="en-US"/>
              </w:rPr>
              <w:instrText>non</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parse</w:instrText>
            </w:r>
            <w:r w:rsidR="006E3DE3" w:rsidRPr="00E00201">
              <w:instrText>-</w:instrText>
            </w:r>
            <w:r w:rsidR="006E3DE3">
              <w:rPr>
                <w:lang w:val="en-US"/>
              </w:rPr>
              <w:instrText>names</w:instrText>
            </w:r>
            <w:r w:rsidR="006E3DE3" w:rsidRPr="00E00201">
              <w:instrText>":</w:instrText>
            </w:r>
            <w:r w:rsidR="006E3DE3">
              <w:rPr>
                <w:lang w:val="en-US"/>
              </w:rPr>
              <w:instrText>false</w:instrText>
            </w:r>
            <w:r w:rsidR="006E3DE3" w:rsidRPr="00E00201">
              <w:instrText>,"</w:instrText>
            </w:r>
            <w:r w:rsidR="006E3DE3">
              <w:rPr>
                <w:lang w:val="en-US"/>
              </w:rPr>
              <w:instrText>suffix</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family</w:instrText>
            </w:r>
            <w:r w:rsidR="006E3DE3" w:rsidRPr="00E00201">
              <w:instrText>":"Шулутко","</w:instrText>
            </w:r>
            <w:r w:rsidR="006E3DE3">
              <w:rPr>
                <w:lang w:val="en-US"/>
              </w:rPr>
              <w:instrText>given</w:instrText>
            </w:r>
            <w:r w:rsidR="006E3DE3" w:rsidRPr="00E00201">
              <w:instrText>":"Е.М.","</w:instrText>
            </w:r>
            <w:r w:rsidR="006E3DE3">
              <w:rPr>
                <w:lang w:val="en-US"/>
              </w:rPr>
              <w:instrText>non</w:instrText>
            </w:r>
            <w:r w:rsidR="006E3DE3" w:rsidRPr="00E00201">
              <w:instrText>-</w:instrText>
            </w:r>
            <w:r w:rsidR="006E3DE3">
              <w:rPr>
                <w:lang w:val="en-US"/>
              </w:rPr>
              <w:instrText>dropping</w:instrText>
            </w:r>
            <w:r w:rsidR="006E3DE3" w:rsidRPr="00E00201">
              <w:instrText>-</w:instrText>
            </w:r>
            <w:r w:rsidR="006E3DE3">
              <w:rPr>
                <w:lang w:val="en-US"/>
              </w:rPr>
              <w:instrText>particle</w:instrText>
            </w:r>
            <w:r w:rsidR="006E3DE3" w:rsidRPr="00E00201">
              <w:instrText>":"","</w:instrText>
            </w:r>
            <w:r w:rsidR="006E3DE3">
              <w:rPr>
                <w:lang w:val="en-US"/>
              </w:rPr>
              <w:instrText>parse</w:instrText>
            </w:r>
            <w:r w:rsidR="006E3DE3" w:rsidRPr="00E00201">
              <w:instrText>-</w:instrText>
            </w:r>
            <w:r w:rsidR="006E3DE3">
              <w:rPr>
                <w:lang w:val="en-US"/>
              </w:rPr>
              <w:instrText>names</w:instrText>
            </w:r>
            <w:r w:rsidR="006E3DE3" w:rsidRPr="00E00201">
              <w:instrText>":</w:instrText>
            </w:r>
            <w:r w:rsidR="006E3DE3">
              <w:rPr>
                <w:lang w:val="en-US"/>
              </w:rPr>
              <w:instrText>false</w:instrText>
            </w:r>
            <w:r w:rsidR="006E3DE3" w:rsidRPr="00E00201">
              <w:instrText>,"</w:instrText>
            </w:r>
            <w:r w:rsidR="006E3DE3">
              <w:rPr>
                <w:lang w:val="en-US"/>
              </w:rPr>
              <w:instrText>suffix</w:instrText>
            </w:r>
            <w:r w:rsidR="006E3DE3" w:rsidRPr="00E00201">
              <w:instrText>":""}],"</w:instrText>
            </w:r>
            <w:r w:rsidR="006E3DE3">
              <w:rPr>
                <w:lang w:val="en-US"/>
              </w:rPr>
              <w:instrText>container</w:instrText>
            </w:r>
            <w:r w:rsidR="006E3DE3" w:rsidRPr="00E00201">
              <w:instrText>-</w:instrText>
            </w:r>
            <w:r w:rsidR="006E3DE3">
              <w:rPr>
                <w:lang w:val="en-US"/>
              </w:rPr>
              <w:instrText>title</w:instrText>
            </w:r>
            <w:r w:rsidR="006E3DE3" w:rsidRPr="00E00201">
              <w:instrText>":"Терапевтический архив","</w:instrText>
            </w:r>
            <w:r w:rsidR="006E3DE3">
              <w:rPr>
                <w:lang w:val="en-US"/>
              </w:rPr>
              <w:instrText>id</w:instrText>
            </w:r>
            <w:r w:rsidR="006E3DE3" w:rsidRPr="00E00201">
              <w:instrText>":"</w:instrText>
            </w:r>
            <w:r w:rsidR="006E3DE3">
              <w:rPr>
                <w:lang w:val="en-US"/>
              </w:rPr>
              <w:instrText>ITEM</w:instrText>
            </w:r>
            <w:r w:rsidR="006E3DE3" w:rsidRPr="00E00201">
              <w:instrText>-1","</w:instrText>
            </w:r>
            <w:r w:rsidR="006E3DE3">
              <w:rPr>
                <w:lang w:val="en-US"/>
              </w:rPr>
              <w:instrText>issue</w:instrText>
            </w:r>
            <w:r w:rsidR="006E3DE3" w:rsidRPr="00E00201">
              <w:instrText>":"7","</w:instrText>
            </w:r>
            <w:r w:rsidR="006E3DE3">
              <w:rPr>
                <w:lang w:val="en-US"/>
              </w:rPr>
              <w:instrText>issued</w:instrText>
            </w:r>
            <w:r w:rsidR="006E3DE3" w:rsidRPr="00E00201">
              <w:instrText>":{"</w:instrText>
            </w:r>
            <w:r w:rsidR="006E3DE3">
              <w:rPr>
                <w:lang w:val="en-US"/>
              </w:rPr>
              <w:instrText>date</w:instrText>
            </w:r>
            <w:r w:rsidR="006E3DE3" w:rsidRPr="00E00201">
              <w:instrText>-</w:instrText>
            </w:r>
            <w:r w:rsidR="006E3DE3">
              <w:rPr>
                <w:lang w:val="en-US"/>
              </w:rPr>
              <w:instrText>parts</w:instrText>
            </w:r>
            <w:r w:rsidR="006E3DE3" w:rsidRPr="00E00201">
              <w:instrText>":[["1993"]]},"</w:instrText>
            </w:r>
            <w:r w:rsidR="006E3DE3">
              <w:rPr>
                <w:lang w:val="en-US"/>
              </w:rPr>
              <w:instrText>page</w:instrText>
            </w:r>
            <w:r w:rsidR="006E3DE3" w:rsidRPr="00E00201">
              <w:instrText>":"3-6","</w:instrText>
            </w:r>
            <w:r w:rsidR="006E3DE3">
              <w:rPr>
                <w:lang w:val="en-US"/>
              </w:rPr>
              <w:instrText>title</w:instrText>
            </w:r>
            <w:r w:rsidR="006E3DE3" w:rsidRPr="00E00201">
              <w:instrText>":"Критические состояния при гемобластозах (типичные формы и выживаемость в условиях отделения реанимации).","</w:instrText>
            </w:r>
            <w:r w:rsidR="006E3DE3">
              <w:rPr>
                <w:lang w:val="en-US"/>
              </w:rPr>
              <w:instrText>type</w:instrText>
            </w:r>
            <w:r w:rsidR="006E3DE3" w:rsidRPr="00E00201">
              <w:instrText>":"</w:instrText>
            </w:r>
            <w:r w:rsidR="006E3DE3">
              <w:rPr>
                <w:lang w:val="en-US"/>
              </w:rPr>
              <w:instrText>article</w:instrText>
            </w:r>
            <w:r w:rsidR="006E3DE3" w:rsidRPr="00E00201">
              <w:instrText>-</w:instrText>
            </w:r>
            <w:r w:rsidR="006E3DE3">
              <w:rPr>
                <w:lang w:val="en-US"/>
              </w:rPr>
              <w:instrText>journal</w:instrText>
            </w:r>
            <w:r w:rsidR="006E3DE3" w:rsidRPr="00E00201">
              <w:instrText>","</w:instrText>
            </w:r>
            <w:r w:rsidR="006E3DE3">
              <w:rPr>
                <w:lang w:val="en-US"/>
              </w:rPr>
              <w:instrText>volume</w:instrText>
            </w:r>
            <w:r w:rsidR="006E3DE3" w:rsidRPr="00E00201">
              <w:instrText>":"65"},"</w:instrText>
            </w:r>
            <w:r w:rsidR="006E3DE3">
              <w:rPr>
                <w:lang w:val="en-US"/>
              </w:rPr>
              <w:instrText>uris</w:instrText>
            </w:r>
            <w:r w:rsidR="006E3DE3" w:rsidRPr="00E00201">
              <w:instrText>":["</w:instrText>
            </w:r>
            <w:r w:rsidR="006E3DE3">
              <w:rPr>
                <w:lang w:val="en-US"/>
              </w:rPr>
              <w:instrText>http</w:instrText>
            </w:r>
            <w:r w:rsidR="006E3DE3" w:rsidRPr="00E00201">
              <w:instrText>://</w:instrText>
            </w:r>
            <w:r w:rsidR="006E3DE3">
              <w:rPr>
                <w:lang w:val="en-US"/>
              </w:rPr>
              <w:instrText>www</w:instrText>
            </w:r>
            <w:r w:rsidR="006E3DE3" w:rsidRPr="00E00201">
              <w:instrText>.</w:instrText>
            </w:r>
            <w:r w:rsidR="006E3DE3">
              <w:rPr>
                <w:lang w:val="en-US"/>
              </w:rPr>
              <w:instrText>mendeley</w:instrText>
            </w:r>
            <w:r w:rsidR="006E3DE3" w:rsidRPr="00E00201">
              <w:instrText>.</w:instrText>
            </w:r>
            <w:r w:rsidR="006E3DE3">
              <w:rPr>
                <w:lang w:val="en-US"/>
              </w:rPr>
              <w:instrText>com</w:instrText>
            </w:r>
            <w:r w:rsidR="006E3DE3" w:rsidRPr="00E00201">
              <w:instrText>/</w:instrText>
            </w:r>
            <w:r w:rsidR="006E3DE3">
              <w:rPr>
                <w:lang w:val="en-US"/>
              </w:rPr>
              <w:instrText>documents</w:instrText>
            </w:r>
            <w:r w:rsidR="006E3DE3" w:rsidRPr="00E00201">
              <w:instrText>/?</w:instrText>
            </w:r>
            <w:r w:rsidR="006E3DE3">
              <w:rPr>
                <w:lang w:val="en-US"/>
              </w:rPr>
              <w:instrText>uuid</w:instrText>
            </w:r>
            <w:r w:rsidR="006E3DE3" w:rsidRPr="00E00201">
              <w:instrText>=</w:instrText>
            </w:r>
            <w:r w:rsidR="006E3DE3">
              <w:rPr>
                <w:lang w:val="en-US"/>
              </w:rPr>
              <w:instrText>c</w:instrText>
            </w:r>
            <w:r w:rsidR="006E3DE3" w:rsidRPr="00E00201">
              <w:instrText>4</w:instrText>
            </w:r>
            <w:r w:rsidR="006E3DE3">
              <w:rPr>
                <w:lang w:val="en-US"/>
              </w:rPr>
              <w:instrText>b</w:instrText>
            </w:r>
            <w:r w:rsidR="006E3DE3" w:rsidRPr="00E00201">
              <w:instrText>05</w:instrText>
            </w:r>
            <w:r w:rsidR="006E3DE3">
              <w:rPr>
                <w:lang w:val="en-US"/>
              </w:rPr>
              <w:instrText>bf</w:instrText>
            </w:r>
            <w:r w:rsidR="006E3DE3" w:rsidRPr="00E00201">
              <w:instrText>5-</w:instrText>
            </w:r>
            <w:r w:rsidR="006E3DE3">
              <w:rPr>
                <w:lang w:val="en-US"/>
              </w:rPr>
              <w:instrText>f</w:instrText>
            </w:r>
            <w:r w:rsidR="006E3DE3" w:rsidRPr="00E00201">
              <w:instrText>5</w:instrText>
            </w:r>
            <w:r w:rsidR="006E3DE3">
              <w:rPr>
                <w:lang w:val="en-US"/>
              </w:rPr>
              <w:instrText>dc</w:instrText>
            </w:r>
            <w:r w:rsidR="006E3DE3" w:rsidRPr="00E00201">
              <w:instrText>-4551-</w:instrText>
            </w:r>
            <w:r w:rsidR="006E3DE3">
              <w:rPr>
                <w:lang w:val="en-US"/>
              </w:rPr>
              <w:instrText>a</w:instrText>
            </w:r>
            <w:r w:rsidR="006E3DE3" w:rsidRPr="00E00201">
              <w:instrText>590-5854</w:instrText>
            </w:r>
            <w:r w:rsidR="006E3DE3">
              <w:rPr>
                <w:lang w:val="en-US"/>
              </w:rPr>
              <w:instrText>faa</w:instrText>
            </w:r>
            <w:r w:rsidR="006E3DE3" w:rsidRPr="00E00201">
              <w:instrText>101</w:instrText>
            </w:r>
            <w:r w:rsidR="006E3DE3">
              <w:rPr>
                <w:lang w:val="en-US"/>
              </w:rPr>
              <w:instrText>d</w:instrText>
            </w:r>
            <w:r w:rsidR="006E3DE3" w:rsidRPr="00E00201">
              <w:instrText>0"]}],"</w:instrText>
            </w:r>
            <w:r w:rsidR="006E3DE3">
              <w:rPr>
                <w:lang w:val="en-US"/>
              </w:rPr>
              <w:instrText>mendeley</w:instrText>
            </w:r>
            <w:r w:rsidR="006E3DE3" w:rsidRPr="00E00201">
              <w:instrText>":{"</w:instrText>
            </w:r>
            <w:r w:rsidR="006E3DE3">
              <w:rPr>
                <w:lang w:val="en-US"/>
              </w:rPr>
              <w:instrText>formattedCitation</w:instrText>
            </w:r>
            <w:r w:rsidR="006E3DE3" w:rsidRPr="00E00201">
              <w:instrText>":"[240]","</w:instrText>
            </w:r>
            <w:r w:rsidR="006E3DE3">
              <w:rPr>
                <w:lang w:val="en-US"/>
              </w:rPr>
              <w:instrText>plainTextFormattedCitation</w:instrText>
            </w:r>
            <w:r w:rsidR="006E3DE3" w:rsidRPr="00E00201">
              <w:instrText>":"[240]","</w:instrText>
            </w:r>
            <w:r w:rsidR="006E3DE3">
              <w:rPr>
                <w:lang w:val="en-US"/>
              </w:rPr>
              <w:instrText>previouslyFormattedCitation</w:instrText>
            </w:r>
            <w:r w:rsidR="006E3DE3" w:rsidRPr="00E00201">
              <w:instrText>":"[240]"},"</w:instrText>
            </w:r>
            <w:r w:rsidR="006E3DE3">
              <w:rPr>
                <w:lang w:val="en-US"/>
              </w:rPr>
              <w:instrText>properties</w:instrText>
            </w:r>
            <w:r w:rsidR="006E3DE3" w:rsidRPr="00E00201">
              <w:instrText>":{"</w:instrText>
            </w:r>
            <w:r w:rsidR="006E3DE3">
              <w:rPr>
                <w:lang w:val="en-US"/>
              </w:rPr>
              <w:instrText>noteIndex</w:instrText>
            </w:r>
            <w:r w:rsidR="006E3DE3" w:rsidRPr="00E00201">
              <w:instrText>":0},"</w:instrText>
            </w:r>
            <w:r w:rsidR="006E3DE3">
              <w:rPr>
                <w:lang w:val="en-US"/>
              </w:rPr>
              <w:instrText>schema</w:instrText>
            </w:r>
            <w:r w:rsidR="006E3DE3" w:rsidRPr="00E00201">
              <w:instrText>":"</w:instrText>
            </w:r>
            <w:r w:rsidR="006E3DE3">
              <w:rPr>
                <w:lang w:val="en-US"/>
              </w:rPr>
              <w:instrText>https</w:instrText>
            </w:r>
            <w:r w:rsidR="006E3DE3" w:rsidRPr="00E00201">
              <w:instrText>://</w:instrText>
            </w:r>
            <w:r w:rsidR="006E3DE3">
              <w:rPr>
                <w:lang w:val="en-US"/>
              </w:rPr>
              <w:instrText>github</w:instrText>
            </w:r>
            <w:r w:rsidR="006E3DE3" w:rsidRPr="00E00201">
              <w:instrText>.</w:instrText>
            </w:r>
            <w:r w:rsidR="006E3DE3">
              <w:rPr>
                <w:lang w:val="en-US"/>
              </w:rPr>
              <w:instrText>com</w:instrText>
            </w:r>
            <w:r w:rsidR="006E3DE3" w:rsidRPr="00E00201">
              <w:instrText>/</w:instrText>
            </w:r>
            <w:r w:rsidR="006E3DE3">
              <w:rPr>
                <w:lang w:val="en-US"/>
              </w:rPr>
              <w:instrText>citation</w:instrText>
            </w:r>
            <w:r w:rsidR="006E3DE3" w:rsidRPr="00E00201">
              <w:instrText>-</w:instrText>
            </w:r>
            <w:r w:rsidR="006E3DE3">
              <w:rPr>
                <w:lang w:val="en-US"/>
              </w:rPr>
              <w:instrText>style</w:instrText>
            </w:r>
            <w:r w:rsidR="006E3DE3" w:rsidRPr="00E00201">
              <w:instrText>-</w:instrText>
            </w:r>
            <w:r w:rsidR="006E3DE3">
              <w:rPr>
                <w:lang w:val="en-US"/>
              </w:rPr>
              <w:instrText>language</w:instrText>
            </w:r>
            <w:r w:rsidR="006E3DE3" w:rsidRPr="00E00201">
              <w:instrText>/</w:instrText>
            </w:r>
            <w:r w:rsidR="006E3DE3">
              <w:rPr>
                <w:lang w:val="en-US"/>
              </w:rPr>
              <w:instrText>schema</w:instrText>
            </w:r>
            <w:r w:rsidR="006E3DE3" w:rsidRPr="00E00201">
              <w:instrText>/</w:instrText>
            </w:r>
            <w:r w:rsidR="006E3DE3">
              <w:rPr>
                <w:lang w:val="en-US"/>
              </w:rPr>
              <w:instrText>raw</w:instrText>
            </w:r>
            <w:r w:rsidR="006E3DE3" w:rsidRPr="00E00201">
              <w:instrText>/</w:instrText>
            </w:r>
            <w:r w:rsidR="006E3DE3">
              <w:rPr>
                <w:lang w:val="en-US"/>
              </w:rPr>
              <w:instrText>master</w:instrText>
            </w:r>
            <w:r w:rsidR="006E3DE3" w:rsidRPr="00E00201">
              <w:instrText>/</w:instrText>
            </w:r>
            <w:r w:rsidR="006E3DE3">
              <w:rPr>
                <w:lang w:val="en-US"/>
              </w:rPr>
              <w:instrText>csl</w:instrText>
            </w:r>
            <w:r w:rsidR="006E3DE3" w:rsidRPr="00E00201">
              <w:instrText>-</w:instrText>
            </w:r>
            <w:r w:rsidR="006E3DE3">
              <w:rPr>
                <w:lang w:val="en-US"/>
              </w:rPr>
              <w:instrText>citation</w:instrText>
            </w:r>
            <w:r w:rsidR="006E3DE3" w:rsidRPr="00E00201">
              <w:instrText>.</w:instrText>
            </w:r>
            <w:r w:rsidR="006E3DE3">
              <w:rPr>
                <w:lang w:val="en-US"/>
              </w:rPr>
              <w:instrText>json</w:instrText>
            </w:r>
            <w:r w:rsidR="006E3DE3" w:rsidRPr="00E00201">
              <w:instrText>"}</w:instrText>
            </w:r>
            <w:r>
              <w:rPr>
                <w:lang w:val="en-US"/>
              </w:rPr>
              <w:fldChar w:fldCharType="separate"/>
            </w:r>
            <w:r w:rsidR="008115BF">
              <w:rPr>
                <w:noProof/>
              </w:rPr>
              <w:t>[241</w:t>
            </w:r>
            <w:r w:rsidR="002B4EF9" w:rsidRPr="002B4EF9">
              <w:rPr>
                <w:noProof/>
              </w:rPr>
              <w:t>]</w:t>
            </w:r>
            <w:r>
              <w:rPr>
                <w:lang w:val="en-US"/>
              </w:rPr>
              <w:fldChar w:fldCharType="end"/>
            </w:r>
          </w:p>
        </w:tc>
        <w:tc>
          <w:tcPr>
            <w:tcW w:w="425" w:type="pct"/>
          </w:tcPr>
          <w:p w14:paraId="0AEA9E52" w14:textId="77777777" w:rsidR="009D5CA7" w:rsidRPr="008F721B" w:rsidRDefault="009D5CA7" w:rsidP="00E00201">
            <w:pPr>
              <w:jc w:val="center"/>
            </w:pPr>
            <w:r w:rsidRPr="008F721B">
              <w:t>43</w:t>
            </w:r>
          </w:p>
        </w:tc>
        <w:tc>
          <w:tcPr>
            <w:tcW w:w="490" w:type="pct"/>
          </w:tcPr>
          <w:p w14:paraId="65C875C5" w14:textId="77777777" w:rsidR="009D5CA7" w:rsidRPr="008F721B" w:rsidRDefault="009D5CA7" w:rsidP="00E00201">
            <w:pPr>
              <w:jc w:val="center"/>
            </w:pPr>
            <w:r w:rsidRPr="008F721B">
              <w:t>16</w:t>
            </w:r>
          </w:p>
        </w:tc>
        <w:tc>
          <w:tcPr>
            <w:tcW w:w="609" w:type="pct"/>
          </w:tcPr>
          <w:p w14:paraId="565AF96E" w14:textId="77777777" w:rsidR="009D5CA7" w:rsidRPr="008F721B" w:rsidRDefault="009D5CA7" w:rsidP="00E00201">
            <w:pPr>
              <w:jc w:val="center"/>
            </w:pPr>
            <w:r w:rsidRPr="008F721B">
              <w:t>н/д*</w:t>
            </w:r>
          </w:p>
        </w:tc>
        <w:tc>
          <w:tcPr>
            <w:tcW w:w="687" w:type="pct"/>
          </w:tcPr>
          <w:p w14:paraId="7B1FDC41" w14:textId="77777777" w:rsidR="009D5CA7" w:rsidRPr="008F721B" w:rsidRDefault="009D5CA7" w:rsidP="00E00201">
            <w:pPr>
              <w:jc w:val="center"/>
            </w:pPr>
            <w:r w:rsidRPr="008F721B">
              <w:t>н/д</w:t>
            </w:r>
          </w:p>
        </w:tc>
        <w:tc>
          <w:tcPr>
            <w:tcW w:w="456" w:type="pct"/>
          </w:tcPr>
          <w:p w14:paraId="1051AE04" w14:textId="77777777" w:rsidR="009D5CA7" w:rsidRPr="008F721B" w:rsidRDefault="009D5CA7" w:rsidP="00E00201">
            <w:pPr>
              <w:jc w:val="center"/>
            </w:pPr>
            <w:r w:rsidRPr="008F721B">
              <w:t>5</w:t>
            </w:r>
          </w:p>
        </w:tc>
        <w:tc>
          <w:tcPr>
            <w:tcW w:w="515" w:type="pct"/>
          </w:tcPr>
          <w:p w14:paraId="288D816F" w14:textId="77777777" w:rsidR="009D5CA7" w:rsidRPr="008F721B" w:rsidRDefault="009D5CA7" w:rsidP="00E00201">
            <w:pPr>
              <w:jc w:val="center"/>
            </w:pPr>
            <w:r w:rsidRPr="008F721B">
              <w:t>16</w:t>
            </w:r>
          </w:p>
        </w:tc>
        <w:tc>
          <w:tcPr>
            <w:tcW w:w="536" w:type="pct"/>
          </w:tcPr>
          <w:p w14:paraId="57AB38B8" w14:textId="77777777" w:rsidR="009D5CA7" w:rsidRPr="008F721B" w:rsidRDefault="009D5CA7" w:rsidP="00E00201">
            <w:pPr>
              <w:jc w:val="center"/>
            </w:pPr>
            <w:r w:rsidRPr="008F721B">
              <w:t>20</w:t>
            </w:r>
          </w:p>
        </w:tc>
      </w:tr>
      <w:tr w:rsidR="009D5CA7" w:rsidRPr="008F721B" w14:paraId="1BB8EF90" w14:textId="77777777" w:rsidTr="00E00201">
        <w:trPr>
          <w:trHeight w:val="822"/>
        </w:trPr>
        <w:tc>
          <w:tcPr>
            <w:tcW w:w="1279" w:type="pct"/>
          </w:tcPr>
          <w:p w14:paraId="7F6E7631" w14:textId="574A2A73" w:rsidR="009D5CA7" w:rsidRPr="008F721B" w:rsidRDefault="009D5CA7" w:rsidP="00E00201">
            <w:r w:rsidRPr="008F721B">
              <w:t>Галстян Г.М. и соавт.</w:t>
            </w:r>
            <w:r>
              <w:t xml:space="preserve">, 2011 </w:t>
            </w:r>
            <w:r>
              <w:fldChar w:fldCharType="begin" w:fldLock="1"/>
            </w:r>
            <w:r w:rsidR="006E3DE3">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41]","plainTextFormattedCitation":"[241]","previouslyFormattedCitation":"[241]"},"properties":{"noteIndex":0},"schema":"https://github.com/citation-style-language/schema/raw/master/csl-citation.json"}</w:instrText>
            </w:r>
            <w:r>
              <w:fldChar w:fldCharType="separate"/>
            </w:r>
            <w:r w:rsidR="008115BF">
              <w:rPr>
                <w:noProof/>
              </w:rPr>
              <w:t>[242</w:t>
            </w:r>
            <w:r w:rsidR="002B4EF9" w:rsidRPr="002B4EF9">
              <w:rPr>
                <w:noProof/>
              </w:rPr>
              <w:t>]</w:t>
            </w:r>
            <w:r>
              <w:fldChar w:fldCharType="end"/>
            </w:r>
          </w:p>
        </w:tc>
        <w:tc>
          <w:tcPr>
            <w:tcW w:w="425" w:type="pct"/>
          </w:tcPr>
          <w:p w14:paraId="4BB9219F" w14:textId="77777777" w:rsidR="009D5CA7" w:rsidRPr="008F721B" w:rsidRDefault="009D5CA7" w:rsidP="00E00201">
            <w:pPr>
              <w:jc w:val="center"/>
            </w:pPr>
            <w:r w:rsidRPr="008F721B">
              <w:t>30</w:t>
            </w:r>
          </w:p>
        </w:tc>
        <w:tc>
          <w:tcPr>
            <w:tcW w:w="490" w:type="pct"/>
          </w:tcPr>
          <w:p w14:paraId="184BB94A" w14:textId="77777777" w:rsidR="009D5CA7" w:rsidRPr="008F721B" w:rsidRDefault="009D5CA7" w:rsidP="00E00201">
            <w:pPr>
              <w:jc w:val="center"/>
            </w:pPr>
            <w:r w:rsidRPr="008F721B">
              <w:t>22</w:t>
            </w:r>
          </w:p>
        </w:tc>
        <w:tc>
          <w:tcPr>
            <w:tcW w:w="609" w:type="pct"/>
          </w:tcPr>
          <w:p w14:paraId="2C100E45" w14:textId="77777777" w:rsidR="009D5CA7" w:rsidRPr="008F721B" w:rsidRDefault="009D5CA7" w:rsidP="00E00201">
            <w:pPr>
              <w:jc w:val="center"/>
            </w:pPr>
            <w:r w:rsidRPr="008F721B">
              <w:t>7</w:t>
            </w:r>
          </w:p>
        </w:tc>
        <w:tc>
          <w:tcPr>
            <w:tcW w:w="687" w:type="pct"/>
          </w:tcPr>
          <w:p w14:paraId="7F00445B" w14:textId="77777777" w:rsidR="009D5CA7" w:rsidRPr="008F721B" w:rsidRDefault="009D5CA7" w:rsidP="00E00201">
            <w:pPr>
              <w:jc w:val="center"/>
            </w:pPr>
            <w:r w:rsidRPr="008F721B">
              <w:t>11</w:t>
            </w:r>
          </w:p>
        </w:tc>
        <w:tc>
          <w:tcPr>
            <w:tcW w:w="456" w:type="pct"/>
          </w:tcPr>
          <w:p w14:paraId="484B485A" w14:textId="77777777" w:rsidR="009D5CA7" w:rsidRPr="008F721B" w:rsidRDefault="009D5CA7" w:rsidP="00E00201">
            <w:pPr>
              <w:jc w:val="center"/>
            </w:pPr>
            <w:r w:rsidRPr="008F721B">
              <w:t>н/д</w:t>
            </w:r>
          </w:p>
        </w:tc>
        <w:tc>
          <w:tcPr>
            <w:tcW w:w="515" w:type="pct"/>
          </w:tcPr>
          <w:p w14:paraId="0B2370C0" w14:textId="77777777" w:rsidR="009D5CA7" w:rsidRPr="008F721B" w:rsidRDefault="009D5CA7" w:rsidP="00E00201">
            <w:pPr>
              <w:jc w:val="center"/>
            </w:pPr>
            <w:r w:rsidRPr="008F721B">
              <w:t>н/д</w:t>
            </w:r>
          </w:p>
        </w:tc>
        <w:tc>
          <w:tcPr>
            <w:tcW w:w="536" w:type="pct"/>
          </w:tcPr>
          <w:p w14:paraId="69A9373C" w14:textId="77777777" w:rsidR="009D5CA7" w:rsidRPr="008F721B" w:rsidRDefault="009D5CA7" w:rsidP="00E00201">
            <w:pPr>
              <w:jc w:val="center"/>
            </w:pPr>
            <w:r w:rsidRPr="008F721B">
              <w:t>30</w:t>
            </w:r>
          </w:p>
        </w:tc>
      </w:tr>
      <w:tr w:rsidR="009D5CA7" w:rsidRPr="008F721B" w14:paraId="5EBCFD03" w14:textId="77777777" w:rsidTr="00E00201">
        <w:trPr>
          <w:trHeight w:val="822"/>
        </w:trPr>
        <w:tc>
          <w:tcPr>
            <w:tcW w:w="1279" w:type="pct"/>
          </w:tcPr>
          <w:p w14:paraId="20CB16F8" w14:textId="0F5B5852" w:rsidR="009D5CA7" w:rsidRPr="00B563E0" w:rsidRDefault="009D5CA7" w:rsidP="00E00201">
            <w:pPr>
              <w:rPr>
                <w:lang w:val="en-US"/>
              </w:rPr>
            </w:pPr>
            <w:r w:rsidRPr="008F721B">
              <w:t>Lamia E. и соавт.</w:t>
            </w:r>
            <w:r>
              <w:rPr>
                <w:lang w:val="en-US"/>
              </w:rPr>
              <w:t>, 2006</w:t>
            </w:r>
            <w:r w:rsidRPr="008F721B">
              <w:t xml:space="preserve"> </w:t>
            </w:r>
            <w:r>
              <w:fldChar w:fldCharType="begin" w:fldLock="1"/>
            </w:r>
            <w:r w:rsidR="006E3DE3">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42]","plainTextFormattedCitation":"[242]","previouslyFormattedCitation":"[242]"},"properties":{"noteIndex":0},"schema":"https://github.com/citation-style-language/schema/raw/master/csl-citation.json"}</w:instrText>
            </w:r>
            <w:r>
              <w:fldChar w:fldCharType="separate"/>
            </w:r>
            <w:r w:rsidR="008115BF">
              <w:rPr>
                <w:noProof/>
              </w:rPr>
              <w:t>[243</w:t>
            </w:r>
            <w:r w:rsidR="002B4EF9" w:rsidRPr="002B4EF9">
              <w:rPr>
                <w:noProof/>
              </w:rPr>
              <w:t>]</w:t>
            </w:r>
            <w:r>
              <w:fldChar w:fldCharType="end"/>
            </w:r>
          </w:p>
        </w:tc>
        <w:tc>
          <w:tcPr>
            <w:tcW w:w="425" w:type="pct"/>
          </w:tcPr>
          <w:p w14:paraId="2A3CEFA7" w14:textId="77777777" w:rsidR="009D5CA7" w:rsidRPr="008F721B" w:rsidRDefault="009D5CA7" w:rsidP="00E00201">
            <w:pPr>
              <w:jc w:val="center"/>
            </w:pPr>
            <w:r w:rsidRPr="008F721B">
              <w:t>51</w:t>
            </w:r>
          </w:p>
        </w:tc>
        <w:tc>
          <w:tcPr>
            <w:tcW w:w="490" w:type="pct"/>
          </w:tcPr>
          <w:p w14:paraId="7EC29F0C" w14:textId="77777777" w:rsidR="009D5CA7" w:rsidRPr="008F721B" w:rsidRDefault="009D5CA7" w:rsidP="00E00201">
            <w:pPr>
              <w:jc w:val="center"/>
            </w:pPr>
            <w:r w:rsidRPr="008F721B">
              <w:t>36</w:t>
            </w:r>
          </w:p>
        </w:tc>
        <w:tc>
          <w:tcPr>
            <w:tcW w:w="609" w:type="pct"/>
          </w:tcPr>
          <w:p w14:paraId="0B5C9735" w14:textId="77777777" w:rsidR="009D5CA7" w:rsidRPr="008F721B" w:rsidRDefault="009D5CA7" w:rsidP="00E00201">
            <w:pPr>
              <w:jc w:val="center"/>
            </w:pPr>
            <w:r w:rsidRPr="008F721B">
              <w:t>13</w:t>
            </w:r>
          </w:p>
        </w:tc>
        <w:tc>
          <w:tcPr>
            <w:tcW w:w="687" w:type="pct"/>
          </w:tcPr>
          <w:p w14:paraId="7A218BDD" w14:textId="77777777" w:rsidR="009D5CA7" w:rsidRPr="008F721B" w:rsidRDefault="009D5CA7" w:rsidP="00E00201">
            <w:pPr>
              <w:jc w:val="center"/>
            </w:pPr>
            <w:r w:rsidRPr="008F721B">
              <w:t>н/д</w:t>
            </w:r>
          </w:p>
        </w:tc>
        <w:tc>
          <w:tcPr>
            <w:tcW w:w="456" w:type="pct"/>
          </w:tcPr>
          <w:p w14:paraId="73FFA5A7" w14:textId="77777777" w:rsidR="009D5CA7" w:rsidRPr="008F721B" w:rsidRDefault="009D5CA7" w:rsidP="00E00201">
            <w:pPr>
              <w:jc w:val="center"/>
            </w:pPr>
            <w:r w:rsidRPr="008F721B">
              <w:t>н/д</w:t>
            </w:r>
          </w:p>
        </w:tc>
        <w:tc>
          <w:tcPr>
            <w:tcW w:w="515" w:type="pct"/>
          </w:tcPr>
          <w:p w14:paraId="3182E7FD" w14:textId="77777777" w:rsidR="009D5CA7" w:rsidRPr="008F721B" w:rsidRDefault="009D5CA7" w:rsidP="00E00201">
            <w:pPr>
              <w:jc w:val="center"/>
            </w:pPr>
            <w:r w:rsidRPr="008F721B">
              <w:t>н/д</w:t>
            </w:r>
          </w:p>
        </w:tc>
        <w:tc>
          <w:tcPr>
            <w:tcW w:w="536" w:type="pct"/>
          </w:tcPr>
          <w:p w14:paraId="060A932E" w14:textId="77777777" w:rsidR="009D5CA7" w:rsidRPr="008F721B" w:rsidRDefault="009D5CA7" w:rsidP="00E00201">
            <w:pPr>
              <w:jc w:val="center"/>
            </w:pPr>
            <w:r w:rsidRPr="008F721B">
              <w:t>н/д</w:t>
            </w:r>
          </w:p>
        </w:tc>
      </w:tr>
      <w:tr w:rsidR="009D5CA7" w:rsidRPr="008F721B" w14:paraId="23154554" w14:textId="77777777" w:rsidTr="00E00201">
        <w:trPr>
          <w:trHeight w:val="822"/>
        </w:trPr>
        <w:tc>
          <w:tcPr>
            <w:tcW w:w="1279" w:type="pct"/>
          </w:tcPr>
          <w:p w14:paraId="134349DD" w14:textId="4F21269C" w:rsidR="009D5CA7" w:rsidRPr="008F721B" w:rsidRDefault="009D5CA7" w:rsidP="00E00201">
            <w:r w:rsidRPr="008F721B">
              <w:rPr>
                <w:iCs/>
              </w:rPr>
              <w:t xml:space="preserve">Evison K. </w:t>
            </w:r>
            <w:r w:rsidRPr="008F721B">
              <w:t>и соавт.</w:t>
            </w:r>
            <w:r>
              <w:rPr>
                <w:lang w:val="en-US"/>
              </w:rPr>
              <w:t xml:space="preserve">, 2001 </w:t>
            </w:r>
            <w:r>
              <w:rPr>
                <w:lang w:val="en-US"/>
              </w:rPr>
              <w:fldChar w:fldCharType="begin" w:fldLock="1"/>
            </w:r>
            <w:r w:rsidR="006E3DE3">
              <w:rPr>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43]","plainTextFormattedCitation":"[243]","previouslyFormattedCitation":"[243]"},"properties":{"noteIndex":0},"schema":"https://github.com/citation-style-language/schema/raw/master/csl-citation.json"}</w:instrText>
            </w:r>
            <w:r>
              <w:rPr>
                <w:lang w:val="en-US"/>
              </w:rPr>
              <w:fldChar w:fldCharType="separate"/>
            </w:r>
            <w:r w:rsidR="008115BF">
              <w:rPr>
                <w:noProof/>
                <w:lang w:val="en-US"/>
              </w:rPr>
              <w:t>[244</w:t>
            </w:r>
            <w:r w:rsidR="002B4EF9" w:rsidRPr="002B4EF9">
              <w:rPr>
                <w:noProof/>
                <w:lang w:val="en-US"/>
              </w:rPr>
              <w:t>]</w:t>
            </w:r>
            <w:r>
              <w:rPr>
                <w:lang w:val="en-US"/>
              </w:rPr>
              <w:fldChar w:fldCharType="end"/>
            </w:r>
            <w:r w:rsidRPr="008F721B">
              <w:t xml:space="preserve"> </w:t>
            </w:r>
          </w:p>
        </w:tc>
        <w:tc>
          <w:tcPr>
            <w:tcW w:w="425" w:type="pct"/>
          </w:tcPr>
          <w:p w14:paraId="17755ABC" w14:textId="77777777" w:rsidR="009D5CA7" w:rsidRPr="008F721B" w:rsidRDefault="009D5CA7" w:rsidP="00E00201">
            <w:pPr>
              <w:jc w:val="center"/>
            </w:pPr>
            <w:r w:rsidRPr="008F721B">
              <w:t>31</w:t>
            </w:r>
          </w:p>
        </w:tc>
        <w:tc>
          <w:tcPr>
            <w:tcW w:w="490" w:type="pct"/>
          </w:tcPr>
          <w:p w14:paraId="0C26A1A9" w14:textId="77777777" w:rsidR="009D5CA7" w:rsidRPr="008F721B" w:rsidRDefault="009D5CA7" w:rsidP="00E00201">
            <w:pPr>
              <w:jc w:val="center"/>
            </w:pPr>
            <w:r w:rsidRPr="008F721B">
              <w:t>19</w:t>
            </w:r>
          </w:p>
        </w:tc>
        <w:tc>
          <w:tcPr>
            <w:tcW w:w="609" w:type="pct"/>
          </w:tcPr>
          <w:p w14:paraId="41148F2F" w14:textId="77777777" w:rsidR="009D5CA7" w:rsidRPr="008F721B" w:rsidRDefault="009D5CA7" w:rsidP="00E00201">
            <w:pPr>
              <w:jc w:val="center"/>
            </w:pPr>
            <w:r w:rsidRPr="008F721B">
              <w:t>8</w:t>
            </w:r>
          </w:p>
        </w:tc>
        <w:tc>
          <w:tcPr>
            <w:tcW w:w="687" w:type="pct"/>
          </w:tcPr>
          <w:p w14:paraId="4CC5E028" w14:textId="77777777" w:rsidR="009D5CA7" w:rsidRPr="008F721B" w:rsidRDefault="009D5CA7" w:rsidP="00E00201">
            <w:pPr>
              <w:jc w:val="center"/>
            </w:pPr>
            <w:r w:rsidRPr="008F721B">
              <w:t>10</w:t>
            </w:r>
          </w:p>
        </w:tc>
        <w:tc>
          <w:tcPr>
            <w:tcW w:w="456" w:type="pct"/>
          </w:tcPr>
          <w:p w14:paraId="5E352F74" w14:textId="77777777" w:rsidR="009D5CA7" w:rsidRPr="008F721B" w:rsidRDefault="009D5CA7" w:rsidP="00E00201">
            <w:pPr>
              <w:jc w:val="center"/>
            </w:pPr>
            <w:r w:rsidRPr="008F721B">
              <w:t>н/д</w:t>
            </w:r>
          </w:p>
        </w:tc>
        <w:tc>
          <w:tcPr>
            <w:tcW w:w="515" w:type="pct"/>
          </w:tcPr>
          <w:p w14:paraId="396A5593" w14:textId="77777777" w:rsidR="009D5CA7" w:rsidRPr="008F721B" w:rsidRDefault="009D5CA7" w:rsidP="00E00201">
            <w:pPr>
              <w:jc w:val="center"/>
            </w:pPr>
            <w:r w:rsidRPr="008F721B">
              <w:t>1</w:t>
            </w:r>
          </w:p>
        </w:tc>
        <w:tc>
          <w:tcPr>
            <w:tcW w:w="536" w:type="pct"/>
          </w:tcPr>
          <w:p w14:paraId="3F61B97A" w14:textId="77777777" w:rsidR="009D5CA7" w:rsidRPr="008F721B" w:rsidRDefault="009D5CA7" w:rsidP="00E00201">
            <w:pPr>
              <w:jc w:val="center"/>
            </w:pPr>
            <w:r w:rsidRPr="008F721B">
              <w:t>31</w:t>
            </w:r>
          </w:p>
        </w:tc>
      </w:tr>
      <w:tr w:rsidR="009D5CA7" w:rsidRPr="008F721B" w14:paraId="3CEE9E2A" w14:textId="77777777" w:rsidTr="00E00201">
        <w:trPr>
          <w:trHeight w:val="822"/>
        </w:trPr>
        <w:tc>
          <w:tcPr>
            <w:tcW w:w="1279" w:type="pct"/>
          </w:tcPr>
          <w:p w14:paraId="0211705A" w14:textId="4A1A50DC" w:rsidR="009D5CA7" w:rsidRPr="008F721B" w:rsidRDefault="009D5CA7" w:rsidP="00E00201">
            <w:r w:rsidRPr="008F721B">
              <w:t>Silfvast D. и соавт.</w:t>
            </w:r>
            <w:r>
              <w:t>,</w:t>
            </w:r>
            <w:r>
              <w:rPr>
                <w:lang w:val="en-US"/>
              </w:rPr>
              <w:t xml:space="preserve"> 2003 </w:t>
            </w:r>
            <w:r>
              <w:rPr>
                <w:lang w:val="en-US"/>
              </w:rPr>
              <w:fldChar w:fldCharType="begin" w:fldLock="1"/>
            </w:r>
            <w:r w:rsidR="006E3DE3">
              <w:rPr>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44]","plainTextFormattedCitation":"[244]","previouslyFormattedCitation":"[244]"},"properties":{"noteIndex":0},"schema":"https://github.com/citation-style-language/schema/raw/master/csl-citation.json"}</w:instrText>
            </w:r>
            <w:r>
              <w:rPr>
                <w:lang w:val="en-US"/>
              </w:rPr>
              <w:fldChar w:fldCharType="separate"/>
            </w:r>
            <w:r w:rsidR="008115BF">
              <w:rPr>
                <w:noProof/>
                <w:lang w:val="en-US"/>
              </w:rPr>
              <w:t>[245</w:t>
            </w:r>
            <w:r w:rsidR="002B4EF9" w:rsidRPr="002B4EF9">
              <w:rPr>
                <w:noProof/>
                <w:lang w:val="en-US"/>
              </w:rPr>
              <w:t>]</w:t>
            </w:r>
            <w:r>
              <w:rPr>
                <w:lang w:val="en-US"/>
              </w:rPr>
              <w:fldChar w:fldCharType="end"/>
            </w:r>
            <w:r w:rsidRPr="008F721B">
              <w:t xml:space="preserve"> </w:t>
            </w:r>
          </w:p>
        </w:tc>
        <w:tc>
          <w:tcPr>
            <w:tcW w:w="425" w:type="pct"/>
          </w:tcPr>
          <w:p w14:paraId="720FCF16" w14:textId="77777777" w:rsidR="009D5CA7" w:rsidRPr="008F721B" w:rsidRDefault="009D5CA7" w:rsidP="00E00201">
            <w:pPr>
              <w:jc w:val="center"/>
            </w:pPr>
            <w:r w:rsidRPr="008F721B">
              <w:t>50</w:t>
            </w:r>
          </w:p>
        </w:tc>
        <w:tc>
          <w:tcPr>
            <w:tcW w:w="490" w:type="pct"/>
          </w:tcPr>
          <w:p w14:paraId="63886725" w14:textId="77777777" w:rsidR="009D5CA7" w:rsidRPr="008F721B" w:rsidRDefault="009D5CA7" w:rsidP="00E00201">
            <w:pPr>
              <w:jc w:val="center"/>
            </w:pPr>
            <w:r w:rsidRPr="008F721B">
              <w:t>23</w:t>
            </w:r>
          </w:p>
        </w:tc>
        <w:tc>
          <w:tcPr>
            <w:tcW w:w="609" w:type="pct"/>
          </w:tcPr>
          <w:p w14:paraId="02E9D36E" w14:textId="77777777" w:rsidR="009D5CA7" w:rsidRPr="008F721B" w:rsidRDefault="009D5CA7" w:rsidP="00E00201">
            <w:pPr>
              <w:jc w:val="center"/>
            </w:pPr>
            <w:r w:rsidRPr="008F721B">
              <w:t>10</w:t>
            </w:r>
          </w:p>
        </w:tc>
        <w:tc>
          <w:tcPr>
            <w:tcW w:w="687" w:type="pct"/>
          </w:tcPr>
          <w:p w14:paraId="5F60E665" w14:textId="77777777" w:rsidR="009D5CA7" w:rsidRPr="008F721B" w:rsidRDefault="009D5CA7" w:rsidP="00E00201">
            <w:pPr>
              <w:jc w:val="center"/>
            </w:pPr>
            <w:r w:rsidRPr="008F721B">
              <w:t>10</w:t>
            </w:r>
          </w:p>
        </w:tc>
        <w:tc>
          <w:tcPr>
            <w:tcW w:w="456" w:type="pct"/>
          </w:tcPr>
          <w:p w14:paraId="23739CD1" w14:textId="77777777" w:rsidR="009D5CA7" w:rsidRPr="008F721B" w:rsidRDefault="009D5CA7" w:rsidP="00E00201">
            <w:pPr>
              <w:jc w:val="center"/>
            </w:pPr>
            <w:r w:rsidRPr="008F721B">
              <w:t>н/д</w:t>
            </w:r>
          </w:p>
        </w:tc>
        <w:tc>
          <w:tcPr>
            <w:tcW w:w="515" w:type="pct"/>
          </w:tcPr>
          <w:p w14:paraId="2553CC87" w14:textId="77777777" w:rsidR="009D5CA7" w:rsidRPr="008F721B" w:rsidRDefault="009D5CA7" w:rsidP="00E00201">
            <w:pPr>
              <w:jc w:val="center"/>
            </w:pPr>
            <w:r w:rsidRPr="008F721B">
              <w:t>н/д</w:t>
            </w:r>
          </w:p>
        </w:tc>
        <w:tc>
          <w:tcPr>
            <w:tcW w:w="536" w:type="pct"/>
          </w:tcPr>
          <w:p w14:paraId="1ADA1F47" w14:textId="77777777" w:rsidR="009D5CA7" w:rsidRPr="008F721B" w:rsidRDefault="009D5CA7" w:rsidP="00E00201">
            <w:pPr>
              <w:jc w:val="center"/>
            </w:pPr>
            <w:r w:rsidRPr="008F721B">
              <w:t>7</w:t>
            </w:r>
          </w:p>
        </w:tc>
      </w:tr>
      <w:tr w:rsidR="009D5CA7" w:rsidRPr="008F721B" w14:paraId="1B360076" w14:textId="77777777" w:rsidTr="00E00201">
        <w:trPr>
          <w:trHeight w:val="802"/>
        </w:trPr>
        <w:tc>
          <w:tcPr>
            <w:tcW w:w="1279" w:type="pct"/>
          </w:tcPr>
          <w:p w14:paraId="29369404" w14:textId="13236C4D" w:rsidR="009D5CA7" w:rsidRPr="008F721B" w:rsidRDefault="009D5CA7" w:rsidP="00E00201">
            <w:r w:rsidRPr="008F721B">
              <w:t>Benoit F. и соавт.</w:t>
            </w:r>
            <w:r>
              <w:rPr>
                <w:lang w:val="en-US"/>
              </w:rPr>
              <w:t xml:space="preserve">, 2003 </w:t>
            </w:r>
            <w:r>
              <w:rPr>
                <w:lang w:val="en-US"/>
              </w:rPr>
              <w:fldChar w:fldCharType="begin" w:fldLock="1"/>
            </w:r>
            <w:r w:rsidR="006E3DE3">
              <w:rPr>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45]","plainTextFormattedCitation":"[245]","previouslyFormattedCitation":"[245]"},"properties":{"noteIndex":0},"schema":"https://github.com/citation-style-language/schema/raw/master/csl-citation.json"}</w:instrText>
            </w:r>
            <w:r>
              <w:rPr>
                <w:lang w:val="en-US"/>
              </w:rPr>
              <w:fldChar w:fldCharType="separate"/>
            </w:r>
            <w:r w:rsidR="008115BF">
              <w:rPr>
                <w:noProof/>
                <w:lang w:val="en-US"/>
              </w:rPr>
              <w:t>[246</w:t>
            </w:r>
            <w:r w:rsidR="002B4EF9" w:rsidRPr="002B4EF9">
              <w:rPr>
                <w:noProof/>
                <w:lang w:val="en-US"/>
              </w:rPr>
              <w:t>]</w:t>
            </w:r>
            <w:r>
              <w:rPr>
                <w:lang w:val="en-US"/>
              </w:rPr>
              <w:fldChar w:fldCharType="end"/>
            </w:r>
            <w:r w:rsidRPr="008F721B">
              <w:t xml:space="preserve"> </w:t>
            </w:r>
          </w:p>
        </w:tc>
        <w:tc>
          <w:tcPr>
            <w:tcW w:w="425" w:type="pct"/>
          </w:tcPr>
          <w:p w14:paraId="2DD9205E" w14:textId="77777777" w:rsidR="009D5CA7" w:rsidRPr="008F721B" w:rsidRDefault="009D5CA7" w:rsidP="00E00201">
            <w:pPr>
              <w:jc w:val="center"/>
            </w:pPr>
            <w:r w:rsidRPr="008F721B">
              <w:t>39,5</w:t>
            </w:r>
          </w:p>
        </w:tc>
        <w:tc>
          <w:tcPr>
            <w:tcW w:w="490" w:type="pct"/>
          </w:tcPr>
          <w:p w14:paraId="7DBB717D" w14:textId="77777777" w:rsidR="009D5CA7" w:rsidRPr="008F721B" w:rsidRDefault="009D5CA7" w:rsidP="00E00201">
            <w:pPr>
              <w:jc w:val="center"/>
            </w:pPr>
            <w:r w:rsidRPr="008F721B">
              <w:t>18,5</w:t>
            </w:r>
          </w:p>
        </w:tc>
        <w:tc>
          <w:tcPr>
            <w:tcW w:w="609" w:type="pct"/>
          </w:tcPr>
          <w:p w14:paraId="1AFDC338" w14:textId="77777777" w:rsidR="009D5CA7" w:rsidRPr="008F721B" w:rsidRDefault="009D5CA7" w:rsidP="00E00201">
            <w:pPr>
              <w:jc w:val="center"/>
            </w:pPr>
            <w:r w:rsidRPr="008F721B">
              <w:t>17</w:t>
            </w:r>
          </w:p>
        </w:tc>
        <w:tc>
          <w:tcPr>
            <w:tcW w:w="687" w:type="pct"/>
          </w:tcPr>
          <w:p w14:paraId="14370A19" w14:textId="77777777" w:rsidR="009D5CA7" w:rsidRPr="008F721B" w:rsidRDefault="009D5CA7" w:rsidP="00E00201">
            <w:pPr>
              <w:jc w:val="center"/>
            </w:pPr>
            <w:r w:rsidRPr="008F721B">
              <w:t>13</w:t>
            </w:r>
          </w:p>
        </w:tc>
        <w:tc>
          <w:tcPr>
            <w:tcW w:w="456" w:type="pct"/>
          </w:tcPr>
          <w:p w14:paraId="1E8B10E3" w14:textId="77777777" w:rsidR="009D5CA7" w:rsidRPr="008F721B" w:rsidRDefault="009D5CA7" w:rsidP="00E00201">
            <w:pPr>
              <w:jc w:val="center"/>
            </w:pPr>
            <w:r w:rsidRPr="008F721B">
              <w:t>н/д</w:t>
            </w:r>
          </w:p>
        </w:tc>
        <w:tc>
          <w:tcPr>
            <w:tcW w:w="515" w:type="pct"/>
          </w:tcPr>
          <w:p w14:paraId="5813A9F5" w14:textId="77777777" w:rsidR="009D5CA7" w:rsidRPr="008F721B" w:rsidRDefault="009D5CA7" w:rsidP="00E00201">
            <w:pPr>
              <w:jc w:val="center"/>
            </w:pPr>
            <w:r w:rsidRPr="008F721B">
              <w:t>2</w:t>
            </w:r>
          </w:p>
        </w:tc>
        <w:tc>
          <w:tcPr>
            <w:tcW w:w="536" w:type="pct"/>
          </w:tcPr>
          <w:p w14:paraId="056BFF83" w14:textId="77777777" w:rsidR="009D5CA7" w:rsidRPr="008F721B" w:rsidRDefault="009D5CA7" w:rsidP="00E00201">
            <w:pPr>
              <w:jc w:val="center"/>
            </w:pPr>
            <w:r w:rsidRPr="008F721B">
              <w:t>10</w:t>
            </w:r>
          </w:p>
        </w:tc>
      </w:tr>
      <w:tr w:rsidR="009D5CA7" w:rsidRPr="008F721B" w14:paraId="04093E81" w14:textId="77777777" w:rsidTr="00E00201">
        <w:trPr>
          <w:trHeight w:val="822"/>
        </w:trPr>
        <w:tc>
          <w:tcPr>
            <w:tcW w:w="1279" w:type="pct"/>
          </w:tcPr>
          <w:p w14:paraId="01BC675E" w14:textId="4D5244C7" w:rsidR="009D5CA7" w:rsidRPr="008F721B" w:rsidRDefault="009D5CA7" w:rsidP="00E00201">
            <w:r w:rsidRPr="008F721B">
              <w:t xml:space="preserve"> Schellongowski P. и соавт.</w:t>
            </w:r>
            <w:r>
              <w:rPr>
                <w:lang w:val="en-US"/>
              </w:rPr>
              <w:t xml:space="preserve">, 2011 </w:t>
            </w:r>
            <w:r>
              <w:rPr>
                <w:lang w:val="en-US"/>
              </w:rPr>
              <w:fldChar w:fldCharType="begin" w:fldLock="1"/>
            </w:r>
            <w:r w:rsidR="006E3DE3">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Pr>
                <w:lang w:val="en-US"/>
              </w:rPr>
              <w:fldChar w:fldCharType="separate"/>
            </w:r>
            <w:r w:rsidR="008115BF">
              <w:rPr>
                <w:noProof/>
                <w:lang w:val="en-US"/>
              </w:rPr>
              <w:t>[236</w:t>
            </w:r>
            <w:r w:rsidR="002B4EF9" w:rsidRPr="002B4EF9">
              <w:rPr>
                <w:noProof/>
                <w:lang w:val="en-US"/>
              </w:rPr>
              <w:t>]</w:t>
            </w:r>
            <w:r>
              <w:rPr>
                <w:lang w:val="en-US"/>
              </w:rPr>
              <w:fldChar w:fldCharType="end"/>
            </w:r>
            <w:r w:rsidRPr="008F721B">
              <w:t xml:space="preserve"> </w:t>
            </w:r>
          </w:p>
        </w:tc>
        <w:tc>
          <w:tcPr>
            <w:tcW w:w="425" w:type="pct"/>
          </w:tcPr>
          <w:p w14:paraId="33D632FA" w14:textId="77777777" w:rsidR="009D5CA7" w:rsidRPr="008F721B" w:rsidRDefault="009D5CA7" w:rsidP="00E00201">
            <w:pPr>
              <w:jc w:val="center"/>
            </w:pPr>
            <w:r w:rsidRPr="008F721B">
              <w:t>50</w:t>
            </w:r>
          </w:p>
        </w:tc>
        <w:tc>
          <w:tcPr>
            <w:tcW w:w="490" w:type="pct"/>
          </w:tcPr>
          <w:p w14:paraId="3B6E72A5" w14:textId="77777777" w:rsidR="009D5CA7" w:rsidRPr="008F721B" w:rsidRDefault="009D5CA7" w:rsidP="00E00201">
            <w:pPr>
              <w:jc w:val="center"/>
            </w:pPr>
            <w:r w:rsidRPr="008F721B">
              <w:t>8</w:t>
            </w:r>
          </w:p>
        </w:tc>
        <w:tc>
          <w:tcPr>
            <w:tcW w:w="609" w:type="pct"/>
          </w:tcPr>
          <w:p w14:paraId="1730FBE9" w14:textId="77777777" w:rsidR="009D5CA7" w:rsidRPr="008F721B" w:rsidRDefault="009D5CA7" w:rsidP="00E00201">
            <w:pPr>
              <w:jc w:val="center"/>
            </w:pPr>
            <w:r w:rsidRPr="008F721B">
              <w:t>н/д</w:t>
            </w:r>
          </w:p>
        </w:tc>
        <w:tc>
          <w:tcPr>
            <w:tcW w:w="687" w:type="pct"/>
          </w:tcPr>
          <w:p w14:paraId="4D3CD690" w14:textId="77777777" w:rsidR="009D5CA7" w:rsidRPr="008F721B" w:rsidRDefault="009D5CA7" w:rsidP="00E00201">
            <w:pPr>
              <w:jc w:val="center"/>
            </w:pPr>
            <w:r w:rsidRPr="008F721B">
              <w:t>3,2</w:t>
            </w:r>
          </w:p>
        </w:tc>
        <w:tc>
          <w:tcPr>
            <w:tcW w:w="456" w:type="pct"/>
          </w:tcPr>
          <w:p w14:paraId="32001FA4" w14:textId="77777777" w:rsidR="009D5CA7" w:rsidRPr="008F721B" w:rsidRDefault="009D5CA7" w:rsidP="00E00201">
            <w:pPr>
              <w:jc w:val="center"/>
            </w:pPr>
            <w:r w:rsidRPr="008F721B">
              <w:t>3,2</w:t>
            </w:r>
          </w:p>
        </w:tc>
        <w:tc>
          <w:tcPr>
            <w:tcW w:w="515" w:type="pct"/>
          </w:tcPr>
          <w:p w14:paraId="49CA9B70" w14:textId="77777777" w:rsidR="009D5CA7" w:rsidRPr="008F721B" w:rsidRDefault="009D5CA7" w:rsidP="00E00201">
            <w:pPr>
              <w:jc w:val="center"/>
            </w:pPr>
            <w:r w:rsidRPr="008F721B">
              <w:t>22</w:t>
            </w:r>
          </w:p>
        </w:tc>
        <w:tc>
          <w:tcPr>
            <w:tcW w:w="536" w:type="pct"/>
          </w:tcPr>
          <w:p w14:paraId="7CB9EEC0" w14:textId="77777777" w:rsidR="009D5CA7" w:rsidRPr="008F721B" w:rsidRDefault="009D5CA7" w:rsidP="00E00201">
            <w:pPr>
              <w:jc w:val="center"/>
            </w:pPr>
            <w:r w:rsidRPr="008F721B">
              <w:t>н/д</w:t>
            </w:r>
          </w:p>
        </w:tc>
      </w:tr>
      <w:tr w:rsidR="009D5CA7" w:rsidRPr="008F721B" w14:paraId="24A9CBB0" w14:textId="77777777" w:rsidTr="00E00201">
        <w:trPr>
          <w:trHeight w:val="822"/>
        </w:trPr>
        <w:tc>
          <w:tcPr>
            <w:tcW w:w="1279" w:type="pct"/>
          </w:tcPr>
          <w:p w14:paraId="71AF8CFD" w14:textId="621C243A" w:rsidR="009D5CA7" w:rsidRPr="008F721B" w:rsidRDefault="009D5CA7" w:rsidP="00E00201">
            <w:r w:rsidRPr="008F721B">
              <w:t>Grgić M. и соавт.</w:t>
            </w:r>
            <w:r>
              <w:rPr>
                <w:lang w:val="en-US"/>
              </w:rPr>
              <w:t xml:space="preserve">, 2014 </w:t>
            </w:r>
            <w:r>
              <w:rPr>
                <w:lang w:val="en-US"/>
              </w:rPr>
              <w:fldChar w:fldCharType="begin" w:fldLock="1"/>
            </w:r>
            <w:r w:rsidR="006E3DE3">
              <w:rPr>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46]","plainTextFormattedCitation":"[246]","previouslyFormattedCitation":"[246]"},"properties":{"noteIndex":0},"schema":"https://github.com/citation-style-language/schema/raw/master/csl-citation.json"}</w:instrText>
            </w:r>
            <w:r>
              <w:rPr>
                <w:lang w:val="en-US"/>
              </w:rPr>
              <w:fldChar w:fldCharType="separate"/>
            </w:r>
            <w:r w:rsidR="00247C71">
              <w:rPr>
                <w:noProof/>
                <w:lang w:val="en-US"/>
              </w:rPr>
              <w:t>[247</w:t>
            </w:r>
            <w:r w:rsidR="002B4EF9" w:rsidRPr="002B4EF9">
              <w:rPr>
                <w:noProof/>
                <w:lang w:val="en-US"/>
              </w:rPr>
              <w:t>]</w:t>
            </w:r>
            <w:r>
              <w:rPr>
                <w:lang w:val="en-US"/>
              </w:rPr>
              <w:fldChar w:fldCharType="end"/>
            </w:r>
            <w:r w:rsidRPr="008F721B">
              <w:t xml:space="preserve"> </w:t>
            </w:r>
          </w:p>
        </w:tc>
        <w:tc>
          <w:tcPr>
            <w:tcW w:w="425" w:type="pct"/>
          </w:tcPr>
          <w:p w14:paraId="76C0B39A" w14:textId="77777777" w:rsidR="009D5CA7" w:rsidRPr="008F721B" w:rsidRDefault="009D5CA7" w:rsidP="00E00201">
            <w:pPr>
              <w:jc w:val="center"/>
            </w:pPr>
            <w:r w:rsidRPr="008F721B">
              <w:t>45</w:t>
            </w:r>
          </w:p>
        </w:tc>
        <w:tc>
          <w:tcPr>
            <w:tcW w:w="490" w:type="pct"/>
          </w:tcPr>
          <w:p w14:paraId="59B71826" w14:textId="77777777" w:rsidR="009D5CA7" w:rsidRPr="008F721B" w:rsidRDefault="009D5CA7" w:rsidP="00E00201">
            <w:pPr>
              <w:jc w:val="center"/>
            </w:pPr>
            <w:r w:rsidRPr="008F721B">
              <w:t>37</w:t>
            </w:r>
          </w:p>
        </w:tc>
        <w:tc>
          <w:tcPr>
            <w:tcW w:w="609" w:type="pct"/>
          </w:tcPr>
          <w:p w14:paraId="602657B9" w14:textId="77777777" w:rsidR="009D5CA7" w:rsidRPr="008F721B" w:rsidRDefault="009D5CA7" w:rsidP="00E00201">
            <w:pPr>
              <w:jc w:val="center"/>
            </w:pPr>
            <w:r w:rsidRPr="008F721B">
              <w:t>5</w:t>
            </w:r>
          </w:p>
        </w:tc>
        <w:tc>
          <w:tcPr>
            <w:tcW w:w="687" w:type="pct"/>
          </w:tcPr>
          <w:p w14:paraId="3A003FF4" w14:textId="77777777" w:rsidR="009D5CA7" w:rsidRPr="008F721B" w:rsidRDefault="009D5CA7" w:rsidP="00E00201">
            <w:pPr>
              <w:jc w:val="center"/>
            </w:pPr>
            <w:r w:rsidRPr="008F721B">
              <w:t>н/д</w:t>
            </w:r>
          </w:p>
        </w:tc>
        <w:tc>
          <w:tcPr>
            <w:tcW w:w="456" w:type="pct"/>
          </w:tcPr>
          <w:p w14:paraId="36A25520" w14:textId="77777777" w:rsidR="009D5CA7" w:rsidRPr="008F721B" w:rsidRDefault="009D5CA7" w:rsidP="00E00201">
            <w:pPr>
              <w:jc w:val="center"/>
            </w:pPr>
            <w:r w:rsidRPr="008F721B">
              <w:t>н/д</w:t>
            </w:r>
          </w:p>
        </w:tc>
        <w:tc>
          <w:tcPr>
            <w:tcW w:w="515" w:type="pct"/>
          </w:tcPr>
          <w:p w14:paraId="0CA86C2B" w14:textId="77777777" w:rsidR="009D5CA7" w:rsidRPr="008F721B" w:rsidRDefault="009D5CA7" w:rsidP="00E00201">
            <w:pPr>
              <w:jc w:val="center"/>
            </w:pPr>
            <w:r w:rsidRPr="008F721B">
              <w:t>н/д</w:t>
            </w:r>
          </w:p>
        </w:tc>
        <w:tc>
          <w:tcPr>
            <w:tcW w:w="536" w:type="pct"/>
          </w:tcPr>
          <w:p w14:paraId="344A624C" w14:textId="77777777" w:rsidR="009D5CA7" w:rsidRPr="008F721B" w:rsidRDefault="009D5CA7" w:rsidP="00E00201">
            <w:pPr>
              <w:jc w:val="center"/>
            </w:pPr>
            <w:r w:rsidRPr="008F721B">
              <w:t>13</w:t>
            </w:r>
          </w:p>
        </w:tc>
      </w:tr>
      <w:tr w:rsidR="009D5CA7" w:rsidRPr="008F721B" w14:paraId="625D6930" w14:textId="77777777" w:rsidTr="00E00201">
        <w:trPr>
          <w:trHeight w:val="401"/>
        </w:trPr>
        <w:tc>
          <w:tcPr>
            <w:tcW w:w="1279" w:type="pct"/>
          </w:tcPr>
          <w:p w14:paraId="20F7DCC1" w14:textId="51F6E21D" w:rsidR="009D5CA7" w:rsidRPr="008F721B" w:rsidRDefault="009D5CA7" w:rsidP="00E00201">
            <w:r w:rsidRPr="008F721B">
              <w:lastRenderedPageBreak/>
              <w:t>Jackson K. и соавт.</w:t>
            </w:r>
            <w:r>
              <w:t xml:space="preserve">, 2014 </w:t>
            </w:r>
            <w:r>
              <w:rPr>
                <w:lang w:val="en-US"/>
              </w:rPr>
              <w:fldChar w:fldCharType="begin" w:fldLock="1"/>
            </w:r>
            <w:r w:rsidR="006E3DE3">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Pr>
                <w:lang w:val="en-US"/>
              </w:rPr>
              <w:fldChar w:fldCharType="separate"/>
            </w:r>
            <w:r w:rsidR="00247C71">
              <w:rPr>
                <w:noProof/>
                <w:lang w:val="en-US"/>
              </w:rPr>
              <w:t>[238</w:t>
            </w:r>
            <w:r w:rsidR="002B4EF9" w:rsidRPr="002B4EF9">
              <w:rPr>
                <w:noProof/>
                <w:lang w:val="en-US"/>
              </w:rPr>
              <w:t>]</w:t>
            </w:r>
            <w:r>
              <w:rPr>
                <w:lang w:val="en-US"/>
              </w:rPr>
              <w:fldChar w:fldCharType="end"/>
            </w:r>
            <w:r w:rsidRPr="008F721B">
              <w:t xml:space="preserve"> </w:t>
            </w:r>
          </w:p>
        </w:tc>
        <w:tc>
          <w:tcPr>
            <w:tcW w:w="425" w:type="pct"/>
          </w:tcPr>
          <w:p w14:paraId="5FDCAC55" w14:textId="77777777" w:rsidR="009D5CA7" w:rsidRPr="008F721B" w:rsidRDefault="009D5CA7" w:rsidP="00E00201">
            <w:pPr>
              <w:jc w:val="center"/>
            </w:pPr>
            <w:r w:rsidRPr="008F721B">
              <w:t>47</w:t>
            </w:r>
          </w:p>
        </w:tc>
        <w:tc>
          <w:tcPr>
            <w:tcW w:w="490" w:type="pct"/>
          </w:tcPr>
          <w:p w14:paraId="2FCC1903" w14:textId="77777777" w:rsidR="009D5CA7" w:rsidRPr="008F721B" w:rsidRDefault="009D5CA7" w:rsidP="00E00201">
            <w:pPr>
              <w:jc w:val="center"/>
            </w:pPr>
            <w:r w:rsidRPr="008F721B">
              <w:t>42</w:t>
            </w:r>
          </w:p>
        </w:tc>
        <w:tc>
          <w:tcPr>
            <w:tcW w:w="609" w:type="pct"/>
          </w:tcPr>
          <w:p w14:paraId="43E863A7" w14:textId="77777777" w:rsidR="009D5CA7" w:rsidRPr="008F721B" w:rsidRDefault="009D5CA7" w:rsidP="00E00201">
            <w:pPr>
              <w:jc w:val="center"/>
            </w:pPr>
            <w:r w:rsidRPr="008F721B">
              <w:t>н/д</w:t>
            </w:r>
          </w:p>
        </w:tc>
        <w:tc>
          <w:tcPr>
            <w:tcW w:w="687" w:type="pct"/>
          </w:tcPr>
          <w:p w14:paraId="4543D629" w14:textId="77777777" w:rsidR="009D5CA7" w:rsidRPr="008F721B" w:rsidRDefault="009D5CA7" w:rsidP="00E00201">
            <w:pPr>
              <w:jc w:val="center"/>
            </w:pPr>
            <w:r w:rsidRPr="008F721B">
              <w:t>н/д</w:t>
            </w:r>
          </w:p>
        </w:tc>
        <w:tc>
          <w:tcPr>
            <w:tcW w:w="456" w:type="pct"/>
          </w:tcPr>
          <w:p w14:paraId="567BAA3A" w14:textId="77777777" w:rsidR="009D5CA7" w:rsidRPr="008F721B" w:rsidRDefault="009D5CA7" w:rsidP="00E00201">
            <w:pPr>
              <w:jc w:val="center"/>
            </w:pPr>
            <w:r w:rsidRPr="008F721B">
              <w:t>н/д</w:t>
            </w:r>
          </w:p>
        </w:tc>
        <w:tc>
          <w:tcPr>
            <w:tcW w:w="515" w:type="pct"/>
          </w:tcPr>
          <w:p w14:paraId="613E49E9" w14:textId="77777777" w:rsidR="009D5CA7" w:rsidRPr="008F721B" w:rsidRDefault="009D5CA7" w:rsidP="00E00201">
            <w:pPr>
              <w:jc w:val="center"/>
            </w:pPr>
            <w:r w:rsidRPr="008F721B">
              <w:t>7,2</w:t>
            </w:r>
          </w:p>
        </w:tc>
        <w:tc>
          <w:tcPr>
            <w:tcW w:w="536" w:type="pct"/>
          </w:tcPr>
          <w:p w14:paraId="2DA65D7E" w14:textId="77777777" w:rsidR="009D5CA7" w:rsidRPr="008F721B" w:rsidRDefault="009D5CA7" w:rsidP="00E00201">
            <w:pPr>
              <w:jc w:val="center"/>
            </w:pPr>
            <w:r w:rsidRPr="008F721B">
              <w:t>н/д</w:t>
            </w:r>
          </w:p>
        </w:tc>
      </w:tr>
      <w:tr w:rsidR="009D5CA7" w:rsidRPr="008F721B" w14:paraId="26927D3A" w14:textId="77777777" w:rsidTr="00E00201">
        <w:trPr>
          <w:trHeight w:val="401"/>
        </w:trPr>
        <w:tc>
          <w:tcPr>
            <w:tcW w:w="1279" w:type="pct"/>
          </w:tcPr>
          <w:p w14:paraId="34993C0B" w14:textId="3CDC4083" w:rsidR="009D5CA7" w:rsidRPr="008F721B" w:rsidRDefault="009D5CA7" w:rsidP="00E00201">
            <w:r w:rsidRPr="008F721B">
              <w:t>Ahmed T. и соавт.</w:t>
            </w:r>
            <w:r>
              <w:rPr>
                <w:lang w:val="en-US"/>
              </w:rPr>
              <w:t>, 2017</w:t>
            </w:r>
            <w:r w:rsidRPr="008F721B">
              <w:t xml:space="preserve"> </w:t>
            </w:r>
            <w:r>
              <w:fldChar w:fldCharType="begin" w:fldLock="1"/>
            </w:r>
            <w:r w:rsidR="006E3DE3">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fldChar w:fldCharType="separate"/>
            </w:r>
            <w:r w:rsidR="00247C71">
              <w:rPr>
                <w:noProof/>
              </w:rPr>
              <w:t>[248</w:t>
            </w:r>
            <w:r w:rsidR="002B4EF9" w:rsidRPr="002B4EF9">
              <w:rPr>
                <w:noProof/>
              </w:rPr>
              <w:t>]</w:t>
            </w:r>
            <w:r>
              <w:fldChar w:fldCharType="end"/>
            </w:r>
          </w:p>
        </w:tc>
        <w:tc>
          <w:tcPr>
            <w:tcW w:w="425" w:type="pct"/>
          </w:tcPr>
          <w:p w14:paraId="75A13128" w14:textId="77777777" w:rsidR="009D5CA7" w:rsidRPr="008F721B" w:rsidRDefault="009D5CA7" w:rsidP="00E00201">
            <w:pPr>
              <w:jc w:val="center"/>
            </w:pPr>
            <w:r w:rsidRPr="008F721B">
              <w:t>88</w:t>
            </w:r>
          </w:p>
        </w:tc>
        <w:tc>
          <w:tcPr>
            <w:tcW w:w="490" w:type="pct"/>
          </w:tcPr>
          <w:p w14:paraId="43E7D074" w14:textId="77777777" w:rsidR="009D5CA7" w:rsidRPr="008F721B" w:rsidRDefault="009D5CA7" w:rsidP="00E00201">
            <w:pPr>
              <w:jc w:val="center"/>
            </w:pPr>
            <w:r w:rsidRPr="008F721B">
              <w:t>17</w:t>
            </w:r>
          </w:p>
        </w:tc>
        <w:tc>
          <w:tcPr>
            <w:tcW w:w="609" w:type="pct"/>
          </w:tcPr>
          <w:p w14:paraId="2F34D4F9" w14:textId="77777777" w:rsidR="009D5CA7" w:rsidRPr="008F721B" w:rsidRDefault="009D5CA7" w:rsidP="00E00201">
            <w:pPr>
              <w:jc w:val="center"/>
            </w:pPr>
            <w:r w:rsidRPr="008F721B">
              <w:t>н/д</w:t>
            </w:r>
          </w:p>
        </w:tc>
        <w:tc>
          <w:tcPr>
            <w:tcW w:w="687" w:type="pct"/>
          </w:tcPr>
          <w:p w14:paraId="18DB1E57" w14:textId="77777777" w:rsidR="009D5CA7" w:rsidRPr="008F721B" w:rsidRDefault="009D5CA7" w:rsidP="00E00201">
            <w:pPr>
              <w:jc w:val="center"/>
            </w:pPr>
            <w:r w:rsidRPr="008F721B">
              <w:t>18</w:t>
            </w:r>
          </w:p>
        </w:tc>
        <w:tc>
          <w:tcPr>
            <w:tcW w:w="456" w:type="pct"/>
          </w:tcPr>
          <w:p w14:paraId="2927A6D4" w14:textId="77777777" w:rsidR="009D5CA7" w:rsidRPr="008F721B" w:rsidRDefault="009D5CA7" w:rsidP="00E00201">
            <w:pPr>
              <w:jc w:val="center"/>
            </w:pPr>
            <w:r w:rsidRPr="008F721B">
              <w:t>8,5</w:t>
            </w:r>
          </w:p>
        </w:tc>
        <w:tc>
          <w:tcPr>
            <w:tcW w:w="515" w:type="pct"/>
          </w:tcPr>
          <w:p w14:paraId="7137E7D5" w14:textId="77777777" w:rsidR="009D5CA7" w:rsidRPr="008F721B" w:rsidRDefault="009D5CA7" w:rsidP="00E00201">
            <w:pPr>
              <w:jc w:val="center"/>
            </w:pPr>
            <w:r w:rsidRPr="008F721B">
              <w:t>2,1</w:t>
            </w:r>
          </w:p>
        </w:tc>
        <w:tc>
          <w:tcPr>
            <w:tcW w:w="536" w:type="pct"/>
          </w:tcPr>
          <w:p w14:paraId="08C5C7E6" w14:textId="77777777" w:rsidR="009D5CA7" w:rsidRPr="008F721B" w:rsidRDefault="009D5CA7" w:rsidP="00E00201">
            <w:pPr>
              <w:jc w:val="center"/>
            </w:pPr>
            <w:r w:rsidRPr="008F721B">
              <w:t>н/д</w:t>
            </w:r>
          </w:p>
        </w:tc>
      </w:tr>
    </w:tbl>
    <w:p w14:paraId="5CDAD629" w14:textId="77777777" w:rsidR="009D5CA7" w:rsidRPr="008F721B" w:rsidRDefault="009D5CA7" w:rsidP="009D5CA7">
      <w:pPr>
        <w:ind w:firstLine="709"/>
      </w:pPr>
      <w:r w:rsidRPr="008F721B">
        <w:t>* н/д – нет данных.</w:t>
      </w:r>
    </w:p>
    <w:p w14:paraId="5256D6A8" w14:textId="77777777" w:rsidR="009D5CA7" w:rsidRDefault="009D5CA7" w:rsidP="009D5CA7">
      <w:pPr>
        <w:ind w:firstLine="709"/>
      </w:pPr>
    </w:p>
    <w:p w14:paraId="6875DD38" w14:textId="5DCF971D" w:rsidR="009D5CA7" w:rsidRPr="008F721B" w:rsidRDefault="009D5CA7" w:rsidP="009D5CA7">
      <w:pPr>
        <w:ind w:firstLine="709"/>
      </w:pPr>
      <w:r w:rsidRPr="008F721B">
        <w:t xml:space="preserve">Нередки иные причины перевода в ОРИТ пациентов </w:t>
      </w:r>
      <w:r w:rsidR="00E958FF">
        <w:t xml:space="preserve">с лейкозом </w:t>
      </w:r>
      <w:r w:rsidRPr="008F721B">
        <w:t>– внезапно резвившиеся судороги в результате острой надпочечниковой недостаточности и гипонатриемии, отек головного</w:t>
      </w:r>
      <w:r w:rsidRPr="00B563E0">
        <w:t xml:space="preserve"> </w:t>
      </w:r>
      <w:r>
        <w:t>мозга, судорожный</w:t>
      </w:r>
      <w:r w:rsidRPr="008F721B">
        <w:t xml:space="preserve"> синдром в результате инфекции центральной нервной системы</w:t>
      </w:r>
      <w:r>
        <w:t xml:space="preserve"> (ЦНС), удлинение </w:t>
      </w:r>
      <w:r w:rsidRPr="008F721B">
        <w:t xml:space="preserve"> электрической систолы сердца и развитие желудочковой тахикардии по типу «torsades-de-puantes» и др. </w:t>
      </w:r>
    </w:p>
    <w:p w14:paraId="0CB4A6A8" w14:textId="1D03F541" w:rsidR="009D5CA7" w:rsidRPr="009D0B15" w:rsidRDefault="009D5CA7" w:rsidP="009D5CA7">
      <w:pPr>
        <w:ind w:firstLine="709"/>
      </w:pPr>
      <w:r w:rsidRPr="008F721B">
        <w:t xml:space="preserve">Для лечения жизнеугрожающих осложнений у пациентов </w:t>
      </w:r>
      <w:r w:rsidR="00E958FF">
        <w:t xml:space="preserve">с лейкозом </w:t>
      </w:r>
      <w:r w:rsidRPr="008F721B">
        <w:t xml:space="preserve">в ОРИТ чаще всего </w:t>
      </w:r>
      <w:r w:rsidRPr="009D0B15">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096A316F" w14:textId="77777777" w:rsidR="009D5CA7" w:rsidRPr="009D0B15" w:rsidRDefault="009D5CA7" w:rsidP="009D5CA7"/>
    <w:p w14:paraId="49F71DDB" w14:textId="77777777" w:rsidR="009D5CA7" w:rsidRPr="008F721B" w:rsidRDefault="009D5CA7" w:rsidP="009D5CA7">
      <w:r w:rsidRPr="009D0B15">
        <w:t xml:space="preserve"> Таблица 3. Потребность в</w:t>
      </w:r>
      <w:r w:rsidRPr="008F721B">
        <w:t xml:space="preserve"> различных методиках жизнеобеспечения у пациентов с с онкогематологическими заболеваниями</w:t>
      </w:r>
    </w:p>
    <w:tbl>
      <w:tblPr>
        <w:tblStyle w:val="affa"/>
        <w:tblW w:w="9427" w:type="dxa"/>
        <w:tblLook w:val="04A0" w:firstRow="1" w:lastRow="0" w:firstColumn="1" w:lastColumn="0" w:noHBand="0" w:noVBand="1"/>
      </w:tblPr>
      <w:tblGrid>
        <w:gridCol w:w="2422"/>
        <w:gridCol w:w="2140"/>
        <w:gridCol w:w="2447"/>
        <w:gridCol w:w="2418"/>
      </w:tblGrid>
      <w:tr w:rsidR="009D5CA7" w:rsidRPr="008F721B" w14:paraId="5EAE78F7" w14:textId="77777777" w:rsidTr="00E00201">
        <w:trPr>
          <w:trHeight w:val="1247"/>
        </w:trPr>
        <w:tc>
          <w:tcPr>
            <w:tcW w:w="2422" w:type="dxa"/>
          </w:tcPr>
          <w:p w14:paraId="28412CAF" w14:textId="77777777" w:rsidR="009D5CA7" w:rsidRPr="008F721B" w:rsidRDefault="009D5CA7" w:rsidP="00E00201">
            <w:pPr>
              <w:jc w:val="center"/>
            </w:pPr>
            <w:r w:rsidRPr="008F721B">
              <w:t>Источник</w:t>
            </w:r>
          </w:p>
        </w:tc>
        <w:tc>
          <w:tcPr>
            <w:tcW w:w="2140" w:type="dxa"/>
          </w:tcPr>
          <w:p w14:paraId="675BEC0C" w14:textId="77777777" w:rsidR="009D5CA7" w:rsidRPr="008F721B" w:rsidRDefault="009D5CA7" w:rsidP="00E00201">
            <w:pPr>
              <w:jc w:val="center"/>
            </w:pPr>
            <w:r w:rsidRPr="008F721B">
              <w:t>ИВЛ, %</w:t>
            </w:r>
          </w:p>
        </w:tc>
        <w:tc>
          <w:tcPr>
            <w:tcW w:w="2447" w:type="dxa"/>
          </w:tcPr>
          <w:p w14:paraId="4C7B6439" w14:textId="77777777" w:rsidR="009D5CA7" w:rsidRPr="008F721B" w:rsidRDefault="009D5CA7" w:rsidP="00E00201">
            <w:pPr>
              <w:jc w:val="center"/>
            </w:pPr>
            <w:r w:rsidRPr="008F721B">
              <w:t>Заместительная почечная терапия, %</w:t>
            </w:r>
          </w:p>
        </w:tc>
        <w:tc>
          <w:tcPr>
            <w:tcW w:w="2418" w:type="dxa"/>
          </w:tcPr>
          <w:p w14:paraId="34C0ACB5" w14:textId="77777777" w:rsidR="009D5CA7" w:rsidRPr="008F721B" w:rsidRDefault="009D5CA7" w:rsidP="00E00201">
            <w:pPr>
              <w:jc w:val="center"/>
            </w:pPr>
            <w:r w:rsidRPr="008F721B">
              <w:t>Вазопрессоры, %</w:t>
            </w:r>
          </w:p>
        </w:tc>
      </w:tr>
      <w:tr w:rsidR="009D5CA7" w:rsidRPr="008F721B" w14:paraId="62843583" w14:textId="77777777" w:rsidTr="00E00201">
        <w:trPr>
          <w:trHeight w:val="805"/>
        </w:trPr>
        <w:tc>
          <w:tcPr>
            <w:tcW w:w="2422" w:type="dxa"/>
          </w:tcPr>
          <w:p w14:paraId="66637412" w14:textId="6A71929E" w:rsidR="009D5CA7" w:rsidRPr="008F721B" w:rsidRDefault="009D5CA7" w:rsidP="00E00201">
            <w:pPr>
              <w:jc w:val="center"/>
            </w:pPr>
            <w:r w:rsidRPr="008F721B">
              <w:t>Jackson K. и соавт.</w:t>
            </w:r>
            <w:r w:rsidRPr="00854947">
              <w:t xml:space="preserve">, 2014 </w:t>
            </w:r>
            <w:r>
              <w:rPr>
                <w:lang w:val="en-US"/>
              </w:rPr>
              <w:fldChar w:fldCharType="begin" w:fldLock="1"/>
            </w:r>
            <w:r w:rsidR="006E3DE3">
              <w:rPr>
                <w:lang w:val="en-US"/>
              </w:rPr>
              <w:instrText>ADDIN</w:instrText>
            </w:r>
            <w:r w:rsidR="006E3DE3" w:rsidRPr="00E00201">
              <w:instrText xml:space="preserve"> </w:instrText>
            </w:r>
            <w:r w:rsidR="006E3DE3">
              <w:rPr>
                <w:lang w:val="en-US"/>
              </w:rPr>
              <w:instrText>CSL</w:instrText>
            </w:r>
            <w:r w:rsidR="006E3DE3" w:rsidRPr="00E00201">
              <w:instrText>_</w:instrText>
            </w:r>
            <w:r w:rsidR="006E3DE3">
              <w:rPr>
                <w:lang w:val="en-US"/>
              </w:rPr>
              <w:instrText>CITATION</w:instrText>
            </w:r>
            <w:r w:rsidR="006E3DE3" w:rsidRPr="00E00201">
              <w:instrText xml:space="preserve"> {"</w:instrText>
            </w:r>
            <w:r w:rsidR="006E3DE3">
              <w:rPr>
                <w:lang w:val="en-US"/>
              </w:rPr>
              <w:instrText>citationItems</w:instrText>
            </w:r>
            <w:r w:rsidR="006E3DE3" w:rsidRPr="00E00201">
              <w:instrText>":[{"</w:instrText>
            </w:r>
            <w:r w:rsidR="006E3DE3">
              <w:rPr>
                <w:lang w:val="en-US"/>
              </w:rPr>
              <w:instrText>id</w:instrText>
            </w:r>
            <w:r w:rsidR="006E3DE3" w:rsidRPr="00E00201">
              <w:instrText>":"</w:instrText>
            </w:r>
            <w:r w:rsidR="006E3DE3">
              <w:rPr>
                <w:lang w:val="en-US"/>
              </w:rPr>
              <w:instrText>ITEM</w:instrText>
            </w:r>
            <w:r w:rsidR="006E3DE3" w:rsidRPr="00E00201">
              <w:instrText>-1","</w:instrText>
            </w:r>
            <w:r w:rsidR="006E3DE3">
              <w:rPr>
                <w:lang w:val="en-US"/>
              </w:rPr>
              <w:instrText>itemData</w:instrText>
            </w:r>
            <w:r w:rsidR="006E3DE3" w:rsidRPr="00E00201">
              <w:instrText>":{"</w:instrText>
            </w:r>
            <w:r w:rsidR="006E3DE3">
              <w:rPr>
                <w:lang w:val="en-US"/>
              </w:rPr>
              <w:instrText>DOI</w:instrText>
            </w:r>
            <w:r w:rsidR="006E3DE3" w:rsidRPr="00E00201">
              <w:instrText>":"10.3109/10428194.2013.796045","</w:instrText>
            </w:r>
            <w:r w:rsidR="006E3DE3">
              <w:rPr>
                <w:lang w:val="en-US"/>
              </w:rPr>
              <w:instrText>ISBN</w:instrText>
            </w:r>
            <w:r w:rsidR="006E3DE3" w:rsidRPr="00E00201">
              <w:instrText>":"6173176211","</w:instrText>
            </w:r>
            <w:r w:rsidR="006E3DE3">
              <w:rPr>
                <w:lang w:val="en-US"/>
              </w:rPr>
              <w:instrText>ISSN</w:instrText>
            </w:r>
            <w:r w:rsidR="006E3DE3" w:rsidRPr="00E00201">
              <w:instrText>":"1029-2403","</w:instrText>
            </w:r>
            <w:r w:rsidR="006E3DE3">
              <w:rPr>
                <w:lang w:val="en-US"/>
              </w:rPr>
              <w:instrText>PMID</w:instrText>
            </w:r>
            <w:r w:rsidR="006E3DE3" w:rsidRPr="00E00201">
              <w:instrText>":"23597137","</w:instrText>
            </w:r>
            <w:r w:rsidR="006E3DE3">
              <w:rPr>
                <w:lang w:val="en-US"/>
              </w:rPr>
              <w:instrText>abstract</w:instrText>
            </w:r>
            <w:r w:rsidR="006E3DE3" w:rsidRPr="00E00201">
              <w:instrText>":"</w:instrText>
            </w:r>
            <w:r w:rsidR="006E3DE3">
              <w:rPr>
                <w:lang w:val="en-US"/>
              </w:rPr>
              <w:instrText>Patients</w:instrText>
            </w:r>
            <w:r w:rsidR="006E3DE3" w:rsidRPr="00E00201">
              <w:instrText xml:space="preserve"> </w:instrText>
            </w:r>
            <w:r w:rsidR="006E3DE3">
              <w:rPr>
                <w:lang w:val="en-US"/>
              </w:rPr>
              <w:instrText>receiving</w:instrText>
            </w:r>
            <w:r w:rsidR="006E3DE3" w:rsidRPr="00E00201">
              <w:instrText xml:space="preserve"> </w:instrText>
            </w:r>
            <w:r w:rsidR="006E3DE3">
              <w:rPr>
                <w:lang w:val="en-US"/>
              </w:rPr>
              <w:instrText>treatment</w:instrText>
            </w:r>
            <w:r w:rsidR="006E3DE3" w:rsidRPr="00E00201">
              <w:instrText xml:space="preserve"> </w:instrText>
            </w:r>
            <w:r w:rsidR="006E3DE3">
              <w:rPr>
                <w:lang w:val="en-US"/>
              </w:rPr>
              <w:instrText>for</w:instrText>
            </w:r>
            <w:r w:rsidR="006E3DE3" w:rsidRPr="00E00201">
              <w:instrText xml:space="preserve"> </w:instrText>
            </w:r>
            <w:r w:rsidR="006E3DE3">
              <w:rPr>
                <w:lang w:val="en-US"/>
              </w:rPr>
              <w:instrText>acute</w:instrText>
            </w:r>
            <w:r w:rsidR="006E3DE3" w:rsidRPr="00E00201">
              <w:instrText xml:space="preserve"> </w:instrText>
            </w:r>
            <w:r w:rsidR="006E3DE3">
              <w:rPr>
                <w:lang w:val="en-US"/>
              </w:rPr>
              <w:instrText>myeloid</w:instrText>
            </w:r>
            <w:r w:rsidR="006E3DE3" w:rsidRPr="00E00201">
              <w:instrText xml:space="preserve"> </w:instrText>
            </w:r>
            <w:r w:rsidR="006E3DE3">
              <w:rPr>
                <w:lang w:val="en-US"/>
              </w:rPr>
              <w:instrText>leukemia</w:instrText>
            </w:r>
            <w:r w:rsidR="006E3DE3" w:rsidRPr="00E00201">
              <w:instrText xml:space="preserve"> (</w:instrText>
            </w:r>
            <w:r w:rsidR="006E3DE3">
              <w:rPr>
                <w:lang w:val="en-US"/>
              </w:rPr>
              <w:instrText>AML</w:instrText>
            </w:r>
            <w:r w:rsidR="006E3DE3" w:rsidRPr="00E00201">
              <w:instrText xml:space="preserve">) </w:instrText>
            </w:r>
            <w:r w:rsidR="006E3DE3">
              <w:rPr>
                <w:lang w:val="en-US"/>
              </w:rPr>
              <w:instrText>commonly</w:instrText>
            </w:r>
            <w:r w:rsidR="006E3DE3" w:rsidRPr="00E00201">
              <w:instrText xml:space="preserve"> </w:instrText>
            </w:r>
            <w:r w:rsidR="006E3DE3">
              <w:rPr>
                <w:lang w:val="en-US"/>
              </w:rPr>
              <w:instrText>experience</w:instrText>
            </w:r>
            <w:r w:rsidR="006E3DE3" w:rsidRPr="00E00201">
              <w:instrText xml:space="preserve"> </w:instrText>
            </w:r>
            <w:r w:rsidR="006E3DE3">
              <w:rPr>
                <w:lang w:val="en-US"/>
              </w:rPr>
              <w:instrText>life</w:instrText>
            </w:r>
            <w:r w:rsidR="006E3DE3" w:rsidRPr="00E00201">
              <w:instrText>-</w:instrText>
            </w:r>
            <w:r w:rsidR="006E3DE3">
              <w:rPr>
                <w:lang w:val="en-US"/>
              </w:rPr>
              <w:instrText>threatening</w:instrText>
            </w:r>
            <w:r w:rsidR="006E3DE3" w:rsidRPr="00E00201">
              <w:instrText xml:space="preserve"> </w:instrText>
            </w:r>
            <w:r w:rsidR="006E3DE3">
              <w:rPr>
                <w:lang w:val="en-US"/>
              </w:rPr>
              <w:instrText>complications</w:instrText>
            </w:r>
            <w:r w:rsidR="006E3DE3" w:rsidRPr="00E00201">
              <w:instrText xml:space="preserve"> </w:instrText>
            </w:r>
            <w:r w:rsidR="006E3DE3">
              <w:rPr>
                <w:lang w:val="en-US"/>
              </w:rPr>
              <w:instrText>requiring</w:instrText>
            </w:r>
            <w:r w:rsidR="006E3DE3" w:rsidRPr="00E00201">
              <w:instrText xml:space="preserve"> </w:instrText>
            </w:r>
            <w:r w:rsidR="006E3DE3">
              <w:rPr>
                <w:lang w:val="en-US"/>
              </w:rPr>
              <w:instrText>intensive</w:instrText>
            </w:r>
            <w:r w:rsidR="006E3DE3" w:rsidRPr="00E00201">
              <w:instrText xml:space="preserve"> </w:instrText>
            </w:r>
            <w:r w:rsidR="006E3DE3">
              <w:rPr>
                <w:lang w:val="en-US"/>
              </w:rPr>
              <w:instrText>care</w:instrText>
            </w:r>
            <w:r w:rsidR="006E3DE3" w:rsidRPr="00E00201">
              <w:instrText xml:space="preserve"> </w:instrText>
            </w:r>
            <w:r w:rsidR="006E3DE3">
              <w:rPr>
                <w:lang w:val="en-US"/>
              </w:rPr>
              <w:instrText>unit</w:instrText>
            </w:r>
            <w:r w:rsidR="006E3DE3" w:rsidRPr="00E00201">
              <w:instrText xml:space="preserve"> (</w:instrText>
            </w:r>
            <w:r w:rsidR="006E3DE3">
              <w:rPr>
                <w:lang w:val="en-US"/>
              </w:rPr>
              <w:instrText>ICU</w:instrText>
            </w:r>
            <w:r w:rsidR="006E3DE3" w:rsidRPr="00E00201">
              <w:instrText xml:space="preserve">) </w:instrText>
            </w:r>
            <w:r w:rsidR="006E3DE3">
              <w:rPr>
                <w:lang w:val="en-US"/>
              </w:rPr>
              <w:instrText>support</w:instrText>
            </w:r>
            <w:r w:rsidR="006E3DE3" w:rsidRPr="00E00201">
              <w:instrText xml:space="preserve">. </w:instrText>
            </w:r>
            <w:r w:rsidR="006E3DE3">
              <w:rPr>
                <w:lang w:val="en-US"/>
              </w:rPr>
              <w:instrText>This</w:instrText>
            </w:r>
            <w:r w:rsidR="006E3DE3" w:rsidRPr="00E00201">
              <w:instrText xml:space="preserve"> </w:instrText>
            </w:r>
            <w:r w:rsidR="006E3DE3">
              <w:rPr>
                <w:lang w:val="en-US"/>
              </w:rPr>
              <w:instrText>is</w:instrText>
            </w:r>
            <w:r w:rsidR="006E3DE3" w:rsidRPr="00E00201">
              <w:instrText xml:space="preserve"> </w:instrText>
            </w:r>
            <w:r w:rsidR="006E3DE3">
              <w:rPr>
                <w:lang w:val="en-US"/>
              </w:rPr>
              <w:instrText>a</w:instrText>
            </w:r>
            <w:r w:rsidR="006E3DE3" w:rsidRPr="00E00201">
              <w:instrText xml:space="preserve"> </w:instrText>
            </w:r>
            <w:r w:rsidR="006E3DE3">
              <w:rPr>
                <w:lang w:val="en-US"/>
              </w:rPr>
              <w:instrText>retrospective</w:instrText>
            </w:r>
            <w:r w:rsidR="006E3DE3" w:rsidRPr="00E00201">
              <w:instrText xml:space="preserve"> </w:instrText>
            </w:r>
            <w:r w:rsidR="006E3DE3">
              <w:rPr>
                <w:lang w:val="en-US"/>
              </w:rPr>
              <w:instrText>study</w:instrText>
            </w:r>
            <w:r w:rsidR="006E3DE3" w:rsidRPr="00E00201">
              <w:instrText xml:space="preserve"> </w:instrText>
            </w:r>
            <w:r w:rsidR="006E3DE3">
              <w:rPr>
                <w:lang w:val="en-US"/>
              </w:rPr>
              <w:instrText>of</w:instrText>
            </w:r>
            <w:r w:rsidR="006E3DE3" w:rsidRPr="00E00201">
              <w:instrText xml:space="preserve"> 505 </w:instrText>
            </w:r>
            <w:r w:rsidR="006E3DE3">
              <w:rPr>
                <w:lang w:val="en-US"/>
              </w:rPr>
              <w:instrText>patients</w:instrText>
            </w:r>
            <w:r w:rsidR="006E3DE3" w:rsidRPr="00E00201">
              <w:instrText xml:space="preserve"> </w:instrText>
            </w:r>
            <w:r w:rsidR="006E3DE3">
              <w:rPr>
                <w:lang w:val="en-US"/>
              </w:rPr>
              <w:instrText>with</w:instrText>
            </w:r>
            <w:r w:rsidR="006E3DE3" w:rsidRPr="00E00201">
              <w:instrText xml:space="preserve"> </w:instrText>
            </w:r>
            <w:r w:rsidR="006E3DE3">
              <w:rPr>
                <w:lang w:val="en-US"/>
              </w:rPr>
              <w:instrText>newly</w:instrText>
            </w:r>
            <w:r w:rsidR="006E3DE3" w:rsidRPr="00E00201">
              <w:instrText xml:space="preserve"> </w:instrText>
            </w:r>
            <w:r w:rsidR="006E3DE3">
              <w:rPr>
                <w:lang w:val="en-US"/>
              </w:rPr>
              <w:instrText>diagnosed</w:instrText>
            </w:r>
            <w:r w:rsidR="006E3DE3" w:rsidRPr="00E00201">
              <w:instrText xml:space="preserve"> </w:instrText>
            </w:r>
            <w:r w:rsidR="006E3DE3">
              <w:rPr>
                <w:lang w:val="en-US"/>
              </w:rPr>
              <w:instrText>AML</w:instrText>
            </w:r>
            <w:r w:rsidR="006E3DE3" w:rsidRPr="00E00201">
              <w:instrText xml:space="preserve"> </w:instrText>
            </w:r>
            <w:r w:rsidR="006E3DE3">
              <w:rPr>
                <w:lang w:val="en-US"/>
              </w:rPr>
              <w:instrText>who</w:instrText>
            </w:r>
            <w:r w:rsidR="006E3DE3" w:rsidRPr="00E00201">
              <w:instrText xml:space="preserve"> </w:instrText>
            </w:r>
            <w:r w:rsidR="006E3DE3">
              <w:rPr>
                <w:lang w:val="en-US"/>
              </w:rPr>
              <w:instrText>were</w:instrText>
            </w:r>
            <w:r w:rsidR="006E3DE3" w:rsidRPr="00E00201">
              <w:instrText xml:space="preserve"> </w:instrText>
            </w:r>
            <w:r w:rsidR="006E3DE3">
              <w:rPr>
                <w:lang w:val="en-US"/>
              </w:rPr>
              <w:instrText>treated</w:instrText>
            </w:r>
            <w:r w:rsidR="006E3DE3" w:rsidRPr="00E00201">
              <w:instrText xml:space="preserve"> </w:instrText>
            </w:r>
            <w:r w:rsidR="006E3DE3">
              <w:rPr>
                <w:lang w:val="en-US"/>
              </w:rPr>
              <w:instrText>with</w:instrText>
            </w:r>
            <w:r w:rsidR="006E3DE3" w:rsidRPr="00E00201">
              <w:instrText xml:space="preserve"> </w:instrText>
            </w:r>
            <w:r w:rsidR="006E3DE3">
              <w:rPr>
                <w:lang w:val="en-US"/>
              </w:rPr>
              <w:instrText>intensive</w:instrText>
            </w:r>
            <w:r w:rsidR="006E3DE3" w:rsidRPr="00E00201">
              <w:instrText xml:space="preserve"> </w:instrText>
            </w:r>
            <w:r w:rsidR="006E3DE3">
              <w:rPr>
                <w:lang w:val="en-US"/>
              </w:rPr>
              <w:instrText>chemotherapy</w:instrText>
            </w:r>
            <w:r w:rsidR="006E3DE3" w:rsidRPr="00E00201">
              <w:instrText xml:space="preserve"> </w:instrText>
            </w:r>
            <w:r w:rsidR="006E3DE3">
              <w:rPr>
                <w:lang w:val="en-US"/>
              </w:rPr>
              <w:instrText>between</w:instrText>
            </w:r>
            <w:r w:rsidR="006E3DE3" w:rsidRPr="00E00201">
              <w:instrText xml:space="preserve"> </w:instrText>
            </w:r>
            <w:r w:rsidR="006E3DE3">
              <w:rPr>
                <w:lang w:val="en-US"/>
              </w:rPr>
              <w:instrText>January</w:instrText>
            </w:r>
            <w:r w:rsidR="006E3DE3" w:rsidRPr="00E00201">
              <w:instrText xml:space="preserve"> 1999 </w:instrText>
            </w:r>
            <w:r w:rsidR="006E3DE3">
              <w:rPr>
                <w:lang w:val="en-US"/>
              </w:rPr>
              <w:instrText>and</w:instrText>
            </w:r>
            <w:r w:rsidR="006E3DE3" w:rsidRPr="00E00201">
              <w:instrText xml:space="preserve"> </w:instrText>
            </w:r>
            <w:r w:rsidR="006E3DE3">
              <w:rPr>
                <w:lang w:val="en-US"/>
              </w:rPr>
              <w:instrText>December</w:instrText>
            </w:r>
            <w:r w:rsidR="006E3DE3" w:rsidRPr="00E00201">
              <w:instrText xml:space="preserve"> 2010. </w:instrText>
            </w:r>
            <w:r w:rsidR="006E3DE3">
              <w:rPr>
                <w:lang w:val="en-US"/>
              </w:rPr>
              <w:instrText>Eighty</w:instrText>
            </w:r>
            <w:r w:rsidR="006E3DE3" w:rsidRPr="00E00201">
              <w:instrText>-</w:instrText>
            </w:r>
            <w:r w:rsidR="006E3DE3">
              <w:rPr>
                <w:lang w:val="en-US"/>
              </w:rPr>
              <w:instrText>three</w:instrText>
            </w:r>
            <w:r w:rsidR="006E3DE3" w:rsidRPr="00E00201">
              <w:instrText xml:space="preserve"> </w:instrText>
            </w:r>
            <w:r w:rsidR="006E3DE3">
              <w:rPr>
                <w:lang w:val="en-US"/>
              </w:rPr>
              <w:instrText>patients</w:instrText>
            </w:r>
            <w:r w:rsidR="006E3DE3" w:rsidRPr="00E00201">
              <w:instrText xml:space="preserve"> (16.4%) </w:instrText>
            </w:r>
            <w:r w:rsidR="006E3DE3">
              <w:rPr>
                <w:lang w:val="en-US"/>
              </w:rPr>
              <w:instrText>were</w:instrText>
            </w:r>
            <w:r w:rsidR="006E3DE3" w:rsidRPr="00E00201">
              <w:instrText xml:space="preserve"> </w:instrText>
            </w:r>
            <w:r w:rsidR="006E3DE3">
              <w:rPr>
                <w:lang w:val="en-US"/>
              </w:rPr>
              <w:instrText>identified</w:instrText>
            </w:r>
            <w:r w:rsidR="006E3DE3" w:rsidRPr="00E00201">
              <w:instrText xml:space="preserve"> </w:instrText>
            </w:r>
            <w:r w:rsidR="006E3DE3">
              <w:rPr>
                <w:lang w:val="en-US"/>
              </w:rPr>
              <w:instrText>who</w:instrText>
            </w:r>
            <w:r w:rsidR="006E3DE3" w:rsidRPr="00E00201">
              <w:instrText xml:space="preserve"> </w:instrText>
            </w:r>
            <w:r w:rsidR="006E3DE3">
              <w:rPr>
                <w:lang w:val="en-US"/>
              </w:rPr>
              <w:instrText>had</w:instrText>
            </w:r>
            <w:r w:rsidR="006E3DE3" w:rsidRPr="00E00201">
              <w:instrText xml:space="preserve"> </w:instrText>
            </w:r>
            <w:r w:rsidR="006E3DE3">
              <w:rPr>
                <w:lang w:val="en-US"/>
              </w:rPr>
              <w:instrText>required</w:instrText>
            </w:r>
            <w:r w:rsidR="006E3DE3" w:rsidRPr="00E00201">
              <w:instrText xml:space="preserve"> 92 </w:instrText>
            </w:r>
            <w:r w:rsidR="006E3DE3">
              <w:rPr>
                <w:lang w:val="en-US"/>
              </w:rPr>
              <w:instrText>ICU</w:instrText>
            </w:r>
            <w:r w:rsidR="006E3DE3" w:rsidRPr="00E00201">
              <w:instrText xml:space="preserve"> </w:instrText>
            </w:r>
            <w:r w:rsidR="006E3DE3">
              <w:rPr>
                <w:lang w:val="en-US"/>
              </w:rPr>
              <w:instrText>admissions</w:instrText>
            </w:r>
            <w:r w:rsidR="006E3DE3" w:rsidRPr="00E00201">
              <w:instrText xml:space="preserve">. </w:instrText>
            </w:r>
            <w:r w:rsidR="006E3DE3">
              <w:rPr>
                <w:lang w:val="en-US"/>
              </w:rPr>
              <w:instrText>The</w:instrText>
            </w:r>
            <w:r w:rsidR="006E3DE3" w:rsidRPr="00E00201">
              <w:instrText xml:space="preserve"> </w:instrText>
            </w:r>
            <w:r w:rsidR="006E3DE3">
              <w:rPr>
                <w:lang w:val="en-US"/>
              </w:rPr>
              <w:instrText>indication</w:instrText>
            </w:r>
            <w:r w:rsidR="006E3DE3" w:rsidRPr="00E00201">
              <w:instrText xml:space="preserve"> </w:instrText>
            </w:r>
            <w:r w:rsidR="006E3DE3">
              <w:rPr>
                <w:lang w:val="en-US"/>
              </w:rPr>
              <w:instrText>for</w:instrText>
            </w:r>
            <w:r w:rsidR="006E3DE3" w:rsidRPr="00E00201">
              <w:instrText xml:space="preserve"> </w:instrText>
            </w:r>
            <w:r w:rsidR="006E3DE3">
              <w:rPr>
                <w:lang w:val="en-US"/>
              </w:rPr>
              <w:instrText>ICU</w:instrText>
            </w:r>
            <w:r w:rsidR="006E3DE3" w:rsidRPr="004756EF">
              <w:instrText xml:space="preserve"> </w:instrText>
            </w:r>
            <w:r w:rsidR="006E3DE3">
              <w:rPr>
                <w:lang w:val="en-US"/>
              </w:rPr>
              <w:instrText>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Pr>
                <w:lang w:val="en-US"/>
              </w:rPr>
              <w:fldChar w:fldCharType="separate"/>
            </w:r>
            <w:r w:rsidR="00247C71">
              <w:rPr>
                <w:noProof/>
                <w:lang w:val="en-US"/>
              </w:rPr>
              <w:t>[238</w:t>
            </w:r>
            <w:r w:rsidR="002B4EF9" w:rsidRPr="002B4EF9">
              <w:rPr>
                <w:noProof/>
                <w:lang w:val="en-US"/>
              </w:rPr>
              <w:t>]</w:t>
            </w:r>
            <w:r>
              <w:rPr>
                <w:lang w:val="en-US"/>
              </w:rPr>
              <w:fldChar w:fldCharType="end"/>
            </w:r>
            <w:r w:rsidRPr="008F721B">
              <w:t xml:space="preserve"> </w:t>
            </w:r>
          </w:p>
        </w:tc>
        <w:tc>
          <w:tcPr>
            <w:tcW w:w="2140" w:type="dxa"/>
          </w:tcPr>
          <w:p w14:paraId="1068B64D" w14:textId="77777777" w:rsidR="009D5CA7" w:rsidRPr="008F721B" w:rsidRDefault="009D5CA7" w:rsidP="00E00201">
            <w:pPr>
              <w:jc w:val="center"/>
            </w:pPr>
            <w:r w:rsidRPr="008F721B">
              <w:t>60</w:t>
            </w:r>
          </w:p>
        </w:tc>
        <w:tc>
          <w:tcPr>
            <w:tcW w:w="2447" w:type="dxa"/>
          </w:tcPr>
          <w:p w14:paraId="1C2660B2" w14:textId="77777777" w:rsidR="009D5CA7" w:rsidRPr="008F721B" w:rsidRDefault="009D5CA7" w:rsidP="00E00201">
            <w:pPr>
              <w:jc w:val="center"/>
            </w:pPr>
            <w:r w:rsidRPr="008F721B">
              <w:t>15,7</w:t>
            </w:r>
          </w:p>
        </w:tc>
        <w:tc>
          <w:tcPr>
            <w:tcW w:w="2418" w:type="dxa"/>
          </w:tcPr>
          <w:p w14:paraId="07585366" w14:textId="77777777" w:rsidR="009D5CA7" w:rsidRPr="008F721B" w:rsidRDefault="009D5CA7" w:rsidP="00E00201">
            <w:pPr>
              <w:jc w:val="center"/>
            </w:pPr>
            <w:r w:rsidRPr="008F721B">
              <w:t>67,5</w:t>
            </w:r>
          </w:p>
        </w:tc>
      </w:tr>
      <w:tr w:rsidR="009D5CA7" w:rsidRPr="008F721B" w14:paraId="2A177375" w14:textId="77777777" w:rsidTr="00E00201">
        <w:trPr>
          <w:trHeight w:val="657"/>
        </w:trPr>
        <w:tc>
          <w:tcPr>
            <w:tcW w:w="2422" w:type="dxa"/>
          </w:tcPr>
          <w:p w14:paraId="0505CB0B" w14:textId="3ECA9247" w:rsidR="009D5CA7" w:rsidRPr="009D0B15" w:rsidRDefault="009D5CA7" w:rsidP="00E00201">
            <w:pPr>
              <w:jc w:val="center"/>
            </w:pPr>
            <w:r w:rsidRPr="008F721B">
              <w:rPr>
                <w:lang w:val="en-US"/>
              </w:rPr>
              <w:t xml:space="preserve">Roze des Ordons A. </w:t>
            </w:r>
            <w:r w:rsidRPr="008F721B">
              <w:t>и</w:t>
            </w:r>
            <w:r w:rsidRPr="008F721B">
              <w:rPr>
                <w:lang w:val="en-US"/>
              </w:rPr>
              <w:t xml:space="preserve"> </w:t>
            </w:r>
            <w:r w:rsidRPr="008F721B">
              <w:t>соавт</w:t>
            </w:r>
            <w:r w:rsidRPr="008F721B">
              <w:rPr>
                <w:lang w:val="en-US"/>
              </w:rPr>
              <w:t>.</w:t>
            </w:r>
            <w:r>
              <w:rPr>
                <w:lang w:val="en-US"/>
              </w:rPr>
              <w:t xml:space="preserve">, 2010 </w:t>
            </w:r>
            <w:r>
              <w:rPr>
                <w:lang w:val="en-US"/>
              </w:rPr>
              <w:fldChar w:fldCharType="begin" w:fldLock="1"/>
            </w:r>
            <w:r w:rsidR="006E3DE3">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34]","plainTextFormattedCitation":"[234]","previouslyFormattedCitation":"[234]"},"properties":{"noteIndex":0},"schema":"https://github.com/citation-style-language/schema/raw/master/csl-citation.json"}</w:instrText>
            </w:r>
            <w:r>
              <w:rPr>
                <w:lang w:val="en-US"/>
              </w:rPr>
              <w:fldChar w:fldCharType="separate"/>
            </w:r>
            <w:r w:rsidR="00247C71">
              <w:rPr>
                <w:noProof/>
              </w:rPr>
              <w:t>[235</w:t>
            </w:r>
            <w:r w:rsidR="002B4EF9" w:rsidRPr="002B4EF9">
              <w:rPr>
                <w:noProof/>
              </w:rPr>
              <w:t>]</w:t>
            </w:r>
            <w:r>
              <w:rPr>
                <w:lang w:val="en-US"/>
              </w:rPr>
              <w:fldChar w:fldCharType="end"/>
            </w:r>
            <w:r w:rsidRPr="009D0B15">
              <w:t xml:space="preserve"> </w:t>
            </w:r>
          </w:p>
        </w:tc>
        <w:tc>
          <w:tcPr>
            <w:tcW w:w="2140" w:type="dxa"/>
          </w:tcPr>
          <w:p w14:paraId="4A4B206A" w14:textId="77777777" w:rsidR="009D5CA7" w:rsidRPr="008F721B" w:rsidRDefault="009D5CA7" w:rsidP="00E00201">
            <w:pPr>
              <w:jc w:val="center"/>
            </w:pPr>
            <w:r w:rsidRPr="008F721B">
              <w:t>66</w:t>
            </w:r>
          </w:p>
        </w:tc>
        <w:tc>
          <w:tcPr>
            <w:tcW w:w="2447" w:type="dxa"/>
          </w:tcPr>
          <w:p w14:paraId="3F275DEC" w14:textId="77777777" w:rsidR="009D5CA7" w:rsidRPr="008F721B" w:rsidRDefault="009D5CA7" w:rsidP="00E00201">
            <w:pPr>
              <w:jc w:val="center"/>
            </w:pPr>
            <w:r w:rsidRPr="008F721B">
              <w:t>47,8</w:t>
            </w:r>
          </w:p>
        </w:tc>
        <w:tc>
          <w:tcPr>
            <w:tcW w:w="2418" w:type="dxa"/>
          </w:tcPr>
          <w:p w14:paraId="644AF149" w14:textId="77777777" w:rsidR="009D5CA7" w:rsidRPr="008F721B" w:rsidRDefault="009D5CA7" w:rsidP="00E00201">
            <w:pPr>
              <w:jc w:val="center"/>
            </w:pPr>
            <w:r w:rsidRPr="008F721B">
              <w:t>75,6</w:t>
            </w:r>
          </w:p>
        </w:tc>
      </w:tr>
      <w:tr w:rsidR="009D5CA7" w:rsidRPr="008F721B" w14:paraId="43736718" w14:textId="77777777" w:rsidTr="00E00201">
        <w:trPr>
          <w:trHeight w:val="825"/>
        </w:trPr>
        <w:tc>
          <w:tcPr>
            <w:tcW w:w="2422" w:type="dxa"/>
          </w:tcPr>
          <w:p w14:paraId="60B52598" w14:textId="3970D3BF" w:rsidR="009D5CA7" w:rsidRPr="009D0B15" w:rsidRDefault="009D5CA7" w:rsidP="00E00201">
            <w:pPr>
              <w:jc w:val="center"/>
              <w:rPr>
                <w:lang w:val="en-US"/>
              </w:rPr>
            </w:pPr>
            <w:r w:rsidRPr="008F721B">
              <w:t>Wohlfarth P. и соавт.</w:t>
            </w:r>
            <w:r>
              <w:t>,</w:t>
            </w:r>
            <w:r>
              <w:rPr>
                <w:lang w:val="en-US"/>
              </w:rPr>
              <w:t xml:space="preserve"> 2014 </w:t>
            </w:r>
            <w:r>
              <w:rPr>
                <w:lang w:val="en-US"/>
              </w:rPr>
              <w:fldChar w:fldCharType="begin" w:fldLock="1"/>
            </w:r>
            <w:r w:rsidR="006E3DE3">
              <w:rPr>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48]","plainTextFormattedCitation":"[248]","previouslyFormattedCitation":"[248]"},"properties":{"noteIndex":0},"schema":"https://github.com/citation-style-language/schema/raw/master/csl-citation.json"}</w:instrText>
            </w:r>
            <w:r>
              <w:rPr>
                <w:lang w:val="en-US"/>
              </w:rPr>
              <w:fldChar w:fldCharType="separate"/>
            </w:r>
            <w:r w:rsidR="00247C71">
              <w:rPr>
                <w:noProof/>
                <w:lang w:val="en-US"/>
              </w:rPr>
              <w:t>[249</w:t>
            </w:r>
            <w:r w:rsidR="002B4EF9" w:rsidRPr="002B4EF9">
              <w:rPr>
                <w:noProof/>
                <w:lang w:val="en-US"/>
              </w:rPr>
              <w:t>]</w:t>
            </w:r>
            <w:r>
              <w:rPr>
                <w:lang w:val="en-US"/>
              </w:rPr>
              <w:fldChar w:fldCharType="end"/>
            </w:r>
          </w:p>
        </w:tc>
        <w:tc>
          <w:tcPr>
            <w:tcW w:w="2140" w:type="dxa"/>
          </w:tcPr>
          <w:p w14:paraId="20702D1C" w14:textId="77777777" w:rsidR="009D5CA7" w:rsidRPr="008F721B" w:rsidRDefault="009D5CA7" w:rsidP="00E00201">
            <w:pPr>
              <w:jc w:val="center"/>
            </w:pPr>
            <w:r w:rsidRPr="008F721B">
              <w:t>61</w:t>
            </w:r>
          </w:p>
        </w:tc>
        <w:tc>
          <w:tcPr>
            <w:tcW w:w="2447" w:type="dxa"/>
          </w:tcPr>
          <w:p w14:paraId="0A7F4C70" w14:textId="77777777" w:rsidR="009D5CA7" w:rsidRPr="008F721B" w:rsidRDefault="009D5CA7" w:rsidP="00E00201">
            <w:pPr>
              <w:jc w:val="center"/>
            </w:pPr>
            <w:r w:rsidRPr="008F721B">
              <w:t>61</w:t>
            </w:r>
          </w:p>
        </w:tc>
        <w:tc>
          <w:tcPr>
            <w:tcW w:w="2418" w:type="dxa"/>
          </w:tcPr>
          <w:p w14:paraId="50A4202E" w14:textId="77777777" w:rsidR="009D5CA7" w:rsidRPr="008F721B" w:rsidRDefault="009D5CA7" w:rsidP="00E00201">
            <w:pPr>
              <w:jc w:val="center"/>
            </w:pPr>
            <w:r w:rsidRPr="008F721B">
              <w:t>39</w:t>
            </w:r>
          </w:p>
        </w:tc>
      </w:tr>
      <w:tr w:rsidR="009D5CA7" w:rsidRPr="008F721B" w14:paraId="56F9D4DF" w14:textId="77777777" w:rsidTr="00E00201">
        <w:trPr>
          <w:trHeight w:val="840"/>
        </w:trPr>
        <w:tc>
          <w:tcPr>
            <w:tcW w:w="2422" w:type="dxa"/>
          </w:tcPr>
          <w:p w14:paraId="3D46CA27" w14:textId="72CCAA80" w:rsidR="009D5CA7" w:rsidRPr="008F721B" w:rsidRDefault="009D5CA7" w:rsidP="00E00201">
            <w:pPr>
              <w:jc w:val="center"/>
            </w:pPr>
            <w:r w:rsidRPr="008F721B">
              <w:t>Schellongowski P.и соавт.</w:t>
            </w:r>
            <w:r>
              <w:t>,</w:t>
            </w:r>
            <w:r>
              <w:rPr>
                <w:lang w:val="en-US"/>
              </w:rPr>
              <w:t xml:space="preserve"> 2010 </w:t>
            </w:r>
            <w:r>
              <w:rPr>
                <w:lang w:val="en-US"/>
              </w:rPr>
              <w:fldChar w:fldCharType="begin" w:fldLock="1"/>
            </w:r>
            <w:r w:rsidR="006E3DE3">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Pr>
                <w:lang w:val="en-US"/>
              </w:rPr>
              <w:fldChar w:fldCharType="separate"/>
            </w:r>
            <w:r w:rsidR="00247C71">
              <w:rPr>
                <w:noProof/>
                <w:lang w:val="en-US"/>
              </w:rPr>
              <w:t>[236</w:t>
            </w:r>
            <w:r w:rsidR="002B4EF9" w:rsidRPr="002B4EF9">
              <w:rPr>
                <w:noProof/>
                <w:lang w:val="en-US"/>
              </w:rPr>
              <w:t>]</w:t>
            </w:r>
            <w:r>
              <w:rPr>
                <w:lang w:val="en-US"/>
              </w:rPr>
              <w:fldChar w:fldCharType="end"/>
            </w:r>
            <w:r w:rsidRPr="008F721B">
              <w:t xml:space="preserve"> </w:t>
            </w:r>
          </w:p>
        </w:tc>
        <w:tc>
          <w:tcPr>
            <w:tcW w:w="2140" w:type="dxa"/>
          </w:tcPr>
          <w:p w14:paraId="5FC60A1D" w14:textId="77777777" w:rsidR="009D5CA7" w:rsidRPr="008F721B" w:rsidRDefault="009D5CA7" w:rsidP="00E00201">
            <w:pPr>
              <w:jc w:val="center"/>
            </w:pPr>
            <w:r w:rsidRPr="008F721B">
              <w:t>50</w:t>
            </w:r>
          </w:p>
        </w:tc>
        <w:tc>
          <w:tcPr>
            <w:tcW w:w="2447" w:type="dxa"/>
          </w:tcPr>
          <w:p w14:paraId="4B7EF378" w14:textId="77777777" w:rsidR="009D5CA7" w:rsidRPr="008F721B" w:rsidRDefault="009D5CA7" w:rsidP="00E00201">
            <w:pPr>
              <w:jc w:val="center"/>
            </w:pPr>
            <w:r w:rsidRPr="008F721B">
              <w:t>3,2</w:t>
            </w:r>
          </w:p>
        </w:tc>
        <w:tc>
          <w:tcPr>
            <w:tcW w:w="2418" w:type="dxa"/>
          </w:tcPr>
          <w:p w14:paraId="604F22E0" w14:textId="77777777" w:rsidR="009D5CA7" w:rsidRPr="008F721B" w:rsidRDefault="009D5CA7" w:rsidP="00E00201">
            <w:pPr>
              <w:jc w:val="center"/>
            </w:pPr>
            <w:r w:rsidRPr="008F721B">
              <w:t>8</w:t>
            </w:r>
          </w:p>
        </w:tc>
      </w:tr>
      <w:tr w:rsidR="009D5CA7" w:rsidRPr="008F721B" w14:paraId="6D4A8C5E" w14:textId="77777777" w:rsidTr="00E00201">
        <w:trPr>
          <w:trHeight w:val="805"/>
        </w:trPr>
        <w:tc>
          <w:tcPr>
            <w:tcW w:w="2422" w:type="dxa"/>
          </w:tcPr>
          <w:p w14:paraId="4968659F" w14:textId="4B9E60A4" w:rsidR="009D5CA7" w:rsidRPr="008F721B" w:rsidRDefault="009D5CA7" w:rsidP="00E00201">
            <w:pPr>
              <w:jc w:val="center"/>
            </w:pPr>
            <w:r w:rsidRPr="008F721B">
              <w:t>Ahmed T. и соавт.</w:t>
            </w:r>
            <w:r>
              <w:t xml:space="preserve">, 2017 </w:t>
            </w:r>
            <w:r>
              <w:fldChar w:fldCharType="begin" w:fldLock="1"/>
            </w:r>
            <w:r w:rsidR="006E3DE3">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fldChar w:fldCharType="separate"/>
            </w:r>
            <w:r w:rsidR="00247C71">
              <w:rPr>
                <w:noProof/>
              </w:rPr>
              <w:t>[248</w:t>
            </w:r>
            <w:r w:rsidR="002B4EF9" w:rsidRPr="002B4EF9">
              <w:rPr>
                <w:noProof/>
              </w:rPr>
              <w:t>]</w:t>
            </w:r>
            <w:r>
              <w:fldChar w:fldCharType="end"/>
            </w:r>
            <w:r w:rsidRPr="008F721B">
              <w:t xml:space="preserve"> </w:t>
            </w:r>
          </w:p>
        </w:tc>
        <w:tc>
          <w:tcPr>
            <w:tcW w:w="2140" w:type="dxa"/>
          </w:tcPr>
          <w:p w14:paraId="450F7335" w14:textId="77777777" w:rsidR="009D5CA7" w:rsidRPr="008F721B" w:rsidRDefault="009D5CA7" w:rsidP="00E00201">
            <w:pPr>
              <w:jc w:val="center"/>
            </w:pPr>
            <w:r w:rsidRPr="008F721B">
              <w:t>85</w:t>
            </w:r>
          </w:p>
        </w:tc>
        <w:tc>
          <w:tcPr>
            <w:tcW w:w="2447" w:type="dxa"/>
          </w:tcPr>
          <w:p w14:paraId="7CC3880D" w14:textId="77777777" w:rsidR="009D5CA7" w:rsidRPr="008F721B" w:rsidRDefault="009D5CA7" w:rsidP="00E00201">
            <w:pPr>
              <w:jc w:val="center"/>
            </w:pPr>
            <w:r w:rsidRPr="008F721B">
              <w:t>30</w:t>
            </w:r>
          </w:p>
        </w:tc>
        <w:tc>
          <w:tcPr>
            <w:tcW w:w="2418" w:type="dxa"/>
          </w:tcPr>
          <w:p w14:paraId="744745B8" w14:textId="77777777" w:rsidR="009D5CA7" w:rsidRPr="008F721B" w:rsidRDefault="009D5CA7" w:rsidP="00E00201">
            <w:pPr>
              <w:jc w:val="center"/>
            </w:pPr>
            <w:r w:rsidRPr="008F721B">
              <w:t>62</w:t>
            </w:r>
          </w:p>
        </w:tc>
      </w:tr>
    </w:tbl>
    <w:p w14:paraId="5FF7DAF9" w14:textId="77777777" w:rsidR="009D5CA7" w:rsidRPr="008F721B" w:rsidRDefault="009D5CA7" w:rsidP="009D5CA7">
      <w:pPr>
        <w:ind w:firstLine="284"/>
      </w:pPr>
    </w:p>
    <w:p w14:paraId="429860CB" w14:textId="77777777" w:rsidR="009D5CA7" w:rsidRPr="008F721B" w:rsidRDefault="009D5CA7" w:rsidP="009D5CA7">
      <w:pPr>
        <w:ind w:firstLine="709"/>
      </w:pPr>
      <w:r w:rsidRPr="008F721B">
        <w:t xml:space="preserve">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w:t>
      </w:r>
      <w:r w:rsidRPr="008F721B">
        <w:lastRenderedPageBreak/>
        <w:t>дает возможность достичь ремиссии гематологического заболевания, а не просто пережить критическое состояние.</w:t>
      </w:r>
    </w:p>
    <w:p w14:paraId="6AC61985" w14:textId="77777777" w:rsidR="009D5CA7" w:rsidRDefault="009D5CA7" w:rsidP="009D5CA7">
      <w:pPr>
        <w:pStyle w:val="2"/>
        <w:spacing w:before="0"/>
        <w:ind w:firstLine="708"/>
      </w:pPr>
    </w:p>
    <w:p w14:paraId="4CCDF1FC" w14:textId="5A7BC78A" w:rsidR="009D5CA7" w:rsidRPr="00854947" w:rsidRDefault="009D5CA7" w:rsidP="009D5CA7">
      <w:pPr>
        <w:ind w:firstLine="708"/>
        <w:rPr>
          <w:u w:val="single"/>
        </w:rPr>
      </w:pPr>
      <w:r w:rsidRPr="00854947">
        <w:rPr>
          <w:u w:val="single"/>
        </w:rPr>
        <w:t>Показания к переводу в ОРИТ у пациентов</w:t>
      </w:r>
      <w:r w:rsidR="00E958FF">
        <w:rPr>
          <w:u w:val="single"/>
        </w:rPr>
        <w:t xml:space="preserve"> с лейкозом</w:t>
      </w:r>
    </w:p>
    <w:p w14:paraId="13C93554" w14:textId="77777777" w:rsidR="009D5CA7" w:rsidRPr="008F721B" w:rsidRDefault="009D5CA7" w:rsidP="009D5CA7">
      <w:pPr>
        <w:ind w:firstLine="709"/>
      </w:pPr>
      <w:r w:rsidRPr="008F721B">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290F96C2" w14:textId="77777777" w:rsidR="009D5CA7" w:rsidRPr="008F721B" w:rsidRDefault="009D5CA7" w:rsidP="009D5CA7">
      <w:pPr>
        <w:ind w:firstLine="709"/>
        <w:contextualSpacing/>
      </w:pPr>
      <w:r w:rsidRPr="008F721B">
        <w:t xml:space="preserve">Диагноз </w:t>
      </w:r>
      <w:r w:rsidRPr="008F721B">
        <w:rPr>
          <w:i/>
        </w:rPr>
        <w:t xml:space="preserve">сепсиса </w:t>
      </w:r>
      <w:r w:rsidRPr="008F721B">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lang w:val="en-US"/>
        </w:rPr>
        <w:t>SOFA</w:t>
      </w:r>
      <w:r w:rsidRPr="008F721B">
        <w:t xml:space="preserve">. Резкое повышение по шкале </w:t>
      </w:r>
      <w:r w:rsidRPr="008F721B">
        <w:rPr>
          <w:lang w:val="en-US"/>
        </w:rPr>
        <w:t>SOFA</w:t>
      </w:r>
      <w:r w:rsidRPr="008F721B">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56174FA4" w14:textId="77777777" w:rsidR="009D5CA7" w:rsidRPr="008F721B" w:rsidRDefault="009D5CA7" w:rsidP="009D5CA7">
      <w:pPr>
        <w:ind w:firstLine="709"/>
        <w:contextualSpacing/>
      </w:pPr>
      <w:r w:rsidRPr="008F721B">
        <w:rPr>
          <w:i/>
        </w:rPr>
        <w:t>Диагноз СШ</w:t>
      </w:r>
      <w:r w:rsidRPr="008F721B">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57572523" w14:textId="3C194644" w:rsidR="009D5CA7" w:rsidRPr="008F721B" w:rsidRDefault="009D5CA7" w:rsidP="009D5CA7">
      <w:pPr>
        <w:ind w:firstLine="709"/>
        <w:contextualSpacing/>
      </w:pPr>
      <w:r w:rsidRPr="008F721B">
        <w:rPr>
          <w:i/>
        </w:rPr>
        <w:t>ОДН</w:t>
      </w:r>
      <w:r w:rsidRPr="008F721B">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vertAlign w:val="subscript"/>
        </w:rPr>
        <w:t>2</w:t>
      </w:r>
      <w:r w:rsidRPr="008F721B">
        <w:t>/FiO</w:t>
      </w:r>
      <w:r w:rsidRPr="008F721B">
        <w:rPr>
          <w:vertAlign w:val="subscript"/>
        </w:rPr>
        <w:t>2</w:t>
      </w:r>
      <w:r w:rsidRPr="008F721B">
        <w:t xml:space="preserve"> менее 300); гиперкапния (повышение парциального давления углекислого газа в артериальной крови выше 50 мм рт.ст.) </w:t>
      </w:r>
      <w:r w:rsidRPr="008F721B">
        <w:fldChar w:fldCharType="begin" w:fldLock="1"/>
      </w:r>
      <w:r w:rsidR="006E3DE3">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49]","plainTextFormattedCitation":"[249]","previouslyFormattedCitation":"[249]"},"properties":{"noteIndex":0},"schema":"https://github.com/citation-style-language/schema/raw/master/csl-citation.json"}</w:instrText>
      </w:r>
      <w:r w:rsidRPr="008F721B">
        <w:fldChar w:fldCharType="separate"/>
      </w:r>
      <w:r w:rsidR="002B4EF9" w:rsidRPr="002B4EF9">
        <w:rPr>
          <w:noProof/>
        </w:rPr>
        <w:t>[249]</w:t>
      </w:r>
      <w:r w:rsidRPr="008F721B">
        <w:fldChar w:fldCharType="end"/>
      </w:r>
      <w:r w:rsidRPr="008F721B">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45389265" w14:textId="77777777" w:rsidR="009D5CA7" w:rsidRPr="008F721B" w:rsidRDefault="009D5CA7" w:rsidP="009D5CA7">
      <w:pPr>
        <w:ind w:firstLine="709"/>
        <w:contextualSpacing/>
      </w:pPr>
      <w:r w:rsidRPr="008F721B">
        <w:rPr>
          <w:iCs/>
        </w:rPr>
        <w:t xml:space="preserve">Для </w:t>
      </w:r>
      <w:r w:rsidRPr="008F721B">
        <w:rPr>
          <w:i/>
        </w:rPr>
        <w:t>ОНМК</w:t>
      </w:r>
      <w:r w:rsidRPr="008F721B">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26550F00" w14:textId="77777777" w:rsidR="009D5CA7" w:rsidRPr="008F721B" w:rsidRDefault="009D5CA7" w:rsidP="009D5CA7">
      <w:pPr>
        <w:ind w:firstLine="709"/>
        <w:contextualSpacing/>
      </w:pPr>
      <w:r w:rsidRPr="008F721B">
        <w:rPr>
          <w:i/>
        </w:rPr>
        <w:lastRenderedPageBreak/>
        <w:t xml:space="preserve"> ОПН</w:t>
      </w:r>
      <w:r w:rsidRPr="008F721B">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282D3277" w14:textId="77777777" w:rsidR="009D5CA7" w:rsidRPr="008F721B" w:rsidRDefault="009D5CA7" w:rsidP="009D5CA7">
      <w:pPr>
        <w:ind w:firstLine="709"/>
        <w:contextualSpacing/>
      </w:pPr>
      <w:r w:rsidRPr="008F721B">
        <w:t xml:space="preserve">К </w:t>
      </w:r>
      <w:r w:rsidRPr="008F721B">
        <w:rPr>
          <w:i/>
        </w:rPr>
        <w:t>жизнеугрожающими нарушениями сердечного ритма</w:t>
      </w:r>
      <w:r w:rsidRPr="008F721B">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68F5D34C" w14:textId="77777777" w:rsidR="009D5CA7" w:rsidRPr="008F721B" w:rsidRDefault="009D5CA7" w:rsidP="009D5CA7">
      <w:pPr>
        <w:ind w:firstLine="709"/>
        <w:contextualSpacing/>
      </w:pPr>
      <w:r w:rsidRPr="008F721B">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39B8032B" w14:textId="77777777" w:rsidR="009D5CA7" w:rsidRDefault="009D5CA7" w:rsidP="009D5CA7">
      <w:pPr>
        <w:ind w:firstLine="709"/>
        <w:contextualSpacing/>
        <w:rPr>
          <w:b/>
        </w:rPr>
      </w:pPr>
    </w:p>
    <w:p w14:paraId="635E6C6C" w14:textId="77777777" w:rsidR="009D5CA7" w:rsidRPr="003C0A4C" w:rsidRDefault="009D5CA7" w:rsidP="009D5CA7">
      <w:pPr>
        <w:ind w:firstLine="709"/>
        <w:contextualSpacing/>
        <w:rPr>
          <w:i/>
          <w:u w:val="single"/>
        </w:rPr>
      </w:pPr>
      <w:r w:rsidRPr="003C0A4C">
        <w:rPr>
          <w:i/>
          <w:u w:val="single"/>
        </w:rPr>
        <w:t>Задачи врача – реаниматолога</w:t>
      </w:r>
    </w:p>
    <w:p w14:paraId="38726957" w14:textId="77777777" w:rsidR="009D5CA7" w:rsidRPr="008F721B" w:rsidRDefault="009D5CA7" w:rsidP="009D5CA7">
      <w:pPr>
        <w:ind w:firstLine="709"/>
        <w:contextualSpacing/>
      </w:pPr>
      <w:r w:rsidRPr="008F721B">
        <w:t>При поступлении в ОРИТ гематологического пациента врач – реаниматолог решает несколько задач:</w:t>
      </w:r>
    </w:p>
    <w:p w14:paraId="183FFCFC" w14:textId="77777777" w:rsidR="009D5CA7" w:rsidRPr="003C0A4C" w:rsidRDefault="009D5CA7" w:rsidP="009D5CA7">
      <w:pPr>
        <w:pStyle w:val="aff"/>
        <w:numPr>
          <w:ilvl w:val="0"/>
          <w:numId w:val="274"/>
        </w:numPr>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69D902DF" w14:textId="77777777" w:rsidR="009D5CA7" w:rsidRPr="003C0A4C" w:rsidRDefault="009D5CA7" w:rsidP="009D5CA7">
      <w:pPr>
        <w:pStyle w:val="aff"/>
        <w:numPr>
          <w:ilvl w:val="0"/>
          <w:numId w:val="274"/>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45500F1C" w14:textId="77777777" w:rsidR="009D5CA7" w:rsidRPr="003C0A4C" w:rsidRDefault="009D5CA7" w:rsidP="009D5CA7">
      <w:pPr>
        <w:pStyle w:val="aff"/>
        <w:numPr>
          <w:ilvl w:val="0"/>
          <w:numId w:val="274"/>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2B6086CE" w14:textId="77777777" w:rsidR="009D5CA7" w:rsidRPr="003C0A4C" w:rsidRDefault="009D5CA7" w:rsidP="009D5CA7">
      <w:pPr>
        <w:pStyle w:val="aff"/>
        <w:numPr>
          <w:ilvl w:val="0"/>
          <w:numId w:val="274"/>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31205A50" w14:textId="77777777" w:rsidR="009D5CA7" w:rsidRPr="003C0A4C" w:rsidRDefault="009D5CA7" w:rsidP="009D5CA7">
      <w:pPr>
        <w:pStyle w:val="aff"/>
        <w:numPr>
          <w:ilvl w:val="0"/>
          <w:numId w:val="274"/>
        </w:numPr>
        <w:rPr>
          <w:rFonts w:cs="Times New Roman"/>
          <w:szCs w:val="24"/>
        </w:rPr>
      </w:pPr>
      <w:r w:rsidRPr="003C0A4C">
        <w:rPr>
          <w:rFonts w:cs="Times New Roman"/>
          <w:szCs w:val="24"/>
        </w:rPr>
        <w:t>контроль лабораторных и витальных показателей пациента;</w:t>
      </w:r>
    </w:p>
    <w:p w14:paraId="413581DC" w14:textId="77777777" w:rsidR="009D5CA7" w:rsidRPr="003C0A4C" w:rsidRDefault="009D5CA7" w:rsidP="009D5CA7">
      <w:pPr>
        <w:pStyle w:val="aff"/>
        <w:numPr>
          <w:ilvl w:val="0"/>
          <w:numId w:val="274"/>
        </w:numPr>
        <w:rPr>
          <w:rFonts w:cs="Times New Roman"/>
          <w:szCs w:val="24"/>
        </w:rPr>
      </w:pPr>
      <w:r w:rsidRPr="003C0A4C">
        <w:rPr>
          <w:rFonts w:cs="Times New Roman"/>
          <w:szCs w:val="24"/>
        </w:rPr>
        <w:t>организация консультаций специалистов при необходимости;</w:t>
      </w:r>
    </w:p>
    <w:p w14:paraId="3CC3A3BF" w14:textId="77777777" w:rsidR="009D5CA7" w:rsidRPr="003C0A4C" w:rsidRDefault="009D5CA7" w:rsidP="009D5CA7">
      <w:pPr>
        <w:pStyle w:val="aff"/>
        <w:numPr>
          <w:ilvl w:val="0"/>
          <w:numId w:val="274"/>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386DB386" w14:textId="77777777" w:rsidR="009D5CA7" w:rsidRPr="008F721B" w:rsidRDefault="009D5CA7" w:rsidP="009D5CA7">
      <w:pPr>
        <w:ind w:firstLine="709"/>
        <w:contextualSpacing/>
      </w:pPr>
    </w:p>
    <w:p w14:paraId="638CED0D" w14:textId="77777777" w:rsidR="009D5CA7" w:rsidRPr="003C0A4C" w:rsidRDefault="009D5CA7" w:rsidP="009D5CA7">
      <w:pPr>
        <w:ind w:firstLine="709"/>
        <w:contextualSpacing/>
        <w:rPr>
          <w:i/>
          <w:u w:val="single"/>
        </w:rPr>
      </w:pPr>
      <w:r w:rsidRPr="003C0A4C">
        <w:rPr>
          <w:i/>
          <w:u w:val="single"/>
        </w:rPr>
        <w:t>Алгоритм действия врача при поступлении гематологического пациента в ОРИТ</w:t>
      </w:r>
    </w:p>
    <w:p w14:paraId="306EEF9A" w14:textId="77777777" w:rsidR="009D5CA7" w:rsidRPr="003C0A4C" w:rsidRDefault="009D5CA7" w:rsidP="009D5CA7">
      <w:pPr>
        <w:ind w:firstLine="709"/>
        <w:contextualSpacing/>
        <w:rPr>
          <w:u w:val="single"/>
        </w:rPr>
      </w:pPr>
      <w:r w:rsidRPr="003C0A4C">
        <w:rPr>
          <w:u w:val="single"/>
        </w:rPr>
        <w:lastRenderedPageBreak/>
        <w:t xml:space="preserve">Перечень основных диагностических исследований (лабораторные): </w:t>
      </w:r>
    </w:p>
    <w:p w14:paraId="2AEAC5A8"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бщий (клинический) анализ крови развернутый;</w:t>
      </w:r>
    </w:p>
    <w:p w14:paraId="0BAD884A"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1B523296"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3B6B64B5"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бщий анализ мочи;</w:t>
      </w:r>
    </w:p>
    <w:p w14:paraId="220340C8" w14:textId="77777777" w:rsidR="009D5CA7" w:rsidRPr="008F721B" w:rsidRDefault="009D5CA7" w:rsidP="009D5CA7">
      <w:pPr>
        <w:pStyle w:val="aff"/>
        <w:numPr>
          <w:ilvl w:val="0"/>
          <w:numId w:val="274"/>
        </w:numPr>
        <w:rPr>
          <w:rFonts w:cs="Times New Roman"/>
          <w:szCs w:val="24"/>
        </w:rPr>
      </w:pPr>
      <w:r w:rsidRPr="008F721B">
        <w:rPr>
          <w:rFonts w:cs="Times New Roman"/>
          <w:szCs w:val="24"/>
        </w:rPr>
        <w:t>Тромбоэластография;</w:t>
      </w:r>
    </w:p>
    <w:p w14:paraId="71D90801"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2E14F5EA"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752AED0B"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кала на аэробные и факультативно – анаэробные микроорганизмы;</w:t>
      </w:r>
    </w:p>
    <w:p w14:paraId="0AD4B370"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1CF48DA8"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скопическое исследование лаважной жидкости;</w:t>
      </w:r>
    </w:p>
    <w:p w14:paraId="6CEB21D2" w14:textId="77777777" w:rsidR="009D5CA7" w:rsidRPr="008F721B" w:rsidRDefault="009D5CA7" w:rsidP="009D5CA7">
      <w:pPr>
        <w:pStyle w:val="aff"/>
        <w:numPr>
          <w:ilvl w:val="0"/>
          <w:numId w:val="274"/>
        </w:numPr>
        <w:rPr>
          <w:rFonts w:cs="Times New Roman"/>
          <w:szCs w:val="24"/>
        </w:rPr>
      </w:pPr>
      <w:r w:rsidRPr="008F721B">
        <w:rPr>
          <w:rFonts w:cs="Times New Roman"/>
          <w:szCs w:val="24"/>
        </w:rPr>
        <w:t>Цитологическое исследование клеток спинномозговой жидкости;</w:t>
      </w:r>
    </w:p>
    <w:p w14:paraId="137D738C"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4EC677E2"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2EF1F185"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12CB3BAF" w14:textId="77777777" w:rsidR="009D5CA7" w:rsidRPr="008F721B" w:rsidRDefault="009D5CA7" w:rsidP="009D5CA7">
      <w:pPr>
        <w:pStyle w:val="aff"/>
        <w:numPr>
          <w:ilvl w:val="0"/>
          <w:numId w:val="274"/>
        </w:numPr>
        <w:rPr>
          <w:rFonts w:cs="Times New Roman"/>
          <w:szCs w:val="24"/>
        </w:rPr>
      </w:pPr>
      <w:r w:rsidRPr="008F721B">
        <w:rPr>
          <w:rFonts w:cs="Times New Roman"/>
          <w:szCs w:val="24"/>
        </w:rPr>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19BD5D2D" w14:textId="77777777" w:rsidR="009D5CA7" w:rsidRPr="00854947" w:rsidRDefault="009D5CA7" w:rsidP="009D5CA7">
      <w:pPr>
        <w:pStyle w:val="aff"/>
        <w:numPr>
          <w:ilvl w:val="0"/>
          <w:numId w:val="274"/>
        </w:numPr>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10AC4E75" w14:textId="77777777" w:rsidR="009D5CA7" w:rsidRPr="00854947" w:rsidRDefault="009D5CA7" w:rsidP="009D5CA7">
      <w:pPr>
        <w:ind w:firstLine="709"/>
        <w:contextualSpacing/>
        <w:rPr>
          <w:u w:val="single"/>
          <w:lang w:val="en-US"/>
        </w:rPr>
      </w:pPr>
    </w:p>
    <w:p w14:paraId="3D4AA071" w14:textId="77777777" w:rsidR="009D5CA7" w:rsidRPr="003C0A4C" w:rsidRDefault="009D5CA7" w:rsidP="009D5CA7">
      <w:pPr>
        <w:ind w:firstLine="709"/>
        <w:contextualSpacing/>
        <w:rPr>
          <w:u w:val="single"/>
        </w:rPr>
      </w:pPr>
      <w:r w:rsidRPr="003C0A4C">
        <w:rPr>
          <w:u w:val="single"/>
        </w:rPr>
        <w:t>Перечень основных диагностических исследований (инструментальные):</w:t>
      </w:r>
    </w:p>
    <w:p w14:paraId="72F9E2E5"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77824ED8"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5D17A4C9" w14:textId="77777777" w:rsidR="009D5CA7" w:rsidRPr="008F721B" w:rsidRDefault="009D5CA7" w:rsidP="009D5CA7">
      <w:pPr>
        <w:pStyle w:val="aff"/>
        <w:numPr>
          <w:ilvl w:val="0"/>
          <w:numId w:val="274"/>
        </w:numPr>
        <w:rPr>
          <w:rFonts w:cs="Times New Roman"/>
          <w:szCs w:val="24"/>
        </w:rPr>
      </w:pPr>
      <w:r w:rsidRPr="008F721B">
        <w:rPr>
          <w:rFonts w:cs="Times New Roman"/>
          <w:szCs w:val="24"/>
        </w:rPr>
        <w:lastRenderedPageBreak/>
        <w:t>Фибробронхосокпия с выполнением бронхоальвеолярного лаважа;</w:t>
      </w:r>
    </w:p>
    <w:p w14:paraId="6F1997A5"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зофагогастродуоденоскпия (диагностическая и/или лечебная);</w:t>
      </w:r>
    </w:p>
    <w:p w14:paraId="43DB92F9"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лоноскопия (диагностическая и/или лечебная);</w:t>
      </w:r>
    </w:p>
    <w:p w14:paraId="59A22203" w14:textId="77777777" w:rsidR="009D5CA7" w:rsidRPr="008F721B" w:rsidRDefault="009D5CA7" w:rsidP="009D5CA7">
      <w:pPr>
        <w:pStyle w:val="aff"/>
        <w:numPr>
          <w:ilvl w:val="0"/>
          <w:numId w:val="274"/>
        </w:numPr>
        <w:rPr>
          <w:rFonts w:cs="Times New Roman"/>
          <w:szCs w:val="24"/>
        </w:rPr>
      </w:pPr>
      <w:r w:rsidRPr="008F721B">
        <w:rPr>
          <w:rFonts w:cs="Times New Roman"/>
          <w:szCs w:val="24"/>
        </w:rPr>
        <w:t>Ультразвуковое исследование сосудов нижних конечностей;</w:t>
      </w:r>
    </w:p>
    <w:p w14:paraId="3BFFB8D6"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лектрокардиография;</w:t>
      </w:r>
    </w:p>
    <w:p w14:paraId="5C62CB39" w14:textId="77777777" w:rsidR="009D5CA7" w:rsidRPr="008F721B" w:rsidRDefault="009D5CA7" w:rsidP="009D5CA7">
      <w:pPr>
        <w:pStyle w:val="aff"/>
        <w:numPr>
          <w:ilvl w:val="0"/>
          <w:numId w:val="274"/>
        </w:numPr>
        <w:rPr>
          <w:rFonts w:cs="Times New Roman"/>
          <w:szCs w:val="24"/>
        </w:rPr>
      </w:pPr>
      <w:r w:rsidRPr="008F721B">
        <w:rPr>
          <w:rFonts w:cs="Times New Roman"/>
          <w:szCs w:val="24"/>
        </w:rPr>
        <w:t>Эхокардиография;</w:t>
      </w:r>
    </w:p>
    <w:p w14:paraId="551B2F9C" w14:textId="77777777" w:rsidR="009D5CA7" w:rsidRPr="008F721B" w:rsidRDefault="009D5CA7" w:rsidP="009D5CA7">
      <w:pPr>
        <w:pStyle w:val="aff"/>
        <w:numPr>
          <w:ilvl w:val="0"/>
          <w:numId w:val="274"/>
        </w:numPr>
        <w:rPr>
          <w:rFonts w:cs="Times New Roman"/>
          <w:szCs w:val="24"/>
        </w:rPr>
      </w:pPr>
      <w:r w:rsidRPr="008F721B">
        <w:rPr>
          <w:rFonts w:cs="Times New Roman"/>
          <w:szCs w:val="24"/>
        </w:rPr>
        <w:t>Электроэнцефалограмма;</w:t>
      </w:r>
    </w:p>
    <w:p w14:paraId="0EFE4EB7"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змерение центрального венозного давления;</w:t>
      </w:r>
    </w:p>
    <w:p w14:paraId="4D1E6A31"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вазивный мониторинг гемодинамики;</w:t>
      </w:r>
    </w:p>
    <w:p w14:paraId="22DCBDFB"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09711A68" w14:textId="77777777" w:rsidR="009D5CA7" w:rsidRDefault="009D5CA7" w:rsidP="009D5CA7">
      <w:pPr>
        <w:ind w:firstLine="709"/>
        <w:contextualSpacing/>
        <w:rPr>
          <w:u w:val="single"/>
        </w:rPr>
      </w:pPr>
    </w:p>
    <w:p w14:paraId="530EC18D" w14:textId="526F9A3C" w:rsidR="009D5CA7" w:rsidRPr="003C0A4C" w:rsidRDefault="009D5CA7" w:rsidP="009D5CA7">
      <w:pPr>
        <w:ind w:firstLine="709"/>
        <w:contextualSpacing/>
        <w:rPr>
          <w:u w:val="single"/>
        </w:rPr>
      </w:pPr>
      <w:r w:rsidRPr="003C0A4C">
        <w:rPr>
          <w:u w:val="single"/>
        </w:rPr>
        <w:t>Манипуляции направленные на обеспечение жизнеподдержания, контроля состояния пациента</w:t>
      </w:r>
      <w:r w:rsidR="00E958FF">
        <w:rPr>
          <w:u w:val="single"/>
        </w:rPr>
        <w:t xml:space="preserve"> с лейкозом:</w:t>
      </w:r>
    </w:p>
    <w:p w14:paraId="782419C8"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атетеризация центральной (подключичной, яремной) вены;</w:t>
      </w:r>
    </w:p>
    <w:p w14:paraId="1BFE0C83"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7C32C4FE"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42BC4872"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тубация трахеи, установка трахеостомы;</w:t>
      </w:r>
    </w:p>
    <w:p w14:paraId="4C342723" w14:textId="77777777" w:rsidR="009D5CA7" w:rsidRPr="008F721B" w:rsidRDefault="009D5CA7" w:rsidP="009D5CA7">
      <w:pPr>
        <w:pStyle w:val="aff"/>
        <w:numPr>
          <w:ilvl w:val="0"/>
          <w:numId w:val="274"/>
        </w:numPr>
        <w:rPr>
          <w:rFonts w:cs="Times New Roman"/>
          <w:szCs w:val="24"/>
        </w:rPr>
      </w:pPr>
      <w:r w:rsidRPr="008F721B">
        <w:rPr>
          <w:rFonts w:cs="Times New Roman"/>
          <w:szCs w:val="24"/>
        </w:rPr>
        <w:t>Выполнение дилятационной трахеостомии;</w:t>
      </w:r>
    </w:p>
    <w:p w14:paraId="07CE4EDF" w14:textId="77777777" w:rsidR="009D5CA7" w:rsidRPr="008F721B" w:rsidRDefault="009D5CA7" w:rsidP="009D5CA7">
      <w:pPr>
        <w:pStyle w:val="aff"/>
        <w:numPr>
          <w:ilvl w:val="0"/>
          <w:numId w:val="274"/>
        </w:numPr>
        <w:rPr>
          <w:rFonts w:cs="Times New Roman"/>
          <w:szCs w:val="24"/>
        </w:rPr>
      </w:pPr>
      <w:r w:rsidRPr="008F721B">
        <w:rPr>
          <w:rFonts w:cs="Times New Roman"/>
          <w:szCs w:val="24"/>
        </w:rPr>
        <w:t>Дренирование плевральной полости;</w:t>
      </w:r>
    </w:p>
    <w:p w14:paraId="10B47CBC" w14:textId="77777777" w:rsidR="009D5CA7" w:rsidRPr="008F721B" w:rsidRDefault="009D5CA7" w:rsidP="009D5CA7">
      <w:pPr>
        <w:pStyle w:val="aff"/>
        <w:numPr>
          <w:ilvl w:val="0"/>
          <w:numId w:val="274"/>
        </w:numPr>
        <w:rPr>
          <w:rFonts w:cs="Times New Roman"/>
          <w:szCs w:val="24"/>
        </w:rPr>
      </w:pPr>
      <w:r w:rsidRPr="008F721B">
        <w:rPr>
          <w:rFonts w:cs="Times New Roman"/>
          <w:szCs w:val="24"/>
        </w:rPr>
        <w:t>Пункция и дренирование перикарда;</w:t>
      </w:r>
    </w:p>
    <w:p w14:paraId="7721E2DA" w14:textId="77777777" w:rsidR="009D5CA7" w:rsidRPr="008F721B" w:rsidRDefault="009D5CA7" w:rsidP="009D5CA7">
      <w:pPr>
        <w:pStyle w:val="aff"/>
        <w:numPr>
          <w:ilvl w:val="0"/>
          <w:numId w:val="274"/>
        </w:numPr>
        <w:rPr>
          <w:rFonts w:cs="Times New Roman"/>
          <w:szCs w:val="24"/>
        </w:rPr>
      </w:pPr>
      <w:r w:rsidRPr="008F721B">
        <w:rPr>
          <w:rFonts w:cs="Times New Roman"/>
          <w:szCs w:val="24"/>
        </w:rPr>
        <w:t>Установка мочевого катетера, желудочного зонда;</w:t>
      </w:r>
    </w:p>
    <w:p w14:paraId="6A08CBFD" w14:textId="77777777" w:rsidR="009D5CA7" w:rsidRDefault="009D5CA7" w:rsidP="009D5CA7">
      <w:pPr>
        <w:ind w:firstLine="709"/>
        <w:contextualSpacing/>
        <w:rPr>
          <w:u w:val="single"/>
        </w:rPr>
      </w:pPr>
    </w:p>
    <w:p w14:paraId="6E86A06B" w14:textId="77777777" w:rsidR="009D5CA7" w:rsidRPr="003C0A4C" w:rsidRDefault="009D5CA7" w:rsidP="009D5CA7">
      <w:pPr>
        <w:ind w:firstLine="709"/>
        <w:contextualSpacing/>
        <w:rPr>
          <w:u w:val="single"/>
        </w:rPr>
      </w:pPr>
      <w:r w:rsidRPr="003C0A4C">
        <w:rPr>
          <w:u w:val="single"/>
        </w:rPr>
        <w:t>Основные методики жизнеобеспечения:</w:t>
      </w:r>
    </w:p>
    <w:p w14:paraId="3DC51E36" w14:textId="77777777" w:rsidR="009D5CA7" w:rsidRPr="008F721B" w:rsidRDefault="009D5CA7" w:rsidP="009D5CA7">
      <w:pPr>
        <w:pStyle w:val="aff"/>
        <w:numPr>
          <w:ilvl w:val="0"/>
          <w:numId w:val="274"/>
        </w:numPr>
        <w:rPr>
          <w:rFonts w:cs="Times New Roman"/>
          <w:szCs w:val="24"/>
        </w:rPr>
      </w:pPr>
      <w:r w:rsidRPr="008F721B">
        <w:rPr>
          <w:rFonts w:cs="Times New Roman"/>
          <w:szCs w:val="24"/>
        </w:rPr>
        <w:t>Для оксигенотерапии используются носовые катетеры, маска, маска с резервуаром, высокопоточные носовые канюли;</w:t>
      </w:r>
    </w:p>
    <w:p w14:paraId="4E24C27A" w14:textId="77777777" w:rsidR="009D5CA7" w:rsidRPr="008F721B" w:rsidRDefault="009D5CA7" w:rsidP="009D5CA7">
      <w:pPr>
        <w:pStyle w:val="aff"/>
        <w:numPr>
          <w:ilvl w:val="0"/>
          <w:numId w:val="274"/>
        </w:numPr>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73459962" w14:textId="77777777" w:rsidR="009D5CA7" w:rsidRPr="008F721B" w:rsidRDefault="009D5CA7" w:rsidP="009D5CA7">
      <w:pPr>
        <w:pStyle w:val="aff"/>
        <w:numPr>
          <w:ilvl w:val="0"/>
          <w:numId w:val="274"/>
        </w:numPr>
        <w:rPr>
          <w:rFonts w:cs="Times New Roman"/>
          <w:szCs w:val="24"/>
        </w:rPr>
      </w:pPr>
      <w:r w:rsidRPr="008F721B">
        <w:rPr>
          <w:rFonts w:cs="Times New Roman"/>
          <w:szCs w:val="24"/>
        </w:rPr>
        <w:t>Плазмаферез и лейкоцитаферез;</w:t>
      </w:r>
    </w:p>
    <w:p w14:paraId="501A475A" w14:textId="77777777" w:rsidR="009D5CA7" w:rsidRPr="008F721B" w:rsidRDefault="009D5CA7" w:rsidP="009D5CA7">
      <w:pPr>
        <w:pStyle w:val="aff"/>
        <w:numPr>
          <w:ilvl w:val="0"/>
          <w:numId w:val="274"/>
        </w:numPr>
        <w:rPr>
          <w:rFonts w:cs="Times New Roman"/>
          <w:szCs w:val="24"/>
        </w:rPr>
      </w:pPr>
      <w:r w:rsidRPr="008F721B">
        <w:rPr>
          <w:rFonts w:cs="Times New Roman"/>
          <w:szCs w:val="24"/>
        </w:rPr>
        <w:t>Заместительная почечная терапия (гемодиафильтрация  и гемодиализ);</w:t>
      </w:r>
    </w:p>
    <w:p w14:paraId="1B302030" w14:textId="77777777" w:rsidR="009D5CA7" w:rsidRDefault="009D5CA7" w:rsidP="009D5CA7">
      <w:pPr>
        <w:ind w:firstLine="709"/>
        <w:rPr>
          <w:b/>
        </w:rPr>
      </w:pPr>
    </w:p>
    <w:p w14:paraId="204F98C6" w14:textId="77777777" w:rsidR="009D5CA7" w:rsidRPr="008F721B" w:rsidRDefault="009D5CA7" w:rsidP="009D5CA7">
      <w:pPr>
        <w:ind w:firstLine="709"/>
      </w:pPr>
      <w:r w:rsidRPr="003C0A4C">
        <w:rPr>
          <w:u w:val="single"/>
        </w:rPr>
        <w:t>Консультации специалистов:</w:t>
      </w:r>
      <w:r w:rsidRPr="008F721B">
        <w:rPr>
          <w:b/>
        </w:rPr>
        <w:t xml:space="preserve"> </w:t>
      </w:r>
      <w:r w:rsidRPr="008F721B">
        <w:t>невропатолога, кардиолога, эндокринолога, хирурга и др. по показаниям</w:t>
      </w:r>
    </w:p>
    <w:p w14:paraId="28A49469" w14:textId="77777777" w:rsidR="009D5CA7" w:rsidRDefault="009D5CA7" w:rsidP="009D5CA7">
      <w:pPr>
        <w:ind w:firstLine="709"/>
        <w:rPr>
          <w:b/>
        </w:rPr>
      </w:pPr>
    </w:p>
    <w:p w14:paraId="4CDE47A0" w14:textId="0A2986DC" w:rsidR="009D5CA7" w:rsidRPr="003C0A4C" w:rsidRDefault="009D5CA7" w:rsidP="009D5CA7">
      <w:pPr>
        <w:ind w:firstLine="709"/>
        <w:contextualSpacing/>
        <w:rPr>
          <w:u w:val="single"/>
        </w:rPr>
      </w:pPr>
      <w:r w:rsidRPr="003C0A4C">
        <w:rPr>
          <w:u w:val="single"/>
        </w:rPr>
        <w:lastRenderedPageBreak/>
        <w:t xml:space="preserve">Перечень основных медикаментозных препаратов, использующих в ОРИТ у пациентов с </w:t>
      </w:r>
      <w:r w:rsidR="00E958FF">
        <w:rPr>
          <w:u w:val="single"/>
        </w:rPr>
        <w:t>лейкозом:</w:t>
      </w:r>
    </w:p>
    <w:p w14:paraId="066EA9E8"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5E78E885" w14:textId="604DDE63" w:rsidR="009D5CA7" w:rsidRPr="008F721B" w:rsidRDefault="009D5CA7" w:rsidP="009D5CA7">
      <w:pPr>
        <w:pStyle w:val="aff"/>
        <w:numPr>
          <w:ilvl w:val="0"/>
          <w:numId w:val="274"/>
        </w:numPr>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5F7D1BD8" w14:textId="77777777" w:rsidR="009D5CA7" w:rsidRPr="008F721B" w:rsidRDefault="009D5CA7" w:rsidP="009D5CA7">
      <w:pPr>
        <w:pStyle w:val="aff"/>
        <w:numPr>
          <w:ilvl w:val="0"/>
          <w:numId w:val="274"/>
        </w:numPr>
        <w:rPr>
          <w:rFonts w:cs="Times New Roman"/>
          <w:szCs w:val="24"/>
        </w:rPr>
      </w:pPr>
      <w:r w:rsidRPr="008F721B">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5DA20C07" w14:textId="77777777" w:rsidR="009D5CA7" w:rsidRPr="008F721B" w:rsidRDefault="009D5CA7" w:rsidP="009D5CA7">
      <w:pPr>
        <w:pStyle w:val="aff"/>
        <w:numPr>
          <w:ilvl w:val="0"/>
          <w:numId w:val="274"/>
        </w:numPr>
        <w:rPr>
          <w:rFonts w:cs="Times New Roman"/>
          <w:szCs w:val="24"/>
        </w:rPr>
      </w:pPr>
      <w:r w:rsidRPr="008F721B">
        <w:rPr>
          <w:rFonts w:cs="Times New Roman"/>
          <w:szCs w:val="24"/>
        </w:rPr>
        <w:t>норадреналин, адреналин, добутамин, допамин, фенилэфрин, атропин.</w:t>
      </w:r>
    </w:p>
    <w:p w14:paraId="2CB44B3A"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1BB6AC04" w14:textId="77777777" w:rsidR="009D5CA7" w:rsidRPr="008F721B" w:rsidRDefault="009D5CA7" w:rsidP="009D5CA7">
      <w:pPr>
        <w:pStyle w:val="aff"/>
        <w:numPr>
          <w:ilvl w:val="0"/>
          <w:numId w:val="274"/>
        </w:numPr>
        <w:rPr>
          <w:rFonts w:cs="Times New Roman"/>
          <w:szCs w:val="24"/>
        </w:rPr>
      </w:pPr>
      <w:r w:rsidRPr="008F721B">
        <w:rPr>
          <w:rFonts w:cs="Times New Roman"/>
          <w:szCs w:val="24"/>
        </w:rPr>
        <w:t>амиодарон, лидокаин 10%, новокаинамид, метопролол, атропин.</w:t>
      </w:r>
    </w:p>
    <w:p w14:paraId="49F1D4EB"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5D820F70" w14:textId="77777777" w:rsidR="009D5CA7" w:rsidRPr="008F721B" w:rsidRDefault="009D5CA7" w:rsidP="009D5CA7">
      <w:pPr>
        <w:pStyle w:val="aff"/>
        <w:numPr>
          <w:ilvl w:val="0"/>
          <w:numId w:val="274"/>
        </w:numPr>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6197343F" w14:textId="77777777" w:rsidR="009D5CA7" w:rsidRPr="003C0A4C" w:rsidRDefault="009D5CA7" w:rsidP="009D5CA7">
      <w:pPr>
        <w:pStyle w:val="aff"/>
        <w:numPr>
          <w:ilvl w:val="0"/>
          <w:numId w:val="274"/>
        </w:numPr>
        <w:rPr>
          <w:rFonts w:cs="Times New Roman"/>
          <w:szCs w:val="24"/>
        </w:rPr>
      </w:pPr>
      <w:r w:rsidRPr="008F721B">
        <w:rPr>
          <w:rFonts w:cs="Times New Roman"/>
          <w:szCs w:val="24"/>
        </w:rPr>
        <w:t>Анальгетики:</w:t>
      </w:r>
      <w:r w:rsidRPr="003C0A4C">
        <w:rPr>
          <w:rFonts w:cs="Times New Roman"/>
          <w:szCs w:val="24"/>
        </w:rPr>
        <w:t xml:space="preserve"> </w:t>
      </w:r>
    </w:p>
    <w:p w14:paraId="00BC38B2" w14:textId="77777777" w:rsidR="009D5CA7" w:rsidRPr="003C0A4C" w:rsidRDefault="009D5CA7" w:rsidP="009D5CA7">
      <w:pPr>
        <w:pStyle w:val="aff"/>
        <w:numPr>
          <w:ilvl w:val="0"/>
          <w:numId w:val="274"/>
        </w:numPr>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4FD7B60B" w14:textId="77777777" w:rsidR="009D5CA7" w:rsidRPr="008F721B" w:rsidRDefault="009D5CA7" w:rsidP="009D5CA7">
      <w:pPr>
        <w:pStyle w:val="aff"/>
        <w:numPr>
          <w:ilvl w:val="0"/>
          <w:numId w:val="274"/>
        </w:numPr>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216F9260"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504F2BAA"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084AFAD8"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3F85DB07" w14:textId="77777777" w:rsidR="009D5CA7" w:rsidRPr="008F721B" w:rsidRDefault="009D5CA7" w:rsidP="009D5CA7">
      <w:pPr>
        <w:pStyle w:val="aff"/>
        <w:numPr>
          <w:ilvl w:val="0"/>
          <w:numId w:val="274"/>
        </w:numPr>
        <w:rPr>
          <w:rFonts w:cs="Times New Roman"/>
          <w:szCs w:val="24"/>
        </w:rPr>
      </w:pPr>
      <w:r w:rsidRPr="008F721B">
        <w:rPr>
          <w:rFonts w:cs="Times New Roman"/>
          <w:szCs w:val="24"/>
        </w:rPr>
        <w:lastRenderedPageBreak/>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0D307BFB" w14:textId="77777777" w:rsidR="009D5CA7" w:rsidRPr="008F721B" w:rsidRDefault="009D5CA7" w:rsidP="009D5CA7">
      <w:pPr>
        <w:pStyle w:val="aff"/>
        <w:numPr>
          <w:ilvl w:val="0"/>
          <w:numId w:val="274"/>
        </w:numPr>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1810F6E5" w14:textId="29E8154A" w:rsidR="009D5CA7" w:rsidRPr="008F721B" w:rsidRDefault="009D5CA7" w:rsidP="009D5CA7">
      <w:pPr>
        <w:ind w:firstLine="709"/>
      </w:pPr>
      <w:r w:rsidRPr="008F721B">
        <w:t xml:space="preserve">Также у пациентов </w:t>
      </w:r>
      <w:r w:rsidR="00E958FF">
        <w:t xml:space="preserve">с лейкозом </w:t>
      </w:r>
      <w:r w:rsidRPr="008F721B">
        <w:t xml:space="preserve">в ОРИТ производятся заместительные гемокомпонентные трансфузии при наличии показаний: </w:t>
      </w:r>
    </w:p>
    <w:p w14:paraId="5DDC7732" w14:textId="77777777" w:rsidR="009D5CA7" w:rsidRPr="008F721B" w:rsidRDefault="009D5CA7" w:rsidP="009D5CA7">
      <w:pPr>
        <w:pStyle w:val="aff"/>
        <w:numPr>
          <w:ilvl w:val="0"/>
          <w:numId w:val="274"/>
        </w:numPr>
        <w:rPr>
          <w:rFonts w:cs="Times New Roman"/>
          <w:szCs w:val="24"/>
        </w:rPr>
      </w:pPr>
      <w:r w:rsidRPr="008F721B">
        <w:rPr>
          <w:rFonts w:cs="Times New Roman"/>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6DD5A85B" w14:textId="77777777" w:rsidR="009D5CA7" w:rsidRPr="008F721B" w:rsidRDefault="009D5CA7" w:rsidP="009D5CA7">
      <w:pPr>
        <w:pStyle w:val="aff"/>
        <w:numPr>
          <w:ilvl w:val="0"/>
          <w:numId w:val="274"/>
        </w:numPr>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38A89A2E"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372F9893" w14:textId="77777777" w:rsidR="009D5CA7" w:rsidRPr="008F721B" w:rsidRDefault="009D5CA7" w:rsidP="009D5CA7">
      <w:pPr>
        <w:pStyle w:val="aff"/>
        <w:numPr>
          <w:ilvl w:val="0"/>
          <w:numId w:val="274"/>
        </w:numPr>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3444C400" w14:textId="77777777" w:rsidR="005A640B" w:rsidRDefault="005A640B" w:rsidP="005A640B">
      <w:pPr>
        <w:pStyle w:val="affff6"/>
        <w:jc w:val="center"/>
        <w:rPr>
          <w:b/>
          <w:i w:val="0"/>
          <w:sz w:val="28"/>
          <w:szCs w:val="28"/>
          <w:lang w:val="ru-RU"/>
        </w:rPr>
      </w:pPr>
    </w:p>
    <w:p w14:paraId="2C3E3B0A" w14:textId="72A8F683" w:rsidR="00873827" w:rsidRPr="00873827" w:rsidRDefault="00873827" w:rsidP="00873827">
      <w:pPr>
        <w:pStyle w:val="2"/>
        <w:rPr>
          <w:lang w:val="ru-RU"/>
        </w:rPr>
      </w:pPr>
      <w:bookmarkStart w:id="295" w:name="_Toc13484846"/>
      <w:bookmarkStart w:id="296" w:name="_Toc26796732"/>
      <w:bookmarkStart w:id="297" w:name="_Toc64467947"/>
      <w:bookmarkStart w:id="298" w:name="_Toc64565672"/>
      <w:r w:rsidRPr="00B7347C">
        <w:t xml:space="preserve">Приложение </w:t>
      </w:r>
      <w:bookmarkEnd w:id="295"/>
      <w:r>
        <w:t>А3.</w:t>
      </w:r>
      <w:r w:rsidR="006709F4">
        <w:rPr>
          <w:lang w:val="ru-RU"/>
        </w:rPr>
        <w:t>13</w:t>
      </w:r>
      <w:r>
        <w:t xml:space="preserve">. </w:t>
      </w:r>
      <w:r>
        <w:rPr>
          <w:lang w:val="ru-RU"/>
        </w:rPr>
        <w:t>П</w:t>
      </w:r>
      <w:r w:rsidRPr="00CA7FDC">
        <w:t>рофилактическ</w:t>
      </w:r>
      <w:r>
        <w:rPr>
          <w:lang w:val="ru-RU"/>
        </w:rPr>
        <w:t>ая</w:t>
      </w:r>
      <w:r w:rsidRPr="00CA7FDC">
        <w:t xml:space="preserve"> противорвотн</w:t>
      </w:r>
      <w:r>
        <w:rPr>
          <w:lang w:val="ru-RU"/>
        </w:rPr>
        <w:t>ая</w:t>
      </w:r>
      <w:r w:rsidRPr="00CA7FDC">
        <w:t xml:space="preserve"> терапи</w:t>
      </w:r>
      <w:bookmarkEnd w:id="296"/>
      <w:bookmarkEnd w:id="297"/>
      <w:bookmarkEnd w:id="298"/>
      <w:r>
        <w:rPr>
          <w:lang w:val="ru-RU"/>
        </w:rPr>
        <w:t>я при лечении лейкоза</w:t>
      </w:r>
    </w:p>
    <w:p w14:paraId="6A6BB523" w14:textId="77777777" w:rsidR="00873827" w:rsidRPr="001161FD" w:rsidRDefault="00873827" w:rsidP="00873827">
      <w:r w:rsidRPr="001161FD">
        <w:rPr>
          <w:b/>
        </w:rPr>
        <w:t xml:space="preserve">Таблица </w:t>
      </w:r>
      <w:r>
        <w:rPr>
          <w:b/>
        </w:rPr>
        <w:t>1</w:t>
      </w:r>
      <w:r w:rsidRPr="001161FD">
        <w:rPr>
          <w:b/>
        </w:rPr>
        <w:t>.</w:t>
      </w:r>
      <w:r w:rsidRPr="001161FD">
        <w:t xml:space="preserve"> Рекомендации по профилактической противорвотной терапии</w:t>
      </w:r>
    </w:p>
    <w:tbl>
      <w:tblPr>
        <w:tblStyle w:val="1f1"/>
        <w:tblW w:w="0" w:type="auto"/>
        <w:tblLayout w:type="fixed"/>
        <w:tblLook w:val="0000" w:firstRow="0" w:lastRow="0" w:firstColumn="0" w:lastColumn="0" w:noHBand="0" w:noVBand="0"/>
      </w:tblPr>
      <w:tblGrid>
        <w:gridCol w:w="1418"/>
        <w:gridCol w:w="3827"/>
        <w:gridCol w:w="4111"/>
      </w:tblGrid>
      <w:tr w:rsidR="00873827" w:rsidRPr="00CA7FDC" w14:paraId="33B8D9A7" w14:textId="77777777" w:rsidTr="00873827">
        <w:trPr>
          <w:trHeight w:val="227"/>
        </w:trPr>
        <w:tc>
          <w:tcPr>
            <w:tcW w:w="1418" w:type="dxa"/>
          </w:tcPr>
          <w:p w14:paraId="4110FCFF" w14:textId="77777777" w:rsidR="00873827" w:rsidRPr="00CA7FDC" w:rsidRDefault="00873827" w:rsidP="00873827">
            <w:pPr>
              <w:shd w:val="clear" w:color="auto" w:fill="FFFFFF"/>
              <w:jc w:val="center"/>
            </w:pPr>
            <w:r w:rsidRPr="00CA7FDC">
              <w:rPr>
                <w:b/>
              </w:rPr>
              <w:t>Риск эметогенности</w:t>
            </w:r>
          </w:p>
        </w:tc>
        <w:tc>
          <w:tcPr>
            <w:tcW w:w="7938" w:type="dxa"/>
            <w:gridSpan w:val="2"/>
          </w:tcPr>
          <w:p w14:paraId="43C69116" w14:textId="77777777" w:rsidR="00873827" w:rsidRPr="00CA7FDC" w:rsidRDefault="00873827" w:rsidP="00873827">
            <w:pPr>
              <w:shd w:val="clear" w:color="auto" w:fill="FFFFFF"/>
            </w:pPr>
          </w:p>
        </w:tc>
      </w:tr>
      <w:tr w:rsidR="00873827" w:rsidRPr="00CA7FDC" w14:paraId="186B58AF" w14:textId="77777777" w:rsidTr="00873827">
        <w:trPr>
          <w:trHeight w:val="227"/>
        </w:trPr>
        <w:tc>
          <w:tcPr>
            <w:tcW w:w="1418" w:type="dxa"/>
            <w:vMerge w:val="restart"/>
          </w:tcPr>
          <w:p w14:paraId="55829B48" w14:textId="77777777" w:rsidR="00873827" w:rsidRPr="00CA7FDC" w:rsidRDefault="00873827" w:rsidP="00873827">
            <w:pPr>
              <w:shd w:val="clear" w:color="auto" w:fill="FFFFFF"/>
            </w:pPr>
            <w:r w:rsidRPr="00CA7FDC">
              <w:t>Высокий</w:t>
            </w:r>
          </w:p>
        </w:tc>
        <w:tc>
          <w:tcPr>
            <w:tcW w:w="7938" w:type="dxa"/>
            <w:gridSpan w:val="2"/>
          </w:tcPr>
          <w:p w14:paraId="0E8BFB2A" w14:textId="77777777" w:rsidR="00873827" w:rsidRPr="00CA7FDC" w:rsidRDefault="00873827" w:rsidP="00873827">
            <w:pPr>
              <w:shd w:val="clear" w:color="auto" w:fill="FFFFFF"/>
            </w:pPr>
            <w:r>
              <w:t>Комбинация антагониста 5-HT3-</w:t>
            </w:r>
            <w:r w:rsidRPr="00CA7FDC">
              <w:t xml:space="preserve">рецепторов, </w:t>
            </w:r>
            <w:r>
              <w:t>дексаметазон</w:t>
            </w:r>
            <w:r w:rsidRPr="00CA7FDC">
              <w:t>а</w:t>
            </w:r>
            <w:r>
              <w:t>**</w:t>
            </w:r>
            <w:r w:rsidRPr="00CA7FDC">
              <w:t xml:space="preserve"> и апрепитанта</w:t>
            </w:r>
          </w:p>
          <w:p w14:paraId="2B2F4437" w14:textId="77777777" w:rsidR="00873827" w:rsidRPr="00CA7FDC" w:rsidRDefault="00873827" w:rsidP="00873827">
            <w:pPr>
              <w:shd w:val="clear" w:color="auto" w:fill="FFFFFF"/>
            </w:pPr>
            <w:r>
              <w:t>Антагонист 5-HT3-рецепторов (выбирается 1</w:t>
            </w:r>
            <w:r w:rsidRPr="00CA7FDC">
              <w:t xml:space="preserve"> из приведенного перечня): </w:t>
            </w:r>
          </w:p>
          <w:p w14:paraId="4F58B02C" w14:textId="77777777" w:rsidR="00873827" w:rsidRPr="00CA7FDC" w:rsidRDefault="00873827" w:rsidP="00873827">
            <w:pPr>
              <w:shd w:val="clear" w:color="auto" w:fill="FFFFFF"/>
              <w:tabs>
                <w:tab w:val="left" w:pos="244"/>
              </w:tabs>
            </w:pPr>
            <w:r w:rsidRPr="00CA7FDC">
              <w:t>•</w:t>
            </w:r>
            <w:r w:rsidRPr="00CA7FDC">
              <w:tab/>
              <w:t>ондансетрон</w:t>
            </w:r>
            <w:r>
              <w:t>** (перорально, 16–</w:t>
            </w:r>
            <w:r w:rsidRPr="00CA7FDC">
              <w:t xml:space="preserve">24 мг или </w:t>
            </w:r>
            <w:r>
              <w:t>в/в, 8–12 мг)</w:t>
            </w:r>
          </w:p>
        </w:tc>
      </w:tr>
      <w:tr w:rsidR="00873827" w:rsidRPr="00CA7FDC" w14:paraId="273DC3FC" w14:textId="77777777" w:rsidTr="00873827">
        <w:trPr>
          <w:trHeight w:val="227"/>
        </w:trPr>
        <w:tc>
          <w:tcPr>
            <w:tcW w:w="1418" w:type="dxa"/>
            <w:vMerge/>
          </w:tcPr>
          <w:p w14:paraId="6935FD1A" w14:textId="77777777" w:rsidR="00873827" w:rsidRPr="00CA7FDC" w:rsidRDefault="00873827" w:rsidP="00873827">
            <w:pPr>
              <w:shd w:val="clear" w:color="auto" w:fill="FFFFFF"/>
            </w:pPr>
          </w:p>
        </w:tc>
        <w:tc>
          <w:tcPr>
            <w:tcW w:w="7938" w:type="dxa"/>
            <w:gridSpan w:val="2"/>
          </w:tcPr>
          <w:p w14:paraId="573BABE1" w14:textId="77777777" w:rsidR="00873827" w:rsidRPr="00CA7FDC" w:rsidRDefault="00873827" w:rsidP="00873827">
            <w:pPr>
              <w:shd w:val="clear" w:color="auto" w:fill="FFFFFF"/>
              <w:tabs>
                <w:tab w:val="left" w:pos="221"/>
              </w:tabs>
            </w:pPr>
            <w:r w:rsidRPr="00CA7FDC">
              <w:t>•</w:t>
            </w:r>
            <w:r w:rsidRPr="00CA7FDC">
              <w:tab/>
              <w:t>гранисетрон (перорально, 2 мг</w:t>
            </w:r>
            <w:r>
              <w:t>,</w:t>
            </w:r>
            <w:r w:rsidRPr="00CA7FDC">
              <w:t xml:space="preserve"> или перорально, 1 мг, 2 раза в су</w:t>
            </w:r>
            <w:r>
              <w:t>тки</w:t>
            </w:r>
            <w:r w:rsidRPr="00CA7FDC">
              <w:t xml:space="preserve">, или </w:t>
            </w:r>
            <w:r>
              <w:t>в/в, 0,01 мг/кг, максимум – 1 мг)</w:t>
            </w:r>
          </w:p>
        </w:tc>
      </w:tr>
      <w:tr w:rsidR="00873827" w:rsidRPr="00CA7FDC" w14:paraId="6CF6E818" w14:textId="77777777" w:rsidTr="00873827">
        <w:trPr>
          <w:trHeight w:val="227"/>
        </w:trPr>
        <w:tc>
          <w:tcPr>
            <w:tcW w:w="1418" w:type="dxa"/>
            <w:vMerge/>
          </w:tcPr>
          <w:p w14:paraId="07946DF2" w14:textId="77777777" w:rsidR="00873827" w:rsidRPr="00CA7FDC" w:rsidRDefault="00873827" w:rsidP="00873827">
            <w:pPr>
              <w:shd w:val="clear" w:color="auto" w:fill="FFFFFF"/>
            </w:pPr>
          </w:p>
        </w:tc>
        <w:tc>
          <w:tcPr>
            <w:tcW w:w="7938" w:type="dxa"/>
            <w:gridSpan w:val="2"/>
          </w:tcPr>
          <w:p w14:paraId="644A96C2" w14:textId="77777777" w:rsidR="00873827" w:rsidRPr="00CA7FDC" w:rsidRDefault="00873827" w:rsidP="00873827">
            <w:pPr>
              <w:shd w:val="clear" w:color="auto" w:fill="FFFFFF"/>
              <w:tabs>
                <w:tab w:val="left" w:pos="216"/>
              </w:tabs>
            </w:pPr>
            <w:r w:rsidRPr="00CA7FDC">
              <w:t>•</w:t>
            </w:r>
            <w:r w:rsidRPr="00CA7FDC">
              <w:tab/>
              <w:t>трописетрон (</w:t>
            </w:r>
            <w:r>
              <w:t>в/в</w:t>
            </w:r>
            <w:r w:rsidRPr="00CA7FDC">
              <w:t>, 2 мг);</w:t>
            </w:r>
          </w:p>
          <w:p w14:paraId="1C867302" w14:textId="77777777" w:rsidR="00873827" w:rsidRPr="00CA7FDC" w:rsidRDefault="00873827" w:rsidP="00873827">
            <w:pPr>
              <w:shd w:val="clear" w:color="auto" w:fill="FFFFFF"/>
              <w:tabs>
                <w:tab w:val="left" w:pos="216"/>
              </w:tabs>
            </w:pPr>
            <w:r w:rsidRPr="00CA7FDC">
              <w:t>•</w:t>
            </w:r>
            <w:r w:rsidRPr="00CA7FDC">
              <w:tab/>
              <w:t>палоносетрон (перорально, 0,5 мг</w:t>
            </w:r>
            <w:r>
              <w:t>,</w:t>
            </w:r>
            <w:r w:rsidRPr="00CA7FDC">
              <w:t xml:space="preserve"> или </w:t>
            </w:r>
            <w:r>
              <w:t>в/в, 0,25 мг)</w:t>
            </w:r>
          </w:p>
        </w:tc>
      </w:tr>
      <w:tr w:rsidR="00873827" w:rsidRPr="00CA7FDC" w14:paraId="0C8A9909" w14:textId="77777777" w:rsidTr="00873827">
        <w:trPr>
          <w:trHeight w:val="227"/>
        </w:trPr>
        <w:tc>
          <w:tcPr>
            <w:tcW w:w="1418" w:type="dxa"/>
            <w:vMerge/>
          </w:tcPr>
          <w:p w14:paraId="5732CECA" w14:textId="77777777" w:rsidR="00873827" w:rsidRPr="00CA7FDC" w:rsidRDefault="00873827" w:rsidP="00873827">
            <w:pPr>
              <w:shd w:val="clear" w:color="auto" w:fill="FFFFFF"/>
            </w:pPr>
          </w:p>
        </w:tc>
        <w:tc>
          <w:tcPr>
            <w:tcW w:w="7938" w:type="dxa"/>
            <w:gridSpan w:val="2"/>
          </w:tcPr>
          <w:p w14:paraId="5333EEC7" w14:textId="77777777" w:rsidR="00873827" w:rsidRPr="00CA7FDC" w:rsidRDefault="00873827" w:rsidP="00873827">
            <w:pPr>
              <w:shd w:val="clear" w:color="auto" w:fill="FFFFFF"/>
              <w:tabs>
                <w:tab w:val="left" w:pos="244"/>
              </w:tabs>
            </w:pPr>
            <w:r w:rsidRPr="00CA7FDC">
              <w:t>•</w:t>
            </w:r>
            <w:r w:rsidRPr="00CA7FDC">
              <w:tab/>
            </w:r>
            <w:r>
              <w:t>дексаметазон**</w:t>
            </w:r>
            <w:r w:rsidRPr="00CA7FDC">
              <w:t xml:space="preserve"> (перорально, 12 мг</w:t>
            </w:r>
            <w:r>
              <w:t>,</w:t>
            </w:r>
            <w:r w:rsidRPr="00CA7FDC">
              <w:t xml:space="preserve"> или </w:t>
            </w:r>
            <w:r>
              <w:t>в/в</w:t>
            </w:r>
            <w:r w:rsidRPr="00CA7FDC">
              <w:t>, в 1</w:t>
            </w:r>
            <w:r>
              <w:t>-й</w:t>
            </w:r>
            <w:r w:rsidRPr="00CA7FDC">
              <w:t xml:space="preserve"> день + перорально или </w:t>
            </w:r>
            <w:r>
              <w:t>в/в</w:t>
            </w:r>
            <w:r w:rsidRPr="00CA7FDC">
              <w:t>, 8 мг</w:t>
            </w:r>
            <w:r>
              <w:t>, во 2–</w:t>
            </w:r>
            <w:r w:rsidRPr="00CA7FDC">
              <w:t>3</w:t>
            </w:r>
            <w:r>
              <w:t>-й</w:t>
            </w:r>
            <w:r w:rsidRPr="00CA7FDC">
              <w:t xml:space="preserve"> дни);</w:t>
            </w:r>
          </w:p>
          <w:p w14:paraId="0A5C2881" w14:textId="77777777" w:rsidR="00873827" w:rsidRPr="00CA7FDC" w:rsidRDefault="00873827" w:rsidP="00873827">
            <w:pPr>
              <w:shd w:val="clear" w:color="auto" w:fill="FFFFFF"/>
              <w:tabs>
                <w:tab w:val="left" w:pos="244"/>
              </w:tabs>
            </w:pPr>
            <w:r w:rsidRPr="00CA7FDC">
              <w:t>•</w:t>
            </w:r>
            <w:r w:rsidRPr="00CA7FDC">
              <w:tab/>
              <w:t>апрепитант (перорально, 125 мг</w:t>
            </w:r>
            <w:r>
              <w:t>,</w:t>
            </w:r>
            <w:r w:rsidRPr="00CA7FDC">
              <w:t xml:space="preserve"> в 1</w:t>
            </w:r>
            <w:r>
              <w:t>-й</w:t>
            </w:r>
            <w:r w:rsidRPr="00CA7FDC">
              <w:t xml:space="preserve"> день, </w:t>
            </w:r>
            <w:r>
              <w:t xml:space="preserve">или </w:t>
            </w:r>
            <w:r w:rsidRPr="00CA7FDC">
              <w:t>перорально, 80 мг</w:t>
            </w:r>
            <w:r>
              <w:t>, во 2–</w:t>
            </w:r>
            <w:r w:rsidRPr="00CA7FDC">
              <w:t>3</w:t>
            </w:r>
            <w:r>
              <w:t>-й дни)</w:t>
            </w:r>
          </w:p>
        </w:tc>
      </w:tr>
      <w:tr w:rsidR="00873827" w:rsidRPr="00CA7FDC" w14:paraId="5FEF5CD2" w14:textId="77777777" w:rsidTr="00873827">
        <w:trPr>
          <w:trHeight w:val="227"/>
        </w:trPr>
        <w:tc>
          <w:tcPr>
            <w:tcW w:w="1418" w:type="dxa"/>
            <w:vMerge w:val="restart"/>
          </w:tcPr>
          <w:p w14:paraId="3C1D9C47" w14:textId="77777777" w:rsidR="00873827" w:rsidRPr="00CA7FDC" w:rsidRDefault="00873827" w:rsidP="00873827">
            <w:pPr>
              <w:shd w:val="clear" w:color="auto" w:fill="FFFFFF"/>
            </w:pPr>
            <w:r w:rsidRPr="00CA7FDC">
              <w:t>Умеренный</w:t>
            </w:r>
          </w:p>
        </w:tc>
        <w:tc>
          <w:tcPr>
            <w:tcW w:w="7938" w:type="dxa"/>
            <w:gridSpan w:val="2"/>
          </w:tcPr>
          <w:p w14:paraId="57011780" w14:textId="77777777" w:rsidR="00873827" w:rsidRPr="00CA7FDC" w:rsidRDefault="00873827" w:rsidP="00873827">
            <w:pPr>
              <w:shd w:val="clear" w:color="auto" w:fill="FFFFFF"/>
            </w:pPr>
            <w:r>
              <w:t>Комбинация антагониста 5-HT3-</w:t>
            </w:r>
            <w:r w:rsidRPr="00CA7FDC">
              <w:t xml:space="preserve">рецепторов и </w:t>
            </w:r>
            <w:r>
              <w:t>дексаметазон</w:t>
            </w:r>
            <w:r w:rsidRPr="00CA7FDC">
              <w:t>а</w:t>
            </w:r>
            <w:r>
              <w:t>**</w:t>
            </w:r>
            <w:r w:rsidRPr="00CA7FDC">
              <w:t xml:space="preserve"> (апрепитант может использоваться у отдельных пациентов, в зависимости от получаемого ими режима химиотерапии).</w:t>
            </w:r>
          </w:p>
        </w:tc>
      </w:tr>
      <w:tr w:rsidR="00873827" w:rsidRPr="00CA7FDC" w14:paraId="4178F85D" w14:textId="77777777" w:rsidTr="00873827">
        <w:trPr>
          <w:trHeight w:val="227"/>
        </w:trPr>
        <w:tc>
          <w:tcPr>
            <w:tcW w:w="1418" w:type="dxa"/>
            <w:vMerge/>
          </w:tcPr>
          <w:p w14:paraId="7CC8BD86" w14:textId="77777777" w:rsidR="00873827" w:rsidRPr="00CA7FDC" w:rsidRDefault="00873827" w:rsidP="00873827">
            <w:pPr>
              <w:shd w:val="clear" w:color="auto" w:fill="FFFFFF"/>
            </w:pPr>
          </w:p>
        </w:tc>
        <w:tc>
          <w:tcPr>
            <w:tcW w:w="3827" w:type="dxa"/>
          </w:tcPr>
          <w:p w14:paraId="3C1BCAB2" w14:textId="77777777" w:rsidR="00873827" w:rsidRPr="00CA7FDC" w:rsidRDefault="00873827" w:rsidP="00873827">
            <w:pPr>
              <w:shd w:val="clear" w:color="auto" w:fill="FFFFFF"/>
              <w:jc w:val="center"/>
            </w:pPr>
            <w:r w:rsidRPr="00CA7FDC">
              <w:t>1</w:t>
            </w:r>
            <w:r>
              <w:t>-й</w:t>
            </w:r>
            <w:r w:rsidRPr="00CA7FDC">
              <w:t xml:space="preserve"> день</w:t>
            </w:r>
          </w:p>
        </w:tc>
        <w:tc>
          <w:tcPr>
            <w:tcW w:w="4111" w:type="dxa"/>
          </w:tcPr>
          <w:p w14:paraId="113BE2D0" w14:textId="77777777" w:rsidR="00873827" w:rsidRPr="00CA7FDC" w:rsidRDefault="00873827" w:rsidP="00873827">
            <w:pPr>
              <w:shd w:val="clear" w:color="auto" w:fill="FFFFFF"/>
              <w:jc w:val="center"/>
            </w:pPr>
            <w:r>
              <w:t>2–</w:t>
            </w:r>
            <w:r w:rsidRPr="00CA7FDC">
              <w:t>3</w:t>
            </w:r>
            <w:r>
              <w:t>-й</w:t>
            </w:r>
            <w:r w:rsidRPr="00CA7FDC">
              <w:t xml:space="preserve"> дни</w:t>
            </w:r>
          </w:p>
        </w:tc>
      </w:tr>
      <w:tr w:rsidR="00873827" w:rsidRPr="00CA7FDC" w14:paraId="6172B8D5" w14:textId="77777777" w:rsidTr="00873827">
        <w:trPr>
          <w:trHeight w:val="227"/>
        </w:trPr>
        <w:tc>
          <w:tcPr>
            <w:tcW w:w="1418" w:type="dxa"/>
            <w:vMerge/>
          </w:tcPr>
          <w:p w14:paraId="58DCE778" w14:textId="77777777" w:rsidR="00873827" w:rsidRPr="00CA7FDC" w:rsidRDefault="00873827" w:rsidP="00873827">
            <w:pPr>
              <w:shd w:val="clear" w:color="auto" w:fill="FFFFFF"/>
            </w:pPr>
          </w:p>
        </w:tc>
        <w:tc>
          <w:tcPr>
            <w:tcW w:w="3827" w:type="dxa"/>
          </w:tcPr>
          <w:p w14:paraId="2DA8BEB6" w14:textId="77777777" w:rsidR="00873827" w:rsidRPr="00CA7FDC" w:rsidRDefault="00873827" w:rsidP="00873827">
            <w:pPr>
              <w:shd w:val="clear" w:color="auto" w:fill="FFFFFF"/>
            </w:pPr>
            <w:r>
              <w:t>Антагонист 5-HT3-рецепторов (выбирается 1</w:t>
            </w:r>
            <w:r w:rsidRPr="00CA7FDC">
              <w:t xml:space="preserve"> из приведенного перечня):</w:t>
            </w:r>
          </w:p>
          <w:p w14:paraId="3DA916F9" w14:textId="77777777" w:rsidR="00873827" w:rsidRPr="00CA7FDC" w:rsidRDefault="00873827" w:rsidP="00873827">
            <w:pPr>
              <w:shd w:val="clear" w:color="auto" w:fill="FFFFFF"/>
            </w:pPr>
            <w:r>
              <w:t>• ондансетрон**</w:t>
            </w:r>
            <w:r w:rsidRPr="00986722">
              <w:t xml:space="preserve"> </w:t>
            </w:r>
            <w:r>
              <w:t>(перорально, 16–</w:t>
            </w:r>
            <w:r w:rsidRPr="00CA7FDC">
              <w:t>24 мг</w:t>
            </w:r>
            <w:r>
              <w:t>,</w:t>
            </w:r>
            <w:r w:rsidRPr="00CA7FDC">
              <w:t xml:space="preserve"> или </w:t>
            </w:r>
            <w:r>
              <w:t>в/в, 8–12 мг)</w:t>
            </w:r>
          </w:p>
        </w:tc>
        <w:tc>
          <w:tcPr>
            <w:tcW w:w="4111" w:type="dxa"/>
          </w:tcPr>
          <w:p w14:paraId="1AE3138B" w14:textId="77777777" w:rsidR="00873827" w:rsidRPr="00CA7FDC" w:rsidRDefault="00873827" w:rsidP="00873827">
            <w:pPr>
              <w:shd w:val="clear" w:color="auto" w:fill="FFFFFF"/>
            </w:pPr>
            <w:r>
              <w:t>Антагонист 5-HT3-рецепторов (выбирается 1</w:t>
            </w:r>
            <w:r w:rsidRPr="00CA7FDC">
              <w:t xml:space="preserve"> из приведенного перечня):</w:t>
            </w:r>
          </w:p>
          <w:p w14:paraId="1471811C" w14:textId="77777777" w:rsidR="00873827" w:rsidRPr="00CA7FDC" w:rsidRDefault="00873827" w:rsidP="00873827">
            <w:pPr>
              <w:shd w:val="clear" w:color="auto" w:fill="FFFFFF"/>
            </w:pPr>
            <w:r w:rsidRPr="00CA7FDC">
              <w:t>•</w:t>
            </w:r>
            <w:r w:rsidRPr="00CA7FDC">
              <w:tab/>
              <w:t>ондансетрон</w:t>
            </w:r>
            <w:r>
              <w:t>** (перорально, 16–</w:t>
            </w:r>
            <w:r w:rsidRPr="00CA7FDC">
              <w:t>24 мг</w:t>
            </w:r>
            <w:r>
              <w:t>,</w:t>
            </w:r>
            <w:r w:rsidRPr="00CA7FDC">
              <w:t xml:space="preserve"> или </w:t>
            </w:r>
            <w:r>
              <w:t>в/в, 8–12 мг)</w:t>
            </w:r>
          </w:p>
        </w:tc>
      </w:tr>
      <w:tr w:rsidR="00873827" w:rsidRPr="00CA7FDC" w14:paraId="2EC7CCE2" w14:textId="77777777" w:rsidTr="00873827">
        <w:trPr>
          <w:trHeight w:val="227"/>
        </w:trPr>
        <w:tc>
          <w:tcPr>
            <w:tcW w:w="1418" w:type="dxa"/>
            <w:vMerge/>
          </w:tcPr>
          <w:p w14:paraId="09299CEC" w14:textId="77777777" w:rsidR="00873827" w:rsidRPr="00CA7FDC" w:rsidRDefault="00873827" w:rsidP="00873827">
            <w:pPr>
              <w:shd w:val="clear" w:color="auto" w:fill="FFFFFF"/>
            </w:pPr>
          </w:p>
        </w:tc>
        <w:tc>
          <w:tcPr>
            <w:tcW w:w="3827" w:type="dxa"/>
          </w:tcPr>
          <w:p w14:paraId="1C75BF89" w14:textId="77777777" w:rsidR="00873827" w:rsidRPr="00CA7FDC" w:rsidRDefault="00873827" w:rsidP="00873827">
            <w:pPr>
              <w:shd w:val="clear" w:color="auto" w:fill="FFFFFF"/>
              <w:tabs>
                <w:tab w:val="left" w:pos="216"/>
              </w:tabs>
            </w:pPr>
            <w:r w:rsidRPr="00CA7FDC">
              <w:t>•</w:t>
            </w:r>
            <w:r w:rsidRPr="00CA7FDC">
              <w:tab/>
            </w:r>
            <w:r w:rsidRPr="00116EB2">
              <w:t>гранисетрон</w:t>
            </w:r>
            <w:r w:rsidRPr="00CA7FDC">
              <w:t xml:space="preserve"> (перорально, 2 мг</w:t>
            </w:r>
            <w:r>
              <w:t>,</w:t>
            </w:r>
            <w:r w:rsidRPr="00CA7FDC">
              <w:t xml:space="preserve"> или перорально, 1 мг, 2 раза в су</w:t>
            </w:r>
            <w:r>
              <w:t>тки</w:t>
            </w:r>
            <w:r w:rsidRPr="00CA7FDC">
              <w:t xml:space="preserve">, или </w:t>
            </w:r>
            <w:r>
              <w:t>в/в, 0,01 мг/кг, максимум –</w:t>
            </w:r>
            <w:r w:rsidRPr="00CA7FDC">
              <w:t xml:space="preserve"> 1 мг)</w:t>
            </w:r>
          </w:p>
        </w:tc>
        <w:tc>
          <w:tcPr>
            <w:tcW w:w="4111" w:type="dxa"/>
          </w:tcPr>
          <w:p w14:paraId="6C41AE47" w14:textId="77777777" w:rsidR="00873827" w:rsidRPr="00CA7FDC" w:rsidRDefault="00873827" w:rsidP="00873827">
            <w:pPr>
              <w:shd w:val="clear" w:color="auto" w:fill="FFFFFF"/>
              <w:tabs>
                <w:tab w:val="left" w:pos="211"/>
              </w:tabs>
            </w:pPr>
            <w:r w:rsidRPr="00CA7FDC">
              <w:t>•</w:t>
            </w:r>
            <w:r w:rsidRPr="00CA7FDC">
              <w:tab/>
            </w:r>
            <w:r w:rsidRPr="00116EB2">
              <w:t>гранисетрон</w:t>
            </w:r>
            <w:r w:rsidRPr="00CA7FDC">
              <w:t xml:space="preserve"> (перорально, 2 мг</w:t>
            </w:r>
            <w:r>
              <w:t>,</w:t>
            </w:r>
            <w:r w:rsidRPr="00CA7FDC">
              <w:t xml:space="preserve"> или перорально, 1 мг, 2 раза в су</w:t>
            </w:r>
            <w:r>
              <w:t>тки</w:t>
            </w:r>
            <w:r w:rsidRPr="00CA7FDC">
              <w:t xml:space="preserve">, или </w:t>
            </w:r>
            <w:r>
              <w:t>в/в</w:t>
            </w:r>
            <w:r w:rsidRPr="00CA7FDC">
              <w:t>, 0,01 мг/кг, максим</w:t>
            </w:r>
            <w:r>
              <w:t>ум – 1 мг)</w:t>
            </w:r>
          </w:p>
        </w:tc>
      </w:tr>
      <w:tr w:rsidR="00873827" w:rsidRPr="00CA7FDC" w14:paraId="1B1D533F" w14:textId="77777777" w:rsidTr="00873827">
        <w:trPr>
          <w:trHeight w:val="227"/>
        </w:trPr>
        <w:tc>
          <w:tcPr>
            <w:tcW w:w="1418" w:type="dxa"/>
            <w:vMerge/>
          </w:tcPr>
          <w:p w14:paraId="420BD3F1" w14:textId="77777777" w:rsidR="00873827" w:rsidRPr="00CA7FDC" w:rsidRDefault="00873827" w:rsidP="00873827">
            <w:pPr>
              <w:shd w:val="clear" w:color="auto" w:fill="FFFFFF"/>
            </w:pPr>
          </w:p>
        </w:tc>
        <w:tc>
          <w:tcPr>
            <w:tcW w:w="3827" w:type="dxa"/>
          </w:tcPr>
          <w:p w14:paraId="5ACE9639" w14:textId="77777777" w:rsidR="00873827" w:rsidRPr="00CA7FDC" w:rsidRDefault="00873827" w:rsidP="00873827">
            <w:pPr>
              <w:shd w:val="clear" w:color="auto" w:fill="FFFFFF"/>
              <w:tabs>
                <w:tab w:val="left" w:pos="216"/>
              </w:tabs>
            </w:pPr>
            <w:r w:rsidRPr="00CA7FDC">
              <w:t>•</w:t>
            </w:r>
            <w:r w:rsidRPr="00CA7FDC">
              <w:tab/>
            </w:r>
            <w:r w:rsidRPr="00116EB2">
              <w:t>трописетрон</w:t>
            </w:r>
            <w:r w:rsidRPr="00CA7FDC">
              <w:t xml:space="preserve"> (</w:t>
            </w:r>
            <w:r>
              <w:t>в/в</w:t>
            </w:r>
            <w:r w:rsidRPr="00CA7FDC">
              <w:t>, 2 мг);</w:t>
            </w:r>
          </w:p>
          <w:p w14:paraId="4265E219" w14:textId="77777777" w:rsidR="00873827" w:rsidRPr="00CA7FDC" w:rsidRDefault="00873827" w:rsidP="00873827">
            <w:pPr>
              <w:shd w:val="clear" w:color="auto" w:fill="FFFFFF"/>
              <w:tabs>
                <w:tab w:val="left" w:pos="211"/>
              </w:tabs>
            </w:pPr>
            <w:r w:rsidRPr="00CA7FDC">
              <w:t>•</w:t>
            </w:r>
            <w:r w:rsidRPr="00CA7FDC">
              <w:tab/>
            </w:r>
            <w:r w:rsidRPr="00116EB2">
              <w:t>палоносетрон</w:t>
            </w:r>
            <w:r w:rsidRPr="00CA7FDC">
              <w:t xml:space="preserve"> (перорально, 0,5 мг</w:t>
            </w:r>
            <w:r>
              <w:t>,</w:t>
            </w:r>
            <w:r w:rsidRPr="00CA7FDC">
              <w:t xml:space="preserve"> или </w:t>
            </w:r>
            <w:r>
              <w:t>в/в</w:t>
            </w:r>
            <w:r w:rsidRPr="00CA7FDC">
              <w:t>, 0,25 мг);</w:t>
            </w:r>
          </w:p>
          <w:p w14:paraId="599FA74E" w14:textId="77777777" w:rsidR="00873827" w:rsidRPr="00CA7FDC" w:rsidRDefault="00873827" w:rsidP="00873827">
            <w:pPr>
              <w:shd w:val="clear" w:color="auto" w:fill="FFFFFF"/>
              <w:tabs>
                <w:tab w:val="left" w:pos="244"/>
              </w:tabs>
            </w:pPr>
            <w:r w:rsidRPr="00CA7FDC">
              <w:t>•</w:t>
            </w:r>
            <w:r w:rsidRPr="00CA7FDC">
              <w:tab/>
            </w:r>
            <w:r>
              <w:t>дексаметазон**</w:t>
            </w:r>
            <w:r w:rsidRPr="00CA7FDC">
              <w:t xml:space="preserve"> (перорально или внутривенно, 12 мг);</w:t>
            </w:r>
          </w:p>
          <w:p w14:paraId="5CE24D73" w14:textId="77777777" w:rsidR="00873827" w:rsidRPr="00CA7FDC" w:rsidRDefault="00873827" w:rsidP="00873827">
            <w:pPr>
              <w:shd w:val="clear" w:color="auto" w:fill="FFFFFF"/>
              <w:tabs>
                <w:tab w:val="left" w:pos="211"/>
              </w:tabs>
            </w:pPr>
            <w:r w:rsidRPr="00CA7FDC">
              <w:t>•</w:t>
            </w:r>
            <w:r w:rsidRPr="00CA7FDC">
              <w:tab/>
            </w:r>
            <w:r w:rsidRPr="00116EB2">
              <w:t>апрепитант</w:t>
            </w:r>
            <w:r>
              <w:t xml:space="preserve"> (перорально, 125 мг)</w:t>
            </w:r>
          </w:p>
        </w:tc>
        <w:tc>
          <w:tcPr>
            <w:tcW w:w="4111" w:type="dxa"/>
          </w:tcPr>
          <w:p w14:paraId="70C2271E" w14:textId="77777777" w:rsidR="00873827" w:rsidRPr="00CA7FDC" w:rsidRDefault="00873827" w:rsidP="00873827">
            <w:pPr>
              <w:shd w:val="clear" w:color="auto" w:fill="FFFFFF"/>
              <w:tabs>
                <w:tab w:val="left" w:pos="216"/>
              </w:tabs>
            </w:pPr>
            <w:r w:rsidRPr="00CA7FDC">
              <w:t>•</w:t>
            </w:r>
            <w:r w:rsidRPr="00CA7FDC">
              <w:tab/>
              <w:t>трописетрон (</w:t>
            </w:r>
            <w:r>
              <w:t>в/в, 2 мг);</w:t>
            </w:r>
          </w:p>
          <w:p w14:paraId="63638AC7" w14:textId="77777777" w:rsidR="00873827" w:rsidRPr="00CA7FDC" w:rsidRDefault="00873827" w:rsidP="00873827">
            <w:pPr>
              <w:shd w:val="clear" w:color="auto" w:fill="FFFFFF"/>
              <w:tabs>
                <w:tab w:val="left" w:pos="211"/>
              </w:tabs>
            </w:pPr>
            <w:r w:rsidRPr="00CA7FDC">
              <w:t>•</w:t>
            </w:r>
            <w:r w:rsidRPr="00CA7FDC">
              <w:tab/>
              <w:t>палоносетрон (перорально, 0,5 мг</w:t>
            </w:r>
            <w:r>
              <w:t>,</w:t>
            </w:r>
            <w:r w:rsidRPr="00CA7FDC">
              <w:t xml:space="preserve"> или </w:t>
            </w:r>
            <w:r>
              <w:t>в/в</w:t>
            </w:r>
            <w:r w:rsidRPr="00CA7FDC">
              <w:t>, 0,25 мг);</w:t>
            </w:r>
          </w:p>
          <w:p w14:paraId="7CCFEF3F" w14:textId="77777777" w:rsidR="00873827" w:rsidRPr="00CA7FDC" w:rsidRDefault="00873827" w:rsidP="00873827">
            <w:pPr>
              <w:shd w:val="clear" w:color="auto" w:fill="FFFFFF"/>
              <w:tabs>
                <w:tab w:val="left" w:pos="244"/>
              </w:tabs>
            </w:pPr>
            <w:r w:rsidRPr="00CA7FDC">
              <w:t>•</w:t>
            </w:r>
            <w:r w:rsidRPr="00CA7FDC">
              <w:tab/>
            </w:r>
            <w:r>
              <w:t>дексаметазон**</w:t>
            </w:r>
            <w:r w:rsidRPr="00CA7FDC">
              <w:t xml:space="preserve"> (перорально или </w:t>
            </w:r>
            <w:r>
              <w:t>в/в</w:t>
            </w:r>
            <w:r w:rsidRPr="00CA7FDC">
              <w:t>, 8 или 4 мг, 2 раза в су</w:t>
            </w:r>
            <w:r>
              <w:t>тки</w:t>
            </w:r>
            <w:r w:rsidRPr="00CA7FDC">
              <w:t>);</w:t>
            </w:r>
          </w:p>
          <w:p w14:paraId="501A46DC" w14:textId="77777777" w:rsidR="00873827" w:rsidRPr="00CA7FDC" w:rsidRDefault="00873827" w:rsidP="00873827">
            <w:pPr>
              <w:shd w:val="clear" w:color="auto" w:fill="FFFFFF"/>
              <w:tabs>
                <w:tab w:val="left" w:pos="244"/>
              </w:tabs>
            </w:pPr>
            <w:r w:rsidRPr="00CA7FDC">
              <w:t>•</w:t>
            </w:r>
            <w:r w:rsidRPr="00CA7FDC">
              <w:tab/>
            </w:r>
            <w:r w:rsidRPr="00116EB2">
              <w:t>апрепитант</w:t>
            </w:r>
            <w:r w:rsidRPr="00CA7FDC">
              <w:t xml:space="preserve"> (перорально, 80 мг, если использовался в 1</w:t>
            </w:r>
            <w:r>
              <w:t>-й день)</w:t>
            </w:r>
          </w:p>
        </w:tc>
      </w:tr>
      <w:tr w:rsidR="00873827" w:rsidRPr="00CA7FDC" w14:paraId="42CA4721" w14:textId="77777777" w:rsidTr="00873827">
        <w:trPr>
          <w:trHeight w:val="227"/>
        </w:trPr>
        <w:tc>
          <w:tcPr>
            <w:tcW w:w="1418" w:type="dxa"/>
            <w:vMerge w:val="restart"/>
          </w:tcPr>
          <w:p w14:paraId="4F0F4BE3" w14:textId="77777777" w:rsidR="00873827" w:rsidRPr="00CA7FDC" w:rsidRDefault="00873827" w:rsidP="00873827">
            <w:pPr>
              <w:shd w:val="clear" w:color="auto" w:fill="FFFFFF"/>
            </w:pPr>
            <w:r w:rsidRPr="00CA7FDC">
              <w:t xml:space="preserve">Низкий </w:t>
            </w:r>
          </w:p>
        </w:tc>
        <w:tc>
          <w:tcPr>
            <w:tcW w:w="7938" w:type="dxa"/>
            <w:gridSpan w:val="2"/>
          </w:tcPr>
          <w:p w14:paraId="18DF1F8E" w14:textId="77777777" w:rsidR="00873827" w:rsidRPr="00CA7FDC" w:rsidRDefault="00873827" w:rsidP="00873827">
            <w:pPr>
              <w:shd w:val="clear" w:color="auto" w:fill="FFFFFF"/>
              <w:tabs>
                <w:tab w:val="left" w:pos="244"/>
              </w:tabs>
            </w:pPr>
            <w:r w:rsidRPr="00CA7FDC">
              <w:t>•</w:t>
            </w:r>
            <w:r w:rsidRPr="00CA7FDC">
              <w:tab/>
            </w:r>
            <w:r>
              <w:t>дексаметазон**</w:t>
            </w:r>
            <w:r w:rsidRPr="00CA7FDC">
              <w:t xml:space="preserve"> (перорально или </w:t>
            </w:r>
            <w:r>
              <w:t>в/в, 12 мг)</w:t>
            </w:r>
          </w:p>
        </w:tc>
      </w:tr>
      <w:tr w:rsidR="00873827" w:rsidRPr="00CA7FDC" w14:paraId="726F3568" w14:textId="77777777" w:rsidTr="00873827">
        <w:trPr>
          <w:trHeight w:val="227"/>
        </w:trPr>
        <w:tc>
          <w:tcPr>
            <w:tcW w:w="1418" w:type="dxa"/>
            <w:vMerge/>
          </w:tcPr>
          <w:p w14:paraId="65178DD5" w14:textId="77777777" w:rsidR="00873827" w:rsidRPr="00CA7FDC" w:rsidRDefault="00873827" w:rsidP="00873827"/>
        </w:tc>
        <w:tc>
          <w:tcPr>
            <w:tcW w:w="7938" w:type="dxa"/>
            <w:gridSpan w:val="2"/>
          </w:tcPr>
          <w:p w14:paraId="53A92435" w14:textId="77777777" w:rsidR="00873827" w:rsidRPr="00CA7FDC" w:rsidRDefault="00873827" w:rsidP="00873827">
            <w:pPr>
              <w:shd w:val="clear" w:color="auto" w:fill="FFFFFF"/>
              <w:tabs>
                <w:tab w:val="left" w:pos="244"/>
              </w:tabs>
            </w:pPr>
            <w:r>
              <w:t>•</w:t>
            </w:r>
            <w:r>
              <w:tab/>
            </w:r>
            <w:r w:rsidRPr="00116EB2">
              <w:t>прохлорперазин</w:t>
            </w:r>
            <w:r w:rsidRPr="00CA7FDC">
              <w:t xml:space="preserve"> (перорально или </w:t>
            </w:r>
            <w:r>
              <w:t>в/в, 10 мг, каждые 4–6 ч);</w:t>
            </w:r>
            <w:r w:rsidRPr="00CA7FDC">
              <w:t xml:space="preserve"> </w:t>
            </w:r>
          </w:p>
          <w:p w14:paraId="1ADEDA73" w14:textId="77777777" w:rsidR="00873827" w:rsidRPr="00CA7FDC" w:rsidRDefault="00873827" w:rsidP="00873827">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873827" w:rsidRPr="00CA7FDC" w14:paraId="5019D049" w14:textId="77777777" w:rsidTr="00873827">
        <w:trPr>
          <w:trHeight w:val="227"/>
        </w:trPr>
        <w:tc>
          <w:tcPr>
            <w:tcW w:w="1418" w:type="dxa"/>
          </w:tcPr>
          <w:p w14:paraId="2F60C97F" w14:textId="77777777" w:rsidR="00873827" w:rsidRPr="00CA7FDC" w:rsidRDefault="00873827" w:rsidP="00873827">
            <w:r w:rsidRPr="00CA7FDC">
              <w:t xml:space="preserve">Минимальный </w:t>
            </w:r>
          </w:p>
        </w:tc>
        <w:tc>
          <w:tcPr>
            <w:tcW w:w="7938" w:type="dxa"/>
            <w:gridSpan w:val="2"/>
          </w:tcPr>
          <w:p w14:paraId="2F1EEA93" w14:textId="77777777" w:rsidR="00873827" w:rsidRPr="00CA7FDC" w:rsidRDefault="00873827" w:rsidP="00873827">
            <w:pPr>
              <w:shd w:val="clear" w:color="auto" w:fill="FFFFFF"/>
            </w:pPr>
            <w:r w:rsidRPr="00CA7FDC">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w:t>
            </w:r>
            <w:r>
              <w:t>тов низкого риска)</w:t>
            </w:r>
          </w:p>
        </w:tc>
      </w:tr>
    </w:tbl>
    <w:p w14:paraId="095853EB" w14:textId="77777777" w:rsidR="00873827" w:rsidRDefault="00873827" w:rsidP="00873827">
      <w:pPr>
        <w:jc w:val="left"/>
        <w:rPr>
          <w:rFonts w:eastAsia="MS Mincho"/>
          <w:lang w:eastAsia="ja-JP"/>
        </w:rPr>
      </w:pPr>
    </w:p>
    <w:p w14:paraId="116778A3" w14:textId="1C835CE0" w:rsidR="00873827" w:rsidRPr="00B458F3" w:rsidRDefault="00873827" w:rsidP="00873827">
      <w:pPr>
        <w:pStyle w:val="2"/>
      </w:pPr>
      <w:bookmarkStart w:id="299" w:name="_Toc64565675"/>
      <w:r w:rsidRPr="00B7347C">
        <w:t xml:space="preserve">Приложение </w:t>
      </w:r>
      <w:r>
        <w:t>А3.</w:t>
      </w:r>
      <w:r w:rsidR="006709F4">
        <w:rPr>
          <w:lang w:val="ru-RU"/>
        </w:rPr>
        <w:t>14</w:t>
      </w:r>
      <w:r>
        <w:t xml:space="preserve">. </w:t>
      </w:r>
      <w:r w:rsidRPr="0012742C">
        <w:t xml:space="preserve">Лечебный цитаферез и плазмаферез </w:t>
      </w:r>
      <w:bookmarkEnd w:id="299"/>
      <w:r>
        <w:t>при лейкозе</w:t>
      </w:r>
    </w:p>
    <w:p w14:paraId="498BC308" w14:textId="77777777" w:rsidR="00873827" w:rsidRPr="0012742C" w:rsidRDefault="00873827" w:rsidP="00873827">
      <w:pPr>
        <w:jc w:val="center"/>
        <w:rPr>
          <w:b/>
        </w:rPr>
      </w:pPr>
    </w:p>
    <w:p w14:paraId="11C5DE21" w14:textId="77777777" w:rsidR="00873827" w:rsidRPr="0012742C" w:rsidRDefault="00873827" w:rsidP="00873827">
      <w:pPr>
        <w:pStyle w:val="Numlist"/>
      </w:pPr>
      <w:r w:rsidRPr="0012742C">
        <w:t xml:space="preserve">Плазмаферез (ПА) — это метод экстракорпоральной гемокоррекции, основанный на замене плазмы крови пациента донорской свежезамороженной плазмой (СЗП), препаратами крови и/или альбумином и кристаллоидами. В зависимости от объема плазмаэксфузии, метод может называться: плазмаферезом — при удалении до 70% объема циркулирующей плазмы (ОЦП). ПА может быть низкообъемный — удаление до 20% ОЦП, среднеобъемный  — удаление 20-50% ОЦП, высокообъемный — удаление 50-70% ОЦП. ПА при эксфузиии 70-150% ОЦП называется плазмаобменом; при обмене более 150% ОЦП – массивным плазмаобменом. </w:t>
      </w:r>
    </w:p>
    <w:p w14:paraId="6EE751C1" w14:textId="77777777" w:rsidR="00873827" w:rsidRDefault="00873827" w:rsidP="00873827">
      <w:pPr>
        <w:pStyle w:val="Numlist"/>
      </w:pPr>
      <w:r w:rsidRPr="0012742C">
        <w:t>Цитаферез – это метод экстракорпоральной гемокоррекции, основанный на удалении из крови определенного вида клеток (например, лейкоцитов – лейкоцитаферез, эритроцитов – эритроцитаферез). Лейкоцитаферез – это способ быстрого уменьшения опухолевой массы, обеспечивающий оптимальные условия для проведения индукционной химиотерапии лейкозов.</w:t>
      </w:r>
    </w:p>
    <w:p w14:paraId="3B385B0A" w14:textId="77777777" w:rsidR="00873827" w:rsidRPr="0012742C" w:rsidRDefault="00873827" w:rsidP="00873827">
      <w:pPr>
        <w:pStyle w:val="Numlist"/>
      </w:pPr>
    </w:p>
    <w:p w14:paraId="7C096745" w14:textId="77777777" w:rsidR="00873827" w:rsidRPr="00B458F3" w:rsidRDefault="00873827" w:rsidP="00873827">
      <w:pPr>
        <w:pStyle w:val="aff"/>
        <w:ind w:left="142" w:firstLine="567"/>
        <w:rPr>
          <w:i/>
          <w:szCs w:val="24"/>
        </w:rPr>
      </w:pPr>
      <w:r w:rsidRPr="00B458F3">
        <w:rPr>
          <w:i/>
          <w:szCs w:val="24"/>
          <w:u w:val="single"/>
        </w:rPr>
        <w:t xml:space="preserve">Методические аспекты проведения лечебного лейкоцитафереза и плазмафереза при острых лейкозах </w:t>
      </w:r>
      <w:r w:rsidRPr="00B458F3">
        <w:rPr>
          <w:i/>
          <w:szCs w:val="24"/>
          <w:u w:val="single"/>
        </w:rPr>
        <w:fldChar w:fldCharType="begin" w:fldLock="1"/>
      </w:r>
      <w:r>
        <w:rPr>
          <w:i/>
          <w:szCs w:val="24"/>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3c683043-c7ec-4b91-b5c2-9c89610fdae5","http://www.mendeley.com/documents/?uuid=c39fe5b9-ff34-4433-be6e-0cb37c19c12b"]},{"id":"ITEM-2","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2","issue":"1","issued":{"date-parts":[["2002"]]},"page":"15-23","publisher":"Ther Apher","title":"Leukocytoreduction for acute leukemia","type":"article-journal","volume":"6"},"uris":["http://www.mendeley.com/documents/?uuid=5080f5de-471d-344d-b173-7c2dde0cc376"]},{"id":"ITEM-3","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3","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74403966-65f1-3e80-af8f-e5fe80364f38","http://www.mendeley.com/documents/?uuid=09402180-6869-40e4-8cf4-e5e51962455c"]},{"id":"ITEM-4","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4","issue":"3","issued":{"date-parts":[["2012","5"]]},"page":"117-122","publisher":"Blood Rev","title":"Hyperleukocytosis, leukostasis and leukapheresis: Practice management","type":"article-journal","volume":"26"},"uris":["http://www.mendeley.com/documents/?uuid=6f1aa6c8-9613-35b2-98e9-7e9d29c087bd"]}],"mendeley":{"formattedCitation":"[176–179]","plainTextFormattedCitation":"[176–179]","previouslyFormattedCitation":"[156–159]"},"properties":{"noteIndex":0},"schema":"https://github.com/citation-style-language/schema/raw/master/csl-citation.json"}</w:instrText>
      </w:r>
      <w:r w:rsidRPr="00B458F3">
        <w:rPr>
          <w:i/>
          <w:szCs w:val="24"/>
          <w:u w:val="single"/>
        </w:rPr>
        <w:fldChar w:fldCharType="separate"/>
      </w:r>
      <w:r w:rsidRPr="00A67ED2">
        <w:rPr>
          <w:noProof/>
          <w:szCs w:val="24"/>
        </w:rPr>
        <w:t>[176–179]</w:t>
      </w:r>
      <w:r w:rsidRPr="00B458F3">
        <w:rPr>
          <w:i/>
          <w:szCs w:val="24"/>
          <w:u w:val="single"/>
        </w:rPr>
        <w:fldChar w:fldCharType="end"/>
      </w:r>
    </w:p>
    <w:p w14:paraId="0FCBBDB4" w14:textId="77777777" w:rsidR="00873827" w:rsidRPr="0012742C" w:rsidRDefault="00873827" w:rsidP="00873827">
      <w:pPr>
        <w:pStyle w:val="Numlist"/>
      </w:pPr>
      <w:r w:rsidRPr="00B458F3">
        <w:t>1. Плазмаферезы всегда должны включаться в план терапевтических мероприятий</w:t>
      </w:r>
      <w:r w:rsidRPr="0012742C">
        <w:t xml:space="preserve"> у пациентов, которым курс химиотерапии начинают после лейкоцитаферезов, и у тех, кому лечение начинают без лейкоцитаферезов на фоне гиперлейкоцитоза. </w:t>
      </w:r>
    </w:p>
    <w:p w14:paraId="16394AC8" w14:textId="77777777" w:rsidR="00873827" w:rsidRPr="0012742C" w:rsidRDefault="00873827" w:rsidP="00873827">
      <w:pPr>
        <w:pStyle w:val="Numlist"/>
      </w:pPr>
      <w:r w:rsidRPr="0012742C">
        <w:t>2. Если химиотерапию начинают при уровне лейкоцитов более 100х10</w:t>
      </w:r>
      <w:r w:rsidRPr="0012742C">
        <w:rPr>
          <w:vertAlign w:val="superscript"/>
        </w:rPr>
        <w:t>9</w:t>
      </w:r>
      <w:r w:rsidRPr="0012742C">
        <w:t>/л, то плазмаферез проводят через 3—4 ч после введения цитостатических препаратов.</w:t>
      </w:r>
    </w:p>
    <w:p w14:paraId="2EF68A76" w14:textId="77777777" w:rsidR="00873827" w:rsidRPr="0012742C" w:rsidRDefault="00873827" w:rsidP="00873827">
      <w:pPr>
        <w:pStyle w:val="Numlist"/>
      </w:pPr>
      <w:r w:rsidRPr="0012742C">
        <w:t>3. За одну процедуру плазмафереза удаляется не менее 50% ОЦП (1,5—2,0 л); плазмозамещение осуществляется введением СЗП (10—20 мл/кг) и/или 5—10% раствора альбумина (200—400 мл) и растворов кристаллоидов. После этого рекомендуется осуществлять трансфузии тромбоцитов и эритроцитной массы.</w:t>
      </w:r>
    </w:p>
    <w:p w14:paraId="432AA65C" w14:textId="77777777" w:rsidR="00873827" w:rsidRPr="0012742C" w:rsidRDefault="00873827" w:rsidP="00873827">
      <w:pPr>
        <w:pStyle w:val="Numlist"/>
      </w:pPr>
      <w:r w:rsidRPr="0012742C">
        <w:t>4. Первая процедура лейкоцитафереза, после выполнения первичной диагностики острого лейкоза, проводится в первый день госпитализации пациента; при недостаточной ее эффективности (количество лейкоцитов остается прежним или уменьшается менее чем на 10%) в течение этих же суток проводится второй лейкоцитаферез, и в этот же день начинается химиотерапия, независимо от уровня лейкоцитов.</w:t>
      </w:r>
    </w:p>
    <w:p w14:paraId="563CFAED" w14:textId="77777777" w:rsidR="00873827" w:rsidRDefault="00873827" w:rsidP="00873827">
      <w:pPr>
        <w:pStyle w:val="Numlist"/>
      </w:pPr>
      <w:r w:rsidRPr="0012742C">
        <w:t>5. На фоне лейкоцитаферезов продолжается прием гидроксимочевины до начала цитостатической терапии.</w:t>
      </w:r>
    </w:p>
    <w:p w14:paraId="7C733853" w14:textId="77777777" w:rsidR="00873827" w:rsidRPr="0012742C" w:rsidRDefault="00873827" w:rsidP="00873827">
      <w:pPr>
        <w:pStyle w:val="Numlist"/>
      </w:pPr>
    </w:p>
    <w:p w14:paraId="6B44CD5F" w14:textId="77777777" w:rsidR="00873827" w:rsidRPr="0012742C" w:rsidRDefault="00873827" w:rsidP="00873827">
      <w:pPr>
        <w:rPr>
          <w:i/>
          <w:u w:val="single"/>
        </w:rPr>
      </w:pPr>
      <w:r w:rsidRPr="00B458F3">
        <w:rPr>
          <w:i/>
          <w:u w:val="single"/>
        </w:rPr>
        <w:t xml:space="preserve">Лечебный лейкоцитаферез и плазмаферез в лечении острых лейкозов </w:t>
      </w:r>
      <w:r w:rsidRPr="00B458F3">
        <w:rPr>
          <w:i/>
          <w:u w:val="single"/>
        </w:rPr>
        <w:fldChar w:fldCharType="begin" w:fldLock="1"/>
      </w:r>
      <w:r>
        <w:rPr>
          <w:i/>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605b6db2-a134-4894-88a8-293809637b45"]}],"mendeley":{"formattedCitation":"[176–179]","plainTextFormattedCitation":"[176–179]","previouslyFormattedCitation":"[156–159]"},"properties":{"noteIndex":0},"schema":"https://github.com/citation-style-language/schema/raw/master/csl-citation.json"}</w:instrText>
      </w:r>
      <w:r w:rsidRPr="00B458F3">
        <w:rPr>
          <w:i/>
          <w:u w:val="single"/>
        </w:rPr>
        <w:fldChar w:fldCharType="separate"/>
      </w:r>
      <w:r w:rsidRPr="00A67ED2">
        <w:rPr>
          <w:noProof/>
        </w:rPr>
        <w:t>[176–179]</w:t>
      </w:r>
      <w:r w:rsidRPr="00B458F3">
        <w:rPr>
          <w:i/>
          <w:u w:val="single"/>
        </w:rPr>
        <w:fldChar w:fldCharType="end"/>
      </w:r>
    </w:p>
    <w:p w14:paraId="4987B437" w14:textId="77777777" w:rsidR="00873827" w:rsidRPr="00953339" w:rsidRDefault="00873827" w:rsidP="00873827">
      <w:pPr>
        <w:ind w:firstLine="709"/>
        <w:rPr>
          <w:u w:val="single"/>
        </w:rPr>
      </w:pPr>
      <w:r w:rsidRPr="00953339">
        <w:rPr>
          <w:u w:val="single"/>
        </w:rPr>
        <w:lastRenderedPageBreak/>
        <w:t>Показания:</w:t>
      </w:r>
    </w:p>
    <w:p w14:paraId="761981D0" w14:textId="77777777" w:rsidR="00873827" w:rsidRPr="0012742C" w:rsidRDefault="00873827" w:rsidP="00873827">
      <w:pPr>
        <w:pStyle w:val="aff"/>
        <w:numPr>
          <w:ilvl w:val="0"/>
          <w:numId w:val="279"/>
        </w:numPr>
        <w:rPr>
          <w:szCs w:val="24"/>
        </w:rPr>
      </w:pPr>
      <w:r w:rsidRPr="0012742C">
        <w:rPr>
          <w:szCs w:val="24"/>
        </w:rPr>
        <w:t>Гиперлейкоцитоз ≥ 100×10</w:t>
      </w:r>
      <w:r w:rsidRPr="0012742C">
        <w:rPr>
          <w:szCs w:val="24"/>
          <w:vertAlign w:val="superscript"/>
        </w:rPr>
        <w:t>9</w:t>
      </w:r>
      <w:r w:rsidRPr="0012742C">
        <w:rPr>
          <w:szCs w:val="24"/>
        </w:rPr>
        <w:t>/л;</w:t>
      </w:r>
    </w:p>
    <w:p w14:paraId="4B95EE9D" w14:textId="77777777" w:rsidR="00873827" w:rsidRPr="0012742C" w:rsidRDefault="00873827" w:rsidP="00873827">
      <w:pPr>
        <w:pStyle w:val="aff"/>
        <w:numPr>
          <w:ilvl w:val="0"/>
          <w:numId w:val="279"/>
        </w:numPr>
        <w:rPr>
          <w:szCs w:val="24"/>
        </w:rPr>
      </w:pPr>
      <w:r w:rsidRPr="0012742C">
        <w:rPr>
          <w:szCs w:val="24"/>
        </w:rPr>
        <w:t>Гиперлейкоцитоз ≤ 100×10</w:t>
      </w:r>
      <w:r w:rsidRPr="0012742C">
        <w:rPr>
          <w:szCs w:val="24"/>
          <w:vertAlign w:val="superscript"/>
        </w:rPr>
        <w:t>9</w:t>
      </w:r>
      <w:r w:rsidRPr="0012742C">
        <w:rPr>
          <w:szCs w:val="24"/>
        </w:rPr>
        <w:t>/л при наличии симптомов лейкоцитарного стаза;</w:t>
      </w:r>
    </w:p>
    <w:p w14:paraId="51EFE629" w14:textId="77777777" w:rsidR="00873827" w:rsidRPr="0012742C" w:rsidRDefault="00873827" w:rsidP="00873827">
      <w:pPr>
        <w:pStyle w:val="aff"/>
        <w:numPr>
          <w:ilvl w:val="0"/>
          <w:numId w:val="279"/>
        </w:numPr>
        <w:rPr>
          <w:szCs w:val="24"/>
        </w:rPr>
      </w:pPr>
      <w:r w:rsidRPr="0012742C">
        <w:rPr>
          <w:szCs w:val="24"/>
        </w:rPr>
        <w:t>Сохранение гиперлейкоцитза ≥ 100×10</w:t>
      </w:r>
      <w:r w:rsidRPr="0012742C">
        <w:rPr>
          <w:szCs w:val="24"/>
          <w:vertAlign w:val="superscript"/>
        </w:rPr>
        <w:t>9</w:t>
      </w:r>
      <w:r w:rsidRPr="0012742C">
        <w:rPr>
          <w:szCs w:val="24"/>
        </w:rPr>
        <w:t>/л на фоне лечения гидроксимочевиной;</w:t>
      </w:r>
    </w:p>
    <w:p w14:paraId="7B5D86A9" w14:textId="77777777" w:rsidR="00873827" w:rsidRPr="0012742C" w:rsidRDefault="00873827" w:rsidP="00873827">
      <w:pPr>
        <w:pStyle w:val="aff"/>
        <w:numPr>
          <w:ilvl w:val="0"/>
          <w:numId w:val="279"/>
        </w:numPr>
        <w:rPr>
          <w:szCs w:val="24"/>
        </w:rPr>
      </w:pPr>
      <w:r w:rsidRPr="0012742C">
        <w:rPr>
          <w:szCs w:val="24"/>
        </w:rPr>
        <w:t>Быстрое нарастание лейкоцитоза – удвоение количества лейкоцитов за сутки от 50×10</w:t>
      </w:r>
      <w:r w:rsidRPr="0012742C">
        <w:rPr>
          <w:szCs w:val="24"/>
          <w:vertAlign w:val="superscript"/>
        </w:rPr>
        <w:t>9</w:t>
      </w:r>
      <w:r w:rsidRPr="0012742C">
        <w:rPr>
          <w:szCs w:val="24"/>
        </w:rPr>
        <w:t>/л;</w:t>
      </w:r>
    </w:p>
    <w:p w14:paraId="4E040472" w14:textId="77777777" w:rsidR="00873827" w:rsidRPr="0012742C" w:rsidRDefault="00873827" w:rsidP="00873827">
      <w:pPr>
        <w:pStyle w:val="aff"/>
        <w:numPr>
          <w:ilvl w:val="0"/>
          <w:numId w:val="279"/>
        </w:numPr>
        <w:rPr>
          <w:szCs w:val="24"/>
        </w:rPr>
      </w:pPr>
      <w:r w:rsidRPr="0012742C">
        <w:rPr>
          <w:szCs w:val="24"/>
        </w:rPr>
        <w:t>Неэффективность терапии гидроксимочевиной – уменьшение количества лейкоцитов за сутки менее чем на 30%;</w:t>
      </w:r>
    </w:p>
    <w:p w14:paraId="0B2B576B" w14:textId="77777777" w:rsidR="00873827" w:rsidRPr="0012742C" w:rsidRDefault="00873827" w:rsidP="00873827">
      <w:pPr>
        <w:pStyle w:val="aff"/>
        <w:numPr>
          <w:ilvl w:val="0"/>
          <w:numId w:val="279"/>
        </w:numPr>
        <w:rPr>
          <w:szCs w:val="24"/>
        </w:rPr>
      </w:pPr>
      <w:r w:rsidRPr="0012742C">
        <w:rPr>
          <w:szCs w:val="24"/>
        </w:rPr>
        <w:t>непереносимость гидроксимочевины;</w:t>
      </w:r>
    </w:p>
    <w:p w14:paraId="18C55AB9" w14:textId="77777777" w:rsidR="00873827" w:rsidRPr="0012742C" w:rsidRDefault="00873827" w:rsidP="00873827">
      <w:pPr>
        <w:ind w:firstLine="567"/>
      </w:pPr>
      <w:r w:rsidRPr="00953339">
        <w:rPr>
          <w:u w:val="single"/>
        </w:rPr>
        <w:t>Цель проведения процедуры лечебного лейкоцитафереза (ЛЦФ)</w:t>
      </w:r>
      <w:r w:rsidRPr="0012742C">
        <w:t xml:space="preserve"> – снижение количества лейкоцитов до уровня ≤ 50×10</w:t>
      </w:r>
      <w:r w:rsidRPr="0012742C">
        <w:rPr>
          <w:vertAlign w:val="superscript"/>
        </w:rPr>
        <w:t>9</w:t>
      </w:r>
      <w:r w:rsidRPr="0012742C">
        <w:t>/л, необходимого для начала курсового химиотерапевтического лечения (ХТ). Если за 2 процедуры ЛЦФ не удаётся снизить количество лейкоцитов до этого уровня, то после второй процедуры ЛЦФ начинают ХТ и через 6-8 часов проводят лечебные плазмаферезы (ПА).</w:t>
      </w:r>
    </w:p>
    <w:p w14:paraId="66361D2F" w14:textId="77777777" w:rsidR="00873827" w:rsidRPr="0012742C" w:rsidRDefault="00873827" w:rsidP="00873827">
      <w:pPr>
        <w:ind w:firstLine="709"/>
      </w:pPr>
      <w:r w:rsidRPr="0012742C">
        <w:rPr>
          <w:bCs/>
          <w:u w:val="single"/>
        </w:rPr>
        <w:t>ЛЦФ:</w:t>
      </w:r>
      <w:r w:rsidRPr="0012742C">
        <w:t xml:space="preserve"> проводятся 1-2 процедуры, ежедневно с обработкой 2-х и более объёмов циркулирующей крови (ОЦК). Проведение курсов ЛЦФ дополняется 1-2 процедурами ПА.</w:t>
      </w:r>
    </w:p>
    <w:p w14:paraId="450A73D5" w14:textId="77777777" w:rsidR="00873827" w:rsidRPr="0012742C" w:rsidRDefault="00873827" w:rsidP="00873827">
      <w:pPr>
        <w:ind w:firstLine="709"/>
      </w:pPr>
      <w:r w:rsidRPr="0012742C">
        <w:rPr>
          <w:bCs/>
          <w:u w:val="single"/>
        </w:rPr>
        <w:t>ПА:</w:t>
      </w:r>
      <w:r w:rsidRPr="0012742C">
        <w:t xml:space="preserve"> за одну процедуру удаляется 0,5 ОЦП – в среднем 1500 мл (1000 – 2000 мл).</w:t>
      </w:r>
    </w:p>
    <w:p w14:paraId="3D0A9177" w14:textId="77777777" w:rsidR="00873827" w:rsidRPr="0012742C" w:rsidRDefault="00873827" w:rsidP="00873827">
      <w:pPr>
        <w:ind w:firstLine="709"/>
        <w:rPr>
          <w:u w:val="single"/>
        </w:rPr>
      </w:pPr>
      <w:r w:rsidRPr="0012742C">
        <w:rPr>
          <w:u w:val="single"/>
        </w:rPr>
        <w:t xml:space="preserve">Замещение: </w:t>
      </w:r>
    </w:p>
    <w:p w14:paraId="597B48F6" w14:textId="77777777" w:rsidR="00873827" w:rsidRPr="0012742C" w:rsidRDefault="00873827" w:rsidP="00873827">
      <w:pPr>
        <w:ind w:firstLine="708"/>
        <w:rPr>
          <w:u w:val="single"/>
        </w:rPr>
      </w:pPr>
      <w:r w:rsidRPr="0012742C">
        <w:rPr>
          <w:u w:val="single"/>
        </w:rPr>
        <w:t xml:space="preserve">а) при уровне общего белка ≥ 65г/л </w:t>
      </w:r>
    </w:p>
    <w:p w14:paraId="69AAF130" w14:textId="77777777" w:rsidR="00873827" w:rsidRPr="0012742C" w:rsidRDefault="00873827" w:rsidP="00873827">
      <w:pPr>
        <w:pStyle w:val="aff"/>
        <w:numPr>
          <w:ilvl w:val="0"/>
          <w:numId w:val="280"/>
        </w:numPr>
        <w:rPr>
          <w:szCs w:val="24"/>
        </w:rPr>
      </w:pPr>
      <w:r w:rsidRPr="0012742C">
        <w:rPr>
          <w:szCs w:val="24"/>
        </w:rPr>
        <w:t xml:space="preserve">СЗП - в объёме 0,7 объёма удалённой плазмы (20 – 25 мл/кг) – в среднем 1200 мл (700мл – 1500мл); </w:t>
      </w:r>
    </w:p>
    <w:p w14:paraId="5DF3A6E3" w14:textId="77777777" w:rsidR="00873827" w:rsidRPr="0012742C" w:rsidRDefault="00873827" w:rsidP="00873827">
      <w:pPr>
        <w:pStyle w:val="aff"/>
        <w:numPr>
          <w:ilvl w:val="0"/>
          <w:numId w:val="280"/>
        </w:numPr>
        <w:rPr>
          <w:szCs w:val="24"/>
        </w:rPr>
      </w:pPr>
      <w:r w:rsidRPr="0012742C">
        <w:rPr>
          <w:szCs w:val="24"/>
        </w:rPr>
        <w:t>Альбумин 5% - 200мл (10г);</w:t>
      </w:r>
    </w:p>
    <w:p w14:paraId="6756343F" w14:textId="77777777" w:rsidR="00873827" w:rsidRPr="0012742C" w:rsidRDefault="00873827" w:rsidP="00873827">
      <w:pPr>
        <w:pStyle w:val="aff"/>
        <w:numPr>
          <w:ilvl w:val="0"/>
          <w:numId w:val="280"/>
        </w:numPr>
        <w:rPr>
          <w:szCs w:val="24"/>
        </w:rPr>
      </w:pPr>
      <w:r w:rsidRPr="0012742C">
        <w:rPr>
          <w:szCs w:val="24"/>
        </w:rPr>
        <w:t xml:space="preserve">Раствор натрия хлорида 0,9% – 250мл;  </w:t>
      </w:r>
    </w:p>
    <w:p w14:paraId="711F304C" w14:textId="77777777" w:rsidR="00873827" w:rsidRPr="0012742C" w:rsidRDefault="00873827" w:rsidP="00873827">
      <w:pPr>
        <w:ind w:firstLine="708"/>
        <w:rPr>
          <w:u w:val="single"/>
        </w:rPr>
      </w:pPr>
      <w:r w:rsidRPr="0012742C">
        <w:rPr>
          <w:u w:val="single"/>
        </w:rPr>
        <w:t xml:space="preserve">б) при уровне общего белка ≤ 55г/л </w:t>
      </w:r>
    </w:p>
    <w:p w14:paraId="548CC486" w14:textId="77777777" w:rsidR="00873827" w:rsidRPr="0012742C" w:rsidRDefault="00873827" w:rsidP="00873827">
      <w:pPr>
        <w:pStyle w:val="aff"/>
        <w:numPr>
          <w:ilvl w:val="0"/>
          <w:numId w:val="281"/>
        </w:numPr>
        <w:rPr>
          <w:szCs w:val="24"/>
        </w:rPr>
      </w:pPr>
      <w:r w:rsidRPr="0012742C">
        <w:rPr>
          <w:szCs w:val="24"/>
        </w:rPr>
        <w:t>СЗП – в объёме равном объёму удалённой плазмы – в среднем 1500 мл                   (1000 – 2000 мл);</w:t>
      </w:r>
    </w:p>
    <w:p w14:paraId="375C3EB1" w14:textId="77777777" w:rsidR="00873827" w:rsidRPr="0012742C" w:rsidRDefault="00873827" w:rsidP="00873827">
      <w:pPr>
        <w:pStyle w:val="aff"/>
        <w:numPr>
          <w:ilvl w:val="0"/>
          <w:numId w:val="281"/>
        </w:numPr>
        <w:rPr>
          <w:szCs w:val="24"/>
        </w:rPr>
      </w:pPr>
      <w:r w:rsidRPr="0012742C">
        <w:rPr>
          <w:szCs w:val="24"/>
        </w:rPr>
        <w:t>Альбумин 5% - 200мл – 400мл (10</w:t>
      </w:r>
      <w:r>
        <w:rPr>
          <w:szCs w:val="24"/>
        </w:rPr>
        <w:t xml:space="preserve"> </w:t>
      </w:r>
      <w:r w:rsidRPr="0012742C">
        <w:rPr>
          <w:szCs w:val="24"/>
        </w:rPr>
        <w:t>г</w:t>
      </w:r>
      <w:r>
        <w:rPr>
          <w:szCs w:val="24"/>
        </w:rPr>
        <w:t xml:space="preserve"> –</w:t>
      </w:r>
      <w:r w:rsidRPr="0012742C">
        <w:rPr>
          <w:szCs w:val="24"/>
        </w:rPr>
        <w:t xml:space="preserve"> 20</w:t>
      </w:r>
      <w:r>
        <w:rPr>
          <w:szCs w:val="24"/>
        </w:rPr>
        <w:t xml:space="preserve"> </w:t>
      </w:r>
      <w:r w:rsidRPr="0012742C">
        <w:rPr>
          <w:szCs w:val="24"/>
        </w:rPr>
        <w:t>г).</w:t>
      </w:r>
    </w:p>
    <w:p w14:paraId="68DDE95C" w14:textId="77777777" w:rsidR="00873827" w:rsidRDefault="00873827" w:rsidP="00873827">
      <w:pPr>
        <w:ind w:firstLine="284"/>
      </w:pPr>
      <w:r w:rsidRPr="0012742C">
        <w:t>С целью профилактики цитратной реакции на каждый 1</w:t>
      </w:r>
      <w:r>
        <w:t xml:space="preserve"> </w:t>
      </w:r>
      <w:r w:rsidRPr="0012742C">
        <w:t>л СЗП вводится внутривенно 10 мл раствора кальция глюконата 10% или 5мл раствора кальция хлорида 10%</w:t>
      </w:r>
      <w:r>
        <w:t>.</w:t>
      </w:r>
    </w:p>
    <w:p w14:paraId="244E5F31" w14:textId="77777777" w:rsidR="00873827" w:rsidRPr="0012742C" w:rsidRDefault="00873827" w:rsidP="00873827">
      <w:pPr>
        <w:ind w:firstLine="284"/>
      </w:pPr>
    </w:p>
    <w:p w14:paraId="6DA69C6F" w14:textId="77777777" w:rsidR="00873827" w:rsidRPr="00953339" w:rsidRDefault="00873827" w:rsidP="00873827">
      <w:pPr>
        <w:rPr>
          <w:i/>
          <w:u w:val="single"/>
        </w:rPr>
      </w:pPr>
      <w:r w:rsidRPr="00425573">
        <w:rPr>
          <w:i/>
          <w:u w:val="single"/>
        </w:rPr>
        <w:t xml:space="preserve">Лечебный плазмаферез в терапии рефрактерности к трансфузиям тромбоцитов у пациентов с лейкозами </w:t>
      </w:r>
      <w:r w:rsidRPr="00425573">
        <w:rPr>
          <w:i/>
          <w:u w:val="single"/>
        </w:rPr>
        <w:fldChar w:fldCharType="begin" w:fldLock="1"/>
      </w:r>
      <w:r>
        <w:rPr>
          <w:i/>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9fa9451f-3edd-4678-8fee-14f8e6fea8ff"]}],"mendeley":{"formattedCitation":"[176–179]","plainTextFormattedCitation":"[176–179]","previouslyFormattedCitation":"[156–159]"},"properties":{"noteIndex":0},"schema":"https://github.com/citation-style-language/schema/raw/master/csl-citation.json"}</w:instrText>
      </w:r>
      <w:r w:rsidRPr="00425573">
        <w:rPr>
          <w:i/>
          <w:u w:val="single"/>
        </w:rPr>
        <w:fldChar w:fldCharType="separate"/>
      </w:r>
      <w:r w:rsidRPr="00A67ED2">
        <w:rPr>
          <w:noProof/>
        </w:rPr>
        <w:t>[176–179]</w:t>
      </w:r>
      <w:r w:rsidRPr="00425573">
        <w:rPr>
          <w:i/>
          <w:u w:val="single"/>
        </w:rPr>
        <w:fldChar w:fldCharType="end"/>
      </w:r>
    </w:p>
    <w:p w14:paraId="2BCC5306" w14:textId="77777777" w:rsidR="00873827" w:rsidRPr="0012742C" w:rsidRDefault="00873827" w:rsidP="00873827">
      <w:pPr>
        <w:pStyle w:val="aff"/>
        <w:ind w:left="284" w:firstLine="567"/>
        <w:rPr>
          <w:szCs w:val="24"/>
        </w:rPr>
      </w:pPr>
      <w:r w:rsidRPr="0012742C">
        <w:rPr>
          <w:szCs w:val="24"/>
        </w:rPr>
        <w:t xml:space="preserve">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w:t>
      </w:r>
      <w:r w:rsidRPr="0012742C">
        <w:rPr>
          <w:szCs w:val="24"/>
        </w:rPr>
        <w:lastRenderedPageBreak/>
        <w:t>пары «донор-реципиент» к терапии доба</w:t>
      </w:r>
      <w:r>
        <w:rPr>
          <w:szCs w:val="24"/>
        </w:rPr>
        <w:t xml:space="preserve">вляют процедуры плазмафереза. В </w:t>
      </w:r>
      <w:r w:rsidRPr="0012742C">
        <w:rPr>
          <w:szCs w:val="24"/>
        </w:rPr>
        <w:t>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5899DB07" w14:textId="77777777" w:rsidR="00873827" w:rsidRPr="0012742C" w:rsidRDefault="00873827" w:rsidP="00873827">
      <w:pPr>
        <w:pStyle w:val="aff"/>
        <w:ind w:left="284" w:firstLine="567"/>
        <w:rPr>
          <w:szCs w:val="24"/>
        </w:rPr>
      </w:pPr>
      <w:r w:rsidRPr="0012742C">
        <w:rPr>
          <w:szCs w:val="24"/>
        </w:rPr>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2174912F" w14:textId="77777777" w:rsidR="00873827" w:rsidRPr="0012742C" w:rsidRDefault="00873827" w:rsidP="00873827">
      <w:pPr>
        <w:pStyle w:val="aff"/>
        <w:numPr>
          <w:ilvl w:val="0"/>
          <w:numId w:val="128"/>
        </w:numPr>
        <w:rPr>
          <w:szCs w:val="24"/>
        </w:rPr>
      </w:pPr>
      <w:r w:rsidRPr="0012742C">
        <w:rPr>
          <w:szCs w:val="24"/>
        </w:rPr>
        <w:t xml:space="preserve">ПА проводятся 2-3 раза в неделю с интервалом 2-3 дня. </w:t>
      </w:r>
    </w:p>
    <w:p w14:paraId="0FF2724C" w14:textId="77777777" w:rsidR="00873827" w:rsidRPr="0012742C" w:rsidRDefault="00873827" w:rsidP="00873827">
      <w:pPr>
        <w:pStyle w:val="aff"/>
        <w:numPr>
          <w:ilvl w:val="0"/>
          <w:numId w:val="128"/>
        </w:numPr>
        <w:rPr>
          <w:szCs w:val="24"/>
        </w:rPr>
      </w:pPr>
      <w:r w:rsidRPr="0012742C">
        <w:rPr>
          <w:szCs w:val="24"/>
        </w:rPr>
        <w:t>Объём удаляемой плазмы: за одну процедуру удаляется 0,5 ОЦП, в среднем 1500 мл (1000 – 2000 мл).</w:t>
      </w:r>
    </w:p>
    <w:p w14:paraId="63178641" w14:textId="77777777" w:rsidR="00873827" w:rsidRPr="0012742C" w:rsidRDefault="00873827" w:rsidP="00873827">
      <w:pPr>
        <w:ind w:left="284" w:firstLine="567"/>
      </w:pPr>
      <w:r w:rsidRPr="0012742C">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 натрия хлорида 0,9%.</w:t>
      </w:r>
    </w:p>
    <w:p w14:paraId="188651BE" w14:textId="77777777" w:rsidR="00873827" w:rsidRPr="0012742C" w:rsidRDefault="00873827" w:rsidP="00873827">
      <w:pPr>
        <w:ind w:firstLine="709"/>
      </w:pPr>
      <w:r w:rsidRPr="0012742C">
        <w:t xml:space="preserve">Соотношение раствора 5% альбумина и раствора натрия хлорида 0,9% 1:1 при уровне общего белка ≥ 65г/л: </w:t>
      </w:r>
    </w:p>
    <w:p w14:paraId="73FAAF9A" w14:textId="77777777" w:rsidR="00873827" w:rsidRPr="0012742C" w:rsidRDefault="00873827" w:rsidP="00873827">
      <w:pPr>
        <w:pStyle w:val="aff"/>
        <w:numPr>
          <w:ilvl w:val="0"/>
          <w:numId w:val="129"/>
        </w:numPr>
        <w:rPr>
          <w:szCs w:val="24"/>
        </w:rPr>
      </w:pPr>
      <w:r w:rsidRPr="0012742C">
        <w:rPr>
          <w:szCs w:val="24"/>
        </w:rPr>
        <w:t xml:space="preserve">Альбумин 5% - (500мл – 1000мл) в среднем 800 мл; </w:t>
      </w:r>
    </w:p>
    <w:p w14:paraId="732F8F05" w14:textId="77777777" w:rsidR="00873827" w:rsidRPr="0012742C" w:rsidRDefault="00873827" w:rsidP="00873827">
      <w:pPr>
        <w:pStyle w:val="aff"/>
        <w:numPr>
          <w:ilvl w:val="0"/>
          <w:numId w:val="129"/>
        </w:numPr>
        <w:rPr>
          <w:szCs w:val="24"/>
        </w:rPr>
      </w:pPr>
      <w:r w:rsidRPr="0012742C">
        <w:rPr>
          <w:szCs w:val="24"/>
        </w:rPr>
        <w:t>Раствор натрия хлорида 0,9% в среднем 800 мл (500 – 1000 мл).</w:t>
      </w:r>
      <w:r w:rsidRPr="00C350DF">
        <w:rPr>
          <w:szCs w:val="24"/>
        </w:rPr>
        <w:t xml:space="preserve"> </w:t>
      </w:r>
    </w:p>
    <w:p w14:paraId="028E9833" w14:textId="77777777" w:rsidR="00873827" w:rsidRPr="0012742C" w:rsidRDefault="00873827" w:rsidP="00873827">
      <w:pPr>
        <w:rPr>
          <w:u w:val="single"/>
        </w:rPr>
      </w:pPr>
      <w:r w:rsidRPr="0012742C">
        <w:rPr>
          <w:u w:val="single"/>
        </w:rPr>
        <w:t xml:space="preserve">Методические аспекты проведения ПА при тромбоцитопении, рефрактерной к трансфузиям концентрата тромбоцитов: </w:t>
      </w:r>
    </w:p>
    <w:p w14:paraId="337186DD" w14:textId="77777777" w:rsidR="00873827" w:rsidRPr="0012742C" w:rsidRDefault="00873827" w:rsidP="00873827">
      <w:pPr>
        <w:pStyle w:val="aff"/>
        <w:numPr>
          <w:ilvl w:val="0"/>
          <w:numId w:val="130"/>
        </w:numPr>
        <w:rPr>
          <w:szCs w:val="24"/>
          <w:u w:val="single"/>
        </w:rPr>
      </w:pPr>
      <w:r w:rsidRPr="0012742C">
        <w:rPr>
          <w:szCs w:val="24"/>
        </w:rPr>
        <w:t>При наличии глубокой тромбоцитопении (≤ 20х10</w:t>
      </w:r>
      <w:r w:rsidRPr="0012742C">
        <w:rPr>
          <w:szCs w:val="24"/>
          <w:vertAlign w:val="superscript"/>
        </w:rPr>
        <w:t>9</w:t>
      </w:r>
      <w:r w:rsidRPr="0012742C">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254F97D1" w14:textId="77777777" w:rsidR="00873827" w:rsidRPr="0012742C" w:rsidRDefault="00873827" w:rsidP="00873827">
      <w:pPr>
        <w:pStyle w:val="aff"/>
        <w:numPr>
          <w:ilvl w:val="0"/>
          <w:numId w:val="130"/>
        </w:numPr>
        <w:rPr>
          <w:szCs w:val="24"/>
        </w:rPr>
      </w:pPr>
      <w:r w:rsidRPr="0012742C">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797FFAFF" w14:textId="77777777" w:rsidR="00873827" w:rsidRPr="0012742C" w:rsidRDefault="00873827" w:rsidP="00873827">
      <w:pPr>
        <w:pStyle w:val="aff"/>
        <w:numPr>
          <w:ilvl w:val="0"/>
          <w:numId w:val="130"/>
        </w:numPr>
        <w:rPr>
          <w:szCs w:val="24"/>
        </w:rPr>
      </w:pPr>
      <w:r w:rsidRPr="0012742C">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раствором натрия хлорида 0,9%. </w:t>
      </w:r>
    </w:p>
    <w:p w14:paraId="3DCD132E" w14:textId="77777777" w:rsidR="00873827" w:rsidRPr="0012742C" w:rsidRDefault="00873827" w:rsidP="00873827">
      <w:pPr>
        <w:pStyle w:val="aff"/>
        <w:numPr>
          <w:ilvl w:val="0"/>
          <w:numId w:val="130"/>
        </w:numPr>
        <w:rPr>
          <w:szCs w:val="24"/>
        </w:rPr>
      </w:pPr>
      <w:r w:rsidRPr="0012742C">
        <w:rPr>
          <w:szCs w:val="24"/>
        </w:rPr>
        <w:t>Соотношение СЗП + раствора 5% альбумина и раствора натрия хлорида 0,9% 1:1 при уровне общего белка ≥ 65</w:t>
      </w:r>
      <w:r w:rsidRPr="00C350DF">
        <w:rPr>
          <w:szCs w:val="24"/>
        </w:rPr>
        <w:t xml:space="preserve"> </w:t>
      </w:r>
      <w:r w:rsidRPr="0012742C">
        <w:rPr>
          <w:szCs w:val="24"/>
        </w:rPr>
        <w:t xml:space="preserve">г/л </w:t>
      </w:r>
    </w:p>
    <w:p w14:paraId="7F65A000" w14:textId="77777777" w:rsidR="00873827" w:rsidRPr="0012742C" w:rsidRDefault="00873827" w:rsidP="00873827">
      <w:pPr>
        <w:pStyle w:val="aff"/>
        <w:numPr>
          <w:ilvl w:val="0"/>
          <w:numId w:val="131"/>
        </w:numPr>
        <w:rPr>
          <w:szCs w:val="24"/>
        </w:rPr>
      </w:pPr>
      <w:r w:rsidRPr="0012742C">
        <w:rPr>
          <w:szCs w:val="24"/>
        </w:rPr>
        <w:t>СЗП – в среднем 500 мл (500 – 1000 мл);</w:t>
      </w:r>
    </w:p>
    <w:p w14:paraId="78B82D76" w14:textId="77777777" w:rsidR="00873827" w:rsidRPr="0012742C" w:rsidRDefault="00873827" w:rsidP="00873827">
      <w:pPr>
        <w:pStyle w:val="aff"/>
        <w:numPr>
          <w:ilvl w:val="0"/>
          <w:numId w:val="131"/>
        </w:numPr>
        <w:rPr>
          <w:szCs w:val="24"/>
        </w:rPr>
      </w:pPr>
      <w:r w:rsidRPr="0012742C">
        <w:rPr>
          <w:szCs w:val="24"/>
        </w:rPr>
        <w:lastRenderedPageBreak/>
        <w:t>Альбумин 5% 200 – 300</w:t>
      </w:r>
      <w:r>
        <w:rPr>
          <w:szCs w:val="24"/>
        </w:rPr>
        <w:t xml:space="preserve"> </w:t>
      </w:r>
      <w:r w:rsidRPr="0012742C">
        <w:rPr>
          <w:szCs w:val="24"/>
        </w:rPr>
        <w:t xml:space="preserve">мл (10 </w:t>
      </w:r>
      <w:r>
        <w:rPr>
          <w:szCs w:val="24"/>
        </w:rPr>
        <w:t>–</w:t>
      </w:r>
      <w:r w:rsidRPr="0012742C">
        <w:rPr>
          <w:szCs w:val="24"/>
        </w:rPr>
        <w:t xml:space="preserve"> 15</w:t>
      </w:r>
      <w:r>
        <w:rPr>
          <w:szCs w:val="24"/>
          <w:lang w:val="en-US"/>
        </w:rPr>
        <w:t xml:space="preserve"> </w:t>
      </w:r>
      <w:r w:rsidRPr="0012742C">
        <w:rPr>
          <w:szCs w:val="24"/>
        </w:rPr>
        <w:t>г);</w:t>
      </w:r>
    </w:p>
    <w:p w14:paraId="4CB505AC" w14:textId="77777777" w:rsidR="00873827" w:rsidRPr="0012742C" w:rsidRDefault="00873827" w:rsidP="00873827">
      <w:pPr>
        <w:pStyle w:val="aff"/>
        <w:numPr>
          <w:ilvl w:val="0"/>
          <w:numId w:val="131"/>
        </w:numPr>
        <w:rPr>
          <w:szCs w:val="24"/>
        </w:rPr>
      </w:pPr>
      <w:r w:rsidRPr="0012742C">
        <w:rPr>
          <w:szCs w:val="24"/>
        </w:rPr>
        <w:t xml:space="preserve">Раствор натрия хлорида 0,9% в среднем 800 мл (500 – 1000 мл). </w:t>
      </w:r>
    </w:p>
    <w:p w14:paraId="57A7706C" w14:textId="77777777" w:rsidR="00873827" w:rsidRPr="0012742C" w:rsidRDefault="00873827" w:rsidP="00873827">
      <w:pPr>
        <w:ind w:left="284"/>
      </w:pPr>
      <w:r w:rsidRPr="0012742C">
        <w:t>Соотношение СЗП + раствора 5% альбумина и раствора натрия хлорида 0,9% составляет 2:1 при уровне общего белка ≤ 55г/л:</w:t>
      </w:r>
    </w:p>
    <w:p w14:paraId="4D90D060" w14:textId="77777777" w:rsidR="00873827" w:rsidRPr="0012742C" w:rsidRDefault="00873827" w:rsidP="00873827">
      <w:pPr>
        <w:pStyle w:val="aff"/>
        <w:numPr>
          <w:ilvl w:val="0"/>
          <w:numId w:val="282"/>
        </w:numPr>
        <w:rPr>
          <w:szCs w:val="24"/>
        </w:rPr>
      </w:pPr>
      <w:r w:rsidRPr="0012742C">
        <w:rPr>
          <w:szCs w:val="24"/>
        </w:rPr>
        <w:t>СЗП – в среднем 800 мл (500 – 1000</w:t>
      </w:r>
      <w:r w:rsidRPr="00C350DF">
        <w:rPr>
          <w:szCs w:val="24"/>
        </w:rPr>
        <w:t xml:space="preserve"> </w:t>
      </w:r>
      <w:r w:rsidRPr="0012742C">
        <w:rPr>
          <w:szCs w:val="24"/>
        </w:rPr>
        <w:t xml:space="preserve">мл); </w:t>
      </w:r>
    </w:p>
    <w:p w14:paraId="4796D75B" w14:textId="77777777" w:rsidR="00873827" w:rsidRPr="0012742C" w:rsidRDefault="00873827" w:rsidP="00873827">
      <w:pPr>
        <w:pStyle w:val="aff"/>
        <w:numPr>
          <w:ilvl w:val="0"/>
          <w:numId w:val="282"/>
        </w:numPr>
        <w:rPr>
          <w:szCs w:val="24"/>
        </w:rPr>
      </w:pPr>
      <w:r w:rsidRPr="0012742C">
        <w:rPr>
          <w:szCs w:val="24"/>
        </w:rPr>
        <w:t>Альбумин 5% 200 – 300</w:t>
      </w:r>
      <w:r>
        <w:rPr>
          <w:szCs w:val="24"/>
        </w:rPr>
        <w:t xml:space="preserve"> </w:t>
      </w:r>
      <w:r w:rsidRPr="0012742C">
        <w:rPr>
          <w:szCs w:val="24"/>
        </w:rPr>
        <w:t>мл (10-15</w:t>
      </w:r>
      <w:r>
        <w:rPr>
          <w:szCs w:val="24"/>
          <w:lang w:val="en-US"/>
        </w:rPr>
        <w:t xml:space="preserve"> </w:t>
      </w:r>
      <w:r w:rsidRPr="0012742C">
        <w:rPr>
          <w:szCs w:val="24"/>
        </w:rPr>
        <w:t>г);</w:t>
      </w:r>
    </w:p>
    <w:p w14:paraId="00D087CB" w14:textId="77777777" w:rsidR="00873827" w:rsidRPr="0012742C" w:rsidRDefault="00873827" w:rsidP="00873827">
      <w:pPr>
        <w:pStyle w:val="aff"/>
        <w:numPr>
          <w:ilvl w:val="0"/>
          <w:numId w:val="282"/>
        </w:numPr>
        <w:rPr>
          <w:szCs w:val="24"/>
        </w:rPr>
      </w:pPr>
      <w:r w:rsidRPr="0012742C">
        <w:rPr>
          <w:szCs w:val="24"/>
        </w:rPr>
        <w:t>Раствор натрия хлорида 0,9% – в среднем 500мл (500 – 1000</w:t>
      </w:r>
      <w:r w:rsidRPr="00C350DF">
        <w:rPr>
          <w:szCs w:val="24"/>
        </w:rPr>
        <w:t xml:space="preserve"> </w:t>
      </w:r>
      <w:r w:rsidRPr="0012742C">
        <w:rPr>
          <w:szCs w:val="24"/>
        </w:rPr>
        <w:t xml:space="preserve">мл).   </w:t>
      </w:r>
    </w:p>
    <w:p w14:paraId="5AF62008" w14:textId="77777777" w:rsidR="00873827" w:rsidRPr="0012742C" w:rsidRDefault="00873827" w:rsidP="00873827">
      <w:pPr>
        <w:pStyle w:val="aff"/>
        <w:ind w:left="142" w:firstLine="566"/>
        <w:rPr>
          <w:szCs w:val="24"/>
        </w:rPr>
      </w:pPr>
    </w:p>
    <w:p w14:paraId="2F37AFF8" w14:textId="77777777" w:rsidR="00873827" w:rsidRPr="0012742C" w:rsidRDefault="00873827" w:rsidP="00873827">
      <w:pPr>
        <w:pStyle w:val="aff"/>
        <w:ind w:left="142" w:firstLine="566"/>
        <w:rPr>
          <w:szCs w:val="24"/>
        </w:rPr>
      </w:pPr>
      <w:r w:rsidRPr="0012742C">
        <w:rPr>
          <w:szCs w:val="24"/>
        </w:rPr>
        <w:t>С целью профилактики цитратной реакции на каждый 1л СЗП вводится внутривенно 5мл раствора кальция глюконата 10% или 5мл раствора кальция хлорида 10%.</w:t>
      </w:r>
    </w:p>
    <w:p w14:paraId="066692F7" w14:textId="77777777" w:rsidR="00873827" w:rsidRPr="0012742C" w:rsidRDefault="00873827" w:rsidP="00873827">
      <w:pPr>
        <w:pStyle w:val="aff"/>
        <w:ind w:left="142" w:firstLine="567"/>
        <w:rPr>
          <w:szCs w:val="24"/>
        </w:rPr>
      </w:pPr>
      <w:r w:rsidRPr="0012742C">
        <w:rPr>
          <w:szCs w:val="24"/>
        </w:rPr>
        <w:t>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кальция глюконата 10</w:t>
      </w:r>
      <w:r>
        <w:rPr>
          <w:szCs w:val="24"/>
        </w:rPr>
        <w:t xml:space="preserve"> </w:t>
      </w:r>
      <w:r w:rsidRPr="0012742C">
        <w:rPr>
          <w:szCs w:val="24"/>
        </w:rPr>
        <w:t>мл).</w:t>
      </w:r>
    </w:p>
    <w:p w14:paraId="7DD57404" w14:textId="2DD9CE8B" w:rsidR="008E666C" w:rsidRDefault="008E666C"/>
    <w:p w14:paraId="450244D8" w14:textId="77777777" w:rsidR="005A640B" w:rsidRPr="005A640B" w:rsidRDefault="005A640B" w:rsidP="005A640B">
      <w:r w:rsidRPr="005A640B">
        <w:br w:type="page"/>
      </w:r>
    </w:p>
    <w:p w14:paraId="09A55BCE" w14:textId="1A5FD28F" w:rsidR="0073570A" w:rsidRPr="00ED0774" w:rsidRDefault="00D80AC9" w:rsidP="002706BA">
      <w:pPr>
        <w:pStyle w:val="11"/>
      </w:pPr>
      <w:bookmarkStart w:id="300" w:name="_Toc64624818"/>
      <w:r w:rsidRPr="00ED0774">
        <w:lastRenderedPageBreak/>
        <w:t>Приложение</w:t>
      </w:r>
      <w:r w:rsidR="00926681" w:rsidRPr="00ED0774">
        <w:t xml:space="preserve"> </w:t>
      </w:r>
      <w:r w:rsidRPr="00ED0774">
        <w:t>Б.</w:t>
      </w:r>
      <w:r w:rsidR="00926681" w:rsidRPr="00ED0774">
        <w:t xml:space="preserve"> </w:t>
      </w:r>
      <w:r w:rsidR="00E61EE5" w:rsidRPr="00ED0774">
        <w:t>Алгоритмы</w:t>
      </w:r>
      <w:r w:rsidR="00926681" w:rsidRPr="00ED0774">
        <w:t xml:space="preserve"> </w:t>
      </w:r>
      <w:r w:rsidR="00E61EE5" w:rsidRPr="00ED0774">
        <w:t>действий</w:t>
      </w:r>
      <w:r w:rsidR="00926681" w:rsidRPr="00ED0774">
        <w:t xml:space="preserve"> </w:t>
      </w:r>
      <w:r w:rsidR="00E61EE5" w:rsidRPr="00ED0774">
        <w:t>врача</w:t>
      </w:r>
      <w:bookmarkEnd w:id="155"/>
      <w:bookmarkEnd w:id="156"/>
      <w:bookmarkEnd w:id="300"/>
    </w:p>
    <w:p w14:paraId="27BF9147" w14:textId="77777777" w:rsidR="00A11EED" w:rsidRPr="00ED0774" w:rsidRDefault="00A11EED" w:rsidP="00705E68">
      <w:pPr>
        <w:pStyle w:val="afd"/>
        <w:spacing w:beforeAutospacing="0" w:afterAutospacing="0" w:line="360" w:lineRule="auto"/>
        <w:divId w:val="2081514560"/>
        <w:rPr>
          <w:b/>
        </w:rPr>
      </w:pPr>
    </w:p>
    <w:p w14:paraId="7B352768" w14:textId="2255F83C" w:rsidR="006E5861" w:rsidRPr="00ED0774" w:rsidRDefault="003638AD" w:rsidP="00705E68">
      <w:pPr>
        <w:pStyle w:val="afd"/>
        <w:spacing w:beforeAutospacing="0" w:afterAutospacing="0" w:line="360" w:lineRule="auto"/>
        <w:divId w:val="2081514560"/>
      </w:pPr>
      <w:r w:rsidRPr="00ED0774">
        <w:rPr>
          <w:b/>
          <w:noProof/>
        </w:rPr>
        <w:drawing>
          <wp:anchor distT="0" distB="0" distL="114300" distR="114300" simplePos="0" relativeHeight="251657216" behindDoc="0" locked="0" layoutInCell="1" allowOverlap="1" wp14:anchorId="2814DE99" wp14:editId="43AC663A">
            <wp:simplePos x="0" y="0"/>
            <wp:positionH relativeFrom="column">
              <wp:posOffset>-108585</wp:posOffset>
            </wp:positionH>
            <wp:positionV relativeFrom="paragraph">
              <wp:posOffset>526415</wp:posOffset>
            </wp:positionV>
            <wp:extent cx="5972175" cy="6374765"/>
            <wp:effectExtent l="0" t="0" r="9525" b="6985"/>
            <wp:wrapSquare wrapText="bothSides"/>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2175" cy="6374765"/>
                    </a:xfrm>
                    <a:prstGeom prst="rect">
                      <a:avLst/>
                    </a:prstGeom>
                    <a:noFill/>
                    <a:ln>
                      <a:noFill/>
                    </a:ln>
                  </pic:spPr>
                </pic:pic>
              </a:graphicData>
            </a:graphic>
            <wp14:sizeRelH relativeFrom="page">
              <wp14:pctWidth>0</wp14:pctWidth>
            </wp14:sizeRelH>
            <wp14:sizeRelV relativeFrom="page">
              <wp14:pctHeight>0</wp14:pctHeight>
            </wp14:sizeRelV>
          </wp:anchor>
        </w:drawing>
      </w:r>
      <w:r w:rsidR="00CA17D1" w:rsidRPr="00ED0774">
        <w:rPr>
          <w:b/>
        </w:rPr>
        <w:t>Р</w:t>
      </w:r>
      <w:r w:rsidR="00127336" w:rsidRPr="00ED0774">
        <w:rPr>
          <w:b/>
        </w:rPr>
        <w:t>ис</w:t>
      </w:r>
      <w:r w:rsidR="00E61EE5" w:rsidRPr="00ED0774">
        <w:rPr>
          <w:b/>
        </w:rPr>
        <w:t>.</w:t>
      </w:r>
      <w:r w:rsidR="00926681" w:rsidRPr="00ED0774">
        <w:rPr>
          <w:b/>
        </w:rPr>
        <w:t xml:space="preserve"> </w:t>
      </w:r>
      <w:r w:rsidR="00127336" w:rsidRPr="00ED0774">
        <w:rPr>
          <w:b/>
        </w:rPr>
        <w:t>1.</w:t>
      </w:r>
      <w:r w:rsidR="00926681" w:rsidRPr="00ED0774">
        <w:t xml:space="preserve"> </w:t>
      </w:r>
      <w:r w:rsidR="00A17B73" w:rsidRPr="00ED0774">
        <w:t>Стандартный</w:t>
      </w:r>
      <w:r w:rsidR="00926681" w:rsidRPr="00ED0774">
        <w:t xml:space="preserve"> </w:t>
      </w:r>
      <w:r w:rsidR="00A17B73" w:rsidRPr="00ED0774">
        <w:t>а</w:t>
      </w:r>
      <w:r w:rsidR="00D80AC9" w:rsidRPr="00ED0774">
        <w:t>лгоритм</w:t>
      </w:r>
      <w:r w:rsidR="00926681" w:rsidRPr="00ED0774">
        <w:t xml:space="preserve"> </w:t>
      </w:r>
      <w:r w:rsidR="005241E4" w:rsidRPr="00ED0774">
        <w:t>выбора</w:t>
      </w:r>
      <w:r w:rsidR="00926681" w:rsidRPr="00ED0774">
        <w:t xml:space="preserve"> </w:t>
      </w:r>
      <w:r w:rsidR="005241E4" w:rsidRPr="00ED0774">
        <w:t>терапии</w:t>
      </w:r>
      <w:r w:rsidR="00926681" w:rsidRPr="00ED0774">
        <w:t xml:space="preserve"> </w:t>
      </w:r>
      <w:r w:rsidR="005241E4" w:rsidRPr="00ED0774">
        <w:t>у</w:t>
      </w:r>
      <w:r w:rsidR="00926681" w:rsidRPr="00ED0774">
        <w:t xml:space="preserve"> </w:t>
      </w:r>
      <w:r w:rsidR="00D80AC9" w:rsidRPr="00ED0774">
        <w:t>пациента</w:t>
      </w:r>
      <w:r w:rsidR="00926681" w:rsidRPr="00ED0774">
        <w:t xml:space="preserve"> </w:t>
      </w:r>
      <w:r w:rsidR="00D80AC9" w:rsidRPr="00ED0774">
        <w:t>с</w:t>
      </w:r>
      <w:r w:rsidR="00926681" w:rsidRPr="00ED0774">
        <w:t xml:space="preserve"> </w:t>
      </w:r>
      <w:r w:rsidR="00D80AC9" w:rsidRPr="00ED0774">
        <w:t>ОМЛ</w:t>
      </w:r>
      <w:r w:rsidR="00926681" w:rsidRPr="00ED0774">
        <w:t xml:space="preserve"> </w:t>
      </w:r>
      <w:r w:rsidR="005241E4" w:rsidRPr="00ED0774">
        <w:t>моложе</w:t>
      </w:r>
      <w:r w:rsidR="00926681" w:rsidRPr="00ED0774">
        <w:t xml:space="preserve"> </w:t>
      </w:r>
      <w:r w:rsidR="00D80AC9" w:rsidRPr="00ED0774">
        <w:t>60</w:t>
      </w:r>
      <w:r w:rsidR="00926681" w:rsidRPr="00ED0774">
        <w:t xml:space="preserve"> </w:t>
      </w:r>
      <w:r w:rsidR="00D80AC9" w:rsidRPr="00ED0774">
        <w:t>лет</w:t>
      </w:r>
    </w:p>
    <w:p w14:paraId="4616D6D8" w14:textId="77777777" w:rsidR="006E5861" w:rsidRPr="00ED0774" w:rsidRDefault="006E5861" w:rsidP="00AE27D0">
      <w:pPr>
        <w:pStyle w:val="afd"/>
        <w:spacing w:beforeAutospacing="0" w:afterAutospacing="0" w:line="360" w:lineRule="auto"/>
        <w:divId w:val="195512626"/>
      </w:pPr>
    </w:p>
    <w:p w14:paraId="753D07EA" w14:textId="77777777" w:rsidR="007E1889" w:rsidRPr="00ED0774" w:rsidRDefault="007E1889" w:rsidP="00705E68">
      <w:pPr>
        <w:pStyle w:val="afd"/>
        <w:spacing w:beforeAutospacing="0" w:afterAutospacing="0" w:line="360" w:lineRule="auto"/>
        <w:divId w:val="2081514560"/>
      </w:pPr>
    </w:p>
    <w:p w14:paraId="416587FB" w14:textId="77777777" w:rsidR="007E1889" w:rsidRPr="00ED0774" w:rsidRDefault="007E1889" w:rsidP="00705E68">
      <w:pPr>
        <w:pStyle w:val="afd"/>
        <w:spacing w:beforeAutospacing="0" w:afterAutospacing="0" w:line="360" w:lineRule="auto"/>
        <w:divId w:val="2081514560"/>
      </w:pPr>
    </w:p>
    <w:p w14:paraId="6F1E7848" w14:textId="77777777" w:rsidR="007E1889" w:rsidRPr="00ED0774" w:rsidRDefault="007E1889" w:rsidP="00705E68">
      <w:pPr>
        <w:pStyle w:val="afd"/>
        <w:spacing w:beforeAutospacing="0" w:afterAutospacing="0" w:line="360" w:lineRule="auto"/>
        <w:divId w:val="2081514560"/>
      </w:pPr>
    </w:p>
    <w:p w14:paraId="7EF942A9" w14:textId="77777777" w:rsidR="007E1889" w:rsidRPr="00ED0774" w:rsidRDefault="007E1889" w:rsidP="00705E68">
      <w:pPr>
        <w:pStyle w:val="afd"/>
        <w:spacing w:beforeAutospacing="0" w:afterAutospacing="0" w:line="360" w:lineRule="auto"/>
        <w:divId w:val="2081514560"/>
      </w:pPr>
    </w:p>
    <w:p w14:paraId="3B7F4BCD" w14:textId="77777777" w:rsidR="007E1889" w:rsidRPr="00ED0774" w:rsidRDefault="007E1889" w:rsidP="00705E68">
      <w:pPr>
        <w:pStyle w:val="afd"/>
        <w:spacing w:beforeAutospacing="0" w:afterAutospacing="0" w:line="360" w:lineRule="auto"/>
        <w:divId w:val="2081514560"/>
      </w:pPr>
    </w:p>
    <w:p w14:paraId="1D8BBB6F" w14:textId="77777777" w:rsidR="007E1889" w:rsidRPr="00ED0774" w:rsidRDefault="007E1889" w:rsidP="00705E68">
      <w:pPr>
        <w:pStyle w:val="afd"/>
        <w:spacing w:beforeAutospacing="0" w:afterAutospacing="0" w:line="360" w:lineRule="auto"/>
        <w:divId w:val="2081514560"/>
      </w:pPr>
    </w:p>
    <w:p w14:paraId="14A26180" w14:textId="77777777" w:rsidR="00636104" w:rsidRPr="00ED0774" w:rsidRDefault="00636104" w:rsidP="00705E68">
      <w:pPr>
        <w:pStyle w:val="afd"/>
        <w:spacing w:beforeAutospacing="0" w:afterAutospacing="0" w:line="360" w:lineRule="auto"/>
        <w:divId w:val="2081514560"/>
      </w:pPr>
    </w:p>
    <w:p w14:paraId="34832C9D" w14:textId="77777777" w:rsidR="006E5861" w:rsidRPr="00ED0774" w:rsidRDefault="00127336" w:rsidP="00705E68">
      <w:pPr>
        <w:pStyle w:val="afd"/>
        <w:spacing w:beforeAutospacing="0" w:afterAutospacing="0" w:line="360" w:lineRule="auto"/>
        <w:divId w:val="702370092"/>
        <w:rPr>
          <w:noProof/>
        </w:rPr>
      </w:pPr>
      <w:r w:rsidRPr="00ED0774">
        <w:rPr>
          <w:b/>
        </w:rPr>
        <w:lastRenderedPageBreak/>
        <w:t>Рис</w:t>
      </w:r>
      <w:r w:rsidR="00E61EE5" w:rsidRPr="00ED0774">
        <w:rPr>
          <w:b/>
        </w:rPr>
        <w:t>.</w:t>
      </w:r>
      <w:r w:rsidR="00926681" w:rsidRPr="00ED0774">
        <w:rPr>
          <w:b/>
        </w:rPr>
        <w:t xml:space="preserve"> </w:t>
      </w:r>
      <w:r w:rsidRPr="00ED0774">
        <w:rPr>
          <w:b/>
        </w:rPr>
        <w:t>2.</w:t>
      </w:r>
      <w:r w:rsidR="00926681" w:rsidRPr="00ED0774">
        <w:t xml:space="preserve"> </w:t>
      </w:r>
      <w:r w:rsidR="00A17B73" w:rsidRPr="00ED0774">
        <w:t>Стандартный</w:t>
      </w:r>
      <w:r w:rsidR="00926681" w:rsidRPr="00ED0774">
        <w:t xml:space="preserve"> </w:t>
      </w:r>
      <w:r w:rsidR="00A17B73" w:rsidRPr="00ED0774">
        <w:t>а</w:t>
      </w:r>
      <w:r w:rsidR="005241E4" w:rsidRPr="00ED0774">
        <w:t>лгоритм</w:t>
      </w:r>
      <w:r w:rsidR="00926681" w:rsidRPr="00ED0774">
        <w:t xml:space="preserve"> </w:t>
      </w:r>
      <w:r w:rsidR="005241E4" w:rsidRPr="00ED0774">
        <w:t>выбора</w:t>
      </w:r>
      <w:r w:rsidR="00926681" w:rsidRPr="00ED0774">
        <w:t xml:space="preserve"> </w:t>
      </w:r>
      <w:r w:rsidR="005241E4" w:rsidRPr="00ED0774">
        <w:t>терапии</w:t>
      </w:r>
      <w:r w:rsidR="00926681" w:rsidRPr="00ED0774">
        <w:t xml:space="preserve"> </w:t>
      </w:r>
      <w:r w:rsidR="005241E4" w:rsidRPr="00ED0774">
        <w:t>у</w:t>
      </w:r>
      <w:r w:rsidR="00926681" w:rsidRPr="00ED0774">
        <w:t xml:space="preserve"> </w:t>
      </w:r>
      <w:r w:rsidR="005241E4" w:rsidRPr="00ED0774">
        <w:t>пациента</w:t>
      </w:r>
      <w:r w:rsidR="00926681" w:rsidRPr="00ED0774">
        <w:t xml:space="preserve"> </w:t>
      </w:r>
      <w:r w:rsidR="005241E4" w:rsidRPr="00ED0774">
        <w:t>с</w:t>
      </w:r>
      <w:r w:rsidR="00926681" w:rsidRPr="00ED0774">
        <w:t xml:space="preserve"> </w:t>
      </w:r>
      <w:r w:rsidR="005241E4" w:rsidRPr="00ED0774">
        <w:t>ОМЛ</w:t>
      </w:r>
      <w:r w:rsidR="00926681" w:rsidRPr="00ED0774">
        <w:t xml:space="preserve"> </w:t>
      </w:r>
      <w:r w:rsidR="00CD4843" w:rsidRPr="00ED0774">
        <w:t>старше</w:t>
      </w:r>
      <w:r w:rsidR="00926681" w:rsidRPr="00ED0774">
        <w:t xml:space="preserve"> </w:t>
      </w:r>
      <w:r w:rsidR="005241E4" w:rsidRPr="00ED0774">
        <w:t>60</w:t>
      </w:r>
      <w:r w:rsidR="00926681" w:rsidRPr="00ED0774">
        <w:t xml:space="preserve"> </w:t>
      </w:r>
      <w:r w:rsidR="005241E4" w:rsidRPr="00ED0774">
        <w:t>лет</w:t>
      </w:r>
      <w:r w:rsidR="00926681" w:rsidRPr="00ED0774">
        <w:rPr>
          <w:noProof/>
        </w:rPr>
        <w:t xml:space="preserve"> </w:t>
      </w:r>
    </w:p>
    <w:p w14:paraId="275356F5" w14:textId="77777777" w:rsidR="00C74576" w:rsidRPr="00ED0774" w:rsidRDefault="00C74576" w:rsidP="00705E68">
      <w:pPr>
        <w:pStyle w:val="afd"/>
        <w:spacing w:beforeAutospacing="0" w:afterAutospacing="0" w:line="360" w:lineRule="auto"/>
        <w:divId w:val="702370092"/>
      </w:pPr>
    </w:p>
    <w:p w14:paraId="653F2B62" w14:textId="77777777" w:rsidR="007E1889" w:rsidRPr="00ED0774" w:rsidRDefault="003638AD" w:rsidP="00705E68">
      <w:pPr>
        <w:pStyle w:val="afd"/>
        <w:spacing w:beforeAutospacing="0" w:afterAutospacing="0" w:line="360" w:lineRule="auto"/>
        <w:divId w:val="2081514560"/>
      </w:pPr>
      <w:r w:rsidRPr="00ED0774">
        <w:rPr>
          <w:noProof/>
        </w:rPr>
        <w:drawing>
          <wp:inline distT="0" distB="0" distL="0" distR="0" wp14:anchorId="616DAB3E" wp14:editId="474F5472">
            <wp:extent cx="5939790" cy="4397375"/>
            <wp:effectExtent l="0" t="0" r="3810" b="3175"/>
            <wp:docPr id="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397375"/>
                    </a:xfrm>
                    <a:prstGeom prst="rect">
                      <a:avLst/>
                    </a:prstGeom>
                    <a:noFill/>
                    <a:ln>
                      <a:noFill/>
                    </a:ln>
                  </pic:spPr>
                </pic:pic>
              </a:graphicData>
            </a:graphic>
          </wp:inline>
        </w:drawing>
      </w:r>
    </w:p>
    <w:p w14:paraId="43704BF5" w14:textId="77777777" w:rsidR="007E1889" w:rsidRPr="00ED0774" w:rsidRDefault="007E1889" w:rsidP="00705E68">
      <w:pPr>
        <w:pStyle w:val="afd"/>
        <w:spacing w:beforeAutospacing="0" w:afterAutospacing="0" w:line="360" w:lineRule="auto"/>
        <w:divId w:val="2081514560"/>
      </w:pPr>
    </w:p>
    <w:p w14:paraId="461ECB6C" w14:textId="77777777" w:rsidR="007E1889" w:rsidRPr="00ED0774" w:rsidRDefault="007E1889" w:rsidP="00705E68">
      <w:pPr>
        <w:pStyle w:val="afd"/>
        <w:spacing w:beforeAutospacing="0" w:afterAutospacing="0" w:line="360" w:lineRule="auto"/>
        <w:divId w:val="2081514560"/>
      </w:pPr>
    </w:p>
    <w:p w14:paraId="266ECAC6" w14:textId="77777777" w:rsidR="007E1889" w:rsidRPr="00ED0774" w:rsidRDefault="007E1889" w:rsidP="00705E68">
      <w:pPr>
        <w:pStyle w:val="afd"/>
        <w:spacing w:beforeAutospacing="0" w:afterAutospacing="0" w:line="360" w:lineRule="auto"/>
        <w:divId w:val="2081514560"/>
      </w:pPr>
    </w:p>
    <w:p w14:paraId="0365CDEC" w14:textId="77777777" w:rsidR="0073570A" w:rsidRPr="00ED0774" w:rsidRDefault="00D80AC9" w:rsidP="002706BA">
      <w:pPr>
        <w:pStyle w:val="11"/>
        <w:rPr>
          <w:lang w:val="ru-RU"/>
        </w:rPr>
      </w:pPr>
      <w:bookmarkStart w:id="301" w:name="_Toc26787585"/>
      <w:bookmarkStart w:id="302" w:name="_Toc24472023"/>
      <w:bookmarkStart w:id="303" w:name="_Toc64624819"/>
      <w:r w:rsidRPr="00ED0774">
        <w:lastRenderedPageBreak/>
        <w:t>Приложение</w:t>
      </w:r>
      <w:r w:rsidR="00926681" w:rsidRPr="00ED0774">
        <w:t xml:space="preserve"> </w:t>
      </w:r>
      <w:r w:rsidRPr="00ED0774">
        <w:t>В.</w:t>
      </w:r>
      <w:r w:rsidR="00926681" w:rsidRPr="00ED0774">
        <w:t xml:space="preserve"> </w:t>
      </w:r>
      <w:r w:rsidRPr="00ED0774">
        <w:t>Информация</w:t>
      </w:r>
      <w:r w:rsidR="00926681" w:rsidRPr="00ED0774">
        <w:t xml:space="preserve"> </w:t>
      </w:r>
      <w:r w:rsidRPr="00ED0774">
        <w:t>для</w:t>
      </w:r>
      <w:r w:rsidR="00926681" w:rsidRPr="00ED0774">
        <w:t xml:space="preserve"> </w:t>
      </w:r>
      <w:r w:rsidRPr="00ED0774">
        <w:t>пациент</w:t>
      </w:r>
      <w:r w:rsidR="00A11EED" w:rsidRPr="00ED0774">
        <w:rPr>
          <w:lang w:val="ru-RU"/>
        </w:rPr>
        <w:t>а</w:t>
      </w:r>
      <w:bookmarkEnd w:id="301"/>
      <w:bookmarkEnd w:id="302"/>
      <w:bookmarkEnd w:id="303"/>
    </w:p>
    <w:p w14:paraId="650A4345" w14:textId="0F3D277B" w:rsidR="006E5861" w:rsidRPr="00ED0774" w:rsidRDefault="00D80AC9" w:rsidP="00705E68">
      <w:pPr>
        <w:pStyle w:val="afd"/>
        <w:spacing w:beforeAutospacing="0" w:afterAutospacing="0" w:line="360" w:lineRule="auto"/>
        <w:ind w:firstLine="709"/>
        <w:contextualSpacing/>
        <w:divId w:val="198051647"/>
      </w:pPr>
      <w:r w:rsidRPr="00ED0774">
        <w:t>Остры</w:t>
      </w:r>
      <w:r w:rsidR="008B49CC" w:rsidRPr="00ED0774">
        <w:t>й</w:t>
      </w:r>
      <w:r w:rsidR="00926681" w:rsidRPr="00ED0774">
        <w:t xml:space="preserve"> </w:t>
      </w:r>
      <w:r w:rsidRPr="00ED0774">
        <w:t>миелоидны</w:t>
      </w:r>
      <w:r w:rsidR="008B49CC" w:rsidRPr="00ED0774">
        <w:t>й</w:t>
      </w:r>
      <w:r w:rsidR="00926681" w:rsidRPr="00ED0774">
        <w:t xml:space="preserve"> </w:t>
      </w:r>
      <w:r w:rsidRPr="00ED0774">
        <w:t>лейкоз</w:t>
      </w:r>
      <w:r w:rsidR="00926681" w:rsidRPr="00ED0774">
        <w:t xml:space="preserve"> </w:t>
      </w:r>
      <w:r w:rsidR="00E958FF">
        <w:t xml:space="preserve">(ОМЛ) </w:t>
      </w:r>
      <w:r w:rsidRPr="00ED0774">
        <w:t>называ</w:t>
      </w:r>
      <w:r w:rsidR="006662DC" w:rsidRPr="00ED0774">
        <w:t>е</w:t>
      </w:r>
      <w:r w:rsidRPr="00ED0774">
        <w:t>тся</w:t>
      </w:r>
      <w:r w:rsidR="00926681" w:rsidRPr="00ED0774">
        <w:t xml:space="preserve"> </w:t>
      </w:r>
      <w:r w:rsidRPr="00ED0774">
        <w:t>также</w:t>
      </w:r>
      <w:r w:rsidR="00926681" w:rsidRPr="00ED0774">
        <w:t xml:space="preserve"> </w:t>
      </w:r>
      <w:r w:rsidRPr="00ED0774">
        <w:t>острым</w:t>
      </w:r>
      <w:r w:rsidR="00926681" w:rsidRPr="00ED0774">
        <w:t xml:space="preserve"> </w:t>
      </w:r>
      <w:r w:rsidRPr="00ED0774">
        <w:t>миелобластным</w:t>
      </w:r>
      <w:r w:rsidR="00926681" w:rsidRPr="00ED0774">
        <w:t xml:space="preserve"> </w:t>
      </w:r>
      <w:r w:rsidRPr="00ED0774">
        <w:t>лейкозом</w:t>
      </w:r>
      <w:r w:rsidR="00926681" w:rsidRPr="00ED0774">
        <w:t xml:space="preserve"> </w:t>
      </w:r>
      <w:r w:rsidRPr="00ED0774">
        <w:t>и</w:t>
      </w:r>
      <w:r w:rsidR="00926681" w:rsidRPr="00ED0774">
        <w:t xml:space="preserve"> </w:t>
      </w:r>
      <w:r w:rsidRPr="00ED0774">
        <w:t>острым</w:t>
      </w:r>
      <w:r w:rsidR="00926681" w:rsidRPr="00ED0774">
        <w:t xml:space="preserve"> </w:t>
      </w:r>
      <w:r w:rsidRPr="00ED0774">
        <w:t>нелимфобластным</w:t>
      </w:r>
      <w:r w:rsidR="00926681" w:rsidRPr="00ED0774">
        <w:t xml:space="preserve"> </w:t>
      </w:r>
      <w:r w:rsidRPr="00ED0774">
        <w:t>лейкозом.</w:t>
      </w:r>
      <w:r w:rsidR="00926681" w:rsidRPr="00ED0774">
        <w:t xml:space="preserve"> </w:t>
      </w:r>
      <w:r w:rsidRPr="00ED0774">
        <w:t>ОМЛ</w:t>
      </w:r>
      <w:r w:rsidR="00926681" w:rsidRPr="00ED0774">
        <w:t xml:space="preserve"> </w:t>
      </w:r>
      <w:r w:rsidRPr="00ED0774">
        <w:t>развивается</w:t>
      </w:r>
      <w:r w:rsidR="008B49CC" w:rsidRPr="00ED0774">
        <w:t>,</w:t>
      </w:r>
      <w:r w:rsidR="00926681" w:rsidRPr="00ED0774">
        <w:t xml:space="preserve"> </w:t>
      </w:r>
      <w:r w:rsidRPr="00ED0774">
        <w:t>когда</w:t>
      </w:r>
      <w:r w:rsidR="00926681" w:rsidRPr="00ED0774">
        <w:t xml:space="preserve"> </w:t>
      </w:r>
      <w:r w:rsidRPr="00ED0774">
        <w:t>возникает</w:t>
      </w:r>
      <w:r w:rsidR="00926681" w:rsidRPr="00ED0774">
        <w:t xml:space="preserve"> </w:t>
      </w:r>
      <w:r w:rsidRPr="00ED0774">
        <w:t>дефект</w:t>
      </w:r>
      <w:r w:rsidR="00926681" w:rsidRPr="00ED0774">
        <w:t xml:space="preserve"> </w:t>
      </w:r>
      <w:r w:rsidRPr="00ED0774">
        <w:t>ДНК</w:t>
      </w:r>
      <w:r w:rsidR="00926681" w:rsidRPr="00ED0774">
        <w:t xml:space="preserve"> </w:t>
      </w:r>
      <w:r w:rsidRPr="00ED0774">
        <w:t>в</w:t>
      </w:r>
      <w:r w:rsidR="00926681" w:rsidRPr="00ED0774">
        <w:t xml:space="preserve"> </w:t>
      </w:r>
      <w:r w:rsidRPr="00ED0774">
        <w:t>незрелых</w:t>
      </w:r>
      <w:r w:rsidR="00926681" w:rsidRPr="00ED0774">
        <w:t xml:space="preserve"> </w:t>
      </w:r>
      <w:r w:rsidRPr="00ED0774">
        <w:t>клетках</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Точная</w:t>
      </w:r>
      <w:r w:rsidR="00926681" w:rsidRPr="00ED0774">
        <w:t xml:space="preserve"> </w:t>
      </w:r>
      <w:r w:rsidRPr="00ED0774">
        <w:t>причина</w:t>
      </w:r>
      <w:r w:rsidR="00926681" w:rsidRPr="00ED0774">
        <w:t xml:space="preserve"> </w:t>
      </w:r>
      <w:r w:rsidRPr="00ED0774">
        <w:t>ОМЛ</w:t>
      </w:r>
      <w:r w:rsidR="00926681" w:rsidRPr="00ED0774">
        <w:t xml:space="preserve"> </w:t>
      </w:r>
      <w:r w:rsidRPr="00ED0774">
        <w:t>неизвестна.</w:t>
      </w:r>
      <w:r w:rsidR="00926681" w:rsidRPr="00ED0774">
        <w:t xml:space="preserve"> </w:t>
      </w:r>
      <w:r w:rsidRPr="00ED0774">
        <w:t>ОМЛ</w:t>
      </w:r>
      <w:r w:rsidR="00926681" w:rsidRPr="00ED0774">
        <w:t xml:space="preserve"> </w:t>
      </w:r>
      <w:r w:rsidRPr="00ED0774">
        <w:t>проявля</w:t>
      </w:r>
      <w:r w:rsidR="00D70CAC" w:rsidRPr="00ED0774">
        <w:t>ю</w:t>
      </w:r>
      <w:r w:rsidRPr="00ED0774">
        <w:t>тся</w:t>
      </w:r>
      <w:r w:rsidR="00926681" w:rsidRPr="00ED0774">
        <w:t xml:space="preserve"> </w:t>
      </w:r>
      <w:r w:rsidRPr="00ED0774">
        <w:t>в</w:t>
      </w:r>
      <w:r w:rsidR="00926681" w:rsidRPr="00ED0774">
        <w:t xml:space="preserve"> </w:t>
      </w:r>
      <w:r w:rsidRPr="00ED0774">
        <w:t>любом</w:t>
      </w:r>
      <w:r w:rsidR="00926681" w:rsidRPr="00ED0774">
        <w:t xml:space="preserve"> </w:t>
      </w:r>
      <w:r w:rsidRPr="00ED0774">
        <w:t>возрасте</w:t>
      </w:r>
      <w:r w:rsidR="00926681" w:rsidRPr="00ED0774">
        <w:t xml:space="preserve"> </w:t>
      </w:r>
      <w:r w:rsidRPr="00ED0774">
        <w:t>и</w:t>
      </w:r>
      <w:r w:rsidR="00926681" w:rsidRPr="00ED0774">
        <w:t xml:space="preserve"> </w:t>
      </w:r>
      <w:r w:rsidRPr="00ED0774">
        <w:t>явля</w:t>
      </w:r>
      <w:r w:rsidR="00D70CAC" w:rsidRPr="00ED0774">
        <w:t>ю</w:t>
      </w:r>
      <w:r w:rsidRPr="00ED0774">
        <w:t>тся</w:t>
      </w:r>
      <w:r w:rsidR="00926681" w:rsidRPr="00ED0774">
        <w:t xml:space="preserve"> </w:t>
      </w:r>
      <w:r w:rsidRPr="00ED0774">
        <w:t>наиболее</w:t>
      </w:r>
      <w:r w:rsidR="00926681" w:rsidRPr="00ED0774">
        <w:t xml:space="preserve"> </w:t>
      </w:r>
      <w:r w:rsidRPr="00ED0774">
        <w:t>частой</w:t>
      </w:r>
      <w:r w:rsidR="00926681" w:rsidRPr="00ED0774">
        <w:t xml:space="preserve"> </w:t>
      </w:r>
      <w:r w:rsidRPr="00ED0774">
        <w:t>формой</w:t>
      </w:r>
      <w:r w:rsidR="00926681" w:rsidRPr="00ED0774">
        <w:t xml:space="preserve"> </w:t>
      </w:r>
      <w:r w:rsidR="00AC0E8E" w:rsidRPr="00ED0774">
        <w:t xml:space="preserve">ОЛ </w:t>
      </w:r>
      <w:r w:rsidRPr="00ED0774">
        <w:t>у</w:t>
      </w:r>
      <w:r w:rsidR="00926681" w:rsidRPr="00ED0774">
        <w:t xml:space="preserve"> </w:t>
      </w:r>
      <w:r w:rsidRPr="00ED0774">
        <w:t>взрослых.</w:t>
      </w:r>
      <w:r w:rsidR="00926681" w:rsidRPr="00ED0774">
        <w:t xml:space="preserve"> </w:t>
      </w:r>
      <w:r w:rsidRPr="00ED0774">
        <w:t>ОМЛ</w:t>
      </w:r>
      <w:r w:rsidR="00926681" w:rsidRPr="00ED0774">
        <w:t xml:space="preserve"> </w:t>
      </w:r>
      <w:r w:rsidRPr="00ED0774">
        <w:t>вызыва</w:t>
      </w:r>
      <w:r w:rsidR="00111045" w:rsidRPr="00ED0774">
        <w:t>ю</w:t>
      </w:r>
      <w:r w:rsidRPr="00ED0774">
        <w:t>т</w:t>
      </w:r>
      <w:r w:rsidR="00926681" w:rsidRPr="00ED0774">
        <w:t xml:space="preserve"> </w:t>
      </w:r>
      <w:r w:rsidRPr="00ED0774">
        <w:t>неконтролируемый</w:t>
      </w:r>
      <w:r w:rsidR="00926681" w:rsidRPr="00ED0774">
        <w:t xml:space="preserve"> </w:t>
      </w:r>
      <w:r w:rsidRPr="00ED0774">
        <w:t>рост</w:t>
      </w:r>
      <w:r w:rsidR="00926681" w:rsidRPr="00ED0774">
        <w:t xml:space="preserve"> </w:t>
      </w:r>
      <w:r w:rsidRPr="00ED0774">
        <w:t>бластных,</w:t>
      </w:r>
      <w:r w:rsidR="00926681" w:rsidRPr="00ED0774">
        <w:t xml:space="preserve"> </w:t>
      </w:r>
      <w:r w:rsidRPr="00ED0774">
        <w:t>т</w:t>
      </w:r>
      <w:r w:rsidR="008B49CC" w:rsidRPr="00ED0774">
        <w:t>.</w:t>
      </w:r>
      <w:r w:rsidR="00926681" w:rsidRPr="00ED0774">
        <w:t xml:space="preserve"> </w:t>
      </w:r>
      <w:r w:rsidR="008B49CC" w:rsidRPr="00ED0774">
        <w:t>е.</w:t>
      </w:r>
      <w:r w:rsidR="00926681" w:rsidRPr="00ED0774">
        <w:t xml:space="preserve"> </w:t>
      </w:r>
      <w:r w:rsidRPr="00ED0774">
        <w:t>незрелых</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которые</w:t>
      </w:r>
      <w:r w:rsidR="00926681" w:rsidRPr="00ED0774">
        <w:t xml:space="preserve"> </w:t>
      </w:r>
      <w:r w:rsidRPr="00ED0774">
        <w:t>не</w:t>
      </w:r>
      <w:r w:rsidR="00926681" w:rsidRPr="00ED0774">
        <w:t xml:space="preserve"> </w:t>
      </w:r>
      <w:r w:rsidRPr="00ED0774">
        <w:t>могут</w:t>
      </w:r>
      <w:r w:rsidR="00926681" w:rsidRPr="00ED0774">
        <w:t xml:space="preserve"> </w:t>
      </w:r>
      <w:r w:rsidRPr="00ED0774">
        <w:t>нормально</w:t>
      </w:r>
      <w:r w:rsidR="00926681" w:rsidRPr="00ED0774">
        <w:t xml:space="preserve"> </w:t>
      </w:r>
      <w:r w:rsidRPr="00ED0774">
        <w:t>функционировать.</w:t>
      </w:r>
      <w:r w:rsidR="00926681" w:rsidRPr="00ED0774">
        <w:t xml:space="preserve"> </w:t>
      </w:r>
      <w:r w:rsidRPr="00ED0774">
        <w:t>Пациенты</w:t>
      </w:r>
      <w:r w:rsidR="00926681" w:rsidRPr="00ED0774">
        <w:t xml:space="preserve"> </w:t>
      </w:r>
      <w:r w:rsidRPr="00ED0774">
        <w:t>с</w:t>
      </w:r>
      <w:r w:rsidR="00926681" w:rsidRPr="00ED0774">
        <w:t xml:space="preserve"> </w:t>
      </w:r>
      <w:r w:rsidRPr="00ED0774">
        <w:t>ОМЛ</w:t>
      </w:r>
      <w:r w:rsidR="00926681" w:rsidRPr="00ED0774">
        <w:t xml:space="preserve"> </w:t>
      </w:r>
      <w:r w:rsidRPr="00ED0774">
        <w:t>имеют</w:t>
      </w:r>
      <w:r w:rsidR="00926681" w:rsidRPr="00ED0774">
        <w:t xml:space="preserve"> </w:t>
      </w:r>
      <w:r w:rsidRPr="00ED0774">
        <w:t>пониженное</w:t>
      </w:r>
      <w:r w:rsidR="00926681" w:rsidRPr="00ED0774">
        <w:t xml:space="preserve"> </w:t>
      </w:r>
      <w:r w:rsidRPr="00ED0774">
        <w:t>количество</w:t>
      </w:r>
      <w:r w:rsidR="00926681" w:rsidRPr="00ED0774">
        <w:t xml:space="preserve"> </w:t>
      </w:r>
      <w:r w:rsidRPr="00ED0774">
        <w:t>зрелых</w:t>
      </w:r>
      <w:r w:rsidR="00926681" w:rsidRPr="00ED0774">
        <w:t xml:space="preserve"> </w:t>
      </w:r>
      <w:r w:rsidR="00CF6954" w:rsidRPr="00ED0774">
        <w:t>здоровых</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всех</w:t>
      </w:r>
      <w:r w:rsidR="00926681" w:rsidRPr="00ED0774">
        <w:t xml:space="preserve"> </w:t>
      </w:r>
      <w:r w:rsidRPr="00ED0774">
        <w:t>типов:</w:t>
      </w:r>
      <w:r w:rsidR="00926681" w:rsidRPr="00ED0774">
        <w:t xml:space="preserve"> </w:t>
      </w:r>
      <w:r w:rsidRPr="00ED0774">
        <w:t>эритроцитов,</w:t>
      </w:r>
      <w:r w:rsidR="00926681" w:rsidRPr="00ED0774">
        <w:t xml:space="preserve"> </w:t>
      </w:r>
      <w:r w:rsidRPr="00ED0774">
        <w:t>тромбоцитов</w:t>
      </w:r>
      <w:r w:rsidR="00926681" w:rsidRPr="00ED0774">
        <w:t xml:space="preserve"> </w:t>
      </w:r>
      <w:r w:rsidRPr="00ED0774">
        <w:t>и</w:t>
      </w:r>
      <w:r w:rsidR="00926681" w:rsidRPr="00ED0774">
        <w:t xml:space="preserve"> </w:t>
      </w:r>
      <w:r w:rsidRPr="00ED0774">
        <w:t>лейкоцитов.</w:t>
      </w:r>
      <w:r w:rsidR="00926681" w:rsidRPr="00ED0774">
        <w:t xml:space="preserve"> </w:t>
      </w:r>
      <w:r w:rsidRPr="00ED0774">
        <w:t>В</w:t>
      </w:r>
      <w:r w:rsidR="00926681" w:rsidRPr="00ED0774">
        <w:t xml:space="preserve"> </w:t>
      </w:r>
      <w:r w:rsidRPr="00ED0774">
        <w:t>зависимости</w:t>
      </w:r>
      <w:r w:rsidR="00926681" w:rsidRPr="00ED0774">
        <w:t xml:space="preserve"> </w:t>
      </w:r>
      <w:r w:rsidRPr="00ED0774">
        <w:t>от</w:t>
      </w:r>
      <w:r w:rsidR="00926681" w:rsidRPr="00ED0774">
        <w:t xml:space="preserve"> </w:t>
      </w:r>
      <w:r w:rsidRPr="00ED0774">
        <w:t>типа</w:t>
      </w:r>
      <w:r w:rsidR="00926681" w:rsidRPr="00ED0774">
        <w:t xml:space="preserve"> </w:t>
      </w:r>
      <w:r w:rsidRPr="00ED0774">
        <w:t>клеток,</w:t>
      </w:r>
      <w:r w:rsidR="00926681" w:rsidRPr="00ED0774">
        <w:t xml:space="preserve"> </w:t>
      </w:r>
      <w:r w:rsidRPr="00ED0774">
        <w:t>на</w:t>
      </w:r>
      <w:r w:rsidR="00926681" w:rsidRPr="00ED0774">
        <w:t xml:space="preserve"> </w:t>
      </w:r>
      <w:r w:rsidRPr="00ED0774">
        <w:t>которые</w:t>
      </w:r>
      <w:r w:rsidR="00926681" w:rsidRPr="00ED0774">
        <w:t xml:space="preserve"> </w:t>
      </w:r>
      <w:r w:rsidRPr="00ED0774">
        <w:t>болезнь</w:t>
      </w:r>
      <w:r w:rsidR="00926681" w:rsidRPr="00ED0774">
        <w:t xml:space="preserve"> </w:t>
      </w:r>
      <w:r w:rsidRPr="00ED0774">
        <w:t>главным</w:t>
      </w:r>
      <w:r w:rsidR="00926681" w:rsidRPr="00ED0774">
        <w:t xml:space="preserve"> </w:t>
      </w:r>
      <w:r w:rsidRPr="00ED0774">
        <w:t>образом</w:t>
      </w:r>
      <w:r w:rsidR="00926681" w:rsidRPr="00ED0774">
        <w:t xml:space="preserve"> </w:t>
      </w:r>
      <w:r w:rsidRPr="00ED0774">
        <w:t>воздействует,</w:t>
      </w:r>
      <w:r w:rsidR="00926681" w:rsidRPr="00ED0774">
        <w:t xml:space="preserve"> </w:t>
      </w:r>
      <w:r w:rsidRPr="00ED0774">
        <w:t>ОМЛ</w:t>
      </w:r>
      <w:r w:rsidR="00926681" w:rsidRPr="00ED0774">
        <w:t xml:space="preserve"> </w:t>
      </w:r>
      <w:r w:rsidRPr="00ED0774">
        <w:t>дел</w:t>
      </w:r>
      <w:r w:rsidR="00111045" w:rsidRPr="00ED0774">
        <w:t>я</w:t>
      </w:r>
      <w:r w:rsidRPr="00ED0774">
        <w:t>тся</w:t>
      </w:r>
      <w:r w:rsidR="00926681" w:rsidRPr="00ED0774">
        <w:t xml:space="preserve"> </w:t>
      </w:r>
      <w:r w:rsidRPr="00ED0774">
        <w:t>на</w:t>
      </w:r>
      <w:r w:rsidR="00926681" w:rsidRPr="00ED0774">
        <w:t xml:space="preserve"> </w:t>
      </w:r>
      <w:r w:rsidRPr="00ED0774">
        <w:t>несколько</w:t>
      </w:r>
      <w:r w:rsidR="00926681" w:rsidRPr="00ED0774">
        <w:t xml:space="preserve"> </w:t>
      </w:r>
      <w:r w:rsidRPr="00ED0774">
        <w:t>видов.</w:t>
      </w:r>
      <w:r w:rsidR="00926681" w:rsidRPr="00ED0774">
        <w:t xml:space="preserve"> </w:t>
      </w:r>
      <w:r w:rsidRPr="00ED0774">
        <w:t>Точный</w:t>
      </w:r>
      <w:r w:rsidR="00926681" w:rsidRPr="00ED0774">
        <w:t xml:space="preserve"> </w:t>
      </w:r>
      <w:r w:rsidRPr="00ED0774">
        <w:t>диагноз</w:t>
      </w:r>
      <w:r w:rsidR="00926681" w:rsidRPr="00ED0774">
        <w:t xml:space="preserve"> </w:t>
      </w:r>
      <w:r w:rsidR="00CF6954" w:rsidRPr="00ED0774">
        <w:t>у</w:t>
      </w:r>
      <w:r w:rsidRPr="00ED0774">
        <w:t>ста</w:t>
      </w:r>
      <w:r w:rsidR="00CF6954" w:rsidRPr="00ED0774">
        <w:t>на</w:t>
      </w:r>
      <w:r w:rsidRPr="00ED0774">
        <w:t>в</w:t>
      </w:r>
      <w:r w:rsidR="00111045" w:rsidRPr="00ED0774">
        <w:t>л</w:t>
      </w:r>
      <w:r w:rsidRPr="00ED0774">
        <w:t>и</w:t>
      </w:r>
      <w:r w:rsidR="00CF6954" w:rsidRPr="00ED0774">
        <w:t>вают</w:t>
      </w:r>
      <w:r w:rsidR="00926681" w:rsidRPr="00ED0774">
        <w:t xml:space="preserve"> </w:t>
      </w:r>
      <w:r w:rsidRPr="00ED0774">
        <w:t>после</w:t>
      </w:r>
      <w:r w:rsidR="00926681" w:rsidRPr="00ED0774">
        <w:t xml:space="preserve"> </w:t>
      </w:r>
      <w:r w:rsidRPr="00ED0774">
        <w:t>исследования</w:t>
      </w:r>
      <w:r w:rsidR="00926681" w:rsidRPr="00ED0774">
        <w:t xml:space="preserve"> </w:t>
      </w:r>
      <w:r w:rsidRPr="00ED0774">
        <w:t>образцов</w:t>
      </w:r>
      <w:r w:rsidR="00926681" w:rsidRPr="00ED0774">
        <w:t xml:space="preserve"> </w:t>
      </w:r>
      <w:r w:rsidRPr="00ED0774">
        <w:t>крови</w:t>
      </w:r>
      <w:r w:rsidR="00926681" w:rsidRPr="00ED0774">
        <w:t xml:space="preserve"> </w:t>
      </w:r>
      <w:r w:rsidRPr="00ED0774">
        <w:t>и</w:t>
      </w:r>
      <w:r w:rsidR="00926681" w:rsidRPr="00ED0774">
        <w:t xml:space="preserve"> </w:t>
      </w:r>
      <w:r w:rsidRPr="00ED0774">
        <w:t>костного</w:t>
      </w:r>
      <w:r w:rsidR="00926681" w:rsidRPr="00ED0774">
        <w:t xml:space="preserve"> </w:t>
      </w:r>
      <w:r w:rsidRPr="00ED0774">
        <w:t>мозга.</w:t>
      </w:r>
      <w:r w:rsidR="00926681" w:rsidRPr="00ED0774">
        <w:t xml:space="preserve"> </w:t>
      </w:r>
      <w:r w:rsidRPr="00ED0774">
        <w:t>Выбор</w:t>
      </w:r>
      <w:r w:rsidR="00926681" w:rsidRPr="00ED0774">
        <w:t xml:space="preserve"> </w:t>
      </w:r>
      <w:r w:rsidRPr="00ED0774">
        <w:t>лечения</w:t>
      </w:r>
      <w:r w:rsidR="00926681" w:rsidRPr="00ED0774">
        <w:t xml:space="preserve"> </w:t>
      </w:r>
      <w:r w:rsidRPr="00ED0774">
        <w:t>при</w:t>
      </w:r>
      <w:r w:rsidR="00926681" w:rsidRPr="00ED0774">
        <w:t xml:space="preserve"> </w:t>
      </w:r>
      <w:r w:rsidRPr="00ED0774">
        <w:t>ОМЛ</w:t>
      </w:r>
      <w:r w:rsidR="00926681" w:rsidRPr="00ED0774">
        <w:t xml:space="preserve"> </w:t>
      </w:r>
      <w:r w:rsidRPr="00ED0774">
        <w:t>зависит</w:t>
      </w:r>
      <w:r w:rsidR="00926681" w:rsidRPr="00ED0774">
        <w:t xml:space="preserve"> </w:t>
      </w:r>
      <w:r w:rsidRPr="00ED0774">
        <w:t>от</w:t>
      </w:r>
      <w:r w:rsidR="00926681" w:rsidRPr="00ED0774">
        <w:t xml:space="preserve"> </w:t>
      </w:r>
      <w:r w:rsidRPr="00ED0774">
        <w:t>разновидности</w:t>
      </w:r>
      <w:r w:rsidR="00926681" w:rsidRPr="00ED0774">
        <w:t xml:space="preserve"> </w:t>
      </w:r>
      <w:r w:rsidRPr="00ED0774">
        <w:t>болезни</w:t>
      </w:r>
      <w:r w:rsidR="00926681" w:rsidRPr="00ED0774">
        <w:t xml:space="preserve"> </w:t>
      </w:r>
      <w:r w:rsidRPr="00ED0774">
        <w:t>и</w:t>
      </w:r>
      <w:r w:rsidR="00926681" w:rsidRPr="00ED0774">
        <w:t xml:space="preserve"> </w:t>
      </w:r>
      <w:r w:rsidRPr="00ED0774">
        <w:t>других</w:t>
      </w:r>
      <w:r w:rsidR="00926681" w:rsidRPr="00ED0774">
        <w:t xml:space="preserve"> </w:t>
      </w:r>
      <w:r w:rsidRPr="00ED0774">
        <w:t>факторов,</w:t>
      </w:r>
      <w:r w:rsidR="00926681" w:rsidRPr="00ED0774">
        <w:t xml:space="preserve"> </w:t>
      </w:r>
      <w:r w:rsidRPr="00ED0774">
        <w:t>таких</w:t>
      </w:r>
      <w:r w:rsidR="00926681" w:rsidRPr="00ED0774">
        <w:t xml:space="preserve"> </w:t>
      </w:r>
      <w:r w:rsidRPr="00ED0774">
        <w:t>как</w:t>
      </w:r>
      <w:r w:rsidR="00926681" w:rsidRPr="00ED0774">
        <w:t xml:space="preserve"> </w:t>
      </w:r>
      <w:r w:rsidRPr="00ED0774">
        <w:t>наличие</w:t>
      </w:r>
      <w:r w:rsidR="00926681" w:rsidRPr="00ED0774">
        <w:t xml:space="preserve"> </w:t>
      </w:r>
      <w:r w:rsidRPr="00ED0774">
        <w:t>и</w:t>
      </w:r>
      <w:r w:rsidR="00926681" w:rsidRPr="00ED0774">
        <w:t xml:space="preserve"> </w:t>
      </w:r>
      <w:r w:rsidRPr="00ED0774">
        <w:t>тип</w:t>
      </w:r>
      <w:r w:rsidR="00926681" w:rsidRPr="00ED0774">
        <w:t xml:space="preserve"> </w:t>
      </w:r>
      <w:r w:rsidRPr="00ED0774">
        <w:t>хромосомных</w:t>
      </w:r>
      <w:r w:rsidR="00926681" w:rsidRPr="00ED0774">
        <w:t xml:space="preserve"> </w:t>
      </w:r>
      <w:r w:rsidRPr="00ED0774">
        <w:t>нарушений.</w:t>
      </w:r>
      <w:r w:rsidR="00926681" w:rsidRPr="00ED0774">
        <w:t xml:space="preserve"> </w:t>
      </w:r>
      <w:r w:rsidRPr="00ED0774">
        <w:t>Симптомы</w:t>
      </w:r>
      <w:r w:rsidR="00926681" w:rsidRPr="00ED0774">
        <w:t xml:space="preserve"> </w:t>
      </w:r>
      <w:r w:rsidRPr="00ED0774">
        <w:t>ОМЛ</w:t>
      </w:r>
      <w:r w:rsidR="00926681" w:rsidRPr="00ED0774">
        <w:t xml:space="preserve"> </w:t>
      </w:r>
      <w:r w:rsidRPr="00ED0774">
        <w:t>также</w:t>
      </w:r>
      <w:r w:rsidR="00926681" w:rsidRPr="00ED0774">
        <w:t xml:space="preserve"> </w:t>
      </w:r>
      <w:r w:rsidRPr="00ED0774">
        <w:t>зависят</w:t>
      </w:r>
      <w:r w:rsidR="00926681" w:rsidRPr="00ED0774">
        <w:t xml:space="preserve"> </w:t>
      </w:r>
      <w:r w:rsidRPr="00ED0774">
        <w:t>от</w:t>
      </w:r>
      <w:r w:rsidR="00926681" w:rsidRPr="00ED0774">
        <w:t xml:space="preserve"> </w:t>
      </w:r>
      <w:r w:rsidRPr="00ED0774">
        <w:t>разновидности</w:t>
      </w:r>
      <w:r w:rsidR="00926681" w:rsidRPr="00ED0774">
        <w:t xml:space="preserve"> </w:t>
      </w:r>
      <w:r w:rsidRPr="00ED0774">
        <w:t>болезни.</w:t>
      </w:r>
      <w:r w:rsidR="00926681" w:rsidRPr="00ED0774">
        <w:t xml:space="preserve"> </w:t>
      </w:r>
      <w:r w:rsidRPr="00ED0774">
        <w:t>У</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пониженным</w:t>
      </w:r>
      <w:r w:rsidR="00926681" w:rsidRPr="00ED0774">
        <w:t xml:space="preserve"> </w:t>
      </w:r>
      <w:r w:rsidRPr="00ED0774">
        <w:t>содержание</w:t>
      </w:r>
      <w:r w:rsidR="008B49CC" w:rsidRPr="00ED0774">
        <w:t>м</w:t>
      </w:r>
      <w:r w:rsidR="00926681" w:rsidRPr="00ED0774">
        <w:t xml:space="preserve"> </w:t>
      </w:r>
      <w:r w:rsidRPr="00ED0774">
        <w:t>эритроцитов</w:t>
      </w:r>
      <w:r w:rsidR="00926681" w:rsidRPr="00ED0774">
        <w:t xml:space="preserve"> </w:t>
      </w:r>
      <w:r w:rsidRPr="00ED0774">
        <w:t>проявляются</w:t>
      </w:r>
      <w:r w:rsidR="00926681" w:rsidRPr="00ED0774">
        <w:t xml:space="preserve"> </w:t>
      </w:r>
      <w:r w:rsidRPr="00ED0774">
        <w:t>классические</w:t>
      </w:r>
      <w:r w:rsidR="00926681" w:rsidRPr="00ED0774">
        <w:t xml:space="preserve"> </w:t>
      </w:r>
      <w:r w:rsidRPr="00ED0774">
        <w:t>симптомы</w:t>
      </w:r>
      <w:r w:rsidR="00926681" w:rsidRPr="00ED0774">
        <w:t xml:space="preserve"> </w:t>
      </w:r>
      <w:r w:rsidRPr="00ED0774">
        <w:t>анемии:</w:t>
      </w:r>
      <w:r w:rsidR="00926681" w:rsidRPr="00ED0774">
        <w:t xml:space="preserve"> </w:t>
      </w:r>
      <w:r w:rsidRPr="00ED0774">
        <w:t>быстрая</w:t>
      </w:r>
      <w:r w:rsidR="00926681" w:rsidRPr="00ED0774">
        <w:t xml:space="preserve"> </w:t>
      </w:r>
      <w:r w:rsidRPr="00ED0774">
        <w:t>утомляемость,</w:t>
      </w:r>
      <w:r w:rsidR="00926681" w:rsidRPr="00ED0774">
        <w:t xml:space="preserve"> </w:t>
      </w:r>
      <w:r w:rsidRPr="00ED0774">
        <w:t>одышка,</w:t>
      </w:r>
      <w:r w:rsidR="00926681" w:rsidRPr="00ED0774">
        <w:t xml:space="preserve"> </w:t>
      </w:r>
      <w:r w:rsidRPr="00ED0774">
        <w:t>бледный</w:t>
      </w:r>
      <w:r w:rsidR="00926681" w:rsidRPr="00ED0774">
        <w:t xml:space="preserve"> </w:t>
      </w:r>
      <w:r w:rsidRPr="00ED0774">
        <w:t>цвет</w:t>
      </w:r>
      <w:r w:rsidR="00926681" w:rsidRPr="00ED0774">
        <w:t xml:space="preserve"> </w:t>
      </w:r>
      <w:r w:rsidRPr="00ED0774">
        <w:t>лица.</w:t>
      </w:r>
      <w:r w:rsidR="00926681" w:rsidRPr="00ED0774">
        <w:t xml:space="preserve"> </w:t>
      </w:r>
      <w:r w:rsidRPr="00ED0774">
        <w:t>У</w:t>
      </w:r>
      <w:r w:rsidR="00926681" w:rsidRPr="00ED0774">
        <w:t xml:space="preserve"> </w:t>
      </w:r>
      <w:r w:rsidRPr="00ED0774">
        <w:t>пациентов</w:t>
      </w:r>
      <w:r w:rsidR="00926681" w:rsidRPr="00ED0774">
        <w:t xml:space="preserve"> </w:t>
      </w:r>
      <w:r w:rsidRPr="00ED0774">
        <w:t>с</w:t>
      </w:r>
      <w:r w:rsidR="00926681" w:rsidRPr="00ED0774">
        <w:t xml:space="preserve"> </w:t>
      </w:r>
      <w:r w:rsidRPr="00ED0774">
        <w:t>низким</w:t>
      </w:r>
      <w:r w:rsidR="00926681" w:rsidRPr="00ED0774">
        <w:t xml:space="preserve"> </w:t>
      </w:r>
      <w:r w:rsidRPr="00ED0774">
        <w:t>содержанием</w:t>
      </w:r>
      <w:r w:rsidR="00926681" w:rsidRPr="00ED0774">
        <w:t xml:space="preserve"> </w:t>
      </w:r>
      <w:r w:rsidRPr="00ED0774">
        <w:t>тромбоцитов</w:t>
      </w:r>
      <w:r w:rsidR="00926681" w:rsidRPr="00ED0774">
        <w:t xml:space="preserve"> </w:t>
      </w:r>
      <w:r w:rsidRPr="00ED0774">
        <w:t>могут</w:t>
      </w:r>
      <w:r w:rsidR="00926681" w:rsidRPr="00ED0774">
        <w:t xml:space="preserve"> </w:t>
      </w:r>
      <w:r w:rsidRPr="00ED0774">
        <w:t>возникать</w:t>
      </w:r>
      <w:r w:rsidR="00926681" w:rsidRPr="00ED0774">
        <w:t xml:space="preserve"> </w:t>
      </w:r>
      <w:r w:rsidRPr="00ED0774">
        <w:t>длительные</w:t>
      </w:r>
      <w:r w:rsidR="00926681" w:rsidRPr="00ED0774">
        <w:t xml:space="preserve"> </w:t>
      </w:r>
      <w:r w:rsidRPr="00ED0774">
        <w:t>кровотечения</w:t>
      </w:r>
      <w:r w:rsidR="00926681" w:rsidRPr="00ED0774">
        <w:t xml:space="preserve"> </w:t>
      </w:r>
      <w:r w:rsidRPr="00ED0774">
        <w:t>и</w:t>
      </w:r>
      <w:r w:rsidR="00926681" w:rsidRPr="00ED0774">
        <w:t xml:space="preserve"> </w:t>
      </w:r>
      <w:r w:rsidRPr="00ED0774">
        <w:t>образовываться</w:t>
      </w:r>
      <w:r w:rsidR="00926681" w:rsidRPr="00ED0774">
        <w:t xml:space="preserve"> </w:t>
      </w:r>
      <w:r w:rsidRPr="00ED0774">
        <w:t>синяки.</w:t>
      </w:r>
      <w:r w:rsidR="00926681" w:rsidRPr="00ED0774">
        <w:t xml:space="preserve"> </w:t>
      </w:r>
    </w:p>
    <w:p w14:paraId="55C3947E" w14:textId="77777777" w:rsidR="00821FFB" w:rsidRPr="00ED0774" w:rsidRDefault="00D80AC9" w:rsidP="00705E68">
      <w:pPr>
        <w:pStyle w:val="afd"/>
        <w:spacing w:beforeAutospacing="0" w:afterAutospacing="0" w:line="360" w:lineRule="auto"/>
        <w:ind w:firstLine="709"/>
        <w:contextualSpacing/>
        <w:divId w:val="198051647"/>
      </w:pPr>
      <w:r w:rsidRPr="00ED0774">
        <w:t>Пациенты</w:t>
      </w:r>
      <w:r w:rsidR="00926681" w:rsidRPr="00ED0774">
        <w:t xml:space="preserve"> </w:t>
      </w:r>
      <w:r w:rsidRPr="00ED0774">
        <w:t>с</w:t>
      </w:r>
      <w:r w:rsidR="00926681" w:rsidRPr="00ED0774">
        <w:t xml:space="preserve"> </w:t>
      </w:r>
      <w:r w:rsidRPr="00ED0774">
        <w:t>ОМЛ</w:t>
      </w:r>
      <w:r w:rsidR="00926681" w:rsidRPr="00ED0774">
        <w:t xml:space="preserve"> </w:t>
      </w:r>
      <w:r w:rsidRPr="00ED0774">
        <w:t>почти</w:t>
      </w:r>
      <w:r w:rsidR="00926681" w:rsidRPr="00ED0774">
        <w:t xml:space="preserve"> </w:t>
      </w:r>
      <w:r w:rsidRPr="00ED0774">
        <w:t>всегда</w:t>
      </w:r>
      <w:r w:rsidR="00926681" w:rsidRPr="00ED0774">
        <w:t xml:space="preserve"> </w:t>
      </w:r>
      <w:r w:rsidRPr="00ED0774">
        <w:t>получают</w:t>
      </w:r>
      <w:r w:rsidR="00926681" w:rsidRPr="00ED0774">
        <w:t xml:space="preserve"> </w:t>
      </w:r>
      <w:r w:rsidR="006662DC" w:rsidRPr="00ED0774">
        <w:t>ХТ</w:t>
      </w:r>
      <w:r w:rsidRPr="00ED0774">
        <w:t>,</w:t>
      </w:r>
      <w:r w:rsidR="00926681" w:rsidRPr="00ED0774">
        <w:t xml:space="preserve"> </w:t>
      </w:r>
      <w:r w:rsidRPr="00ED0774">
        <w:t>которая</w:t>
      </w:r>
      <w:r w:rsidR="00926681" w:rsidRPr="00ED0774">
        <w:t xml:space="preserve"> </w:t>
      </w:r>
      <w:r w:rsidRPr="00ED0774">
        <w:t>начинается</w:t>
      </w:r>
      <w:r w:rsidR="00926681" w:rsidRPr="00ED0774">
        <w:t xml:space="preserve"> </w:t>
      </w:r>
      <w:r w:rsidRPr="00ED0774">
        <w:t>сразу</w:t>
      </w:r>
      <w:r w:rsidR="00926681" w:rsidRPr="00ED0774">
        <w:t xml:space="preserve"> </w:t>
      </w:r>
      <w:r w:rsidRPr="00ED0774">
        <w:t>после</w:t>
      </w:r>
      <w:r w:rsidR="00926681" w:rsidRPr="00ED0774">
        <w:t xml:space="preserve"> </w:t>
      </w:r>
      <w:r w:rsidRPr="00ED0774">
        <w:t>установления</w:t>
      </w:r>
      <w:r w:rsidR="00926681" w:rsidRPr="00ED0774">
        <w:t xml:space="preserve"> </w:t>
      </w:r>
      <w:r w:rsidRPr="00ED0774">
        <w:t>диагноза.</w:t>
      </w:r>
      <w:r w:rsidR="00926681" w:rsidRPr="00ED0774">
        <w:t xml:space="preserve"> </w:t>
      </w:r>
      <w:r w:rsidRPr="00ED0774">
        <w:t>Цель</w:t>
      </w:r>
      <w:r w:rsidR="00926681" w:rsidRPr="00ED0774">
        <w:t xml:space="preserve"> </w:t>
      </w:r>
      <w:r w:rsidRPr="00ED0774">
        <w:t>такого</w:t>
      </w:r>
      <w:r w:rsidR="00926681" w:rsidRPr="00ED0774">
        <w:t xml:space="preserve"> </w:t>
      </w:r>
      <w:r w:rsidRPr="00ED0774">
        <w:t>лечения,</w:t>
      </w:r>
      <w:r w:rsidR="00926681" w:rsidRPr="00ED0774">
        <w:t xml:space="preserve"> </w:t>
      </w:r>
      <w:r w:rsidRPr="00ED0774">
        <w:t>называемого</w:t>
      </w:r>
      <w:r w:rsidR="00926681" w:rsidRPr="00ED0774">
        <w:t xml:space="preserve"> </w:t>
      </w:r>
      <w:r w:rsidRPr="00ED0774">
        <w:t>индукционной</w:t>
      </w:r>
      <w:r w:rsidR="00926681" w:rsidRPr="00ED0774">
        <w:t xml:space="preserve"> </w:t>
      </w:r>
      <w:r w:rsidRPr="00ED0774">
        <w:t>терапией,</w:t>
      </w:r>
      <w:r w:rsidR="00926681" w:rsidRPr="00ED0774">
        <w:t xml:space="preserve"> </w:t>
      </w:r>
      <w:r w:rsidRPr="00ED0774">
        <w:t>добиться</w:t>
      </w:r>
      <w:r w:rsidR="00926681" w:rsidRPr="00ED0774">
        <w:t xml:space="preserve"> </w:t>
      </w:r>
      <w:r w:rsidRPr="00ED0774">
        <w:t>ремиссии</w:t>
      </w:r>
      <w:r w:rsidR="00926681" w:rsidRPr="00ED0774">
        <w:t xml:space="preserve"> </w:t>
      </w:r>
      <w:r w:rsidRPr="00ED0774">
        <w:t>и</w:t>
      </w:r>
      <w:r w:rsidR="00926681" w:rsidRPr="00ED0774">
        <w:t xml:space="preserve"> </w:t>
      </w:r>
      <w:r w:rsidRPr="00ED0774">
        <w:t>восстановить</w:t>
      </w:r>
      <w:r w:rsidR="00926681" w:rsidRPr="00ED0774">
        <w:t xml:space="preserve"> </w:t>
      </w:r>
      <w:r w:rsidRPr="00ED0774">
        <w:t>нормальное</w:t>
      </w:r>
      <w:r w:rsidR="00926681" w:rsidRPr="00ED0774">
        <w:t xml:space="preserve"> </w:t>
      </w:r>
      <w:r w:rsidRPr="00ED0774">
        <w:t>кроветворение.</w:t>
      </w:r>
      <w:r w:rsidR="00926681" w:rsidRPr="00ED0774">
        <w:t xml:space="preserve"> </w:t>
      </w:r>
      <w:r w:rsidRPr="00ED0774">
        <w:t>Ремиссия</w:t>
      </w:r>
      <w:r w:rsidR="00926681" w:rsidRPr="00ED0774">
        <w:t xml:space="preserve"> </w:t>
      </w:r>
      <w:r w:rsidR="00AC0E8E" w:rsidRPr="00ED0774">
        <w:t xml:space="preserve">ОЛ </w:t>
      </w:r>
      <w:r w:rsidRPr="00ED0774">
        <w:t>–</w:t>
      </w:r>
      <w:r w:rsidR="00926681" w:rsidRPr="00ED0774">
        <w:t xml:space="preserve"> </w:t>
      </w:r>
      <w:r w:rsidRPr="00ED0774">
        <w:t>нивелирование</w:t>
      </w:r>
      <w:r w:rsidR="00926681" w:rsidRPr="00ED0774">
        <w:t xml:space="preserve"> </w:t>
      </w:r>
      <w:r w:rsidRPr="00ED0774">
        <w:t>патологических</w:t>
      </w:r>
      <w:r w:rsidR="00926681" w:rsidRPr="00ED0774">
        <w:t xml:space="preserve"> </w:t>
      </w:r>
      <w:r w:rsidRPr="00ED0774">
        <w:t>проявлений</w:t>
      </w:r>
      <w:r w:rsidR="00926681" w:rsidRPr="00ED0774">
        <w:t xml:space="preserve"> </w:t>
      </w:r>
      <w:r w:rsidRPr="00ED0774">
        <w:t>процесса</w:t>
      </w:r>
      <w:r w:rsidR="00926681" w:rsidRPr="00ED0774">
        <w:t xml:space="preserve"> </w:t>
      </w:r>
      <w:r w:rsidRPr="00ED0774">
        <w:t>под</w:t>
      </w:r>
      <w:r w:rsidR="00926681" w:rsidRPr="00ED0774">
        <w:t xml:space="preserve"> </w:t>
      </w:r>
      <w:r w:rsidRPr="00ED0774">
        <w:t>воздействием</w:t>
      </w:r>
      <w:r w:rsidR="00926681" w:rsidRPr="00ED0774">
        <w:t xml:space="preserve"> </w:t>
      </w:r>
      <w:r w:rsidRPr="00ED0774">
        <w:t>противолейкозной</w:t>
      </w:r>
      <w:r w:rsidR="00926681" w:rsidRPr="00ED0774">
        <w:t xml:space="preserve"> </w:t>
      </w:r>
      <w:r w:rsidRPr="00ED0774">
        <w:t>терапии.</w:t>
      </w:r>
      <w:r w:rsidR="00926681" w:rsidRPr="00ED0774">
        <w:t xml:space="preserve"> </w:t>
      </w:r>
      <w:r w:rsidR="002509EA" w:rsidRPr="00ED0774">
        <w:t>ХТ</w:t>
      </w:r>
      <w:r w:rsidR="00926681" w:rsidRPr="00ED0774">
        <w:t xml:space="preserve"> </w:t>
      </w:r>
      <w:r w:rsidRPr="00ED0774">
        <w:t>очень</w:t>
      </w:r>
      <w:r w:rsidR="00926681" w:rsidRPr="00ED0774">
        <w:t xml:space="preserve"> </w:t>
      </w:r>
      <w:r w:rsidRPr="00ED0774">
        <w:t>интенсивна</w:t>
      </w:r>
      <w:r w:rsidR="00926681" w:rsidRPr="00ED0774">
        <w:t xml:space="preserve"> </w:t>
      </w:r>
      <w:r w:rsidRPr="00ED0774">
        <w:t>и</w:t>
      </w:r>
      <w:r w:rsidR="00926681" w:rsidRPr="00ED0774">
        <w:t xml:space="preserve"> </w:t>
      </w:r>
      <w:r w:rsidRPr="00ED0774">
        <w:t>влияет</w:t>
      </w:r>
      <w:r w:rsidR="00926681" w:rsidRPr="00ED0774">
        <w:t xml:space="preserve"> </w:t>
      </w:r>
      <w:r w:rsidRPr="00ED0774">
        <w:t>не</w:t>
      </w:r>
      <w:r w:rsidR="00926681" w:rsidRPr="00ED0774">
        <w:t xml:space="preserve"> </w:t>
      </w:r>
      <w:r w:rsidRPr="00ED0774">
        <w:t>только</w:t>
      </w:r>
      <w:r w:rsidR="00926681" w:rsidRPr="00ED0774">
        <w:t xml:space="preserve"> </w:t>
      </w:r>
      <w:r w:rsidRPr="00ED0774">
        <w:t>на</w:t>
      </w:r>
      <w:r w:rsidR="00926681" w:rsidRPr="00ED0774">
        <w:t xml:space="preserve"> </w:t>
      </w:r>
      <w:r w:rsidRPr="00ED0774">
        <w:t>злокачественные,</w:t>
      </w:r>
      <w:r w:rsidR="00926681" w:rsidRPr="00ED0774">
        <w:t xml:space="preserve"> </w:t>
      </w:r>
      <w:r w:rsidRPr="00ED0774">
        <w:t>но</w:t>
      </w:r>
      <w:r w:rsidR="00926681" w:rsidRPr="00ED0774">
        <w:t xml:space="preserve"> </w:t>
      </w:r>
      <w:r w:rsidRPr="00ED0774">
        <w:t>и</w:t>
      </w:r>
      <w:r w:rsidR="00926681" w:rsidRPr="00ED0774">
        <w:t xml:space="preserve"> </w:t>
      </w:r>
      <w:r w:rsidRPr="00ED0774">
        <w:t>на</w:t>
      </w:r>
      <w:r w:rsidR="00926681" w:rsidRPr="00ED0774">
        <w:t xml:space="preserve"> </w:t>
      </w:r>
      <w:r w:rsidRPr="00ED0774">
        <w:t>здоровые</w:t>
      </w:r>
      <w:r w:rsidR="00926681" w:rsidRPr="00ED0774">
        <w:t xml:space="preserve"> </w:t>
      </w:r>
      <w:r w:rsidRPr="00ED0774">
        <w:t>клетки</w:t>
      </w:r>
      <w:r w:rsidR="00926681" w:rsidRPr="00ED0774">
        <w:t xml:space="preserve"> </w:t>
      </w:r>
      <w:r w:rsidRPr="00ED0774">
        <w:t>крови,</w:t>
      </w:r>
      <w:r w:rsidR="00926681" w:rsidRPr="00ED0774">
        <w:t xml:space="preserve"> </w:t>
      </w:r>
      <w:r w:rsidRPr="00ED0774">
        <w:t>в</w:t>
      </w:r>
      <w:r w:rsidR="00926681" w:rsidRPr="00ED0774">
        <w:t xml:space="preserve"> </w:t>
      </w:r>
      <w:r w:rsidRPr="00ED0774">
        <w:t>результате</w:t>
      </w:r>
      <w:r w:rsidR="00926681" w:rsidRPr="00ED0774">
        <w:t xml:space="preserve"> </w:t>
      </w:r>
      <w:r w:rsidRPr="00ED0774">
        <w:t>чего</w:t>
      </w:r>
      <w:r w:rsidR="00926681" w:rsidRPr="00ED0774">
        <w:t xml:space="preserve"> </w:t>
      </w:r>
      <w:r w:rsidRPr="00ED0774">
        <w:t>пациенты,</w:t>
      </w:r>
      <w:r w:rsidR="00926681" w:rsidRPr="00ED0774">
        <w:t xml:space="preserve"> </w:t>
      </w:r>
      <w:r w:rsidRPr="00ED0774">
        <w:t>получающие</w:t>
      </w:r>
      <w:r w:rsidR="00926681" w:rsidRPr="00ED0774">
        <w:t xml:space="preserve"> </w:t>
      </w:r>
      <w:r w:rsidRPr="00ED0774">
        <w:t>индукционную</w:t>
      </w:r>
      <w:r w:rsidR="00926681" w:rsidRPr="00ED0774">
        <w:t xml:space="preserve"> </w:t>
      </w:r>
      <w:r w:rsidRPr="00ED0774">
        <w:t>терапию,</w:t>
      </w:r>
      <w:r w:rsidR="00926681" w:rsidRPr="00ED0774">
        <w:t xml:space="preserve"> </w:t>
      </w:r>
      <w:r w:rsidRPr="00ED0774">
        <w:t>могут</w:t>
      </w:r>
      <w:r w:rsidR="00926681" w:rsidRPr="00ED0774">
        <w:t xml:space="preserve"> </w:t>
      </w:r>
      <w:r w:rsidRPr="00ED0774">
        <w:t>страдать</w:t>
      </w:r>
      <w:r w:rsidR="00926681" w:rsidRPr="00ED0774">
        <w:t xml:space="preserve"> </w:t>
      </w:r>
      <w:r w:rsidRPr="00ED0774">
        <w:t>от</w:t>
      </w:r>
      <w:r w:rsidR="00926681" w:rsidRPr="00ED0774">
        <w:t xml:space="preserve"> </w:t>
      </w:r>
      <w:r w:rsidRPr="00ED0774">
        <w:t>различных</w:t>
      </w:r>
      <w:r w:rsidR="00926681" w:rsidRPr="00ED0774">
        <w:t xml:space="preserve"> </w:t>
      </w:r>
      <w:r w:rsidRPr="00ED0774">
        <w:t>побочных</w:t>
      </w:r>
      <w:r w:rsidR="00926681" w:rsidRPr="00ED0774">
        <w:t xml:space="preserve"> </w:t>
      </w:r>
      <w:r w:rsidRPr="00ED0774">
        <w:t>эффектов,</w:t>
      </w:r>
      <w:r w:rsidR="00926681" w:rsidRPr="00ED0774">
        <w:t xml:space="preserve"> </w:t>
      </w:r>
      <w:r w:rsidRPr="00ED0774">
        <w:t>таких</w:t>
      </w:r>
      <w:r w:rsidR="00926681" w:rsidRPr="00ED0774">
        <w:t xml:space="preserve"> </w:t>
      </w:r>
      <w:r w:rsidRPr="00ED0774">
        <w:t>как</w:t>
      </w:r>
      <w:r w:rsidR="00926681" w:rsidRPr="00ED0774">
        <w:t xml:space="preserve"> </w:t>
      </w:r>
      <w:r w:rsidRPr="00ED0774">
        <w:t>тошнота,</w:t>
      </w:r>
      <w:r w:rsidR="00926681" w:rsidRPr="00ED0774">
        <w:t xml:space="preserve"> </w:t>
      </w:r>
      <w:r w:rsidRPr="00ED0774">
        <w:t>слабость,</w:t>
      </w:r>
      <w:r w:rsidR="00926681" w:rsidRPr="00ED0774">
        <w:t xml:space="preserve"> </w:t>
      </w:r>
      <w:r w:rsidRPr="00ED0774">
        <w:t>повышенная</w:t>
      </w:r>
      <w:r w:rsidR="00926681" w:rsidRPr="00ED0774">
        <w:t xml:space="preserve"> </w:t>
      </w:r>
      <w:r w:rsidRPr="00ED0774">
        <w:t>чувствительность</w:t>
      </w:r>
      <w:r w:rsidR="00926681" w:rsidRPr="00ED0774">
        <w:t xml:space="preserve"> </w:t>
      </w:r>
      <w:r w:rsidR="00676BDD" w:rsidRPr="00ED0774">
        <w:t>к</w:t>
      </w:r>
      <w:r w:rsidR="00926681" w:rsidRPr="00ED0774">
        <w:t xml:space="preserve"> </w:t>
      </w:r>
      <w:r w:rsidRPr="00ED0774">
        <w:t>инфекциям.</w:t>
      </w:r>
      <w:r w:rsidR="00926681" w:rsidRPr="00ED0774">
        <w:t xml:space="preserve"> </w:t>
      </w:r>
      <w:r w:rsidRPr="00ED0774">
        <w:t>У</w:t>
      </w:r>
      <w:r w:rsidR="00926681" w:rsidRPr="00ED0774">
        <w:t xml:space="preserve"> </w:t>
      </w:r>
      <w:r w:rsidRPr="00ED0774">
        <w:t>большинства</w:t>
      </w:r>
      <w:r w:rsidR="00926681" w:rsidRPr="00ED0774">
        <w:t xml:space="preserve"> </w:t>
      </w:r>
      <w:r w:rsidRPr="00ED0774">
        <w:t>пациентов</w:t>
      </w:r>
      <w:r w:rsidR="00926681" w:rsidRPr="00ED0774">
        <w:t xml:space="preserve"> </w:t>
      </w:r>
      <w:r w:rsidRPr="00ED0774">
        <w:t>в</w:t>
      </w:r>
      <w:r w:rsidR="00926681" w:rsidRPr="00ED0774">
        <w:t xml:space="preserve"> </w:t>
      </w:r>
      <w:r w:rsidRPr="00ED0774">
        <w:t>течение</w:t>
      </w:r>
      <w:r w:rsidR="00926681" w:rsidRPr="00ED0774">
        <w:t xml:space="preserve"> </w:t>
      </w:r>
      <w:r w:rsidRPr="00ED0774">
        <w:t>нескольких</w:t>
      </w:r>
      <w:r w:rsidR="00926681" w:rsidRPr="00ED0774">
        <w:t xml:space="preserve"> </w:t>
      </w:r>
      <w:r w:rsidRPr="00ED0774">
        <w:t>недель</w:t>
      </w:r>
      <w:r w:rsidR="00926681" w:rsidRPr="00ED0774">
        <w:t xml:space="preserve"> </w:t>
      </w:r>
      <w:r w:rsidRPr="00ED0774">
        <w:t>после</w:t>
      </w:r>
      <w:r w:rsidR="00926681" w:rsidRPr="00ED0774">
        <w:t xml:space="preserve"> </w:t>
      </w:r>
      <w:r w:rsidRPr="00ED0774">
        <w:t>индукционной</w:t>
      </w:r>
      <w:r w:rsidR="00926681" w:rsidRPr="00ED0774">
        <w:t xml:space="preserve"> </w:t>
      </w:r>
      <w:r w:rsidRPr="00ED0774">
        <w:t>терапии</w:t>
      </w:r>
      <w:r w:rsidR="00926681" w:rsidRPr="00ED0774">
        <w:t xml:space="preserve"> </w:t>
      </w:r>
      <w:r w:rsidRPr="00ED0774">
        <w:t>восстанавливается</w:t>
      </w:r>
      <w:r w:rsidR="00926681" w:rsidRPr="00ED0774">
        <w:t xml:space="preserve"> </w:t>
      </w:r>
      <w:r w:rsidRPr="00ED0774">
        <w:t>нормальное</w:t>
      </w:r>
      <w:r w:rsidR="00926681" w:rsidRPr="00ED0774">
        <w:t xml:space="preserve"> </w:t>
      </w:r>
      <w:r w:rsidRPr="00ED0774">
        <w:t>кроветворение</w:t>
      </w:r>
      <w:r w:rsidR="00926681" w:rsidRPr="00ED0774">
        <w:t xml:space="preserve"> </w:t>
      </w:r>
      <w:r w:rsidRPr="00ED0774">
        <w:t>и</w:t>
      </w:r>
      <w:r w:rsidR="00926681" w:rsidRPr="00ED0774">
        <w:t xml:space="preserve"> </w:t>
      </w:r>
      <w:r w:rsidRPr="00ED0774">
        <w:t>констатируется</w:t>
      </w:r>
      <w:r w:rsidR="00926681" w:rsidRPr="00ED0774">
        <w:t xml:space="preserve"> </w:t>
      </w:r>
      <w:r w:rsidRPr="00ED0774">
        <w:t>ремиссия</w:t>
      </w:r>
      <w:r w:rsidR="00926681" w:rsidRPr="00ED0774">
        <w:t xml:space="preserve"> </w:t>
      </w:r>
      <w:r w:rsidRPr="00ED0774">
        <w:t>ОМЛ.</w:t>
      </w:r>
      <w:r w:rsidR="00926681" w:rsidRPr="00ED0774">
        <w:t xml:space="preserve"> </w:t>
      </w:r>
      <w:r w:rsidRPr="00ED0774">
        <w:t>В</w:t>
      </w:r>
      <w:r w:rsidR="00926681" w:rsidRPr="00ED0774">
        <w:t xml:space="preserve"> </w:t>
      </w:r>
      <w:r w:rsidRPr="00ED0774">
        <w:t>этот</w:t>
      </w:r>
      <w:r w:rsidR="00926681" w:rsidRPr="00ED0774">
        <w:t xml:space="preserve"> </w:t>
      </w:r>
      <w:r w:rsidRPr="00ED0774">
        <w:t>момент</w:t>
      </w:r>
      <w:r w:rsidR="00926681" w:rsidRPr="00ED0774">
        <w:t xml:space="preserve"> </w:t>
      </w:r>
      <w:r w:rsidRPr="00ED0774">
        <w:t>принимается</w:t>
      </w:r>
      <w:r w:rsidR="00926681" w:rsidRPr="00ED0774">
        <w:t xml:space="preserve"> </w:t>
      </w:r>
      <w:r w:rsidRPr="00ED0774">
        <w:t>решение</w:t>
      </w:r>
      <w:r w:rsidR="00926681" w:rsidRPr="00ED0774">
        <w:t xml:space="preserve"> </w:t>
      </w:r>
      <w:r w:rsidRPr="00ED0774">
        <w:t>о</w:t>
      </w:r>
      <w:r w:rsidR="00926681" w:rsidRPr="00ED0774">
        <w:t xml:space="preserve"> </w:t>
      </w:r>
      <w:r w:rsidRPr="00ED0774">
        <w:t>применении</w:t>
      </w:r>
      <w:r w:rsidR="00926681" w:rsidRPr="00ED0774">
        <w:t xml:space="preserve"> </w:t>
      </w:r>
      <w:r w:rsidRPr="00ED0774">
        <w:t>того</w:t>
      </w:r>
      <w:r w:rsidR="00926681" w:rsidRPr="00ED0774">
        <w:t xml:space="preserve"> </w:t>
      </w:r>
      <w:r w:rsidRPr="00ED0774">
        <w:t>или</w:t>
      </w:r>
      <w:r w:rsidR="00926681" w:rsidRPr="00ED0774">
        <w:t xml:space="preserve"> </w:t>
      </w:r>
      <w:r w:rsidRPr="00ED0774">
        <w:t>иного</w:t>
      </w:r>
      <w:r w:rsidR="00926681" w:rsidRPr="00ED0774">
        <w:t xml:space="preserve"> </w:t>
      </w:r>
      <w:r w:rsidRPr="00ED0774">
        <w:t>метода</w:t>
      </w:r>
      <w:r w:rsidR="00926681" w:rsidRPr="00ED0774">
        <w:t xml:space="preserve"> </w:t>
      </w:r>
      <w:r w:rsidRPr="00ED0774">
        <w:t>дальнейшего</w:t>
      </w:r>
      <w:r w:rsidR="00926681" w:rsidRPr="00ED0774">
        <w:t xml:space="preserve"> </w:t>
      </w:r>
      <w:r w:rsidRPr="00ED0774">
        <w:t>лечения.</w:t>
      </w:r>
      <w:r w:rsidR="00926681" w:rsidRPr="00ED0774">
        <w:t xml:space="preserve"> </w:t>
      </w:r>
      <w:r w:rsidRPr="00ED0774">
        <w:t>Это</w:t>
      </w:r>
      <w:r w:rsidR="00926681" w:rsidRPr="00ED0774">
        <w:t xml:space="preserve"> </w:t>
      </w:r>
      <w:r w:rsidRPr="00ED0774">
        <w:t>может</w:t>
      </w:r>
      <w:r w:rsidR="00926681" w:rsidRPr="00ED0774">
        <w:t xml:space="preserve"> </w:t>
      </w:r>
      <w:r w:rsidRPr="00ED0774">
        <w:t>быть</w:t>
      </w:r>
      <w:r w:rsidR="00926681" w:rsidRPr="00ED0774">
        <w:t xml:space="preserve"> </w:t>
      </w:r>
      <w:r w:rsidRPr="00ED0774">
        <w:t>продолжение</w:t>
      </w:r>
      <w:r w:rsidR="00926681" w:rsidRPr="00ED0774">
        <w:t xml:space="preserve"> </w:t>
      </w:r>
      <w:r w:rsidR="002509EA" w:rsidRPr="00ED0774">
        <w:t>ХТ</w:t>
      </w:r>
      <w:r w:rsidR="00926681" w:rsidRPr="00ED0774">
        <w:t xml:space="preserve"> </w:t>
      </w:r>
      <w:r w:rsidR="002509EA" w:rsidRPr="00ED0774">
        <w:t>в</w:t>
      </w:r>
      <w:r w:rsidR="00926681" w:rsidRPr="00ED0774">
        <w:t xml:space="preserve"> </w:t>
      </w:r>
      <w:r w:rsidRPr="00ED0774">
        <w:t>цел</w:t>
      </w:r>
      <w:r w:rsidR="002509EA" w:rsidRPr="00ED0774">
        <w:t>ях</w:t>
      </w:r>
      <w:r w:rsidR="00926681" w:rsidRPr="00ED0774">
        <w:t xml:space="preserve"> </w:t>
      </w:r>
      <w:r w:rsidRPr="00ED0774">
        <w:t>консолидации</w:t>
      </w:r>
      <w:r w:rsidR="00926681" w:rsidRPr="00ED0774">
        <w:t xml:space="preserve"> </w:t>
      </w:r>
      <w:r w:rsidRPr="00ED0774">
        <w:t>(закрепления)</w:t>
      </w:r>
      <w:r w:rsidR="00926681" w:rsidRPr="00ED0774">
        <w:t xml:space="preserve"> </w:t>
      </w:r>
      <w:r w:rsidRPr="00ED0774">
        <w:t>ремиссии,</w:t>
      </w:r>
      <w:r w:rsidR="00926681" w:rsidRPr="00ED0774">
        <w:t xml:space="preserve"> </w:t>
      </w:r>
      <w:r w:rsidRPr="00ED0774">
        <w:t>направленное</w:t>
      </w:r>
      <w:r w:rsidR="00926681" w:rsidRPr="00ED0774">
        <w:t xml:space="preserve"> </w:t>
      </w:r>
      <w:r w:rsidRPr="00ED0774">
        <w:t>на</w:t>
      </w:r>
      <w:r w:rsidR="00926681" w:rsidRPr="00ED0774">
        <w:t xml:space="preserve"> </w:t>
      </w:r>
      <w:r w:rsidRPr="00ED0774">
        <w:t>более</w:t>
      </w:r>
      <w:r w:rsidR="00926681" w:rsidRPr="00ED0774">
        <w:t xml:space="preserve"> </w:t>
      </w:r>
      <w:r w:rsidRPr="00ED0774">
        <w:t>полное</w:t>
      </w:r>
      <w:r w:rsidR="00926681" w:rsidRPr="00ED0774">
        <w:t xml:space="preserve"> </w:t>
      </w:r>
      <w:r w:rsidRPr="00ED0774">
        <w:t>уничтожени</w:t>
      </w:r>
      <w:r w:rsidR="002509EA" w:rsidRPr="00ED0774">
        <w:t>е</w:t>
      </w:r>
      <w:r w:rsidR="00926681" w:rsidRPr="00ED0774">
        <w:t xml:space="preserve"> </w:t>
      </w:r>
      <w:r w:rsidRPr="00ED0774">
        <w:t>лейкозных</w:t>
      </w:r>
      <w:r w:rsidR="00926681" w:rsidRPr="00ED0774">
        <w:t xml:space="preserve"> </w:t>
      </w:r>
      <w:r w:rsidRPr="00ED0774">
        <w:t>клеток</w:t>
      </w:r>
      <w:r w:rsidR="002509EA" w:rsidRPr="00ED0774">
        <w:t>,</w:t>
      </w:r>
      <w:r w:rsidR="00926681" w:rsidRPr="00ED0774">
        <w:t xml:space="preserve"> </w:t>
      </w:r>
      <w:r w:rsidRPr="00ED0774">
        <w:t>и</w:t>
      </w:r>
      <w:r w:rsidR="00926681" w:rsidRPr="00ED0774">
        <w:t xml:space="preserve"> </w:t>
      </w:r>
      <w:r w:rsidRPr="00ED0774">
        <w:t>поддерживающая</w:t>
      </w:r>
      <w:r w:rsidR="00926681" w:rsidRPr="00ED0774">
        <w:t xml:space="preserve"> </w:t>
      </w:r>
      <w:r w:rsidRPr="00ED0774">
        <w:t>терапия.</w:t>
      </w:r>
      <w:r w:rsidR="00926681" w:rsidRPr="00ED0774">
        <w:t xml:space="preserve"> </w:t>
      </w:r>
    </w:p>
    <w:p w14:paraId="4B248B3A" w14:textId="77777777" w:rsidR="00E61EE5" w:rsidRPr="00ED0774" w:rsidRDefault="00D80AC9" w:rsidP="00705E68">
      <w:pPr>
        <w:pStyle w:val="afd"/>
        <w:spacing w:beforeAutospacing="0" w:afterAutospacing="0" w:line="360" w:lineRule="auto"/>
        <w:ind w:firstLine="709"/>
        <w:contextualSpacing/>
        <w:divId w:val="198051647"/>
      </w:pPr>
      <w:r w:rsidRPr="00ED0774">
        <w:t>Другой</w:t>
      </w:r>
      <w:r w:rsidR="00926681" w:rsidRPr="00ED0774">
        <w:t xml:space="preserve"> </w:t>
      </w:r>
      <w:r w:rsidRPr="00ED0774">
        <w:t>метод</w:t>
      </w:r>
      <w:r w:rsidR="00926681" w:rsidRPr="00ED0774">
        <w:t xml:space="preserve"> </w:t>
      </w:r>
      <w:r w:rsidRPr="00ED0774">
        <w:t>лечения</w:t>
      </w:r>
      <w:r w:rsidR="00926681" w:rsidRPr="00ED0774">
        <w:t xml:space="preserve"> </w:t>
      </w:r>
      <w:r w:rsidRPr="00ED0774">
        <w:t>–</w:t>
      </w:r>
      <w:r w:rsidR="00926681" w:rsidRPr="00ED0774">
        <w:t xml:space="preserve"> </w:t>
      </w:r>
      <w:r w:rsidRPr="00ED0774">
        <w:t>проведение</w:t>
      </w:r>
      <w:r w:rsidR="00926681" w:rsidRPr="00ED0774">
        <w:t xml:space="preserve"> </w:t>
      </w:r>
      <w:r w:rsidRPr="00ED0774">
        <w:t>алло</w:t>
      </w:r>
      <w:r w:rsidR="00A31C28" w:rsidRPr="00ED0774">
        <w:t>-ТКМ</w:t>
      </w:r>
      <w:r w:rsidRPr="00ED0774">
        <w:t>.</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источника</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незрелые</w:t>
      </w:r>
      <w:r w:rsidR="00926681" w:rsidRPr="00ED0774">
        <w:t xml:space="preserve"> </w:t>
      </w:r>
      <w:r w:rsidRPr="00ED0774">
        <w:t>клетки</w:t>
      </w:r>
      <w:r w:rsidR="00926681" w:rsidRPr="00ED0774">
        <w:t xml:space="preserve"> </w:t>
      </w:r>
      <w:r w:rsidR="00A31C28" w:rsidRPr="00ED0774">
        <w:t>–</w:t>
      </w:r>
      <w:r w:rsidR="00926681" w:rsidRPr="00ED0774">
        <w:t xml:space="preserve"> </w:t>
      </w:r>
      <w:r w:rsidRPr="00ED0774">
        <w:t>предшественницы</w:t>
      </w:r>
      <w:r w:rsidR="00926681" w:rsidRPr="00ED0774">
        <w:t xml:space="preserve"> </w:t>
      </w:r>
      <w:r w:rsidRPr="00ED0774">
        <w:t>кроветворения,</w:t>
      </w:r>
      <w:r w:rsidR="00926681" w:rsidRPr="00ED0774">
        <w:t xml:space="preserve"> </w:t>
      </w:r>
      <w:r w:rsidRPr="00ED0774">
        <w:t>из</w:t>
      </w:r>
      <w:r w:rsidR="00926681" w:rsidRPr="00ED0774">
        <w:t xml:space="preserve"> </w:t>
      </w:r>
      <w:r w:rsidRPr="00ED0774">
        <w:t>которых</w:t>
      </w:r>
      <w:r w:rsidR="00926681" w:rsidRPr="00ED0774">
        <w:t xml:space="preserve"> </w:t>
      </w:r>
      <w:r w:rsidRPr="00ED0774">
        <w:t>впоследствии</w:t>
      </w:r>
      <w:r w:rsidR="00926681" w:rsidRPr="00ED0774">
        <w:t xml:space="preserve"> </w:t>
      </w:r>
      <w:r w:rsidRPr="00ED0774">
        <w:t>развиваются</w:t>
      </w:r>
      <w:r w:rsidR="00926681" w:rsidRPr="00ED0774">
        <w:t xml:space="preserve"> </w:t>
      </w:r>
      <w:r w:rsidR="00A31C28" w:rsidRPr="00ED0774">
        <w:t>3</w:t>
      </w:r>
      <w:r w:rsidR="00926681" w:rsidRPr="00ED0774">
        <w:t xml:space="preserve"> </w:t>
      </w:r>
      <w:r w:rsidRPr="00ED0774">
        <w:t>типа</w:t>
      </w:r>
      <w:r w:rsidR="00926681" w:rsidRPr="00ED0774">
        <w:t xml:space="preserve"> </w:t>
      </w:r>
      <w:r w:rsidRPr="00ED0774">
        <w:t>клеток</w:t>
      </w:r>
      <w:r w:rsidR="00926681" w:rsidRPr="00ED0774">
        <w:t xml:space="preserve"> </w:t>
      </w:r>
      <w:r w:rsidRPr="00ED0774">
        <w:t>крови:</w:t>
      </w:r>
      <w:r w:rsidR="00926681" w:rsidRPr="00ED0774">
        <w:t xml:space="preserve"> </w:t>
      </w:r>
      <w:r w:rsidRPr="00ED0774">
        <w:t>лейкоциты,</w:t>
      </w:r>
      <w:r w:rsidR="00926681" w:rsidRPr="00ED0774">
        <w:t xml:space="preserve"> </w:t>
      </w:r>
      <w:r w:rsidRPr="00ED0774">
        <w:t>эритроциты</w:t>
      </w:r>
      <w:r w:rsidR="00926681" w:rsidRPr="00ED0774">
        <w:t xml:space="preserve"> </w:t>
      </w:r>
      <w:r w:rsidRPr="00ED0774">
        <w:t>и</w:t>
      </w:r>
      <w:r w:rsidR="00926681" w:rsidRPr="00ED0774">
        <w:t xml:space="preserve"> </w:t>
      </w:r>
      <w:r w:rsidRPr="00ED0774">
        <w:t>тромбоциты</w:t>
      </w:r>
      <w:r w:rsidR="008F3B99" w:rsidRPr="00ED0774">
        <w:t>)</w:t>
      </w:r>
      <w:r w:rsidR="00926681" w:rsidRPr="00ED0774">
        <w:t xml:space="preserve"> </w:t>
      </w:r>
      <w:r w:rsidRPr="00ED0774">
        <w:t>в</w:t>
      </w:r>
      <w:r w:rsidR="00926681" w:rsidRPr="00ED0774">
        <w:t xml:space="preserve"> </w:t>
      </w:r>
      <w:r w:rsidRPr="00ED0774">
        <w:t>настоящее</w:t>
      </w:r>
      <w:r w:rsidR="00926681" w:rsidRPr="00ED0774">
        <w:t xml:space="preserve"> </w:t>
      </w:r>
      <w:r w:rsidRPr="00ED0774">
        <w:t>время</w:t>
      </w:r>
      <w:r w:rsidR="00926681" w:rsidRPr="00ED0774">
        <w:t xml:space="preserve"> </w:t>
      </w:r>
      <w:r w:rsidRPr="00ED0774">
        <w:t>используют</w:t>
      </w:r>
      <w:r w:rsidR="00926681" w:rsidRPr="00ED0774">
        <w:t xml:space="preserve"> </w:t>
      </w:r>
      <w:r w:rsidRPr="00ED0774">
        <w:t>костный</w:t>
      </w:r>
      <w:r w:rsidR="00926681" w:rsidRPr="00ED0774">
        <w:t xml:space="preserve"> </w:t>
      </w:r>
      <w:r w:rsidRPr="00ED0774">
        <w:t>мозг,</w:t>
      </w:r>
      <w:r w:rsidR="00926681" w:rsidRPr="00ED0774">
        <w:t xml:space="preserve"> </w:t>
      </w:r>
      <w:r w:rsidRPr="00ED0774">
        <w:t>пуповинную</w:t>
      </w:r>
      <w:r w:rsidR="00926681" w:rsidRPr="00ED0774">
        <w:t xml:space="preserve"> </w:t>
      </w:r>
      <w:r w:rsidRPr="00ED0774">
        <w:t>кровь</w:t>
      </w:r>
      <w:r w:rsidR="00926681" w:rsidRPr="00ED0774">
        <w:t xml:space="preserve"> </w:t>
      </w:r>
      <w:r w:rsidRPr="00ED0774">
        <w:t>или</w:t>
      </w:r>
      <w:r w:rsidR="00926681" w:rsidRPr="00ED0774">
        <w:t xml:space="preserve"> </w:t>
      </w:r>
      <w:r w:rsidRPr="00ED0774">
        <w:t>периферическую</w:t>
      </w:r>
      <w:r w:rsidR="00926681" w:rsidRPr="00ED0774">
        <w:t xml:space="preserve"> </w:t>
      </w:r>
      <w:r w:rsidRPr="00ED0774">
        <w:t>кровь</w:t>
      </w:r>
      <w:r w:rsidR="00926681" w:rsidRPr="00ED0774">
        <w:t xml:space="preserve"> </w:t>
      </w:r>
      <w:r w:rsidRPr="00ED0774">
        <w:t>донора.</w:t>
      </w:r>
      <w:r w:rsidR="00926681" w:rsidRPr="00ED0774">
        <w:t xml:space="preserve"> </w:t>
      </w:r>
      <w:r w:rsidRPr="00ED0774">
        <w:t>Какой</w:t>
      </w:r>
      <w:r w:rsidR="00926681" w:rsidRPr="00ED0774">
        <w:t xml:space="preserve"> </w:t>
      </w:r>
      <w:r w:rsidRPr="00ED0774">
        <w:t>бы</w:t>
      </w:r>
      <w:r w:rsidR="00926681" w:rsidRPr="00ED0774">
        <w:t xml:space="preserve"> </w:t>
      </w:r>
      <w:r w:rsidRPr="00ED0774">
        <w:t>источник</w:t>
      </w:r>
      <w:r w:rsidR="00926681" w:rsidRPr="00ED0774">
        <w:t xml:space="preserve"> </w:t>
      </w:r>
      <w:r w:rsidRPr="00ED0774">
        <w:t>не</w:t>
      </w:r>
      <w:r w:rsidR="00926681" w:rsidRPr="00ED0774">
        <w:t xml:space="preserve"> </w:t>
      </w:r>
      <w:r w:rsidRPr="00ED0774">
        <w:t>использовался,</w:t>
      </w:r>
      <w:r w:rsidR="00926681" w:rsidRPr="00ED0774">
        <w:t xml:space="preserve"> </w:t>
      </w:r>
      <w:r w:rsidRPr="00ED0774">
        <w:t>стволовые</w:t>
      </w:r>
      <w:r w:rsidR="00926681" w:rsidRPr="00ED0774">
        <w:t xml:space="preserve"> </w:t>
      </w:r>
      <w:r w:rsidRPr="00ED0774">
        <w:t>клетки</w:t>
      </w:r>
      <w:r w:rsidR="00926681" w:rsidRPr="00ED0774">
        <w:t xml:space="preserve"> </w:t>
      </w:r>
      <w:r w:rsidRPr="00ED0774">
        <w:t>вводятся</w:t>
      </w:r>
      <w:r w:rsidR="00926681" w:rsidRPr="00ED0774">
        <w:t xml:space="preserve"> </w:t>
      </w:r>
      <w:r w:rsidR="00CE09BF" w:rsidRPr="00ED0774">
        <w:t>в/в</w:t>
      </w:r>
      <w:r w:rsidR="00926681" w:rsidRPr="00ED0774">
        <w:t xml:space="preserve"> </w:t>
      </w:r>
      <w:r w:rsidRPr="00ED0774">
        <w:t>в</w:t>
      </w:r>
      <w:r w:rsidR="00926681" w:rsidRPr="00ED0774">
        <w:t xml:space="preserve"> </w:t>
      </w:r>
      <w:r w:rsidRPr="00ED0774">
        <w:t>организм</w:t>
      </w:r>
      <w:r w:rsidR="00926681" w:rsidRPr="00ED0774">
        <w:t xml:space="preserve"> </w:t>
      </w:r>
      <w:r w:rsidRPr="00ED0774">
        <w:t>пациента</w:t>
      </w:r>
      <w:r w:rsidR="00926681" w:rsidRPr="00ED0774">
        <w:t xml:space="preserve"> </w:t>
      </w:r>
      <w:r w:rsidRPr="00ED0774">
        <w:t>после</w:t>
      </w:r>
      <w:r w:rsidR="00926681" w:rsidRPr="00ED0774">
        <w:t xml:space="preserve"> </w:t>
      </w:r>
      <w:r w:rsidRPr="00ED0774">
        <w:t>проведения</w:t>
      </w:r>
      <w:r w:rsidR="00926681" w:rsidRPr="00ED0774">
        <w:t xml:space="preserve"> </w:t>
      </w:r>
      <w:r w:rsidRPr="00ED0774">
        <w:t>высокодозной</w:t>
      </w:r>
      <w:r w:rsidR="00926681" w:rsidRPr="00ED0774">
        <w:t xml:space="preserve"> </w:t>
      </w:r>
      <w:r w:rsidR="00A31C28" w:rsidRPr="00ED0774">
        <w:t>ХТ</w:t>
      </w:r>
      <w:r w:rsidR="00926681" w:rsidRPr="00ED0774">
        <w:t xml:space="preserve"> </w:t>
      </w:r>
      <w:r w:rsidRPr="00ED0774">
        <w:t>или</w:t>
      </w:r>
      <w:r w:rsidR="00926681" w:rsidRPr="00ED0774">
        <w:t xml:space="preserve"> </w:t>
      </w:r>
      <w:r w:rsidRPr="00ED0774">
        <w:t>лучевой</w:t>
      </w:r>
      <w:r w:rsidR="00926681" w:rsidRPr="00ED0774">
        <w:t xml:space="preserve"> </w:t>
      </w:r>
      <w:r w:rsidRPr="00ED0774">
        <w:t>терапии,</w:t>
      </w:r>
      <w:r w:rsidR="00926681" w:rsidRPr="00ED0774">
        <w:t xml:space="preserve"> </w:t>
      </w:r>
      <w:r w:rsidRPr="00ED0774">
        <w:lastRenderedPageBreak/>
        <w:t>призванной</w:t>
      </w:r>
      <w:r w:rsidR="00926681" w:rsidRPr="00ED0774">
        <w:t xml:space="preserve"> </w:t>
      </w:r>
      <w:r w:rsidRPr="00ED0774">
        <w:t>полностью</w:t>
      </w:r>
      <w:r w:rsidR="00926681" w:rsidRPr="00ED0774">
        <w:t xml:space="preserve"> </w:t>
      </w:r>
      <w:r w:rsidRPr="00ED0774">
        <w:t>уничтожить</w:t>
      </w:r>
      <w:r w:rsidR="00926681" w:rsidRPr="00ED0774">
        <w:t xml:space="preserve"> </w:t>
      </w:r>
      <w:r w:rsidRPr="00ED0774">
        <w:t>лейкозные</w:t>
      </w:r>
      <w:r w:rsidR="00926681" w:rsidRPr="00ED0774">
        <w:t xml:space="preserve"> </w:t>
      </w:r>
      <w:r w:rsidRPr="00ED0774">
        <w:t>клетки</w:t>
      </w:r>
      <w:r w:rsidR="00926681" w:rsidRPr="00ED0774">
        <w:t xml:space="preserve"> </w:t>
      </w:r>
      <w:r w:rsidR="00BB4286" w:rsidRPr="00ED0774">
        <w:t>пациента</w:t>
      </w:r>
      <w:r w:rsidRPr="00ED0774">
        <w:t>.</w:t>
      </w:r>
      <w:r w:rsidR="00926681" w:rsidRPr="00ED0774">
        <w:t xml:space="preserve"> </w:t>
      </w:r>
      <w:r w:rsidRPr="00ED0774">
        <w:t>Предтрансплантационная</w:t>
      </w:r>
      <w:r w:rsidR="00926681" w:rsidRPr="00ED0774">
        <w:t xml:space="preserve"> </w:t>
      </w:r>
      <w:r w:rsidR="00A31C28" w:rsidRPr="00ED0774">
        <w:t>ХТ</w:t>
      </w:r>
      <w:r w:rsidR="00926681" w:rsidRPr="00ED0774">
        <w:t xml:space="preserve"> </w:t>
      </w:r>
      <w:r w:rsidRPr="00ED0774">
        <w:t>уничтожает</w:t>
      </w:r>
      <w:r w:rsidR="00926681" w:rsidRPr="00ED0774">
        <w:t xml:space="preserve"> </w:t>
      </w:r>
      <w:r w:rsidRPr="00ED0774">
        <w:t>также</w:t>
      </w:r>
      <w:r w:rsidR="00926681" w:rsidRPr="00ED0774">
        <w:t xml:space="preserve"> </w:t>
      </w:r>
      <w:r w:rsidRPr="00ED0774">
        <w:t>иммунную</w:t>
      </w:r>
      <w:r w:rsidR="00926681" w:rsidRPr="00ED0774">
        <w:t xml:space="preserve"> </w:t>
      </w:r>
      <w:r w:rsidRPr="00ED0774">
        <w:t>систему</w:t>
      </w:r>
      <w:r w:rsidR="00926681" w:rsidRPr="00ED0774">
        <w:t xml:space="preserve"> </w:t>
      </w:r>
      <w:r w:rsidRPr="00ED0774">
        <w:t>пациента,</w:t>
      </w:r>
      <w:r w:rsidR="00926681" w:rsidRPr="00ED0774">
        <w:t xml:space="preserve"> </w:t>
      </w:r>
      <w:r w:rsidRPr="00ED0774">
        <w:t>которую</w:t>
      </w:r>
      <w:r w:rsidR="00926681" w:rsidRPr="00ED0774">
        <w:t xml:space="preserve"> </w:t>
      </w:r>
      <w:r w:rsidRPr="00ED0774">
        <w:t>вводимые</w:t>
      </w:r>
      <w:r w:rsidR="00926681" w:rsidRPr="00ED0774">
        <w:t xml:space="preserve"> </w:t>
      </w:r>
      <w:r w:rsidRPr="00ED0774">
        <w:t>клетки</w:t>
      </w:r>
      <w:r w:rsidR="00926681" w:rsidRPr="00ED0774">
        <w:t xml:space="preserve"> </w:t>
      </w:r>
      <w:r w:rsidRPr="00ED0774">
        <w:t>донора</w:t>
      </w:r>
      <w:r w:rsidR="00926681" w:rsidRPr="00ED0774">
        <w:t xml:space="preserve"> </w:t>
      </w:r>
      <w:r w:rsidRPr="00ED0774">
        <w:t>должны</w:t>
      </w:r>
      <w:r w:rsidR="00926681" w:rsidRPr="00ED0774">
        <w:t xml:space="preserve"> </w:t>
      </w:r>
      <w:r w:rsidRPr="00ED0774">
        <w:t>восстановить.</w:t>
      </w:r>
    </w:p>
    <w:p w14:paraId="53FE07A9" w14:textId="462515EF" w:rsidR="006E5861" w:rsidRPr="00ED0774" w:rsidRDefault="00D80AC9" w:rsidP="00705E68">
      <w:pPr>
        <w:pStyle w:val="afd"/>
        <w:spacing w:beforeAutospacing="0" w:afterAutospacing="0" w:line="360" w:lineRule="auto"/>
        <w:ind w:firstLine="709"/>
        <w:contextualSpacing/>
        <w:divId w:val="198051647"/>
      </w:pPr>
      <w:r w:rsidRPr="00ED0774">
        <w:t>Аллогенная</w:t>
      </w:r>
      <w:r w:rsidR="00926681" w:rsidRPr="00ED0774">
        <w:t xml:space="preserve"> </w:t>
      </w:r>
      <w:r w:rsidRPr="00ED0774">
        <w:t>трансплантация</w:t>
      </w:r>
      <w:r w:rsidR="00926681" w:rsidRPr="00ED0774">
        <w:t xml:space="preserve"> </w:t>
      </w:r>
      <w:r w:rsidRPr="00ED0774">
        <w:t>требует</w:t>
      </w:r>
      <w:r w:rsidR="00926681" w:rsidRPr="00ED0774">
        <w:t xml:space="preserve"> </w:t>
      </w:r>
      <w:r w:rsidRPr="00ED0774">
        <w:t>наличия</w:t>
      </w:r>
      <w:r w:rsidR="00926681" w:rsidRPr="00ED0774">
        <w:t xml:space="preserve"> </w:t>
      </w:r>
      <w:r w:rsidRPr="00ED0774">
        <w:t>родственного</w:t>
      </w:r>
      <w:r w:rsidR="00926681" w:rsidRPr="00ED0774">
        <w:t xml:space="preserve"> </w:t>
      </w:r>
      <w:r w:rsidRPr="00ED0774">
        <w:t>или</w:t>
      </w:r>
      <w:r w:rsidR="00926681" w:rsidRPr="00ED0774">
        <w:t xml:space="preserve"> </w:t>
      </w:r>
      <w:r w:rsidRPr="00ED0774">
        <w:t>неродственного</w:t>
      </w:r>
      <w:r w:rsidR="00926681" w:rsidRPr="00ED0774">
        <w:t xml:space="preserve"> </w:t>
      </w:r>
      <w:r w:rsidRPr="00ED0774">
        <w:t>донора,</w:t>
      </w:r>
      <w:r w:rsidR="00926681" w:rsidRPr="00ED0774">
        <w:t xml:space="preserve"> </w:t>
      </w:r>
      <w:r w:rsidRPr="00ED0774">
        <w:t>гистосовместимого</w:t>
      </w:r>
      <w:r w:rsidR="00926681" w:rsidRPr="00ED0774">
        <w:t xml:space="preserve"> </w:t>
      </w:r>
      <w:r w:rsidRPr="00ED0774">
        <w:t>с</w:t>
      </w:r>
      <w:r w:rsidR="00926681" w:rsidRPr="00ED0774">
        <w:t xml:space="preserve"> </w:t>
      </w:r>
      <w:r w:rsidRPr="00ED0774">
        <w:t>пациентом</w:t>
      </w:r>
      <w:r w:rsidR="00926681" w:rsidRPr="00ED0774">
        <w:t xml:space="preserve"> </w:t>
      </w:r>
      <w:r w:rsidRPr="00ED0774">
        <w:t>по</w:t>
      </w:r>
      <w:r w:rsidR="00926681" w:rsidRPr="00ED0774">
        <w:t xml:space="preserve"> </w:t>
      </w:r>
      <w:r w:rsidRPr="00ED0774">
        <w:t>системе</w:t>
      </w:r>
      <w:r w:rsidR="00926681" w:rsidRPr="00ED0774">
        <w:t xml:space="preserve"> </w:t>
      </w:r>
      <w:r w:rsidRPr="00ED0774">
        <w:t>HLA.</w:t>
      </w:r>
      <w:r w:rsidR="00926681" w:rsidRPr="00ED0774">
        <w:t xml:space="preserve"> </w:t>
      </w:r>
      <w:r w:rsidRPr="00ED0774">
        <w:t>В</w:t>
      </w:r>
      <w:r w:rsidR="00926681" w:rsidRPr="00ED0774">
        <w:t xml:space="preserve"> </w:t>
      </w:r>
      <w:r w:rsidRPr="00ED0774">
        <w:t>качестве</w:t>
      </w:r>
      <w:r w:rsidR="00926681" w:rsidRPr="00ED0774">
        <w:t xml:space="preserve"> </w:t>
      </w:r>
      <w:r w:rsidRPr="00ED0774">
        <w:t>родственного</w:t>
      </w:r>
      <w:r w:rsidR="00926681" w:rsidRPr="00ED0774">
        <w:t xml:space="preserve"> </w:t>
      </w:r>
      <w:r w:rsidRPr="00ED0774">
        <w:t>донора</w:t>
      </w:r>
      <w:r w:rsidR="00926681" w:rsidRPr="00ED0774">
        <w:t xml:space="preserve"> </w:t>
      </w:r>
      <w:r w:rsidRPr="00ED0774">
        <w:t>обычно</w:t>
      </w:r>
      <w:r w:rsidR="00926681" w:rsidRPr="00ED0774">
        <w:t xml:space="preserve"> </w:t>
      </w:r>
      <w:r w:rsidRPr="00ED0774">
        <w:t>выступает</w:t>
      </w:r>
      <w:r w:rsidR="00926681" w:rsidRPr="00ED0774">
        <w:t xml:space="preserve"> </w:t>
      </w:r>
      <w:r w:rsidRPr="00ED0774">
        <w:t>родной</w:t>
      </w:r>
      <w:r w:rsidR="00926681" w:rsidRPr="00ED0774">
        <w:t xml:space="preserve"> </w:t>
      </w:r>
      <w:r w:rsidRPr="00ED0774">
        <w:t>брат</w:t>
      </w:r>
      <w:r w:rsidR="00926681" w:rsidRPr="00ED0774">
        <w:t xml:space="preserve"> </w:t>
      </w:r>
      <w:r w:rsidRPr="00ED0774">
        <w:t>или</w:t>
      </w:r>
      <w:r w:rsidR="00926681" w:rsidRPr="00ED0774">
        <w:t xml:space="preserve"> </w:t>
      </w:r>
      <w:r w:rsidRPr="00ED0774">
        <w:t>сестра.</w:t>
      </w:r>
      <w:r w:rsidR="00926681" w:rsidRPr="00ED0774">
        <w:t xml:space="preserve"> </w:t>
      </w:r>
      <w:r w:rsidRPr="00ED0774">
        <w:t>Если</w:t>
      </w:r>
      <w:r w:rsidR="00926681" w:rsidRPr="00ED0774">
        <w:t xml:space="preserve"> </w:t>
      </w:r>
      <w:r w:rsidRPr="00ED0774">
        <w:t>родственн</w:t>
      </w:r>
      <w:r w:rsidR="00676BDD" w:rsidRPr="00ED0774">
        <w:t>ый</w:t>
      </w:r>
      <w:r w:rsidR="00926681" w:rsidRPr="00ED0774">
        <w:t xml:space="preserve"> </w:t>
      </w:r>
      <w:r w:rsidRPr="00ED0774">
        <w:t>донор</w:t>
      </w:r>
      <w:r w:rsidR="00926681" w:rsidRPr="00ED0774">
        <w:t xml:space="preserve"> </w:t>
      </w:r>
      <w:r w:rsidRPr="00ED0774">
        <w:t>не</w:t>
      </w:r>
      <w:r w:rsidR="00926681" w:rsidRPr="00ED0774">
        <w:t xml:space="preserve"> </w:t>
      </w:r>
      <w:r w:rsidRPr="00ED0774">
        <w:t>найден,</w:t>
      </w:r>
      <w:r w:rsidR="00926681" w:rsidRPr="00ED0774">
        <w:t xml:space="preserve"> </w:t>
      </w:r>
      <w:r w:rsidRPr="00ED0774">
        <w:t>врач</w:t>
      </w:r>
      <w:r w:rsidR="00926681" w:rsidRPr="00ED0774">
        <w:t xml:space="preserve"> </w:t>
      </w:r>
      <w:r w:rsidRPr="00ED0774">
        <w:t>проводит</w:t>
      </w:r>
      <w:r w:rsidR="00926681" w:rsidRPr="00ED0774">
        <w:t xml:space="preserve"> </w:t>
      </w:r>
      <w:r w:rsidRPr="00ED0774">
        <w:t>поиск</w:t>
      </w:r>
      <w:r w:rsidR="00926681" w:rsidRPr="00ED0774">
        <w:t xml:space="preserve"> </w:t>
      </w:r>
      <w:r w:rsidRPr="00ED0774">
        <w:t>в</w:t>
      </w:r>
      <w:r w:rsidR="00926681" w:rsidRPr="00ED0774">
        <w:t xml:space="preserve"> </w:t>
      </w:r>
      <w:r w:rsidRPr="00ED0774">
        <w:t>базах</w:t>
      </w:r>
      <w:r w:rsidR="00926681" w:rsidRPr="00ED0774">
        <w:t xml:space="preserve"> </w:t>
      </w:r>
      <w:r w:rsidRPr="00ED0774">
        <w:t>данных</w:t>
      </w:r>
      <w:r w:rsidR="00926681" w:rsidRPr="00ED0774">
        <w:t xml:space="preserve"> </w:t>
      </w:r>
      <w:r w:rsidR="00676BDD" w:rsidRPr="00ED0774">
        <w:t>российских</w:t>
      </w:r>
      <w:r w:rsidR="00926681" w:rsidRPr="00ED0774">
        <w:t xml:space="preserve"> </w:t>
      </w:r>
      <w:r w:rsidRPr="00ED0774">
        <w:t>и/или</w:t>
      </w:r>
      <w:r w:rsidR="00926681" w:rsidRPr="00ED0774">
        <w:t xml:space="preserve"> </w:t>
      </w:r>
      <w:r w:rsidR="00676BDD" w:rsidRPr="00ED0774">
        <w:t>зарубежных</w:t>
      </w:r>
      <w:r w:rsidR="00926681" w:rsidRPr="00ED0774">
        <w:t xml:space="preserve"> </w:t>
      </w:r>
      <w:r w:rsidR="00676BDD" w:rsidRPr="00ED0774">
        <w:t>регистров</w:t>
      </w:r>
      <w:r w:rsidR="00926681" w:rsidRPr="00ED0774">
        <w:t xml:space="preserve"> </w:t>
      </w:r>
      <w:r w:rsidRPr="00ED0774">
        <w:t>доноров.</w:t>
      </w:r>
      <w:r w:rsidR="00926681" w:rsidRPr="00ED0774">
        <w:t xml:space="preserve"> </w:t>
      </w:r>
      <w:r w:rsidRPr="00ED0774">
        <w:t>Независимо</w:t>
      </w:r>
      <w:r w:rsidR="00926681" w:rsidRPr="00ED0774">
        <w:t xml:space="preserve"> </w:t>
      </w:r>
      <w:r w:rsidRPr="00ED0774">
        <w:t>от</w:t>
      </w:r>
      <w:r w:rsidR="00926681" w:rsidRPr="00ED0774">
        <w:t xml:space="preserve"> </w:t>
      </w:r>
      <w:r w:rsidRPr="00ED0774">
        <w:t>того,</w:t>
      </w:r>
      <w:r w:rsidR="00926681" w:rsidRPr="00ED0774">
        <w:t xml:space="preserve"> </w:t>
      </w:r>
      <w:r w:rsidRPr="00ED0774">
        <w:t>родственный</w:t>
      </w:r>
      <w:r w:rsidR="00926681" w:rsidRPr="00ED0774">
        <w:t xml:space="preserve"> </w:t>
      </w:r>
      <w:r w:rsidRPr="00ED0774">
        <w:t>или</w:t>
      </w:r>
      <w:r w:rsidR="00926681" w:rsidRPr="00ED0774">
        <w:t xml:space="preserve"> </w:t>
      </w:r>
      <w:r w:rsidRPr="00ED0774">
        <w:t>неродственный</w:t>
      </w:r>
      <w:r w:rsidR="00926681" w:rsidRPr="00ED0774">
        <w:t xml:space="preserve"> </w:t>
      </w:r>
      <w:r w:rsidRPr="00ED0774">
        <w:t>донор</w:t>
      </w:r>
      <w:r w:rsidR="00926681" w:rsidRPr="00ED0774">
        <w:t xml:space="preserve"> </w:t>
      </w:r>
      <w:r w:rsidRPr="00ED0774">
        <w:t>найден,</w:t>
      </w:r>
      <w:r w:rsidR="00926681" w:rsidRPr="00ED0774">
        <w:t xml:space="preserve"> </w:t>
      </w:r>
      <w:r w:rsidRPr="00ED0774">
        <w:t>процедура</w:t>
      </w:r>
      <w:r w:rsidR="00926681" w:rsidRPr="00ED0774">
        <w:t xml:space="preserve"> </w:t>
      </w:r>
      <w:r w:rsidRPr="00ED0774">
        <w:t>трансплантации</w:t>
      </w:r>
      <w:r w:rsidR="00926681" w:rsidRPr="00ED0774">
        <w:t xml:space="preserve"> </w:t>
      </w:r>
      <w:r w:rsidRPr="00ED0774">
        <w:t>одна</w:t>
      </w:r>
      <w:r w:rsidR="00926681" w:rsidRPr="00ED0774">
        <w:t xml:space="preserve"> </w:t>
      </w:r>
      <w:r w:rsidRPr="00ED0774">
        <w:t>и</w:t>
      </w:r>
      <w:r w:rsidR="00926681" w:rsidRPr="00ED0774">
        <w:t xml:space="preserve"> </w:t>
      </w:r>
      <w:r w:rsidRPr="00ED0774">
        <w:t>та</w:t>
      </w:r>
      <w:r w:rsidR="00926681" w:rsidRPr="00ED0774">
        <w:t xml:space="preserve"> </w:t>
      </w:r>
      <w:r w:rsidRPr="00ED0774">
        <w:t>же:</w:t>
      </w:r>
      <w:r w:rsidR="00926681" w:rsidRPr="00ED0774">
        <w:t xml:space="preserve"> </w:t>
      </w:r>
      <w:r w:rsidRPr="00ED0774">
        <w:t>производится</w:t>
      </w:r>
      <w:r w:rsidR="00926681" w:rsidRPr="00ED0774">
        <w:t xml:space="preserve"> </w:t>
      </w:r>
      <w:r w:rsidRPr="00ED0774">
        <w:t>забор</w:t>
      </w:r>
      <w:r w:rsidR="00926681" w:rsidRPr="00ED0774">
        <w:t xml:space="preserve"> </w:t>
      </w:r>
      <w:r w:rsidRPr="00ED0774">
        <w:t>гемопоэтических</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донора,</w:t>
      </w:r>
      <w:r w:rsidR="00926681" w:rsidRPr="00ED0774">
        <w:t xml:space="preserve"> </w:t>
      </w:r>
      <w:r w:rsidRPr="00ED0774">
        <w:t>которые</w:t>
      </w:r>
      <w:r w:rsidR="00926681" w:rsidRPr="00ED0774">
        <w:t xml:space="preserve"> </w:t>
      </w:r>
      <w:r w:rsidRPr="00ED0774">
        <w:t>затем</w:t>
      </w:r>
      <w:r w:rsidR="00926681" w:rsidRPr="00ED0774">
        <w:t xml:space="preserve"> </w:t>
      </w:r>
      <w:r w:rsidR="00CE09BF" w:rsidRPr="00ED0774">
        <w:t>в/</w:t>
      </w:r>
      <w:r w:rsidR="0060549B" w:rsidRPr="00ED0774">
        <w:t>в вводятся</w:t>
      </w:r>
      <w:r w:rsidR="00926681" w:rsidRPr="00ED0774">
        <w:t xml:space="preserve"> </w:t>
      </w:r>
      <w:r w:rsidRPr="00ED0774">
        <w:t>пациенту.</w:t>
      </w:r>
    </w:p>
    <w:p w14:paraId="57C05E8A" w14:textId="6CD07A72" w:rsidR="00A2571E" w:rsidRDefault="00A2571E" w:rsidP="003F73E3">
      <w:pPr>
        <w:pStyle w:val="11"/>
      </w:pPr>
      <w:bookmarkStart w:id="304" w:name="__RefHeading___doc_g"/>
      <w:bookmarkStart w:id="305" w:name="_Toc11747754"/>
      <w:bookmarkStart w:id="306" w:name="_Toc25184507"/>
      <w:bookmarkStart w:id="307" w:name="_Toc64624820"/>
      <w:bookmarkStart w:id="308" w:name="_Toc26787588"/>
      <w:bookmarkStart w:id="309" w:name="_Toc24472025"/>
      <w:r w:rsidRPr="00C81573">
        <w:lastRenderedPageBreak/>
        <w:t>Приложение</w:t>
      </w:r>
      <w:bookmarkEnd w:id="304"/>
      <w:r w:rsidRPr="00C81573">
        <w:t xml:space="preserve"> Г. Шкалы оценки, вопросники и другие оценочные инструменты состояния пациента, приведенные в клинических рекомендациях</w:t>
      </w:r>
      <w:bookmarkEnd w:id="305"/>
      <w:bookmarkEnd w:id="306"/>
      <w:bookmarkEnd w:id="307"/>
    </w:p>
    <w:p w14:paraId="794EEFE3" w14:textId="2C0BB235" w:rsidR="00B260DE" w:rsidRPr="00ED0774" w:rsidRDefault="007D0CC3" w:rsidP="00A2571E">
      <w:pPr>
        <w:pStyle w:val="2"/>
      </w:pPr>
      <w:bookmarkStart w:id="310" w:name="_Toc64624821"/>
      <w:r w:rsidRPr="00ED0774">
        <w:t>Приложение</w:t>
      </w:r>
      <w:r w:rsidR="00926681" w:rsidRPr="00ED0774">
        <w:t xml:space="preserve"> </w:t>
      </w:r>
      <w:r w:rsidR="001C22F4" w:rsidRPr="00ED0774">
        <w:t>Г</w:t>
      </w:r>
      <w:r w:rsidR="001C22F4" w:rsidRPr="00ED0774">
        <w:rPr>
          <w:lang w:val="ru-RU"/>
        </w:rPr>
        <w:t>1</w:t>
      </w:r>
      <w:r w:rsidR="00B260DE" w:rsidRPr="00ED0774">
        <w:t>.</w:t>
      </w:r>
      <w:r w:rsidR="00926681" w:rsidRPr="00ED0774">
        <w:t xml:space="preserve"> </w:t>
      </w:r>
      <w:r w:rsidR="00B260DE" w:rsidRPr="00ED0774">
        <w:t>Молекулярно-генетическая</w:t>
      </w:r>
      <w:r w:rsidR="00926681" w:rsidRPr="00ED0774">
        <w:t xml:space="preserve"> </w:t>
      </w:r>
      <w:r w:rsidR="00B260DE" w:rsidRPr="00ED0774">
        <w:t>классификация</w:t>
      </w:r>
      <w:r w:rsidR="00926681" w:rsidRPr="00ED0774">
        <w:t xml:space="preserve"> </w:t>
      </w:r>
      <w:r w:rsidR="00761060" w:rsidRPr="00ED0774">
        <w:t>острых</w:t>
      </w:r>
      <w:r w:rsidR="00926681" w:rsidRPr="00ED0774">
        <w:t xml:space="preserve"> </w:t>
      </w:r>
      <w:r w:rsidR="00761060" w:rsidRPr="00ED0774">
        <w:t>миелоидных</w:t>
      </w:r>
      <w:r w:rsidR="00926681" w:rsidRPr="00ED0774">
        <w:t xml:space="preserve"> </w:t>
      </w:r>
      <w:r w:rsidR="00761060" w:rsidRPr="00ED0774">
        <w:t>лейкозов</w:t>
      </w:r>
      <w:bookmarkEnd w:id="308"/>
      <w:bookmarkEnd w:id="309"/>
      <w:bookmarkEnd w:id="310"/>
    </w:p>
    <w:p w14:paraId="6455C42F" w14:textId="77777777" w:rsidR="00EE5B55" w:rsidRPr="00ED0774" w:rsidRDefault="00EE5B55" w:rsidP="00EE5B55">
      <w:r w:rsidRPr="00ED0774">
        <w:rPr>
          <w:i/>
        </w:rPr>
        <w:t>Название на русском:</w:t>
      </w:r>
      <w:r w:rsidRPr="00ED0774">
        <w:t xml:space="preserve"> European Leukemia Net (ELN) молекулярно-генетическая классификация ОМЛ (2017)</w:t>
      </w:r>
    </w:p>
    <w:p w14:paraId="49542E7E" w14:textId="77777777" w:rsidR="00EE5B55" w:rsidRPr="00ED0774" w:rsidRDefault="00EE5B55" w:rsidP="00EE5B55">
      <w:pPr>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2017 ELN risk stratification by genetics</w:t>
      </w:r>
    </w:p>
    <w:p w14:paraId="3D88756F" w14:textId="77777777" w:rsidR="00EE5B55" w:rsidRPr="000B3024" w:rsidRDefault="00EE5B55" w:rsidP="00EE5B55">
      <w:pPr>
        <w:rPr>
          <w:lang w:val="en-US"/>
        </w:rPr>
      </w:pPr>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Döhner H., Estey E., Grimwade D. et al. </w:t>
      </w:r>
      <w:r w:rsidRPr="00ED0774">
        <w:rPr>
          <w:lang w:val="en-US"/>
        </w:rPr>
        <w:t xml:space="preserve">Diagnosis and management of AML in adults: 2017 ELN recommendations from an international expert panel. </w:t>
      </w:r>
      <w:r w:rsidRPr="00F83FEB">
        <w:rPr>
          <w:lang w:val="en-US"/>
        </w:rPr>
        <w:t>Blood</w:t>
      </w:r>
      <w:r w:rsidRPr="000B3024">
        <w:rPr>
          <w:lang w:val="en-US"/>
        </w:rPr>
        <w:t xml:space="preserve"> 2017;129(4):424–47 [8]</w:t>
      </w:r>
    </w:p>
    <w:p w14:paraId="370DFF1D" w14:textId="77777777" w:rsidR="00EE5B55" w:rsidRPr="00ED0774" w:rsidRDefault="00EE5B55" w:rsidP="00EE5B55">
      <w:r w:rsidRPr="00ED0774">
        <w:rPr>
          <w:i/>
        </w:rPr>
        <w:t>Тип:</w:t>
      </w:r>
      <w:r w:rsidRPr="00ED0774">
        <w:t xml:space="preserve"> шкала оценки</w:t>
      </w:r>
    </w:p>
    <w:p w14:paraId="2F00C292" w14:textId="77777777" w:rsidR="00EE5B55" w:rsidRPr="00ED0774" w:rsidRDefault="00EE5B55" w:rsidP="00EE5B55">
      <w:r w:rsidRPr="00ED0774">
        <w:rPr>
          <w:i/>
        </w:rPr>
        <w:t>Назначение:</w:t>
      </w:r>
      <w:r w:rsidRPr="00ED0774">
        <w:t xml:space="preserve"> </w:t>
      </w:r>
      <w:r w:rsidR="001D2156" w:rsidRPr="00ED0774">
        <w:t>прогностическая оценка состояния пациента</w:t>
      </w:r>
    </w:p>
    <w:p w14:paraId="4B351602" w14:textId="77777777" w:rsidR="00EE5B55" w:rsidRPr="00ED0774" w:rsidRDefault="00EE5B55" w:rsidP="00EE5B55">
      <w:pPr>
        <w:rPr>
          <w:i/>
        </w:rPr>
      </w:pPr>
      <w:r w:rsidRPr="00ED0774">
        <w:rPr>
          <w:i/>
        </w:rPr>
        <w:t xml:space="preserve">Содержание и интерпретация: </w:t>
      </w:r>
    </w:p>
    <w:p w14:paraId="0A31C396" w14:textId="38B5C02C" w:rsidR="00996E7B" w:rsidRPr="00ED0774" w:rsidRDefault="00996E7B" w:rsidP="00AE27D0">
      <w:pPr>
        <w:rPr>
          <w:bCs/>
          <w:vanish/>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6976"/>
      </w:tblGrid>
      <w:tr w:rsidR="00996E7B" w:rsidRPr="00ED0774" w14:paraId="1DCD77DB" w14:textId="77777777" w:rsidTr="00BF6B3A">
        <w:tc>
          <w:tcPr>
            <w:tcW w:w="2369" w:type="dxa"/>
            <w:shd w:val="clear" w:color="auto" w:fill="auto"/>
            <w:vAlign w:val="center"/>
          </w:tcPr>
          <w:p w14:paraId="3228F875" w14:textId="77777777" w:rsidR="00996E7B" w:rsidRPr="00ED0774" w:rsidRDefault="00996E7B" w:rsidP="00834511">
            <w:pPr>
              <w:jc w:val="center"/>
              <w:rPr>
                <w:b/>
                <w:u w:color="FF0000"/>
              </w:rPr>
            </w:pPr>
            <w:r w:rsidRPr="00ED0774">
              <w:rPr>
                <w:b/>
                <w:u w:color="FF0000"/>
              </w:rPr>
              <w:t>Категори</w:t>
            </w:r>
            <w:r w:rsidR="00C13817" w:rsidRPr="00ED0774">
              <w:rPr>
                <w:b/>
                <w:u w:color="FF0000"/>
              </w:rPr>
              <w:t>я</w:t>
            </w:r>
            <w:r w:rsidR="00926681" w:rsidRPr="00ED0774">
              <w:rPr>
                <w:b/>
                <w:u w:color="FF0000"/>
              </w:rPr>
              <w:t xml:space="preserve"> </w:t>
            </w:r>
            <w:r w:rsidRPr="00ED0774">
              <w:rPr>
                <w:b/>
                <w:u w:color="FF0000"/>
              </w:rPr>
              <w:t>риска</w:t>
            </w:r>
          </w:p>
        </w:tc>
        <w:tc>
          <w:tcPr>
            <w:tcW w:w="6976" w:type="dxa"/>
            <w:shd w:val="clear" w:color="auto" w:fill="auto"/>
            <w:vAlign w:val="center"/>
          </w:tcPr>
          <w:p w14:paraId="68D0655C" w14:textId="77777777" w:rsidR="00996E7B" w:rsidRPr="00ED0774" w:rsidRDefault="00996E7B" w:rsidP="00834511">
            <w:pPr>
              <w:jc w:val="center"/>
              <w:rPr>
                <w:b/>
                <w:u w:color="FF0000"/>
              </w:rPr>
            </w:pPr>
            <w:r w:rsidRPr="00ED0774">
              <w:rPr>
                <w:b/>
                <w:u w:color="FF0000"/>
              </w:rPr>
              <w:t>Молекулярно-генетическ</w:t>
            </w:r>
            <w:r w:rsidR="00C13817" w:rsidRPr="00ED0774">
              <w:rPr>
                <w:b/>
                <w:u w:color="FF0000"/>
              </w:rPr>
              <w:t>ая</w:t>
            </w:r>
            <w:r w:rsidR="00926681" w:rsidRPr="00ED0774">
              <w:rPr>
                <w:b/>
                <w:u w:color="FF0000"/>
              </w:rPr>
              <w:t xml:space="preserve"> </w:t>
            </w:r>
            <w:r w:rsidRPr="00ED0774">
              <w:rPr>
                <w:b/>
                <w:u w:color="FF0000"/>
              </w:rPr>
              <w:t>характеристик</w:t>
            </w:r>
            <w:r w:rsidR="00C13817" w:rsidRPr="00ED0774">
              <w:rPr>
                <w:b/>
                <w:u w:color="FF0000"/>
              </w:rPr>
              <w:t>а</w:t>
            </w:r>
          </w:p>
        </w:tc>
      </w:tr>
      <w:tr w:rsidR="00996E7B" w:rsidRPr="00ED0774" w14:paraId="73A63C27" w14:textId="77777777" w:rsidTr="00BF6B3A">
        <w:tc>
          <w:tcPr>
            <w:tcW w:w="2369" w:type="dxa"/>
            <w:shd w:val="clear" w:color="auto" w:fill="auto"/>
            <w:vAlign w:val="center"/>
          </w:tcPr>
          <w:p w14:paraId="6E7BC294" w14:textId="77777777" w:rsidR="00996E7B" w:rsidRPr="00ED0774" w:rsidRDefault="00996E7B" w:rsidP="00834511">
            <w:pPr>
              <w:jc w:val="center"/>
              <w:rPr>
                <w:u w:color="FF0000"/>
              </w:rPr>
            </w:pPr>
            <w:r w:rsidRPr="00ED0774">
              <w:rPr>
                <w:u w:color="FF0000"/>
              </w:rPr>
              <w:t>Благоприятный</w:t>
            </w:r>
            <w:r w:rsidR="00926681" w:rsidRPr="00ED0774">
              <w:rPr>
                <w:u w:color="FF0000"/>
              </w:rPr>
              <w:t xml:space="preserve"> </w:t>
            </w:r>
            <w:r w:rsidRPr="00ED0774">
              <w:rPr>
                <w:u w:color="FF0000"/>
              </w:rPr>
              <w:t>прогноз</w:t>
            </w:r>
          </w:p>
        </w:tc>
        <w:tc>
          <w:tcPr>
            <w:tcW w:w="6976" w:type="dxa"/>
            <w:shd w:val="clear" w:color="auto" w:fill="auto"/>
          </w:tcPr>
          <w:p w14:paraId="1CE4A68C"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8;21)(q22;q22.1);</w:t>
            </w:r>
            <w:r w:rsidR="00926681" w:rsidRPr="00ED0774">
              <w:rPr>
                <w:rFonts w:eastAsia="MS Mincho"/>
                <w:lang w:val="fr-FR"/>
              </w:rPr>
              <w:t xml:space="preserve"> </w:t>
            </w:r>
            <w:r w:rsidRPr="00ED0774">
              <w:rPr>
                <w:rFonts w:eastAsia="MS Mincho"/>
                <w:i/>
                <w:iCs/>
                <w:lang w:val="fr-FR"/>
              </w:rPr>
              <w:t>RUNX1-RUNX1T1</w:t>
            </w:r>
          </w:p>
          <w:p w14:paraId="0AD6093A"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inv(16)(p13.1q22)</w:t>
            </w:r>
            <w:r w:rsidR="00926681" w:rsidRPr="00ED0774">
              <w:rPr>
                <w:rFonts w:eastAsia="MS Mincho"/>
                <w:lang w:val="fr-FR"/>
              </w:rPr>
              <w:t xml:space="preserve"> </w:t>
            </w:r>
            <w:r w:rsidR="00C13817" w:rsidRPr="00ED0774">
              <w:rPr>
                <w:rFonts w:eastAsia="MS Mincho"/>
              </w:rPr>
              <w:t>или</w:t>
            </w:r>
            <w:r w:rsidR="00926681" w:rsidRPr="00ED0774">
              <w:rPr>
                <w:rFonts w:eastAsia="MS Mincho"/>
                <w:lang w:val="fr-FR"/>
              </w:rPr>
              <w:t xml:space="preserve"> </w:t>
            </w:r>
            <w:r w:rsidRPr="00ED0774">
              <w:rPr>
                <w:rFonts w:eastAsia="MS Mincho"/>
                <w:lang w:val="fr-FR"/>
              </w:rPr>
              <w:t>t(16;16)(p13.1;q22);</w:t>
            </w:r>
            <w:r w:rsidR="00926681" w:rsidRPr="00ED0774">
              <w:rPr>
                <w:rFonts w:eastAsia="MS Mincho"/>
                <w:lang w:val="fr-FR"/>
              </w:rPr>
              <w:t xml:space="preserve"> </w:t>
            </w:r>
            <w:r w:rsidRPr="00ED0774">
              <w:rPr>
                <w:rFonts w:eastAsia="MS Mincho"/>
                <w:i/>
                <w:iCs/>
                <w:lang w:val="fr-FR"/>
              </w:rPr>
              <w:t>CBFB-MYH11</w:t>
            </w:r>
          </w:p>
          <w:p w14:paraId="1ED1F8C6" w14:textId="77777777" w:rsidR="00F84604" w:rsidRPr="00ED0774" w:rsidRDefault="00996E7B" w:rsidP="00F84604">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без</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w:t>
            </w:r>
            <w:r w:rsidR="00926681" w:rsidRPr="00ED0774">
              <w:rPr>
                <w:rFonts w:eastAsia="MS Mincho"/>
              </w:rPr>
              <w:t xml:space="preserve"> </w:t>
            </w:r>
            <w:r w:rsidR="00F84604">
              <w:rPr>
                <w:rFonts w:eastAsia="MS Mincho"/>
              </w:rPr>
              <w:t>низким</w:t>
            </w:r>
            <w:r w:rsidR="00F84604" w:rsidRPr="00ED0774">
              <w:rPr>
                <w:rFonts w:eastAsia="MS Mincho"/>
              </w:rPr>
              <w:t xml:space="preserve"> </w:t>
            </w:r>
            <w:r w:rsidR="00F84604">
              <w:rPr>
                <w:rFonts w:eastAsia="MS Mincho"/>
              </w:rPr>
              <w:t>аллельным</w:t>
            </w:r>
            <w:r w:rsidR="00F84604" w:rsidRPr="00ED0774">
              <w:rPr>
                <w:rFonts w:eastAsia="MS Mincho"/>
              </w:rPr>
              <w:t xml:space="preserve"> </w:t>
            </w:r>
            <w:r w:rsidR="00F84604">
              <w:rPr>
                <w:rFonts w:eastAsia="MS Mincho"/>
              </w:rPr>
              <w:t>отношением</w:t>
            </w:r>
            <w:r w:rsidR="00F84604" w:rsidRPr="00ED0774">
              <w:rPr>
                <w:rFonts w:eastAsia="MS Mincho"/>
              </w:rPr>
              <w:t xml:space="preserve">* </w:t>
            </w:r>
          </w:p>
          <w:p w14:paraId="5C9C4F97" w14:textId="1210852E" w:rsidR="00996E7B" w:rsidRPr="00ED0774" w:rsidRDefault="00996E7B" w:rsidP="00834511">
            <w:pPr>
              <w:autoSpaceDE w:val="0"/>
              <w:autoSpaceDN w:val="0"/>
              <w:adjustRightInd w:val="0"/>
              <w:rPr>
                <w:rFonts w:eastAsia="MS Mincho"/>
                <w:i/>
                <w:iCs/>
              </w:rPr>
            </w:pPr>
            <w:r w:rsidRPr="00ED0774">
              <w:rPr>
                <w:rFonts w:eastAsia="MS Mincho"/>
              </w:rPr>
              <w:t>Биаллельная</w:t>
            </w:r>
            <w:r w:rsidR="00926681" w:rsidRPr="00ED0774">
              <w:rPr>
                <w:rFonts w:eastAsia="MS Mincho"/>
              </w:rPr>
              <w:t xml:space="preserve"> </w:t>
            </w:r>
            <w:r w:rsidRPr="00ED0774">
              <w:rPr>
                <w:rFonts w:eastAsia="MS Mincho"/>
              </w:rPr>
              <w:t>мутация</w:t>
            </w:r>
            <w:r w:rsidR="00926681" w:rsidRPr="00ED0774">
              <w:rPr>
                <w:rFonts w:eastAsia="MS Mincho"/>
              </w:rPr>
              <w:t xml:space="preserve"> </w:t>
            </w:r>
            <w:r w:rsidRPr="00ED0774">
              <w:rPr>
                <w:rFonts w:eastAsia="MS Mincho"/>
                <w:i/>
                <w:iCs/>
                <w:lang w:val="en-US"/>
              </w:rPr>
              <w:t>CEBPA</w:t>
            </w:r>
          </w:p>
        </w:tc>
      </w:tr>
      <w:tr w:rsidR="00996E7B" w:rsidRPr="00ED0774" w14:paraId="62EDD3CE" w14:textId="77777777" w:rsidTr="00BF6B3A">
        <w:tc>
          <w:tcPr>
            <w:tcW w:w="2369" w:type="dxa"/>
            <w:shd w:val="clear" w:color="auto" w:fill="auto"/>
            <w:vAlign w:val="center"/>
          </w:tcPr>
          <w:p w14:paraId="4B5E9E60" w14:textId="77777777" w:rsidR="00996E7B" w:rsidRPr="00ED0774" w:rsidRDefault="00996E7B" w:rsidP="00834511">
            <w:pPr>
              <w:jc w:val="center"/>
              <w:rPr>
                <w:u w:color="FF0000"/>
              </w:rPr>
            </w:pPr>
            <w:r w:rsidRPr="00ED0774">
              <w:rPr>
                <w:u w:color="FF0000"/>
              </w:rPr>
              <w:t>Промежуточный</w:t>
            </w:r>
            <w:r w:rsidR="00926681" w:rsidRPr="00ED0774">
              <w:rPr>
                <w:u w:color="FF0000"/>
              </w:rPr>
              <w:t xml:space="preserve"> </w:t>
            </w:r>
            <w:r w:rsidRPr="00ED0774">
              <w:rPr>
                <w:u w:color="FF0000"/>
              </w:rPr>
              <w:t>прогноз</w:t>
            </w:r>
          </w:p>
        </w:tc>
        <w:tc>
          <w:tcPr>
            <w:tcW w:w="6976" w:type="dxa"/>
            <w:shd w:val="clear" w:color="auto" w:fill="auto"/>
          </w:tcPr>
          <w:p w14:paraId="0F0573CB" w14:textId="77777777" w:rsidR="00F84604" w:rsidRPr="00ED0774" w:rsidRDefault="00996E7B" w:rsidP="00F84604">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и</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с</w:t>
            </w:r>
            <w:r w:rsidR="00926681" w:rsidRPr="00ED0774">
              <w:rPr>
                <w:rFonts w:eastAsia="MS Mincho"/>
              </w:rPr>
              <w:t xml:space="preserve"> </w:t>
            </w:r>
            <w:r w:rsidR="00F84604">
              <w:rPr>
                <w:rFonts w:eastAsia="MS Mincho"/>
              </w:rPr>
              <w:t>высоким</w:t>
            </w:r>
            <w:r w:rsidR="00F84604" w:rsidRPr="00ED0774">
              <w:rPr>
                <w:rFonts w:eastAsia="MS Mincho"/>
              </w:rPr>
              <w:t xml:space="preserve"> </w:t>
            </w:r>
            <w:r w:rsidR="00F84604">
              <w:rPr>
                <w:rFonts w:eastAsia="MS Mincho"/>
              </w:rPr>
              <w:t>аллельным</w:t>
            </w:r>
            <w:r w:rsidR="00F84604" w:rsidRPr="00ED0774">
              <w:rPr>
                <w:rFonts w:eastAsia="MS Mincho"/>
              </w:rPr>
              <w:t xml:space="preserve"> </w:t>
            </w:r>
            <w:r w:rsidR="00F84604">
              <w:rPr>
                <w:rFonts w:eastAsia="MS Mincho"/>
              </w:rPr>
              <w:t>отношением</w:t>
            </w:r>
            <w:r w:rsidR="00F84604" w:rsidRPr="00ED0774">
              <w:rPr>
                <w:rFonts w:eastAsia="MS Mincho"/>
              </w:rPr>
              <w:t>**</w:t>
            </w:r>
          </w:p>
          <w:p w14:paraId="6A608714" w14:textId="25E23E44" w:rsidR="00996E7B" w:rsidRPr="00ED0774" w:rsidRDefault="00996E7B" w:rsidP="00834511">
            <w:pPr>
              <w:autoSpaceDE w:val="0"/>
              <w:autoSpaceDN w:val="0"/>
              <w:adjustRightInd w:val="0"/>
              <w:rPr>
                <w:rFonts w:eastAsia="MS Mincho"/>
              </w:rPr>
            </w:pPr>
            <w:r w:rsidRPr="00ED0774">
              <w:rPr>
                <w:rFonts w:eastAsia="MS Mincho"/>
              </w:rPr>
              <w:t>Дикий</w:t>
            </w:r>
            <w:r w:rsidR="00926681" w:rsidRPr="00ED0774">
              <w:rPr>
                <w:rFonts w:eastAsia="MS Mincho"/>
              </w:rPr>
              <w:t xml:space="preserve"> </w:t>
            </w:r>
            <w:r w:rsidRPr="00ED0774">
              <w:rPr>
                <w:rFonts w:eastAsia="MS Mincho"/>
              </w:rPr>
              <w:t>тип</w:t>
            </w:r>
            <w:r w:rsidR="00926681" w:rsidRPr="00ED0774">
              <w:rPr>
                <w:rFonts w:eastAsia="MS Mincho"/>
              </w:rPr>
              <w:t xml:space="preserve"> </w:t>
            </w:r>
            <w:r w:rsidRPr="00ED0774">
              <w:rPr>
                <w:rFonts w:eastAsia="MS Mincho"/>
              </w:rPr>
              <w:t>гена</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iCs/>
              </w:rPr>
              <w:t>без</w:t>
            </w:r>
            <w:r w:rsidR="00926681" w:rsidRPr="00ED0774">
              <w:rPr>
                <w:rFonts w:eastAsia="MS Mincho"/>
                <w:i/>
                <w:iCs/>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00C13817" w:rsidRPr="00ED0774">
              <w:rPr>
                <w:rFonts w:eastAsia="MS Mincho"/>
              </w:rPr>
              <w:t>и</w:t>
            </w:r>
            <w:r w:rsidR="00926681" w:rsidRPr="00ED0774">
              <w:rPr>
                <w:rFonts w:eastAsia="MS Mincho"/>
              </w:rPr>
              <w:t xml:space="preserve"> </w:t>
            </w:r>
            <w:r w:rsidRPr="00ED0774">
              <w:rPr>
                <w:rFonts w:eastAsia="MS Mincho"/>
              </w:rPr>
              <w:t>с</w:t>
            </w:r>
            <w:r w:rsidR="00926681" w:rsidRPr="00ED0774">
              <w:rPr>
                <w:rFonts w:eastAsia="MS Mincho"/>
              </w:rPr>
              <w:t xml:space="preserve"> </w:t>
            </w:r>
            <w:r w:rsidR="00F84604">
              <w:rPr>
                <w:rFonts w:eastAsia="MS Mincho"/>
              </w:rPr>
              <w:t>низким</w:t>
            </w:r>
            <w:r w:rsidR="00F84604" w:rsidRPr="00ED0774">
              <w:rPr>
                <w:rFonts w:eastAsia="MS Mincho"/>
              </w:rPr>
              <w:t xml:space="preserve"> </w:t>
            </w:r>
            <w:r w:rsidR="00F84604">
              <w:rPr>
                <w:rFonts w:eastAsia="MS Mincho"/>
              </w:rPr>
              <w:t>аллельным</w:t>
            </w:r>
            <w:r w:rsidR="00F84604" w:rsidRPr="00ED0774">
              <w:rPr>
                <w:rFonts w:eastAsia="MS Mincho"/>
              </w:rPr>
              <w:t xml:space="preserve"> </w:t>
            </w:r>
            <w:r w:rsidR="00F84604">
              <w:rPr>
                <w:rFonts w:eastAsia="MS Mincho"/>
              </w:rPr>
              <w:t>отношением</w:t>
            </w:r>
            <w:r w:rsidR="00926681" w:rsidRPr="00ED0774">
              <w:rPr>
                <w:rFonts w:eastAsia="MS Mincho"/>
              </w:rPr>
              <w:t xml:space="preserve"> </w:t>
            </w:r>
            <w:r w:rsidRPr="00ED0774">
              <w:rPr>
                <w:rFonts w:eastAsia="MS Mincho"/>
              </w:rPr>
              <w:t>(при</w:t>
            </w:r>
            <w:r w:rsidR="00926681" w:rsidRPr="00ED0774">
              <w:rPr>
                <w:rFonts w:eastAsia="MS Mincho"/>
              </w:rPr>
              <w:t xml:space="preserve"> </w:t>
            </w:r>
            <w:r w:rsidRPr="00ED0774">
              <w:rPr>
                <w:rFonts w:eastAsia="MS Mincho"/>
              </w:rPr>
              <w:t>отсутствии</w:t>
            </w:r>
            <w:r w:rsidR="00926681" w:rsidRPr="00ED0774">
              <w:rPr>
                <w:rFonts w:eastAsia="MS Mincho"/>
              </w:rPr>
              <w:t xml:space="preserve"> </w:t>
            </w:r>
            <w:r w:rsidRPr="00ED0774">
              <w:rPr>
                <w:rFonts w:eastAsia="MS Mincho"/>
              </w:rPr>
              <w:t>цитогенетических</w:t>
            </w:r>
            <w:r w:rsidR="00926681" w:rsidRPr="00ED0774">
              <w:rPr>
                <w:rFonts w:eastAsia="MS Mincho"/>
              </w:rPr>
              <w:t xml:space="preserve"> </w:t>
            </w:r>
            <w:r w:rsidRPr="00ED0774">
              <w:rPr>
                <w:rFonts w:eastAsia="MS Mincho"/>
              </w:rPr>
              <w:t>критериев</w:t>
            </w:r>
            <w:r w:rsidR="00926681" w:rsidRPr="00ED0774">
              <w:rPr>
                <w:rFonts w:eastAsia="MS Mincho"/>
              </w:rPr>
              <w:t xml:space="preserve"> </w:t>
            </w:r>
            <w:r w:rsidRPr="00ED0774">
              <w:rPr>
                <w:rFonts w:eastAsia="MS Mincho"/>
              </w:rPr>
              <w:t>неблагоприятного</w:t>
            </w:r>
            <w:r w:rsidR="00926681" w:rsidRPr="00ED0774">
              <w:rPr>
                <w:rFonts w:eastAsia="MS Mincho"/>
              </w:rPr>
              <w:t xml:space="preserve"> </w:t>
            </w:r>
            <w:r w:rsidRPr="00ED0774">
              <w:rPr>
                <w:rFonts w:eastAsia="MS Mincho"/>
              </w:rPr>
              <w:t>прогноза)</w:t>
            </w:r>
          </w:p>
          <w:p w14:paraId="142B0321" w14:textId="77777777" w:rsidR="00996E7B" w:rsidRPr="00ED0774" w:rsidRDefault="00996E7B" w:rsidP="00834511">
            <w:pPr>
              <w:autoSpaceDE w:val="0"/>
              <w:autoSpaceDN w:val="0"/>
              <w:adjustRightInd w:val="0"/>
              <w:rPr>
                <w:rFonts w:eastAsia="MS Mincho"/>
              </w:rPr>
            </w:pPr>
            <w:r w:rsidRPr="00ED0774">
              <w:rPr>
                <w:rFonts w:eastAsia="MS Mincho"/>
                <w:lang w:val="en-US"/>
              </w:rPr>
              <w:t>t</w:t>
            </w:r>
            <w:r w:rsidRPr="00ED0774">
              <w:rPr>
                <w:rFonts w:eastAsia="MS Mincho"/>
              </w:rPr>
              <w:t>(9;11)(</w:t>
            </w:r>
            <w:r w:rsidRPr="00ED0774">
              <w:rPr>
                <w:rFonts w:eastAsia="MS Mincho"/>
                <w:lang w:val="en-US"/>
              </w:rPr>
              <w:t>p</w:t>
            </w:r>
            <w:r w:rsidRPr="00ED0774">
              <w:rPr>
                <w:rFonts w:eastAsia="MS Mincho"/>
              </w:rPr>
              <w:t>21.3;</w:t>
            </w:r>
            <w:r w:rsidRPr="00ED0774">
              <w:rPr>
                <w:rFonts w:eastAsia="MS Mincho"/>
                <w:lang w:val="en-US"/>
              </w:rPr>
              <w:t>q</w:t>
            </w:r>
            <w:r w:rsidRPr="00ED0774">
              <w:rPr>
                <w:rFonts w:eastAsia="MS Mincho"/>
              </w:rPr>
              <w:t>23.3);</w:t>
            </w:r>
            <w:r w:rsidR="00926681" w:rsidRPr="00ED0774">
              <w:rPr>
                <w:rFonts w:eastAsia="MS Mincho"/>
              </w:rPr>
              <w:t xml:space="preserve"> </w:t>
            </w:r>
            <w:r w:rsidRPr="00ED0774">
              <w:rPr>
                <w:rFonts w:eastAsia="MS Mincho"/>
                <w:i/>
                <w:iCs/>
                <w:lang w:val="en-US"/>
              </w:rPr>
              <w:t>MLLT</w:t>
            </w:r>
            <w:r w:rsidRPr="00ED0774">
              <w:rPr>
                <w:rFonts w:eastAsia="MS Mincho"/>
                <w:i/>
                <w:iCs/>
              </w:rPr>
              <w:t>3-</w:t>
            </w:r>
            <w:r w:rsidRPr="00ED0774">
              <w:rPr>
                <w:rFonts w:eastAsia="MS Mincho"/>
                <w:i/>
                <w:iCs/>
                <w:lang w:val="en-US"/>
              </w:rPr>
              <w:t>KMT</w:t>
            </w:r>
            <w:r w:rsidRPr="00ED0774">
              <w:rPr>
                <w:rFonts w:eastAsia="MS Mincho"/>
                <w:i/>
                <w:iCs/>
              </w:rPr>
              <w:t>2</w:t>
            </w:r>
            <w:r w:rsidRPr="00ED0774">
              <w:rPr>
                <w:rFonts w:eastAsia="MS Mincho"/>
                <w:i/>
                <w:iCs/>
                <w:lang w:val="en-US"/>
              </w:rPr>
              <w:t>A</w:t>
            </w:r>
            <w:r w:rsidRPr="00ED0774">
              <w:rPr>
                <w:rFonts w:eastAsia="MS Mincho"/>
                <w:lang w:val="en-US"/>
              </w:rPr>
              <w:t>d</w:t>
            </w:r>
          </w:p>
          <w:p w14:paraId="5123BBF0" w14:textId="77777777" w:rsidR="00996E7B" w:rsidRPr="00ED0774" w:rsidRDefault="00996E7B" w:rsidP="00834511">
            <w:pPr>
              <w:autoSpaceDE w:val="0"/>
              <w:autoSpaceDN w:val="0"/>
              <w:adjustRightInd w:val="0"/>
              <w:rPr>
                <w:rFonts w:eastAsia="MS Mincho"/>
              </w:rPr>
            </w:pPr>
            <w:r w:rsidRPr="00ED0774">
              <w:rPr>
                <w:rFonts w:eastAsia="MS Mincho"/>
              </w:rPr>
              <w:t>Цитогенетические</w:t>
            </w:r>
            <w:r w:rsidR="00926681" w:rsidRPr="00ED0774">
              <w:rPr>
                <w:rFonts w:eastAsia="MS Mincho"/>
              </w:rPr>
              <w:t xml:space="preserve"> </w:t>
            </w:r>
            <w:r w:rsidRPr="00ED0774">
              <w:rPr>
                <w:rFonts w:eastAsia="MS Mincho"/>
              </w:rPr>
              <w:t>аномалии,</w:t>
            </w:r>
            <w:r w:rsidR="00926681" w:rsidRPr="00ED0774">
              <w:rPr>
                <w:rFonts w:eastAsia="MS Mincho"/>
              </w:rPr>
              <w:t xml:space="preserve"> </w:t>
            </w:r>
            <w:r w:rsidRPr="00ED0774">
              <w:rPr>
                <w:rFonts w:eastAsia="MS Mincho"/>
              </w:rPr>
              <w:t>которые</w:t>
            </w:r>
            <w:r w:rsidR="00926681" w:rsidRPr="00ED0774">
              <w:rPr>
                <w:rFonts w:eastAsia="MS Mincho"/>
              </w:rPr>
              <w:t xml:space="preserve"> </w:t>
            </w:r>
            <w:r w:rsidRPr="00ED0774">
              <w:rPr>
                <w:rFonts w:eastAsia="MS Mincho"/>
              </w:rPr>
              <w:t>не</w:t>
            </w:r>
            <w:r w:rsidR="00926681" w:rsidRPr="00ED0774">
              <w:rPr>
                <w:rFonts w:eastAsia="MS Mincho"/>
              </w:rPr>
              <w:t xml:space="preserve"> </w:t>
            </w:r>
            <w:r w:rsidRPr="00ED0774">
              <w:rPr>
                <w:rFonts w:eastAsia="MS Mincho"/>
              </w:rPr>
              <w:t>относятся</w:t>
            </w:r>
            <w:r w:rsidR="00926681" w:rsidRPr="00ED0774">
              <w:rPr>
                <w:rFonts w:eastAsia="MS Mincho"/>
              </w:rPr>
              <w:t xml:space="preserve"> </w:t>
            </w:r>
            <w:r w:rsidRPr="00ED0774">
              <w:rPr>
                <w:rFonts w:eastAsia="MS Mincho"/>
              </w:rPr>
              <w:t>к</w:t>
            </w:r>
            <w:r w:rsidR="00926681" w:rsidRPr="00ED0774">
              <w:rPr>
                <w:rFonts w:eastAsia="MS Mincho"/>
              </w:rPr>
              <w:t xml:space="preserve"> </w:t>
            </w:r>
            <w:r w:rsidRPr="00ED0774">
              <w:rPr>
                <w:rFonts w:eastAsia="MS Mincho"/>
              </w:rPr>
              <w:t>категории</w:t>
            </w:r>
            <w:r w:rsidR="00926681" w:rsidRPr="00ED0774">
              <w:rPr>
                <w:rFonts w:eastAsia="MS Mincho"/>
              </w:rPr>
              <w:t xml:space="preserve"> </w:t>
            </w:r>
            <w:r w:rsidRPr="00ED0774">
              <w:rPr>
                <w:rFonts w:eastAsia="MS Mincho"/>
              </w:rPr>
              <w:t>благоприятного</w:t>
            </w:r>
            <w:r w:rsidR="00926681" w:rsidRPr="00ED0774">
              <w:rPr>
                <w:rFonts w:eastAsia="MS Mincho"/>
              </w:rPr>
              <w:t xml:space="preserve"> </w:t>
            </w:r>
            <w:r w:rsidRPr="00ED0774">
              <w:rPr>
                <w:rFonts w:eastAsia="MS Mincho"/>
              </w:rPr>
              <w:t>прогноза</w:t>
            </w:r>
            <w:r w:rsidR="00926681" w:rsidRPr="00ED0774">
              <w:rPr>
                <w:rFonts w:eastAsia="MS Mincho"/>
              </w:rPr>
              <w:t xml:space="preserve"> </w:t>
            </w:r>
            <w:r w:rsidRPr="00ED0774">
              <w:rPr>
                <w:rFonts w:eastAsia="MS Mincho"/>
              </w:rPr>
              <w:t>или</w:t>
            </w:r>
            <w:r w:rsidR="00926681" w:rsidRPr="00ED0774">
              <w:rPr>
                <w:rFonts w:eastAsia="MS Mincho"/>
              </w:rPr>
              <w:t xml:space="preserve"> </w:t>
            </w:r>
            <w:r w:rsidRPr="00ED0774">
              <w:rPr>
                <w:rFonts w:eastAsia="MS Mincho"/>
              </w:rPr>
              <w:t>неблагоприятного</w:t>
            </w:r>
            <w:r w:rsidR="00926681" w:rsidRPr="00ED0774">
              <w:rPr>
                <w:rFonts w:eastAsia="MS Mincho"/>
              </w:rPr>
              <w:t xml:space="preserve"> </w:t>
            </w:r>
            <w:r w:rsidR="00207877" w:rsidRPr="00ED0774">
              <w:rPr>
                <w:rFonts w:eastAsia="MS Mincho"/>
              </w:rPr>
              <w:t>прогноза</w:t>
            </w:r>
          </w:p>
        </w:tc>
      </w:tr>
      <w:tr w:rsidR="00996E7B" w:rsidRPr="00ED0774" w14:paraId="1518CA3E" w14:textId="77777777" w:rsidTr="00BF6B3A">
        <w:tc>
          <w:tcPr>
            <w:tcW w:w="2369" w:type="dxa"/>
            <w:shd w:val="clear" w:color="auto" w:fill="auto"/>
            <w:vAlign w:val="center"/>
          </w:tcPr>
          <w:p w14:paraId="58E37C12" w14:textId="77777777" w:rsidR="00996E7B" w:rsidRPr="00ED0774" w:rsidRDefault="00996E7B" w:rsidP="00834511">
            <w:pPr>
              <w:jc w:val="center"/>
              <w:rPr>
                <w:u w:color="FF0000"/>
              </w:rPr>
            </w:pPr>
            <w:r w:rsidRPr="00ED0774">
              <w:rPr>
                <w:u w:color="FF0000"/>
              </w:rPr>
              <w:t>Неблагоприятный</w:t>
            </w:r>
            <w:r w:rsidR="00926681" w:rsidRPr="00ED0774">
              <w:rPr>
                <w:u w:color="FF0000"/>
              </w:rPr>
              <w:t xml:space="preserve"> </w:t>
            </w:r>
            <w:r w:rsidRPr="00ED0774">
              <w:rPr>
                <w:u w:color="FF0000"/>
              </w:rPr>
              <w:t>прогноз</w:t>
            </w:r>
          </w:p>
        </w:tc>
        <w:tc>
          <w:tcPr>
            <w:tcW w:w="6976" w:type="dxa"/>
            <w:shd w:val="clear" w:color="auto" w:fill="auto"/>
          </w:tcPr>
          <w:p w14:paraId="2A1BB082"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6;9)(p23;q34.1);</w:t>
            </w:r>
            <w:r w:rsidR="00926681" w:rsidRPr="00ED0774">
              <w:rPr>
                <w:rFonts w:eastAsia="MS Mincho"/>
                <w:lang w:val="fr-FR"/>
              </w:rPr>
              <w:t xml:space="preserve"> </w:t>
            </w:r>
            <w:r w:rsidRPr="00ED0774">
              <w:rPr>
                <w:rFonts w:eastAsia="MS Mincho"/>
                <w:i/>
                <w:iCs/>
                <w:lang w:val="fr-FR"/>
              </w:rPr>
              <w:t>DEK</w:t>
            </w:r>
            <w:r w:rsidRPr="00ED0774">
              <w:rPr>
                <w:rFonts w:eastAsia="MS Mincho"/>
                <w:lang w:val="fr-FR"/>
              </w:rPr>
              <w:t>-</w:t>
            </w:r>
            <w:r w:rsidRPr="00ED0774">
              <w:rPr>
                <w:rFonts w:eastAsia="MS Mincho"/>
                <w:i/>
                <w:iCs/>
                <w:lang w:val="fr-FR"/>
              </w:rPr>
              <w:t>NUP214</w:t>
            </w:r>
          </w:p>
          <w:p w14:paraId="034F2945" w14:textId="77777777" w:rsidR="00996E7B" w:rsidRPr="00ED0774" w:rsidRDefault="00996E7B" w:rsidP="00834511">
            <w:pPr>
              <w:autoSpaceDE w:val="0"/>
              <w:autoSpaceDN w:val="0"/>
              <w:adjustRightInd w:val="0"/>
              <w:rPr>
                <w:rFonts w:eastAsia="MS Mincho"/>
                <w:lang w:val="fr-FR"/>
              </w:rPr>
            </w:pPr>
            <w:r w:rsidRPr="00ED0774">
              <w:rPr>
                <w:rFonts w:eastAsia="MS Mincho"/>
                <w:lang w:val="fr-FR"/>
              </w:rPr>
              <w:t>t(v;11q23.3);</w:t>
            </w:r>
            <w:r w:rsidR="00926681" w:rsidRPr="00ED0774">
              <w:rPr>
                <w:rFonts w:eastAsia="MS Mincho"/>
                <w:lang w:val="fr-FR"/>
              </w:rPr>
              <w:t xml:space="preserve"> </w:t>
            </w:r>
            <w:r w:rsidRPr="00ED0774">
              <w:rPr>
                <w:rFonts w:eastAsia="MS Mincho"/>
              </w:rPr>
              <w:t>перестройки</w:t>
            </w:r>
            <w:r w:rsidR="00926681" w:rsidRPr="00ED0774">
              <w:rPr>
                <w:rFonts w:eastAsia="MS Mincho"/>
                <w:lang w:val="fr-FR"/>
              </w:rPr>
              <w:t xml:space="preserve"> </w:t>
            </w:r>
            <w:r w:rsidRPr="00ED0774">
              <w:rPr>
                <w:rFonts w:eastAsia="MS Mincho"/>
                <w:i/>
                <w:iCs/>
                <w:lang w:val="fr-FR"/>
              </w:rPr>
              <w:t>KMT2A</w:t>
            </w:r>
            <w:r w:rsidR="00926681" w:rsidRPr="00ED0774">
              <w:rPr>
                <w:rFonts w:eastAsia="MS Mincho"/>
                <w:i/>
                <w:iCs/>
                <w:lang w:val="fr-FR"/>
              </w:rPr>
              <w:t xml:space="preserve"> </w:t>
            </w:r>
          </w:p>
          <w:p w14:paraId="0EEEFED5"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t(9;22)(q34.1;q11.2);</w:t>
            </w:r>
            <w:r w:rsidR="00926681" w:rsidRPr="00ED0774">
              <w:rPr>
                <w:rFonts w:eastAsia="MS Mincho"/>
                <w:lang w:val="fr-FR"/>
              </w:rPr>
              <w:t xml:space="preserve"> </w:t>
            </w:r>
            <w:r w:rsidRPr="00ED0774">
              <w:rPr>
                <w:rFonts w:eastAsia="MS Mincho"/>
                <w:i/>
                <w:iCs/>
                <w:lang w:val="fr-FR"/>
              </w:rPr>
              <w:t>BCR</w:t>
            </w:r>
            <w:r w:rsidRPr="00ED0774">
              <w:rPr>
                <w:rFonts w:eastAsia="MS Mincho"/>
                <w:lang w:val="fr-FR"/>
              </w:rPr>
              <w:t>-</w:t>
            </w:r>
            <w:r w:rsidRPr="00ED0774">
              <w:rPr>
                <w:rFonts w:eastAsia="MS Mincho"/>
                <w:i/>
                <w:iCs/>
                <w:lang w:val="fr-FR"/>
              </w:rPr>
              <w:t>ABL1</w:t>
            </w:r>
          </w:p>
          <w:p w14:paraId="01B2DECB" w14:textId="77777777" w:rsidR="00996E7B" w:rsidRPr="00ED0774" w:rsidRDefault="00996E7B" w:rsidP="00834511">
            <w:pPr>
              <w:autoSpaceDE w:val="0"/>
              <w:autoSpaceDN w:val="0"/>
              <w:adjustRightInd w:val="0"/>
              <w:rPr>
                <w:rFonts w:eastAsia="MS Mincho"/>
                <w:i/>
                <w:iCs/>
                <w:lang w:val="fr-FR"/>
              </w:rPr>
            </w:pPr>
            <w:r w:rsidRPr="00ED0774">
              <w:rPr>
                <w:rFonts w:eastAsia="MS Mincho"/>
                <w:lang w:val="fr-FR"/>
              </w:rPr>
              <w:t>inv(3)(q21.3q26.2)</w:t>
            </w:r>
            <w:r w:rsidR="00926681" w:rsidRPr="00ED0774">
              <w:rPr>
                <w:rFonts w:eastAsia="MS Mincho"/>
                <w:lang w:val="fr-FR"/>
              </w:rPr>
              <w:t xml:space="preserve"> </w:t>
            </w:r>
            <w:r w:rsidR="00111045" w:rsidRPr="00ED0774">
              <w:rPr>
                <w:rFonts w:eastAsia="MS Mincho"/>
              </w:rPr>
              <w:t>или</w:t>
            </w:r>
            <w:r w:rsidR="00926681" w:rsidRPr="00ED0774">
              <w:rPr>
                <w:rFonts w:eastAsia="MS Mincho"/>
                <w:lang w:val="fr-FR"/>
              </w:rPr>
              <w:t xml:space="preserve"> </w:t>
            </w:r>
            <w:r w:rsidRPr="00ED0774">
              <w:rPr>
                <w:rFonts w:eastAsia="MS Mincho"/>
                <w:lang w:val="fr-FR"/>
              </w:rPr>
              <w:t>t(3;3)(q21.3;q26.2);</w:t>
            </w:r>
            <w:r w:rsidR="00926681" w:rsidRPr="00ED0774">
              <w:rPr>
                <w:rFonts w:eastAsia="MS Mincho"/>
                <w:lang w:val="fr-FR"/>
              </w:rPr>
              <w:t xml:space="preserve"> </w:t>
            </w:r>
            <w:r w:rsidRPr="00ED0774">
              <w:rPr>
                <w:rFonts w:eastAsia="MS Mincho"/>
                <w:i/>
                <w:iCs/>
                <w:lang w:val="fr-FR"/>
              </w:rPr>
              <w:t>GATA2</w:t>
            </w:r>
            <w:r w:rsidRPr="00ED0774">
              <w:rPr>
                <w:rFonts w:eastAsia="MS Mincho"/>
                <w:lang w:val="fr-FR"/>
              </w:rPr>
              <w:t>,</w:t>
            </w:r>
            <w:r w:rsidRPr="00ED0774">
              <w:rPr>
                <w:rFonts w:eastAsia="MS Mincho"/>
                <w:i/>
                <w:iCs/>
                <w:lang w:val="fr-FR"/>
              </w:rPr>
              <w:t>MECOM(EVI1)</w:t>
            </w:r>
          </w:p>
          <w:p w14:paraId="4619B8B5" w14:textId="77777777" w:rsidR="00996E7B" w:rsidRPr="00ED0774" w:rsidRDefault="00996E7B" w:rsidP="00834511">
            <w:pPr>
              <w:autoSpaceDE w:val="0"/>
              <w:autoSpaceDN w:val="0"/>
              <w:adjustRightInd w:val="0"/>
              <w:rPr>
                <w:rFonts w:eastAsia="MS Mincho"/>
                <w:lang w:val="en-US"/>
              </w:rPr>
            </w:pPr>
            <w:r w:rsidRPr="00ED0774">
              <w:rPr>
                <w:rFonts w:eastAsia="MS Mincho"/>
                <w:lang w:val="en-US"/>
              </w:rPr>
              <w:t>-5</w:t>
            </w:r>
            <w:r w:rsidR="00926681" w:rsidRPr="00ED0774">
              <w:rPr>
                <w:rFonts w:eastAsia="MS Mincho"/>
                <w:lang w:val="en-US"/>
              </w:rPr>
              <w:t xml:space="preserve"> </w:t>
            </w:r>
            <w:r w:rsidR="00C13817" w:rsidRPr="00ED0774">
              <w:rPr>
                <w:rFonts w:eastAsia="MS Mincho"/>
              </w:rPr>
              <w:t>или</w:t>
            </w:r>
            <w:r w:rsidR="00926681" w:rsidRPr="00ED0774">
              <w:rPr>
                <w:rFonts w:eastAsia="MS Mincho"/>
                <w:lang w:val="en-US"/>
              </w:rPr>
              <w:t xml:space="preserve"> </w:t>
            </w:r>
            <w:r w:rsidRPr="00ED0774">
              <w:rPr>
                <w:rFonts w:eastAsia="MS Mincho"/>
                <w:lang w:val="en-US"/>
              </w:rPr>
              <w:t>del(5q);</w:t>
            </w:r>
            <w:r w:rsidR="00926681" w:rsidRPr="00ED0774">
              <w:rPr>
                <w:rFonts w:eastAsia="MS Mincho"/>
                <w:lang w:val="en-US"/>
              </w:rPr>
              <w:t xml:space="preserve"> </w:t>
            </w:r>
            <w:r w:rsidRPr="00ED0774">
              <w:rPr>
                <w:rFonts w:eastAsia="MS Mincho"/>
                <w:lang w:val="en-US"/>
              </w:rPr>
              <w:t>-7;</w:t>
            </w:r>
            <w:r w:rsidR="00926681" w:rsidRPr="00ED0774">
              <w:rPr>
                <w:rFonts w:eastAsia="MS Mincho"/>
                <w:lang w:val="en-US"/>
              </w:rPr>
              <w:t xml:space="preserve"> </w:t>
            </w:r>
            <w:r w:rsidRPr="00ED0774">
              <w:rPr>
                <w:rFonts w:eastAsia="MS Mincho"/>
                <w:lang w:val="en-US"/>
              </w:rPr>
              <w:t>-17/abn(17p)</w:t>
            </w:r>
          </w:p>
          <w:p w14:paraId="63CFE2FA" w14:textId="77777777" w:rsidR="00996E7B" w:rsidRPr="00ED0774" w:rsidRDefault="00996E7B" w:rsidP="00834511">
            <w:pPr>
              <w:autoSpaceDE w:val="0"/>
              <w:autoSpaceDN w:val="0"/>
              <w:adjustRightInd w:val="0"/>
              <w:rPr>
                <w:rFonts w:eastAsia="MS Mincho"/>
              </w:rPr>
            </w:pPr>
            <w:r w:rsidRPr="00ED0774">
              <w:rPr>
                <w:rFonts w:eastAsia="MS Mincho"/>
              </w:rPr>
              <w:t>Комплексный</w:t>
            </w:r>
            <w:r w:rsidR="00926681" w:rsidRPr="00ED0774">
              <w:rPr>
                <w:rFonts w:eastAsia="MS Mincho"/>
              </w:rPr>
              <w:t xml:space="preserve"> </w:t>
            </w:r>
            <w:r w:rsidRPr="00ED0774">
              <w:rPr>
                <w:rFonts w:eastAsia="MS Mincho"/>
              </w:rPr>
              <w:t>кариотип</w:t>
            </w:r>
            <w:r w:rsidR="00926681" w:rsidRPr="00ED0774">
              <w:rPr>
                <w:rFonts w:eastAsia="MS Mincho"/>
              </w:rPr>
              <w:t xml:space="preserve"> </w:t>
            </w:r>
          </w:p>
          <w:p w14:paraId="39437EE4" w14:textId="77777777" w:rsidR="00996E7B" w:rsidRPr="00ED0774" w:rsidRDefault="00996E7B" w:rsidP="00834511">
            <w:pPr>
              <w:autoSpaceDE w:val="0"/>
              <w:autoSpaceDN w:val="0"/>
              <w:adjustRightInd w:val="0"/>
              <w:rPr>
                <w:rFonts w:eastAsia="MS Mincho"/>
              </w:rPr>
            </w:pPr>
            <w:r w:rsidRPr="00ED0774">
              <w:rPr>
                <w:rFonts w:eastAsia="MS Mincho"/>
              </w:rPr>
              <w:lastRenderedPageBreak/>
              <w:t>Моносомный</w:t>
            </w:r>
            <w:r w:rsidR="00926681" w:rsidRPr="00ED0774">
              <w:rPr>
                <w:rFonts w:eastAsia="MS Mincho"/>
              </w:rPr>
              <w:t xml:space="preserve"> </w:t>
            </w:r>
            <w:r w:rsidRPr="00ED0774">
              <w:rPr>
                <w:rFonts w:eastAsia="MS Mincho"/>
              </w:rPr>
              <w:t>кариотип</w:t>
            </w:r>
            <w:r w:rsidR="00926681" w:rsidRPr="00ED0774">
              <w:rPr>
                <w:rFonts w:eastAsia="MS Mincho"/>
              </w:rPr>
              <w:t xml:space="preserve"> </w:t>
            </w:r>
          </w:p>
          <w:p w14:paraId="30FADDDF" w14:textId="77777777" w:rsidR="00F84604" w:rsidRPr="00ED0774" w:rsidRDefault="00996E7B" w:rsidP="00F84604">
            <w:pPr>
              <w:autoSpaceDE w:val="0"/>
              <w:autoSpaceDN w:val="0"/>
              <w:adjustRightInd w:val="0"/>
              <w:rPr>
                <w:rFonts w:eastAsia="MS Mincho"/>
              </w:rPr>
            </w:pPr>
            <w:r w:rsidRPr="00ED0774">
              <w:rPr>
                <w:rFonts w:eastAsia="MS Mincho"/>
              </w:rPr>
              <w:t>Дикий</w:t>
            </w:r>
            <w:r w:rsidR="00926681" w:rsidRPr="00ED0774">
              <w:rPr>
                <w:rFonts w:eastAsia="MS Mincho"/>
              </w:rPr>
              <w:t xml:space="preserve"> </w:t>
            </w:r>
            <w:r w:rsidRPr="00ED0774">
              <w:rPr>
                <w:rFonts w:eastAsia="MS Mincho"/>
              </w:rPr>
              <w:t>тип</w:t>
            </w:r>
            <w:r w:rsidR="00926681" w:rsidRPr="00ED0774">
              <w:rPr>
                <w:rFonts w:eastAsia="MS Mincho"/>
              </w:rPr>
              <w:t xml:space="preserve"> </w:t>
            </w:r>
            <w:r w:rsidRPr="00ED0774">
              <w:rPr>
                <w:rFonts w:eastAsia="MS Mincho"/>
              </w:rPr>
              <w:t>гена</w:t>
            </w:r>
            <w:r w:rsidR="00926681" w:rsidRPr="00ED0774">
              <w:rPr>
                <w:rFonts w:eastAsia="MS Mincho"/>
              </w:rPr>
              <w:t xml:space="preserve"> </w:t>
            </w:r>
            <w:r w:rsidRPr="00ED0774">
              <w:rPr>
                <w:rFonts w:eastAsia="MS Mincho"/>
                <w:i/>
                <w:iCs/>
                <w:lang w:val="en-US"/>
              </w:rPr>
              <w:t>NPM</w:t>
            </w:r>
            <w:r w:rsidRPr="00ED0774">
              <w:rPr>
                <w:rFonts w:eastAsia="MS Mincho"/>
                <w:i/>
                <w:iCs/>
              </w:rPr>
              <w:t>1</w:t>
            </w:r>
            <w:r w:rsidR="00926681" w:rsidRPr="00ED0774">
              <w:rPr>
                <w:rFonts w:eastAsia="MS Mincho"/>
                <w:i/>
                <w:iCs/>
              </w:rPr>
              <w:t xml:space="preserve"> </w:t>
            </w:r>
            <w:r w:rsidRPr="00ED0774">
              <w:rPr>
                <w:rFonts w:eastAsia="MS Mincho"/>
              </w:rPr>
              <w:t>и</w:t>
            </w:r>
            <w:r w:rsidR="00926681" w:rsidRPr="00ED0774">
              <w:rPr>
                <w:rFonts w:eastAsia="MS Mincho"/>
              </w:rPr>
              <w:t xml:space="preserve"> </w:t>
            </w:r>
            <w:r w:rsidRPr="00ED0774">
              <w:rPr>
                <w:rFonts w:eastAsia="MS Mincho"/>
                <w:i/>
                <w:iCs/>
                <w:lang w:val="en-US"/>
              </w:rPr>
              <w:t>FLT</w:t>
            </w:r>
            <w:r w:rsidRPr="00ED0774">
              <w:rPr>
                <w:rFonts w:eastAsia="MS Mincho"/>
                <w:i/>
                <w:iCs/>
              </w:rPr>
              <w:t>3</w:t>
            </w:r>
            <w:r w:rsidRPr="00ED0774">
              <w:rPr>
                <w:rFonts w:eastAsia="MS Mincho"/>
              </w:rPr>
              <w:t>-</w:t>
            </w:r>
            <w:r w:rsidRPr="00ED0774">
              <w:rPr>
                <w:rFonts w:eastAsia="MS Mincho"/>
                <w:lang w:val="en-US"/>
              </w:rPr>
              <w:t>ITD</w:t>
            </w:r>
            <w:r w:rsidR="00926681" w:rsidRPr="00ED0774">
              <w:rPr>
                <w:rFonts w:eastAsia="MS Mincho"/>
              </w:rPr>
              <w:t xml:space="preserve"> </w:t>
            </w:r>
            <w:r w:rsidRPr="00ED0774">
              <w:rPr>
                <w:rFonts w:eastAsia="MS Mincho"/>
              </w:rPr>
              <w:t>с</w:t>
            </w:r>
            <w:r w:rsidR="00926681" w:rsidRPr="00ED0774">
              <w:rPr>
                <w:rFonts w:eastAsia="MS Mincho"/>
              </w:rPr>
              <w:t xml:space="preserve"> </w:t>
            </w:r>
            <w:r w:rsidR="00F84604">
              <w:rPr>
                <w:rFonts w:eastAsia="MS Mincho"/>
              </w:rPr>
              <w:t>высоким</w:t>
            </w:r>
            <w:r w:rsidR="00F84604" w:rsidRPr="00ED0774">
              <w:rPr>
                <w:rFonts w:eastAsia="MS Mincho"/>
              </w:rPr>
              <w:t xml:space="preserve"> </w:t>
            </w:r>
            <w:r w:rsidR="00F84604">
              <w:rPr>
                <w:rFonts w:eastAsia="MS Mincho"/>
              </w:rPr>
              <w:t>аллельным отношением</w:t>
            </w:r>
            <w:r w:rsidR="00F84604" w:rsidRPr="00ED0774">
              <w:rPr>
                <w:rFonts w:eastAsia="MS Mincho"/>
              </w:rPr>
              <w:t>**</w:t>
            </w:r>
          </w:p>
          <w:p w14:paraId="40DCBF0B" w14:textId="70596815"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RUNX</w:t>
            </w:r>
            <w:r w:rsidRPr="00ED0774">
              <w:rPr>
                <w:rFonts w:eastAsia="MS Mincho"/>
                <w:i/>
                <w:iCs/>
              </w:rPr>
              <w:t>1***</w:t>
            </w:r>
          </w:p>
          <w:p w14:paraId="6F99EFB8" w14:textId="77777777" w:rsidR="00996E7B" w:rsidRPr="00ED0774" w:rsidRDefault="00996E7B" w:rsidP="00834511">
            <w:pPr>
              <w:autoSpaceDE w:val="0"/>
              <w:autoSpaceDN w:val="0"/>
              <w:adjustRightInd w:val="0"/>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ASXL</w:t>
            </w:r>
            <w:r w:rsidRPr="00ED0774">
              <w:rPr>
                <w:rFonts w:eastAsia="MS Mincho"/>
                <w:i/>
                <w:iCs/>
              </w:rPr>
              <w:t>1***</w:t>
            </w:r>
          </w:p>
          <w:p w14:paraId="7F8E672B" w14:textId="77777777" w:rsidR="006D0903" w:rsidRPr="00ED0774" w:rsidRDefault="00996E7B" w:rsidP="00834511">
            <w:pPr>
              <w:rPr>
                <w:rFonts w:eastAsia="MS Mincho"/>
              </w:rPr>
            </w:pPr>
            <w:r w:rsidRPr="00ED0774">
              <w:rPr>
                <w:rFonts w:eastAsia="MS Mincho"/>
              </w:rPr>
              <w:t>Мутации</w:t>
            </w:r>
            <w:r w:rsidR="00926681" w:rsidRPr="00ED0774">
              <w:rPr>
                <w:rFonts w:eastAsia="MS Mincho"/>
              </w:rPr>
              <w:t xml:space="preserve"> </w:t>
            </w:r>
            <w:r w:rsidRPr="00ED0774">
              <w:rPr>
                <w:rFonts w:eastAsia="MS Mincho"/>
                <w:i/>
                <w:iCs/>
                <w:lang w:val="en-US"/>
              </w:rPr>
              <w:t>TP</w:t>
            </w:r>
            <w:r w:rsidRPr="00ED0774">
              <w:rPr>
                <w:rFonts w:eastAsia="MS Mincho"/>
                <w:i/>
                <w:iCs/>
              </w:rPr>
              <w:t>53</w:t>
            </w:r>
          </w:p>
        </w:tc>
      </w:tr>
    </w:tbl>
    <w:p w14:paraId="73137C78" w14:textId="77777777" w:rsidR="000A50C2" w:rsidRPr="00ED0774" w:rsidRDefault="000A50C2" w:rsidP="00705E68">
      <w:pPr>
        <w:rPr>
          <w:i/>
        </w:rPr>
      </w:pPr>
      <w:r w:rsidRPr="00ED0774">
        <w:rPr>
          <w:i/>
        </w:rPr>
        <w:lastRenderedPageBreak/>
        <w:t xml:space="preserve">Пояснения: </w:t>
      </w:r>
    </w:p>
    <w:p w14:paraId="757F6159" w14:textId="77777777" w:rsidR="00F84604" w:rsidRPr="00ED0774" w:rsidRDefault="00F84604" w:rsidP="00F84604">
      <w:pPr>
        <w:rPr>
          <w:u w:color="FF0000"/>
        </w:rPr>
      </w:pPr>
      <w:r w:rsidRPr="00ED0774">
        <w:rPr>
          <w:u w:color="FF0000"/>
        </w:rPr>
        <w:t>*Н</w:t>
      </w:r>
      <w:r>
        <w:rPr>
          <w:u w:color="FF0000"/>
        </w:rPr>
        <w:t>изкое</w:t>
      </w:r>
      <w:r w:rsidRPr="00ED0774">
        <w:rPr>
          <w:u w:color="FF0000"/>
        </w:rPr>
        <w:t xml:space="preserve"> </w:t>
      </w:r>
      <w:r>
        <w:rPr>
          <w:u w:color="FF0000"/>
        </w:rPr>
        <w:t>аллельное</w:t>
      </w:r>
      <w:r w:rsidRPr="00ED0774">
        <w:rPr>
          <w:u w:color="FF0000"/>
        </w:rPr>
        <w:t xml:space="preserve"> </w:t>
      </w:r>
      <w:r>
        <w:rPr>
          <w:u w:color="FF0000"/>
        </w:rPr>
        <w:t>отношение</w:t>
      </w:r>
      <w:r w:rsidRPr="00ED0774">
        <w:rPr>
          <w:u w:color="FF0000"/>
        </w:rPr>
        <w:t xml:space="preserve"> (0,5).</w:t>
      </w:r>
    </w:p>
    <w:p w14:paraId="32C69B67" w14:textId="77777777" w:rsidR="00F84604" w:rsidRPr="00ED0774" w:rsidRDefault="00F84604" w:rsidP="00F84604">
      <w:pPr>
        <w:rPr>
          <w:u w:color="FF0000"/>
        </w:rPr>
      </w:pPr>
      <w:r w:rsidRPr="00ED0774">
        <w:rPr>
          <w:u w:color="FF0000"/>
        </w:rPr>
        <w:t>**В</w:t>
      </w:r>
      <w:r>
        <w:rPr>
          <w:u w:color="FF0000"/>
        </w:rPr>
        <w:t>ысокое</w:t>
      </w:r>
      <w:r w:rsidRPr="00ED0774">
        <w:rPr>
          <w:u w:color="FF0000"/>
        </w:rPr>
        <w:t xml:space="preserve"> </w:t>
      </w:r>
      <w:r>
        <w:rPr>
          <w:u w:color="FF0000"/>
        </w:rPr>
        <w:t>аллельное</w:t>
      </w:r>
      <w:r w:rsidRPr="00ED0774">
        <w:rPr>
          <w:u w:color="FF0000"/>
        </w:rPr>
        <w:t xml:space="preserve"> </w:t>
      </w:r>
      <w:r>
        <w:rPr>
          <w:u w:color="FF0000"/>
        </w:rPr>
        <w:t>отношение</w:t>
      </w:r>
      <w:r w:rsidRPr="00ED0774">
        <w:rPr>
          <w:u w:color="FF0000"/>
        </w:rPr>
        <w:t xml:space="preserve"> (</w:t>
      </w:r>
      <w:r w:rsidRPr="00ED0774">
        <w:t>≥</w:t>
      </w:r>
      <w:r w:rsidRPr="00ED0774">
        <w:rPr>
          <w:u w:color="FF0000"/>
        </w:rPr>
        <w:t>0,5).</w:t>
      </w:r>
    </w:p>
    <w:p w14:paraId="3DDAE865" w14:textId="5D2623A6" w:rsidR="00996E7B" w:rsidRDefault="00996E7B" w:rsidP="00AE27D0">
      <w:pPr>
        <w:rPr>
          <w:u w:color="FF0000"/>
        </w:rPr>
      </w:pPr>
      <w:r w:rsidRPr="00ED0774">
        <w:rPr>
          <w:u w:color="FF0000"/>
        </w:rPr>
        <w:t>***</w:t>
      </w:r>
      <w:r w:rsidR="00C13817" w:rsidRPr="00ED0774">
        <w:rPr>
          <w:u w:color="FF0000"/>
        </w:rPr>
        <w:t>Е</w:t>
      </w:r>
      <w:r w:rsidRPr="00ED0774">
        <w:rPr>
          <w:u w:color="FF0000"/>
        </w:rPr>
        <w:t>сли</w:t>
      </w:r>
      <w:r w:rsidR="00926681" w:rsidRPr="00ED0774">
        <w:rPr>
          <w:u w:color="FF0000"/>
        </w:rPr>
        <w:t xml:space="preserve"> </w:t>
      </w:r>
      <w:r w:rsidRPr="00ED0774">
        <w:rPr>
          <w:u w:color="FF0000"/>
        </w:rPr>
        <w:t>указанные</w:t>
      </w:r>
      <w:r w:rsidR="00926681" w:rsidRPr="00ED0774">
        <w:rPr>
          <w:u w:color="FF0000"/>
        </w:rPr>
        <w:t xml:space="preserve"> </w:t>
      </w:r>
      <w:r w:rsidRPr="00ED0774">
        <w:rPr>
          <w:u w:color="FF0000"/>
        </w:rPr>
        <w:t>мутации</w:t>
      </w:r>
      <w:r w:rsidR="00926681" w:rsidRPr="00ED0774">
        <w:rPr>
          <w:u w:color="FF0000"/>
        </w:rPr>
        <w:t xml:space="preserve"> </w:t>
      </w:r>
      <w:r w:rsidRPr="00ED0774">
        <w:rPr>
          <w:u w:color="FF0000"/>
        </w:rPr>
        <w:t>обнаруживают</w:t>
      </w:r>
      <w:r w:rsidR="00926681" w:rsidRPr="00ED0774">
        <w:rPr>
          <w:u w:color="FF0000"/>
        </w:rPr>
        <w:t xml:space="preserve"> </w:t>
      </w:r>
      <w:r w:rsidRPr="00ED0774">
        <w:rPr>
          <w:u w:color="FF0000"/>
        </w:rPr>
        <w:t>у</w:t>
      </w:r>
      <w:r w:rsidR="00926681" w:rsidRPr="00ED0774">
        <w:rPr>
          <w:u w:color="FF0000"/>
        </w:rPr>
        <w:t xml:space="preserve"> </w:t>
      </w:r>
      <w:r w:rsidR="00C0487D" w:rsidRPr="00ED0774">
        <w:rPr>
          <w:u w:color="FF0000"/>
        </w:rPr>
        <w:t>пациентов</w:t>
      </w:r>
      <w:r w:rsidR="00926681" w:rsidRPr="00ED0774">
        <w:rPr>
          <w:u w:color="FF0000"/>
        </w:rPr>
        <w:t xml:space="preserve"> </w:t>
      </w:r>
      <w:r w:rsidRPr="00ED0774">
        <w:rPr>
          <w:u w:color="FF0000"/>
        </w:rPr>
        <w:t>с</w:t>
      </w:r>
      <w:r w:rsidR="00926681" w:rsidRPr="00ED0774">
        <w:rPr>
          <w:u w:color="FF0000"/>
        </w:rPr>
        <w:t xml:space="preserve"> </w:t>
      </w:r>
      <w:r w:rsidRPr="00ED0774">
        <w:rPr>
          <w:u w:color="FF0000"/>
        </w:rPr>
        <w:t>благоприятными</w:t>
      </w:r>
      <w:r w:rsidR="00926681" w:rsidRPr="00ED0774">
        <w:rPr>
          <w:u w:color="FF0000"/>
        </w:rPr>
        <w:t xml:space="preserve"> </w:t>
      </w:r>
      <w:r w:rsidRPr="00ED0774">
        <w:rPr>
          <w:u w:color="FF0000"/>
        </w:rPr>
        <w:t>цитогенетическими</w:t>
      </w:r>
      <w:r w:rsidR="00926681" w:rsidRPr="00ED0774">
        <w:rPr>
          <w:u w:color="FF0000"/>
        </w:rPr>
        <w:t xml:space="preserve"> </w:t>
      </w:r>
      <w:r w:rsidRPr="00ED0774">
        <w:rPr>
          <w:u w:color="FF0000"/>
        </w:rPr>
        <w:t>аномалиями,</w:t>
      </w:r>
      <w:r w:rsidR="00926681" w:rsidRPr="00ED0774">
        <w:rPr>
          <w:u w:color="FF0000"/>
        </w:rPr>
        <w:t xml:space="preserve"> </w:t>
      </w:r>
      <w:r w:rsidRPr="00ED0774">
        <w:rPr>
          <w:u w:color="FF0000"/>
        </w:rPr>
        <w:t>то</w:t>
      </w:r>
      <w:r w:rsidR="00926681" w:rsidRPr="00ED0774">
        <w:rPr>
          <w:u w:color="FF0000"/>
        </w:rPr>
        <w:t xml:space="preserve"> </w:t>
      </w:r>
      <w:r w:rsidRPr="00ED0774">
        <w:rPr>
          <w:u w:color="FF0000"/>
        </w:rPr>
        <w:t>их</w:t>
      </w:r>
      <w:r w:rsidR="00926681" w:rsidRPr="00ED0774">
        <w:rPr>
          <w:u w:color="FF0000"/>
        </w:rPr>
        <w:t xml:space="preserve"> </w:t>
      </w:r>
      <w:r w:rsidRPr="00ED0774">
        <w:rPr>
          <w:u w:color="FF0000"/>
        </w:rPr>
        <w:t>обнаружение</w:t>
      </w:r>
      <w:r w:rsidR="00926681" w:rsidRPr="00ED0774">
        <w:rPr>
          <w:u w:color="FF0000"/>
        </w:rPr>
        <w:t xml:space="preserve"> </w:t>
      </w:r>
      <w:r w:rsidRPr="00ED0774">
        <w:rPr>
          <w:u w:color="FF0000"/>
        </w:rPr>
        <w:t>не</w:t>
      </w:r>
      <w:r w:rsidR="00926681" w:rsidRPr="00ED0774">
        <w:rPr>
          <w:u w:color="FF0000"/>
        </w:rPr>
        <w:t xml:space="preserve"> </w:t>
      </w:r>
      <w:r w:rsidRPr="00ED0774">
        <w:rPr>
          <w:u w:color="FF0000"/>
        </w:rPr>
        <w:t>имеет</w:t>
      </w:r>
      <w:r w:rsidR="00926681" w:rsidRPr="00ED0774">
        <w:rPr>
          <w:u w:color="FF0000"/>
        </w:rPr>
        <w:t xml:space="preserve"> </w:t>
      </w:r>
      <w:r w:rsidRPr="00ED0774">
        <w:rPr>
          <w:u w:color="FF0000"/>
        </w:rPr>
        <w:t>значимости</w:t>
      </w:r>
      <w:r w:rsidR="00676BDD" w:rsidRPr="00ED0774">
        <w:rPr>
          <w:u w:color="FF0000"/>
        </w:rPr>
        <w:t>.</w:t>
      </w:r>
    </w:p>
    <w:p w14:paraId="1B3284C7" w14:textId="77777777" w:rsidR="00A2571E" w:rsidRPr="00ED0774" w:rsidRDefault="00A2571E" w:rsidP="00AE27D0">
      <w:pPr>
        <w:rPr>
          <w:vanish/>
          <w:u w:color="FF0000"/>
        </w:rPr>
      </w:pPr>
    </w:p>
    <w:p w14:paraId="121232B3" w14:textId="5323399B" w:rsidR="00996E7B" w:rsidRPr="00ED0774" w:rsidRDefault="00996E7B" w:rsidP="00A2571E">
      <w:pPr>
        <w:pStyle w:val="2"/>
        <w:rPr>
          <w:rStyle w:val="affb"/>
          <w:b/>
        </w:rPr>
      </w:pPr>
      <w:bookmarkStart w:id="311" w:name="_Toc26787589"/>
      <w:bookmarkStart w:id="312" w:name="_Toc24472026"/>
      <w:bookmarkStart w:id="313" w:name="_Toc64624822"/>
      <w:r w:rsidRPr="00ED0774">
        <w:t>Приложение</w:t>
      </w:r>
      <w:r w:rsidR="00926681" w:rsidRPr="00ED0774">
        <w:t xml:space="preserve"> </w:t>
      </w:r>
      <w:r w:rsidR="001C22F4" w:rsidRPr="00ED0774">
        <w:t>Г</w:t>
      </w:r>
      <w:r w:rsidR="001C22F4" w:rsidRPr="00ED0774">
        <w:rPr>
          <w:lang w:val="ru-RU"/>
        </w:rPr>
        <w:t>2</w:t>
      </w:r>
      <w:r w:rsidR="00B260DE" w:rsidRPr="00ED0774">
        <w:t>.</w:t>
      </w:r>
      <w:r w:rsidR="00926681" w:rsidRPr="00ED0774">
        <w:t xml:space="preserve"> </w:t>
      </w:r>
      <w:r w:rsidR="00B260DE" w:rsidRPr="00ED0774">
        <w:t>Молекулярно-генетические</w:t>
      </w:r>
      <w:r w:rsidR="00926681" w:rsidRPr="00ED0774">
        <w:t xml:space="preserve"> </w:t>
      </w:r>
      <w:r w:rsidR="00B260DE" w:rsidRPr="00ED0774">
        <w:t>прогностические</w:t>
      </w:r>
      <w:r w:rsidR="00926681" w:rsidRPr="00ED0774">
        <w:t xml:space="preserve"> </w:t>
      </w:r>
      <w:r w:rsidR="00B260DE" w:rsidRPr="00ED0774">
        <w:t>факторы</w:t>
      </w:r>
      <w:r w:rsidR="00926681" w:rsidRPr="00ED0774">
        <w:t xml:space="preserve"> </w:t>
      </w:r>
      <w:r w:rsidR="00B260DE" w:rsidRPr="00ED0774">
        <w:t>при</w:t>
      </w:r>
      <w:r w:rsidR="00926681" w:rsidRPr="00ED0774">
        <w:t xml:space="preserve"> </w:t>
      </w:r>
      <w:r w:rsidR="001F4337" w:rsidRPr="00ED0774">
        <w:t>остром</w:t>
      </w:r>
      <w:r w:rsidR="00926681" w:rsidRPr="00ED0774">
        <w:t xml:space="preserve"> </w:t>
      </w:r>
      <w:r w:rsidR="001F4337" w:rsidRPr="00ED0774">
        <w:t>миелоидном</w:t>
      </w:r>
      <w:r w:rsidR="00926681" w:rsidRPr="00ED0774">
        <w:t xml:space="preserve"> </w:t>
      </w:r>
      <w:r w:rsidR="001F4337" w:rsidRPr="00ED0774">
        <w:t>лейкозе</w:t>
      </w:r>
      <w:bookmarkEnd w:id="311"/>
      <w:bookmarkEnd w:id="312"/>
      <w:bookmarkEnd w:id="313"/>
    </w:p>
    <w:p w14:paraId="41384200" w14:textId="77777777" w:rsidR="000A50C2" w:rsidRPr="00ED0774" w:rsidRDefault="000A50C2" w:rsidP="000A50C2">
      <w:pPr>
        <w:rPr>
          <w:szCs w:val="22"/>
        </w:rPr>
      </w:pPr>
      <w:r w:rsidRPr="00ED0774">
        <w:rPr>
          <w:i/>
        </w:rPr>
        <w:t>Название на русском:</w:t>
      </w:r>
      <w:r w:rsidRPr="00ED0774">
        <w:t xml:space="preserve"> Молекулярно-генетические и клинические признаки ОМЛ, разделяющие пациентов на благоприятную и неблагоприятную прогностические группы </w:t>
      </w:r>
      <w:r w:rsidRPr="00ED0774">
        <w:rPr>
          <w:i/>
        </w:rPr>
        <w:t>Оригинальное название:</w:t>
      </w:r>
      <w:r w:rsidRPr="00ED0774">
        <w:t xml:space="preserve"> </w:t>
      </w:r>
      <w:r w:rsidR="00523A38" w:rsidRPr="00ED0774">
        <w:t>AML-related prognostic parameters</w:t>
      </w:r>
    </w:p>
    <w:p w14:paraId="2648BFE9" w14:textId="0DD6D00B" w:rsidR="000A50C2" w:rsidRPr="00ED0774" w:rsidRDefault="000A50C2" w:rsidP="000A50C2">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w:t>
      </w:r>
      <w:r w:rsidR="00523A38" w:rsidRPr="00ED0774">
        <w:t xml:space="preserve">Cornelissen, J., Gratwohl, A., Schlenk, R. et al. </w:t>
      </w:r>
      <w:r w:rsidR="00523A38" w:rsidRPr="00ED0774">
        <w:rPr>
          <w:lang w:val="en-US"/>
        </w:rPr>
        <w:t>The European LeukemiaNet AML Working Party consensus statement on allogeneic HSCT for patients with AML in remission: an integrated-risk adapted approach</w:t>
      </w:r>
      <w:r w:rsidR="007A0EB3" w:rsidRPr="00ED0774">
        <w:rPr>
          <w:lang w:val="en-US"/>
        </w:rPr>
        <w:t xml:space="preserve"> </w:t>
      </w:r>
      <w:r w:rsidR="007A0EB3" w:rsidRPr="00ED0774">
        <w:rPr>
          <w:lang w:val="en-US"/>
        </w:rPr>
        <w:fldChar w:fldCharType="begin" w:fldLock="1"/>
      </w:r>
      <w:r w:rsidR="000E616A">
        <w:rPr>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family</w:instrText>
      </w:r>
      <w:r w:rsidR="000E616A" w:rsidRPr="000B3024">
        <w:instrText>":"</w:instrText>
      </w:r>
      <w:r w:rsidR="000E616A">
        <w:rPr>
          <w:lang w:val="en-US"/>
        </w:rPr>
        <w:instrText>Rowe</w:instrText>
      </w:r>
      <w:r w:rsidR="000E616A" w:rsidRPr="000B3024">
        <w:instrText>","</w:instrText>
      </w:r>
      <w:r w:rsidR="000E616A">
        <w:rPr>
          <w:lang w:val="en-US"/>
        </w:rPr>
        <w:instrText>given</w:instrText>
      </w:r>
      <w:r w:rsidR="000E616A" w:rsidRPr="000B3024">
        <w:instrText>":"</w:instrText>
      </w:r>
      <w:r w:rsidR="000E616A">
        <w:rPr>
          <w:lang w:val="en-US"/>
        </w:rPr>
        <w:instrText>Jacob</w:instrText>
      </w:r>
      <w:r w:rsidR="000E616A" w:rsidRPr="000B3024">
        <w:instrText xml:space="preserve"> </w:instrText>
      </w:r>
      <w:r w:rsidR="000E616A">
        <w:rPr>
          <w:lang w:val="en-US"/>
        </w:rPr>
        <w:instrText>M</w:instrText>
      </w:r>
      <w:r w:rsidR="000E616A" w:rsidRPr="000B3024">
        <w:instrText>.","</w:instrText>
      </w:r>
      <w:r w:rsidR="000E616A">
        <w:rPr>
          <w:lang w:val="en-US"/>
        </w:rPr>
        <w:instrText>non</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parse</w:instrText>
      </w:r>
      <w:r w:rsidR="000E616A" w:rsidRPr="000B3024">
        <w:instrText>-</w:instrText>
      </w:r>
      <w:r w:rsidR="000E616A">
        <w:rPr>
          <w:lang w:val="en-US"/>
        </w:rPr>
        <w:instrText>names</w:instrText>
      </w:r>
      <w:r w:rsidR="000E616A" w:rsidRPr="000B3024">
        <w:instrText>":</w:instrText>
      </w:r>
      <w:r w:rsidR="000E616A">
        <w:rPr>
          <w:lang w:val="en-US"/>
        </w:rPr>
        <w:instrText>false</w:instrText>
      </w:r>
      <w:r w:rsidR="000E616A" w:rsidRPr="000B3024">
        <w:instrText>,"</w:instrText>
      </w:r>
      <w:r w:rsidR="000E616A">
        <w:rPr>
          <w:lang w:val="en-US"/>
        </w:rPr>
        <w:instrText>suffix</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family</w:instrText>
      </w:r>
      <w:r w:rsidR="000E616A" w:rsidRPr="000B3024">
        <w:instrText>":"</w:instrText>
      </w:r>
      <w:r w:rsidR="000E616A">
        <w:rPr>
          <w:lang w:val="en-US"/>
        </w:rPr>
        <w:instrText>Russell</w:instrText>
      </w:r>
      <w:r w:rsidR="000E616A" w:rsidRPr="000B3024">
        <w:instrText>","</w:instrText>
      </w:r>
      <w:r w:rsidR="000E616A">
        <w:rPr>
          <w:lang w:val="en-US"/>
        </w:rPr>
        <w:instrText>given</w:instrText>
      </w:r>
      <w:r w:rsidR="000E616A" w:rsidRPr="000B3024">
        <w:instrText>":"</w:instrText>
      </w:r>
      <w:r w:rsidR="000E616A">
        <w:rPr>
          <w:lang w:val="en-US"/>
        </w:rPr>
        <w:instrText>Nigel</w:instrText>
      </w:r>
      <w:r w:rsidR="000E616A" w:rsidRPr="000B3024">
        <w:instrText>","</w:instrText>
      </w:r>
      <w:r w:rsidR="000E616A">
        <w:rPr>
          <w:lang w:val="en-US"/>
        </w:rPr>
        <w:instrText>non</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parse</w:instrText>
      </w:r>
      <w:r w:rsidR="000E616A" w:rsidRPr="000B3024">
        <w:instrText>-</w:instrText>
      </w:r>
      <w:r w:rsidR="000E616A">
        <w:rPr>
          <w:lang w:val="en-US"/>
        </w:rPr>
        <w:instrText>names</w:instrText>
      </w:r>
      <w:r w:rsidR="000E616A" w:rsidRPr="000B3024">
        <w:instrText>":</w:instrText>
      </w:r>
      <w:r w:rsidR="000E616A">
        <w:rPr>
          <w:lang w:val="en-US"/>
        </w:rPr>
        <w:instrText>false</w:instrText>
      </w:r>
      <w:r w:rsidR="000E616A" w:rsidRPr="000B3024">
        <w:instrText>,"</w:instrText>
      </w:r>
      <w:r w:rsidR="000E616A">
        <w:rPr>
          <w:lang w:val="en-US"/>
        </w:rPr>
        <w:instrText>suffix</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family</w:instrText>
      </w:r>
      <w:r w:rsidR="000E616A" w:rsidRPr="000B3024">
        <w:instrText>":"</w:instrText>
      </w:r>
      <w:r w:rsidR="000E616A">
        <w:rPr>
          <w:lang w:val="en-US"/>
        </w:rPr>
        <w:instrText>Mohty</w:instrText>
      </w:r>
      <w:r w:rsidR="000E616A" w:rsidRPr="000B3024">
        <w:instrText>","</w:instrText>
      </w:r>
      <w:r w:rsidR="000E616A">
        <w:rPr>
          <w:lang w:val="en-US"/>
        </w:rPr>
        <w:instrText>given</w:instrText>
      </w:r>
      <w:r w:rsidR="000E616A" w:rsidRPr="000B3024">
        <w:instrText>":"</w:instrText>
      </w:r>
      <w:r w:rsidR="000E616A">
        <w:rPr>
          <w:lang w:val="en-US"/>
        </w:rPr>
        <w:instrText>Mohamad</w:instrText>
      </w:r>
      <w:r w:rsidR="000E616A" w:rsidRPr="000B3024">
        <w:instrText>","</w:instrText>
      </w:r>
      <w:r w:rsidR="000E616A">
        <w:rPr>
          <w:lang w:val="en-US"/>
        </w:rPr>
        <w:instrText>non</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parse</w:instrText>
      </w:r>
      <w:r w:rsidR="000E616A" w:rsidRPr="000B3024">
        <w:instrText>-</w:instrText>
      </w:r>
      <w:r w:rsidR="000E616A">
        <w:rPr>
          <w:lang w:val="en-US"/>
        </w:rPr>
        <w:instrText>names</w:instrText>
      </w:r>
      <w:r w:rsidR="000E616A" w:rsidRPr="000B3024">
        <w:instrText>":</w:instrText>
      </w:r>
      <w:r w:rsidR="000E616A">
        <w:rPr>
          <w:lang w:val="en-US"/>
        </w:rPr>
        <w:instrText>false</w:instrText>
      </w:r>
      <w:r w:rsidR="000E616A" w:rsidRPr="000B3024">
        <w:instrText>,"</w:instrText>
      </w:r>
      <w:r w:rsidR="000E616A">
        <w:rPr>
          <w:lang w:val="en-US"/>
        </w:rPr>
        <w:instrText>suffix</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family</w:instrText>
      </w:r>
      <w:r w:rsidR="000E616A" w:rsidRPr="000B3024">
        <w:instrText>":"</w:instrText>
      </w:r>
      <w:r w:rsidR="000E616A">
        <w:rPr>
          <w:lang w:val="en-US"/>
        </w:rPr>
        <w:instrText>L</w:instrText>
      </w:r>
      <w:r w:rsidR="000E616A" w:rsidRPr="000B3024">
        <w:instrText>ö</w:instrText>
      </w:r>
      <w:r w:rsidR="000E616A">
        <w:rPr>
          <w:lang w:val="en-US"/>
        </w:rPr>
        <w:instrText>wenberg</w:instrText>
      </w:r>
      <w:r w:rsidR="000E616A" w:rsidRPr="000B3024">
        <w:instrText>","</w:instrText>
      </w:r>
      <w:r w:rsidR="000E616A">
        <w:rPr>
          <w:lang w:val="en-US"/>
        </w:rPr>
        <w:instrText>given</w:instrText>
      </w:r>
      <w:r w:rsidR="000E616A" w:rsidRPr="000B3024">
        <w:instrText>":"</w:instrText>
      </w:r>
      <w:r w:rsidR="000E616A">
        <w:rPr>
          <w:lang w:val="en-US"/>
        </w:rPr>
        <w:instrText>Bob</w:instrText>
      </w:r>
      <w:r w:rsidR="000E616A" w:rsidRPr="000B3024">
        <w:instrText>","</w:instrText>
      </w:r>
      <w:r w:rsidR="000E616A">
        <w:rPr>
          <w:lang w:val="en-US"/>
        </w:rPr>
        <w:instrText>non</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parse</w:instrText>
      </w:r>
      <w:r w:rsidR="000E616A" w:rsidRPr="000B3024">
        <w:instrText>-</w:instrText>
      </w:r>
      <w:r w:rsidR="000E616A">
        <w:rPr>
          <w:lang w:val="en-US"/>
        </w:rPr>
        <w:instrText>names</w:instrText>
      </w:r>
      <w:r w:rsidR="000E616A" w:rsidRPr="000B3024">
        <w:instrText>":</w:instrText>
      </w:r>
      <w:r w:rsidR="000E616A">
        <w:rPr>
          <w:lang w:val="en-US"/>
        </w:rPr>
        <w:instrText>false</w:instrText>
      </w:r>
      <w:r w:rsidR="000E616A" w:rsidRPr="000B3024">
        <w:instrText>,"</w:instrText>
      </w:r>
      <w:r w:rsidR="000E616A">
        <w:rPr>
          <w:lang w:val="en-US"/>
        </w:rPr>
        <w:instrText>suffix</w:instrText>
      </w:r>
      <w:r w:rsidR="000E616A" w:rsidRPr="000B3024">
        <w:instrText>":""},{"</w:instrText>
      </w:r>
      <w:r w:rsidR="000E616A">
        <w:rPr>
          <w:lang w:val="en-US"/>
        </w:rPr>
        <w:instrText>dropping</w:instrText>
      </w:r>
      <w:r w:rsidR="000E616A" w:rsidRPr="000B3024">
        <w:instrText>-</w:instrText>
      </w:r>
      <w:r w:rsidR="000E616A">
        <w:rPr>
          <w:lang w:val="en-US"/>
        </w:rPr>
        <w:instrText>particle</w:instrText>
      </w:r>
      <w:r w:rsidR="000E616A" w:rsidRPr="000B3024">
        <w:instrText>":"","</w:instrText>
      </w:r>
      <w:r w:rsidR="000E616A">
        <w:rPr>
          <w:lang w:val="en-US"/>
        </w:rPr>
        <w:instrText>family</w:instrText>
      </w:r>
      <w:r w:rsidR="000E616A" w:rsidRPr="000B3024">
        <w:instrText>":"</w:instrText>
      </w:r>
      <w:r w:rsidR="000E616A">
        <w:rPr>
          <w:lang w:val="en-US"/>
        </w:rPr>
        <w:instrText>Soci</w:instrText>
      </w:r>
      <w:r w:rsidR="000E616A" w:rsidRPr="000B3024">
        <w:instrText>é","</w:instrText>
      </w:r>
      <w:r w:rsidR="000E616A">
        <w:rPr>
          <w:lang w:val="en-US"/>
        </w:rPr>
        <w:instrText>given</w:instrText>
      </w:r>
      <w:r w:rsidR="000E616A" w:rsidRPr="000B3024">
        <w:instrText>":"</w:instrText>
      </w:r>
      <w:r w:rsidR="000E616A">
        <w:rPr>
          <w:lang w:val="en-US"/>
        </w:rPr>
        <w:instrText>Gerard</w:instrText>
      </w:r>
      <w:r w:rsidR="000E616A" w:rsidRPr="000B3024">
        <w:instrText>"</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Niederwieser</w:instrText>
      </w:r>
      <w:r w:rsidR="000E616A" w:rsidRPr="00F83FEB">
        <w:instrText>","</w:instrText>
      </w:r>
      <w:r w:rsidR="000E616A">
        <w:rPr>
          <w:lang w:val="en-US"/>
        </w:rPr>
        <w:instrText>given</w:instrText>
      </w:r>
      <w:r w:rsidR="000E616A" w:rsidRPr="00F83FEB">
        <w:instrText>":"</w:instrText>
      </w:r>
      <w:r w:rsidR="000E616A">
        <w:rPr>
          <w:lang w:val="en-US"/>
        </w:rPr>
        <w:instrText>Dietger</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Ossenkoppele</w:instrText>
      </w:r>
      <w:r w:rsidR="000E616A" w:rsidRPr="00F83FEB">
        <w:instrText>","</w:instrText>
      </w:r>
      <w:r w:rsidR="000E616A">
        <w:rPr>
          <w:lang w:val="en-US"/>
        </w:rPr>
        <w:instrText>given</w:instrText>
      </w:r>
      <w:r w:rsidR="000E616A" w:rsidRPr="00F83FEB">
        <w:instrText>":"</w:instrText>
      </w:r>
      <w:r w:rsidR="000E616A">
        <w:rPr>
          <w:lang w:val="en-US"/>
        </w:rPr>
        <w:instrText>Gert</w:instrText>
      </w:r>
      <w:r w:rsidR="000E616A" w:rsidRPr="00F83FEB">
        <w:instrText xml:space="preserve"> </w:instrText>
      </w:r>
      <w:r w:rsidR="000E616A">
        <w:rPr>
          <w:lang w:val="en-US"/>
        </w:rPr>
        <w:instrText>J</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container</w:instrText>
      </w:r>
      <w:r w:rsidR="000E616A" w:rsidRPr="00F83FEB">
        <w:instrText>-</w:instrText>
      </w:r>
      <w:r w:rsidR="000E616A">
        <w:rPr>
          <w:lang w:val="en-US"/>
        </w:rPr>
        <w:instrText>title</w:instrText>
      </w:r>
      <w:r w:rsidR="000E616A" w:rsidRPr="00F83FEB">
        <w:instrText>":"</w:instrText>
      </w:r>
      <w:r w:rsidR="000E616A">
        <w:rPr>
          <w:lang w:val="en-US"/>
        </w:rPr>
        <w:instrText>Nature</w:instrText>
      </w:r>
      <w:r w:rsidR="000E616A" w:rsidRPr="00F83FEB">
        <w:instrText xml:space="preserve"> </w:instrText>
      </w:r>
      <w:r w:rsidR="000E616A">
        <w:rPr>
          <w:lang w:val="en-US"/>
        </w:rPr>
        <w:instrText>Reviews</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Oncology</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ssue</w:instrText>
      </w:r>
      <w:r w:rsidR="000E616A" w:rsidRPr="00F83FEB">
        <w:instrText>":"10","</w:instrText>
      </w:r>
      <w:r w:rsidR="000E616A">
        <w:rPr>
          <w:lang w:val="en-US"/>
        </w:rPr>
        <w:instrText>issued</w:instrText>
      </w:r>
      <w:r w:rsidR="000E616A" w:rsidRPr="00F83FEB">
        <w:instrText>":{"</w:instrText>
      </w:r>
      <w:r w:rsidR="000E616A">
        <w:rPr>
          <w:lang w:val="en-US"/>
        </w:rPr>
        <w:instrText>date</w:instrText>
      </w:r>
      <w:r w:rsidR="000E616A" w:rsidRPr="00F83FEB">
        <w:instrText>-</w:instrText>
      </w:r>
      <w:r w:rsidR="000E616A">
        <w:rPr>
          <w:lang w:val="en-US"/>
        </w:rPr>
        <w:instrText>parts</w:instrText>
      </w:r>
      <w:r w:rsidR="000E616A" w:rsidRPr="00F83FEB">
        <w:instrText>":[["2012"]]},"</w:instrText>
      </w:r>
      <w:r w:rsidR="000E616A">
        <w:rPr>
          <w:lang w:val="en-US"/>
        </w:rPr>
        <w:instrText>page</w:instrText>
      </w:r>
      <w:r w:rsidR="000E616A" w:rsidRPr="00F83FEB">
        <w:instrText>":"579-590","</w:instrText>
      </w:r>
      <w:r w:rsidR="000E616A">
        <w:rPr>
          <w:lang w:val="en-US"/>
        </w:rPr>
        <w:instrText>title</w:instrText>
      </w:r>
      <w:r w:rsidR="000E616A" w:rsidRPr="00F83FEB">
        <w:instrText>":"</w:instrText>
      </w:r>
      <w:r w:rsidR="000E616A">
        <w:rPr>
          <w:lang w:val="en-US"/>
        </w:rPr>
        <w:instrText>The</w:instrText>
      </w:r>
      <w:r w:rsidR="000E616A" w:rsidRPr="00F83FEB">
        <w:instrText xml:space="preserve"> </w:instrText>
      </w:r>
      <w:r w:rsidR="000E616A">
        <w:rPr>
          <w:lang w:val="en-US"/>
        </w:rPr>
        <w:instrText>European</w:instrText>
      </w:r>
      <w:r w:rsidR="000E616A" w:rsidRPr="00F83FEB">
        <w:instrText xml:space="preserve"> </w:instrText>
      </w:r>
      <w:r w:rsidR="000E616A">
        <w:rPr>
          <w:lang w:val="en-US"/>
        </w:rPr>
        <w:instrText>LeukemiaNet</w:instrText>
      </w:r>
      <w:r w:rsidR="000E616A" w:rsidRPr="00F83FEB">
        <w:instrText xml:space="preserve"> </w:instrText>
      </w:r>
      <w:r w:rsidR="000E616A">
        <w:rPr>
          <w:lang w:val="en-US"/>
        </w:rPr>
        <w:instrText>AML</w:instrText>
      </w:r>
      <w:r w:rsidR="000E616A" w:rsidRPr="00F83FEB">
        <w:instrText xml:space="preserve"> </w:instrText>
      </w:r>
      <w:r w:rsidR="000E616A">
        <w:rPr>
          <w:lang w:val="en-US"/>
        </w:rPr>
        <w:instrText>Working</w:instrText>
      </w:r>
      <w:r w:rsidR="000E616A" w:rsidRPr="00F83FEB">
        <w:instrText xml:space="preserve"> </w:instrText>
      </w:r>
      <w:r w:rsidR="000E616A">
        <w:rPr>
          <w:lang w:val="en-US"/>
        </w:rPr>
        <w:instrText>Party</w:instrText>
      </w:r>
      <w:r w:rsidR="000E616A" w:rsidRPr="00F83FEB">
        <w:instrText xml:space="preserve"> </w:instrText>
      </w:r>
      <w:r w:rsidR="000E616A">
        <w:rPr>
          <w:lang w:val="en-US"/>
        </w:rPr>
        <w:instrText>consensus</w:instrText>
      </w:r>
      <w:r w:rsidR="000E616A" w:rsidRPr="00F83FEB">
        <w:instrText xml:space="preserve"> </w:instrText>
      </w:r>
      <w:r w:rsidR="000E616A">
        <w:rPr>
          <w:lang w:val="en-US"/>
        </w:rPr>
        <w:instrText>statement</w:instrText>
      </w:r>
      <w:r w:rsidR="000E616A" w:rsidRPr="00F83FEB">
        <w:instrText xml:space="preserve"> </w:instrText>
      </w:r>
      <w:r w:rsidR="000E616A">
        <w:rPr>
          <w:lang w:val="en-US"/>
        </w:rPr>
        <w:instrText>on</w:instrText>
      </w:r>
      <w:r w:rsidR="000E616A" w:rsidRPr="00F83FEB">
        <w:instrText xml:space="preserve"> </w:instrText>
      </w:r>
      <w:r w:rsidR="000E616A">
        <w:rPr>
          <w:lang w:val="en-US"/>
        </w:rPr>
        <w:instrText>allogeneic</w:instrText>
      </w:r>
      <w:r w:rsidR="000E616A" w:rsidRPr="00F83FEB">
        <w:instrText xml:space="preserve"> </w:instrText>
      </w:r>
      <w:r w:rsidR="000E616A">
        <w:rPr>
          <w:lang w:val="en-US"/>
        </w:rPr>
        <w:instrText>HSCT</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patients</w:instrText>
      </w:r>
      <w:r w:rsidR="000E616A" w:rsidRPr="00F83FEB">
        <w:instrText xml:space="preserve"> </w:instrText>
      </w:r>
      <w:r w:rsidR="000E616A">
        <w:rPr>
          <w:lang w:val="en-US"/>
        </w:rPr>
        <w:instrText>with</w:instrText>
      </w:r>
      <w:r w:rsidR="000E616A" w:rsidRPr="00F83FEB">
        <w:instrText xml:space="preserve"> </w:instrText>
      </w:r>
      <w:r w:rsidR="000E616A">
        <w:rPr>
          <w:lang w:val="en-US"/>
        </w:rPr>
        <w:instrText>AML</w:instrText>
      </w:r>
      <w:r w:rsidR="000E616A" w:rsidRPr="00F83FEB">
        <w:instrText xml:space="preserve"> </w:instrText>
      </w:r>
      <w:r w:rsidR="000E616A">
        <w:rPr>
          <w:lang w:val="en-US"/>
        </w:rPr>
        <w:instrText>in</w:instrText>
      </w:r>
      <w:r w:rsidR="000E616A" w:rsidRPr="00F83FEB">
        <w:instrText xml:space="preserve"> </w:instrText>
      </w:r>
      <w:r w:rsidR="000E616A">
        <w:rPr>
          <w:lang w:val="en-US"/>
        </w:rPr>
        <w:instrText>remission</w:instrText>
      </w:r>
      <w:r w:rsidR="000E616A" w:rsidRPr="00F83FEB">
        <w:instrText xml:space="preserve">: </w:instrText>
      </w:r>
      <w:r w:rsidR="000E616A">
        <w:rPr>
          <w:lang w:val="en-US"/>
        </w:rPr>
        <w:instrText>An</w:instrText>
      </w:r>
      <w:r w:rsidR="000E616A" w:rsidRPr="00F83FEB">
        <w:instrText xml:space="preserve"> </w:instrText>
      </w:r>
      <w:r w:rsidR="000E616A">
        <w:rPr>
          <w:lang w:val="en-US"/>
        </w:rPr>
        <w:instrText>integrated</w:instrText>
      </w:r>
      <w:r w:rsidR="000E616A" w:rsidRPr="00F83FEB">
        <w:instrText>-</w:instrText>
      </w:r>
      <w:r w:rsidR="000E616A">
        <w:rPr>
          <w:lang w:val="en-US"/>
        </w:rPr>
        <w:instrText>risk</w:instrText>
      </w:r>
      <w:r w:rsidR="000E616A" w:rsidRPr="00F83FEB">
        <w:instrText xml:space="preserve"> </w:instrText>
      </w:r>
      <w:r w:rsidR="000E616A">
        <w:rPr>
          <w:lang w:val="en-US"/>
        </w:rPr>
        <w:instrText>adapted</w:instrText>
      </w:r>
      <w:r w:rsidR="000E616A" w:rsidRPr="00F83FEB">
        <w:instrText xml:space="preserve"> </w:instrText>
      </w:r>
      <w:r w:rsidR="000E616A">
        <w:rPr>
          <w:lang w:val="en-US"/>
        </w:rPr>
        <w:instrText>approach</w:instrText>
      </w:r>
      <w:r w:rsidR="000E616A" w:rsidRPr="00F83FEB">
        <w:instrText>","</w:instrText>
      </w:r>
      <w:r w:rsidR="000E616A">
        <w:rPr>
          <w:lang w:val="en-US"/>
        </w:rPr>
        <w:instrText>type</w:instrText>
      </w:r>
      <w:r w:rsidR="000E616A" w:rsidRPr="00F83FEB">
        <w:instrText>":"</w:instrText>
      </w:r>
      <w:r w:rsidR="000E616A">
        <w:rPr>
          <w:lang w:val="en-US"/>
        </w:rPr>
        <w:instrText>article</w:instrText>
      </w:r>
      <w:r w:rsidR="000E616A" w:rsidRPr="00F83FEB">
        <w:instrText>","</w:instrText>
      </w:r>
      <w:r w:rsidR="000E616A">
        <w:rPr>
          <w:lang w:val="en-US"/>
        </w:rPr>
        <w:instrText>volume</w:instrText>
      </w:r>
      <w:r w:rsidR="000E616A" w:rsidRPr="00F83FEB">
        <w:instrText>":"9"},"</w:instrText>
      </w:r>
      <w:r w:rsidR="000E616A">
        <w:rPr>
          <w:lang w:val="en-US"/>
        </w:rPr>
        <w:instrText>uris</w:instrText>
      </w:r>
      <w:r w:rsidR="000E616A" w:rsidRPr="00F83FEB">
        <w:instrText>":["</w:instrText>
      </w:r>
      <w:r w:rsidR="000E616A">
        <w:rPr>
          <w:lang w:val="en-US"/>
        </w:rPr>
        <w:instrText>http</w:instrText>
      </w:r>
      <w:r w:rsidR="000E616A" w:rsidRPr="00F83FEB">
        <w:instrText>://</w:instrText>
      </w:r>
      <w:r w:rsidR="000E616A">
        <w:rPr>
          <w:lang w:val="en-US"/>
        </w:rPr>
        <w:instrText>www</w:instrText>
      </w:r>
      <w:r w:rsidR="000E616A" w:rsidRPr="00F83FEB">
        <w:instrText>.</w:instrText>
      </w:r>
      <w:r w:rsidR="000E616A">
        <w:rPr>
          <w:lang w:val="en-US"/>
        </w:rPr>
        <w:instrText>mendeley</w:instrText>
      </w:r>
      <w:r w:rsidR="000E616A" w:rsidRPr="00F83FEB">
        <w:instrText>.</w:instrText>
      </w:r>
      <w:r w:rsidR="000E616A">
        <w:rPr>
          <w:lang w:val="en-US"/>
        </w:rPr>
        <w:instrText>com</w:instrText>
      </w:r>
      <w:r w:rsidR="000E616A" w:rsidRPr="00F83FEB">
        <w:instrText>/</w:instrText>
      </w:r>
      <w:r w:rsidR="000E616A">
        <w:rPr>
          <w:lang w:val="en-US"/>
        </w:rPr>
        <w:instrText>documents</w:instrText>
      </w:r>
      <w:r w:rsidR="000E616A" w:rsidRPr="00F83FEB">
        <w:instrText>/?</w:instrText>
      </w:r>
      <w:r w:rsidR="000E616A">
        <w:rPr>
          <w:lang w:val="en-US"/>
        </w:rPr>
        <w:instrText>uuid</w:instrText>
      </w:r>
      <w:r w:rsidR="000E616A" w:rsidRPr="00F83FEB">
        <w:instrText>=</w:instrText>
      </w:r>
      <w:r w:rsidR="000E616A">
        <w:rPr>
          <w:lang w:val="en-US"/>
        </w:rPr>
        <w:instrText>ef</w:instrText>
      </w:r>
      <w:r w:rsidR="000E616A" w:rsidRPr="00F83FEB">
        <w:instrText>994</w:instrText>
      </w:r>
      <w:r w:rsidR="000E616A">
        <w:rPr>
          <w:lang w:val="en-US"/>
        </w:rPr>
        <w:instrText>b</w:instrText>
      </w:r>
      <w:r w:rsidR="000E616A" w:rsidRPr="00F83FEB">
        <w:instrText>06-9135-3070-</w:instrText>
      </w:r>
      <w:r w:rsidR="000E616A">
        <w:rPr>
          <w:lang w:val="en-US"/>
        </w:rPr>
        <w:instrText>b</w:instrText>
      </w:r>
      <w:r w:rsidR="000E616A" w:rsidRPr="00F83FEB">
        <w:instrText>630-</w:instrText>
      </w:r>
      <w:r w:rsidR="000E616A">
        <w:rPr>
          <w:lang w:val="en-US"/>
        </w:rPr>
        <w:instrText>d</w:instrText>
      </w:r>
      <w:r w:rsidR="000E616A" w:rsidRPr="00F83FEB">
        <w:instrText>2</w:instrText>
      </w:r>
      <w:r w:rsidR="000E616A">
        <w:rPr>
          <w:lang w:val="en-US"/>
        </w:rPr>
        <w:instrText>e</w:instrText>
      </w:r>
      <w:r w:rsidR="000E616A" w:rsidRPr="00F83FEB">
        <w:instrText>16</w:instrText>
      </w:r>
      <w:r w:rsidR="000E616A">
        <w:rPr>
          <w:lang w:val="en-US"/>
        </w:rPr>
        <w:instrText>b</w:instrText>
      </w:r>
      <w:r w:rsidR="000E616A" w:rsidRPr="00F83FEB">
        <w:instrText>285099"]}],"</w:instrText>
      </w:r>
      <w:r w:rsidR="000E616A">
        <w:rPr>
          <w:lang w:val="en-US"/>
        </w:rPr>
        <w:instrText>mendeley</w:instrText>
      </w:r>
      <w:r w:rsidR="000E616A" w:rsidRPr="00F83FEB">
        <w:instrText>":{"</w:instrText>
      </w:r>
      <w:r w:rsidR="000E616A">
        <w:rPr>
          <w:lang w:val="en-US"/>
        </w:rPr>
        <w:instrText>formattedCitation</w:instrText>
      </w:r>
      <w:r w:rsidR="000E616A" w:rsidRPr="00F83FEB">
        <w:instrText>":"[45]","</w:instrText>
      </w:r>
      <w:r w:rsidR="000E616A">
        <w:rPr>
          <w:lang w:val="en-US"/>
        </w:rPr>
        <w:instrText>plainTextFormattedCitation</w:instrText>
      </w:r>
      <w:r w:rsidR="000E616A" w:rsidRPr="00F83FEB">
        <w:instrText>":"[45]","</w:instrText>
      </w:r>
      <w:r w:rsidR="000E616A">
        <w:rPr>
          <w:lang w:val="en-US"/>
        </w:rPr>
        <w:instrText>previouslyFormattedCitation</w:instrText>
      </w:r>
      <w:r w:rsidR="000E616A" w:rsidRPr="00F83FEB">
        <w:instrText>":"[45]"},"</w:instrText>
      </w:r>
      <w:r w:rsidR="000E616A">
        <w:rPr>
          <w:lang w:val="en-US"/>
        </w:rPr>
        <w:instrText>properties</w:instrText>
      </w:r>
      <w:r w:rsidR="000E616A" w:rsidRPr="00F83FEB">
        <w:instrText>":{"</w:instrText>
      </w:r>
      <w:r w:rsidR="000E616A">
        <w:rPr>
          <w:lang w:val="en-US"/>
        </w:rPr>
        <w:instrText>noteIndex</w:instrText>
      </w:r>
      <w:r w:rsidR="000E616A" w:rsidRPr="00F83FEB">
        <w:instrText>":0},"</w:instrText>
      </w:r>
      <w:r w:rsidR="000E616A">
        <w:rPr>
          <w:lang w:val="en-US"/>
        </w:rPr>
        <w:instrText>schema</w:instrText>
      </w:r>
      <w:r w:rsidR="000E616A" w:rsidRPr="00F83FEB">
        <w:instrText>":"</w:instrText>
      </w:r>
      <w:r w:rsidR="000E616A">
        <w:rPr>
          <w:lang w:val="en-US"/>
        </w:rPr>
        <w:instrText>https</w:instrText>
      </w:r>
      <w:r w:rsidR="000E616A" w:rsidRPr="00F83FEB">
        <w:instrText>://</w:instrText>
      </w:r>
      <w:r w:rsidR="000E616A">
        <w:rPr>
          <w:lang w:val="en-US"/>
        </w:rPr>
        <w:instrText>github</w:instrText>
      </w:r>
      <w:r w:rsidR="000E616A" w:rsidRPr="00F83FEB">
        <w:instrText>.</w:instrText>
      </w:r>
      <w:r w:rsidR="000E616A">
        <w:rPr>
          <w:lang w:val="en-US"/>
        </w:rPr>
        <w:instrText>com</w:instrText>
      </w:r>
      <w:r w:rsidR="000E616A" w:rsidRPr="00F83FEB">
        <w:instrText>/</w:instrText>
      </w:r>
      <w:r w:rsidR="000E616A">
        <w:rPr>
          <w:lang w:val="en-US"/>
        </w:rPr>
        <w:instrText>citation</w:instrText>
      </w:r>
      <w:r w:rsidR="000E616A" w:rsidRPr="00F83FEB">
        <w:instrText>-</w:instrText>
      </w:r>
      <w:r w:rsidR="000E616A">
        <w:rPr>
          <w:lang w:val="en-US"/>
        </w:rPr>
        <w:instrText>style</w:instrText>
      </w:r>
      <w:r w:rsidR="000E616A" w:rsidRPr="00F83FEB">
        <w:instrText>-</w:instrText>
      </w:r>
      <w:r w:rsidR="000E616A">
        <w:rPr>
          <w:lang w:val="en-US"/>
        </w:rPr>
        <w:instrText>language</w:instrText>
      </w:r>
      <w:r w:rsidR="000E616A" w:rsidRPr="00F83FEB">
        <w:instrText>/</w:instrText>
      </w:r>
      <w:r w:rsidR="000E616A">
        <w:rPr>
          <w:lang w:val="en-US"/>
        </w:rPr>
        <w:instrText>schema</w:instrText>
      </w:r>
      <w:r w:rsidR="000E616A" w:rsidRPr="00F83FEB">
        <w:instrText>/</w:instrText>
      </w:r>
      <w:r w:rsidR="000E616A">
        <w:rPr>
          <w:lang w:val="en-US"/>
        </w:rPr>
        <w:instrText>raw</w:instrText>
      </w:r>
      <w:r w:rsidR="000E616A" w:rsidRPr="00F83FEB">
        <w:instrText>/</w:instrText>
      </w:r>
      <w:r w:rsidR="000E616A">
        <w:rPr>
          <w:lang w:val="en-US"/>
        </w:rPr>
        <w:instrText>master</w:instrText>
      </w:r>
      <w:r w:rsidR="000E616A" w:rsidRPr="00F83FEB">
        <w:instrText>/</w:instrText>
      </w:r>
      <w:r w:rsidR="000E616A">
        <w:rPr>
          <w:lang w:val="en-US"/>
        </w:rPr>
        <w:instrText>csl</w:instrText>
      </w:r>
      <w:r w:rsidR="000E616A" w:rsidRPr="00F83FEB">
        <w:instrText>-</w:instrText>
      </w:r>
      <w:r w:rsidR="000E616A">
        <w:rPr>
          <w:lang w:val="en-US"/>
        </w:rPr>
        <w:instrText>citation</w:instrText>
      </w:r>
      <w:r w:rsidR="000E616A" w:rsidRPr="00F83FEB">
        <w:instrText>.</w:instrText>
      </w:r>
      <w:r w:rsidR="000E616A">
        <w:rPr>
          <w:lang w:val="en-US"/>
        </w:rPr>
        <w:instrText>json</w:instrText>
      </w:r>
      <w:r w:rsidR="000E616A" w:rsidRPr="00F83FEB">
        <w:instrText>"}</w:instrText>
      </w:r>
      <w:r w:rsidR="007A0EB3" w:rsidRPr="00ED0774">
        <w:rPr>
          <w:lang w:val="en-US"/>
        </w:rPr>
        <w:fldChar w:fldCharType="separate"/>
      </w:r>
      <w:r w:rsidR="000E616A" w:rsidRPr="000E616A">
        <w:rPr>
          <w:noProof/>
        </w:rPr>
        <w:t>[45]</w:t>
      </w:r>
      <w:r w:rsidR="007A0EB3" w:rsidRPr="00ED0774">
        <w:rPr>
          <w:lang w:val="en-US"/>
        </w:rPr>
        <w:fldChar w:fldCharType="end"/>
      </w:r>
      <w:r w:rsidR="00523A38" w:rsidRPr="00ED0774">
        <w:t xml:space="preserve">. </w:t>
      </w:r>
    </w:p>
    <w:p w14:paraId="4FF7132D" w14:textId="77777777" w:rsidR="000A50C2" w:rsidRPr="00ED0774" w:rsidRDefault="000A50C2" w:rsidP="000A50C2">
      <w:r w:rsidRPr="00ED0774">
        <w:rPr>
          <w:i/>
        </w:rPr>
        <w:t>Тип:</w:t>
      </w:r>
      <w:r w:rsidRPr="00ED0774">
        <w:t xml:space="preserve"> шкала оценки</w:t>
      </w:r>
    </w:p>
    <w:p w14:paraId="54A794C4" w14:textId="77777777" w:rsidR="000A50C2" w:rsidRPr="00ED0774" w:rsidRDefault="000A50C2" w:rsidP="000A50C2">
      <w:r w:rsidRPr="00ED0774">
        <w:rPr>
          <w:i/>
        </w:rPr>
        <w:t>Назначение:</w:t>
      </w:r>
      <w:r w:rsidRPr="00ED0774">
        <w:t xml:space="preserve"> прогностическая оценка состояния пациента</w:t>
      </w:r>
    </w:p>
    <w:p w14:paraId="5A44FA12" w14:textId="53C453A6" w:rsidR="00DC1B9F" w:rsidRPr="00ED0774" w:rsidRDefault="000A50C2" w:rsidP="00AE27D0">
      <w:pPr>
        <w:pStyle w:val="afd"/>
        <w:spacing w:beforeAutospacing="0" w:afterAutospacing="0" w:line="360" w:lineRule="auto"/>
        <w:rPr>
          <w:b/>
          <w:bCs/>
        </w:rPr>
      </w:pPr>
      <w:r w:rsidRPr="00ED0774">
        <w:rPr>
          <w:i/>
        </w:rPr>
        <w:t xml:space="preserve">Содержание и интерпретация: </w:t>
      </w:r>
    </w:p>
    <w:tbl>
      <w:tblPr>
        <w:tblW w:w="9654" w:type="dxa"/>
        <w:tblCellMar>
          <w:top w:w="15" w:type="dxa"/>
          <w:left w:w="15" w:type="dxa"/>
          <w:bottom w:w="15" w:type="dxa"/>
          <w:right w:w="15" w:type="dxa"/>
        </w:tblCellMar>
        <w:tblLook w:val="04A0" w:firstRow="1" w:lastRow="0" w:firstColumn="1" w:lastColumn="0" w:noHBand="0" w:noVBand="1"/>
      </w:tblPr>
      <w:tblGrid>
        <w:gridCol w:w="3141"/>
        <w:gridCol w:w="2970"/>
        <w:gridCol w:w="3543"/>
      </w:tblGrid>
      <w:tr w:rsidR="00DC1B9F" w:rsidRPr="00ED0774" w14:paraId="52CDA06A"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233A71F0" w14:textId="77777777" w:rsidR="00DC1B9F" w:rsidRPr="00ED0774" w:rsidRDefault="00DC1B9F" w:rsidP="00834511">
            <w:pPr>
              <w:pStyle w:val="afd"/>
              <w:spacing w:beforeAutospacing="0" w:afterAutospacing="0" w:line="240" w:lineRule="auto"/>
              <w:jc w:val="center"/>
              <w:rPr>
                <w:b/>
              </w:rPr>
            </w:pPr>
            <w:r w:rsidRPr="00ED0774">
              <w:rPr>
                <w:b/>
              </w:rPr>
              <w:t>Цитогенетические</w:t>
            </w:r>
            <w:r w:rsidR="00926681" w:rsidRPr="00ED0774">
              <w:rPr>
                <w:b/>
              </w:rPr>
              <w:t xml:space="preserve"> </w:t>
            </w:r>
            <w:r w:rsidRPr="00ED0774">
              <w:rPr>
                <w:b/>
              </w:rPr>
              <w:t>маркеры</w:t>
            </w:r>
          </w:p>
        </w:tc>
        <w:tc>
          <w:tcPr>
            <w:tcW w:w="2970" w:type="dxa"/>
            <w:tcBorders>
              <w:top w:val="single" w:sz="6" w:space="0" w:color="000000"/>
              <w:left w:val="single" w:sz="6" w:space="0" w:color="000000"/>
              <w:bottom w:val="single" w:sz="6" w:space="0" w:color="000000"/>
              <w:right w:val="single" w:sz="6" w:space="0" w:color="000000"/>
            </w:tcBorders>
            <w:vAlign w:val="center"/>
          </w:tcPr>
          <w:p w14:paraId="1431BF29" w14:textId="77777777" w:rsidR="00DC1B9F" w:rsidRPr="00ED0774" w:rsidRDefault="00DC1B9F" w:rsidP="00834511">
            <w:pPr>
              <w:pStyle w:val="afd"/>
              <w:spacing w:beforeAutospacing="0" w:afterAutospacing="0" w:line="240" w:lineRule="auto"/>
              <w:jc w:val="center"/>
              <w:rPr>
                <w:b/>
              </w:rPr>
            </w:pPr>
            <w:r w:rsidRPr="00ED0774">
              <w:rPr>
                <w:b/>
              </w:rPr>
              <w:t>Молекулярные</w:t>
            </w:r>
            <w:r w:rsidR="00926681" w:rsidRPr="00ED0774">
              <w:rPr>
                <w:b/>
              </w:rPr>
              <w:t xml:space="preserve"> </w:t>
            </w:r>
            <w:r w:rsidRPr="00ED0774">
              <w:rPr>
                <w:b/>
              </w:rPr>
              <w:t>маркеры</w:t>
            </w:r>
          </w:p>
        </w:tc>
        <w:tc>
          <w:tcPr>
            <w:tcW w:w="3543" w:type="dxa"/>
            <w:tcBorders>
              <w:top w:val="single" w:sz="6" w:space="0" w:color="000000"/>
              <w:left w:val="single" w:sz="6" w:space="0" w:color="000000"/>
              <w:bottom w:val="single" w:sz="6" w:space="0" w:color="000000"/>
              <w:right w:val="single" w:sz="6" w:space="0" w:color="000000"/>
            </w:tcBorders>
            <w:vAlign w:val="center"/>
          </w:tcPr>
          <w:p w14:paraId="537F397F" w14:textId="77777777" w:rsidR="00DC1B9F" w:rsidRPr="00ED0774" w:rsidRDefault="00DC1B9F" w:rsidP="00834511">
            <w:pPr>
              <w:pStyle w:val="afd"/>
              <w:spacing w:beforeAutospacing="0" w:afterAutospacing="0" w:line="240" w:lineRule="auto"/>
              <w:jc w:val="center"/>
              <w:rPr>
                <w:b/>
              </w:rPr>
            </w:pPr>
            <w:r w:rsidRPr="00ED0774">
              <w:rPr>
                <w:b/>
              </w:rPr>
              <w:t>Клинические</w:t>
            </w:r>
            <w:r w:rsidR="00926681" w:rsidRPr="00ED0774">
              <w:rPr>
                <w:b/>
              </w:rPr>
              <w:t xml:space="preserve"> </w:t>
            </w:r>
            <w:r w:rsidRPr="00ED0774">
              <w:rPr>
                <w:b/>
              </w:rPr>
              <w:t>факторы</w:t>
            </w:r>
          </w:p>
        </w:tc>
      </w:tr>
      <w:tr w:rsidR="00CB24FD" w:rsidRPr="00ED0774" w14:paraId="6EE4C762" w14:textId="77777777" w:rsidTr="007A0EB3">
        <w:tc>
          <w:tcPr>
            <w:tcW w:w="9654" w:type="dxa"/>
            <w:gridSpan w:val="3"/>
            <w:tcBorders>
              <w:top w:val="single" w:sz="6" w:space="0" w:color="000000"/>
              <w:left w:val="single" w:sz="6" w:space="0" w:color="000000"/>
              <w:bottom w:val="single" w:sz="6" w:space="0" w:color="000000"/>
            </w:tcBorders>
            <w:vAlign w:val="center"/>
          </w:tcPr>
          <w:p w14:paraId="358FF633" w14:textId="77777777" w:rsidR="00CB24FD" w:rsidRPr="00ED0774" w:rsidRDefault="00CB24FD" w:rsidP="00834511">
            <w:pPr>
              <w:jc w:val="center"/>
              <w:rPr>
                <w:b/>
                <w:i/>
              </w:rPr>
            </w:pPr>
            <w:r w:rsidRPr="00ED0774">
              <w:rPr>
                <w:b/>
                <w:i/>
              </w:rPr>
              <w:t>Благоприятные</w:t>
            </w:r>
            <w:r w:rsidR="00926681" w:rsidRPr="00ED0774">
              <w:rPr>
                <w:b/>
                <w:i/>
              </w:rPr>
              <w:t xml:space="preserve"> </w:t>
            </w:r>
            <w:r w:rsidRPr="00ED0774">
              <w:rPr>
                <w:b/>
                <w:i/>
              </w:rPr>
              <w:t>прогностические</w:t>
            </w:r>
            <w:r w:rsidR="00926681" w:rsidRPr="00ED0774">
              <w:rPr>
                <w:b/>
                <w:i/>
              </w:rPr>
              <w:t xml:space="preserve"> </w:t>
            </w:r>
            <w:r w:rsidRPr="00ED0774">
              <w:rPr>
                <w:b/>
                <w:i/>
              </w:rPr>
              <w:t>факторы</w:t>
            </w:r>
          </w:p>
        </w:tc>
      </w:tr>
      <w:tr w:rsidR="00DC1B9F" w:rsidRPr="00ED0774" w14:paraId="15B47E19"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59C1F808" w14:textId="77777777" w:rsidR="00DC1B9F" w:rsidRPr="00ED0774" w:rsidRDefault="00DC1B9F" w:rsidP="00834511">
            <w:pPr>
              <w:pStyle w:val="afd"/>
              <w:spacing w:beforeAutospacing="0" w:afterAutospacing="0" w:line="240" w:lineRule="auto"/>
            </w:pPr>
            <w:r w:rsidRPr="00ED0774">
              <w:rPr>
                <w:lang w:val="fr-FR"/>
              </w:rPr>
              <w:t>t</w:t>
            </w:r>
            <w:r w:rsidRPr="00ED0774">
              <w:t>(15;17),</w:t>
            </w:r>
            <w:r w:rsidR="00926681" w:rsidRPr="00ED0774">
              <w:t xml:space="preserve"> </w:t>
            </w:r>
            <w:r w:rsidRPr="00ED0774">
              <w:rPr>
                <w:lang w:val="fr-FR"/>
              </w:rPr>
              <w:t>t</w:t>
            </w:r>
            <w:r w:rsidRPr="00ED0774">
              <w:t>(8;21)(</w:t>
            </w:r>
            <w:r w:rsidRPr="00ED0774">
              <w:rPr>
                <w:lang w:val="fr-FR"/>
              </w:rPr>
              <w:t>q</w:t>
            </w:r>
            <w:r w:rsidRPr="00ED0774">
              <w:t>22;</w:t>
            </w:r>
            <w:r w:rsidRPr="00ED0774">
              <w:rPr>
                <w:lang w:val="fr-FR"/>
              </w:rPr>
              <w:t>q</w:t>
            </w:r>
            <w:r w:rsidRPr="00ED0774">
              <w:t>22);</w:t>
            </w:r>
            <w:r w:rsidR="00926681" w:rsidRPr="00ED0774">
              <w:t xml:space="preserve"> </w:t>
            </w:r>
            <w:r w:rsidRPr="00ED0774">
              <w:rPr>
                <w:lang w:val="fr-FR"/>
              </w:rPr>
              <w:t>inv</w:t>
            </w:r>
            <w:r w:rsidRPr="00ED0774">
              <w:t>(16)(</w:t>
            </w:r>
            <w:r w:rsidRPr="00ED0774">
              <w:rPr>
                <w:lang w:val="fr-FR"/>
              </w:rPr>
              <w:t>p</w:t>
            </w:r>
            <w:r w:rsidRPr="00ED0774">
              <w:t>13.1</w:t>
            </w:r>
            <w:r w:rsidRPr="00ED0774">
              <w:rPr>
                <w:lang w:val="fr-FR"/>
              </w:rPr>
              <w:t>q</w:t>
            </w:r>
            <w:r w:rsidRPr="00ED0774">
              <w:t>22)</w:t>
            </w:r>
            <w:r w:rsidR="00926681" w:rsidRPr="00ED0774">
              <w:t xml:space="preserve"> </w:t>
            </w:r>
            <w:r w:rsidRPr="00ED0774">
              <w:t>или</w:t>
            </w:r>
            <w:r w:rsidR="00926681" w:rsidRPr="00ED0774">
              <w:t xml:space="preserve"> </w:t>
            </w:r>
            <w:r w:rsidRPr="00ED0774">
              <w:rPr>
                <w:lang w:val="fr-FR"/>
              </w:rPr>
              <w:t>t</w:t>
            </w:r>
            <w:r w:rsidRPr="00ED0774">
              <w:t>(16;16)(</w:t>
            </w:r>
            <w:r w:rsidRPr="00ED0774">
              <w:rPr>
                <w:lang w:val="fr-FR"/>
              </w:rPr>
              <w:t>p</w:t>
            </w:r>
            <w:r w:rsidRPr="00ED0774">
              <w:t>13.1;</w:t>
            </w:r>
            <w:r w:rsidRPr="00ED0774">
              <w:rPr>
                <w:lang w:val="fr-FR"/>
              </w:rPr>
              <w:t>q</w:t>
            </w:r>
            <w:r w:rsidRPr="00ED0774">
              <w:t>22)</w:t>
            </w:r>
          </w:p>
        </w:tc>
        <w:tc>
          <w:tcPr>
            <w:tcW w:w="2970" w:type="dxa"/>
            <w:tcBorders>
              <w:top w:val="single" w:sz="6" w:space="0" w:color="000000"/>
              <w:left w:val="single" w:sz="6" w:space="0" w:color="000000"/>
              <w:bottom w:val="single" w:sz="6" w:space="0" w:color="000000"/>
              <w:right w:val="single" w:sz="6" w:space="0" w:color="000000"/>
            </w:tcBorders>
            <w:vAlign w:val="center"/>
          </w:tcPr>
          <w:p w14:paraId="01552772" w14:textId="77777777" w:rsidR="00DC1B9F" w:rsidRPr="00ED0774" w:rsidRDefault="00DC1B9F" w:rsidP="00834511">
            <w:pPr>
              <w:pStyle w:val="afd"/>
              <w:spacing w:beforeAutospacing="0" w:afterAutospacing="0" w:line="240" w:lineRule="auto"/>
            </w:pPr>
            <w:r w:rsidRPr="00ED0774">
              <w:t>Мутированный</w:t>
            </w:r>
            <w:r w:rsidR="00926681" w:rsidRPr="00ED0774">
              <w:t xml:space="preserve"> </w:t>
            </w:r>
            <w:r w:rsidRPr="00ED0774">
              <w:rPr>
                <w:rStyle w:val="affc"/>
              </w:rPr>
              <w:t>CEBPA</w:t>
            </w:r>
            <w:r w:rsidR="00926681" w:rsidRPr="00ED0774">
              <w:t xml:space="preserve"> </w:t>
            </w:r>
            <w:r w:rsidRPr="00ED0774">
              <w:t>(биаллельная</w:t>
            </w:r>
            <w:r w:rsidR="00926681" w:rsidRPr="00ED0774">
              <w:t xml:space="preserve"> </w:t>
            </w:r>
            <w:r w:rsidRPr="00ED0774">
              <w:t>мутация),</w:t>
            </w:r>
          </w:p>
          <w:p w14:paraId="3AD70067" w14:textId="77777777" w:rsidR="00DC1B9F" w:rsidRPr="00ED0774" w:rsidRDefault="00DC1B9F" w:rsidP="00834511">
            <w:pPr>
              <w:pStyle w:val="afd"/>
              <w:spacing w:beforeAutospacing="0" w:afterAutospacing="0" w:line="240" w:lineRule="auto"/>
            </w:pPr>
            <w:r w:rsidRPr="00ED0774">
              <w:t>мутированный</w:t>
            </w:r>
            <w:r w:rsidR="00926681" w:rsidRPr="00ED0774">
              <w:t xml:space="preserve"> </w:t>
            </w:r>
            <w:r w:rsidRPr="00ED0774">
              <w:rPr>
                <w:rStyle w:val="affc"/>
              </w:rPr>
              <w:t>NPM1</w:t>
            </w:r>
            <w:r w:rsidR="00926681" w:rsidRPr="00ED0774">
              <w:t xml:space="preserve"> </w:t>
            </w:r>
            <w:r w:rsidRPr="00ED0774">
              <w:t>без</w:t>
            </w:r>
            <w:r w:rsidR="00926681" w:rsidRPr="00ED0774">
              <w:t xml:space="preserve"> </w:t>
            </w:r>
            <w:r w:rsidRPr="00ED0774">
              <w:rPr>
                <w:rStyle w:val="affc"/>
              </w:rPr>
              <w:t>FLT3-ITD</w:t>
            </w:r>
            <w:r w:rsidR="00926681" w:rsidRPr="00ED0774">
              <w:t xml:space="preserve"> </w:t>
            </w:r>
            <w:r w:rsidRPr="00ED0774">
              <w:t>при</w:t>
            </w:r>
            <w:r w:rsidR="00926681" w:rsidRPr="00ED0774">
              <w:t xml:space="preserve"> </w:t>
            </w:r>
            <w:r w:rsidRPr="00ED0774">
              <w:t>нормальном</w:t>
            </w:r>
            <w:r w:rsidR="00926681" w:rsidRPr="00ED0774">
              <w:t xml:space="preserve"> </w:t>
            </w:r>
            <w:r w:rsidRPr="00ED0774">
              <w:t>кариотипе</w:t>
            </w:r>
          </w:p>
        </w:tc>
        <w:tc>
          <w:tcPr>
            <w:tcW w:w="3543" w:type="dxa"/>
            <w:tcBorders>
              <w:top w:val="single" w:sz="6" w:space="0" w:color="000000"/>
              <w:left w:val="single" w:sz="6" w:space="0" w:color="000000"/>
              <w:bottom w:val="single" w:sz="6" w:space="0" w:color="000000"/>
              <w:right w:val="single" w:sz="6" w:space="0" w:color="000000"/>
            </w:tcBorders>
            <w:vAlign w:val="center"/>
          </w:tcPr>
          <w:p w14:paraId="65374DE7" w14:textId="77777777" w:rsidR="00DC1B9F" w:rsidRPr="00ED0774" w:rsidRDefault="00DC1B9F" w:rsidP="00834511">
            <w:pPr>
              <w:pStyle w:val="afd"/>
              <w:spacing w:beforeAutospacing="0" w:afterAutospacing="0" w:line="240" w:lineRule="auto"/>
            </w:pPr>
            <w:r w:rsidRPr="00ED0774">
              <w:t>Негативные</w:t>
            </w:r>
            <w:r w:rsidR="00926681" w:rsidRPr="00ED0774">
              <w:t xml:space="preserve"> </w:t>
            </w:r>
            <w:r w:rsidRPr="00ED0774">
              <w:t>маркеры</w:t>
            </w:r>
            <w:r w:rsidR="00926681" w:rsidRPr="00ED0774">
              <w:t xml:space="preserve"> </w:t>
            </w:r>
            <w:r w:rsidR="00297A50" w:rsidRPr="00ED0774">
              <w:t>МОБ</w:t>
            </w:r>
          </w:p>
        </w:tc>
      </w:tr>
      <w:tr w:rsidR="00FE1310" w:rsidRPr="00ED0774" w14:paraId="0DC0C37C" w14:textId="77777777" w:rsidTr="00FE1310">
        <w:tc>
          <w:tcPr>
            <w:tcW w:w="9654" w:type="dxa"/>
            <w:gridSpan w:val="3"/>
            <w:tcBorders>
              <w:top w:val="single" w:sz="6" w:space="0" w:color="000000"/>
              <w:left w:val="single" w:sz="6" w:space="0" w:color="000000"/>
              <w:bottom w:val="single" w:sz="6" w:space="0" w:color="000000"/>
            </w:tcBorders>
            <w:vAlign w:val="center"/>
          </w:tcPr>
          <w:p w14:paraId="2F73EFBC" w14:textId="6CF2248F" w:rsidR="00FE1310" w:rsidRPr="00ED0774" w:rsidRDefault="00FE1310" w:rsidP="00834511">
            <w:pPr>
              <w:jc w:val="center"/>
            </w:pPr>
            <w:r w:rsidRPr="00ED0774">
              <w:rPr>
                <w:b/>
                <w:i/>
              </w:rPr>
              <w:t>Неблагоприятные прогностические факторы</w:t>
            </w:r>
          </w:p>
        </w:tc>
      </w:tr>
      <w:tr w:rsidR="00DC1B9F" w:rsidRPr="00ED0774" w14:paraId="5AC8E81D"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37182AC3" w14:textId="77777777" w:rsidR="00DC1B9F" w:rsidRPr="00ED0774" w:rsidRDefault="00DC1B9F" w:rsidP="00834511">
            <w:pPr>
              <w:pStyle w:val="afd"/>
              <w:spacing w:beforeAutospacing="0" w:afterAutospacing="0" w:line="240" w:lineRule="auto"/>
            </w:pPr>
            <w:r w:rsidRPr="00ED0774">
              <w:rPr>
                <w:lang w:val="fr-FR"/>
              </w:rPr>
              <w:t>inv</w:t>
            </w:r>
            <w:r w:rsidRPr="00ED0774">
              <w:t>(3)(</w:t>
            </w:r>
            <w:r w:rsidRPr="00ED0774">
              <w:rPr>
                <w:lang w:val="fr-FR"/>
              </w:rPr>
              <w:t>q</w:t>
            </w:r>
            <w:r w:rsidRPr="00ED0774">
              <w:t>21</w:t>
            </w:r>
            <w:r w:rsidRPr="00ED0774">
              <w:rPr>
                <w:lang w:val="fr-FR"/>
              </w:rPr>
              <w:t>q</w:t>
            </w:r>
            <w:r w:rsidRPr="00ED0774">
              <w:t>26.2)</w:t>
            </w:r>
            <w:r w:rsidR="00926681" w:rsidRPr="00ED0774">
              <w:t xml:space="preserve"> </w:t>
            </w:r>
            <w:r w:rsidRPr="00ED0774">
              <w:t>или</w:t>
            </w:r>
            <w:r w:rsidR="00926681" w:rsidRPr="00ED0774">
              <w:t xml:space="preserve"> </w:t>
            </w:r>
            <w:r w:rsidRPr="00ED0774">
              <w:rPr>
                <w:lang w:val="fr-FR"/>
              </w:rPr>
              <w:t>t</w:t>
            </w:r>
            <w:r w:rsidRPr="00ED0774">
              <w:t>(3;3)(</w:t>
            </w:r>
            <w:r w:rsidRPr="00ED0774">
              <w:rPr>
                <w:lang w:val="fr-FR"/>
              </w:rPr>
              <w:t>q</w:t>
            </w:r>
            <w:r w:rsidRPr="00ED0774">
              <w:t>21;</w:t>
            </w:r>
            <w:r w:rsidRPr="00ED0774">
              <w:rPr>
                <w:lang w:val="fr-FR"/>
              </w:rPr>
              <w:t>q</w:t>
            </w:r>
            <w:r w:rsidRPr="00ED0774">
              <w:t>26.2);</w:t>
            </w:r>
          </w:p>
          <w:p w14:paraId="352D55F4"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9;22),</w:t>
            </w:r>
          </w:p>
          <w:p w14:paraId="274746B0"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6;9)(</w:t>
            </w:r>
            <w:r w:rsidRPr="00ED0774">
              <w:rPr>
                <w:lang w:val="fr-FR"/>
              </w:rPr>
              <w:t>p</w:t>
            </w:r>
            <w:r w:rsidRPr="00ED0774">
              <w:rPr>
                <w:lang w:val="en-US"/>
              </w:rPr>
              <w:t>23;</w:t>
            </w:r>
            <w:r w:rsidRPr="00ED0774">
              <w:rPr>
                <w:lang w:val="fr-FR"/>
              </w:rPr>
              <w:t>q</w:t>
            </w:r>
            <w:r w:rsidRPr="00ED0774">
              <w:rPr>
                <w:lang w:val="en-US"/>
              </w:rPr>
              <w:t>34);</w:t>
            </w:r>
          </w:p>
          <w:p w14:paraId="746F87A1" w14:textId="77777777" w:rsidR="00DC1B9F" w:rsidRPr="00ED0774" w:rsidRDefault="00DC1B9F" w:rsidP="00834511">
            <w:pPr>
              <w:pStyle w:val="afd"/>
              <w:spacing w:beforeAutospacing="0" w:afterAutospacing="0" w:line="240" w:lineRule="auto"/>
              <w:rPr>
                <w:lang w:val="en-US"/>
              </w:rPr>
            </w:pPr>
            <w:r w:rsidRPr="00ED0774">
              <w:rPr>
                <w:lang w:val="fr-FR"/>
              </w:rPr>
              <w:t>t</w:t>
            </w:r>
            <w:r w:rsidRPr="00ED0774">
              <w:rPr>
                <w:lang w:val="en-US"/>
              </w:rPr>
              <w:t>(</w:t>
            </w:r>
            <w:r w:rsidRPr="00ED0774">
              <w:rPr>
                <w:lang w:val="fr-FR"/>
              </w:rPr>
              <w:t>v</w:t>
            </w:r>
            <w:r w:rsidRPr="00ED0774">
              <w:rPr>
                <w:lang w:val="en-US"/>
              </w:rPr>
              <w:t>;11)(</w:t>
            </w:r>
            <w:r w:rsidRPr="00ED0774">
              <w:rPr>
                <w:lang w:val="fr-FR"/>
              </w:rPr>
              <w:t>v</w:t>
            </w:r>
            <w:r w:rsidRPr="00ED0774">
              <w:rPr>
                <w:lang w:val="en-US"/>
              </w:rPr>
              <w:t>;</w:t>
            </w:r>
            <w:r w:rsidRPr="00ED0774">
              <w:rPr>
                <w:lang w:val="fr-FR"/>
              </w:rPr>
              <w:t>q</w:t>
            </w:r>
            <w:r w:rsidRPr="00ED0774">
              <w:rPr>
                <w:lang w:val="en-US"/>
              </w:rPr>
              <w:t>23);</w:t>
            </w:r>
          </w:p>
          <w:p w14:paraId="75B32671" w14:textId="77777777" w:rsidR="00DC1B9F" w:rsidRPr="00ED0774" w:rsidRDefault="00DC1B9F" w:rsidP="00834511">
            <w:pPr>
              <w:pStyle w:val="afd"/>
              <w:spacing w:beforeAutospacing="0" w:afterAutospacing="0" w:line="240" w:lineRule="auto"/>
              <w:rPr>
                <w:lang w:val="en-US"/>
              </w:rPr>
            </w:pPr>
            <w:r w:rsidRPr="00ED0774">
              <w:rPr>
                <w:lang w:val="en-US"/>
              </w:rPr>
              <w:t>-5</w:t>
            </w:r>
            <w:r w:rsidR="00926681" w:rsidRPr="00ED0774">
              <w:rPr>
                <w:lang w:val="en-US"/>
              </w:rPr>
              <w:t xml:space="preserve"> </w:t>
            </w:r>
            <w:r w:rsidRPr="00ED0774">
              <w:t>или</w:t>
            </w:r>
            <w:r w:rsidR="00926681" w:rsidRPr="00ED0774">
              <w:rPr>
                <w:lang w:val="en-US"/>
              </w:rPr>
              <w:t xml:space="preserve"> </w:t>
            </w:r>
            <w:r w:rsidRPr="00ED0774">
              <w:rPr>
                <w:lang w:val="fr-FR"/>
              </w:rPr>
              <w:t>del</w:t>
            </w:r>
            <w:r w:rsidRPr="00ED0774">
              <w:rPr>
                <w:lang w:val="en-US"/>
              </w:rPr>
              <w:t>(5</w:t>
            </w:r>
            <w:r w:rsidRPr="00ED0774">
              <w:rPr>
                <w:lang w:val="fr-FR"/>
              </w:rPr>
              <w:t>q</w:t>
            </w:r>
            <w:r w:rsidRPr="00ED0774">
              <w:rPr>
                <w:lang w:val="en-US"/>
              </w:rPr>
              <w:t>);</w:t>
            </w:r>
          </w:p>
          <w:p w14:paraId="74D6C019" w14:textId="77777777" w:rsidR="00DC1B9F" w:rsidRPr="00ED0774" w:rsidRDefault="00DC1B9F" w:rsidP="00834511">
            <w:pPr>
              <w:pStyle w:val="afd"/>
              <w:spacing w:beforeAutospacing="0" w:afterAutospacing="0" w:line="240" w:lineRule="auto"/>
            </w:pPr>
            <w:r w:rsidRPr="00ED0774">
              <w:t>-7;</w:t>
            </w:r>
          </w:p>
          <w:p w14:paraId="6D947371" w14:textId="77777777" w:rsidR="00DC1B9F" w:rsidRPr="00ED0774" w:rsidRDefault="00DC1B9F" w:rsidP="00834511">
            <w:pPr>
              <w:pStyle w:val="afd"/>
              <w:spacing w:beforeAutospacing="0" w:afterAutospacing="0" w:line="240" w:lineRule="auto"/>
            </w:pPr>
            <w:r w:rsidRPr="00ED0774">
              <w:lastRenderedPageBreak/>
              <w:t>аберрации</w:t>
            </w:r>
            <w:r w:rsidR="00926681" w:rsidRPr="00ED0774">
              <w:t xml:space="preserve"> </w:t>
            </w:r>
            <w:r w:rsidRPr="00ED0774">
              <w:t>(17р);</w:t>
            </w:r>
          </w:p>
          <w:p w14:paraId="731DB9B2" w14:textId="77777777" w:rsidR="00DC1B9F" w:rsidRPr="00ED0774" w:rsidRDefault="00DC1B9F" w:rsidP="00834511">
            <w:pPr>
              <w:pStyle w:val="afd"/>
              <w:spacing w:beforeAutospacing="0" w:afterAutospacing="0" w:line="240" w:lineRule="auto"/>
            </w:pPr>
            <w:r w:rsidRPr="00ED0774">
              <w:t>комплексный</w:t>
            </w:r>
            <w:r w:rsidR="00926681" w:rsidRPr="00ED0774">
              <w:t xml:space="preserve"> </w:t>
            </w:r>
            <w:r w:rsidRPr="00ED0774">
              <w:t>кариотип,</w:t>
            </w:r>
            <w:r w:rsidR="00926681" w:rsidRPr="00ED0774">
              <w:t xml:space="preserve"> </w:t>
            </w:r>
            <w:r w:rsidRPr="00ED0774">
              <w:t>моносомный</w:t>
            </w:r>
            <w:r w:rsidR="00926681" w:rsidRPr="00ED0774">
              <w:t xml:space="preserve"> </w:t>
            </w:r>
            <w:r w:rsidRPr="00ED0774">
              <w:t>кариотип</w:t>
            </w:r>
          </w:p>
        </w:tc>
        <w:tc>
          <w:tcPr>
            <w:tcW w:w="2970" w:type="dxa"/>
            <w:tcBorders>
              <w:top w:val="single" w:sz="6" w:space="0" w:color="000000"/>
              <w:left w:val="single" w:sz="6" w:space="0" w:color="000000"/>
              <w:bottom w:val="single" w:sz="6" w:space="0" w:color="000000"/>
              <w:right w:val="single" w:sz="6" w:space="0" w:color="000000"/>
            </w:tcBorders>
            <w:vAlign w:val="center"/>
          </w:tcPr>
          <w:p w14:paraId="5669E769" w14:textId="77777777" w:rsidR="00DC1B9F" w:rsidRPr="00ED0774" w:rsidRDefault="00DC1B9F" w:rsidP="00834511">
            <w:pPr>
              <w:pStyle w:val="afd"/>
              <w:spacing w:beforeAutospacing="0" w:afterAutospacing="0" w:line="240" w:lineRule="auto"/>
            </w:pPr>
            <w:r w:rsidRPr="00ED0774">
              <w:lastRenderedPageBreak/>
              <w:t>Увеличена</w:t>
            </w:r>
            <w:r w:rsidR="00926681" w:rsidRPr="00ED0774">
              <w:t xml:space="preserve"> </w:t>
            </w:r>
            <w:r w:rsidRPr="00ED0774">
              <w:t>экспрессия</w:t>
            </w:r>
            <w:r w:rsidR="00926681" w:rsidRPr="00ED0774">
              <w:t xml:space="preserve"> </w:t>
            </w:r>
            <w:r w:rsidRPr="00ED0774">
              <w:rPr>
                <w:rStyle w:val="affc"/>
              </w:rPr>
              <w:t>Evi1</w:t>
            </w:r>
            <w:r w:rsidRPr="00ED0774">
              <w:t>;</w:t>
            </w:r>
          </w:p>
          <w:p w14:paraId="37DF89D3" w14:textId="77777777" w:rsidR="00DC1B9F" w:rsidRPr="00ED0774" w:rsidRDefault="00DC1B9F" w:rsidP="00834511">
            <w:pPr>
              <w:pStyle w:val="afd"/>
              <w:spacing w:beforeAutospacing="0" w:afterAutospacing="0" w:line="240" w:lineRule="auto"/>
            </w:pPr>
            <w:r w:rsidRPr="00ED0774">
              <w:rPr>
                <w:rStyle w:val="affc"/>
              </w:rPr>
              <w:t>MLL</w:t>
            </w:r>
            <w:r w:rsidRPr="00ED0774">
              <w:t>-реаранжировки;</w:t>
            </w:r>
          </w:p>
          <w:p w14:paraId="15B745F6" w14:textId="77777777" w:rsidR="00DC1B9F" w:rsidRPr="00ED0774" w:rsidRDefault="00DC1B9F" w:rsidP="00834511">
            <w:pPr>
              <w:pStyle w:val="afd"/>
              <w:spacing w:beforeAutospacing="0" w:afterAutospacing="0" w:line="240" w:lineRule="auto"/>
            </w:pPr>
            <w:r w:rsidRPr="00ED0774">
              <w:rPr>
                <w:rStyle w:val="affc"/>
              </w:rPr>
              <w:t>FLT3-ITD</w:t>
            </w:r>
            <w:r w:rsidRPr="00ED0774">
              <w:t>-мутация;</w:t>
            </w:r>
          </w:p>
          <w:p w14:paraId="3303ADD5" w14:textId="77777777" w:rsidR="00DC1B9F" w:rsidRPr="00ED0774" w:rsidRDefault="00DC1B9F" w:rsidP="00834511">
            <w:pPr>
              <w:pStyle w:val="afd"/>
              <w:spacing w:beforeAutospacing="0" w:afterAutospacing="0" w:line="240" w:lineRule="auto"/>
            </w:pPr>
            <w:r w:rsidRPr="00ED0774">
              <w:rPr>
                <w:rStyle w:val="affc"/>
              </w:rPr>
              <w:t>DNMT3A</w:t>
            </w:r>
            <w:r w:rsidRPr="00ED0774">
              <w:t>-мутация;</w:t>
            </w:r>
          </w:p>
          <w:p w14:paraId="2F309873" w14:textId="77777777" w:rsidR="00DC1B9F" w:rsidRPr="00ED0774" w:rsidRDefault="00DC1B9F" w:rsidP="00834511">
            <w:pPr>
              <w:pStyle w:val="afd"/>
              <w:spacing w:beforeAutospacing="0" w:afterAutospacing="0" w:line="240" w:lineRule="auto"/>
            </w:pPr>
            <w:r w:rsidRPr="00ED0774">
              <w:rPr>
                <w:rStyle w:val="affc"/>
              </w:rPr>
              <w:t>С-KIT-</w:t>
            </w:r>
            <w:r w:rsidRPr="00ED0774">
              <w:t>мутация</w:t>
            </w:r>
            <w:r w:rsidR="00926681" w:rsidRPr="00ED0774">
              <w:t xml:space="preserve"> </w:t>
            </w:r>
            <w:r w:rsidRPr="00ED0774">
              <w:t>(для</w:t>
            </w:r>
            <w:r w:rsidR="00926681" w:rsidRPr="00ED0774">
              <w:t xml:space="preserve"> </w:t>
            </w:r>
            <w:r w:rsidRPr="00ED0774">
              <w:t>t(8;21);</w:t>
            </w:r>
            <w:r w:rsidR="00926681" w:rsidRPr="00ED0774">
              <w:t xml:space="preserve"> </w:t>
            </w:r>
            <w:r w:rsidRPr="00ED0774">
              <w:t>inv(16))</w:t>
            </w:r>
          </w:p>
          <w:p w14:paraId="765545F8" w14:textId="77777777" w:rsidR="00DC1B9F" w:rsidRPr="00ED0774" w:rsidRDefault="00DC1B9F" w:rsidP="00834511">
            <w:pPr>
              <w:pStyle w:val="afd"/>
              <w:spacing w:beforeAutospacing="0" w:afterAutospacing="0" w:line="240" w:lineRule="auto"/>
            </w:pPr>
            <w:r w:rsidRPr="00ED0774">
              <w:rPr>
                <w:rStyle w:val="affc"/>
              </w:rPr>
              <w:t>BAALC-</w:t>
            </w:r>
            <w:r w:rsidRPr="00ED0774">
              <w:t>экспрессия</w:t>
            </w:r>
          </w:p>
          <w:p w14:paraId="406A4543" w14:textId="77777777" w:rsidR="00DC1B9F" w:rsidRPr="00ED0774" w:rsidRDefault="00DC1B9F" w:rsidP="00834511">
            <w:pPr>
              <w:pStyle w:val="afd"/>
              <w:spacing w:beforeAutospacing="0" w:afterAutospacing="0" w:line="240" w:lineRule="auto"/>
            </w:pPr>
            <w:r w:rsidRPr="00ED0774">
              <w:rPr>
                <w:rStyle w:val="affc"/>
              </w:rPr>
              <w:lastRenderedPageBreak/>
              <w:t>ERG-</w:t>
            </w:r>
            <w:r w:rsidRPr="00ED0774">
              <w:t>экспрессия</w:t>
            </w:r>
          </w:p>
          <w:p w14:paraId="47EFF315" w14:textId="77777777" w:rsidR="00DC1B9F" w:rsidRPr="00ED0774" w:rsidRDefault="00DC1B9F" w:rsidP="00834511">
            <w:pPr>
              <w:pStyle w:val="afd"/>
              <w:spacing w:beforeAutospacing="0" w:afterAutospacing="0" w:line="240" w:lineRule="auto"/>
            </w:pPr>
            <w:r w:rsidRPr="00ED0774">
              <w:rPr>
                <w:rStyle w:val="affc"/>
              </w:rPr>
              <w:t>MN1</w:t>
            </w:r>
            <w:r w:rsidRPr="00ED0774">
              <w:t>-экспрессия</w:t>
            </w:r>
          </w:p>
          <w:p w14:paraId="5B4D3B01" w14:textId="77777777" w:rsidR="00DC1B9F" w:rsidRPr="00ED0774" w:rsidRDefault="00DC1B9F" w:rsidP="00834511">
            <w:pPr>
              <w:pStyle w:val="afd"/>
              <w:spacing w:beforeAutospacing="0" w:afterAutospacing="0" w:line="240" w:lineRule="auto"/>
            </w:pPr>
            <w:r w:rsidRPr="00ED0774">
              <w:rPr>
                <w:rStyle w:val="affc"/>
              </w:rPr>
              <w:t>WT1-</w:t>
            </w:r>
            <w:r w:rsidRPr="00ED0774">
              <w:t>полиморфизм</w:t>
            </w:r>
          </w:p>
          <w:p w14:paraId="3CDD6F0E" w14:textId="77777777" w:rsidR="00DC1B9F" w:rsidRPr="00ED0774" w:rsidRDefault="00DC1B9F" w:rsidP="00834511">
            <w:pPr>
              <w:pStyle w:val="afd"/>
              <w:spacing w:beforeAutospacing="0" w:afterAutospacing="0" w:line="240" w:lineRule="auto"/>
            </w:pPr>
            <w:r w:rsidRPr="00ED0774">
              <w:rPr>
                <w:rStyle w:val="affc"/>
              </w:rPr>
              <w:t>BCR-ABL-</w:t>
            </w:r>
            <w:r w:rsidRPr="00ED0774">
              <w:t>позитивность</w:t>
            </w:r>
          </w:p>
        </w:tc>
        <w:tc>
          <w:tcPr>
            <w:tcW w:w="3543" w:type="dxa"/>
            <w:tcBorders>
              <w:top w:val="single" w:sz="6" w:space="0" w:color="000000"/>
              <w:left w:val="single" w:sz="6" w:space="0" w:color="000000"/>
              <w:bottom w:val="single" w:sz="6" w:space="0" w:color="000000"/>
              <w:right w:val="single" w:sz="6" w:space="0" w:color="000000"/>
            </w:tcBorders>
            <w:vAlign w:val="center"/>
          </w:tcPr>
          <w:p w14:paraId="15FA2FD3" w14:textId="77777777" w:rsidR="00DC1B9F" w:rsidRPr="00ED0774" w:rsidRDefault="00DC1B9F" w:rsidP="00834511">
            <w:pPr>
              <w:pStyle w:val="afd"/>
              <w:spacing w:beforeAutospacing="0" w:afterAutospacing="0" w:line="240" w:lineRule="auto"/>
            </w:pPr>
            <w:r w:rsidRPr="00ED0774">
              <w:lastRenderedPageBreak/>
              <w:t>Вторичный</w:t>
            </w:r>
            <w:r w:rsidR="00926681" w:rsidRPr="00ED0774">
              <w:t xml:space="preserve"> </w:t>
            </w:r>
            <w:r w:rsidRPr="00ED0774">
              <w:t>ОМЛ</w:t>
            </w:r>
          </w:p>
          <w:p w14:paraId="3A096CEC" w14:textId="77777777" w:rsidR="00DC1B9F" w:rsidRPr="00ED0774" w:rsidRDefault="00DC1B9F" w:rsidP="00834511">
            <w:pPr>
              <w:pStyle w:val="afd"/>
              <w:spacing w:beforeAutospacing="0" w:afterAutospacing="0" w:line="240" w:lineRule="auto"/>
            </w:pPr>
            <w:r w:rsidRPr="00ED0774">
              <w:t>Старший</w:t>
            </w:r>
            <w:r w:rsidR="00926681" w:rsidRPr="00ED0774">
              <w:t xml:space="preserve"> </w:t>
            </w:r>
            <w:r w:rsidRPr="00ED0774">
              <w:t>возраст</w:t>
            </w:r>
            <w:r w:rsidR="00926681" w:rsidRPr="00ED0774">
              <w:t xml:space="preserve"> </w:t>
            </w:r>
            <w:r w:rsidRPr="00ED0774">
              <w:t>(40</w:t>
            </w:r>
            <w:r w:rsidR="00B020B5" w:rsidRPr="00ED0774">
              <w:t>–</w:t>
            </w:r>
            <w:r w:rsidRPr="00ED0774">
              <w:t>60</w:t>
            </w:r>
            <w:r w:rsidR="00926681" w:rsidRPr="00ED0774">
              <w:t xml:space="preserve"> </w:t>
            </w:r>
            <w:r w:rsidRPr="00ED0774">
              <w:t>лет),</w:t>
            </w:r>
            <w:r w:rsidR="00926681" w:rsidRPr="00ED0774">
              <w:t xml:space="preserve"> </w:t>
            </w:r>
            <w:r w:rsidRPr="00ED0774">
              <w:t>для</w:t>
            </w:r>
            <w:r w:rsidR="00926681" w:rsidRPr="00ED0774">
              <w:t xml:space="preserve"> </w:t>
            </w:r>
            <w:r w:rsidRPr="00ED0774">
              <w:t>inv(16)</w:t>
            </w:r>
            <w:r w:rsidR="00926681" w:rsidRPr="00ED0774">
              <w:t xml:space="preserve"> </w:t>
            </w:r>
            <w:r w:rsidR="00B020B5" w:rsidRPr="00ED0774">
              <w:t>–</w:t>
            </w:r>
            <w:r w:rsidR="00926681" w:rsidRPr="00ED0774">
              <w:t xml:space="preserve"> </w:t>
            </w:r>
            <w:r w:rsidRPr="00ED0774">
              <w:t>старше</w:t>
            </w:r>
            <w:r w:rsidR="00926681" w:rsidRPr="00ED0774">
              <w:t xml:space="preserve"> </w:t>
            </w:r>
            <w:r w:rsidRPr="00ED0774">
              <w:t>35</w:t>
            </w:r>
            <w:r w:rsidR="00926681" w:rsidRPr="00ED0774">
              <w:t xml:space="preserve"> </w:t>
            </w:r>
            <w:r w:rsidRPr="00ED0774">
              <w:t>лет</w:t>
            </w:r>
          </w:p>
          <w:p w14:paraId="16A46737" w14:textId="77777777" w:rsidR="00DC1B9F" w:rsidRPr="00ED0774" w:rsidRDefault="00DC1B9F" w:rsidP="00834511">
            <w:pPr>
              <w:pStyle w:val="afd"/>
              <w:spacing w:beforeAutospacing="0" w:afterAutospacing="0" w:line="240" w:lineRule="auto"/>
            </w:pPr>
            <w:r w:rsidRPr="00ED0774">
              <w:t>Гиперлейкоцитоз</w:t>
            </w:r>
            <w:r w:rsidR="00926681" w:rsidRPr="00ED0774">
              <w:t xml:space="preserve"> </w:t>
            </w:r>
            <w:r w:rsidRPr="00ED0774">
              <w:t>(&gt;100</w:t>
            </w:r>
            <w:r w:rsidR="006F3D83" w:rsidRPr="00ED0774">
              <w:t xml:space="preserve"> </w:t>
            </w:r>
            <w:r w:rsidR="006F3D83" w:rsidRPr="00ED0774">
              <w:sym w:font="Symbol" w:char="F0B4"/>
            </w:r>
            <w:r w:rsidR="006F3D83" w:rsidRPr="00ED0774">
              <w:t xml:space="preserve"> </w:t>
            </w:r>
            <w:r w:rsidRPr="00ED0774">
              <w:t>10</w:t>
            </w:r>
            <w:r w:rsidRPr="00ED0774">
              <w:rPr>
                <w:vertAlign w:val="superscript"/>
              </w:rPr>
              <w:t>9</w:t>
            </w:r>
            <w:r w:rsidRPr="00ED0774">
              <w:t>/л</w:t>
            </w:r>
            <w:r w:rsidR="00926681" w:rsidRPr="00ED0774">
              <w:t xml:space="preserve"> </w:t>
            </w:r>
            <w:r w:rsidRPr="00ED0774">
              <w:t>для</w:t>
            </w:r>
            <w:r w:rsidR="00926681" w:rsidRPr="00ED0774">
              <w:t xml:space="preserve"> </w:t>
            </w:r>
            <w:r w:rsidRPr="00ED0774">
              <w:t>любого</w:t>
            </w:r>
            <w:r w:rsidR="00926681" w:rsidRPr="00ED0774">
              <w:t xml:space="preserve"> </w:t>
            </w:r>
            <w:r w:rsidRPr="00ED0774">
              <w:t>варианта,</w:t>
            </w:r>
            <w:r w:rsidR="00926681" w:rsidRPr="00ED0774">
              <w:t xml:space="preserve"> </w:t>
            </w:r>
            <w:r w:rsidRPr="00ED0774">
              <w:t>для</w:t>
            </w:r>
            <w:r w:rsidR="00926681" w:rsidRPr="00ED0774">
              <w:t xml:space="preserve"> </w:t>
            </w:r>
            <w:r w:rsidRPr="00ED0774">
              <w:t>t(8;21)</w:t>
            </w:r>
            <w:r w:rsidR="00926681" w:rsidRPr="00ED0774">
              <w:t xml:space="preserve"> </w:t>
            </w:r>
            <w:r w:rsidR="00B020B5" w:rsidRPr="00ED0774">
              <w:t>–</w:t>
            </w:r>
            <w:r w:rsidR="00926681" w:rsidRPr="00ED0774">
              <w:t xml:space="preserve"> </w:t>
            </w:r>
            <w:r w:rsidRPr="00ED0774">
              <w:t>&gt;20</w:t>
            </w:r>
            <w:r w:rsidR="006F3D83" w:rsidRPr="00ED0774">
              <w:t xml:space="preserve"> </w:t>
            </w:r>
            <w:r w:rsidR="006F3D83" w:rsidRPr="00ED0774">
              <w:sym w:font="Symbol" w:char="F0B4"/>
            </w:r>
            <w:r w:rsidR="006F3D83" w:rsidRPr="00ED0774">
              <w:t xml:space="preserve"> </w:t>
            </w:r>
            <w:r w:rsidRPr="00ED0774">
              <w:t>10</w:t>
            </w:r>
            <w:r w:rsidRPr="00ED0774">
              <w:rPr>
                <w:vertAlign w:val="superscript"/>
              </w:rPr>
              <w:t>9</w:t>
            </w:r>
            <w:r w:rsidRPr="00ED0774">
              <w:t>/л)</w:t>
            </w:r>
          </w:p>
          <w:p w14:paraId="3C18556A" w14:textId="77777777" w:rsidR="00DC1B9F" w:rsidRPr="00ED0774" w:rsidRDefault="00DC1B9F" w:rsidP="00834511">
            <w:pPr>
              <w:pStyle w:val="afd"/>
              <w:spacing w:beforeAutospacing="0" w:afterAutospacing="0" w:line="240" w:lineRule="auto"/>
            </w:pPr>
            <w:r w:rsidRPr="00ED0774">
              <w:t>М0-вариант</w:t>
            </w:r>
            <w:r w:rsidR="00926681" w:rsidRPr="00ED0774">
              <w:t xml:space="preserve"> </w:t>
            </w:r>
            <w:r w:rsidRPr="00ED0774">
              <w:t>по</w:t>
            </w:r>
            <w:r w:rsidR="00926681" w:rsidRPr="00ED0774">
              <w:t xml:space="preserve"> </w:t>
            </w:r>
            <w:r w:rsidRPr="00ED0774">
              <w:t>FAB</w:t>
            </w:r>
          </w:p>
          <w:p w14:paraId="0C919256" w14:textId="77777777" w:rsidR="00DC1B9F" w:rsidRPr="00ED0774" w:rsidRDefault="00DC1B9F" w:rsidP="00834511">
            <w:pPr>
              <w:pStyle w:val="afd"/>
              <w:spacing w:beforeAutospacing="0" w:afterAutospacing="0" w:line="240" w:lineRule="auto"/>
            </w:pPr>
            <w:r w:rsidRPr="00ED0774">
              <w:lastRenderedPageBreak/>
              <w:t>Экспрессия</w:t>
            </w:r>
            <w:r w:rsidR="00926681" w:rsidRPr="00ED0774">
              <w:t xml:space="preserve"> </w:t>
            </w:r>
            <w:r w:rsidRPr="00ED0774">
              <w:t>CD34</w:t>
            </w:r>
            <w:r w:rsidR="00926681" w:rsidRPr="00ED0774">
              <w:t xml:space="preserve"> </w:t>
            </w:r>
            <w:r w:rsidRPr="00ED0774">
              <w:t>на</w:t>
            </w:r>
            <w:r w:rsidR="00926681" w:rsidRPr="00ED0774">
              <w:t xml:space="preserve"> </w:t>
            </w:r>
            <w:r w:rsidRPr="00ED0774">
              <w:t>бластных</w:t>
            </w:r>
            <w:r w:rsidR="00926681" w:rsidRPr="00ED0774">
              <w:t xml:space="preserve"> </w:t>
            </w:r>
            <w:r w:rsidRPr="00ED0774">
              <w:t>клетках</w:t>
            </w:r>
          </w:p>
          <w:p w14:paraId="47A7A404" w14:textId="77777777" w:rsidR="00DC1B9F" w:rsidRPr="00ED0774" w:rsidRDefault="00DC1B9F" w:rsidP="00834511">
            <w:pPr>
              <w:pStyle w:val="afd"/>
              <w:spacing w:beforeAutospacing="0" w:afterAutospacing="0" w:line="240" w:lineRule="auto"/>
            </w:pPr>
            <w:r w:rsidRPr="00ED0774">
              <w:t>Экстрамедуллярные</w:t>
            </w:r>
            <w:r w:rsidR="00926681" w:rsidRPr="00ED0774">
              <w:t xml:space="preserve"> </w:t>
            </w:r>
            <w:r w:rsidRPr="00ED0774">
              <w:t>поражения</w:t>
            </w:r>
            <w:r w:rsidR="00926681" w:rsidRPr="00ED0774">
              <w:t xml:space="preserve"> </w:t>
            </w:r>
            <w:r w:rsidRPr="00ED0774">
              <w:t>(особенно,</w:t>
            </w:r>
            <w:r w:rsidR="00926681" w:rsidRPr="00ED0774">
              <w:t xml:space="preserve"> </w:t>
            </w:r>
            <w:r w:rsidRPr="00ED0774">
              <w:t>кожа)</w:t>
            </w:r>
          </w:p>
          <w:p w14:paraId="054BFED4" w14:textId="77777777" w:rsidR="00DC1B9F" w:rsidRPr="00ED0774" w:rsidRDefault="00DC1B9F" w:rsidP="00834511">
            <w:pPr>
              <w:pStyle w:val="afd"/>
              <w:spacing w:beforeAutospacing="0" w:afterAutospacing="0" w:line="240" w:lineRule="auto"/>
            </w:pPr>
            <w:r w:rsidRPr="00ED0774">
              <w:t>Отсутствие</w:t>
            </w:r>
            <w:r w:rsidR="00926681" w:rsidRPr="00ED0774">
              <w:t xml:space="preserve"> </w:t>
            </w:r>
            <w:r w:rsidRPr="00ED0774">
              <w:t>ремиссии</w:t>
            </w:r>
            <w:r w:rsidR="00926681" w:rsidRPr="00ED0774">
              <w:t xml:space="preserve"> </w:t>
            </w:r>
            <w:r w:rsidRPr="00ED0774">
              <w:t>после</w:t>
            </w:r>
            <w:r w:rsidR="00926681" w:rsidRPr="00ED0774">
              <w:t xml:space="preserve"> </w:t>
            </w:r>
            <w:r w:rsidR="006F3D83" w:rsidRPr="00ED0774">
              <w:t>1-</w:t>
            </w:r>
            <w:r w:rsidRPr="00ED0774">
              <w:t>го</w:t>
            </w:r>
            <w:r w:rsidR="00926681" w:rsidRPr="00ED0774">
              <w:t xml:space="preserve"> </w:t>
            </w:r>
            <w:r w:rsidRPr="00ED0774">
              <w:t>курса</w:t>
            </w:r>
          </w:p>
          <w:p w14:paraId="4F7BC888" w14:textId="77777777" w:rsidR="00DC1B9F" w:rsidRPr="00ED0774" w:rsidRDefault="00DC1B9F" w:rsidP="00834511">
            <w:pPr>
              <w:pStyle w:val="afd"/>
              <w:spacing w:beforeAutospacing="0" w:afterAutospacing="0" w:line="240" w:lineRule="auto"/>
            </w:pPr>
            <w:r w:rsidRPr="00ED0774">
              <w:t>Персистенция</w:t>
            </w:r>
            <w:r w:rsidR="00926681" w:rsidRPr="00ED0774">
              <w:t xml:space="preserve"> </w:t>
            </w:r>
            <w:r w:rsidRPr="00ED0774">
              <w:t>маркеров</w:t>
            </w:r>
            <w:r w:rsidR="00926681" w:rsidRPr="00ED0774">
              <w:t xml:space="preserve"> </w:t>
            </w:r>
            <w:r w:rsidR="00297A50" w:rsidRPr="00ED0774">
              <w:t>МОБ</w:t>
            </w:r>
          </w:p>
        </w:tc>
      </w:tr>
    </w:tbl>
    <w:p w14:paraId="687D9126" w14:textId="77777777" w:rsidR="00B260DE" w:rsidRPr="00ED0774" w:rsidRDefault="00B260DE" w:rsidP="00705E68">
      <w:pPr>
        <w:rPr>
          <w:b/>
        </w:rPr>
      </w:pPr>
    </w:p>
    <w:p w14:paraId="24F04103" w14:textId="1047627B" w:rsidR="006D61F7" w:rsidRPr="00ED0774" w:rsidRDefault="006D61F7" w:rsidP="00A2571E">
      <w:pPr>
        <w:pStyle w:val="2"/>
      </w:pPr>
      <w:bookmarkStart w:id="314" w:name="_Toc520213134"/>
      <w:bookmarkStart w:id="315" w:name="_Toc16607562"/>
      <w:bookmarkStart w:id="316" w:name="_Toc26787590"/>
      <w:bookmarkStart w:id="317" w:name="_Toc24472027"/>
      <w:bookmarkStart w:id="318" w:name="_Toc64624823"/>
      <w:r w:rsidRPr="00ED0774">
        <w:t>Приложение</w:t>
      </w:r>
      <w:r w:rsidR="00926681" w:rsidRPr="00ED0774">
        <w:t xml:space="preserve"> </w:t>
      </w:r>
      <w:bookmarkEnd w:id="314"/>
      <w:bookmarkEnd w:id="315"/>
      <w:r w:rsidR="001C22F4" w:rsidRPr="00ED0774">
        <w:t>Г</w:t>
      </w:r>
      <w:r w:rsidR="001C22F4" w:rsidRPr="00ED0774">
        <w:rPr>
          <w:lang w:val="ru-RU"/>
        </w:rPr>
        <w:t>3</w:t>
      </w:r>
      <w:r w:rsidRPr="00ED0774">
        <w:t>.</w:t>
      </w:r>
      <w:r w:rsidR="00926681" w:rsidRPr="00ED0774">
        <w:t xml:space="preserve"> </w:t>
      </w:r>
      <w:r w:rsidRPr="00ED0774">
        <w:t>Шкала</w:t>
      </w:r>
      <w:r w:rsidR="00926681" w:rsidRPr="00ED0774">
        <w:t xml:space="preserve"> </w:t>
      </w:r>
      <w:r w:rsidRPr="00ED0774">
        <w:t>оценки</w:t>
      </w:r>
      <w:r w:rsidR="00926681" w:rsidRPr="00ED0774">
        <w:t xml:space="preserve"> </w:t>
      </w:r>
      <w:r w:rsidRPr="00ED0774">
        <w:t>общего</w:t>
      </w:r>
      <w:r w:rsidR="00926681" w:rsidRPr="00ED0774">
        <w:t xml:space="preserve"> </w:t>
      </w:r>
      <w:r w:rsidRPr="00ED0774">
        <w:t>состояния</w:t>
      </w:r>
      <w:r w:rsidR="00926681" w:rsidRPr="00ED0774">
        <w:t xml:space="preserve"> </w:t>
      </w:r>
      <w:r w:rsidRPr="00ED0774">
        <w:t>пациента</w:t>
      </w:r>
      <w:r w:rsidR="00926681" w:rsidRPr="00ED0774">
        <w:t xml:space="preserve"> </w:t>
      </w:r>
      <w:r w:rsidRPr="00ED0774">
        <w:t>ECOG</w:t>
      </w:r>
      <w:bookmarkEnd w:id="316"/>
      <w:bookmarkEnd w:id="317"/>
      <w:bookmarkEnd w:id="318"/>
    </w:p>
    <w:p w14:paraId="46143370" w14:textId="4E9951B8" w:rsidR="00C74576" w:rsidRPr="00ED0774" w:rsidRDefault="00942908" w:rsidP="00AE27D0">
      <w:pPr>
        <w:ind w:firstLine="567"/>
      </w:pPr>
      <w:r w:rsidRPr="00ED0774">
        <w:rPr>
          <w:i/>
        </w:rPr>
        <w:t>Название на русском:</w:t>
      </w:r>
      <w:r w:rsidRPr="00ED0774">
        <w:t xml:space="preserve"> </w:t>
      </w:r>
      <w:bookmarkStart w:id="319" w:name="_Toc16755716"/>
      <w:bookmarkStart w:id="320" w:name="_Toc19799875"/>
      <w:r w:rsidR="00C74576" w:rsidRPr="00ED0774">
        <w:t>Шкала</w:t>
      </w:r>
      <w:r w:rsidR="00926681" w:rsidRPr="00ED0774">
        <w:t xml:space="preserve"> </w:t>
      </w:r>
      <w:r w:rsidR="00C74576" w:rsidRPr="00ED0774">
        <w:t>оценки</w:t>
      </w:r>
      <w:r w:rsidR="00926681" w:rsidRPr="00ED0774">
        <w:t xml:space="preserve"> </w:t>
      </w:r>
      <w:r w:rsidR="00C74576" w:rsidRPr="00ED0774">
        <w:t>общего</w:t>
      </w:r>
      <w:r w:rsidR="00926681" w:rsidRPr="00ED0774">
        <w:t xml:space="preserve"> </w:t>
      </w:r>
      <w:r w:rsidR="00C74576" w:rsidRPr="00ED0774">
        <w:t>состояния</w:t>
      </w:r>
      <w:r w:rsidR="00926681" w:rsidRPr="00ED0774">
        <w:t xml:space="preserve"> </w:t>
      </w:r>
      <w:r w:rsidR="00C74576" w:rsidRPr="00ED0774">
        <w:t>пациента</w:t>
      </w:r>
      <w:r w:rsidR="00926681" w:rsidRPr="00ED0774">
        <w:t xml:space="preserve"> </w:t>
      </w:r>
      <w:r w:rsidR="00C74576" w:rsidRPr="00ED0774">
        <w:t>Восточной</w:t>
      </w:r>
      <w:r w:rsidR="00926681" w:rsidRPr="00ED0774">
        <w:t xml:space="preserve"> </w:t>
      </w:r>
      <w:r w:rsidR="00C74576" w:rsidRPr="00ED0774">
        <w:t>объединенной</w:t>
      </w:r>
      <w:r w:rsidR="00926681" w:rsidRPr="00ED0774">
        <w:t xml:space="preserve"> </w:t>
      </w:r>
      <w:r w:rsidR="00C74576" w:rsidRPr="00ED0774">
        <w:t>онкологической</w:t>
      </w:r>
      <w:r w:rsidR="00926681" w:rsidRPr="00ED0774">
        <w:t xml:space="preserve"> </w:t>
      </w:r>
      <w:r w:rsidR="00C74576" w:rsidRPr="00ED0774">
        <w:t>группы</w:t>
      </w:r>
      <w:r w:rsidR="00926681" w:rsidRPr="00ED0774">
        <w:t xml:space="preserve"> </w:t>
      </w:r>
      <w:bookmarkEnd w:id="319"/>
      <w:bookmarkEnd w:id="320"/>
    </w:p>
    <w:p w14:paraId="10062A94" w14:textId="77777777" w:rsidR="00942908" w:rsidRPr="00ED0774" w:rsidRDefault="00942908" w:rsidP="006F01D8">
      <w:pPr>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The ECOG Scale of Performance Status</w:t>
      </w:r>
    </w:p>
    <w:p w14:paraId="579C2FE7" w14:textId="1008516E" w:rsidR="00942908" w:rsidRPr="00ED0774" w:rsidRDefault="00942908" w:rsidP="006F01D8">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w:t>
      </w:r>
      <w:r w:rsidRPr="00ED0774">
        <w:rPr>
          <w:lang w:val="en-US"/>
        </w:rPr>
        <w:t>Oken</w:t>
      </w:r>
      <w:r w:rsidRPr="00ED0774">
        <w:t xml:space="preserve"> </w:t>
      </w:r>
      <w:r w:rsidRPr="00ED0774">
        <w:rPr>
          <w:lang w:val="en-US"/>
        </w:rPr>
        <w:t>M</w:t>
      </w:r>
      <w:r w:rsidRPr="00ED0774">
        <w:t>.</w:t>
      </w:r>
      <w:r w:rsidRPr="00ED0774">
        <w:rPr>
          <w:lang w:val="en-US"/>
        </w:rPr>
        <w:t>M</w:t>
      </w:r>
      <w:r w:rsidRPr="00ED0774">
        <w:t xml:space="preserve">. </w:t>
      </w:r>
      <w:r w:rsidRPr="00ED0774">
        <w:rPr>
          <w:lang w:val="en-US"/>
        </w:rPr>
        <w:t>et</w:t>
      </w:r>
      <w:r w:rsidRPr="00ED0774">
        <w:t xml:space="preserve"> </w:t>
      </w:r>
      <w:r w:rsidRPr="00ED0774">
        <w:rPr>
          <w:lang w:val="en-US"/>
        </w:rPr>
        <w:t>al</w:t>
      </w:r>
      <w:r w:rsidRPr="00ED0774">
        <w:t xml:space="preserve">. </w:t>
      </w:r>
      <w:r w:rsidRPr="00ED0774">
        <w:rPr>
          <w:lang w:val="en-US"/>
        </w:rPr>
        <w:t>Toxicity and response criteria of the Eastern Cooperative Oncology Group // Am. J. Clin. Oncol</w:t>
      </w:r>
      <w:r w:rsidRPr="00B4216D">
        <w:t xml:space="preserve">. 1982. </w:t>
      </w:r>
      <w:r w:rsidRPr="00ED0774">
        <w:t xml:space="preserve">Vol. 5, № 6. P. 649–65 </w:t>
      </w:r>
      <w:r w:rsidRPr="00ED0774">
        <w:fldChar w:fldCharType="begin" w:fldLock="1"/>
      </w:r>
      <w:r w:rsidR="000E616A">
        <w:rPr>
          <w:lang w:val="en-US"/>
        </w:rPr>
        <w:instrText>ADDIN</w:instrText>
      </w:r>
      <w:r w:rsidR="000E616A" w:rsidRPr="00F83FEB">
        <w:instrText xml:space="preserve"> </w:instrText>
      </w:r>
      <w:r w:rsidR="000E616A">
        <w:rPr>
          <w:lang w:val="en-US"/>
        </w:rPr>
        <w:instrText>CSL</w:instrText>
      </w:r>
      <w:r w:rsidR="000E616A" w:rsidRPr="00F83FEB">
        <w:instrText>_</w:instrText>
      </w:r>
      <w:r w:rsidR="000E616A">
        <w:rPr>
          <w:lang w:val="en-US"/>
        </w:rPr>
        <w:instrText>CITATION</w:instrText>
      </w:r>
      <w:r w:rsidR="000E616A" w:rsidRPr="00F83FEB">
        <w:instrText xml:space="preserve"> {"</w:instrText>
      </w:r>
      <w:r w:rsidR="000E616A">
        <w:rPr>
          <w:lang w:val="en-US"/>
        </w:rPr>
        <w:instrText>citationItems</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temData</w:instrText>
      </w:r>
      <w:r w:rsidR="000E616A" w:rsidRPr="00F83FEB">
        <w:instrText>":{"</w:instrText>
      </w:r>
      <w:r w:rsidR="000E616A">
        <w:rPr>
          <w:lang w:val="en-US"/>
        </w:rPr>
        <w:instrText>DOI</w:instrText>
      </w:r>
      <w:r w:rsidR="000E616A" w:rsidRPr="00F83FEB">
        <w:instrText>":"10.1097/00000421-198212000-00014","</w:instrText>
      </w:r>
      <w:r w:rsidR="000E616A">
        <w:rPr>
          <w:lang w:val="en-US"/>
        </w:rPr>
        <w:instrText>ISSN</w:instrText>
      </w:r>
      <w:r w:rsidR="000E616A" w:rsidRPr="00F83FEB">
        <w:instrText>":"02773732","</w:instrText>
      </w:r>
      <w:r w:rsidR="000E616A">
        <w:rPr>
          <w:lang w:val="en-US"/>
        </w:rPr>
        <w:instrText>PMID</w:instrText>
      </w:r>
      <w:r w:rsidR="000E616A" w:rsidRPr="00F83FEB">
        <w:instrText>":"7165009","</w:instrText>
      </w:r>
      <w:r w:rsidR="000E616A">
        <w:rPr>
          <w:lang w:val="en-US"/>
        </w:rPr>
        <w:instrText>abstract</w:instrText>
      </w:r>
      <w:r w:rsidR="000E616A" w:rsidRPr="00F83FEB">
        <w:instrText>":"</w:instrText>
      </w:r>
      <w:r w:rsidR="000E616A">
        <w:rPr>
          <w:lang w:val="en-US"/>
        </w:rPr>
        <w:instrText>Standard</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treatment</w:instrText>
      </w:r>
      <w:r w:rsidR="000E616A" w:rsidRPr="00F83FEB">
        <w:instrText xml:space="preserve"> </w:instrText>
      </w:r>
      <w:r w:rsidR="000E616A">
        <w:rPr>
          <w:lang w:val="en-US"/>
        </w:rPr>
        <w:instrText>are</w:instrText>
      </w:r>
      <w:r w:rsidR="000E616A" w:rsidRPr="00F83FEB">
        <w:instrText xml:space="preserve"> </w:instrText>
      </w:r>
      <w:r w:rsidR="000E616A">
        <w:rPr>
          <w:lang w:val="en-US"/>
        </w:rPr>
        <w:instrText>important</w:instrText>
      </w:r>
      <w:r w:rsidR="000E616A" w:rsidRPr="00F83FEB">
        <w:instrText xml:space="preserve"> </w:instrText>
      </w:r>
      <w:r w:rsidR="000E616A">
        <w:rPr>
          <w:lang w:val="en-US"/>
        </w:rPr>
        <w:instrText>prerequisites</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conduct</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cancer</w:instrText>
      </w:r>
      <w:r w:rsidR="000E616A" w:rsidRPr="00F83FEB">
        <w:instrText xml:space="preserve"> </w:instrText>
      </w:r>
      <w:r w:rsidR="000E616A">
        <w:rPr>
          <w:lang w:val="en-US"/>
        </w:rPr>
        <w:instrText>trials</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Eastern</w:instrText>
      </w:r>
      <w:r w:rsidR="000E616A" w:rsidRPr="00F83FEB">
        <w:instrText xml:space="preserve"> </w:instrText>
      </w:r>
      <w:r w:rsidR="000E616A">
        <w:rPr>
          <w:lang w:val="en-US"/>
        </w:rPr>
        <w:instrText>Cooperative</w:instrText>
      </w:r>
      <w:r w:rsidR="000E616A" w:rsidRPr="00F83FEB">
        <w:instrText xml:space="preserve"> </w:instrText>
      </w:r>
      <w:r w:rsidR="000E616A">
        <w:rPr>
          <w:lang w:val="en-US"/>
        </w:rPr>
        <w:instrText>Oncology</w:instrText>
      </w:r>
      <w:r w:rsidR="000E616A" w:rsidRPr="00F83FEB">
        <w:instrText xml:space="preserve"> </w:instrText>
      </w:r>
      <w:r w:rsidR="000E616A">
        <w:rPr>
          <w:lang w:val="en-US"/>
        </w:rPr>
        <w:instrText>Group</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for</w:instrText>
      </w:r>
      <w:r w:rsidR="000E616A" w:rsidRPr="00F83FEB">
        <w:instrText xml:space="preserve"> </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are</w:instrText>
      </w:r>
      <w:r w:rsidR="000E616A" w:rsidRPr="00F83FEB">
        <w:instrText xml:space="preserve"> </w:instrText>
      </w:r>
      <w:r w:rsidR="000E616A">
        <w:rPr>
          <w:lang w:val="en-US"/>
        </w:rPr>
        <w:instrText>presented</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facilitate</w:instrText>
      </w:r>
      <w:r w:rsidR="000E616A" w:rsidRPr="00F83FEB">
        <w:instrText xml:space="preserve"> </w:instrText>
      </w:r>
      <w:r w:rsidR="000E616A">
        <w:rPr>
          <w:lang w:val="en-US"/>
        </w:rPr>
        <w:instrText>future</w:instrText>
      </w:r>
      <w:r w:rsidR="000E616A" w:rsidRPr="00F83FEB">
        <w:instrText xml:space="preserve"> </w:instrText>
      </w:r>
      <w:r w:rsidR="000E616A">
        <w:rPr>
          <w:lang w:val="en-US"/>
        </w:rPr>
        <w:instrText>reference</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to</w:instrText>
      </w:r>
      <w:r w:rsidR="000E616A" w:rsidRPr="00F83FEB">
        <w:instrText xml:space="preserve"> </w:instrText>
      </w:r>
      <w:r w:rsidR="000E616A">
        <w:rPr>
          <w:lang w:val="en-US"/>
        </w:rPr>
        <w:instrText>encourage</w:instrText>
      </w:r>
      <w:r w:rsidR="000E616A" w:rsidRPr="00F83FEB">
        <w:instrText xml:space="preserve"> </w:instrText>
      </w:r>
      <w:r w:rsidR="000E616A">
        <w:rPr>
          <w:lang w:val="en-US"/>
        </w:rPr>
        <w:instrText>further</w:instrText>
      </w:r>
      <w:r w:rsidR="000E616A" w:rsidRPr="00F83FEB">
        <w:instrText xml:space="preserve"> </w:instrText>
      </w:r>
      <w:r w:rsidR="000E616A">
        <w:rPr>
          <w:lang w:val="en-US"/>
        </w:rPr>
        <w:instrText>standardization</w:instrText>
      </w:r>
      <w:r w:rsidR="000E616A" w:rsidRPr="00F83FEB">
        <w:instrText xml:space="preserve"> </w:instrText>
      </w:r>
      <w:r w:rsidR="000E616A">
        <w:rPr>
          <w:lang w:val="en-US"/>
        </w:rPr>
        <w:instrText>among</w:instrText>
      </w:r>
      <w:r w:rsidR="000E616A" w:rsidRPr="00F83FEB">
        <w:instrText xml:space="preserve"> </w:instrText>
      </w:r>
      <w:r w:rsidR="000E616A">
        <w:rPr>
          <w:lang w:val="en-US"/>
        </w:rPr>
        <w:instrText>those</w:instrText>
      </w:r>
      <w:r w:rsidR="000E616A" w:rsidRPr="00F83FEB">
        <w:instrText xml:space="preserve"> </w:instrText>
      </w:r>
      <w:r w:rsidR="000E616A">
        <w:rPr>
          <w:lang w:val="en-US"/>
        </w:rPr>
        <w:instrText>conducting</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trials</w:instrText>
      </w:r>
      <w:r w:rsidR="000E616A" w:rsidRPr="00F83FEB">
        <w:instrText>.","</w:instrText>
      </w:r>
      <w:r w:rsidR="000E616A">
        <w:rPr>
          <w:lang w:val="en-US"/>
        </w:rPr>
        <w:instrText>author</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Oken</w:instrText>
      </w:r>
      <w:r w:rsidR="000E616A" w:rsidRPr="00F83FEB">
        <w:instrText>","</w:instrText>
      </w:r>
      <w:r w:rsidR="000E616A">
        <w:rPr>
          <w:lang w:val="en-US"/>
        </w:rPr>
        <w:instrText>given</w:instrText>
      </w:r>
      <w:r w:rsidR="000E616A" w:rsidRPr="00F83FEB">
        <w:instrText>":"</w:instrText>
      </w:r>
      <w:r w:rsidR="000E616A">
        <w:rPr>
          <w:lang w:val="en-US"/>
        </w:rPr>
        <w:instrText>M</w:instrText>
      </w:r>
      <w:r w:rsidR="000E616A" w:rsidRPr="00F83FEB">
        <w:instrText>.</w:instrText>
      </w:r>
      <w:r w:rsidR="000E616A">
        <w:rPr>
          <w:lang w:val="en-US"/>
        </w:rPr>
        <w:instrText>M</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Creech</w:instrText>
      </w:r>
      <w:r w:rsidR="000E616A" w:rsidRPr="00F83FEB">
        <w:instrText>","</w:instrText>
      </w:r>
      <w:r w:rsidR="000E616A">
        <w:rPr>
          <w:lang w:val="en-US"/>
        </w:rPr>
        <w:instrText>given</w:instrText>
      </w:r>
      <w:r w:rsidR="000E616A" w:rsidRPr="00F83FEB">
        <w:instrText>":"</w:instrText>
      </w:r>
      <w:r w:rsidR="000E616A">
        <w:rPr>
          <w:lang w:val="en-US"/>
        </w:rPr>
        <w:instrText>R</w:instrText>
      </w:r>
      <w:r w:rsidR="000E616A" w:rsidRPr="00F83FEB">
        <w:instrText>.</w:instrText>
      </w:r>
      <w:r w:rsidR="000E616A">
        <w:rPr>
          <w:lang w:val="en-US"/>
        </w:rPr>
        <w:instrText>H</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Tormey</w:instrText>
      </w:r>
      <w:r w:rsidR="000E616A" w:rsidRPr="00F83FEB">
        <w:instrText>","</w:instrText>
      </w:r>
      <w:r w:rsidR="000E616A">
        <w:rPr>
          <w:lang w:val="en-US"/>
        </w:rPr>
        <w:instrText>given</w:instrText>
      </w:r>
      <w:r w:rsidR="000E616A" w:rsidRPr="00F83FEB">
        <w:instrText>":"</w:instrText>
      </w:r>
      <w:r w:rsidR="000E616A">
        <w:rPr>
          <w:lang w:val="en-US"/>
        </w:rPr>
        <w:instrText>D</w:instrText>
      </w:r>
      <w:r w:rsidR="000E616A" w:rsidRPr="00F83FEB">
        <w:instrText>.</w:instrText>
      </w:r>
      <w:r w:rsidR="000E616A">
        <w:rPr>
          <w:lang w:val="en-US"/>
        </w:rPr>
        <w:instrText>C</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Horton</w:instrText>
      </w:r>
      <w:r w:rsidR="000E616A" w:rsidRPr="00F83FEB">
        <w:instrText>","</w:instrText>
      </w:r>
      <w:r w:rsidR="000E616A">
        <w:rPr>
          <w:lang w:val="en-US"/>
        </w:rPr>
        <w:instrText>given</w:instrText>
      </w:r>
      <w:r w:rsidR="000E616A" w:rsidRPr="00F83FEB">
        <w:instrText>":"</w:instrText>
      </w:r>
      <w:r w:rsidR="000E616A">
        <w:rPr>
          <w:lang w:val="en-US"/>
        </w:rPr>
        <w:instrText>J</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Davis</w:instrText>
      </w:r>
      <w:r w:rsidR="000E616A" w:rsidRPr="00F83FEB">
        <w:instrText>","</w:instrText>
      </w:r>
      <w:r w:rsidR="000E616A">
        <w:rPr>
          <w:lang w:val="en-US"/>
        </w:rPr>
        <w:instrText>given</w:instrText>
      </w:r>
      <w:r w:rsidR="000E616A" w:rsidRPr="00F83FEB">
        <w:instrText>":"</w:instrText>
      </w:r>
      <w:r w:rsidR="000E616A">
        <w:rPr>
          <w:lang w:val="en-US"/>
        </w:rPr>
        <w:instrText>T</w:instrText>
      </w:r>
      <w:r w:rsidR="000E616A" w:rsidRPr="00F83FEB">
        <w:instrText>.</w:instrText>
      </w:r>
      <w:r w:rsidR="000E616A">
        <w:rPr>
          <w:lang w:val="en-US"/>
        </w:rPr>
        <w:instrText>E</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McFadden</w:instrText>
      </w:r>
      <w:r w:rsidR="000E616A" w:rsidRPr="00F83FEB">
        <w:instrText>","</w:instrText>
      </w:r>
      <w:r w:rsidR="000E616A">
        <w:rPr>
          <w:lang w:val="en-US"/>
        </w:rPr>
        <w:instrText>given</w:instrText>
      </w:r>
      <w:r w:rsidR="000E616A" w:rsidRPr="00F83FEB">
        <w:instrText>":"</w:instrText>
      </w:r>
      <w:r w:rsidR="000E616A">
        <w:rPr>
          <w:lang w:val="en-US"/>
        </w:rPr>
        <w:instrText>E</w:instrText>
      </w:r>
      <w:r w:rsidR="000E616A" w:rsidRPr="00F83FEB">
        <w:instrText>.</w:instrText>
      </w:r>
      <w:r w:rsidR="000E616A">
        <w:rPr>
          <w:lang w:val="en-US"/>
        </w:rPr>
        <w:instrText>T</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family</w:instrText>
      </w:r>
      <w:r w:rsidR="000E616A" w:rsidRPr="00F83FEB">
        <w:instrText>":"</w:instrText>
      </w:r>
      <w:r w:rsidR="000E616A">
        <w:rPr>
          <w:lang w:val="en-US"/>
        </w:rPr>
        <w:instrText>Carbone</w:instrText>
      </w:r>
      <w:r w:rsidR="000E616A" w:rsidRPr="00F83FEB">
        <w:instrText>","</w:instrText>
      </w:r>
      <w:r w:rsidR="000E616A">
        <w:rPr>
          <w:lang w:val="en-US"/>
        </w:rPr>
        <w:instrText>given</w:instrText>
      </w:r>
      <w:r w:rsidR="000E616A" w:rsidRPr="00F83FEB">
        <w:instrText>":"</w:instrText>
      </w:r>
      <w:r w:rsidR="000E616A">
        <w:rPr>
          <w:lang w:val="en-US"/>
        </w:rPr>
        <w:instrText>P</w:instrText>
      </w:r>
      <w:r w:rsidR="000E616A" w:rsidRPr="00F83FEB">
        <w:instrText>.</w:instrText>
      </w:r>
      <w:r w:rsidR="000E616A">
        <w:rPr>
          <w:lang w:val="en-US"/>
        </w:rPr>
        <w:instrText>P</w:instrText>
      </w:r>
      <w:r w:rsidR="000E616A" w:rsidRPr="00F83FEB">
        <w:instrText>.","</w:instrText>
      </w:r>
      <w:r w:rsidR="000E616A">
        <w:rPr>
          <w:lang w:val="en-US"/>
        </w:rPr>
        <w:instrText>non</w:instrText>
      </w:r>
      <w:r w:rsidR="000E616A" w:rsidRPr="00F83FEB">
        <w:instrText>-</w:instrText>
      </w:r>
      <w:r w:rsidR="000E616A">
        <w:rPr>
          <w:lang w:val="en-US"/>
        </w:rPr>
        <w:instrText>dropping</w:instrText>
      </w:r>
      <w:r w:rsidR="000E616A" w:rsidRPr="00F83FEB">
        <w:instrText>-</w:instrText>
      </w:r>
      <w:r w:rsidR="000E616A">
        <w:rPr>
          <w:lang w:val="en-US"/>
        </w:rPr>
        <w:instrText>particle</w:instrText>
      </w:r>
      <w:r w:rsidR="000E616A" w:rsidRPr="00F83FEB">
        <w:instrText>":"","</w:instrText>
      </w:r>
      <w:r w:rsidR="000E616A">
        <w:rPr>
          <w:lang w:val="en-US"/>
        </w:rPr>
        <w:instrText>parse</w:instrText>
      </w:r>
      <w:r w:rsidR="000E616A" w:rsidRPr="00F83FEB">
        <w:instrText>-</w:instrText>
      </w:r>
      <w:r w:rsidR="000E616A">
        <w:rPr>
          <w:lang w:val="en-US"/>
        </w:rPr>
        <w:instrText>names</w:instrText>
      </w:r>
      <w:r w:rsidR="000E616A" w:rsidRPr="00F83FEB">
        <w:instrText>":</w:instrText>
      </w:r>
      <w:r w:rsidR="000E616A">
        <w:rPr>
          <w:lang w:val="en-US"/>
        </w:rPr>
        <w:instrText>false</w:instrText>
      </w:r>
      <w:r w:rsidR="000E616A" w:rsidRPr="00F83FEB">
        <w:instrText>,"</w:instrText>
      </w:r>
      <w:r w:rsidR="000E616A">
        <w:rPr>
          <w:lang w:val="en-US"/>
        </w:rPr>
        <w:instrText>suffix</w:instrText>
      </w:r>
      <w:r w:rsidR="000E616A" w:rsidRPr="00F83FEB">
        <w:instrText>":""}],"</w:instrText>
      </w:r>
      <w:r w:rsidR="000E616A">
        <w:rPr>
          <w:lang w:val="en-US"/>
        </w:rPr>
        <w:instrText>container</w:instrText>
      </w:r>
      <w:r w:rsidR="000E616A" w:rsidRPr="00F83FEB">
        <w:instrText>-</w:instrText>
      </w:r>
      <w:r w:rsidR="000E616A">
        <w:rPr>
          <w:lang w:val="en-US"/>
        </w:rPr>
        <w:instrText>title</w:instrText>
      </w:r>
      <w:r w:rsidR="000E616A" w:rsidRPr="00F83FEB">
        <w:instrText>":"</w:instrText>
      </w:r>
      <w:r w:rsidR="000E616A">
        <w:rPr>
          <w:lang w:val="en-US"/>
        </w:rPr>
        <w:instrText>American</w:instrText>
      </w:r>
      <w:r w:rsidR="000E616A" w:rsidRPr="00F83FEB">
        <w:instrText xml:space="preserve"> </w:instrText>
      </w:r>
      <w:r w:rsidR="000E616A">
        <w:rPr>
          <w:lang w:val="en-US"/>
        </w:rPr>
        <w:instrText>Journal</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Clinical</w:instrText>
      </w:r>
      <w:r w:rsidR="000E616A" w:rsidRPr="00F83FEB">
        <w:instrText xml:space="preserve"> </w:instrText>
      </w:r>
      <w:r w:rsidR="000E616A">
        <w:rPr>
          <w:lang w:val="en-US"/>
        </w:rPr>
        <w:instrText>Oncology</w:instrText>
      </w:r>
      <w:r w:rsidR="000E616A" w:rsidRPr="00F83FEB">
        <w:instrText>","</w:instrText>
      </w:r>
      <w:r w:rsidR="000E616A">
        <w:rPr>
          <w:lang w:val="en-US"/>
        </w:rPr>
        <w:instrText>id</w:instrText>
      </w:r>
      <w:r w:rsidR="000E616A" w:rsidRPr="00F83FEB">
        <w:instrText>":"</w:instrText>
      </w:r>
      <w:r w:rsidR="000E616A">
        <w:rPr>
          <w:lang w:val="en-US"/>
        </w:rPr>
        <w:instrText>ITEM</w:instrText>
      </w:r>
      <w:r w:rsidR="000E616A" w:rsidRPr="00F83FEB">
        <w:instrText>-1","</w:instrText>
      </w:r>
      <w:r w:rsidR="000E616A">
        <w:rPr>
          <w:lang w:val="en-US"/>
        </w:rPr>
        <w:instrText>issue</w:instrText>
      </w:r>
      <w:r w:rsidR="000E616A" w:rsidRPr="00F83FEB">
        <w:instrText>":"6","</w:instrText>
      </w:r>
      <w:r w:rsidR="000E616A">
        <w:rPr>
          <w:lang w:val="en-US"/>
        </w:rPr>
        <w:instrText>issued</w:instrText>
      </w:r>
      <w:r w:rsidR="000E616A" w:rsidRPr="00F83FEB">
        <w:instrText>":{"</w:instrText>
      </w:r>
      <w:r w:rsidR="000E616A">
        <w:rPr>
          <w:lang w:val="en-US"/>
        </w:rPr>
        <w:instrText>date</w:instrText>
      </w:r>
      <w:r w:rsidR="000E616A" w:rsidRPr="00F83FEB">
        <w:instrText>-</w:instrText>
      </w:r>
      <w:r w:rsidR="000E616A">
        <w:rPr>
          <w:lang w:val="en-US"/>
        </w:rPr>
        <w:instrText>parts</w:instrText>
      </w:r>
      <w:r w:rsidR="000E616A" w:rsidRPr="00F83FEB">
        <w:instrText>":[["1982"]]},"</w:instrText>
      </w:r>
      <w:r w:rsidR="000E616A">
        <w:rPr>
          <w:lang w:val="en-US"/>
        </w:rPr>
        <w:instrText>page</w:instrText>
      </w:r>
      <w:r w:rsidR="000E616A" w:rsidRPr="00F83FEB">
        <w:instrText>":"649-655","</w:instrText>
      </w:r>
      <w:r w:rsidR="000E616A">
        <w:rPr>
          <w:lang w:val="en-US"/>
        </w:rPr>
        <w:instrText>title</w:instrText>
      </w:r>
      <w:r w:rsidR="000E616A" w:rsidRPr="00F83FEB">
        <w:instrText>":"</w:instrText>
      </w:r>
      <w:r w:rsidR="000E616A">
        <w:rPr>
          <w:lang w:val="en-US"/>
        </w:rPr>
        <w:instrText>Toxicity</w:instrText>
      </w:r>
      <w:r w:rsidR="000E616A" w:rsidRPr="00F83FEB">
        <w:instrText xml:space="preserve"> </w:instrText>
      </w:r>
      <w:r w:rsidR="000E616A">
        <w:rPr>
          <w:lang w:val="en-US"/>
        </w:rPr>
        <w:instrText>and</w:instrText>
      </w:r>
      <w:r w:rsidR="000E616A" w:rsidRPr="00F83FEB">
        <w:instrText xml:space="preserve"> </w:instrText>
      </w:r>
      <w:r w:rsidR="000E616A">
        <w:rPr>
          <w:lang w:val="en-US"/>
        </w:rPr>
        <w:instrText>response</w:instrText>
      </w:r>
      <w:r w:rsidR="000E616A" w:rsidRPr="00F83FEB">
        <w:instrText xml:space="preserve"> </w:instrText>
      </w:r>
      <w:r w:rsidR="000E616A">
        <w:rPr>
          <w:lang w:val="en-US"/>
        </w:rPr>
        <w:instrText>criteria</w:instrText>
      </w:r>
      <w:r w:rsidR="000E616A" w:rsidRPr="00F83FEB">
        <w:instrText xml:space="preserve"> </w:instrText>
      </w:r>
      <w:r w:rsidR="000E616A">
        <w:rPr>
          <w:lang w:val="en-US"/>
        </w:rPr>
        <w:instrText>of</w:instrText>
      </w:r>
      <w:r w:rsidR="000E616A" w:rsidRPr="00F83FEB">
        <w:instrText xml:space="preserve"> </w:instrText>
      </w:r>
      <w:r w:rsidR="000E616A">
        <w:rPr>
          <w:lang w:val="en-US"/>
        </w:rPr>
        <w:instrText>the</w:instrText>
      </w:r>
      <w:r w:rsidR="000E616A" w:rsidRPr="00F83FEB">
        <w:instrText xml:space="preserve"> </w:instrText>
      </w:r>
      <w:r w:rsidR="000E616A">
        <w:rPr>
          <w:lang w:val="en-US"/>
        </w:rPr>
        <w:instrText>Eastern</w:instrText>
      </w:r>
      <w:r w:rsidR="000E616A" w:rsidRPr="00F83FEB">
        <w:instrText xml:space="preserve"> </w:instrText>
      </w:r>
      <w:r w:rsidR="000E616A">
        <w:rPr>
          <w:lang w:val="en-US"/>
        </w:rPr>
        <w:instrText>Cooperative</w:instrText>
      </w:r>
      <w:r w:rsidR="000E616A" w:rsidRPr="00F83FEB">
        <w:instrText xml:space="preserve"> </w:instrText>
      </w:r>
      <w:r w:rsidR="000E616A">
        <w:rPr>
          <w:lang w:val="en-US"/>
        </w:rPr>
        <w:instrText>Oncology</w:instrText>
      </w:r>
      <w:r w:rsidR="000E616A" w:rsidRPr="00F83FEB">
        <w:instrText xml:space="preserve"> </w:instrText>
      </w:r>
      <w:r w:rsidR="000E616A">
        <w:rPr>
          <w:lang w:val="en-US"/>
        </w:rPr>
        <w:instrText>Group</w:instrText>
      </w:r>
      <w:r w:rsidR="000E616A" w:rsidRPr="00F83FEB">
        <w:instrText>","</w:instrText>
      </w:r>
      <w:r w:rsidR="000E616A">
        <w:rPr>
          <w:lang w:val="en-US"/>
        </w:rPr>
        <w:instrText>type</w:instrText>
      </w:r>
      <w:r w:rsidR="000E616A" w:rsidRPr="00F83FEB">
        <w:instrText>":"</w:instrText>
      </w:r>
      <w:r w:rsidR="000E616A">
        <w:rPr>
          <w:lang w:val="en-US"/>
        </w:rPr>
        <w:instrText>article</w:instrText>
      </w:r>
      <w:r w:rsidR="000E616A" w:rsidRPr="00F83FEB">
        <w:instrText>-</w:instrText>
      </w:r>
      <w:r w:rsidR="000E616A">
        <w:rPr>
          <w:lang w:val="en-US"/>
        </w:rPr>
        <w:instrText>journal</w:instrText>
      </w:r>
      <w:r w:rsidR="000E616A" w:rsidRPr="00F83FEB">
        <w:instrText>","</w:instrText>
      </w:r>
      <w:r w:rsidR="000E616A">
        <w:rPr>
          <w:lang w:val="en-US"/>
        </w:rPr>
        <w:instrText>volume</w:instrText>
      </w:r>
      <w:r w:rsidR="000E616A" w:rsidRPr="00F83FEB">
        <w:instrText>":"5"},"</w:instrText>
      </w:r>
      <w:r w:rsidR="000E616A">
        <w:rPr>
          <w:lang w:val="en-US"/>
        </w:rPr>
        <w:instrText>uris</w:instrText>
      </w:r>
      <w:r w:rsidR="000E616A" w:rsidRPr="00F83FEB">
        <w:instrText>":["</w:instrText>
      </w:r>
      <w:r w:rsidR="000E616A">
        <w:rPr>
          <w:lang w:val="en-US"/>
        </w:rPr>
        <w:instrText>http</w:instrText>
      </w:r>
      <w:r w:rsidR="000E616A" w:rsidRPr="00F83FEB">
        <w:instrText>://</w:instrText>
      </w:r>
      <w:r w:rsidR="000E616A">
        <w:rPr>
          <w:lang w:val="en-US"/>
        </w:rPr>
        <w:instrText>www</w:instrText>
      </w:r>
      <w:r w:rsidR="000E616A" w:rsidRPr="00F83FEB">
        <w:instrText>.</w:instrText>
      </w:r>
      <w:r w:rsidR="000E616A">
        <w:rPr>
          <w:lang w:val="en-US"/>
        </w:rPr>
        <w:instrText>mendeley</w:instrText>
      </w:r>
      <w:r w:rsidR="000E616A" w:rsidRPr="00F83FEB">
        <w:instrText>.</w:instrText>
      </w:r>
      <w:r w:rsidR="000E616A">
        <w:rPr>
          <w:lang w:val="en-US"/>
        </w:rPr>
        <w:instrText>com</w:instrText>
      </w:r>
      <w:r w:rsidR="000E616A" w:rsidRPr="00F83FEB">
        <w:instrText>/</w:instrText>
      </w:r>
      <w:r w:rsidR="000E616A">
        <w:rPr>
          <w:lang w:val="en-US"/>
        </w:rPr>
        <w:instrText>documents</w:instrText>
      </w:r>
      <w:r w:rsidR="000E616A" w:rsidRPr="00F83FEB">
        <w:instrText>/?</w:instrText>
      </w:r>
      <w:r w:rsidR="000E616A">
        <w:rPr>
          <w:lang w:val="en-US"/>
        </w:rPr>
        <w:instrText>uuid</w:instrText>
      </w:r>
      <w:r w:rsidR="000E616A" w:rsidRPr="00F83FEB">
        <w:instrText>=</w:instrText>
      </w:r>
      <w:r w:rsidR="000E616A">
        <w:rPr>
          <w:lang w:val="en-US"/>
        </w:rPr>
        <w:instrText>a</w:instrText>
      </w:r>
      <w:r w:rsidR="000E616A" w:rsidRPr="00F83FEB">
        <w:instrText>75</w:instrText>
      </w:r>
      <w:r w:rsidR="000E616A">
        <w:rPr>
          <w:lang w:val="en-US"/>
        </w:rPr>
        <w:instrText>f</w:instrText>
      </w:r>
      <w:r w:rsidR="000E616A" w:rsidRPr="00F83FEB">
        <w:instrText>02</w:instrText>
      </w:r>
      <w:r w:rsidR="000E616A">
        <w:rPr>
          <w:lang w:val="en-US"/>
        </w:rPr>
        <w:instrText>f</w:instrText>
      </w:r>
      <w:r w:rsidR="000E616A" w:rsidRPr="00F83FEB">
        <w:instrText>1-</w:instrText>
      </w:r>
      <w:r w:rsidR="000E616A">
        <w:rPr>
          <w:lang w:val="en-US"/>
        </w:rPr>
        <w:instrText>b</w:instrText>
      </w:r>
      <w:r w:rsidR="000E616A" w:rsidRPr="00F83FEB">
        <w:instrText>78</w:instrText>
      </w:r>
      <w:r w:rsidR="000E616A">
        <w:rPr>
          <w:lang w:val="en-US"/>
        </w:rPr>
        <w:instrText>b</w:instrText>
      </w:r>
      <w:r w:rsidR="000E616A" w:rsidRPr="00F83FEB">
        <w:instrText>-458</w:instrText>
      </w:r>
      <w:r w:rsidR="000E616A">
        <w:rPr>
          <w:lang w:val="en-US"/>
        </w:rPr>
        <w:instrText>d</w:instrText>
      </w:r>
      <w:r w:rsidR="000E616A" w:rsidRPr="00F83FEB">
        <w:instrText>-</w:instrText>
      </w:r>
      <w:r w:rsidR="000E616A">
        <w:rPr>
          <w:lang w:val="en-US"/>
        </w:rPr>
        <w:instrText>b</w:instrText>
      </w:r>
      <w:r w:rsidR="000E616A" w:rsidRPr="00F83FEB">
        <w:instrText>3</w:instrText>
      </w:r>
      <w:r w:rsidR="000E616A">
        <w:rPr>
          <w:lang w:val="en-US"/>
        </w:rPr>
        <w:instrText>c</w:instrText>
      </w:r>
      <w:r w:rsidR="000E616A" w:rsidRPr="00F83FEB">
        <w:instrText>4-9</w:instrText>
      </w:r>
      <w:r w:rsidR="000E616A">
        <w:rPr>
          <w:lang w:val="en-US"/>
        </w:rPr>
        <w:instrText>c</w:instrText>
      </w:r>
      <w:r w:rsidR="000E616A" w:rsidRPr="00F83FEB">
        <w:instrText>8</w:instrText>
      </w:r>
      <w:r w:rsidR="000E616A">
        <w:rPr>
          <w:lang w:val="en-US"/>
        </w:rPr>
        <w:instrText>b</w:instrText>
      </w:r>
      <w:r w:rsidR="000E616A" w:rsidRPr="00F83FEB">
        <w:instrText>402</w:instrText>
      </w:r>
      <w:r w:rsidR="000E616A">
        <w:rPr>
          <w:lang w:val="en-US"/>
        </w:rPr>
        <w:instrText>a</w:instrText>
      </w:r>
      <w:r w:rsidR="000E616A" w:rsidRPr="00F83FEB">
        <w:instrText>67</w:instrText>
      </w:r>
      <w:r w:rsidR="000E616A">
        <w:rPr>
          <w:lang w:val="en-US"/>
        </w:rPr>
        <w:instrText>f</w:instrText>
      </w:r>
      <w:r w:rsidR="000E616A" w:rsidRPr="00F83FEB">
        <w:instrText>0"]}],"</w:instrText>
      </w:r>
      <w:r w:rsidR="000E616A">
        <w:rPr>
          <w:lang w:val="en-US"/>
        </w:rPr>
        <w:instrText>mendeley</w:instrText>
      </w:r>
      <w:r w:rsidR="000E616A" w:rsidRPr="00F83FEB">
        <w:instrText>":{"</w:instrText>
      </w:r>
      <w:r w:rsidR="000E616A">
        <w:rPr>
          <w:lang w:val="en-US"/>
        </w:rPr>
        <w:instrText>formattedCitation</w:instrText>
      </w:r>
      <w:r w:rsidR="000E616A" w:rsidRPr="00F83FEB">
        <w:instrText>":"[11]","</w:instrText>
      </w:r>
      <w:r w:rsidR="000E616A">
        <w:rPr>
          <w:lang w:val="en-US"/>
        </w:rPr>
        <w:instrText>plainTextFormattedCitation</w:instrText>
      </w:r>
      <w:r w:rsidR="000E616A" w:rsidRPr="00F83FEB">
        <w:instrText>":"[11]","</w:instrText>
      </w:r>
      <w:r w:rsidR="000E616A">
        <w:rPr>
          <w:lang w:val="en-US"/>
        </w:rPr>
        <w:instrText>previouslyFormattedCitation</w:instrText>
      </w:r>
      <w:r w:rsidR="000E616A" w:rsidRPr="00F83FEB">
        <w:instrText>":"[11]"},"</w:instrText>
      </w:r>
      <w:r w:rsidR="000E616A">
        <w:rPr>
          <w:lang w:val="en-US"/>
        </w:rPr>
        <w:instrText>properties</w:instrText>
      </w:r>
      <w:r w:rsidR="000E616A" w:rsidRPr="00F83FEB">
        <w:instrText>":{"</w:instrText>
      </w:r>
      <w:r w:rsidR="000E616A">
        <w:rPr>
          <w:lang w:val="en-US"/>
        </w:rPr>
        <w:instrText>noteIndex</w:instrText>
      </w:r>
      <w:r w:rsidR="000E616A" w:rsidRPr="00F83FEB">
        <w:instrText>":0},"</w:instrText>
      </w:r>
      <w:r w:rsidR="000E616A">
        <w:rPr>
          <w:lang w:val="en-US"/>
        </w:rPr>
        <w:instrText>schema</w:instrText>
      </w:r>
      <w:r w:rsidR="000E616A" w:rsidRPr="00F83FEB">
        <w:instrText>":"</w:instrText>
      </w:r>
      <w:r w:rsidR="000E616A">
        <w:rPr>
          <w:lang w:val="en-US"/>
        </w:rPr>
        <w:instrText>https</w:instrText>
      </w:r>
      <w:r w:rsidR="000E616A" w:rsidRPr="00F83FEB">
        <w:instrText>://</w:instrText>
      </w:r>
      <w:r w:rsidR="000E616A">
        <w:rPr>
          <w:lang w:val="en-US"/>
        </w:rPr>
        <w:instrText>github</w:instrText>
      </w:r>
      <w:r w:rsidR="000E616A" w:rsidRPr="00F83FEB">
        <w:instrText>.</w:instrText>
      </w:r>
      <w:r w:rsidR="000E616A">
        <w:rPr>
          <w:lang w:val="en-US"/>
        </w:rPr>
        <w:instrText>com</w:instrText>
      </w:r>
      <w:r w:rsidR="000E616A" w:rsidRPr="00F83FEB">
        <w:instrText>/</w:instrText>
      </w:r>
      <w:r w:rsidR="000E616A">
        <w:rPr>
          <w:lang w:val="en-US"/>
        </w:rPr>
        <w:instrText>citation</w:instrText>
      </w:r>
      <w:r w:rsidR="000E616A" w:rsidRPr="00F83FEB">
        <w:instrText>-</w:instrText>
      </w:r>
      <w:r w:rsidR="000E616A">
        <w:rPr>
          <w:lang w:val="en-US"/>
        </w:rPr>
        <w:instrText>style</w:instrText>
      </w:r>
      <w:r w:rsidR="000E616A" w:rsidRPr="00F83FEB">
        <w:instrText>-</w:instrText>
      </w:r>
      <w:r w:rsidR="000E616A">
        <w:rPr>
          <w:lang w:val="en-US"/>
        </w:rPr>
        <w:instrText>language</w:instrText>
      </w:r>
      <w:r w:rsidR="000E616A" w:rsidRPr="00F83FEB">
        <w:instrText>/</w:instrText>
      </w:r>
      <w:r w:rsidR="000E616A">
        <w:rPr>
          <w:lang w:val="en-US"/>
        </w:rPr>
        <w:instrText>schema</w:instrText>
      </w:r>
      <w:r w:rsidR="000E616A" w:rsidRPr="00F83FEB">
        <w:instrText>/</w:instrText>
      </w:r>
      <w:r w:rsidR="000E616A">
        <w:rPr>
          <w:lang w:val="en-US"/>
        </w:rPr>
        <w:instrText>raw</w:instrText>
      </w:r>
      <w:r w:rsidR="000E616A" w:rsidRPr="00F83FEB">
        <w:instrText>/</w:instrText>
      </w:r>
      <w:r w:rsidR="000E616A">
        <w:rPr>
          <w:lang w:val="en-US"/>
        </w:rPr>
        <w:instrText>master</w:instrText>
      </w:r>
      <w:r w:rsidR="000E616A" w:rsidRPr="00F83FEB">
        <w:instrText>/</w:instrText>
      </w:r>
      <w:r w:rsidR="000E616A">
        <w:rPr>
          <w:lang w:val="en-US"/>
        </w:rPr>
        <w:instrText>csl</w:instrText>
      </w:r>
      <w:r w:rsidR="000E616A" w:rsidRPr="00F83FEB">
        <w:instrText>-</w:instrText>
      </w:r>
      <w:r w:rsidR="000E616A">
        <w:rPr>
          <w:lang w:val="en-US"/>
        </w:rPr>
        <w:instrText>citation</w:instrText>
      </w:r>
      <w:r w:rsidR="000E616A" w:rsidRPr="00F83FEB">
        <w:instrText>.</w:instrText>
      </w:r>
      <w:r w:rsidR="000E616A">
        <w:rPr>
          <w:lang w:val="en-US"/>
        </w:rPr>
        <w:instrText>json</w:instrText>
      </w:r>
      <w:r w:rsidR="000E616A" w:rsidRPr="00F83FEB">
        <w:instrText>"}</w:instrText>
      </w:r>
      <w:r w:rsidRPr="00ED0774">
        <w:fldChar w:fldCharType="separate"/>
      </w:r>
      <w:r w:rsidRPr="00ED0774">
        <w:rPr>
          <w:noProof/>
        </w:rPr>
        <w:t>[11]</w:t>
      </w:r>
      <w:r w:rsidRPr="00ED0774">
        <w:fldChar w:fldCharType="end"/>
      </w:r>
    </w:p>
    <w:p w14:paraId="1DE69D57" w14:textId="77777777" w:rsidR="00942908" w:rsidRPr="00ED0774" w:rsidRDefault="00942908" w:rsidP="006F01D8">
      <w:r w:rsidRPr="00ED0774">
        <w:rPr>
          <w:i/>
        </w:rPr>
        <w:t>Тип:</w:t>
      </w:r>
      <w:r w:rsidRPr="00ED0774">
        <w:t xml:space="preserve"> шкала оценки</w:t>
      </w:r>
    </w:p>
    <w:p w14:paraId="332EE614" w14:textId="77777777" w:rsidR="00942908" w:rsidRPr="00ED0774" w:rsidRDefault="00942908" w:rsidP="006F01D8">
      <w:r w:rsidRPr="00ED0774">
        <w:rPr>
          <w:i/>
        </w:rPr>
        <w:t>Назначение:</w:t>
      </w:r>
      <w:r w:rsidRPr="00ED0774">
        <w:t xml:space="preserve"> клиническая оценка общего состояния пациента </w:t>
      </w:r>
    </w:p>
    <w:p w14:paraId="293D4E15" w14:textId="77777777" w:rsidR="00942908" w:rsidRPr="00ED0774" w:rsidRDefault="00942908" w:rsidP="006F01D8">
      <w:pPr>
        <w:rPr>
          <w:i/>
        </w:rPr>
      </w:pPr>
      <w:r w:rsidRPr="00ED0774">
        <w:rPr>
          <w:i/>
        </w:rPr>
        <w:t xml:space="preserve">Содержание и интерпретация: </w:t>
      </w:r>
    </w:p>
    <w:p w14:paraId="2FE933AD" w14:textId="77777777" w:rsidR="00942908" w:rsidRPr="00ED0774" w:rsidRDefault="00942908" w:rsidP="00033F2A">
      <w:pPr>
        <w:ind w:firstLine="567"/>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AE27D0" w:rsidRPr="00ED0774" w14:paraId="52F85B7F" w14:textId="77777777">
        <w:tc>
          <w:tcPr>
            <w:tcW w:w="1951" w:type="dxa"/>
            <w:shd w:val="clear" w:color="auto" w:fill="EDEDED"/>
            <w:vAlign w:val="center"/>
          </w:tcPr>
          <w:p w14:paraId="20704898" w14:textId="77777777" w:rsidR="006D61F7" w:rsidRPr="00ED0774" w:rsidRDefault="00C74576" w:rsidP="00834511">
            <w:pPr>
              <w:pStyle w:val="afd"/>
              <w:spacing w:beforeAutospacing="0" w:afterAutospacing="0" w:line="240" w:lineRule="auto"/>
              <w:jc w:val="center"/>
              <w:rPr>
                <w:rStyle w:val="affb"/>
              </w:rPr>
            </w:pPr>
            <w:r w:rsidRPr="00ED0774">
              <w:rPr>
                <w:rStyle w:val="affb"/>
              </w:rPr>
              <w:t>Статус</w:t>
            </w:r>
            <w:r w:rsidR="00926681" w:rsidRPr="00ED0774">
              <w:rPr>
                <w:rStyle w:val="affb"/>
              </w:rPr>
              <w:t xml:space="preserve"> </w:t>
            </w:r>
            <w:r w:rsidRPr="00ED0774">
              <w:rPr>
                <w:rStyle w:val="affb"/>
              </w:rPr>
              <w:t>(баллы)</w:t>
            </w:r>
          </w:p>
        </w:tc>
        <w:tc>
          <w:tcPr>
            <w:tcW w:w="7620" w:type="dxa"/>
            <w:shd w:val="clear" w:color="auto" w:fill="EDEDED"/>
            <w:vAlign w:val="center"/>
          </w:tcPr>
          <w:p w14:paraId="0E9DB368" w14:textId="77777777" w:rsidR="006D61F7" w:rsidRPr="00ED0774" w:rsidRDefault="00C74576" w:rsidP="00834511">
            <w:pPr>
              <w:pStyle w:val="afd"/>
              <w:spacing w:beforeAutospacing="0" w:afterAutospacing="0" w:line="240" w:lineRule="auto"/>
              <w:jc w:val="center"/>
              <w:rPr>
                <w:rStyle w:val="affb"/>
              </w:rPr>
            </w:pPr>
            <w:r w:rsidRPr="00ED0774">
              <w:rPr>
                <w:rStyle w:val="affb"/>
              </w:rPr>
              <w:t>Описание</w:t>
            </w:r>
            <w:r w:rsidR="00926681" w:rsidRPr="00ED0774">
              <w:rPr>
                <w:rStyle w:val="affb"/>
              </w:rPr>
              <w:t xml:space="preserve"> </w:t>
            </w:r>
            <w:r w:rsidRPr="00ED0774">
              <w:rPr>
                <w:rStyle w:val="affb"/>
              </w:rPr>
              <w:t>общего</w:t>
            </w:r>
            <w:r w:rsidR="00926681" w:rsidRPr="00ED0774">
              <w:rPr>
                <w:rStyle w:val="affb"/>
              </w:rPr>
              <w:t xml:space="preserve"> </w:t>
            </w:r>
            <w:r w:rsidRPr="00ED0774">
              <w:rPr>
                <w:rStyle w:val="affb"/>
              </w:rPr>
              <w:t>состояния</w:t>
            </w:r>
            <w:r w:rsidR="00926681" w:rsidRPr="00ED0774">
              <w:rPr>
                <w:rStyle w:val="affb"/>
              </w:rPr>
              <w:t xml:space="preserve"> </w:t>
            </w:r>
            <w:r w:rsidRPr="00ED0774">
              <w:rPr>
                <w:rStyle w:val="affb"/>
              </w:rPr>
              <w:t>пациента</w:t>
            </w:r>
          </w:p>
        </w:tc>
      </w:tr>
      <w:tr w:rsidR="00AE27D0" w:rsidRPr="00ED0774" w14:paraId="20D75B4E" w14:textId="77777777">
        <w:tc>
          <w:tcPr>
            <w:tcW w:w="1951" w:type="dxa"/>
            <w:shd w:val="clear" w:color="auto" w:fill="EDEDED"/>
            <w:vAlign w:val="center"/>
          </w:tcPr>
          <w:p w14:paraId="1CDAF241" w14:textId="77777777" w:rsidR="00C74576" w:rsidRPr="00ED0774" w:rsidRDefault="00C74576" w:rsidP="00834511">
            <w:pPr>
              <w:pStyle w:val="afd"/>
              <w:spacing w:beforeAutospacing="0" w:afterAutospacing="0" w:line="240" w:lineRule="auto"/>
              <w:jc w:val="center"/>
              <w:rPr>
                <w:rStyle w:val="affb"/>
                <w:b w:val="0"/>
                <w:lang w:val="en-US"/>
              </w:rPr>
            </w:pPr>
            <w:r w:rsidRPr="00ED0774">
              <w:rPr>
                <w:rStyle w:val="affb"/>
                <w:b w:val="0"/>
                <w:lang w:val="en-US"/>
              </w:rPr>
              <w:t>0</w:t>
            </w:r>
          </w:p>
        </w:tc>
        <w:tc>
          <w:tcPr>
            <w:tcW w:w="7620" w:type="dxa"/>
            <w:shd w:val="clear" w:color="auto" w:fill="EDEDED"/>
          </w:tcPr>
          <w:p w14:paraId="168C564C" w14:textId="77777777" w:rsidR="00C74576" w:rsidRPr="00ED0774" w:rsidRDefault="00C74576"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полностью</w:t>
            </w:r>
            <w:r w:rsidR="00926681" w:rsidRPr="00ED0774">
              <w:rPr>
                <w:rStyle w:val="affb"/>
                <w:b w:val="0"/>
              </w:rPr>
              <w:t xml:space="preserve"> </w:t>
            </w:r>
            <w:r w:rsidRPr="00ED0774">
              <w:rPr>
                <w:rStyle w:val="affb"/>
                <w:b w:val="0"/>
              </w:rPr>
              <w:t>активен,</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все,</w:t>
            </w:r>
            <w:r w:rsidR="00926681" w:rsidRPr="00ED0774">
              <w:rPr>
                <w:rStyle w:val="affb"/>
                <w:b w:val="0"/>
              </w:rPr>
              <w:t xml:space="preserve"> </w:t>
            </w:r>
            <w:r w:rsidRPr="00ED0774">
              <w:rPr>
                <w:rStyle w:val="affb"/>
                <w:b w:val="0"/>
              </w:rPr>
              <w:t>как</w:t>
            </w:r>
            <w:r w:rsidR="00926681" w:rsidRPr="00ED0774">
              <w:rPr>
                <w:rStyle w:val="affb"/>
                <w:b w:val="0"/>
              </w:rPr>
              <w:t xml:space="preserve"> </w:t>
            </w:r>
            <w:r w:rsidRPr="00ED0774">
              <w:rPr>
                <w:rStyle w:val="affb"/>
                <w:b w:val="0"/>
              </w:rPr>
              <w:t>и</w:t>
            </w:r>
            <w:r w:rsidR="00926681" w:rsidRPr="00ED0774">
              <w:rPr>
                <w:rStyle w:val="affb"/>
                <w:b w:val="0"/>
              </w:rPr>
              <w:t xml:space="preserve"> </w:t>
            </w:r>
            <w:r w:rsidRPr="00ED0774">
              <w:rPr>
                <w:rStyle w:val="affb"/>
                <w:b w:val="0"/>
              </w:rPr>
              <w:t>до</w:t>
            </w:r>
            <w:r w:rsidR="00926681" w:rsidRPr="00ED0774">
              <w:rPr>
                <w:rStyle w:val="affb"/>
                <w:b w:val="0"/>
              </w:rPr>
              <w:t xml:space="preserve"> </w:t>
            </w:r>
            <w:r w:rsidRPr="00ED0774">
              <w:rPr>
                <w:rStyle w:val="affb"/>
                <w:b w:val="0"/>
              </w:rPr>
              <w:t>заболевания</w:t>
            </w:r>
          </w:p>
        </w:tc>
      </w:tr>
      <w:tr w:rsidR="006D61F7" w:rsidRPr="00ED0774" w14:paraId="6FBB15DC" w14:textId="77777777" w:rsidTr="006F01D8">
        <w:tc>
          <w:tcPr>
            <w:tcW w:w="1951" w:type="dxa"/>
            <w:shd w:val="clear" w:color="auto" w:fill="auto"/>
            <w:vAlign w:val="center"/>
          </w:tcPr>
          <w:p w14:paraId="00D693EF"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1</w:t>
            </w:r>
          </w:p>
        </w:tc>
        <w:tc>
          <w:tcPr>
            <w:tcW w:w="7620" w:type="dxa"/>
            <w:shd w:val="clear" w:color="auto" w:fill="auto"/>
          </w:tcPr>
          <w:p w14:paraId="42F5EE13"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неспособен</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тяжелую,</w:t>
            </w:r>
            <w:r w:rsidR="00926681" w:rsidRPr="00ED0774">
              <w:rPr>
                <w:rStyle w:val="affb"/>
                <w:b w:val="0"/>
              </w:rPr>
              <w:t xml:space="preserve"> </w:t>
            </w:r>
            <w:r w:rsidRPr="00ED0774">
              <w:rPr>
                <w:rStyle w:val="affb"/>
                <w:b w:val="0"/>
              </w:rPr>
              <w:t>но</w:t>
            </w:r>
            <w:r w:rsidR="00926681" w:rsidRPr="00ED0774">
              <w:rPr>
                <w:rStyle w:val="affb"/>
                <w:b w:val="0"/>
              </w:rPr>
              <w:t xml:space="preserve"> </w:t>
            </w:r>
            <w:r w:rsidRPr="00ED0774">
              <w:rPr>
                <w:rStyle w:val="affb"/>
                <w:b w:val="0"/>
              </w:rPr>
              <w:t>может</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легкую</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сидячую</w:t>
            </w:r>
            <w:r w:rsidR="00926681" w:rsidRPr="00ED0774">
              <w:rPr>
                <w:rStyle w:val="affb"/>
                <w:b w:val="0"/>
              </w:rPr>
              <w:t xml:space="preserve"> </w:t>
            </w:r>
            <w:r w:rsidRPr="00ED0774">
              <w:rPr>
                <w:rStyle w:val="affb"/>
                <w:b w:val="0"/>
              </w:rPr>
              <w:t>работу</w:t>
            </w:r>
            <w:r w:rsidR="00926681" w:rsidRPr="00ED0774">
              <w:rPr>
                <w:rStyle w:val="affb"/>
                <w:b w:val="0"/>
              </w:rPr>
              <w:t xml:space="preserve"> </w:t>
            </w:r>
            <w:r w:rsidRPr="00ED0774">
              <w:rPr>
                <w:rStyle w:val="affb"/>
                <w:b w:val="0"/>
              </w:rPr>
              <w:t>(например,</w:t>
            </w:r>
            <w:r w:rsidR="00926681" w:rsidRPr="00ED0774">
              <w:rPr>
                <w:rStyle w:val="affb"/>
                <w:b w:val="0"/>
              </w:rPr>
              <w:t xml:space="preserve"> </w:t>
            </w:r>
            <w:r w:rsidRPr="00ED0774">
              <w:rPr>
                <w:rStyle w:val="affb"/>
                <w:b w:val="0"/>
              </w:rPr>
              <w:t>легкую</w:t>
            </w:r>
            <w:r w:rsidR="00926681" w:rsidRPr="00ED0774">
              <w:rPr>
                <w:rStyle w:val="affb"/>
                <w:b w:val="0"/>
              </w:rPr>
              <w:t xml:space="preserve"> </w:t>
            </w:r>
            <w:r w:rsidRPr="00ED0774">
              <w:rPr>
                <w:rStyle w:val="affb"/>
                <w:b w:val="0"/>
              </w:rPr>
              <w:t>домашнюю</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канцелярскую</w:t>
            </w:r>
            <w:r w:rsidR="00926681" w:rsidRPr="00ED0774">
              <w:rPr>
                <w:rStyle w:val="affb"/>
                <w:b w:val="0"/>
              </w:rPr>
              <w:t xml:space="preserve"> </w:t>
            </w:r>
            <w:r w:rsidRPr="00ED0774">
              <w:rPr>
                <w:rStyle w:val="affb"/>
                <w:b w:val="0"/>
              </w:rPr>
              <w:t>работу)</w:t>
            </w:r>
          </w:p>
        </w:tc>
      </w:tr>
      <w:tr w:rsidR="00AE27D0" w:rsidRPr="00ED0774" w14:paraId="623CAD6E" w14:textId="77777777">
        <w:tc>
          <w:tcPr>
            <w:tcW w:w="1951" w:type="dxa"/>
            <w:shd w:val="clear" w:color="auto" w:fill="EDEDED"/>
            <w:vAlign w:val="center"/>
          </w:tcPr>
          <w:p w14:paraId="77427EBF"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2</w:t>
            </w:r>
          </w:p>
        </w:tc>
        <w:tc>
          <w:tcPr>
            <w:tcW w:w="7620" w:type="dxa"/>
            <w:shd w:val="clear" w:color="auto" w:fill="EDEDED"/>
          </w:tcPr>
          <w:p w14:paraId="4D055FE5"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лечится</w:t>
            </w:r>
            <w:r w:rsidR="00926681" w:rsidRPr="00ED0774">
              <w:rPr>
                <w:rStyle w:val="affb"/>
                <w:b w:val="0"/>
              </w:rPr>
              <w:t xml:space="preserve"> </w:t>
            </w:r>
            <w:r w:rsidRPr="00ED0774">
              <w:rPr>
                <w:rStyle w:val="affb"/>
                <w:b w:val="0"/>
              </w:rPr>
              <w:t>амбулаторно,</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но</w:t>
            </w:r>
            <w:r w:rsidR="00926681" w:rsidRPr="00ED0774">
              <w:rPr>
                <w:rStyle w:val="affb"/>
                <w:b w:val="0"/>
              </w:rPr>
              <w:t xml:space="preserve"> </w:t>
            </w:r>
            <w:r w:rsidRPr="00ED0774">
              <w:rPr>
                <w:rStyle w:val="affb"/>
                <w:b w:val="0"/>
              </w:rPr>
              <w:t>не</w:t>
            </w:r>
            <w:r w:rsidR="00926681" w:rsidRPr="00ED0774">
              <w:rPr>
                <w:rStyle w:val="affb"/>
                <w:b w:val="0"/>
              </w:rPr>
              <w:t xml:space="preserve"> </w:t>
            </w:r>
            <w:r w:rsidRPr="00ED0774">
              <w:rPr>
                <w:rStyle w:val="affb"/>
                <w:b w:val="0"/>
              </w:rPr>
              <w:t>может</w:t>
            </w:r>
            <w:r w:rsidR="00926681" w:rsidRPr="00ED0774">
              <w:rPr>
                <w:rStyle w:val="affb"/>
                <w:b w:val="0"/>
              </w:rPr>
              <w:t xml:space="preserve"> </w:t>
            </w:r>
            <w:r w:rsidRPr="00ED0774">
              <w:rPr>
                <w:rStyle w:val="affb"/>
                <w:b w:val="0"/>
              </w:rPr>
              <w:t>выполнять</w:t>
            </w:r>
            <w:r w:rsidR="00926681" w:rsidRPr="00ED0774">
              <w:rPr>
                <w:rStyle w:val="affb"/>
                <w:b w:val="0"/>
              </w:rPr>
              <w:t xml:space="preserve"> </w:t>
            </w:r>
            <w:r w:rsidRPr="00ED0774">
              <w:rPr>
                <w:rStyle w:val="affb"/>
                <w:b w:val="0"/>
              </w:rPr>
              <w:t>работу.</w:t>
            </w:r>
            <w:r w:rsidR="00926681" w:rsidRPr="00ED0774">
              <w:rPr>
                <w:rStyle w:val="affb"/>
                <w:b w:val="0"/>
              </w:rPr>
              <w:t xml:space="preserve"> </w:t>
            </w:r>
            <w:r w:rsidRPr="00ED0774">
              <w:rPr>
                <w:rStyle w:val="affb"/>
                <w:b w:val="0"/>
              </w:rPr>
              <w:t>Более</w:t>
            </w:r>
            <w:r w:rsidR="00926681" w:rsidRPr="00ED0774">
              <w:rPr>
                <w:rStyle w:val="affb"/>
                <w:b w:val="0"/>
              </w:rPr>
              <w:t xml:space="preserve"> </w:t>
            </w:r>
            <w:r w:rsidRPr="00ED0774">
              <w:rPr>
                <w:rStyle w:val="affb"/>
                <w:b w:val="0"/>
              </w:rPr>
              <w:t>50</w:t>
            </w:r>
            <w:r w:rsidR="001E4EF3"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ремени</w:t>
            </w:r>
            <w:r w:rsidR="00926681" w:rsidRPr="00ED0774">
              <w:rPr>
                <w:rStyle w:val="affb"/>
                <w:b w:val="0"/>
              </w:rPr>
              <w:t xml:space="preserve"> </w:t>
            </w:r>
            <w:r w:rsidRPr="00ED0774">
              <w:rPr>
                <w:rStyle w:val="affb"/>
                <w:b w:val="0"/>
              </w:rPr>
              <w:t>проводит</w:t>
            </w:r>
            <w:r w:rsidR="00926681" w:rsidRPr="00ED0774">
              <w:rPr>
                <w:rStyle w:val="affb"/>
                <w:b w:val="0"/>
              </w:rPr>
              <w:t xml:space="preserve"> </w:t>
            </w:r>
            <w:r w:rsidRPr="00ED0774">
              <w:rPr>
                <w:rStyle w:val="affb"/>
                <w:b w:val="0"/>
              </w:rPr>
              <w:t>активно</w:t>
            </w:r>
            <w:r w:rsidR="00926681"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вертикальном</w:t>
            </w:r>
            <w:r w:rsidR="00926681" w:rsidRPr="00ED0774">
              <w:rPr>
                <w:rStyle w:val="affb"/>
                <w:b w:val="0"/>
              </w:rPr>
              <w:t xml:space="preserve"> </w:t>
            </w:r>
            <w:r w:rsidRPr="00ED0774">
              <w:rPr>
                <w:rStyle w:val="affb"/>
                <w:b w:val="0"/>
              </w:rPr>
              <w:t>положении</w:t>
            </w:r>
          </w:p>
        </w:tc>
      </w:tr>
      <w:tr w:rsidR="006D61F7" w:rsidRPr="00ED0774" w14:paraId="5F886022" w14:textId="77777777" w:rsidTr="006F01D8">
        <w:tc>
          <w:tcPr>
            <w:tcW w:w="1951" w:type="dxa"/>
            <w:shd w:val="clear" w:color="auto" w:fill="auto"/>
            <w:vAlign w:val="center"/>
          </w:tcPr>
          <w:p w14:paraId="4CD63B9D"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3</w:t>
            </w:r>
          </w:p>
        </w:tc>
        <w:tc>
          <w:tcPr>
            <w:tcW w:w="7620" w:type="dxa"/>
            <w:shd w:val="clear" w:color="auto" w:fill="auto"/>
          </w:tcPr>
          <w:p w14:paraId="51B9CA07"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Пациент</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лишь</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ограниченному</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проводит</w:t>
            </w:r>
            <w:r w:rsidR="00926681" w:rsidRPr="00ED0774">
              <w:rPr>
                <w:rStyle w:val="affb"/>
                <w:b w:val="0"/>
              </w:rPr>
              <w:t xml:space="preserve"> </w:t>
            </w:r>
            <w:r w:rsidRPr="00ED0774">
              <w:rPr>
                <w:rStyle w:val="affb"/>
                <w:b w:val="0"/>
              </w:rPr>
              <w:t>в</w:t>
            </w:r>
            <w:r w:rsidR="00926681" w:rsidRPr="00ED0774">
              <w:rPr>
                <w:rStyle w:val="affb"/>
                <w:b w:val="0"/>
              </w:rPr>
              <w:t xml:space="preserve"> </w:t>
            </w:r>
            <w:r w:rsidRPr="00ED0774">
              <w:rPr>
                <w:rStyle w:val="affb"/>
                <w:b w:val="0"/>
              </w:rPr>
              <w:t>кресле</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постели</w:t>
            </w:r>
            <w:r w:rsidR="00926681" w:rsidRPr="00ED0774">
              <w:rPr>
                <w:rStyle w:val="affb"/>
                <w:b w:val="0"/>
              </w:rPr>
              <w:t xml:space="preserve"> </w:t>
            </w:r>
            <w:r w:rsidRPr="00ED0774">
              <w:rPr>
                <w:rStyle w:val="affb"/>
                <w:b w:val="0"/>
              </w:rPr>
              <w:t>более</w:t>
            </w:r>
            <w:r w:rsidR="00926681" w:rsidRPr="00ED0774">
              <w:rPr>
                <w:rStyle w:val="affb"/>
                <w:b w:val="0"/>
              </w:rPr>
              <w:t xml:space="preserve"> </w:t>
            </w:r>
            <w:r w:rsidRPr="00ED0774">
              <w:rPr>
                <w:rStyle w:val="affb"/>
                <w:b w:val="0"/>
              </w:rPr>
              <w:t>50</w:t>
            </w:r>
            <w:r w:rsidR="001E4EF3" w:rsidRPr="00ED0774">
              <w:rPr>
                <w:rStyle w:val="affb"/>
                <w:b w:val="0"/>
              </w:rPr>
              <w:t xml:space="preserve"> </w:t>
            </w:r>
            <w:r w:rsidRPr="00ED0774">
              <w:rPr>
                <w:rStyle w:val="affb"/>
                <w:b w:val="0"/>
              </w:rPr>
              <w:t>%</w:t>
            </w:r>
            <w:r w:rsidR="00926681" w:rsidRPr="00ED0774">
              <w:rPr>
                <w:rStyle w:val="affb"/>
                <w:b w:val="0"/>
              </w:rPr>
              <w:t xml:space="preserve"> </w:t>
            </w:r>
            <w:r w:rsidRPr="00ED0774">
              <w:rPr>
                <w:rStyle w:val="affb"/>
                <w:b w:val="0"/>
              </w:rPr>
              <w:t>времени</w:t>
            </w:r>
            <w:r w:rsidR="00926681" w:rsidRPr="00ED0774">
              <w:rPr>
                <w:rStyle w:val="affb"/>
                <w:b w:val="0"/>
              </w:rPr>
              <w:t xml:space="preserve"> </w:t>
            </w:r>
            <w:r w:rsidRPr="00ED0774">
              <w:rPr>
                <w:rStyle w:val="affb"/>
                <w:b w:val="0"/>
              </w:rPr>
              <w:t>бодрствования</w:t>
            </w:r>
          </w:p>
        </w:tc>
      </w:tr>
      <w:tr w:rsidR="00AE27D0" w:rsidRPr="00ED0774" w14:paraId="02A885CC" w14:textId="77777777">
        <w:tc>
          <w:tcPr>
            <w:tcW w:w="1951" w:type="dxa"/>
            <w:shd w:val="clear" w:color="auto" w:fill="EDEDED"/>
            <w:vAlign w:val="center"/>
          </w:tcPr>
          <w:p w14:paraId="0DDCE048" w14:textId="77777777" w:rsidR="006D61F7" w:rsidRPr="00ED0774" w:rsidRDefault="006D61F7" w:rsidP="00834511">
            <w:pPr>
              <w:pStyle w:val="afd"/>
              <w:spacing w:beforeAutospacing="0" w:afterAutospacing="0" w:line="240" w:lineRule="auto"/>
              <w:jc w:val="center"/>
              <w:rPr>
                <w:rStyle w:val="affb"/>
                <w:b w:val="0"/>
              </w:rPr>
            </w:pPr>
            <w:r w:rsidRPr="00ED0774">
              <w:rPr>
                <w:rStyle w:val="affb"/>
                <w:b w:val="0"/>
              </w:rPr>
              <w:t>4</w:t>
            </w:r>
          </w:p>
        </w:tc>
        <w:tc>
          <w:tcPr>
            <w:tcW w:w="7620" w:type="dxa"/>
            <w:shd w:val="clear" w:color="auto" w:fill="EDEDED"/>
          </w:tcPr>
          <w:p w14:paraId="6D94DB28" w14:textId="77777777" w:rsidR="006D61F7" w:rsidRPr="00ED0774" w:rsidRDefault="006D61F7" w:rsidP="00834511">
            <w:pPr>
              <w:pStyle w:val="afd"/>
              <w:spacing w:beforeAutospacing="0" w:afterAutospacing="0" w:line="240" w:lineRule="auto"/>
              <w:rPr>
                <w:rStyle w:val="affb"/>
                <w:b w:val="0"/>
              </w:rPr>
            </w:pPr>
            <w:r w:rsidRPr="00ED0774">
              <w:rPr>
                <w:rStyle w:val="affb"/>
                <w:b w:val="0"/>
              </w:rPr>
              <w:t>Инвалид,</w:t>
            </w:r>
            <w:r w:rsidR="00926681" w:rsidRPr="00ED0774">
              <w:rPr>
                <w:rStyle w:val="affb"/>
                <w:b w:val="0"/>
              </w:rPr>
              <w:t xml:space="preserve"> </w:t>
            </w:r>
            <w:r w:rsidRPr="00ED0774">
              <w:rPr>
                <w:rStyle w:val="affb"/>
                <w:b w:val="0"/>
              </w:rPr>
              <w:t>совершенно</w:t>
            </w:r>
            <w:r w:rsidR="00926681" w:rsidRPr="00ED0774">
              <w:rPr>
                <w:rStyle w:val="affb"/>
                <w:b w:val="0"/>
              </w:rPr>
              <w:t xml:space="preserve"> </w:t>
            </w:r>
            <w:r w:rsidRPr="00ED0774">
              <w:rPr>
                <w:rStyle w:val="affb"/>
                <w:b w:val="0"/>
              </w:rPr>
              <w:t>не</w:t>
            </w:r>
            <w:r w:rsidR="00926681" w:rsidRPr="00ED0774">
              <w:rPr>
                <w:rStyle w:val="affb"/>
                <w:b w:val="0"/>
              </w:rPr>
              <w:t xml:space="preserve"> </w:t>
            </w:r>
            <w:r w:rsidRPr="00ED0774">
              <w:rPr>
                <w:rStyle w:val="affb"/>
                <w:b w:val="0"/>
              </w:rPr>
              <w:t>способе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самообслуживанию,</w:t>
            </w:r>
            <w:r w:rsidR="00926681" w:rsidRPr="00ED0774">
              <w:rPr>
                <w:rStyle w:val="affb"/>
                <w:b w:val="0"/>
              </w:rPr>
              <w:t xml:space="preserve"> </w:t>
            </w:r>
            <w:r w:rsidRPr="00ED0774">
              <w:rPr>
                <w:rStyle w:val="affb"/>
                <w:b w:val="0"/>
              </w:rPr>
              <w:t>прикован</w:t>
            </w:r>
            <w:r w:rsidR="00926681" w:rsidRPr="00ED0774">
              <w:rPr>
                <w:rStyle w:val="affb"/>
                <w:b w:val="0"/>
              </w:rPr>
              <w:t xml:space="preserve"> </w:t>
            </w:r>
            <w:r w:rsidRPr="00ED0774">
              <w:rPr>
                <w:rStyle w:val="affb"/>
                <w:b w:val="0"/>
              </w:rPr>
              <w:t>к</w:t>
            </w:r>
            <w:r w:rsidR="00926681" w:rsidRPr="00ED0774">
              <w:rPr>
                <w:rStyle w:val="affb"/>
                <w:b w:val="0"/>
              </w:rPr>
              <w:t xml:space="preserve"> </w:t>
            </w:r>
            <w:r w:rsidRPr="00ED0774">
              <w:rPr>
                <w:rStyle w:val="affb"/>
                <w:b w:val="0"/>
              </w:rPr>
              <w:t>креслу</w:t>
            </w:r>
            <w:r w:rsidR="00926681" w:rsidRPr="00ED0774">
              <w:rPr>
                <w:rStyle w:val="affb"/>
                <w:b w:val="0"/>
              </w:rPr>
              <w:t xml:space="preserve"> </w:t>
            </w:r>
            <w:r w:rsidRPr="00ED0774">
              <w:rPr>
                <w:rStyle w:val="affb"/>
                <w:b w:val="0"/>
              </w:rPr>
              <w:t>или</w:t>
            </w:r>
            <w:r w:rsidR="00926681" w:rsidRPr="00ED0774">
              <w:rPr>
                <w:rStyle w:val="affb"/>
                <w:b w:val="0"/>
              </w:rPr>
              <w:t xml:space="preserve"> </w:t>
            </w:r>
            <w:r w:rsidRPr="00ED0774">
              <w:rPr>
                <w:rStyle w:val="affb"/>
                <w:b w:val="0"/>
              </w:rPr>
              <w:t>постели</w:t>
            </w:r>
          </w:p>
        </w:tc>
      </w:tr>
      <w:tr w:rsidR="00942908" w:rsidRPr="00ED0774" w14:paraId="24C1F93A" w14:textId="77777777" w:rsidTr="006F01D8">
        <w:tc>
          <w:tcPr>
            <w:tcW w:w="1951" w:type="dxa"/>
            <w:shd w:val="clear" w:color="auto" w:fill="auto"/>
            <w:vAlign w:val="center"/>
          </w:tcPr>
          <w:p w14:paraId="00948D00" w14:textId="48E43B20" w:rsidR="00942908" w:rsidRPr="00ED0774" w:rsidRDefault="00942908" w:rsidP="00834511">
            <w:pPr>
              <w:pStyle w:val="afd"/>
              <w:spacing w:beforeAutospacing="0" w:afterAutospacing="0" w:line="240" w:lineRule="auto"/>
              <w:jc w:val="center"/>
              <w:rPr>
                <w:rStyle w:val="affb"/>
                <w:b w:val="0"/>
              </w:rPr>
            </w:pPr>
            <w:r w:rsidRPr="00ED0774">
              <w:rPr>
                <w:rStyle w:val="affb"/>
                <w:b w:val="0"/>
              </w:rPr>
              <w:t>5</w:t>
            </w:r>
          </w:p>
        </w:tc>
        <w:tc>
          <w:tcPr>
            <w:tcW w:w="7620" w:type="dxa"/>
            <w:shd w:val="clear" w:color="auto" w:fill="auto"/>
          </w:tcPr>
          <w:p w14:paraId="5DF1EA9A" w14:textId="77777777" w:rsidR="00942908" w:rsidRPr="00ED0774" w:rsidRDefault="00942908" w:rsidP="00834511">
            <w:pPr>
              <w:pStyle w:val="afd"/>
              <w:spacing w:beforeAutospacing="0" w:afterAutospacing="0" w:line="240" w:lineRule="auto"/>
              <w:rPr>
                <w:rStyle w:val="affb"/>
                <w:b w:val="0"/>
              </w:rPr>
            </w:pPr>
            <w:r w:rsidRPr="00ED0774">
              <w:rPr>
                <w:rStyle w:val="affb"/>
                <w:b w:val="0"/>
              </w:rPr>
              <w:t>Смерть</w:t>
            </w:r>
          </w:p>
        </w:tc>
      </w:tr>
    </w:tbl>
    <w:p w14:paraId="5982129C" w14:textId="77777777" w:rsidR="00033F2A" w:rsidRPr="00ED0774" w:rsidRDefault="00033F2A" w:rsidP="00033F2A">
      <w:pPr>
        <w:pStyle w:val="2"/>
        <w:jc w:val="center"/>
        <w:rPr>
          <w:sz w:val="28"/>
          <w:u w:val="none"/>
        </w:rPr>
        <w:sectPr w:rsidR="00033F2A" w:rsidRPr="00ED0774" w:rsidSect="005B61F1">
          <w:headerReference w:type="default" r:id="rId21"/>
          <w:footerReference w:type="default" r:id="rId22"/>
          <w:pgSz w:w="11906" w:h="16838" w:code="9"/>
          <w:pgMar w:top="1134" w:right="850" w:bottom="1134" w:left="1701" w:header="708" w:footer="708" w:gutter="0"/>
          <w:cols w:space="720"/>
          <w:formProt w:val="0"/>
          <w:titlePg/>
          <w:docGrid w:linePitch="360" w:charSpace="-6145"/>
        </w:sectPr>
      </w:pPr>
    </w:p>
    <w:p w14:paraId="580E0B7C" w14:textId="20B6DEBA" w:rsidR="009D0466" w:rsidRPr="00ED0774" w:rsidRDefault="00471C13" w:rsidP="00A2571E">
      <w:pPr>
        <w:pStyle w:val="2"/>
        <w:divId w:val="1225602369"/>
      </w:pPr>
      <w:bookmarkStart w:id="321" w:name="_Toc26787593"/>
      <w:bookmarkStart w:id="322" w:name="_Toc24472030"/>
      <w:bookmarkStart w:id="323" w:name="_Toc64624824"/>
      <w:r w:rsidRPr="00ED0774">
        <w:rPr>
          <w:lang w:val="ru-RU"/>
        </w:rPr>
        <w:lastRenderedPageBreak/>
        <w:t>Приложение Г</w:t>
      </w:r>
      <w:r w:rsidR="001C22F4" w:rsidRPr="00ED0774">
        <w:rPr>
          <w:lang w:val="ru-RU"/>
        </w:rPr>
        <w:t>4</w:t>
      </w:r>
      <w:r w:rsidRPr="00ED0774">
        <w:rPr>
          <w:lang w:val="ru-RU"/>
        </w:rPr>
        <w:t xml:space="preserve">. </w:t>
      </w:r>
      <w:r w:rsidR="0010126D" w:rsidRPr="00ED0774">
        <w:t>Факторы</w:t>
      </w:r>
      <w:r w:rsidR="00926681" w:rsidRPr="00ED0774">
        <w:t xml:space="preserve"> </w:t>
      </w:r>
      <w:r w:rsidR="0010126D" w:rsidRPr="00ED0774">
        <w:t>риска,</w:t>
      </w:r>
      <w:r w:rsidR="00926681" w:rsidRPr="00ED0774">
        <w:t xml:space="preserve"> </w:t>
      </w:r>
      <w:r w:rsidR="0010126D" w:rsidRPr="00ED0774">
        <w:t>ассоциированные</w:t>
      </w:r>
      <w:r w:rsidR="00926681" w:rsidRPr="00ED0774">
        <w:t xml:space="preserve"> </w:t>
      </w:r>
      <w:r w:rsidR="0010126D" w:rsidRPr="00ED0774">
        <w:t>с</w:t>
      </w:r>
      <w:r w:rsidR="00926681" w:rsidRPr="00ED0774">
        <w:t xml:space="preserve"> </w:t>
      </w:r>
      <w:r w:rsidR="0010126D" w:rsidRPr="00ED0774">
        <w:t>трансплантационной</w:t>
      </w:r>
      <w:r w:rsidR="00926681" w:rsidRPr="00ED0774">
        <w:t xml:space="preserve"> </w:t>
      </w:r>
      <w:r w:rsidR="0010126D" w:rsidRPr="00ED0774">
        <w:t>летальностью</w:t>
      </w:r>
      <w:bookmarkEnd w:id="321"/>
      <w:bookmarkEnd w:id="322"/>
      <w:bookmarkEnd w:id="323"/>
    </w:p>
    <w:p w14:paraId="2DDB80FE" w14:textId="77777777" w:rsidR="00FF348F" w:rsidRPr="00ED0774" w:rsidRDefault="00FF348F" w:rsidP="00FF348F">
      <w:pPr>
        <w:divId w:val="1225602369"/>
      </w:pPr>
      <w:r w:rsidRPr="00ED0774">
        <w:rPr>
          <w:i/>
        </w:rPr>
        <w:t>Название на русском:</w:t>
      </w:r>
      <w:r w:rsidRPr="00ED0774">
        <w:t xml:space="preserve"> Факторы риска, ассоциированные с трансплантационной летальностью</w:t>
      </w:r>
    </w:p>
    <w:p w14:paraId="58F06E28" w14:textId="77777777" w:rsidR="00FF348F" w:rsidRPr="00ED0774" w:rsidRDefault="00FF348F" w:rsidP="00FF348F">
      <w:pPr>
        <w:divId w:val="1225602369"/>
        <w:rPr>
          <w:szCs w:val="22"/>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Prognostic factors for allogeneic-HSCT-related nonrelapse mortality</w:t>
      </w:r>
    </w:p>
    <w:p w14:paraId="1ABEE53A" w14:textId="77777777" w:rsidR="00FF348F" w:rsidRPr="00401993" w:rsidRDefault="00FF348F" w:rsidP="00FF348F">
      <w:pPr>
        <w:divId w:val="1225602369"/>
      </w:pPr>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Cornelissen, J., Gratwohl, A., Schlenk, R. et al. </w:t>
      </w:r>
      <w:r w:rsidRPr="00ED0774">
        <w:rPr>
          <w:lang w:val="en-US"/>
        </w:rPr>
        <w:t xml:space="preserve">The European LeukemiaNet AML Working Party consensus statement on allogeneic HSCT for patients with AML in remission: an integrated-risk adapted approach. </w:t>
      </w:r>
      <w:r w:rsidRPr="002B5725">
        <w:rPr>
          <w:lang w:val="en-US"/>
        </w:rPr>
        <w:t>Nat</w:t>
      </w:r>
      <w:r w:rsidRPr="00401993">
        <w:t xml:space="preserve"> </w:t>
      </w:r>
      <w:r w:rsidRPr="002B5725">
        <w:rPr>
          <w:lang w:val="en-US"/>
        </w:rPr>
        <w:t>Rev</w:t>
      </w:r>
      <w:r w:rsidRPr="00401993">
        <w:t xml:space="preserve"> </w:t>
      </w:r>
      <w:r w:rsidRPr="002B5725">
        <w:rPr>
          <w:lang w:val="en-US"/>
        </w:rPr>
        <w:t>Clin</w:t>
      </w:r>
      <w:r w:rsidRPr="00401993">
        <w:t xml:space="preserve"> </w:t>
      </w:r>
      <w:r w:rsidRPr="002B5725">
        <w:rPr>
          <w:lang w:val="en-US"/>
        </w:rPr>
        <w:t>Oncol</w:t>
      </w:r>
      <w:r w:rsidRPr="00401993">
        <w:t xml:space="preserve"> 9, 579–590 (2012) </w:t>
      </w:r>
      <w:r w:rsidRPr="002B5725">
        <w:rPr>
          <w:lang w:val="en-US"/>
        </w:rPr>
        <w:t>doi</w:t>
      </w:r>
      <w:r w:rsidRPr="00401993">
        <w:t>: 10.1038/</w:t>
      </w:r>
      <w:r w:rsidRPr="002B5725">
        <w:rPr>
          <w:lang w:val="en-US"/>
        </w:rPr>
        <w:t>nrclinonc</w:t>
      </w:r>
      <w:r w:rsidRPr="00401993">
        <w:t>.2012.150</w:t>
      </w:r>
    </w:p>
    <w:p w14:paraId="286C9CBE" w14:textId="77777777" w:rsidR="00FF348F" w:rsidRPr="00401993" w:rsidRDefault="00FF348F" w:rsidP="00FF348F">
      <w:pPr>
        <w:divId w:val="1225602369"/>
      </w:pPr>
      <w:r w:rsidRPr="00ED0774">
        <w:rPr>
          <w:i/>
        </w:rPr>
        <w:t>Тип</w:t>
      </w:r>
      <w:r w:rsidRPr="00401993">
        <w:rPr>
          <w:i/>
        </w:rPr>
        <w:t>:</w:t>
      </w:r>
      <w:r w:rsidRPr="00401993">
        <w:t xml:space="preserve"> </w:t>
      </w:r>
      <w:r w:rsidRPr="00ED0774">
        <w:t>шкала</w:t>
      </w:r>
      <w:r w:rsidRPr="00401993">
        <w:t xml:space="preserve"> </w:t>
      </w:r>
      <w:r w:rsidRPr="00ED0774">
        <w:t>оценки</w:t>
      </w:r>
    </w:p>
    <w:p w14:paraId="69C5E11D" w14:textId="77777777" w:rsidR="00FF348F" w:rsidRPr="00ED0774" w:rsidRDefault="00FF348F" w:rsidP="00FF348F">
      <w:pPr>
        <w:divId w:val="1225602369"/>
      </w:pPr>
      <w:r w:rsidRPr="00ED0774">
        <w:rPr>
          <w:i/>
        </w:rPr>
        <w:t>Назначение:</w:t>
      </w:r>
      <w:r w:rsidRPr="00ED0774">
        <w:t xml:space="preserve"> прогностическая оценка состояния пациента </w:t>
      </w:r>
    </w:p>
    <w:p w14:paraId="675A094C" w14:textId="77777777" w:rsidR="00FF348F" w:rsidRPr="00ED0774" w:rsidRDefault="00FF348F" w:rsidP="006F01D8">
      <w:pPr>
        <w:divId w:val="1225602369"/>
        <w:rPr>
          <w:i/>
        </w:rPr>
      </w:pPr>
      <w:r w:rsidRPr="00ED0774">
        <w:rPr>
          <w:i/>
        </w:rPr>
        <w:t xml:space="preserve">Содержание и интерпретация: </w:t>
      </w:r>
    </w:p>
    <w:tbl>
      <w:tblPr>
        <w:tblW w:w="10207" w:type="dxa"/>
        <w:tblInd w:w="-62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3822"/>
        <w:gridCol w:w="3260"/>
        <w:gridCol w:w="3125"/>
      </w:tblGrid>
      <w:tr w:rsidR="00E96B12" w:rsidRPr="00ED0774" w14:paraId="417371BF"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239ACE" w14:textId="77777777" w:rsidR="00E96B12" w:rsidRPr="00ED0774" w:rsidRDefault="00E96B12" w:rsidP="00834511">
            <w:pPr>
              <w:jc w:val="center"/>
              <w:rPr>
                <w:b/>
              </w:rPr>
            </w:pPr>
            <w:r w:rsidRPr="00ED0774">
              <w:rPr>
                <w:b/>
              </w:rPr>
              <w:t>Предтрансплантационный</w:t>
            </w:r>
            <w:r w:rsidR="00926681" w:rsidRPr="00ED0774">
              <w:rPr>
                <w:b/>
              </w:rPr>
              <w:t xml:space="preserve"> </w:t>
            </w:r>
            <w:r w:rsidRPr="00ED0774">
              <w:rPr>
                <w:b/>
              </w:rPr>
              <w:t>показатель</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F67D6B" w14:textId="77777777" w:rsidR="00E96B12" w:rsidRPr="00ED0774" w:rsidRDefault="00E96B12" w:rsidP="00834511">
            <w:pPr>
              <w:jc w:val="center"/>
              <w:rPr>
                <w:b/>
              </w:rPr>
            </w:pPr>
            <w:r w:rsidRPr="00ED0774">
              <w:rPr>
                <w:b/>
              </w:rPr>
              <w:t>Перитрансплантационный</w:t>
            </w:r>
            <w:r w:rsidR="00926681" w:rsidRPr="00ED0774">
              <w:rPr>
                <w:b/>
              </w:rPr>
              <w:t xml:space="preserve"> </w:t>
            </w:r>
            <w:r w:rsidRPr="00ED0774">
              <w:rPr>
                <w:b/>
              </w:rPr>
              <w:t>показател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F364EA1" w14:textId="77777777" w:rsidR="00E96B12" w:rsidRPr="00ED0774" w:rsidRDefault="00E96B12" w:rsidP="00834511">
            <w:pPr>
              <w:jc w:val="center"/>
              <w:rPr>
                <w:b/>
              </w:rPr>
            </w:pPr>
            <w:r w:rsidRPr="00ED0774">
              <w:rPr>
                <w:b/>
              </w:rPr>
              <w:t>Посттрансплантационный</w:t>
            </w:r>
            <w:r w:rsidR="00926681" w:rsidRPr="00ED0774">
              <w:rPr>
                <w:b/>
              </w:rPr>
              <w:t xml:space="preserve"> </w:t>
            </w:r>
            <w:r w:rsidRPr="00ED0774">
              <w:rPr>
                <w:b/>
              </w:rPr>
              <w:t>показатель</w:t>
            </w:r>
          </w:p>
        </w:tc>
      </w:tr>
      <w:tr w:rsidR="00E96B12" w:rsidRPr="00ED0774" w14:paraId="7AA8A9B9"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4DF7E83" w14:textId="77777777" w:rsidR="00E96B12" w:rsidRPr="00ED0774" w:rsidRDefault="00E96B12" w:rsidP="00834511">
            <w:r w:rsidRPr="00ED0774">
              <w:t>Благоприятный</w:t>
            </w:r>
            <w:r w:rsidR="00926681" w:rsidRPr="00ED0774">
              <w:t xml:space="preserve"> </w:t>
            </w:r>
            <w:r w:rsidRPr="00ED0774">
              <w:t>фактор:</w:t>
            </w:r>
          </w:p>
          <w:p w14:paraId="0D051E11" w14:textId="77777777" w:rsidR="00485367" w:rsidRPr="00ED0774" w:rsidRDefault="00E96B12" w:rsidP="00275537">
            <w:pPr>
              <w:numPr>
                <w:ilvl w:val="0"/>
                <w:numId w:val="23"/>
              </w:numPr>
              <w:ind w:left="360"/>
            </w:pPr>
            <w:r w:rsidRPr="00ED0774">
              <w:t>родственный</w:t>
            </w:r>
            <w:r w:rsidR="00926681" w:rsidRPr="00ED0774">
              <w:t xml:space="preserve"> </w:t>
            </w:r>
            <w:r w:rsidRPr="00ED0774">
              <w:rPr>
                <w:lang w:val="en-US"/>
              </w:rPr>
              <w:t>HLA</w:t>
            </w:r>
            <w:r w:rsidRPr="00ED0774">
              <w:t>-совместимый</w:t>
            </w:r>
            <w:r w:rsidR="00926681" w:rsidRPr="00ED0774">
              <w:t xml:space="preserve"> </w:t>
            </w:r>
            <w:r w:rsidRPr="00ED0774">
              <w:t>донор</w:t>
            </w:r>
          </w:p>
          <w:p w14:paraId="185F27AD" w14:textId="77777777" w:rsidR="00485367" w:rsidRPr="00ED0774" w:rsidRDefault="00E96B12" w:rsidP="00275537">
            <w:pPr>
              <w:numPr>
                <w:ilvl w:val="0"/>
                <w:numId w:val="23"/>
              </w:numPr>
              <w:ind w:left="360"/>
            </w:pPr>
            <w:r w:rsidRPr="00ED0774">
              <w:t>более</w:t>
            </w:r>
            <w:r w:rsidR="00926681" w:rsidRPr="00ED0774">
              <w:t xml:space="preserve"> </w:t>
            </w:r>
            <w:r w:rsidRPr="00ED0774">
              <w:t>короткий</w:t>
            </w:r>
            <w:r w:rsidR="00926681" w:rsidRPr="00ED0774">
              <w:t xml:space="preserve"> </w:t>
            </w:r>
            <w:r w:rsidRPr="00ED0774">
              <w:t>срок</w:t>
            </w:r>
            <w:r w:rsidR="00926681" w:rsidRPr="00ED0774">
              <w:t xml:space="preserve"> </w:t>
            </w:r>
            <w:r w:rsidRPr="00ED0774">
              <w:t>между</w:t>
            </w:r>
            <w:r w:rsidR="00926681" w:rsidRPr="00ED0774">
              <w:t xml:space="preserve"> </w:t>
            </w:r>
            <w:r w:rsidRPr="00ED0774">
              <w:t>диагностикой</w:t>
            </w:r>
            <w:r w:rsidR="00926681" w:rsidRPr="00ED0774">
              <w:t xml:space="preserve"> </w:t>
            </w:r>
            <w:r w:rsidR="00AC0E8E" w:rsidRPr="00ED0774">
              <w:t xml:space="preserve">ОЛ </w:t>
            </w:r>
            <w:r w:rsidRPr="00ED0774">
              <w:t>и</w:t>
            </w:r>
            <w:r w:rsidR="00926681" w:rsidRPr="00ED0774">
              <w:t xml:space="preserve"> </w:t>
            </w:r>
            <w:r w:rsidRPr="00ED0774">
              <w:t>ТГСК</w:t>
            </w:r>
          </w:p>
          <w:p w14:paraId="1581E5DA" w14:textId="77777777" w:rsidR="00E96B12" w:rsidRPr="00ED0774" w:rsidRDefault="00E96B12" w:rsidP="00275537">
            <w:pPr>
              <w:numPr>
                <w:ilvl w:val="0"/>
                <w:numId w:val="23"/>
              </w:numPr>
              <w:ind w:left="360"/>
            </w:pPr>
            <w:r w:rsidRPr="00ED0774">
              <w:t>принадлежность</w:t>
            </w:r>
            <w:r w:rsidR="00926681" w:rsidRPr="00ED0774">
              <w:t xml:space="preserve"> </w:t>
            </w:r>
            <w:r w:rsidRPr="00ED0774">
              <w:t>к</w:t>
            </w:r>
            <w:r w:rsidR="00926681" w:rsidRPr="00ED0774">
              <w:t xml:space="preserve"> </w:t>
            </w:r>
            <w:r w:rsidRPr="00ED0774">
              <w:t>белой</w:t>
            </w:r>
            <w:r w:rsidR="00926681" w:rsidRPr="00ED0774">
              <w:t xml:space="preserve"> </w:t>
            </w:r>
            <w:r w:rsidRPr="00ED0774">
              <w:t>рас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5B930B" w14:textId="77777777" w:rsidR="00E96B12" w:rsidRPr="00ED0774" w:rsidRDefault="00E96B12" w:rsidP="00834511">
            <w:r w:rsidRPr="00ED0774">
              <w:t>Немиелоаблативное</w:t>
            </w:r>
            <w:r w:rsidR="00926681" w:rsidRPr="00ED0774">
              <w:t xml:space="preserve"> </w:t>
            </w:r>
            <w:r w:rsidRPr="00ED0774">
              <w:t>кондиционирование</w:t>
            </w:r>
          </w:p>
          <w:p w14:paraId="5B24E556" w14:textId="77777777" w:rsidR="00E96B12" w:rsidRPr="00ED0774" w:rsidRDefault="00E96B12" w:rsidP="00834511">
            <w:r w:rsidRPr="00ED0774">
              <w:t>Источник</w:t>
            </w:r>
            <w:r w:rsidR="00926681" w:rsidRPr="00ED0774">
              <w:t xml:space="preserve"> </w:t>
            </w:r>
            <w:r w:rsidRPr="00ED0774">
              <w:t>стволовых</w:t>
            </w:r>
            <w:r w:rsidR="00926681" w:rsidRPr="00ED0774">
              <w:t xml:space="preserve"> </w:t>
            </w:r>
            <w:r w:rsidRPr="00ED0774">
              <w:t>клеток</w:t>
            </w:r>
            <w:r w:rsidR="00926681" w:rsidRPr="00ED0774">
              <w:t xml:space="preserve"> </w:t>
            </w:r>
            <w:r w:rsidRPr="00ED0774">
              <w:t>(костный</w:t>
            </w:r>
            <w:r w:rsidR="00926681" w:rsidRPr="00ED0774">
              <w:t xml:space="preserve"> </w:t>
            </w:r>
            <w:r w:rsidRPr="00ED0774">
              <w:t>мозг</w:t>
            </w:r>
            <w:r w:rsidR="00926681" w:rsidRPr="00ED0774">
              <w:t xml:space="preserve"> </w:t>
            </w:r>
            <w:r w:rsidRPr="00ED0774">
              <w:t>или</w:t>
            </w:r>
            <w:r w:rsidR="00926681" w:rsidRPr="00ED0774">
              <w:t xml:space="preserve"> </w:t>
            </w:r>
            <w:r w:rsidRPr="00ED0774">
              <w:t>периферическая</w:t>
            </w:r>
            <w:r w:rsidR="00926681" w:rsidRPr="00ED0774">
              <w:t xml:space="preserve"> </w:t>
            </w:r>
            <w:r w:rsidRPr="00ED0774">
              <w:t>кровь)</w:t>
            </w:r>
          </w:p>
          <w:p w14:paraId="317EF400" w14:textId="77777777" w:rsidR="00E96B12" w:rsidRPr="00ED0774" w:rsidRDefault="00662366" w:rsidP="00834511">
            <w:r w:rsidRPr="00ED0774">
              <w:t>Т-де</w:t>
            </w:r>
            <w:r w:rsidR="00E96B12" w:rsidRPr="00ED0774">
              <w:t>леция</w:t>
            </w:r>
            <w:r w:rsidR="00926681" w:rsidRPr="00ED0774">
              <w:t xml:space="preserve"> </w:t>
            </w:r>
            <w:r w:rsidR="00E96B12" w:rsidRPr="00ED0774">
              <w:t>трансплантата</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638315" w14:textId="77777777" w:rsidR="00E96B12" w:rsidRPr="00ED0774" w:rsidRDefault="00E96B12" w:rsidP="00834511">
            <w:r w:rsidRPr="00ED0774">
              <w:t>Ранняя</w:t>
            </w:r>
            <w:r w:rsidR="00926681" w:rsidRPr="00ED0774">
              <w:t xml:space="preserve"> </w:t>
            </w:r>
            <w:r w:rsidRPr="00ED0774">
              <w:t>иммунная</w:t>
            </w:r>
            <w:r w:rsidR="00926681" w:rsidRPr="00ED0774">
              <w:t xml:space="preserve"> </w:t>
            </w:r>
            <w:r w:rsidRPr="00ED0774">
              <w:t>реконституция</w:t>
            </w:r>
          </w:p>
        </w:tc>
      </w:tr>
      <w:tr w:rsidR="00E96B12" w:rsidRPr="00ED0774" w14:paraId="64F82081"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840A08" w14:textId="77777777" w:rsidR="00E96B12" w:rsidRPr="00ED0774" w:rsidRDefault="00E96B12" w:rsidP="00834511">
            <w:r w:rsidRPr="00ED0774">
              <w:t>Неблагоприятный</w:t>
            </w:r>
            <w:r w:rsidR="00926681" w:rsidRPr="00ED0774">
              <w:t xml:space="preserve"> </w:t>
            </w:r>
            <w:r w:rsidRPr="00ED0774">
              <w:t>фактор:</w:t>
            </w:r>
          </w:p>
          <w:p w14:paraId="6B819711" w14:textId="77777777" w:rsidR="00EA4A56" w:rsidRPr="00ED0774" w:rsidRDefault="00E96B12" w:rsidP="00275537">
            <w:pPr>
              <w:numPr>
                <w:ilvl w:val="0"/>
                <w:numId w:val="24"/>
              </w:numPr>
              <w:ind w:left="360"/>
            </w:pPr>
            <w:r w:rsidRPr="00ED0774">
              <w:t>старший</w:t>
            </w:r>
            <w:r w:rsidR="00926681" w:rsidRPr="00ED0774">
              <w:t xml:space="preserve"> </w:t>
            </w:r>
            <w:r w:rsidRPr="00ED0774">
              <w:t>возраст</w:t>
            </w:r>
            <w:r w:rsidR="00926681" w:rsidRPr="00ED0774">
              <w:t xml:space="preserve"> </w:t>
            </w:r>
            <w:r w:rsidRPr="00ED0774">
              <w:t>реципиента</w:t>
            </w:r>
          </w:p>
          <w:p w14:paraId="658D4FEC" w14:textId="77777777" w:rsidR="00EA4A56" w:rsidRPr="00ED0774" w:rsidRDefault="00E96B12" w:rsidP="00275537">
            <w:pPr>
              <w:numPr>
                <w:ilvl w:val="0"/>
                <w:numId w:val="24"/>
              </w:numPr>
              <w:ind w:left="360"/>
            </w:pPr>
            <w:r w:rsidRPr="00ED0774">
              <w:t>пол</w:t>
            </w:r>
            <w:r w:rsidR="00926681" w:rsidRPr="00ED0774">
              <w:t xml:space="preserve"> </w:t>
            </w:r>
            <w:r w:rsidRPr="00ED0774">
              <w:t>донора</w:t>
            </w:r>
            <w:r w:rsidR="00926681" w:rsidRPr="00ED0774">
              <w:t xml:space="preserve"> </w:t>
            </w:r>
            <w:r w:rsidRPr="00ED0774">
              <w:t>и</w:t>
            </w:r>
            <w:r w:rsidR="00926681" w:rsidRPr="00ED0774">
              <w:t xml:space="preserve"> </w:t>
            </w:r>
            <w:r w:rsidRPr="00ED0774">
              <w:t>реципиента</w:t>
            </w:r>
          </w:p>
          <w:p w14:paraId="79400E89" w14:textId="77777777" w:rsidR="00EA4A56" w:rsidRPr="00ED0774" w:rsidRDefault="00E96B12" w:rsidP="00275537">
            <w:pPr>
              <w:numPr>
                <w:ilvl w:val="0"/>
                <w:numId w:val="24"/>
              </w:numPr>
              <w:ind w:left="360"/>
            </w:pPr>
            <w:r w:rsidRPr="00ED0774">
              <w:t>коморбидность</w:t>
            </w:r>
          </w:p>
          <w:p w14:paraId="297A9D00" w14:textId="77777777" w:rsidR="00EA4A56" w:rsidRPr="00ED0774" w:rsidRDefault="00D710F4" w:rsidP="00275537">
            <w:pPr>
              <w:numPr>
                <w:ilvl w:val="0"/>
                <w:numId w:val="24"/>
              </w:numPr>
              <w:ind w:left="360"/>
            </w:pPr>
            <w:r w:rsidRPr="00ED0774">
              <w:t>цитомегаловирусный</w:t>
            </w:r>
            <w:r w:rsidR="00926681" w:rsidRPr="00ED0774">
              <w:t xml:space="preserve"> </w:t>
            </w:r>
            <w:r w:rsidR="00E96B12" w:rsidRPr="00ED0774">
              <w:t>серостатус</w:t>
            </w:r>
          </w:p>
          <w:p w14:paraId="5FE5CCF5" w14:textId="77777777" w:rsidR="00EA4A56" w:rsidRPr="00ED0774" w:rsidRDefault="00E96B12" w:rsidP="00275537">
            <w:pPr>
              <w:numPr>
                <w:ilvl w:val="0"/>
                <w:numId w:val="24"/>
              </w:numPr>
              <w:ind w:left="360"/>
            </w:pPr>
            <w:r w:rsidRPr="00ED0774">
              <w:t>полиморфизм</w:t>
            </w:r>
            <w:r w:rsidR="00926681" w:rsidRPr="00ED0774">
              <w:t xml:space="preserve"> </w:t>
            </w:r>
            <w:r w:rsidRPr="00ED0774">
              <w:t>генов</w:t>
            </w:r>
            <w:r w:rsidR="00926681" w:rsidRPr="00ED0774">
              <w:t xml:space="preserve"> </w:t>
            </w:r>
            <w:r w:rsidRPr="00ED0774">
              <w:t>цитокинов</w:t>
            </w:r>
          </w:p>
          <w:p w14:paraId="0DF4C98B" w14:textId="77777777" w:rsidR="00EA4A56" w:rsidRPr="00ED0774" w:rsidRDefault="00E96B12" w:rsidP="00275537">
            <w:pPr>
              <w:numPr>
                <w:ilvl w:val="0"/>
                <w:numId w:val="24"/>
              </w:numPr>
              <w:ind w:left="360"/>
            </w:pPr>
            <w:r w:rsidRPr="00ED0774">
              <w:t>неродственный</w:t>
            </w:r>
            <w:r w:rsidR="00926681" w:rsidRPr="00ED0774">
              <w:t xml:space="preserve"> </w:t>
            </w:r>
            <w:r w:rsidRPr="00ED0774">
              <w:t>донор</w:t>
            </w:r>
          </w:p>
          <w:p w14:paraId="02E49A9D" w14:textId="77777777" w:rsidR="00EA4A56" w:rsidRPr="00ED0774" w:rsidRDefault="00E96B12" w:rsidP="00275537">
            <w:pPr>
              <w:numPr>
                <w:ilvl w:val="0"/>
                <w:numId w:val="24"/>
              </w:numPr>
              <w:ind w:left="360"/>
            </w:pPr>
            <w:r w:rsidRPr="00ED0774">
              <w:rPr>
                <w:lang w:val="en-US"/>
              </w:rPr>
              <w:t>HLA</w:t>
            </w:r>
            <w:r w:rsidRPr="00ED0774">
              <w:t>-несовместимость</w:t>
            </w:r>
          </w:p>
          <w:p w14:paraId="170C2698" w14:textId="77777777" w:rsidR="00EA4A56" w:rsidRPr="00ED0774" w:rsidRDefault="00E96B12" w:rsidP="00275537">
            <w:pPr>
              <w:numPr>
                <w:ilvl w:val="0"/>
                <w:numId w:val="24"/>
              </w:numPr>
              <w:ind w:left="360"/>
            </w:pPr>
            <w:r w:rsidRPr="00ED0774">
              <w:t>физикальный</w:t>
            </w:r>
            <w:r w:rsidR="00926681" w:rsidRPr="00ED0774">
              <w:t xml:space="preserve"> </w:t>
            </w:r>
            <w:r w:rsidRPr="00ED0774">
              <w:t>статус</w:t>
            </w:r>
          </w:p>
          <w:p w14:paraId="4831597B" w14:textId="77777777" w:rsidR="00EA4A56" w:rsidRPr="00ED0774" w:rsidRDefault="00E96B12" w:rsidP="00275537">
            <w:pPr>
              <w:numPr>
                <w:ilvl w:val="0"/>
                <w:numId w:val="24"/>
              </w:numPr>
              <w:ind w:left="360"/>
            </w:pPr>
            <w:r w:rsidRPr="00ED0774">
              <w:t>рефрактерная</w:t>
            </w:r>
            <w:r w:rsidR="00926681" w:rsidRPr="00ED0774">
              <w:t xml:space="preserve"> </w:t>
            </w:r>
            <w:r w:rsidRPr="00ED0774">
              <w:t>лейкемия</w:t>
            </w:r>
          </w:p>
          <w:p w14:paraId="2842A05F" w14:textId="77777777" w:rsidR="00E96B12" w:rsidRPr="00ED0774" w:rsidRDefault="00E96B12" w:rsidP="00275537">
            <w:pPr>
              <w:numPr>
                <w:ilvl w:val="0"/>
                <w:numId w:val="24"/>
              </w:numPr>
              <w:ind w:left="360"/>
            </w:pPr>
            <w:r w:rsidRPr="00ED0774">
              <w:lastRenderedPageBreak/>
              <w:t>ОМЛ,</w:t>
            </w:r>
            <w:r w:rsidR="00926681" w:rsidRPr="00ED0774">
              <w:t xml:space="preserve"> </w:t>
            </w:r>
            <w:r w:rsidRPr="00ED0774">
              <w:t>ассоциированный</w:t>
            </w:r>
            <w:r w:rsidR="00926681" w:rsidRPr="00ED0774">
              <w:t xml:space="preserve"> </w:t>
            </w:r>
            <w:r w:rsidRPr="00ED0774">
              <w:t>с</w:t>
            </w:r>
            <w:r w:rsidR="00926681" w:rsidRPr="00ED0774">
              <w:t xml:space="preserve"> </w:t>
            </w:r>
            <w:r w:rsidRPr="00ED0774">
              <w:t>предшествующей</w:t>
            </w:r>
            <w:r w:rsidR="00926681" w:rsidRPr="00ED0774">
              <w:t xml:space="preserve"> </w:t>
            </w:r>
            <w:r w:rsidRPr="00ED0774">
              <w:t>ХТ</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F0F2A71" w14:textId="77777777" w:rsidR="00E96B12" w:rsidRPr="00ED0774" w:rsidRDefault="00E96B12" w:rsidP="00834511">
            <w:r w:rsidRPr="00ED0774">
              <w:lastRenderedPageBreak/>
              <w:t>Миелоаблативный</w:t>
            </w:r>
            <w:r w:rsidR="00926681" w:rsidRPr="00ED0774">
              <w:t xml:space="preserve"> </w:t>
            </w:r>
            <w:r w:rsidRPr="00ED0774">
              <w:t>режим</w:t>
            </w:r>
            <w:r w:rsidR="00926681" w:rsidRPr="00ED0774">
              <w:t xml:space="preserve"> </w:t>
            </w:r>
            <w:r w:rsidRPr="00ED0774">
              <w:t>кондиционирования</w:t>
            </w:r>
          </w:p>
          <w:p w14:paraId="23DBE0EF" w14:textId="77777777" w:rsidR="00E96B12" w:rsidRPr="00ED0774" w:rsidRDefault="00E96B12" w:rsidP="00834511">
            <w:r w:rsidRPr="00ED0774">
              <w:t>Альтернативный</w:t>
            </w:r>
            <w:r w:rsidR="00926681" w:rsidRPr="00ED0774">
              <w:t xml:space="preserve"> </w:t>
            </w:r>
            <w:r w:rsidRPr="00ED0774">
              <w:t>источник</w:t>
            </w:r>
            <w:r w:rsidR="00926681" w:rsidRPr="00ED0774">
              <w:t xml:space="preserve"> </w:t>
            </w:r>
            <w:r w:rsidRPr="00ED0774">
              <w:t>трансплантата</w:t>
            </w:r>
            <w:r w:rsidR="00926681" w:rsidRPr="00ED0774">
              <w:t xml:space="preserve"> </w:t>
            </w:r>
            <w:r w:rsidRPr="00ED0774">
              <w:t>(пуповинная</w:t>
            </w:r>
            <w:r w:rsidR="00926681" w:rsidRPr="00ED0774">
              <w:t xml:space="preserve"> </w:t>
            </w:r>
            <w:r w:rsidRPr="00ED0774">
              <w:t>кров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550E6EC" w14:textId="77777777" w:rsidR="00E96B12" w:rsidRPr="00ED0774" w:rsidRDefault="00E96B12" w:rsidP="00834511">
            <w:r w:rsidRPr="00ED0774">
              <w:t>Тяжелая</w:t>
            </w:r>
            <w:r w:rsidR="00926681" w:rsidRPr="00ED0774">
              <w:t xml:space="preserve"> </w:t>
            </w:r>
            <w:r w:rsidRPr="00ED0774">
              <w:t>острая</w:t>
            </w:r>
            <w:r w:rsidR="00926681" w:rsidRPr="00ED0774">
              <w:t xml:space="preserve"> </w:t>
            </w:r>
            <w:r w:rsidR="00EA4A56" w:rsidRPr="00ED0774">
              <w:t>реакция «трансплантат против хозяина»</w:t>
            </w:r>
            <w:r w:rsidR="00926681" w:rsidRPr="00ED0774">
              <w:t xml:space="preserve"> </w:t>
            </w:r>
            <w:r w:rsidRPr="00ED0774">
              <w:t>(</w:t>
            </w:r>
            <w:r w:rsidRPr="00ED0774">
              <w:rPr>
                <w:lang w:val="en-US"/>
              </w:rPr>
              <w:t>III</w:t>
            </w:r>
            <w:r w:rsidR="00EA4A56" w:rsidRPr="00ED0774">
              <w:t>–</w:t>
            </w:r>
            <w:r w:rsidRPr="00ED0774">
              <w:rPr>
                <w:lang w:val="en-US"/>
              </w:rPr>
              <w:t>IV</w:t>
            </w:r>
            <w:r w:rsidRPr="00ED0774">
              <w:t>)</w:t>
            </w:r>
          </w:p>
          <w:p w14:paraId="4BB7CB1E" w14:textId="77777777" w:rsidR="00E96B12" w:rsidRPr="00ED0774" w:rsidRDefault="00E96B12" w:rsidP="00834511">
            <w:r w:rsidRPr="00ED0774">
              <w:t>Персистирующая</w:t>
            </w:r>
            <w:r w:rsidR="00926681" w:rsidRPr="00ED0774">
              <w:t xml:space="preserve"> </w:t>
            </w:r>
            <w:r w:rsidRPr="00ED0774">
              <w:t>хроническая</w:t>
            </w:r>
            <w:r w:rsidR="00926681" w:rsidRPr="00ED0774">
              <w:t xml:space="preserve"> </w:t>
            </w:r>
            <w:r w:rsidR="00EA4A56" w:rsidRPr="00ED0774">
              <w:t>реакция «трансплантат против хозяина»</w:t>
            </w:r>
            <w:r w:rsidR="00926681" w:rsidRPr="00ED0774">
              <w:t xml:space="preserve"> </w:t>
            </w:r>
            <w:r w:rsidRPr="00ED0774">
              <w:t>экстенсивной</w:t>
            </w:r>
            <w:r w:rsidR="00926681" w:rsidRPr="00ED0774">
              <w:t xml:space="preserve"> </w:t>
            </w:r>
            <w:r w:rsidRPr="00ED0774">
              <w:t>формы</w:t>
            </w:r>
          </w:p>
        </w:tc>
      </w:tr>
    </w:tbl>
    <w:p w14:paraId="6B7B5D85" w14:textId="77777777" w:rsidR="00A2571E" w:rsidRDefault="00A2571E" w:rsidP="00A2571E">
      <w:pPr>
        <w:pStyle w:val="2"/>
        <w:divId w:val="1225602369"/>
      </w:pPr>
      <w:bookmarkStart w:id="324" w:name="_Toc26787594"/>
      <w:bookmarkStart w:id="325" w:name="_Toc24472031"/>
    </w:p>
    <w:p w14:paraId="13571E7B" w14:textId="2FFB499D" w:rsidR="00B54E5A" w:rsidRPr="00ED0774" w:rsidRDefault="00B54E5A" w:rsidP="00A2571E">
      <w:pPr>
        <w:pStyle w:val="2"/>
        <w:divId w:val="1225602369"/>
      </w:pPr>
      <w:bookmarkStart w:id="326" w:name="_Toc64624825"/>
      <w:r w:rsidRPr="00ED0774">
        <w:t>Приложение</w:t>
      </w:r>
      <w:r w:rsidR="00926681" w:rsidRPr="00ED0774">
        <w:t xml:space="preserve"> </w:t>
      </w:r>
      <w:r w:rsidRPr="00ED0774">
        <w:t>Г</w:t>
      </w:r>
      <w:r w:rsidR="001C22F4" w:rsidRPr="00ED0774">
        <w:rPr>
          <w:lang w:val="ru-RU"/>
        </w:rPr>
        <w:t>5</w:t>
      </w:r>
      <w:r w:rsidR="00BD563B" w:rsidRPr="00ED0774">
        <w:t>.</w:t>
      </w:r>
      <w:r w:rsidR="00926681" w:rsidRPr="00ED0774">
        <w:t xml:space="preserve"> </w:t>
      </w:r>
      <w:r w:rsidR="00BD563B" w:rsidRPr="00ED0774">
        <w:t>Прогностический</w:t>
      </w:r>
      <w:r w:rsidR="00926681" w:rsidRPr="00ED0774">
        <w:t xml:space="preserve"> </w:t>
      </w:r>
      <w:r w:rsidR="00BD563B" w:rsidRPr="00ED0774">
        <w:t>индекс</w:t>
      </w:r>
      <w:r w:rsidR="00926681" w:rsidRPr="00ED0774">
        <w:t xml:space="preserve"> </w:t>
      </w:r>
      <w:r w:rsidR="00BD563B" w:rsidRPr="00ED0774">
        <w:t>для</w:t>
      </w:r>
      <w:r w:rsidR="00926681" w:rsidRPr="00ED0774">
        <w:t xml:space="preserve"> </w:t>
      </w:r>
      <w:r w:rsidR="00BD563B" w:rsidRPr="00ED0774">
        <w:t>молодых</w:t>
      </w:r>
      <w:r w:rsidR="00926681" w:rsidRPr="00ED0774">
        <w:t xml:space="preserve"> </w:t>
      </w:r>
      <w:r w:rsidR="00C0487D" w:rsidRPr="00ED0774">
        <w:t>пациентов</w:t>
      </w:r>
      <w:r w:rsidR="00926681" w:rsidRPr="00ED0774">
        <w:t xml:space="preserve"> </w:t>
      </w:r>
      <w:r w:rsidR="00BD563B" w:rsidRPr="00ED0774">
        <w:t>с</w:t>
      </w:r>
      <w:r w:rsidR="00926681" w:rsidRPr="00ED0774">
        <w:t xml:space="preserve"> </w:t>
      </w:r>
      <w:r w:rsidR="00BD563B" w:rsidRPr="00ED0774">
        <w:t>рецидивом</w:t>
      </w:r>
      <w:r w:rsidR="00926681" w:rsidRPr="00ED0774">
        <w:t xml:space="preserve"> </w:t>
      </w:r>
      <w:r w:rsidR="006A4F06" w:rsidRPr="00ED0774">
        <w:t>острого миелоидного лейкоза</w:t>
      </w:r>
      <w:bookmarkEnd w:id="324"/>
      <w:bookmarkEnd w:id="325"/>
      <w:bookmarkEnd w:id="326"/>
    </w:p>
    <w:p w14:paraId="3EAB4F08" w14:textId="77777777" w:rsidR="00A11EED" w:rsidRPr="00ED0774" w:rsidRDefault="00A11EED" w:rsidP="006A4F06">
      <w:pPr>
        <w:ind w:firstLine="708"/>
        <w:divId w:val="1225602369"/>
      </w:pPr>
    </w:p>
    <w:p w14:paraId="4D03BBD9" w14:textId="77777777" w:rsidR="00771E82" w:rsidRPr="00ED0774" w:rsidRDefault="00771E82" w:rsidP="006A4F06">
      <w:pPr>
        <w:ind w:firstLine="708"/>
        <w:divId w:val="1225602369"/>
      </w:pPr>
      <w:r w:rsidRPr="00ED0774">
        <w:rPr>
          <w:i/>
        </w:rPr>
        <w:t>Название на русском:</w:t>
      </w:r>
      <w:r w:rsidRPr="00ED0774">
        <w:t xml:space="preserve"> </w:t>
      </w:r>
      <w:r w:rsidR="006C1E2C" w:rsidRPr="00ED0774">
        <w:t>Прогностический индекс для молодых пациентов с рецидивом острого миелоидного лейкоза</w:t>
      </w:r>
    </w:p>
    <w:p w14:paraId="234A5AC9" w14:textId="77777777" w:rsidR="00771E82" w:rsidRPr="00ED0774" w:rsidRDefault="00771E82" w:rsidP="006A4F06">
      <w:pPr>
        <w:ind w:firstLine="708"/>
        <w:divId w:val="1225602369"/>
        <w:rPr>
          <w:lang w:val="en-US"/>
        </w:rPr>
      </w:pPr>
      <w:r w:rsidRPr="00ED0774">
        <w:rPr>
          <w:i/>
        </w:rPr>
        <w:t>Оригинальное</w:t>
      </w:r>
      <w:r w:rsidRPr="00ED0774">
        <w:rPr>
          <w:i/>
          <w:lang w:val="en-US"/>
        </w:rPr>
        <w:t xml:space="preserve"> </w:t>
      </w:r>
      <w:r w:rsidRPr="00ED0774">
        <w:rPr>
          <w:i/>
        </w:rPr>
        <w:t>название</w:t>
      </w:r>
      <w:r w:rsidRPr="00ED0774">
        <w:rPr>
          <w:i/>
          <w:lang w:val="en-US"/>
        </w:rPr>
        <w:t>:</w:t>
      </w:r>
      <w:r w:rsidRPr="00ED0774">
        <w:rPr>
          <w:lang w:val="en-US"/>
        </w:rPr>
        <w:t xml:space="preserve"> European Prognostic Score for acute myeloid leukaemia at </w:t>
      </w:r>
      <w:r w:rsidRPr="00ED0774">
        <w:t>ﬁ</w:t>
      </w:r>
      <w:r w:rsidRPr="00ED0774">
        <w:rPr>
          <w:lang w:val="en-US"/>
        </w:rPr>
        <w:t>rst relapse.</w:t>
      </w:r>
    </w:p>
    <w:p w14:paraId="76899A85" w14:textId="77777777" w:rsidR="00771E82" w:rsidRPr="00ED0774" w:rsidRDefault="00771E82" w:rsidP="006A4F06">
      <w:pPr>
        <w:ind w:firstLine="708"/>
        <w:divId w:val="1225602369"/>
      </w:pPr>
      <w:r w:rsidRPr="00ED0774">
        <w:rPr>
          <w:i/>
        </w:rPr>
        <w:t>Источник</w:t>
      </w:r>
      <w:r w:rsidRPr="00ED0774">
        <w:t xml:space="preserve"> </w:t>
      </w:r>
      <w:r w:rsidRPr="00ED0774">
        <w:rPr>
          <w:i/>
        </w:rPr>
        <w:t>(официальный сайт разработчиков, публикация с валидацией):</w:t>
      </w:r>
      <w:r w:rsidRPr="00ED0774">
        <w:t xml:space="preserve"> Giles F., Verstovsek S., Garcia-Manero G. et al. </w:t>
      </w:r>
      <w:r w:rsidRPr="00ED0774">
        <w:rPr>
          <w:lang w:val="en-US"/>
        </w:rPr>
        <w:t xml:space="preserve">Validation of the European Prognostic Index for younger adult patients with acute myeloid leukaemia in first relapse. </w:t>
      </w:r>
      <w:r w:rsidRPr="00ED0774">
        <w:t>Br J Haematol 2006;134(1):58–60</w:t>
      </w:r>
      <w:r w:rsidR="006C1E2C" w:rsidRPr="00ED0774">
        <w:t xml:space="preserve"> [69]</w:t>
      </w:r>
      <w:r w:rsidRPr="00ED0774">
        <w:t>.</w:t>
      </w:r>
    </w:p>
    <w:p w14:paraId="17F9E7CA" w14:textId="77777777" w:rsidR="00771E82" w:rsidRPr="00ED0774" w:rsidRDefault="00771E82" w:rsidP="006A4F06">
      <w:pPr>
        <w:ind w:firstLine="708"/>
        <w:divId w:val="1225602369"/>
      </w:pPr>
      <w:r w:rsidRPr="00ED0774">
        <w:rPr>
          <w:i/>
        </w:rPr>
        <w:t>Тип:</w:t>
      </w:r>
      <w:r w:rsidRPr="00ED0774">
        <w:t xml:space="preserve"> индекс</w:t>
      </w:r>
    </w:p>
    <w:p w14:paraId="693DF371" w14:textId="77777777" w:rsidR="008F1886" w:rsidRPr="00ED0774" w:rsidRDefault="00771E82" w:rsidP="006A4F06">
      <w:pPr>
        <w:ind w:firstLine="708"/>
        <w:divId w:val="1225602369"/>
      </w:pPr>
      <w:r w:rsidRPr="00ED0774">
        <w:rPr>
          <w:i/>
        </w:rPr>
        <w:t>Назначение:</w:t>
      </w:r>
      <w:r w:rsidRPr="00ED0774">
        <w:t xml:space="preserve"> </w:t>
      </w:r>
      <w:r w:rsidR="00B54E5A" w:rsidRPr="00ED0774">
        <w:t>Прогностический</w:t>
      </w:r>
      <w:r w:rsidR="00926681" w:rsidRPr="00ED0774">
        <w:t xml:space="preserve"> </w:t>
      </w:r>
      <w:r w:rsidR="00B54E5A" w:rsidRPr="00ED0774">
        <w:t>индекс</w:t>
      </w:r>
      <w:r w:rsidR="00926681" w:rsidRPr="00ED0774">
        <w:t xml:space="preserve"> </w:t>
      </w:r>
      <w:r w:rsidR="00B54E5A" w:rsidRPr="00ED0774">
        <w:t>для</w:t>
      </w:r>
      <w:r w:rsidR="00926681" w:rsidRPr="00ED0774">
        <w:t xml:space="preserve"> </w:t>
      </w:r>
      <w:r w:rsidR="00B54E5A" w:rsidRPr="00ED0774">
        <w:t>молодых</w:t>
      </w:r>
      <w:r w:rsidR="00926681" w:rsidRPr="00ED0774">
        <w:t xml:space="preserve"> </w:t>
      </w:r>
      <w:r w:rsidR="00C0487D" w:rsidRPr="00ED0774">
        <w:t>пациентов</w:t>
      </w:r>
      <w:r w:rsidR="00926681" w:rsidRPr="00ED0774">
        <w:t xml:space="preserve"> </w:t>
      </w:r>
      <w:r w:rsidR="00B54E5A" w:rsidRPr="00ED0774">
        <w:t>с</w:t>
      </w:r>
      <w:r w:rsidR="00926681" w:rsidRPr="00ED0774">
        <w:t xml:space="preserve"> </w:t>
      </w:r>
      <w:r w:rsidR="00B54E5A" w:rsidRPr="00ED0774">
        <w:t>рецидивом</w:t>
      </w:r>
      <w:r w:rsidR="00926681" w:rsidRPr="00ED0774">
        <w:t xml:space="preserve"> </w:t>
      </w:r>
      <w:r w:rsidR="00B54E5A" w:rsidRPr="00ED0774">
        <w:t>ОМЛ</w:t>
      </w:r>
      <w:r w:rsidR="00926681" w:rsidRPr="00ED0774">
        <w:t xml:space="preserve"> </w:t>
      </w:r>
      <w:r w:rsidR="008F1886" w:rsidRPr="00ED0774">
        <w:t>(</w:t>
      </w:r>
      <w:r w:rsidR="008F1886" w:rsidRPr="00ED0774">
        <w:rPr>
          <w:shd w:val="clear" w:color="auto" w:fill="FFFFFF"/>
        </w:rPr>
        <w:t>15</w:t>
      </w:r>
      <w:r w:rsidR="006A4F06" w:rsidRPr="00ED0774">
        <w:t>–</w:t>
      </w:r>
      <w:r w:rsidR="008F1886" w:rsidRPr="00ED0774">
        <w:t>60</w:t>
      </w:r>
      <w:r w:rsidR="00926681" w:rsidRPr="00ED0774">
        <w:t xml:space="preserve"> </w:t>
      </w:r>
      <w:r w:rsidR="008F1886" w:rsidRPr="00ED0774">
        <w:t>лет,</w:t>
      </w:r>
      <w:r w:rsidR="00926681" w:rsidRPr="00ED0774">
        <w:t xml:space="preserve"> </w:t>
      </w:r>
      <w:r w:rsidR="008F1886" w:rsidRPr="00ED0774">
        <w:t>исключая</w:t>
      </w:r>
      <w:r w:rsidR="00926681" w:rsidRPr="00ED0774">
        <w:t xml:space="preserve"> </w:t>
      </w:r>
      <w:r w:rsidR="006F0EAC" w:rsidRPr="00ED0774">
        <w:t>острый промиелоцитарный лейкоз</w:t>
      </w:r>
      <w:r w:rsidR="00926681" w:rsidRPr="00ED0774">
        <w:t xml:space="preserve"> </w:t>
      </w:r>
      <w:r w:rsidR="008F1886" w:rsidRPr="00ED0774">
        <w:rPr>
          <w:lang w:val="en-US"/>
        </w:rPr>
        <w:t>t</w:t>
      </w:r>
      <w:r w:rsidR="008F1886" w:rsidRPr="00ED0774">
        <w:t>(15;17)</w:t>
      </w:r>
      <w:r w:rsidR="006A4F06" w:rsidRPr="00ED0774">
        <w:t>)</w:t>
      </w:r>
    </w:p>
    <w:p w14:paraId="08B125B3" w14:textId="77777777" w:rsidR="00771E82" w:rsidRPr="00ED0774" w:rsidRDefault="00771E82" w:rsidP="00771E82">
      <w:pPr>
        <w:ind w:firstLine="360"/>
        <w:divId w:val="1225602369"/>
      </w:pPr>
      <w:r w:rsidRPr="00ED0774">
        <w:rPr>
          <w:i/>
        </w:rPr>
        <w:t>Содержание интерпретация:</w:t>
      </w:r>
      <w:r w:rsidRPr="00ED0774">
        <w:t xml:space="preserve"> </w:t>
      </w:r>
    </w:p>
    <w:p w14:paraId="0ABBB913" w14:textId="77777777" w:rsidR="008F1886" w:rsidRPr="00ED0774" w:rsidRDefault="008F1886" w:rsidP="006A4F06">
      <w:pPr>
        <w:ind w:firstLine="360"/>
        <w:divId w:val="1225602369"/>
      </w:pPr>
      <w:r w:rsidRPr="00ED0774">
        <w:t>Вычисляется</w:t>
      </w:r>
      <w:r w:rsidR="00926681" w:rsidRPr="00ED0774">
        <w:t xml:space="preserve"> </w:t>
      </w:r>
      <w:r w:rsidRPr="00ED0774">
        <w:t>в</w:t>
      </w:r>
      <w:r w:rsidR="00926681" w:rsidRPr="00ED0774">
        <w:t xml:space="preserve"> </w:t>
      </w:r>
      <w:r w:rsidRPr="00ED0774">
        <w:t>соответствии</w:t>
      </w:r>
      <w:r w:rsidR="00926681" w:rsidRPr="00ED0774">
        <w:t xml:space="preserve"> </w:t>
      </w:r>
      <w:r w:rsidRPr="00ED0774">
        <w:t>со</w:t>
      </w:r>
      <w:r w:rsidR="00926681" w:rsidRPr="00ED0774">
        <w:t xml:space="preserve"> </w:t>
      </w:r>
      <w:r w:rsidRPr="00ED0774">
        <w:t>следующими</w:t>
      </w:r>
      <w:r w:rsidR="00926681" w:rsidRPr="00ED0774">
        <w:t xml:space="preserve"> </w:t>
      </w:r>
      <w:r w:rsidRPr="00ED0774">
        <w:t>факторами:</w:t>
      </w:r>
    </w:p>
    <w:p w14:paraId="5EB7D60F" w14:textId="4C1B0A06"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п</w:t>
      </w:r>
      <w:r w:rsidR="008F1886" w:rsidRPr="00ED0774">
        <w:rPr>
          <w:rFonts w:cs="Times New Roman"/>
          <w:szCs w:val="24"/>
        </w:rPr>
        <w:t>родолжительность</w:t>
      </w:r>
      <w:r w:rsidR="00926681" w:rsidRPr="00ED0774">
        <w:rPr>
          <w:rFonts w:cs="Times New Roman"/>
          <w:szCs w:val="24"/>
        </w:rPr>
        <w:t xml:space="preserve"> </w:t>
      </w:r>
      <w:r w:rsidR="008F1886" w:rsidRPr="00ED0774">
        <w:rPr>
          <w:rFonts w:cs="Times New Roman"/>
          <w:szCs w:val="24"/>
        </w:rPr>
        <w:t>ремиссии</w:t>
      </w:r>
      <w:r w:rsidR="00926681" w:rsidRPr="00ED0774">
        <w:rPr>
          <w:rFonts w:cs="Times New Roman"/>
          <w:szCs w:val="24"/>
        </w:rPr>
        <w:t xml:space="preserve"> </w:t>
      </w:r>
      <w:r w:rsidR="008F1886" w:rsidRPr="00ED0774">
        <w:rPr>
          <w:rFonts w:cs="Times New Roman"/>
          <w:szCs w:val="24"/>
        </w:rPr>
        <w:t>до</w:t>
      </w:r>
      <w:r w:rsidR="00926681" w:rsidRPr="00ED0774">
        <w:rPr>
          <w:rFonts w:cs="Times New Roman"/>
          <w:szCs w:val="24"/>
        </w:rPr>
        <w:t xml:space="preserve"> </w:t>
      </w:r>
      <w:r w:rsidR="008F1886" w:rsidRPr="00ED0774">
        <w:rPr>
          <w:rFonts w:cs="Times New Roman"/>
          <w:szCs w:val="24"/>
        </w:rPr>
        <w:t>рецидива</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18</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926681" w:rsidRPr="00ED0774">
        <w:rPr>
          <w:rFonts w:cs="Times New Roman"/>
          <w:szCs w:val="24"/>
        </w:rPr>
        <w:t xml:space="preserve"> </w:t>
      </w:r>
      <w:r w:rsidR="008F1886" w:rsidRPr="00ED0774">
        <w:rPr>
          <w:rFonts w:cs="Times New Roman"/>
          <w:szCs w:val="24"/>
        </w:rPr>
        <w:t>7</w:t>
      </w:r>
      <w:r w:rsidR="00B020B5" w:rsidRPr="00ED0774">
        <w:rPr>
          <w:rFonts w:cs="Times New Roman"/>
        </w:rPr>
        <w:t>–</w:t>
      </w:r>
      <w:r w:rsidR="008F1886" w:rsidRPr="00ED0774">
        <w:rPr>
          <w:rFonts w:cs="Times New Roman"/>
          <w:szCs w:val="24"/>
        </w:rPr>
        <w:t>17</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3</w:t>
      </w:r>
      <w:r w:rsidR="00926681" w:rsidRPr="00ED0774">
        <w:rPr>
          <w:rFonts w:cs="Times New Roman"/>
          <w:szCs w:val="24"/>
        </w:rPr>
        <w:t xml:space="preserve"> </w:t>
      </w:r>
      <w:r w:rsidR="008F1886" w:rsidRPr="00ED0774">
        <w:rPr>
          <w:rFonts w:cs="Times New Roman"/>
          <w:szCs w:val="24"/>
        </w:rPr>
        <w:t>балла,</w:t>
      </w:r>
      <w:r w:rsidR="00926681" w:rsidRPr="00ED0774">
        <w:rPr>
          <w:rFonts w:cs="Times New Roman"/>
          <w:szCs w:val="24"/>
        </w:rPr>
        <w:t xml:space="preserve"> </w:t>
      </w:r>
      <w:r w:rsidRPr="00ED0774">
        <w:rPr>
          <w:rFonts w:cs="Times New Roman"/>
          <w:szCs w:val="24"/>
        </w:rPr>
        <w:t>≤</w:t>
      </w:r>
      <w:r w:rsidR="008F1886" w:rsidRPr="00ED0774">
        <w:rPr>
          <w:rFonts w:cs="Times New Roman"/>
          <w:szCs w:val="24"/>
        </w:rPr>
        <w:t>6</w:t>
      </w:r>
      <w:r w:rsidR="00926681" w:rsidRPr="00ED0774">
        <w:rPr>
          <w:rFonts w:cs="Times New Roman"/>
          <w:szCs w:val="24"/>
        </w:rPr>
        <w:t xml:space="preserve"> </w:t>
      </w:r>
      <w:r w:rsidR="005E7775" w:rsidRPr="00ED0774">
        <w:rPr>
          <w:rFonts w:cs="Times New Roman"/>
          <w:szCs w:val="24"/>
        </w:rPr>
        <w:t>месяцев</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5</w:t>
      </w:r>
      <w:r w:rsidR="00926681" w:rsidRPr="00ED0774">
        <w:rPr>
          <w:rFonts w:cs="Times New Roman"/>
          <w:szCs w:val="24"/>
        </w:rPr>
        <w:t xml:space="preserve"> </w:t>
      </w:r>
      <w:r w:rsidR="008F1886" w:rsidRPr="00ED0774">
        <w:rPr>
          <w:rFonts w:cs="Times New Roman"/>
          <w:szCs w:val="24"/>
        </w:rPr>
        <w:t>баллов</w:t>
      </w:r>
      <w:r w:rsidRPr="00ED0774">
        <w:rPr>
          <w:rFonts w:cs="Times New Roman"/>
          <w:szCs w:val="24"/>
        </w:rPr>
        <w:t>;</w:t>
      </w:r>
    </w:p>
    <w:p w14:paraId="4D9BD437"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ц</w:t>
      </w:r>
      <w:r w:rsidR="008F1886" w:rsidRPr="00ED0774">
        <w:rPr>
          <w:rFonts w:cs="Times New Roman"/>
          <w:szCs w:val="24"/>
        </w:rPr>
        <w:t>итогенетические</w:t>
      </w:r>
      <w:r w:rsidR="00926681" w:rsidRPr="00ED0774">
        <w:rPr>
          <w:rFonts w:cs="Times New Roman"/>
          <w:szCs w:val="24"/>
        </w:rPr>
        <w:t xml:space="preserve"> </w:t>
      </w:r>
      <w:r w:rsidR="008F1886" w:rsidRPr="00ED0774">
        <w:rPr>
          <w:rFonts w:cs="Times New Roman"/>
          <w:szCs w:val="24"/>
        </w:rPr>
        <w:t>аномалии</w:t>
      </w:r>
      <w:r w:rsidR="00926681" w:rsidRPr="00ED0774">
        <w:rPr>
          <w:rFonts w:cs="Times New Roman"/>
          <w:szCs w:val="24"/>
        </w:rPr>
        <w:t xml:space="preserve"> </w:t>
      </w:r>
      <w:r w:rsidR="008F1886" w:rsidRPr="00ED0774">
        <w:rPr>
          <w:rFonts w:cs="Times New Roman"/>
          <w:szCs w:val="24"/>
        </w:rPr>
        <w:t>на</w:t>
      </w:r>
      <w:r w:rsidR="00926681" w:rsidRPr="00ED0774">
        <w:rPr>
          <w:rFonts w:cs="Times New Roman"/>
          <w:szCs w:val="24"/>
        </w:rPr>
        <w:t xml:space="preserve"> </w:t>
      </w:r>
      <w:r w:rsidR="008F1886" w:rsidRPr="00ED0774">
        <w:rPr>
          <w:rFonts w:cs="Times New Roman"/>
          <w:szCs w:val="24"/>
        </w:rPr>
        <w:t>момент</w:t>
      </w:r>
      <w:r w:rsidR="00926681" w:rsidRPr="00ED0774">
        <w:rPr>
          <w:rFonts w:cs="Times New Roman"/>
          <w:szCs w:val="24"/>
        </w:rPr>
        <w:t xml:space="preserve"> </w:t>
      </w:r>
      <w:r w:rsidR="008F1886" w:rsidRPr="00ED0774">
        <w:rPr>
          <w:rFonts w:cs="Times New Roman"/>
          <w:szCs w:val="24"/>
        </w:rPr>
        <w:t>инициального</w:t>
      </w:r>
      <w:r w:rsidR="00926681" w:rsidRPr="00ED0774">
        <w:rPr>
          <w:rFonts w:cs="Times New Roman"/>
          <w:szCs w:val="24"/>
        </w:rPr>
        <w:t xml:space="preserve"> </w:t>
      </w:r>
      <w:r w:rsidR="008F1886" w:rsidRPr="00ED0774">
        <w:rPr>
          <w:rFonts w:cs="Times New Roman"/>
          <w:szCs w:val="24"/>
        </w:rPr>
        <w:t>диагноза:</w:t>
      </w:r>
      <w:r w:rsidR="00926681" w:rsidRPr="00ED0774">
        <w:rPr>
          <w:rFonts w:cs="Times New Roman"/>
          <w:szCs w:val="24"/>
        </w:rPr>
        <w:t xml:space="preserve"> </w:t>
      </w:r>
      <w:r w:rsidR="008F1886" w:rsidRPr="00ED0774">
        <w:rPr>
          <w:rFonts w:cs="Times New Roman"/>
          <w:szCs w:val="24"/>
          <w:lang w:val="en-US"/>
        </w:rPr>
        <w:t>inv</w:t>
      </w:r>
      <w:r w:rsidR="008F1886" w:rsidRPr="00ED0774">
        <w:rPr>
          <w:rFonts w:cs="Times New Roman"/>
          <w:szCs w:val="24"/>
        </w:rPr>
        <w:t>(16)</w:t>
      </w:r>
      <w:r w:rsidR="00926681" w:rsidRPr="00ED0774">
        <w:rPr>
          <w:rFonts w:cs="Times New Roman"/>
          <w:szCs w:val="24"/>
        </w:rPr>
        <w:t xml:space="preserve"> </w:t>
      </w:r>
      <w:r w:rsidR="008F1886" w:rsidRPr="00ED0774">
        <w:rPr>
          <w:rFonts w:cs="Times New Roman"/>
          <w:szCs w:val="24"/>
        </w:rPr>
        <w:t>или</w:t>
      </w:r>
      <w:r w:rsidR="00926681" w:rsidRPr="00ED0774">
        <w:rPr>
          <w:rFonts w:cs="Times New Roman"/>
          <w:szCs w:val="24"/>
        </w:rPr>
        <w:t xml:space="preserve"> </w:t>
      </w:r>
      <w:r w:rsidR="008F1886" w:rsidRPr="00ED0774">
        <w:rPr>
          <w:rFonts w:cs="Times New Roman"/>
          <w:szCs w:val="24"/>
          <w:lang w:val="en-US"/>
        </w:rPr>
        <w:t>t</w:t>
      </w:r>
      <w:r w:rsidR="008F1886" w:rsidRPr="00ED0774">
        <w:rPr>
          <w:rFonts w:cs="Times New Roman"/>
          <w:szCs w:val="24"/>
        </w:rPr>
        <w:t>(16;16)</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lang w:val="en-US"/>
        </w:rPr>
        <w:t>t</w:t>
      </w:r>
      <w:r w:rsidR="008F1886" w:rsidRPr="00ED0774">
        <w:rPr>
          <w:rFonts w:cs="Times New Roman"/>
          <w:szCs w:val="24"/>
        </w:rPr>
        <w:t>(8;21)</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3</w:t>
      </w:r>
      <w:r w:rsidR="00926681" w:rsidRPr="00ED0774">
        <w:rPr>
          <w:rFonts w:cs="Times New Roman"/>
          <w:szCs w:val="24"/>
        </w:rPr>
        <w:t xml:space="preserve"> </w:t>
      </w:r>
      <w:r w:rsidR="008F1886" w:rsidRPr="00ED0774">
        <w:rPr>
          <w:rFonts w:cs="Times New Roman"/>
          <w:szCs w:val="24"/>
        </w:rPr>
        <w:t>балла</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другие</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5</w:t>
      </w:r>
      <w:r w:rsidR="00926681" w:rsidRPr="00ED0774">
        <w:rPr>
          <w:rFonts w:cs="Times New Roman"/>
          <w:szCs w:val="24"/>
        </w:rPr>
        <w:t xml:space="preserve"> </w:t>
      </w:r>
      <w:r w:rsidR="008F1886" w:rsidRPr="00ED0774">
        <w:rPr>
          <w:rFonts w:cs="Times New Roman"/>
          <w:szCs w:val="24"/>
        </w:rPr>
        <w:t>баллов</w:t>
      </w:r>
      <w:r w:rsidRPr="00ED0774">
        <w:rPr>
          <w:rFonts w:cs="Times New Roman"/>
          <w:szCs w:val="24"/>
        </w:rPr>
        <w:t>;</w:t>
      </w:r>
    </w:p>
    <w:p w14:paraId="6E2928DB"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п</w:t>
      </w:r>
      <w:r w:rsidR="008F1886" w:rsidRPr="00ED0774">
        <w:rPr>
          <w:rFonts w:cs="Times New Roman"/>
          <w:szCs w:val="24"/>
        </w:rPr>
        <w:t>редшествующая</w:t>
      </w:r>
      <w:r w:rsidR="00926681" w:rsidRPr="00ED0774">
        <w:rPr>
          <w:rFonts w:cs="Times New Roman"/>
          <w:szCs w:val="24"/>
        </w:rPr>
        <w:t xml:space="preserve"> </w:t>
      </w:r>
      <w:r w:rsidR="008F1886" w:rsidRPr="00ED0774">
        <w:rPr>
          <w:rFonts w:cs="Times New Roman"/>
          <w:szCs w:val="24"/>
        </w:rPr>
        <w:t>ТГСК:</w:t>
      </w:r>
      <w:r w:rsidR="00926681" w:rsidRPr="00ED0774">
        <w:rPr>
          <w:rFonts w:cs="Times New Roman"/>
          <w:szCs w:val="24"/>
        </w:rPr>
        <w:t xml:space="preserve"> </w:t>
      </w:r>
      <w:r w:rsidR="008F1886" w:rsidRPr="00ED0774">
        <w:rPr>
          <w:rFonts w:cs="Times New Roman"/>
          <w:szCs w:val="24"/>
        </w:rPr>
        <w:t>н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682C6A" w:rsidRPr="00ED0774">
        <w:rPr>
          <w:rFonts w:cs="Times New Roman"/>
          <w:szCs w:val="24"/>
        </w:rPr>
        <w:t>,</w:t>
      </w:r>
      <w:r w:rsidR="00926681" w:rsidRPr="00ED0774">
        <w:rPr>
          <w:rFonts w:cs="Times New Roman"/>
          <w:szCs w:val="24"/>
        </w:rPr>
        <w:t xml:space="preserve"> </w:t>
      </w:r>
      <w:r w:rsidR="008F1886" w:rsidRPr="00ED0774">
        <w:rPr>
          <w:rFonts w:cs="Times New Roman"/>
          <w:szCs w:val="24"/>
        </w:rPr>
        <w:t>да</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2</w:t>
      </w:r>
      <w:r w:rsidR="00926681" w:rsidRPr="00ED0774">
        <w:rPr>
          <w:rFonts w:cs="Times New Roman"/>
          <w:szCs w:val="24"/>
        </w:rPr>
        <w:t xml:space="preserve"> </w:t>
      </w:r>
      <w:r w:rsidR="008F1886" w:rsidRPr="00ED0774">
        <w:rPr>
          <w:rFonts w:cs="Times New Roman"/>
          <w:szCs w:val="24"/>
        </w:rPr>
        <w:t>балла</w:t>
      </w:r>
      <w:r w:rsidRPr="00ED0774">
        <w:rPr>
          <w:rFonts w:cs="Times New Roman"/>
          <w:szCs w:val="24"/>
        </w:rPr>
        <w:t>;</w:t>
      </w:r>
    </w:p>
    <w:p w14:paraId="3C114275" w14:textId="77777777" w:rsidR="008F1886" w:rsidRPr="00ED0774" w:rsidRDefault="006A4F06" w:rsidP="00275537">
      <w:pPr>
        <w:pStyle w:val="aff"/>
        <w:numPr>
          <w:ilvl w:val="0"/>
          <w:numId w:val="11"/>
        </w:numPr>
        <w:divId w:val="1225602369"/>
        <w:rPr>
          <w:rFonts w:cs="Times New Roman"/>
          <w:szCs w:val="24"/>
        </w:rPr>
      </w:pPr>
      <w:r w:rsidRPr="00ED0774">
        <w:rPr>
          <w:rFonts w:cs="Times New Roman"/>
          <w:szCs w:val="24"/>
        </w:rPr>
        <w:t>в</w:t>
      </w:r>
      <w:r w:rsidR="008F1886" w:rsidRPr="00ED0774">
        <w:rPr>
          <w:rFonts w:cs="Times New Roman"/>
          <w:szCs w:val="24"/>
        </w:rPr>
        <w:t>озраст</w:t>
      </w:r>
      <w:r w:rsidR="00926681" w:rsidRPr="00ED0774">
        <w:rPr>
          <w:rFonts w:cs="Times New Roman"/>
          <w:szCs w:val="24"/>
        </w:rPr>
        <w:t xml:space="preserve"> </w:t>
      </w:r>
      <w:r w:rsidR="008F1886" w:rsidRPr="00ED0774">
        <w:rPr>
          <w:rFonts w:cs="Times New Roman"/>
          <w:szCs w:val="24"/>
        </w:rPr>
        <w:t>на</w:t>
      </w:r>
      <w:r w:rsidR="00926681" w:rsidRPr="00ED0774">
        <w:rPr>
          <w:rFonts w:cs="Times New Roman"/>
          <w:szCs w:val="24"/>
        </w:rPr>
        <w:t xml:space="preserve"> </w:t>
      </w:r>
      <w:r w:rsidR="008F1886" w:rsidRPr="00ED0774">
        <w:rPr>
          <w:rFonts w:cs="Times New Roman"/>
          <w:szCs w:val="24"/>
        </w:rPr>
        <w:t>момент</w:t>
      </w:r>
      <w:r w:rsidR="00926681" w:rsidRPr="00ED0774">
        <w:rPr>
          <w:rFonts w:cs="Times New Roman"/>
          <w:szCs w:val="24"/>
        </w:rPr>
        <w:t xml:space="preserve"> </w:t>
      </w:r>
      <w:r w:rsidR="008F1886" w:rsidRPr="00ED0774">
        <w:rPr>
          <w:rFonts w:cs="Times New Roman"/>
          <w:szCs w:val="24"/>
        </w:rPr>
        <w:t>рецидива:</w:t>
      </w:r>
      <w:r w:rsidR="00926681" w:rsidRPr="00ED0774">
        <w:rPr>
          <w:rFonts w:cs="Times New Roman"/>
          <w:szCs w:val="24"/>
        </w:rPr>
        <w:t xml:space="preserve"> </w:t>
      </w:r>
      <w:r w:rsidR="008F1886" w:rsidRPr="00ED0774">
        <w:rPr>
          <w:rFonts w:cs="Times New Roman"/>
          <w:szCs w:val="24"/>
        </w:rPr>
        <w:t>3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008F1886" w:rsidRPr="00ED0774">
        <w:rPr>
          <w:rFonts w:cs="Times New Roman"/>
          <w:szCs w:val="24"/>
        </w:rPr>
        <w:t>и</w:t>
      </w:r>
      <w:r w:rsidR="00926681" w:rsidRPr="00ED0774">
        <w:rPr>
          <w:rFonts w:cs="Times New Roman"/>
          <w:szCs w:val="24"/>
        </w:rPr>
        <w:t xml:space="preserve"> </w:t>
      </w:r>
      <w:r w:rsidR="008F1886" w:rsidRPr="00ED0774">
        <w:rPr>
          <w:rFonts w:cs="Times New Roman"/>
          <w:szCs w:val="24"/>
        </w:rPr>
        <w:t>менее</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0</w:t>
      </w:r>
      <w:r w:rsidR="00926681" w:rsidRPr="00ED0774">
        <w:rPr>
          <w:rFonts w:cs="Times New Roman"/>
          <w:szCs w:val="24"/>
        </w:rPr>
        <w:t xml:space="preserve"> </w:t>
      </w:r>
      <w:r w:rsidR="008F1886" w:rsidRPr="00ED0774">
        <w:rPr>
          <w:rFonts w:cs="Times New Roman"/>
          <w:szCs w:val="24"/>
        </w:rPr>
        <w:t>баллов,</w:t>
      </w:r>
      <w:r w:rsidR="00926681" w:rsidRPr="00ED0774">
        <w:rPr>
          <w:rFonts w:cs="Times New Roman"/>
          <w:szCs w:val="24"/>
        </w:rPr>
        <w:t xml:space="preserve"> </w:t>
      </w:r>
      <w:r w:rsidR="008F1886" w:rsidRPr="00ED0774">
        <w:rPr>
          <w:rFonts w:cs="Times New Roman"/>
          <w:szCs w:val="24"/>
        </w:rPr>
        <w:t>36</w:t>
      </w:r>
      <w:r w:rsidR="00B020B5" w:rsidRPr="00ED0774">
        <w:rPr>
          <w:rFonts w:cs="Times New Roman"/>
        </w:rPr>
        <w:t>–</w:t>
      </w:r>
      <w:r w:rsidR="008F1886" w:rsidRPr="00ED0774">
        <w:rPr>
          <w:rFonts w:cs="Times New Roman"/>
          <w:szCs w:val="24"/>
        </w:rPr>
        <w:t>4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1</w:t>
      </w:r>
      <w:r w:rsidR="00926681" w:rsidRPr="00ED0774">
        <w:rPr>
          <w:rFonts w:cs="Times New Roman"/>
          <w:szCs w:val="24"/>
        </w:rPr>
        <w:t xml:space="preserve"> </w:t>
      </w:r>
      <w:r w:rsidR="008F1886" w:rsidRPr="00ED0774">
        <w:rPr>
          <w:rFonts w:cs="Times New Roman"/>
          <w:szCs w:val="24"/>
        </w:rPr>
        <w:t>балл</w:t>
      </w:r>
      <w:r w:rsidRPr="00ED0774">
        <w:rPr>
          <w:rFonts w:cs="Times New Roman"/>
          <w:szCs w:val="24"/>
        </w:rPr>
        <w:t>,</w:t>
      </w:r>
      <w:r w:rsidR="00926681" w:rsidRPr="00ED0774">
        <w:rPr>
          <w:rFonts w:cs="Times New Roman"/>
          <w:szCs w:val="24"/>
        </w:rPr>
        <w:t xml:space="preserve"> </w:t>
      </w:r>
      <w:r w:rsidR="008F1886" w:rsidRPr="00ED0774">
        <w:rPr>
          <w:rFonts w:cs="Times New Roman"/>
          <w:szCs w:val="24"/>
        </w:rPr>
        <w:t>старше</w:t>
      </w:r>
      <w:r w:rsidR="00926681" w:rsidRPr="00ED0774">
        <w:rPr>
          <w:rFonts w:cs="Times New Roman"/>
          <w:szCs w:val="24"/>
        </w:rPr>
        <w:t xml:space="preserve"> </w:t>
      </w:r>
      <w:r w:rsidR="008F1886" w:rsidRPr="00ED0774">
        <w:rPr>
          <w:rFonts w:cs="Times New Roman"/>
          <w:szCs w:val="24"/>
        </w:rPr>
        <w:t>45</w:t>
      </w:r>
      <w:r w:rsidR="00926681" w:rsidRPr="00ED0774">
        <w:rPr>
          <w:rFonts w:cs="Times New Roman"/>
          <w:szCs w:val="24"/>
        </w:rPr>
        <w:t xml:space="preserve"> </w:t>
      </w:r>
      <w:r w:rsidR="008F1886" w:rsidRPr="00ED0774">
        <w:rPr>
          <w:rFonts w:cs="Times New Roman"/>
          <w:szCs w:val="24"/>
        </w:rPr>
        <w:t>лет</w:t>
      </w:r>
      <w:r w:rsidR="00926681" w:rsidRPr="00ED0774">
        <w:rPr>
          <w:rFonts w:cs="Times New Roman"/>
          <w:szCs w:val="24"/>
        </w:rPr>
        <w:t xml:space="preserve"> </w:t>
      </w:r>
      <w:r w:rsidRPr="00ED0774">
        <w:rPr>
          <w:rFonts w:cs="Times New Roman"/>
          <w:szCs w:val="24"/>
        </w:rPr>
        <w:t xml:space="preserve">– </w:t>
      </w:r>
      <w:r w:rsidR="008F1886" w:rsidRPr="00ED0774">
        <w:rPr>
          <w:rFonts w:cs="Times New Roman"/>
          <w:szCs w:val="24"/>
        </w:rPr>
        <w:t>2</w:t>
      </w:r>
      <w:r w:rsidR="00926681" w:rsidRPr="00ED0774">
        <w:rPr>
          <w:rFonts w:cs="Times New Roman"/>
          <w:szCs w:val="24"/>
        </w:rPr>
        <w:t xml:space="preserve"> </w:t>
      </w:r>
      <w:r w:rsidR="008F1886" w:rsidRPr="00ED0774">
        <w:rPr>
          <w:rFonts w:cs="Times New Roman"/>
          <w:szCs w:val="24"/>
        </w:rPr>
        <w:t>балла.</w:t>
      </w:r>
    </w:p>
    <w:tbl>
      <w:tblPr>
        <w:tblW w:w="9776"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694"/>
        <w:gridCol w:w="2657"/>
        <w:gridCol w:w="2157"/>
        <w:gridCol w:w="2268"/>
      </w:tblGrid>
      <w:tr w:rsidR="00B54E5A" w:rsidRPr="00ED0774" w14:paraId="7A1C27E1" w14:textId="77777777" w:rsidTr="006F01D8">
        <w:trPr>
          <w:divId w:val="1225602369"/>
          <w:trHeight w:val="230"/>
        </w:trPr>
        <w:tc>
          <w:tcPr>
            <w:tcW w:w="269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D2F67BB" w14:textId="77777777" w:rsidR="00B54E5A" w:rsidRPr="00ED0774" w:rsidRDefault="00B54E5A" w:rsidP="0060549B">
            <w:pPr>
              <w:jc w:val="center"/>
              <w:rPr>
                <w:b/>
              </w:rPr>
            </w:pPr>
            <w:r w:rsidRPr="00ED0774">
              <w:rPr>
                <w:b/>
              </w:rPr>
              <w:t>Риск</w:t>
            </w:r>
          </w:p>
        </w:tc>
        <w:tc>
          <w:tcPr>
            <w:tcW w:w="265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AB59FC" w14:textId="77777777" w:rsidR="00B54E5A" w:rsidRPr="00ED0774" w:rsidRDefault="00B54E5A" w:rsidP="0060549B">
            <w:pPr>
              <w:jc w:val="center"/>
              <w:rPr>
                <w:b/>
              </w:rPr>
            </w:pPr>
            <w:r w:rsidRPr="00ED0774">
              <w:rPr>
                <w:b/>
              </w:rPr>
              <w:t>Суммарный</w:t>
            </w:r>
            <w:r w:rsidR="00926681" w:rsidRPr="00ED0774">
              <w:rPr>
                <w:b/>
              </w:rPr>
              <w:t xml:space="preserve"> </w:t>
            </w:r>
            <w:r w:rsidRPr="00ED0774">
              <w:rPr>
                <w:b/>
              </w:rPr>
              <w:t>индекс</w:t>
            </w:r>
            <w:r w:rsidR="00682C6A" w:rsidRPr="00ED0774">
              <w:rPr>
                <w:b/>
              </w:rPr>
              <w:t>,</w:t>
            </w:r>
            <w:r w:rsidR="00926681" w:rsidRPr="00ED0774">
              <w:rPr>
                <w:b/>
              </w:rPr>
              <w:t xml:space="preserve"> </w:t>
            </w:r>
            <w:r w:rsidRPr="00ED0774">
              <w:rPr>
                <w:b/>
              </w:rPr>
              <w:t>балл</w:t>
            </w:r>
            <w:r w:rsidR="00682C6A" w:rsidRPr="00ED0774">
              <w:rPr>
                <w:b/>
              </w:rPr>
              <w:t>ы</w:t>
            </w:r>
          </w:p>
        </w:tc>
        <w:tc>
          <w:tcPr>
            <w:tcW w:w="4425"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A7E580" w14:textId="77777777" w:rsidR="00B54E5A" w:rsidRPr="00ED0774" w:rsidRDefault="00B54E5A" w:rsidP="0060549B">
            <w:pPr>
              <w:jc w:val="center"/>
              <w:rPr>
                <w:b/>
              </w:rPr>
            </w:pPr>
            <w:r w:rsidRPr="00ED0774">
              <w:rPr>
                <w:b/>
              </w:rPr>
              <w:t>Вероятность</w:t>
            </w:r>
            <w:r w:rsidR="00926681" w:rsidRPr="00ED0774">
              <w:rPr>
                <w:b/>
              </w:rPr>
              <w:t xml:space="preserve"> </w:t>
            </w:r>
            <w:r w:rsidRPr="00ED0774">
              <w:rPr>
                <w:b/>
              </w:rPr>
              <w:t>выживаемости,</w:t>
            </w:r>
            <w:r w:rsidR="00926681" w:rsidRPr="00ED0774">
              <w:rPr>
                <w:b/>
              </w:rPr>
              <w:t xml:space="preserve"> </w:t>
            </w:r>
            <w:r w:rsidRPr="00ED0774">
              <w:rPr>
                <w:b/>
              </w:rPr>
              <w:t>%</w:t>
            </w:r>
          </w:p>
        </w:tc>
      </w:tr>
      <w:tr w:rsidR="00B54E5A" w:rsidRPr="00ED0774" w14:paraId="51F4598D" w14:textId="77777777" w:rsidTr="006F01D8">
        <w:trPr>
          <w:divId w:val="1225602369"/>
          <w:trHeight w:val="230"/>
        </w:trPr>
        <w:tc>
          <w:tcPr>
            <w:tcW w:w="2694" w:type="dxa"/>
            <w:vMerge/>
            <w:tcBorders>
              <w:top w:val="single" w:sz="4" w:space="0" w:color="000000"/>
              <w:left w:val="single" w:sz="4" w:space="0" w:color="000000"/>
              <w:bottom w:val="single" w:sz="4" w:space="0" w:color="000000"/>
              <w:right w:val="single" w:sz="4" w:space="0" w:color="000000"/>
            </w:tcBorders>
            <w:vAlign w:val="center"/>
          </w:tcPr>
          <w:p w14:paraId="2532CE6A" w14:textId="77777777" w:rsidR="00B54E5A" w:rsidRPr="00ED0774" w:rsidRDefault="00B54E5A" w:rsidP="0060549B">
            <w:pPr>
              <w:jc w:val="center"/>
            </w:pPr>
          </w:p>
        </w:tc>
        <w:tc>
          <w:tcPr>
            <w:tcW w:w="2657" w:type="dxa"/>
            <w:vMerge/>
            <w:tcBorders>
              <w:top w:val="single" w:sz="4" w:space="0" w:color="000000"/>
              <w:left w:val="single" w:sz="4" w:space="0" w:color="000000"/>
              <w:bottom w:val="single" w:sz="4" w:space="0" w:color="000000"/>
              <w:right w:val="single" w:sz="4" w:space="0" w:color="000000"/>
            </w:tcBorders>
            <w:vAlign w:val="center"/>
          </w:tcPr>
          <w:p w14:paraId="29256CBC" w14:textId="77777777" w:rsidR="00B54E5A" w:rsidRPr="00ED0774" w:rsidRDefault="00B54E5A" w:rsidP="0060549B">
            <w:pPr>
              <w:jc w:val="center"/>
            </w:pP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BC932EE" w14:textId="77777777" w:rsidR="00B54E5A" w:rsidRPr="00ED0774" w:rsidRDefault="00B54E5A" w:rsidP="0060549B">
            <w:pPr>
              <w:jc w:val="center"/>
            </w:pPr>
            <w:r w:rsidRPr="00ED0774">
              <w:t>к</w:t>
            </w:r>
            <w:r w:rsidR="00926681" w:rsidRPr="00ED0774">
              <w:t xml:space="preserve"> </w:t>
            </w:r>
            <w:r w:rsidRPr="00ED0774">
              <w:t>1-му</w:t>
            </w:r>
            <w:r w:rsidR="00926681" w:rsidRPr="00ED0774">
              <w:t xml:space="preserve"> </w:t>
            </w:r>
            <w:r w:rsidRPr="00ED0774">
              <w:t>году</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B384A5" w14:textId="77777777" w:rsidR="00B54E5A" w:rsidRPr="00ED0774" w:rsidRDefault="00B54E5A" w:rsidP="0060549B">
            <w:pPr>
              <w:jc w:val="center"/>
            </w:pPr>
            <w:r w:rsidRPr="00ED0774">
              <w:t>к</w:t>
            </w:r>
            <w:r w:rsidR="00926681" w:rsidRPr="00ED0774">
              <w:t xml:space="preserve"> </w:t>
            </w:r>
            <w:r w:rsidRPr="00ED0774">
              <w:t>5</w:t>
            </w:r>
            <w:r w:rsidR="00926681" w:rsidRPr="00ED0774">
              <w:t xml:space="preserve"> </w:t>
            </w:r>
            <w:r w:rsidRPr="00ED0774">
              <w:t>годам</w:t>
            </w:r>
          </w:p>
        </w:tc>
      </w:tr>
      <w:tr w:rsidR="00B54E5A" w:rsidRPr="00ED0774" w14:paraId="63ED47E3"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1C4520" w14:textId="77777777" w:rsidR="00B54E5A" w:rsidRPr="00ED0774" w:rsidRDefault="00B54E5A" w:rsidP="0060549B">
            <w:pPr>
              <w:jc w:val="center"/>
            </w:pPr>
            <w:r w:rsidRPr="00ED0774">
              <w:t>Благоприятный</w:t>
            </w:r>
            <w:r w:rsidR="00926681" w:rsidRPr="00ED0774">
              <w:t xml:space="preserve"> </w:t>
            </w:r>
            <w:r w:rsidRPr="00ED0774">
              <w:t>(9</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949A5E" w14:textId="77777777" w:rsidR="00B54E5A" w:rsidRPr="00ED0774" w:rsidRDefault="00B54E5A" w:rsidP="0060549B">
            <w:pPr>
              <w:jc w:val="center"/>
            </w:pPr>
            <w:r w:rsidRPr="00ED0774">
              <w:t>0</w:t>
            </w:r>
            <w:r w:rsidR="00E61EE5" w:rsidRPr="00ED0774">
              <w:t>–</w:t>
            </w:r>
            <w:r w:rsidRPr="00ED0774">
              <w:t>6</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0F2D566" w14:textId="77777777" w:rsidR="00B54E5A" w:rsidRPr="00ED0774" w:rsidRDefault="00B54E5A" w:rsidP="0060549B">
            <w:pPr>
              <w:jc w:val="center"/>
            </w:pPr>
            <w:r w:rsidRPr="00ED0774">
              <w:t>70</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EF18E50" w14:textId="77777777" w:rsidR="00B54E5A" w:rsidRPr="00ED0774" w:rsidRDefault="00B54E5A" w:rsidP="0060549B">
            <w:pPr>
              <w:jc w:val="center"/>
            </w:pPr>
            <w:r w:rsidRPr="00ED0774">
              <w:t>46</w:t>
            </w:r>
          </w:p>
        </w:tc>
      </w:tr>
      <w:tr w:rsidR="00B54E5A" w:rsidRPr="00ED0774" w14:paraId="32D04F15"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EBAB7B" w14:textId="77777777" w:rsidR="00B54E5A" w:rsidRPr="00ED0774" w:rsidRDefault="00B54E5A" w:rsidP="0060549B">
            <w:pPr>
              <w:jc w:val="center"/>
            </w:pPr>
            <w:r w:rsidRPr="00ED0774">
              <w:lastRenderedPageBreak/>
              <w:t>Промежуточный</w:t>
            </w:r>
            <w:r w:rsidR="00926681" w:rsidRPr="00ED0774">
              <w:t xml:space="preserve"> </w:t>
            </w:r>
            <w:r w:rsidRPr="00ED0774">
              <w:t>(25</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C1E4343" w14:textId="77777777" w:rsidR="00B54E5A" w:rsidRPr="00ED0774" w:rsidRDefault="00B54E5A" w:rsidP="0060549B">
            <w:pPr>
              <w:jc w:val="center"/>
            </w:pPr>
            <w:r w:rsidRPr="00ED0774">
              <w:t>7</w:t>
            </w:r>
            <w:r w:rsidR="00E61EE5" w:rsidRPr="00ED0774">
              <w:t>–</w:t>
            </w:r>
            <w:r w:rsidRPr="00ED0774">
              <w:t>9</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070FF3" w14:textId="77777777" w:rsidR="00B54E5A" w:rsidRPr="00ED0774" w:rsidRDefault="00B54E5A" w:rsidP="0060549B">
            <w:pPr>
              <w:jc w:val="center"/>
            </w:pPr>
            <w:r w:rsidRPr="00ED0774">
              <w:t>49</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FB9001" w14:textId="77777777" w:rsidR="00B54E5A" w:rsidRPr="00ED0774" w:rsidRDefault="00B54E5A" w:rsidP="0060549B">
            <w:pPr>
              <w:jc w:val="center"/>
            </w:pPr>
            <w:r w:rsidRPr="00ED0774">
              <w:t>18</w:t>
            </w:r>
          </w:p>
        </w:tc>
      </w:tr>
      <w:tr w:rsidR="00B54E5A" w:rsidRPr="00ED0774" w14:paraId="12D27694"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C769C23" w14:textId="77777777" w:rsidR="00B54E5A" w:rsidRPr="00ED0774" w:rsidRDefault="00B54E5A" w:rsidP="0060549B">
            <w:pPr>
              <w:jc w:val="center"/>
            </w:pPr>
            <w:r w:rsidRPr="00ED0774">
              <w:t>Неблагоприятный</w:t>
            </w:r>
            <w:r w:rsidR="00926681" w:rsidRPr="00ED0774">
              <w:t xml:space="preserve"> </w:t>
            </w:r>
            <w:r w:rsidRPr="00ED0774">
              <w:t>(66</w:t>
            </w:r>
            <w:r w:rsidR="00682C6A" w:rsidRPr="00ED0774">
              <w:t xml:space="preserve"> </w:t>
            </w:r>
            <w:r w:rsidRPr="00ED0774">
              <w:t>%</w:t>
            </w:r>
            <w:r w:rsidR="00926681" w:rsidRPr="00ED0774">
              <w:t xml:space="preserve"> </w:t>
            </w:r>
            <w:r w:rsidRPr="00ED0774">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50DDCD" w14:textId="77777777" w:rsidR="00B54E5A" w:rsidRPr="00ED0774" w:rsidRDefault="00B54E5A" w:rsidP="0060549B">
            <w:pPr>
              <w:jc w:val="center"/>
            </w:pPr>
            <w:r w:rsidRPr="00ED0774">
              <w:t>10</w:t>
            </w:r>
            <w:r w:rsidR="00E61EE5" w:rsidRPr="00ED0774">
              <w:t>–</w:t>
            </w:r>
            <w:r w:rsidRPr="00ED0774">
              <w:t>14</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5A01AD" w14:textId="77777777" w:rsidR="00B54E5A" w:rsidRPr="00ED0774" w:rsidRDefault="00B54E5A" w:rsidP="0060549B">
            <w:pPr>
              <w:jc w:val="center"/>
            </w:pPr>
            <w:r w:rsidRPr="00ED0774">
              <w:t>16</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1FF1B98" w14:textId="77777777" w:rsidR="00B54E5A" w:rsidRPr="00ED0774" w:rsidRDefault="00B54E5A" w:rsidP="0060549B">
            <w:pPr>
              <w:jc w:val="center"/>
            </w:pPr>
            <w:r w:rsidRPr="00ED0774">
              <w:t>4</w:t>
            </w:r>
          </w:p>
        </w:tc>
      </w:tr>
    </w:tbl>
    <w:p w14:paraId="59E89823" w14:textId="77777777" w:rsidR="00B54E5A" w:rsidRDefault="00B54E5A">
      <w:pPr>
        <w:pStyle w:val="afd"/>
        <w:spacing w:beforeAutospacing="0" w:afterAutospacing="0" w:line="360" w:lineRule="auto"/>
        <w:divId w:val="1225602369"/>
      </w:pPr>
    </w:p>
    <w:p w14:paraId="7751DCE5" w14:textId="789EC667" w:rsidR="000E558E" w:rsidRPr="00777124" w:rsidRDefault="00557351" w:rsidP="000E558E">
      <w:pPr>
        <w:pStyle w:val="2"/>
        <w:divId w:val="1225602369"/>
      </w:pPr>
      <w:bookmarkStart w:id="327" w:name="_Toc64624826"/>
      <w:r w:rsidRPr="00ED0774">
        <w:t>Приложение Г</w:t>
      </w:r>
      <w:r>
        <w:rPr>
          <w:lang w:val="ru-RU"/>
        </w:rPr>
        <w:t>6</w:t>
      </w:r>
      <w:r w:rsidRPr="00ED0774">
        <w:t xml:space="preserve">. </w:t>
      </w:r>
      <w:bookmarkStart w:id="328" w:name="_Toc44401120"/>
      <w:r w:rsidR="000E558E" w:rsidRPr="00777124">
        <w:t>Расчет трансплантационного риска по шкале EBMT</w:t>
      </w:r>
      <w:bookmarkEnd w:id="327"/>
      <w:bookmarkEnd w:id="328"/>
    </w:p>
    <w:p w14:paraId="1A9434A1" w14:textId="77777777" w:rsidR="000E558E" w:rsidRPr="00777124" w:rsidRDefault="000E558E" w:rsidP="000E558E">
      <w:pPr>
        <w:divId w:val="1225602369"/>
        <w:rPr>
          <w:rFonts w:eastAsia="SimSun"/>
        </w:rPr>
      </w:pPr>
    </w:p>
    <w:p w14:paraId="42B3CCA5" w14:textId="1AB6EDCD" w:rsidR="000E558E" w:rsidRPr="00777124" w:rsidRDefault="000E558E" w:rsidP="000E558E">
      <w:pPr>
        <w:divId w:val="1225602369"/>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6E3DE3">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50]","plainTextFormattedCitation":"[250]","previouslyFormattedCitation":"[250]"},"properties":{"noteIndex":0},"schema":"https://github.com/citation-style-language/schema/raw/master/csl-citation.json"}</w:instrText>
      </w:r>
      <w:r w:rsidRPr="00777124">
        <w:rPr>
          <w:rFonts w:eastAsia="SimSun"/>
        </w:rPr>
        <w:fldChar w:fldCharType="separate"/>
      </w:r>
      <w:r w:rsidR="002B4EF9" w:rsidRPr="002B4EF9">
        <w:rPr>
          <w:rFonts w:eastAsia="SimSun"/>
          <w:noProof/>
        </w:rPr>
        <w:t>[250]</w:t>
      </w:r>
      <w:r w:rsidRPr="00777124">
        <w:rPr>
          <w:rFonts w:eastAsia="SimSun"/>
        </w:rPr>
        <w:fldChar w:fldCharType="end"/>
      </w:r>
      <w:r w:rsidRPr="00777124">
        <w:rPr>
          <w:rFonts w:eastAsia="SimSun"/>
        </w:rPr>
        <w:t>.</w:t>
      </w:r>
    </w:p>
    <w:p w14:paraId="06BEACB6" w14:textId="77777777" w:rsidR="000E558E" w:rsidRPr="00777124" w:rsidRDefault="000E558E" w:rsidP="000E558E">
      <w:pPr>
        <w:tabs>
          <w:tab w:val="left" w:pos="567"/>
        </w:tabs>
        <w:spacing w:line="240" w:lineRule="auto"/>
        <w:divId w:val="1225602369"/>
        <w:rPr>
          <w:rFonts w:eastAsia="SimSun"/>
          <w:b/>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0E558E" w:rsidRPr="000E558E" w14:paraId="67F8CAD9" w14:textId="77777777" w:rsidTr="000E558E">
        <w:trPr>
          <w:divId w:val="1225602369"/>
          <w:trHeight w:val="374"/>
        </w:trPr>
        <w:tc>
          <w:tcPr>
            <w:tcW w:w="4820" w:type="dxa"/>
          </w:tcPr>
          <w:p w14:paraId="5BF482A1"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Факторы риска</w:t>
            </w:r>
          </w:p>
        </w:tc>
        <w:tc>
          <w:tcPr>
            <w:tcW w:w="4060" w:type="dxa"/>
          </w:tcPr>
          <w:p w14:paraId="4E444363" w14:textId="77777777" w:rsidR="000E558E" w:rsidRPr="000E558E" w:rsidRDefault="000E558E" w:rsidP="00E00201">
            <w:pPr>
              <w:pStyle w:val="table-head-left"/>
              <w:rPr>
                <w:kern w:val="2"/>
                <w:sz w:val="24"/>
                <w:szCs w:val="24"/>
                <w:lang w:eastAsia="zh-CN" w:bidi="hi-IN"/>
              </w:rPr>
            </w:pPr>
            <w:r w:rsidRPr="000E558E">
              <w:rPr>
                <w:bCs/>
                <w:kern w:val="2"/>
                <w:sz w:val="24"/>
                <w:szCs w:val="24"/>
                <w:lang w:eastAsia="zh-CN" w:bidi="hi-IN"/>
              </w:rPr>
              <w:t>Характеристика факторов риска</w:t>
            </w:r>
          </w:p>
        </w:tc>
        <w:tc>
          <w:tcPr>
            <w:tcW w:w="1829" w:type="dxa"/>
          </w:tcPr>
          <w:p w14:paraId="2BDA1232" w14:textId="77777777" w:rsidR="000E558E" w:rsidRPr="000E558E" w:rsidRDefault="000E558E" w:rsidP="00E00201">
            <w:pPr>
              <w:pStyle w:val="table-head-left"/>
              <w:rPr>
                <w:kern w:val="2"/>
                <w:sz w:val="24"/>
                <w:szCs w:val="24"/>
                <w:lang w:eastAsia="zh-CN" w:bidi="hi-IN"/>
              </w:rPr>
            </w:pPr>
            <w:r w:rsidRPr="000E558E">
              <w:rPr>
                <w:bCs/>
                <w:kern w:val="2"/>
                <w:sz w:val="24"/>
                <w:szCs w:val="24"/>
                <w:lang w:eastAsia="zh-CN" w:bidi="hi-IN"/>
              </w:rPr>
              <w:t>Баллы</w:t>
            </w:r>
          </w:p>
        </w:tc>
      </w:tr>
      <w:tr w:rsidR="000E558E" w:rsidRPr="000E558E" w14:paraId="7DEF437E" w14:textId="77777777" w:rsidTr="000E558E">
        <w:trPr>
          <w:divId w:val="1225602369"/>
          <w:trHeight w:val="258"/>
        </w:trPr>
        <w:tc>
          <w:tcPr>
            <w:tcW w:w="4820" w:type="dxa"/>
            <w:vMerge w:val="restart"/>
          </w:tcPr>
          <w:p w14:paraId="4E8AD9FF"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Возраст</w:t>
            </w:r>
          </w:p>
        </w:tc>
        <w:tc>
          <w:tcPr>
            <w:tcW w:w="4060" w:type="dxa"/>
          </w:tcPr>
          <w:p w14:paraId="3FD9EC72"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 xml:space="preserve">&lt; 20 лет </w:t>
            </w:r>
          </w:p>
        </w:tc>
        <w:tc>
          <w:tcPr>
            <w:tcW w:w="1829" w:type="dxa"/>
          </w:tcPr>
          <w:p w14:paraId="26509EF7"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0</w:t>
            </w:r>
          </w:p>
        </w:tc>
      </w:tr>
      <w:tr w:rsidR="000E558E" w:rsidRPr="000E558E" w14:paraId="07BFC96B" w14:textId="77777777" w:rsidTr="000E558E">
        <w:trPr>
          <w:divId w:val="1225602369"/>
          <w:trHeight w:val="107"/>
        </w:trPr>
        <w:tc>
          <w:tcPr>
            <w:tcW w:w="4820" w:type="dxa"/>
            <w:vMerge/>
          </w:tcPr>
          <w:p w14:paraId="5EFD29D7" w14:textId="77777777" w:rsidR="000E558E" w:rsidRPr="000E558E" w:rsidRDefault="000E558E" w:rsidP="00E00201">
            <w:pPr>
              <w:pStyle w:val="table-text-0"/>
              <w:rPr>
                <w:kern w:val="2"/>
                <w:sz w:val="24"/>
                <w:szCs w:val="24"/>
                <w:lang w:eastAsia="zh-CN" w:bidi="hi-IN"/>
              </w:rPr>
            </w:pPr>
          </w:p>
        </w:tc>
        <w:tc>
          <w:tcPr>
            <w:tcW w:w="4060" w:type="dxa"/>
          </w:tcPr>
          <w:p w14:paraId="313AFAB1"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20–40 лет</w:t>
            </w:r>
          </w:p>
        </w:tc>
        <w:tc>
          <w:tcPr>
            <w:tcW w:w="1829" w:type="dxa"/>
          </w:tcPr>
          <w:p w14:paraId="3EB02D1F"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1</w:t>
            </w:r>
          </w:p>
        </w:tc>
      </w:tr>
      <w:tr w:rsidR="000E558E" w:rsidRPr="000E558E" w14:paraId="11014D9B" w14:textId="77777777" w:rsidTr="000E558E">
        <w:trPr>
          <w:divId w:val="1225602369"/>
          <w:trHeight w:val="107"/>
        </w:trPr>
        <w:tc>
          <w:tcPr>
            <w:tcW w:w="4820" w:type="dxa"/>
            <w:vMerge/>
          </w:tcPr>
          <w:p w14:paraId="639EC877" w14:textId="77777777" w:rsidR="000E558E" w:rsidRPr="000E558E" w:rsidRDefault="000E558E" w:rsidP="00E00201">
            <w:pPr>
              <w:pStyle w:val="table-text-0"/>
              <w:rPr>
                <w:kern w:val="2"/>
                <w:sz w:val="24"/>
                <w:szCs w:val="24"/>
                <w:lang w:eastAsia="zh-CN" w:bidi="hi-IN"/>
              </w:rPr>
            </w:pPr>
          </w:p>
        </w:tc>
        <w:tc>
          <w:tcPr>
            <w:tcW w:w="4060" w:type="dxa"/>
          </w:tcPr>
          <w:p w14:paraId="5D7D58B7"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gt; 40 лет</w:t>
            </w:r>
          </w:p>
        </w:tc>
        <w:tc>
          <w:tcPr>
            <w:tcW w:w="1829" w:type="dxa"/>
          </w:tcPr>
          <w:p w14:paraId="2CC15C5E"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2</w:t>
            </w:r>
          </w:p>
        </w:tc>
      </w:tr>
      <w:tr w:rsidR="000E558E" w:rsidRPr="000E558E" w14:paraId="4BF48C46" w14:textId="77777777" w:rsidTr="000E558E">
        <w:trPr>
          <w:divId w:val="1225602369"/>
          <w:trHeight w:val="258"/>
        </w:trPr>
        <w:tc>
          <w:tcPr>
            <w:tcW w:w="4820" w:type="dxa"/>
            <w:vMerge w:val="restart"/>
          </w:tcPr>
          <w:p w14:paraId="7A0AE369"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Статус заболевания</w:t>
            </w:r>
            <w:r w:rsidRPr="000E558E">
              <w:rPr>
                <w:kern w:val="2"/>
                <w:sz w:val="24"/>
                <w:szCs w:val="24"/>
                <w:vertAlign w:val="superscript"/>
                <w:lang w:eastAsia="zh-CN" w:bidi="hi-IN"/>
              </w:rPr>
              <w:t>1</w:t>
            </w:r>
          </w:p>
        </w:tc>
        <w:tc>
          <w:tcPr>
            <w:tcW w:w="4060" w:type="dxa"/>
          </w:tcPr>
          <w:p w14:paraId="0EC32484"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Ранний</w:t>
            </w:r>
          </w:p>
        </w:tc>
        <w:tc>
          <w:tcPr>
            <w:tcW w:w="1829" w:type="dxa"/>
          </w:tcPr>
          <w:p w14:paraId="6F5C88AF"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0</w:t>
            </w:r>
          </w:p>
        </w:tc>
      </w:tr>
      <w:tr w:rsidR="000E558E" w:rsidRPr="000E558E" w14:paraId="6637C000" w14:textId="77777777" w:rsidTr="000E558E">
        <w:trPr>
          <w:divId w:val="1225602369"/>
          <w:trHeight w:val="107"/>
        </w:trPr>
        <w:tc>
          <w:tcPr>
            <w:tcW w:w="4820" w:type="dxa"/>
            <w:vMerge/>
          </w:tcPr>
          <w:p w14:paraId="7FB62614" w14:textId="77777777" w:rsidR="000E558E" w:rsidRPr="000E558E" w:rsidRDefault="000E558E" w:rsidP="00E00201">
            <w:pPr>
              <w:pStyle w:val="table-text-0"/>
              <w:rPr>
                <w:kern w:val="2"/>
                <w:sz w:val="24"/>
                <w:szCs w:val="24"/>
                <w:lang w:eastAsia="zh-CN" w:bidi="hi-IN"/>
              </w:rPr>
            </w:pPr>
          </w:p>
        </w:tc>
        <w:tc>
          <w:tcPr>
            <w:tcW w:w="4060" w:type="dxa"/>
          </w:tcPr>
          <w:p w14:paraId="09DFC681"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Промежуточный</w:t>
            </w:r>
          </w:p>
        </w:tc>
        <w:tc>
          <w:tcPr>
            <w:tcW w:w="1829" w:type="dxa"/>
          </w:tcPr>
          <w:p w14:paraId="68CEF271"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1</w:t>
            </w:r>
          </w:p>
        </w:tc>
      </w:tr>
      <w:tr w:rsidR="000E558E" w:rsidRPr="000E558E" w14:paraId="333A506A" w14:textId="77777777" w:rsidTr="000E558E">
        <w:trPr>
          <w:divId w:val="1225602369"/>
          <w:trHeight w:val="107"/>
        </w:trPr>
        <w:tc>
          <w:tcPr>
            <w:tcW w:w="4820" w:type="dxa"/>
            <w:vMerge/>
          </w:tcPr>
          <w:p w14:paraId="03CDAFDF" w14:textId="77777777" w:rsidR="000E558E" w:rsidRPr="000E558E" w:rsidRDefault="000E558E" w:rsidP="00E00201">
            <w:pPr>
              <w:pStyle w:val="table-text-0"/>
              <w:rPr>
                <w:kern w:val="2"/>
                <w:sz w:val="24"/>
                <w:szCs w:val="24"/>
                <w:lang w:eastAsia="zh-CN" w:bidi="hi-IN"/>
              </w:rPr>
            </w:pPr>
          </w:p>
        </w:tc>
        <w:tc>
          <w:tcPr>
            <w:tcW w:w="4060" w:type="dxa"/>
          </w:tcPr>
          <w:p w14:paraId="04E0B8C2"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Развернутый</w:t>
            </w:r>
          </w:p>
        </w:tc>
        <w:tc>
          <w:tcPr>
            <w:tcW w:w="1829" w:type="dxa"/>
          </w:tcPr>
          <w:p w14:paraId="3C1CAD8A"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2</w:t>
            </w:r>
          </w:p>
        </w:tc>
      </w:tr>
      <w:tr w:rsidR="000E558E" w:rsidRPr="000E558E" w14:paraId="2AC7BC70" w14:textId="77777777" w:rsidTr="000E558E">
        <w:trPr>
          <w:divId w:val="1225602369"/>
          <w:trHeight w:val="258"/>
        </w:trPr>
        <w:tc>
          <w:tcPr>
            <w:tcW w:w="4820" w:type="dxa"/>
            <w:vMerge w:val="restart"/>
          </w:tcPr>
          <w:p w14:paraId="5F2BBEB5"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Время от постановки диагноза до ТГСК</w:t>
            </w:r>
            <w:r w:rsidRPr="000E558E">
              <w:rPr>
                <w:kern w:val="2"/>
                <w:sz w:val="24"/>
                <w:szCs w:val="24"/>
                <w:vertAlign w:val="superscript"/>
                <w:lang w:eastAsia="zh-CN" w:bidi="hi-IN"/>
              </w:rPr>
              <w:t>2</w:t>
            </w:r>
          </w:p>
        </w:tc>
        <w:tc>
          <w:tcPr>
            <w:tcW w:w="4060" w:type="dxa"/>
          </w:tcPr>
          <w:p w14:paraId="2C401B8B"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lt; 12 мес</w:t>
            </w:r>
          </w:p>
        </w:tc>
        <w:tc>
          <w:tcPr>
            <w:tcW w:w="1829" w:type="dxa"/>
          </w:tcPr>
          <w:p w14:paraId="326D6BA7"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0</w:t>
            </w:r>
          </w:p>
        </w:tc>
      </w:tr>
      <w:tr w:rsidR="000E558E" w:rsidRPr="000E558E" w14:paraId="3CF277B4" w14:textId="77777777" w:rsidTr="000E558E">
        <w:trPr>
          <w:divId w:val="1225602369"/>
          <w:trHeight w:val="107"/>
        </w:trPr>
        <w:tc>
          <w:tcPr>
            <w:tcW w:w="4820" w:type="dxa"/>
            <w:vMerge/>
          </w:tcPr>
          <w:p w14:paraId="4B94D533" w14:textId="77777777" w:rsidR="000E558E" w:rsidRPr="000E558E" w:rsidRDefault="000E558E" w:rsidP="00E00201">
            <w:pPr>
              <w:pStyle w:val="table-text-0"/>
              <w:rPr>
                <w:kern w:val="2"/>
                <w:sz w:val="24"/>
                <w:szCs w:val="24"/>
                <w:lang w:eastAsia="zh-CN" w:bidi="hi-IN"/>
              </w:rPr>
            </w:pPr>
          </w:p>
        </w:tc>
        <w:tc>
          <w:tcPr>
            <w:tcW w:w="4060" w:type="dxa"/>
          </w:tcPr>
          <w:p w14:paraId="27C3EE6E" w14:textId="77777777" w:rsidR="000E558E" w:rsidRPr="000E558E" w:rsidRDefault="000E558E" w:rsidP="00E00201">
            <w:pPr>
              <w:pStyle w:val="table-text-0"/>
              <w:rPr>
                <w:kern w:val="2"/>
                <w:sz w:val="24"/>
                <w:szCs w:val="24"/>
                <w:lang w:eastAsia="zh-CN" w:bidi="hi-IN"/>
              </w:rPr>
            </w:pPr>
            <w:r w:rsidRPr="000E558E">
              <w:rPr>
                <w:color w:val="222222"/>
                <w:kern w:val="2"/>
                <w:sz w:val="24"/>
                <w:szCs w:val="24"/>
                <w:lang w:eastAsia="zh-CN" w:bidi="hi-IN"/>
              </w:rPr>
              <w:t>≥ 12 мес</w:t>
            </w:r>
          </w:p>
        </w:tc>
        <w:tc>
          <w:tcPr>
            <w:tcW w:w="1829" w:type="dxa"/>
          </w:tcPr>
          <w:p w14:paraId="229EB0D4"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1</w:t>
            </w:r>
          </w:p>
        </w:tc>
      </w:tr>
      <w:tr w:rsidR="000E558E" w:rsidRPr="000E558E" w14:paraId="4A911779" w14:textId="77777777" w:rsidTr="000E558E">
        <w:trPr>
          <w:divId w:val="1225602369"/>
          <w:trHeight w:val="232"/>
        </w:trPr>
        <w:tc>
          <w:tcPr>
            <w:tcW w:w="4820" w:type="dxa"/>
            <w:vMerge w:val="restart"/>
          </w:tcPr>
          <w:p w14:paraId="3CE70131"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Донор</w:t>
            </w:r>
          </w:p>
        </w:tc>
        <w:tc>
          <w:tcPr>
            <w:tcW w:w="4060" w:type="dxa"/>
          </w:tcPr>
          <w:p w14:paraId="0525959D"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HLA-идентичный сиблинг</w:t>
            </w:r>
          </w:p>
        </w:tc>
        <w:tc>
          <w:tcPr>
            <w:tcW w:w="1829" w:type="dxa"/>
          </w:tcPr>
          <w:p w14:paraId="0DE94F3A"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0</w:t>
            </w:r>
          </w:p>
        </w:tc>
      </w:tr>
      <w:tr w:rsidR="000E558E" w:rsidRPr="000E558E" w14:paraId="322104A0" w14:textId="77777777" w:rsidTr="000E558E">
        <w:trPr>
          <w:divId w:val="1225602369"/>
          <w:trHeight w:val="107"/>
        </w:trPr>
        <w:tc>
          <w:tcPr>
            <w:tcW w:w="4820" w:type="dxa"/>
            <w:vMerge/>
          </w:tcPr>
          <w:p w14:paraId="3B3E47A9" w14:textId="77777777" w:rsidR="000E558E" w:rsidRPr="000E558E" w:rsidRDefault="000E558E" w:rsidP="00E00201">
            <w:pPr>
              <w:pStyle w:val="table-text-0"/>
              <w:rPr>
                <w:kern w:val="2"/>
                <w:sz w:val="24"/>
                <w:szCs w:val="24"/>
                <w:lang w:eastAsia="zh-CN" w:bidi="hi-IN"/>
              </w:rPr>
            </w:pPr>
          </w:p>
        </w:tc>
        <w:tc>
          <w:tcPr>
            <w:tcW w:w="4060" w:type="dxa"/>
          </w:tcPr>
          <w:p w14:paraId="5F4FFBE7"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Неродственный донор</w:t>
            </w:r>
          </w:p>
        </w:tc>
        <w:tc>
          <w:tcPr>
            <w:tcW w:w="1829" w:type="dxa"/>
          </w:tcPr>
          <w:p w14:paraId="1A7FC122"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1</w:t>
            </w:r>
          </w:p>
        </w:tc>
      </w:tr>
      <w:tr w:rsidR="000E558E" w:rsidRPr="000E558E" w14:paraId="4A77CDAC" w14:textId="77777777" w:rsidTr="000E558E">
        <w:trPr>
          <w:divId w:val="1225602369"/>
          <w:trHeight w:val="242"/>
        </w:trPr>
        <w:tc>
          <w:tcPr>
            <w:tcW w:w="4820" w:type="dxa"/>
            <w:vMerge w:val="restart"/>
          </w:tcPr>
          <w:p w14:paraId="37BB4EB5"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Пол донора и реципиента</w:t>
            </w:r>
          </w:p>
        </w:tc>
        <w:tc>
          <w:tcPr>
            <w:tcW w:w="4060" w:type="dxa"/>
          </w:tcPr>
          <w:p w14:paraId="27C754C4"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Донор — женщина,</w:t>
            </w:r>
            <w:r w:rsidRPr="000E558E">
              <w:rPr>
                <w:kern w:val="2"/>
                <w:sz w:val="24"/>
                <w:szCs w:val="24"/>
                <w:lang w:val="en-US" w:eastAsia="zh-CN" w:bidi="hi-IN"/>
              </w:rPr>
              <w:t xml:space="preserve"> </w:t>
            </w:r>
            <w:r w:rsidRPr="000E558E">
              <w:rPr>
                <w:kern w:val="2"/>
                <w:sz w:val="24"/>
                <w:szCs w:val="24"/>
                <w:lang w:eastAsia="zh-CN" w:bidi="hi-IN"/>
              </w:rPr>
              <w:t>реципиент —мужчина</w:t>
            </w:r>
          </w:p>
        </w:tc>
        <w:tc>
          <w:tcPr>
            <w:tcW w:w="1829" w:type="dxa"/>
          </w:tcPr>
          <w:p w14:paraId="250BA2F8"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1</w:t>
            </w:r>
          </w:p>
        </w:tc>
      </w:tr>
      <w:tr w:rsidR="000E558E" w:rsidRPr="000E558E" w14:paraId="258518C0" w14:textId="77777777" w:rsidTr="000E558E">
        <w:trPr>
          <w:divId w:val="1225602369"/>
          <w:trHeight w:val="107"/>
        </w:trPr>
        <w:tc>
          <w:tcPr>
            <w:tcW w:w="4820" w:type="dxa"/>
            <w:vMerge/>
          </w:tcPr>
          <w:p w14:paraId="711A278F" w14:textId="77777777" w:rsidR="000E558E" w:rsidRPr="000E558E" w:rsidRDefault="000E558E" w:rsidP="00E00201">
            <w:pPr>
              <w:pStyle w:val="table-text-0"/>
              <w:rPr>
                <w:kern w:val="2"/>
                <w:sz w:val="24"/>
                <w:szCs w:val="24"/>
                <w:lang w:eastAsia="zh-CN" w:bidi="hi-IN"/>
              </w:rPr>
            </w:pPr>
          </w:p>
        </w:tc>
        <w:tc>
          <w:tcPr>
            <w:tcW w:w="4060" w:type="dxa"/>
          </w:tcPr>
          <w:p w14:paraId="136C7E41"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Другие сочетания</w:t>
            </w:r>
          </w:p>
        </w:tc>
        <w:tc>
          <w:tcPr>
            <w:tcW w:w="1829" w:type="dxa"/>
          </w:tcPr>
          <w:p w14:paraId="44344D45"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0</w:t>
            </w:r>
          </w:p>
        </w:tc>
      </w:tr>
      <w:tr w:rsidR="000E558E" w:rsidRPr="000E558E" w14:paraId="13D8BC89" w14:textId="77777777" w:rsidTr="000E558E">
        <w:trPr>
          <w:divId w:val="1225602369"/>
          <w:trHeight w:val="107"/>
        </w:trPr>
        <w:tc>
          <w:tcPr>
            <w:tcW w:w="10709" w:type="dxa"/>
            <w:gridSpan w:val="3"/>
          </w:tcPr>
          <w:p w14:paraId="7E133891" w14:textId="77777777" w:rsidR="000E558E" w:rsidRPr="000E558E" w:rsidRDefault="000E558E" w:rsidP="00E00201">
            <w:pPr>
              <w:pStyle w:val="table-ref"/>
              <w:rPr>
                <w:rFonts w:eastAsia="SimSun"/>
                <w:sz w:val="24"/>
                <w:szCs w:val="24"/>
              </w:rPr>
            </w:pPr>
            <w:r w:rsidRPr="000E558E">
              <w:rPr>
                <w:rFonts w:eastAsia="SimSun"/>
                <w:sz w:val="24"/>
                <w:szCs w:val="24"/>
                <w:vertAlign w:val="superscript"/>
              </w:rPr>
              <w:t>1</w:t>
            </w:r>
            <w:r w:rsidRPr="000E558E">
              <w:rPr>
                <w:rFonts w:eastAsia="SimSun"/>
                <w:sz w:val="24"/>
                <w:szCs w:val="24"/>
              </w:rPr>
              <w:t xml:space="preserve"> Не применяется у пациентов с АА. </w:t>
            </w:r>
          </w:p>
          <w:p w14:paraId="426E0312" w14:textId="77777777" w:rsidR="000E558E" w:rsidRPr="000E558E" w:rsidRDefault="000E558E" w:rsidP="00E00201">
            <w:pPr>
              <w:pStyle w:val="table-ref"/>
              <w:rPr>
                <w:rFonts w:eastAsia="SimSun"/>
                <w:sz w:val="24"/>
                <w:szCs w:val="24"/>
              </w:rPr>
            </w:pPr>
            <w:r w:rsidRPr="000E558E">
              <w:rPr>
                <w:rFonts w:eastAsia="SimSun"/>
                <w:sz w:val="24"/>
                <w:szCs w:val="24"/>
              </w:rPr>
              <w:lastRenderedPageBreak/>
              <w:t>Ранний — острый лейкоз в ПР1; МДС в ПР1 или без предшествующего лечения; ХМЛ в 1 хронической фазе; НХЛ нелеченная или в ПР1; ММ нелеченная или в ПР1.</w:t>
            </w:r>
          </w:p>
          <w:p w14:paraId="11788EB3" w14:textId="77777777" w:rsidR="000E558E" w:rsidRPr="000E558E" w:rsidRDefault="000E558E" w:rsidP="00E00201">
            <w:pPr>
              <w:pStyle w:val="table-ref"/>
              <w:rPr>
                <w:rFonts w:eastAsia="SimSun"/>
                <w:sz w:val="24"/>
                <w:szCs w:val="24"/>
              </w:rPr>
            </w:pPr>
            <w:r w:rsidRPr="000E558E">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5907359A" w14:textId="77777777" w:rsidR="000E558E" w:rsidRPr="000E558E" w:rsidRDefault="000E558E" w:rsidP="00E00201">
            <w:pPr>
              <w:pStyle w:val="table-ref"/>
              <w:rPr>
                <w:rFonts w:eastAsia="SimSun"/>
                <w:sz w:val="24"/>
                <w:szCs w:val="24"/>
              </w:rPr>
            </w:pPr>
            <w:r w:rsidRPr="000E558E">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04A04737" w14:textId="77777777" w:rsidR="000E558E" w:rsidRPr="000E558E" w:rsidRDefault="000E558E" w:rsidP="00E00201">
            <w:pPr>
              <w:pStyle w:val="table-ref"/>
              <w:rPr>
                <w:rFonts w:eastAsia="SimSun"/>
                <w:sz w:val="24"/>
                <w:szCs w:val="24"/>
              </w:rPr>
            </w:pPr>
            <w:r w:rsidRPr="000E558E">
              <w:rPr>
                <w:rFonts w:eastAsia="SimSun"/>
                <w:sz w:val="24"/>
                <w:szCs w:val="24"/>
                <w:vertAlign w:val="superscript"/>
              </w:rPr>
              <w:t>2</w:t>
            </w:r>
            <w:r w:rsidRPr="000E558E">
              <w:rPr>
                <w:rFonts w:eastAsia="SimSun"/>
                <w:sz w:val="24"/>
                <w:szCs w:val="24"/>
              </w:rPr>
              <w:t xml:space="preserve"> Не применяется у пациентов в ПР1.</w:t>
            </w:r>
          </w:p>
        </w:tc>
      </w:tr>
    </w:tbl>
    <w:p w14:paraId="7CC5860B" w14:textId="77777777" w:rsidR="000E558E" w:rsidRPr="00777124" w:rsidRDefault="000E558E" w:rsidP="000E558E">
      <w:pPr>
        <w:spacing w:line="240" w:lineRule="auto"/>
        <w:divId w:val="1225602369"/>
        <w:rPr>
          <w:rFonts w:eastAsia="SimSun"/>
        </w:rPr>
      </w:pPr>
    </w:p>
    <w:p w14:paraId="40B44FA1" w14:textId="77777777" w:rsidR="000E558E" w:rsidRPr="00777124" w:rsidRDefault="000E558E" w:rsidP="000E558E">
      <w:pPr>
        <w:pStyle w:val="table-name"/>
        <w:divId w:val="1225602369"/>
        <w:rPr>
          <w:rFonts w:eastAsia="SimSun"/>
          <w:szCs w:val="24"/>
          <w:lang w:val="ru-RU"/>
        </w:rPr>
      </w:pPr>
      <w:r w:rsidRPr="00777124">
        <w:rPr>
          <w:rFonts w:eastAsia="SimSun"/>
          <w:szCs w:val="24"/>
          <w:lang w:val="ru-RU"/>
        </w:rPr>
        <w:t xml:space="preserve">Пятилетняя летальность (%), связанная с трансплантацией, согласно шкале риска </w:t>
      </w:r>
      <w:r w:rsidRPr="00777124">
        <w:rPr>
          <w:rFonts w:eastAsia="SimSun"/>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0E558E" w:rsidRPr="000E558E" w14:paraId="1CF4CC2D" w14:textId="77777777" w:rsidTr="008652E4">
        <w:trPr>
          <w:divId w:val="1225602369"/>
          <w:trHeight w:val="360"/>
        </w:trPr>
        <w:tc>
          <w:tcPr>
            <w:tcW w:w="1531" w:type="dxa"/>
          </w:tcPr>
          <w:p w14:paraId="605FA23C"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Баллы</w:t>
            </w:r>
          </w:p>
        </w:tc>
        <w:tc>
          <w:tcPr>
            <w:tcW w:w="1314" w:type="dxa"/>
          </w:tcPr>
          <w:p w14:paraId="4FDFD454"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0</w:t>
            </w:r>
          </w:p>
        </w:tc>
        <w:tc>
          <w:tcPr>
            <w:tcW w:w="1314" w:type="dxa"/>
          </w:tcPr>
          <w:p w14:paraId="58E17002"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1</w:t>
            </w:r>
          </w:p>
        </w:tc>
        <w:tc>
          <w:tcPr>
            <w:tcW w:w="1314" w:type="dxa"/>
          </w:tcPr>
          <w:p w14:paraId="5B92E03B"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2</w:t>
            </w:r>
          </w:p>
        </w:tc>
        <w:tc>
          <w:tcPr>
            <w:tcW w:w="1314" w:type="dxa"/>
          </w:tcPr>
          <w:p w14:paraId="2CB119AB"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3</w:t>
            </w:r>
          </w:p>
        </w:tc>
        <w:tc>
          <w:tcPr>
            <w:tcW w:w="1314" w:type="dxa"/>
          </w:tcPr>
          <w:p w14:paraId="21326D9F"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4</w:t>
            </w:r>
          </w:p>
        </w:tc>
        <w:tc>
          <w:tcPr>
            <w:tcW w:w="1314" w:type="dxa"/>
          </w:tcPr>
          <w:p w14:paraId="26A41E97"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5</w:t>
            </w:r>
          </w:p>
        </w:tc>
        <w:tc>
          <w:tcPr>
            <w:tcW w:w="1314" w:type="dxa"/>
          </w:tcPr>
          <w:p w14:paraId="013658AE" w14:textId="77777777" w:rsidR="000E558E" w:rsidRPr="000E558E" w:rsidRDefault="000E558E" w:rsidP="00E00201">
            <w:pPr>
              <w:pStyle w:val="table-head-left"/>
              <w:rPr>
                <w:kern w:val="2"/>
                <w:sz w:val="24"/>
                <w:szCs w:val="24"/>
                <w:lang w:eastAsia="zh-CN" w:bidi="hi-IN"/>
              </w:rPr>
            </w:pPr>
            <w:r w:rsidRPr="000E558E">
              <w:rPr>
                <w:kern w:val="2"/>
                <w:sz w:val="24"/>
                <w:szCs w:val="24"/>
                <w:lang w:eastAsia="zh-CN" w:bidi="hi-IN"/>
              </w:rPr>
              <w:t>6–7</w:t>
            </w:r>
          </w:p>
        </w:tc>
      </w:tr>
      <w:tr w:rsidR="000E558E" w:rsidRPr="000E558E" w14:paraId="1DE30769" w14:textId="77777777" w:rsidTr="008652E4">
        <w:trPr>
          <w:divId w:val="1225602369"/>
          <w:trHeight w:val="360"/>
        </w:trPr>
        <w:tc>
          <w:tcPr>
            <w:tcW w:w="1531" w:type="dxa"/>
          </w:tcPr>
          <w:p w14:paraId="7649A054"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ОМЛ</w:t>
            </w:r>
          </w:p>
        </w:tc>
        <w:tc>
          <w:tcPr>
            <w:tcW w:w="1314" w:type="dxa"/>
          </w:tcPr>
          <w:p w14:paraId="0198B4E3"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14</w:t>
            </w:r>
          </w:p>
        </w:tc>
        <w:tc>
          <w:tcPr>
            <w:tcW w:w="1314" w:type="dxa"/>
          </w:tcPr>
          <w:p w14:paraId="5A6015CC"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0</w:t>
            </w:r>
          </w:p>
        </w:tc>
        <w:tc>
          <w:tcPr>
            <w:tcW w:w="1314" w:type="dxa"/>
          </w:tcPr>
          <w:p w14:paraId="333108D4"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5</w:t>
            </w:r>
          </w:p>
        </w:tc>
        <w:tc>
          <w:tcPr>
            <w:tcW w:w="1314" w:type="dxa"/>
          </w:tcPr>
          <w:p w14:paraId="7B2C8A86"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76CB2AE4"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6</w:t>
            </w:r>
          </w:p>
        </w:tc>
        <w:tc>
          <w:tcPr>
            <w:tcW w:w="1314" w:type="dxa"/>
          </w:tcPr>
          <w:p w14:paraId="6B39628A"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13862FC3"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1</w:t>
            </w:r>
          </w:p>
        </w:tc>
      </w:tr>
      <w:tr w:rsidR="000E558E" w:rsidRPr="000E558E" w14:paraId="2C825A93" w14:textId="77777777" w:rsidTr="008652E4">
        <w:trPr>
          <w:divId w:val="1225602369"/>
          <w:trHeight w:val="360"/>
        </w:trPr>
        <w:tc>
          <w:tcPr>
            <w:tcW w:w="1531" w:type="dxa"/>
          </w:tcPr>
          <w:p w14:paraId="29A00A22"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ОЛЛ</w:t>
            </w:r>
          </w:p>
        </w:tc>
        <w:tc>
          <w:tcPr>
            <w:tcW w:w="1314" w:type="dxa"/>
          </w:tcPr>
          <w:p w14:paraId="7BB17CA9"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63085614"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3</w:t>
            </w:r>
          </w:p>
        </w:tc>
        <w:tc>
          <w:tcPr>
            <w:tcW w:w="1314" w:type="dxa"/>
          </w:tcPr>
          <w:p w14:paraId="51DB32AD"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4</w:t>
            </w:r>
          </w:p>
        </w:tc>
        <w:tc>
          <w:tcPr>
            <w:tcW w:w="1314" w:type="dxa"/>
          </w:tcPr>
          <w:p w14:paraId="613408E3"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2445D7D7"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267611BF"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7</w:t>
            </w:r>
          </w:p>
        </w:tc>
        <w:tc>
          <w:tcPr>
            <w:tcW w:w="1314" w:type="dxa"/>
          </w:tcPr>
          <w:p w14:paraId="1A93A089"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3</w:t>
            </w:r>
          </w:p>
        </w:tc>
      </w:tr>
      <w:tr w:rsidR="000E558E" w:rsidRPr="000E558E" w14:paraId="37935D11" w14:textId="77777777" w:rsidTr="008652E4">
        <w:trPr>
          <w:divId w:val="1225602369"/>
          <w:trHeight w:val="360"/>
        </w:trPr>
        <w:tc>
          <w:tcPr>
            <w:tcW w:w="1531" w:type="dxa"/>
          </w:tcPr>
          <w:p w14:paraId="1FD972BA"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ХМЛ</w:t>
            </w:r>
          </w:p>
        </w:tc>
        <w:tc>
          <w:tcPr>
            <w:tcW w:w="1314" w:type="dxa"/>
          </w:tcPr>
          <w:p w14:paraId="7412FB52"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17406A02"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2</w:t>
            </w:r>
          </w:p>
        </w:tc>
        <w:tc>
          <w:tcPr>
            <w:tcW w:w="1314" w:type="dxa"/>
          </w:tcPr>
          <w:p w14:paraId="1D2F93E3"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4549380B"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8</w:t>
            </w:r>
          </w:p>
        </w:tc>
        <w:tc>
          <w:tcPr>
            <w:tcW w:w="1314" w:type="dxa"/>
          </w:tcPr>
          <w:p w14:paraId="24F7C9E7"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5</w:t>
            </w:r>
          </w:p>
        </w:tc>
        <w:tc>
          <w:tcPr>
            <w:tcW w:w="1314" w:type="dxa"/>
          </w:tcPr>
          <w:p w14:paraId="51095678"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2</w:t>
            </w:r>
          </w:p>
        </w:tc>
        <w:tc>
          <w:tcPr>
            <w:tcW w:w="1314" w:type="dxa"/>
          </w:tcPr>
          <w:p w14:paraId="6E47123B"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5</w:t>
            </w:r>
          </w:p>
        </w:tc>
      </w:tr>
      <w:tr w:rsidR="000E558E" w:rsidRPr="000E558E" w14:paraId="2FA8DBDD" w14:textId="77777777" w:rsidTr="008652E4">
        <w:trPr>
          <w:divId w:val="1225602369"/>
          <w:trHeight w:val="360"/>
        </w:trPr>
        <w:tc>
          <w:tcPr>
            <w:tcW w:w="1531" w:type="dxa"/>
          </w:tcPr>
          <w:p w14:paraId="2B6623ED"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АА</w:t>
            </w:r>
          </w:p>
        </w:tc>
        <w:tc>
          <w:tcPr>
            <w:tcW w:w="1314" w:type="dxa"/>
          </w:tcPr>
          <w:p w14:paraId="087D1145"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18</w:t>
            </w:r>
          </w:p>
        </w:tc>
        <w:tc>
          <w:tcPr>
            <w:tcW w:w="1314" w:type="dxa"/>
          </w:tcPr>
          <w:p w14:paraId="410C3332"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6</w:t>
            </w:r>
          </w:p>
        </w:tc>
        <w:tc>
          <w:tcPr>
            <w:tcW w:w="1314" w:type="dxa"/>
          </w:tcPr>
          <w:p w14:paraId="0C14E8AC"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192ECA5B"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9</w:t>
            </w:r>
          </w:p>
        </w:tc>
        <w:tc>
          <w:tcPr>
            <w:tcW w:w="1314" w:type="dxa"/>
          </w:tcPr>
          <w:p w14:paraId="3315BD8E"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2</w:t>
            </w:r>
          </w:p>
        </w:tc>
        <w:tc>
          <w:tcPr>
            <w:tcW w:w="1314" w:type="dxa"/>
          </w:tcPr>
          <w:p w14:paraId="6415C8C6"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w:t>
            </w:r>
          </w:p>
        </w:tc>
        <w:tc>
          <w:tcPr>
            <w:tcW w:w="1314" w:type="dxa"/>
          </w:tcPr>
          <w:p w14:paraId="32C44C1E"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w:t>
            </w:r>
          </w:p>
        </w:tc>
      </w:tr>
      <w:tr w:rsidR="000E558E" w:rsidRPr="000E558E" w14:paraId="42617310" w14:textId="77777777" w:rsidTr="008652E4">
        <w:trPr>
          <w:divId w:val="1225602369"/>
          <w:trHeight w:val="360"/>
        </w:trPr>
        <w:tc>
          <w:tcPr>
            <w:tcW w:w="1531" w:type="dxa"/>
          </w:tcPr>
          <w:p w14:paraId="7C077344"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МДС</w:t>
            </w:r>
          </w:p>
        </w:tc>
        <w:tc>
          <w:tcPr>
            <w:tcW w:w="1314" w:type="dxa"/>
          </w:tcPr>
          <w:p w14:paraId="44DDEA91"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5</w:t>
            </w:r>
          </w:p>
        </w:tc>
        <w:tc>
          <w:tcPr>
            <w:tcW w:w="1314" w:type="dxa"/>
          </w:tcPr>
          <w:p w14:paraId="107CA80D"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8</w:t>
            </w:r>
          </w:p>
        </w:tc>
        <w:tc>
          <w:tcPr>
            <w:tcW w:w="1314" w:type="dxa"/>
          </w:tcPr>
          <w:p w14:paraId="1947B95E"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6F9EF8ED"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5</w:t>
            </w:r>
          </w:p>
        </w:tc>
        <w:tc>
          <w:tcPr>
            <w:tcW w:w="1314" w:type="dxa"/>
          </w:tcPr>
          <w:p w14:paraId="40C09BA0"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8</w:t>
            </w:r>
          </w:p>
        </w:tc>
        <w:tc>
          <w:tcPr>
            <w:tcW w:w="1314" w:type="dxa"/>
          </w:tcPr>
          <w:p w14:paraId="381F28F6"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6</w:t>
            </w:r>
          </w:p>
        </w:tc>
        <w:tc>
          <w:tcPr>
            <w:tcW w:w="1314" w:type="dxa"/>
          </w:tcPr>
          <w:p w14:paraId="1E73250F"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0</w:t>
            </w:r>
          </w:p>
        </w:tc>
      </w:tr>
      <w:tr w:rsidR="000E558E" w:rsidRPr="000E558E" w14:paraId="385F2F82" w14:textId="77777777" w:rsidTr="008652E4">
        <w:trPr>
          <w:divId w:val="1225602369"/>
          <w:trHeight w:val="360"/>
        </w:trPr>
        <w:tc>
          <w:tcPr>
            <w:tcW w:w="1531" w:type="dxa"/>
          </w:tcPr>
          <w:p w14:paraId="2F87F2A6"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ММ</w:t>
            </w:r>
          </w:p>
        </w:tc>
        <w:tc>
          <w:tcPr>
            <w:tcW w:w="1314" w:type="dxa"/>
          </w:tcPr>
          <w:p w14:paraId="0D7488E0"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w:t>
            </w:r>
          </w:p>
        </w:tc>
        <w:tc>
          <w:tcPr>
            <w:tcW w:w="1314" w:type="dxa"/>
          </w:tcPr>
          <w:p w14:paraId="4AB3A030"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w:t>
            </w:r>
          </w:p>
        </w:tc>
        <w:tc>
          <w:tcPr>
            <w:tcW w:w="1314" w:type="dxa"/>
          </w:tcPr>
          <w:p w14:paraId="68152EB9"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9</w:t>
            </w:r>
          </w:p>
        </w:tc>
        <w:tc>
          <w:tcPr>
            <w:tcW w:w="1314" w:type="dxa"/>
          </w:tcPr>
          <w:p w14:paraId="0FAE4E85"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5</w:t>
            </w:r>
          </w:p>
        </w:tc>
        <w:tc>
          <w:tcPr>
            <w:tcW w:w="1314" w:type="dxa"/>
          </w:tcPr>
          <w:p w14:paraId="2D06F998"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0</w:t>
            </w:r>
          </w:p>
        </w:tc>
        <w:tc>
          <w:tcPr>
            <w:tcW w:w="1314" w:type="dxa"/>
          </w:tcPr>
          <w:p w14:paraId="7FA1F550"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42</w:t>
            </w:r>
          </w:p>
        </w:tc>
        <w:tc>
          <w:tcPr>
            <w:tcW w:w="1314" w:type="dxa"/>
          </w:tcPr>
          <w:p w14:paraId="034CE7A4"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52</w:t>
            </w:r>
          </w:p>
        </w:tc>
      </w:tr>
      <w:tr w:rsidR="000E558E" w:rsidRPr="000E558E" w14:paraId="4A074CBD" w14:textId="77777777" w:rsidTr="008652E4">
        <w:trPr>
          <w:divId w:val="1225602369"/>
          <w:trHeight w:val="360"/>
        </w:trPr>
        <w:tc>
          <w:tcPr>
            <w:tcW w:w="1531" w:type="dxa"/>
          </w:tcPr>
          <w:p w14:paraId="36AE5928" w14:textId="77777777" w:rsidR="000E558E" w:rsidRPr="000E558E" w:rsidRDefault="000E558E" w:rsidP="00E00201">
            <w:pPr>
              <w:pStyle w:val="table-text-0"/>
              <w:rPr>
                <w:kern w:val="2"/>
                <w:sz w:val="24"/>
                <w:szCs w:val="24"/>
                <w:lang w:eastAsia="zh-CN" w:bidi="hi-IN"/>
              </w:rPr>
            </w:pPr>
            <w:r w:rsidRPr="000E558E">
              <w:rPr>
                <w:kern w:val="2"/>
                <w:sz w:val="24"/>
                <w:szCs w:val="24"/>
                <w:lang w:eastAsia="zh-CN" w:bidi="hi-IN"/>
              </w:rPr>
              <w:t>НХЛ</w:t>
            </w:r>
          </w:p>
        </w:tc>
        <w:tc>
          <w:tcPr>
            <w:tcW w:w="1314" w:type="dxa"/>
          </w:tcPr>
          <w:p w14:paraId="599F3696"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15</w:t>
            </w:r>
          </w:p>
        </w:tc>
        <w:tc>
          <w:tcPr>
            <w:tcW w:w="1314" w:type="dxa"/>
          </w:tcPr>
          <w:p w14:paraId="4BFDF747"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4</w:t>
            </w:r>
          </w:p>
        </w:tc>
        <w:tc>
          <w:tcPr>
            <w:tcW w:w="1314" w:type="dxa"/>
          </w:tcPr>
          <w:p w14:paraId="69043003"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28</w:t>
            </w:r>
          </w:p>
        </w:tc>
        <w:tc>
          <w:tcPr>
            <w:tcW w:w="1314" w:type="dxa"/>
          </w:tcPr>
          <w:p w14:paraId="60B2DF65"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0</w:t>
            </w:r>
          </w:p>
        </w:tc>
        <w:tc>
          <w:tcPr>
            <w:tcW w:w="1314" w:type="dxa"/>
          </w:tcPr>
          <w:p w14:paraId="49310CA5"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4</w:t>
            </w:r>
          </w:p>
        </w:tc>
        <w:tc>
          <w:tcPr>
            <w:tcW w:w="1314" w:type="dxa"/>
          </w:tcPr>
          <w:p w14:paraId="79BEDF71"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6</w:t>
            </w:r>
          </w:p>
        </w:tc>
        <w:tc>
          <w:tcPr>
            <w:tcW w:w="1314" w:type="dxa"/>
          </w:tcPr>
          <w:p w14:paraId="2A8EF986" w14:textId="77777777" w:rsidR="000E558E" w:rsidRPr="000E558E" w:rsidRDefault="000E558E" w:rsidP="00E00201">
            <w:pPr>
              <w:pStyle w:val="table-text-0"/>
              <w:rPr>
                <w:kern w:val="2"/>
                <w:sz w:val="24"/>
                <w:szCs w:val="24"/>
                <w:lang w:eastAsia="zh-CN" w:bidi="hi-IN"/>
              </w:rPr>
            </w:pPr>
            <w:r w:rsidRPr="000E558E">
              <w:rPr>
                <w:kern w:val="2"/>
                <w:sz w:val="24"/>
                <w:szCs w:val="24"/>
                <w:lang w:val="x-none" w:eastAsia="zh-CN" w:bidi="hi-IN"/>
              </w:rPr>
              <w:t>38</w:t>
            </w:r>
          </w:p>
        </w:tc>
      </w:tr>
    </w:tbl>
    <w:p w14:paraId="22F42560" w14:textId="77777777" w:rsidR="008652E4" w:rsidRDefault="008652E4" w:rsidP="008652E4">
      <w:pPr>
        <w:divId w:val="1225602369"/>
      </w:pPr>
    </w:p>
    <w:p w14:paraId="3232FCF1" w14:textId="66A24B8D" w:rsidR="00C12ACA" w:rsidRPr="00C12ACA" w:rsidRDefault="008652E4" w:rsidP="00C12ACA">
      <w:pPr>
        <w:pStyle w:val="2"/>
        <w:divId w:val="1225602369"/>
      </w:pPr>
      <w:bookmarkStart w:id="329" w:name="_Toc64624827"/>
      <w:r w:rsidRPr="00ED0774">
        <w:t>Приложение Г</w:t>
      </w:r>
      <w:r>
        <w:rPr>
          <w:lang w:val="ru-RU"/>
        </w:rPr>
        <w:t>7</w:t>
      </w:r>
      <w:r w:rsidRPr="00ED0774">
        <w:t xml:space="preserve">. </w:t>
      </w:r>
      <w:bookmarkStart w:id="330" w:name="_Toc44401121"/>
      <w:r w:rsidR="00C12ACA" w:rsidRPr="00C04462">
        <w:rPr>
          <w:rFonts w:eastAsia="SimSun"/>
        </w:rPr>
        <w:t>Расчет трансплантационного риска по шкале HCT-CI</w:t>
      </w:r>
      <w:bookmarkEnd w:id="329"/>
      <w:bookmarkEnd w:id="330"/>
    </w:p>
    <w:p w14:paraId="691E68A3" w14:textId="5F2449CA" w:rsidR="00C12ACA" w:rsidRPr="00A74B56" w:rsidRDefault="00C12ACA" w:rsidP="00C12ACA">
      <w:pPr>
        <w:ind w:firstLine="709"/>
        <w:divId w:val="1225602369"/>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6E3DE3">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6E3DE3">
        <w:rPr>
          <w:rFonts w:eastAsia="SimSun" w:hint="eastAsia"/>
        </w:rPr>
        <w:instrText xml:space="preserve">ly associated with increases in hazard ratios for nonrelapse mortality (NRM) (P &lt;.0001) and overall mortality (P &lt;.0001) among recipients of allogeneic HCT. HCT-CI scores of </w:instrText>
      </w:r>
      <w:r w:rsidR="006E3DE3">
        <w:rPr>
          <w:rFonts w:eastAsia="SimSun" w:hint="eastAsia"/>
        </w:rPr>
        <w:instrText>≥</w:instrText>
      </w:r>
      <w:r w:rsidR="006E3DE3">
        <w:rPr>
          <w:rFonts w:eastAsia="SimSun" w:hint="eastAsia"/>
        </w:rPr>
        <w:instrText>3 were uniformly associated with higher risks for outcomes in both allogeneic an</w:instrText>
      </w:r>
      <w:r w:rsidR="006E3DE3">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51,252]","plainTextFormattedCitation":"[251,252]","previouslyFormattedCitation":"[251,252]"},"properties":{"noteIndex":0},"schema":"https://github.com/citation-style-language/schema/raw/master/csl-citation.json"}</w:instrText>
      </w:r>
      <w:r w:rsidRPr="00A74B56">
        <w:rPr>
          <w:rFonts w:eastAsia="SimSun"/>
        </w:rPr>
        <w:fldChar w:fldCharType="separate"/>
      </w:r>
      <w:r w:rsidR="002B4EF9" w:rsidRPr="002B4EF9">
        <w:rPr>
          <w:rFonts w:eastAsia="SimSun"/>
          <w:noProof/>
        </w:rPr>
        <w:t>[251,252]</w:t>
      </w:r>
      <w:r w:rsidRPr="00A74B56">
        <w:rPr>
          <w:rFonts w:eastAsia="SimSun"/>
        </w:rPr>
        <w:fldChar w:fldCharType="end"/>
      </w:r>
      <w:r w:rsidRPr="00A74B56">
        <w:rPr>
          <w:rFonts w:eastAsia="SimSun"/>
        </w:rPr>
        <w:t>.</w:t>
      </w:r>
    </w:p>
    <w:p w14:paraId="794E789B" w14:textId="48527033" w:rsidR="00C12ACA" w:rsidRPr="00A74B56" w:rsidRDefault="00C12ACA" w:rsidP="00C12ACA">
      <w:pPr>
        <w:ind w:firstLine="709"/>
        <w:divId w:val="1225602369"/>
        <w:rPr>
          <w:rFonts w:eastAsia="SimSun"/>
        </w:rPr>
      </w:pP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C12ACA" w:rsidRPr="00C12ACA" w14:paraId="6D238AEE" w14:textId="77777777" w:rsidTr="00C12ACA">
        <w:trPr>
          <w:divId w:val="1225602369"/>
        </w:trPr>
        <w:tc>
          <w:tcPr>
            <w:tcW w:w="8900" w:type="dxa"/>
            <w:vAlign w:val="center"/>
          </w:tcPr>
          <w:p w14:paraId="5275BAFC" w14:textId="77777777" w:rsidR="00C12ACA" w:rsidRPr="00C12ACA" w:rsidRDefault="00C12ACA" w:rsidP="00E00201">
            <w:pPr>
              <w:pStyle w:val="table-name"/>
              <w:rPr>
                <w:rFonts w:eastAsia="SimSun"/>
                <w:szCs w:val="24"/>
              </w:rPr>
            </w:pPr>
            <w:r w:rsidRPr="00C12ACA">
              <w:rPr>
                <w:rFonts w:eastAsia="SimSun"/>
                <w:szCs w:val="24"/>
              </w:rPr>
              <w:t>Статус</w:t>
            </w:r>
          </w:p>
        </w:tc>
        <w:tc>
          <w:tcPr>
            <w:tcW w:w="1195" w:type="dxa"/>
            <w:vAlign w:val="center"/>
          </w:tcPr>
          <w:p w14:paraId="099325F3" w14:textId="77777777" w:rsidR="00C12ACA" w:rsidRPr="00C12ACA" w:rsidRDefault="00C12ACA" w:rsidP="00E00201">
            <w:pPr>
              <w:pStyle w:val="table-name"/>
              <w:rPr>
                <w:rFonts w:eastAsia="SimSun"/>
                <w:szCs w:val="24"/>
              </w:rPr>
            </w:pPr>
            <w:r w:rsidRPr="00C12ACA">
              <w:rPr>
                <w:rFonts w:eastAsia="SimSun"/>
                <w:szCs w:val="24"/>
              </w:rPr>
              <w:t>Баллы</w:t>
            </w:r>
          </w:p>
        </w:tc>
      </w:tr>
      <w:tr w:rsidR="00C12ACA" w:rsidRPr="00C12ACA" w14:paraId="4C47B2E6" w14:textId="77777777" w:rsidTr="00C12ACA">
        <w:trPr>
          <w:divId w:val="1225602369"/>
        </w:trPr>
        <w:tc>
          <w:tcPr>
            <w:tcW w:w="8900" w:type="dxa"/>
            <w:vAlign w:val="center"/>
          </w:tcPr>
          <w:p w14:paraId="0795BA62" w14:textId="77777777" w:rsidR="00C12ACA" w:rsidRPr="00C12ACA" w:rsidRDefault="00C12ACA" w:rsidP="00E00201">
            <w:pPr>
              <w:pStyle w:val="table-head-left"/>
              <w:rPr>
                <w:rFonts w:eastAsia="SimSun"/>
                <w:sz w:val="24"/>
                <w:szCs w:val="24"/>
              </w:rPr>
            </w:pPr>
            <w:r w:rsidRPr="00C12ACA">
              <w:rPr>
                <w:rFonts w:eastAsia="SimSun"/>
                <w:sz w:val="24"/>
                <w:szCs w:val="24"/>
              </w:rPr>
              <w:t>Дыхательная система</w:t>
            </w:r>
          </w:p>
        </w:tc>
        <w:tc>
          <w:tcPr>
            <w:tcW w:w="1195" w:type="dxa"/>
            <w:vAlign w:val="center"/>
          </w:tcPr>
          <w:p w14:paraId="161C0710" w14:textId="77777777" w:rsidR="00C12ACA" w:rsidRPr="00C12ACA" w:rsidRDefault="00C12ACA" w:rsidP="00E00201">
            <w:pPr>
              <w:pStyle w:val="table-head-left"/>
              <w:rPr>
                <w:rFonts w:eastAsia="SimSun"/>
                <w:sz w:val="24"/>
                <w:szCs w:val="24"/>
              </w:rPr>
            </w:pPr>
          </w:p>
        </w:tc>
      </w:tr>
      <w:tr w:rsidR="00C12ACA" w:rsidRPr="00C12ACA" w14:paraId="300C5896" w14:textId="77777777" w:rsidTr="00C12ACA">
        <w:trPr>
          <w:divId w:val="1225602369"/>
        </w:trPr>
        <w:tc>
          <w:tcPr>
            <w:tcW w:w="8900" w:type="dxa"/>
            <w:vAlign w:val="center"/>
          </w:tcPr>
          <w:p w14:paraId="75A70355" w14:textId="77777777" w:rsidR="00C12ACA" w:rsidRPr="00C12ACA" w:rsidRDefault="00C12ACA" w:rsidP="00E00201">
            <w:pPr>
              <w:pStyle w:val="table-text-0"/>
              <w:rPr>
                <w:rFonts w:eastAsia="SimSun"/>
                <w:sz w:val="24"/>
                <w:szCs w:val="24"/>
              </w:rPr>
            </w:pPr>
            <w:r w:rsidRPr="00C12ACA">
              <w:rPr>
                <w:sz w:val="24"/>
                <w:szCs w:val="24"/>
              </w:rPr>
              <w:t>ОФВ1 66–80% или одышка при небольшой физической нагрузке</w:t>
            </w:r>
          </w:p>
        </w:tc>
        <w:tc>
          <w:tcPr>
            <w:tcW w:w="1195" w:type="dxa"/>
            <w:vAlign w:val="center"/>
          </w:tcPr>
          <w:p w14:paraId="2337D5A8" w14:textId="77777777" w:rsidR="00C12ACA" w:rsidRPr="00C12ACA" w:rsidRDefault="00C12ACA" w:rsidP="00E00201">
            <w:pPr>
              <w:pStyle w:val="table-text-0"/>
              <w:rPr>
                <w:rFonts w:eastAsia="SimSun"/>
                <w:sz w:val="24"/>
                <w:szCs w:val="24"/>
              </w:rPr>
            </w:pPr>
            <w:r w:rsidRPr="00C12ACA">
              <w:rPr>
                <w:rFonts w:eastAsia="SimSun"/>
                <w:sz w:val="24"/>
                <w:szCs w:val="24"/>
              </w:rPr>
              <w:t>2</w:t>
            </w:r>
          </w:p>
        </w:tc>
      </w:tr>
      <w:tr w:rsidR="00C12ACA" w:rsidRPr="00C12ACA" w14:paraId="678E9197" w14:textId="77777777" w:rsidTr="00C12ACA">
        <w:trPr>
          <w:divId w:val="1225602369"/>
        </w:trPr>
        <w:tc>
          <w:tcPr>
            <w:tcW w:w="8900" w:type="dxa"/>
            <w:vAlign w:val="center"/>
          </w:tcPr>
          <w:p w14:paraId="64AF4210" w14:textId="77777777" w:rsidR="00C12ACA" w:rsidRPr="00C12ACA" w:rsidRDefault="00C12ACA" w:rsidP="00E00201">
            <w:pPr>
              <w:pStyle w:val="table-text-0"/>
              <w:rPr>
                <w:sz w:val="24"/>
                <w:szCs w:val="24"/>
              </w:rPr>
            </w:pPr>
            <w:r w:rsidRPr="00C12ACA">
              <w:rPr>
                <w:sz w:val="24"/>
                <w:szCs w:val="24"/>
              </w:rPr>
              <w:t xml:space="preserve">ОФВ1 </w:t>
            </w:r>
            <w:r w:rsidRPr="00C12ACA">
              <w:rPr>
                <w:rFonts w:eastAsia="SimSun"/>
                <w:sz w:val="24"/>
                <w:szCs w:val="24"/>
              </w:rPr>
              <w:t>≤</w:t>
            </w:r>
            <w:r w:rsidRPr="00C12ACA">
              <w:rPr>
                <w:sz w:val="24"/>
                <w:szCs w:val="24"/>
              </w:rPr>
              <w:t xml:space="preserve"> 65% или одышка в покое или потребность в кислородной поддержке</w:t>
            </w:r>
          </w:p>
        </w:tc>
        <w:tc>
          <w:tcPr>
            <w:tcW w:w="1195" w:type="dxa"/>
            <w:vAlign w:val="center"/>
          </w:tcPr>
          <w:p w14:paraId="32865C45" w14:textId="77777777" w:rsidR="00C12ACA" w:rsidRPr="00C12ACA" w:rsidRDefault="00C12ACA" w:rsidP="00E00201">
            <w:pPr>
              <w:pStyle w:val="table-text-0"/>
              <w:rPr>
                <w:rFonts w:eastAsia="SimSun"/>
                <w:sz w:val="24"/>
                <w:szCs w:val="24"/>
              </w:rPr>
            </w:pPr>
            <w:r w:rsidRPr="00C12ACA">
              <w:rPr>
                <w:rFonts w:eastAsia="SimSun"/>
                <w:sz w:val="24"/>
                <w:szCs w:val="24"/>
              </w:rPr>
              <w:t>3</w:t>
            </w:r>
          </w:p>
        </w:tc>
      </w:tr>
      <w:tr w:rsidR="00C12ACA" w:rsidRPr="00C12ACA" w14:paraId="07C03D84" w14:textId="77777777" w:rsidTr="00C12ACA">
        <w:trPr>
          <w:divId w:val="1225602369"/>
        </w:trPr>
        <w:tc>
          <w:tcPr>
            <w:tcW w:w="8900" w:type="dxa"/>
            <w:vAlign w:val="center"/>
          </w:tcPr>
          <w:p w14:paraId="6374357B" w14:textId="77777777" w:rsidR="00C12ACA" w:rsidRPr="00C12ACA" w:rsidRDefault="00C12ACA" w:rsidP="00E00201">
            <w:pPr>
              <w:pStyle w:val="table-head-left"/>
              <w:rPr>
                <w:rFonts w:eastAsia="SimSun"/>
                <w:sz w:val="24"/>
                <w:szCs w:val="24"/>
              </w:rPr>
            </w:pPr>
            <w:r w:rsidRPr="00C12ACA">
              <w:rPr>
                <w:rFonts w:eastAsia="SimSun"/>
                <w:sz w:val="24"/>
                <w:szCs w:val="24"/>
              </w:rPr>
              <w:t>Сердечно-сосудистая система</w:t>
            </w:r>
          </w:p>
        </w:tc>
        <w:tc>
          <w:tcPr>
            <w:tcW w:w="1195" w:type="dxa"/>
            <w:vAlign w:val="center"/>
          </w:tcPr>
          <w:p w14:paraId="7C349189" w14:textId="77777777" w:rsidR="00C12ACA" w:rsidRPr="00C12ACA" w:rsidRDefault="00C12ACA" w:rsidP="00E00201">
            <w:pPr>
              <w:tabs>
                <w:tab w:val="left" w:pos="567"/>
              </w:tabs>
              <w:spacing w:line="240" w:lineRule="auto"/>
              <w:jc w:val="center"/>
              <w:rPr>
                <w:rFonts w:eastAsia="SimSun"/>
              </w:rPr>
            </w:pPr>
          </w:p>
        </w:tc>
      </w:tr>
      <w:tr w:rsidR="00C12ACA" w:rsidRPr="00C12ACA" w14:paraId="61CDED78" w14:textId="77777777" w:rsidTr="00C12ACA">
        <w:trPr>
          <w:divId w:val="1225602369"/>
        </w:trPr>
        <w:tc>
          <w:tcPr>
            <w:tcW w:w="8900" w:type="dxa"/>
            <w:vAlign w:val="center"/>
          </w:tcPr>
          <w:p w14:paraId="7504B775" w14:textId="77777777" w:rsidR="00C12ACA" w:rsidRPr="00C12ACA" w:rsidRDefault="00C12ACA" w:rsidP="00E00201">
            <w:pPr>
              <w:pStyle w:val="table-text-0"/>
              <w:rPr>
                <w:rFonts w:eastAsia="SimSun"/>
                <w:sz w:val="24"/>
                <w:szCs w:val="24"/>
              </w:rPr>
            </w:pPr>
            <w:r w:rsidRPr="00C12ACA">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50FF00C9"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21A35914" w14:textId="77777777" w:rsidTr="00C12ACA">
        <w:trPr>
          <w:divId w:val="1225602369"/>
        </w:trPr>
        <w:tc>
          <w:tcPr>
            <w:tcW w:w="8900" w:type="dxa"/>
            <w:vAlign w:val="center"/>
          </w:tcPr>
          <w:p w14:paraId="341BF541" w14:textId="77777777" w:rsidR="00C12ACA" w:rsidRPr="00C12ACA" w:rsidRDefault="00C12ACA" w:rsidP="00E00201">
            <w:pPr>
              <w:pStyle w:val="table-text-0"/>
              <w:rPr>
                <w:rFonts w:eastAsia="SimSun"/>
                <w:sz w:val="24"/>
                <w:szCs w:val="24"/>
              </w:rPr>
            </w:pPr>
            <w:r w:rsidRPr="00C12ACA">
              <w:rPr>
                <w:sz w:val="24"/>
                <w:szCs w:val="24"/>
              </w:rPr>
              <w:lastRenderedPageBreak/>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2F9C7E3B"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191CFE41" w14:textId="77777777" w:rsidTr="00C12ACA">
        <w:trPr>
          <w:divId w:val="1225602369"/>
        </w:trPr>
        <w:tc>
          <w:tcPr>
            <w:tcW w:w="8900" w:type="dxa"/>
            <w:vAlign w:val="center"/>
          </w:tcPr>
          <w:p w14:paraId="129D1E39" w14:textId="77777777" w:rsidR="00C12ACA" w:rsidRPr="00C12ACA" w:rsidRDefault="00C12ACA" w:rsidP="00E00201">
            <w:pPr>
              <w:pStyle w:val="table-text-0"/>
              <w:rPr>
                <w:rFonts w:eastAsia="SimSun"/>
                <w:sz w:val="24"/>
                <w:szCs w:val="24"/>
              </w:rPr>
            </w:pPr>
            <w:r w:rsidRPr="00C12ACA">
              <w:rPr>
                <w:sz w:val="24"/>
                <w:szCs w:val="24"/>
              </w:rPr>
              <w:t>Пороки сердца за исключением пролапса митрального клапана</w:t>
            </w:r>
          </w:p>
        </w:tc>
        <w:tc>
          <w:tcPr>
            <w:tcW w:w="1195" w:type="dxa"/>
            <w:vAlign w:val="center"/>
          </w:tcPr>
          <w:p w14:paraId="309D2EE6"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43660FD6" w14:textId="77777777" w:rsidTr="00C12ACA">
        <w:trPr>
          <w:divId w:val="1225602369"/>
        </w:trPr>
        <w:tc>
          <w:tcPr>
            <w:tcW w:w="8900" w:type="dxa"/>
            <w:vAlign w:val="center"/>
          </w:tcPr>
          <w:p w14:paraId="0852CF25" w14:textId="77777777" w:rsidR="00C12ACA" w:rsidRPr="00C12ACA" w:rsidRDefault="00C12ACA" w:rsidP="00E00201">
            <w:pPr>
              <w:pStyle w:val="table-head-left"/>
              <w:rPr>
                <w:rFonts w:eastAsia="SimSun"/>
                <w:sz w:val="24"/>
                <w:szCs w:val="24"/>
              </w:rPr>
            </w:pPr>
            <w:r w:rsidRPr="00C12ACA">
              <w:rPr>
                <w:rFonts w:eastAsia="SimSun"/>
                <w:sz w:val="24"/>
                <w:szCs w:val="24"/>
              </w:rPr>
              <w:t>ЖКТ</w:t>
            </w:r>
          </w:p>
        </w:tc>
        <w:tc>
          <w:tcPr>
            <w:tcW w:w="1195" w:type="dxa"/>
            <w:vAlign w:val="center"/>
          </w:tcPr>
          <w:p w14:paraId="6BE17583" w14:textId="77777777" w:rsidR="00C12ACA" w:rsidRPr="00C12ACA" w:rsidRDefault="00C12ACA" w:rsidP="00E00201">
            <w:pPr>
              <w:pStyle w:val="table-head-left"/>
              <w:rPr>
                <w:rFonts w:eastAsia="SimSun"/>
                <w:sz w:val="24"/>
                <w:szCs w:val="24"/>
              </w:rPr>
            </w:pPr>
          </w:p>
        </w:tc>
      </w:tr>
      <w:tr w:rsidR="00C12ACA" w:rsidRPr="00C12ACA" w14:paraId="3DCD120C" w14:textId="77777777" w:rsidTr="00C12ACA">
        <w:trPr>
          <w:divId w:val="1225602369"/>
        </w:trPr>
        <w:tc>
          <w:tcPr>
            <w:tcW w:w="8900" w:type="dxa"/>
            <w:vAlign w:val="center"/>
          </w:tcPr>
          <w:p w14:paraId="3D7A584A" w14:textId="77777777" w:rsidR="00C12ACA" w:rsidRPr="00C12ACA" w:rsidRDefault="00C12ACA" w:rsidP="00E00201">
            <w:pPr>
              <w:pStyle w:val="table-text-0"/>
              <w:rPr>
                <w:rFonts w:eastAsia="SimSun"/>
                <w:sz w:val="24"/>
                <w:szCs w:val="24"/>
              </w:rPr>
            </w:pPr>
            <w:r w:rsidRPr="00C12ACA">
              <w:rPr>
                <w:sz w:val="24"/>
                <w:szCs w:val="24"/>
              </w:rPr>
              <w:t>Хронический гепатит, билирубин до 1,5 норм или АЛТ либо АСТ до 2,5 норм</w:t>
            </w:r>
          </w:p>
        </w:tc>
        <w:tc>
          <w:tcPr>
            <w:tcW w:w="1195" w:type="dxa"/>
            <w:vAlign w:val="center"/>
          </w:tcPr>
          <w:p w14:paraId="1999D6AB"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01D2FCE2" w14:textId="77777777" w:rsidTr="00C12ACA">
        <w:trPr>
          <w:divId w:val="1225602369"/>
        </w:trPr>
        <w:tc>
          <w:tcPr>
            <w:tcW w:w="8900" w:type="dxa"/>
            <w:vAlign w:val="center"/>
          </w:tcPr>
          <w:p w14:paraId="7F3A2B79" w14:textId="77777777" w:rsidR="00C12ACA" w:rsidRPr="00C12ACA" w:rsidRDefault="00C12ACA" w:rsidP="00E00201">
            <w:pPr>
              <w:pStyle w:val="table-text-0"/>
              <w:rPr>
                <w:rFonts w:eastAsia="SimSun"/>
                <w:sz w:val="24"/>
                <w:szCs w:val="24"/>
              </w:rPr>
            </w:pPr>
            <w:r w:rsidRPr="00C12ACA">
              <w:rPr>
                <w:sz w:val="24"/>
                <w:szCs w:val="24"/>
              </w:rPr>
              <w:t>Цирроз, билирубин более 1,5 норм или АЛТ либо АСТ более 2,5 норм</w:t>
            </w:r>
          </w:p>
        </w:tc>
        <w:tc>
          <w:tcPr>
            <w:tcW w:w="1195" w:type="dxa"/>
            <w:vAlign w:val="center"/>
          </w:tcPr>
          <w:p w14:paraId="75A2CE58" w14:textId="77777777" w:rsidR="00C12ACA" w:rsidRPr="00C12ACA" w:rsidRDefault="00C12ACA" w:rsidP="00E00201">
            <w:pPr>
              <w:pStyle w:val="table-text-0"/>
              <w:rPr>
                <w:rFonts w:eastAsia="SimSun"/>
                <w:sz w:val="24"/>
                <w:szCs w:val="24"/>
              </w:rPr>
            </w:pPr>
            <w:r w:rsidRPr="00C12ACA">
              <w:rPr>
                <w:rFonts w:eastAsia="SimSun"/>
                <w:sz w:val="24"/>
                <w:szCs w:val="24"/>
              </w:rPr>
              <w:t>3</w:t>
            </w:r>
          </w:p>
        </w:tc>
      </w:tr>
      <w:tr w:rsidR="00C12ACA" w:rsidRPr="00C12ACA" w14:paraId="37B26236" w14:textId="77777777" w:rsidTr="00C12ACA">
        <w:trPr>
          <w:divId w:val="1225602369"/>
        </w:trPr>
        <w:tc>
          <w:tcPr>
            <w:tcW w:w="8900" w:type="dxa"/>
            <w:vAlign w:val="center"/>
          </w:tcPr>
          <w:p w14:paraId="163C27C5" w14:textId="77777777" w:rsidR="00C12ACA" w:rsidRPr="00C12ACA" w:rsidRDefault="00C12ACA" w:rsidP="00E00201">
            <w:pPr>
              <w:pStyle w:val="table-text-0"/>
              <w:rPr>
                <w:sz w:val="24"/>
                <w:szCs w:val="24"/>
              </w:rPr>
            </w:pPr>
            <w:r w:rsidRPr="00C12ACA">
              <w:rPr>
                <w:sz w:val="24"/>
                <w:szCs w:val="24"/>
              </w:rPr>
              <w:t>Болезнь Крона или язвенный колит</w:t>
            </w:r>
          </w:p>
        </w:tc>
        <w:tc>
          <w:tcPr>
            <w:tcW w:w="1195" w:type="dxa"/>
            <w:vAlign w:val="center"/>
          </w:tcPr>
          <w:p w14:paraId="1CCE76DB"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322BC08C" w14:textId="77777777" w:rsidTr="00C12ACA">
        <w:trPr>
          <w:divId w:val="1225602369"/>
        </w:trPr>
        <w:tc>
          <w:tcPr>
            <w:tcW w:w="8900" w:type="dxa"/>
          </w:tcPr>
          <w:p w14:paraId="516E835D" w14:textId="77777777" w:rsidR="00C12ACA" w:rsidRPr="00C12ACA" w:rsidRDefault="00C12ACA" w:rsidP="00E00201">
            <w:pPr>
              <w:pStyle w:val="table-text-0"/>
              <w:rPr>
                <w:sz w:val="24"/>
                <w:szCs w:val="24"/>
              </w:rPr>
            </w:pPr>
            <w:r w:rsidRPr="00C12ACA">
              <w:rPr>
                <w:sz w:val="24"/>
                <w:szCs w:val="24"/>
              </w:rPr>
              <w:t>Язвенная болезнь, требующая лечения</w:t>
            </w:r>
          </w:p>
        </w:tc>
        <w:tc>
          <w:tcPr>
            <w:tcW w:w="1195" w:type="dxa"/>
          </w:tcPr>
          <w:p w14:paraId="17B26725" w14:textId="77777777" w:rsidR="00C12ACA" w:rsidRPr="00C12ACA" w:rsidRDefault="00C12ACA" w:rsidP="00E00201">
            <w:pPr>
              <w:pStyle w:val="table-text-0"/>
              <w:rPr>
                <w:rFonts w:eastAsia="SimSun"/>
                <w:sz w:val="24"/>
                <w:szCs w:val="24"/>
              </w:rPr>
            </w:pPr>
            <w:r w:rsidRPr="00C12ACA">
              <w:rPr>
                <w:rFonts w:eastAsia="SimSun"/>
                <w:sz w:val="24"/>
                <w:szCs w:val="24"/>
              </w:rPr>
              <w:t>2</w:t>
            </w:r>
          </w:p>
        </w:tc>
      </w:tr>
      <w:tr w:rsidR="00C12ACA" w:rsidRPr="00C12ACA" w14:paraId="627EC26C" w14:textId="77777777" w:rsidTr="00C12ACA">
        <w:trPr>
          <w:divId w:val="1225602369"/>
        </w:trPr>
        <w:tc>
          <w:tcPr>
            <w:tcW w:w="8900" w:type="dxa"/>
          </w:tcPr>
          <w:p w14:paraId="538686FC" w14:textId="77777777" w:rsidR="00C12ACA" w:rsidRPr="00C12ACA" w:rsidRDefault="00C12ACA" w:rsidP="00E00201">
            <w:pPr>
              <w:pStyle w:val="table-head-left"/>
              <w:rPr>
                <w:sz w:val="24"/>
                <w:szCs w:val="24"/>
              </w:rPr>
            </w:pPr>
            <w:r w:rsidRPr="00C12ACA">
              <w:rPr>
                <w:sz w:val="24"/>
                <w:szCs w:val="24"/>
              </w:rPr>
              <w:t>Нарушение обмена</w:t>
            </w:r>
          </w:p>
        </w:tc>
        <w:tc>
          <w:tcPr>
            <w:tcW w:w="1195" w:type="dxa"/>
          </w:tcPr>
          <w:p w14:paraId="6AF5605D" w14:textId="77777777" w:rsidR="00C12ACA" w:rsidRPr="00C12ACA" w:rsidRDefault="00C12ACA" w:rsidP="00E00201">
            <w:pPr>
              <w:pStyle w:val="table-head-left"/>
              <w:rPr>
                <w:rFonts w:eastAsia="SimSun"/>
                <w:sz w:val="24"/>
                <w:szCs w:val="24"/>
              </w:rPr>
            </w:pPr>
          </w:p>
        </w:tc>
      </w:tr>
      <w:tr w:rsidR="00C12ACA" w:rsidRPr="00C12ACA" w14:paraId="264412A0" w14:textId="77777777" w:rsidTr="00C12ACA">
        <w:trPr>
          <w:divId w:val="1225602369"/>
        </w:trPr>
        <w:tc>
          <w:tcPr>
            <w:tcW w:w="8900" w:type="dxa"/>
          </w:tcPr>
          <w:p w14:paraId="33F5A624" w14:textId="77777777" w:rsidR="00C12ACA" w:rsidRPr="00C12ACA" w:rsidRDefault="00C12ACA" w:rsidP="00E00201">
            <w:pPr>
              <w:pStyle w:val="table-text-0"/>
              <w:rPr>
                <w:sz w:val="24"/>
                <w:szCs w:val="24"/>
              </w:rPr>
            </w:pPr>
            <w:r w:rsidRPr="00C12ACA">
              <w:rPr>
                <w:sz w:val="24"/>
                <w:szCs w:val="24"/>
              </w:rPr>
              <w:t>Сахарный диабет, требующий лечения</w:t>
            </w:r>
          </w:p>
        </w:tc>
        <w:tc>
          <w:tcPr>
            <w:tcW w:w="1195" w:type="dxa"/>
          </w:tcPr>
          <w:p w14:paraId="71F3850C"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770AFBB2" w14:textId="77777777" w:rsidTr="00C12ACA">
        <w:trPr>
          <w:divId w:val="1225602369"/>
        </w:trPr>
        <w:tc>
          <w:tcPr>
            <w:tcW w:w="8900" w:type="dxa"/>
          </w:tcPr>
          <w:p w14:paraId="1C8B41F1" w14:textId="77777777" w:rsidR="00C12ACA" w:rsidRPr="00C12ACA" w:rsidRDefault="00C12ACA" w:rsidP="00E00201">
            <w:pPr>
              <w:pStyle w:val="table-text-0"/>
              <w:rPr>
                <w:sz w:val="24"/>
                <w:szCs w:val="24"/>
              </w:rPr>
            </w:pPr>
            <w:r w:rsidRPr="00C12ACA">
              <w:rPr>
                <w:sz w:val="24"/>
                <w:szCs w:val="24"/>
              </w:rPr>
              <w:t>Индекс массы тела &gt; 35 кг/м</w:t>
            </w:r>
            <w:r w:rsidRPr="00C12ACA">
              <w:rPr>
                <w:sz w:val="24"/>
                <w:szCs w:val="24"/>
                <w:vertAlign w:val="superscript"/>
              </w:rPr>
              <w:t>2</w:t>
            </w:r>
          </w:p>
        </w:tc>
        <w:tc>
          <w:tcPr>
            <w:tcW w:w="1195" w:type="dxa"/>
          </w:tcPr>
          <w:p w14:paraId="256D8EC6"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72E5577A" w14:textId="77777777" w:rsidTr="00C12ACA">
        <w:trPr>
          <w:divId w:val="1225602369"/>
        </w:trPr>
        <w:tc>
          <w:tcPr>
            <w:tcW w:w="8900" w:type="dxa"/>
          </w:tcPr>
          <w:p w14:paraId="7B66DD96" w14:textId="77777777" w:rsidR="00C12ACA" w:rsidRPr="00C12ACA" w:rsidRDefault="00C12ACA" w:rsidP="00E00201">
            <w:pPr>
              <w:pStyle w:val="table-head-left"/>
              <w:rPr>
                <w:sz w:val="24"/>
                <w:szCs w:val="24"/>
              </w:rPr>
            </w:pPr>
            <w:r w:rsidRPr="00C12ACA">
              <w:rPr>
                <w:sz w:val="24"/>
                <w:szCs w:val="24"/>
              </w:rPr>
              <w:t>Неврологический статус</w:t>
            </w:r>
          </w:p>
        </w:tc>
        <w:tc>
          <w:tcPr>
            <w:tcW w:w="1195" w:type="dxa"/>
          </w:tcPr>
          <w:p w14:paraId="344FC27F" w14:textId="77777777" w:rsidR="00C12ACA" w:rsidRPr="00C12ACA" w:rsidRDefault="00C12ACA" w:rsidP="00E00201">
            <w:pPr>
              <w:pStyle w:val="table-head-left"/>
              <w:rPr>
                <w:rFonts w:eastAsia="SimSun"/>
                <w:sz w:val="24"/>
                <w:szCs w:val="24"/>
              </w:rPr>
            </w:pPr>
          </w:p>
        </w:tc>
      </w:tr>
      <w:tr w:rsidR="00C12ACA" w:rsidRPr="00C12ACA" w14:paraId="05B44B10" w14:textId="77777777" w:rsidTr="00C12ACA">
        <w:trPr>
          <w:divId w:val="1225602369"/>
        </w:trPr>
        <w:tc>
          <w:tcPr>
            <w:tcW w:w="8900" w:type="dxa"/>
          </w:tcPr>
          <w:p w14:paraId="6359DF40" w14:textId="77777777" w:rsidR="00C12ACA" w:rsidRPr="00C12ACA" w:rsidRDefault="00C12ACA" w:rsidP="00E00201">
            <w:pPr>
              <w:pStyle w:val="table-text-0"/>
              <w:rPr>
                <w:sz w:val="24"/>
                <w:szCs w:val="24"/>
              </w:rPr>
            </w:pPr>
            <w:r w:rsidRPr="00C12ACA">
              <w:rPr>
                <w:sz w:val="24"/>
                <w:szCs w:val="24"/>
              </w:rPr>
              <w:t>Транзиторная ишемическая атака или острое нарушение мозгового кровообращения в анамнезе</w:t>
            </w:r>
          </w:p>
        </w:tc>
        <w:tc>
          <w:tcPr>
            <w:tcW w:w="1195" w:type="dxa"/>
          </w:tcPr>
          <w:p w14:paraId="09D684E0"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743AC921" w14:textId="77777777" w:rsidTr="00C12ACA">
        <w:trPr>
          <w:divId w:val="1225602369"/>
        </w:trPr>
        <w:tc>
          <w:tcPr>
            <w:tcW w:w="8900" w:type="dxa"/>
          </w:tcPr>
          <w:p w14:paraId="70B05570" w14:textId="77777777" w:rsidR="00C12ACA" w:rsidRPr="00C12ACA" w:rsidRDefault="00C12ACA" w:rsidP="00E00201">
            <w:pPr>
              <w:pStyle w:val="table-head-left"/>
              <w:rPr>
                <w:sz w:val="24"/>
                <w:szCs w:val="24"/>
              </w:rPr>
            </w:pPr>
            <w:r w:rsidRPr="00C12ACA">
              <w:rPr>
                <w:sz w:val="24"/>
                <w:szCs w:val="24"/>
              </w:rPr>
              <w:t>Психический статус</w:t>
            </w:r>
          </w:p>
        </w:tc>
        <w:tc>
          <w:tcPr>
            <w:tcW w:w="1195" w:type="dxa"/>
          </w:tcPr>
          <w:p w14:paraId="37CAA578" w14:textId="77777777" w:rsidR="00C12ACA" w:rsidRPr="00C12ACA" w:rsidRDefault="00C12ACA" w:rsidP="00E00201">
            <w:pPr>
              <w:pStyle w:val="table-head-left"/>
              <w:rPr>
                <w:rFonts w:eastAsia="SimSun"/>
                <w:sz w:val="24"/>
                <w:szCs w:val="24"/>
              </w:rPr>
            </w:pPr>
          </w:p>
        </w:tc>
      </w:tr>
      <w:tr w:rsidR="00C12ACA" w:rsidRPr="00C12ACA" w14:paraId="3E97DACF" w14:textId="77777777" w:rsidTr="00C12ACA">
        <w:trPr>
          <w:divId w:val="1225602369"/>
        </w:trPr>
        <w:tc>
          <w:tcPr>
            <w:tcW w:w="8900" w:type="dxa"/>
          </w:tcPr>
          <w:p w14:paraId="0E42DD58" w14:textId="77777777" w:rsidR="00C12ACA" w:rsidRPr="00C12ACA" w:rsidRDefault="00C12ACA" w:rsidP="00E00201">
            <w:pPr>
              <w:pStyle w:val="table-text-0"/>
              <w:rPr>
                <w:sz w:val="24"/>
                <w:szCs w:val="24"/>
              </w:rPr>
            </w:pPr>
            <w:r w:rsidRPr="00C12ACA">
              <w:rPr>
                <w:sz w:val="24"/>
                <w:szCs w:val="24"/>
              </w:rPr>
              <w:t>Депрессия или тревога, требующие консультации психиатра или лечения</w:t>
            </w:r>
          </w:p>
        </w:tc>
        <w:tc>
          <w:tcPr>
            <w:tcW w:w="1195" w:type="dxa"/>
          </w:tcPr>
          <w:p w14:paraId="3632313E"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2EA24D63" w14:textId="77777777" w:rsidTr="00C12ACA">
        <w:trPr>
          <w:divId w:val="1225602369"/>
        </w:trPr>
        <w:tc>
          <w:tcPr>
            <w:tcW w:w="8900" w:type="dxa"/>
          </w:tcPr>
          <w:p w14:paraId="62B21562" w14:textId="77777777" w:rsidR="00C12ACA" w:rsidRPr="00C12ACA" w:rsidRDefault="00C12ACA" w:rsidP="00E00201">
            <w:pPr>
              <w:pStyle w:val="table-head-left"/>
              <w:rPr>
                <w:sz w:val="24"/>
                <w:szCs w:val="24"/>
              </w:rPr>
            </w:pPr>
            <w:r w:rsidRPr="00C12ACA">
              <w:rPr>
                <w:sz w:val="24"/>
                <w:szCs w:val="24"/>
              </w:rPr>
              <w:t>Мочевыделительная система</w:t>
            </w:r>
          </w:p>
        </w:tc>
        <w:tc>
          <w:tcPr>
            <w:tcW w:w="1195" w:type="dxa"/>
          </w:tcPr>
          <w:p w14:paraId="64EB36CD" w14:textId="77777777" w:rsidR="00C12ACA" w:rsidRPr="00C12ACA" w:rsidRDefault="00C12ACA" w:rsidP="00E00201">
            <w:pPr>
              <w:pStyle w:val="table-head-left"/>
              <w:rPr>
                <w:rFonts w:eastAsia="SimSun"/>
                <w:sz w:val="24"/>
                <w:szCs w:val="24"/>
              </w:rPr>
            </w:pPr>
          </w:p>
        </w:tc>
      </w:tr>
      <w:tr w:rsidR="00C12ACA" w:rsidRPr="00C12ACA" w14:paraId="06B03BD7" w14:textId="77777777" w:rsidTr="00C12ACA">
        <w:trPr>
          <w:divId w:val="1225602369"/>
          <w:trHeight w:val="370"/>
        </w:trPr>
        <w:tc>
          <w:tcPr>
            <w:tcW w:w="8900" w:type="dxa"/>
          </w:tcPr>
          <w:p w14:paraId="237F8C8F" w14:textId="77777777" w:rsidR="00C12ACA" w:rsidRPr="00C12ACA" w:rsidRDefault="00C12ACA" w:rsidP="00E00201">
            <w:pPr>
              <w:pStyle w:val="table-text-0"/>
              <w:rPr>
                <w:sz w:val="24"/>
                <w:szCs w:val="24"/>
              </w:rPr>
            </w:pPr>
            <w:r w:rsidRPr="00C12ACA">
              <w:rPr>
                <w:sz w:val="24"/>
                <w:szCs w:val="24"/>
              </w:rPr>
              <w:t>Концентрация креатинина сыворотки &gt; 176 мкмоль/л, диализ или почечный трансплантат</w:t>
            </w:r>
          </w:p>
        </w:tc>
        <w:tc>
          <w:tcPr>
            <w:tcW w:w="1195" w:type="dxa"/>
          </w:tcPr>
          <w:p w14:paraId="6F400943" w14:textId="77777777" w:rsidR="00C12ACA" w:rsidRPr="00C12ACA" w:rsidRDefault="00C12ACA" w:rsidP="00E00201">
            <w:pPr>
              <w:pStyle w:val="table-text-0"/>
              <w:rPr>
                <w:rFonts w:eastAsia="SimSun"/>
                <w:sz w:val="24"/>
                <w:szCs w:val="24"/>
              </w:rPr>
            </w:pPr>
            <w:r w:rsidRPr="00C12ACA">
              <w:rPr>
                <w:sz w:val="24"/>
                <w:szCs w:val="24"/>
              </w:rPr>
              <w:t>2</w:t>
            </w:r>
          </w:p>
        </w:tc>
      </w:tr>
      <w:tr w:rsidR="00C12ACA" w:rsidRPr="00C12ACA" w14:paraId="65EDFBFC" w14:textId="77777777" w:rsidTr="00C12ACA">
        <w:trPr>
          <w:divId w:val="1225602369"/>
        </w:trPr>
        <w:tc>
          <w:tcPr>
            <w:tcW w:w="8900" w:type="dxa"/>
          </w:tcPr>
          <w:p w14:paraId="31F45B2F" w14:textId="77777777" w:rsidR="00C12ACA" w:rsidRPr="00C12ACA" w:rsidRDefault="00C12ACA" w:rsidP="00E00201">
            <w:pPr>
              <w:pStyle w:val="table-head-left"/>
              <w:rPr>
                <w:sz w:val="24"/>
                <w:szCs w:val="24"/>
              </w:rPr>
            </w:pPr>
            <w:r w:rsidRPr="00C12ACA">
              <w:rPr>
                <w:sz w:val="24"/>
                <w:szCs w:val="24"/>
              </w:rPr>
              <w:t>Системные заболевания</w:t>
            </w:r>
          </w:p>
        </w:tc>
        <w:tc>
          <w:tcPr>
            <w:tcW w:w="1195" w:type="dxa"/>
          </w:tcPr>
          <w:p w14:paraId="065AD6C5" w14:textId="77777777" w:rsidR="00C12ACA" w:rsidRPr="00C12ACA" w:rsidRDefault="00C12ACA" w:rsidP="00E00201">
            <w:pPr>
              <w:pStyle w:val="table-head-left"/>
              <w:rPr>
                <w:rFonts w:eastAsia="SimSun"/>
                <w:sz w:val="24"/>
                <w:szCs w:val="24"/>
              </w:rPr>
            </w:pPr>
          </w:p>
        </w:tc>
      </w:tr>
      <w:tr w:rsidR="00C12ACA" w:rsidRPr="00C12ACA" w14:paraId="38915446" w14:textId="77777777" w:rsidTr="00C12ACA">
        <w:trPr>
          <w:divId w:val="1225602369"/>
        </w:trPr>
        <w:tc>
          <w:tcPr>
            <w:tcW w:w="8900" w:type="dxa"/>
          </w:tcPr>
          <w:p w14:paraId="75E8EA21" w14:textId="77777777" w:rsidR="00C12ACA" w:rsidRPr="00C12ACA" w:rsidRDefault="00C12ACA" w:rsidP="00E00201">
            <w:pPr>
              <w:pStyle w:val="table-text-0"/>
              <w:rPr>
                <w:sz w:val="24"/>
                <w:szCs w:val="24"/>
              </w:rPr>
            </w:pPr>
            <w:r w:rsidRPr="00C12ACA">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36AF04C" w14:textId="77777777" w:rsidR="00C12ACA" w:rsidRPr="00C12ACA" w:rsidRDefault="00C12ACA" w:rsidP="00E00201">
            <w:pPr>
              <w:pStyle w:val="table-text-0"/>
              <w:rPr>
                <w:rFonts w:eastAsia="SimSun"/>
                <w:sz w:val="24"/>
                <w:szCs w:val="24"/>
              </w:rPr>
            </w:pPr>
            <w:r w:rsidRPr="00C12ACA">
              <w:rPr>
                <w:rFonts w:eastAsia="SimSun"/>
                <w:sz w:val="24"/>
                <w:szCs w:val="24"/>
              </w:rPr>
              <w:t>2</w:t>
            </w:r>
          </w:p>
        </w:tc>
      </w:tr>
      <w:tr w:rsidR="00C12ACA" w:rsidRPr="00C12ACA" w14:paraId="5425F2B7" w14:textId="77777777" w:rsidTr="00C12ACA">
        <w:trPr>
          <w:divId w:val="1225602369"/>
        </w:trPr>
        <w:tc>
          <w:tcPr>
            <w:tcW w:w="8900" w:type="dxa"/>
          </w:tcPr>
          <w:p w14:paraId="3A5AD1E7" w14:textId="77777777" w:rsidR="00C12ACA" w:rsidRPr="00C12ACA" w:rsidRDefault="00C12ACA" w:rsidP="00E00201">
            <w:pPr>
              <w:pStyle w:val="table-head-left"/>
              <w:rPr>
                <w:sz w:val="24"/>
                <w:szCs w:val="24"/>
              </w:rPr>
            </w:pPr>
            <w:r w:rsidRPr="00C12ACA">
              <w:rPr>
                <w:sz w:val="24"/>
                <w:szCs w:val="24"/>
              </w:rPr>
              <w:t>Инфекции</w:t>
            </w:r>
          </w:p>
        </w:tc>
        <w:tc>
          <w:tcPr>
            <w:tcW w:w="1195" w:type="dxa"/>
          </w:tcPr>
          <w:p w14:paraId="493367E7" w14:textId="77777777" w:rsidR="00C12ACA" w:rsidRPr="00C12ACA" w:rsidRDefault="00C12ACA" w:rsidP="00E00201">
            <w:pPr>
              <w:pStyle w:val="table-head-left"/>
              <w:rPr>
                <w:rFonts w:eastAsia="SimSun"/>
                <w:sz w:val="24"/>
                <w:szCs w:val="24"/>
              </w:rPr>
            </w:pPr>
          </w:p>
        </w:tc>
      </w:tr>
      <w:tr w:rsidR="00C12ACA" w:rsidRPr="00C12ACA" w14:paraId="5076F494" w14:textId="77777777" w:rsidTr="00C12ACA">
        <w:trPr>
          <w:divId w:val="1225602369"/>
        </w:trPr>
        <w:tc>
          <w:tcPr>
            <w:tcW w:w="8900" w:type="dxa"/>
          </w:tcPr>
          <w:p w14:paraId="4EDD429A" w14:textId="77777777" w:rsidR="00C12ACA" w:rsidRPr="00C12ACA" w:rsidRDefault="00C12ACA" w:rsidP="00E00201">
            <w:pPr>
              <w:pStyle w:val="table-text-0"/>
              <w:rPr>
                <w:sz w:val="24"/>
                <w:szCs w:val="24"/>
              </w:rPr>
            </w:pPr>
            <w:r w:rsidRPr="00C12ACA">
              <w:rPr>
                <w:sz w:val="24"/>
                <w:szCs w:val="24"/>
              </w:rPr>
              <w:t>Инфекционные осложнения, требующие терапии до и после трансплантации</w:t>
            </w:r>
          </w:p>
        </w:tc>
        <w:tc>
          <w:tcPr>
            <w:tcW w:w="1195" w:type="dxa"/>
          </w:tcPr>
          <w:p w14:paraId="1950EBE8" w14:textId="77777777" w:rsidR="00C12ACA" w:rsidRPr="00C12ACA" w:rsidRDefault="00C12ACA" w:rsidP="00E00201">
            <w:pPr>
              <w:pStyle w:val="table-text-0"/>
              <w:rPr>
                <w:rFonts w:eastAsia="SimSun"/>
                <w:sz w:val="24"/>
                <w:szCs w:val="24"/>
              </w:rPr>
            </w:pPr>
            <w:r w:rsidRPr="00C12ACA">
              <w:rPr>
                <w:rFonts w:eastAsia="SimSun"/>
                <w:sz w:val="24"/>
                <w:szCs w:val="24"/>
              </w:rPr>
              <w:t>1</w:t>
            </w:r>
          </w:p>
        </w:tc>
      </w:tr>
      <w:tr w:rsidR="00C12ACA" w:rsidRPr="00C12ACA" w14:paraId="7AD1AE29" w14:textId="77777777" w:rsidTr="00C12ACA">
        <w:trPr>
          <w:divId w:val="1225602369"/>
        </w:trPr>
        <w:tc>
          <w:tcPr>
            <w:tcW w:w="8900" w:type="dxa"/>
          </w:tcPr>
          <w:p w14:paraId="7E91AEAC" w14:textId="77777777" w:rsidR="00C12ACA" w:rsidRPr="00C12ACA" w:rsidRDefault="00C12ACA" w:rsidP="00E00201">
            <w:pPr>
              <w:pStyle w:val="table-head-left"/>
              <w:rPr>
                <w:sz w:val="24"/>
                <w:szCs w:val="24"/>
              </w:rPr>
            </w:pPr>
            <w:r w:rsidRPr="00C12ACA">
              <w:rPr>
                <w:sz w:val="24"/>
                <w:szCs w:val="24"/>
              </w:rPr>
              <w:t>Онкологические заболевания</w:t>
            </w:r>
          </w:p>
        </w:tc>
        <w:tc>
          <w:tcPr>
            <w:tcW w:w="1195" w:type="dxa"/>
          </w:tcPr>
          <w:p w14:paraId="35E705AE" w14:textId="77777777" w:rsidR="00C12ACA" w:rsidRPr="00C12ACA" w:rsidRDefault="00C12ACA" w:rsidP="00E00201">
            <w:pPr>
              <w:pStyle w:val="table-head-left"/>
              <w:rPr>
                <w:rFonts w:eastAsia="SimSun"/>
                <w:sz w:val="24"/>
                <w:szCs w:val="24"/>
              </w:rPr>
            </w:pPr>
          </w:p>
        </w:tc>
      </w:tr>
      <w:tr w:rsidR="00C12ACA" w:rsidRPr="00C12ACA" w14:paraId="1E4A6E9C" w14:textId="77777777" w:rsidTr="00C12ACA">
        <w:trPr>
          <w:divId w:val="1225602369"/>
        </w:trPr>
        <w:tc>
          <w:tcPr>
            <w:tcW w:w="8900" w:type="dxa"/>
          </w:tcPr>
          <w:p w14:paraId="591365CF" w14:textId="77777777" w:rsidR="00C12ACA" w:rsidRPr="00C12ACA" w:rsidRDefault="00C12ACA" w:rsidP="00E00201">
            <w:pPr>
              <w:pStyle w:val="table-text-0"/>
              <w:rPr>
                <w:sz w:val="24"/>
                <w:szCs w:val="24"/>
              </w:rPr>
            </w:pPr>
            <w:r w:rsidRPr="00C12ACA">
              <w:rPr>
                <w:sz w:val="24"/>
                <w:szCs w:val="24"/>
              </w:rPr>
              <w:t>Любые опухоли в анамнезе, кроме рака кожи (исключая меланому)</w:t>
            </w:r>
          </w:p>
        </w:tc>
        <w:tc>
          <w:tcPr>
            <w:tcW w:w="1195" w:type="dxa"/>
          </w:tcPr>
          <w:p w14:paraId="5835AD69" w14:textId="77777777" w:rsidR="00C12ACA" w:rsidRPr="00C12ACA" w:rsidRDefault="00C12ACA" w:rsidP="00E00201">
            <w:pPr>
              <w:pStyle w:val="table-text-0"/>
              <w:rPr>
                <w:rFonts w:eastAsia="SimSun"/>
                <w:sz w:val="24"/>
                <w:szCs w:val="24"/>
              </w:rPr>
            </w:pPr>
            <w:r w:rsidRPr="00C12ACA">
              <w:rPr>
                <w:rFonts w:eastAsia="SimSun"/>
                <w:sz w:val="24"/>
                <w:szCs w:val="24"/>
              </w:rPr>
              <w:t>3</w:t>
            </w:r>
          </w:p>
        </w:tc>
      </w:tr>
    </w:tbl>
    <w:p w14:paraId="28822BDE" w14:textId="1DA72DFF" w:rsidR="00C12ACA" w:rsidRDefault="00C12ACA" w:rsidP="00C12ACA">
      <w:pPr>
        <w:divId w:val="1225602369"/>
        <w:rPr>
          <w:sz w:val="28"/>
          <w:szCs w:val="28"/>
          <w:lang w:val="en-US"/>
        </w:rPr>
      </w:pPr>
    </w:p>
    <w:p w14:paraId="52154939" w14:textId="77777777" w:rsidR="00C12ACA" w:rsidRPr="00A74B56" w:rsidRDefault="00C12ACA" w:rsidP="00C12ACA">
      <w:pPr>
        <w:ind w:firstLine="709"/>
        <w:divId w:val="1225602369"/>
        <w:rPr>
          <w:rFonts w:eastAsia="SimSun"/>
        </w:rPr>
      </w:pPr>
      <w:r w:rsidRPr="00A74B56">
        <w:rPr>
          <w:rFonts w:eastAsia="SimSun"/>
        </w:rPr>
        <w:t>Низкий риск — 0 баллов.</w:t>
      </w:r>
    </w:p>
    <w:p w14:paraId="15A7026D" w14:textId="77777777" w:rsidR="00C12ACA" w:rsidRPr="00A74B56" w:rsidRDefault="00C12ACA" w:rsidP="00C12ACA">
      <w:pPr>
        <w:ind w:firstLine="709"/>
        <w:divId w:val="1225602369"/>
        <w:rPr>
          <w:rFonts w:eastAsia="SimSun"/>
        </w:rPr>
      </w:pPr>
      <w:r w:rsidRPr="00A74B56">
        <w:rPr>
          <w:rFonts w:eastAsia="SimSun"/>
        </w:rPr>
        <w:t>Промежуточный риск — 1–2 балла.</w:t>
      </w:r>
    </w:p>
    <w:p w14:paraId="4314C698" w14:textId="77777777" w:rsidR="00C12ACA" w:rsidRPr="00A74B56" w:rsidRDefault="00C12ACA" w:rsidP="00C12ACA">
      <w:pPr>
        <w:ind w:firstLine="709"/>
        <w:divId w:val="1225602369"/>
        <w:rPr>
          <w:rFonts w:eastAsia="SimSun"/>
        </w:rPr>
      </w:pPr>
      <w:r w:rsidRPr="00A74B56">
        <w:rPr>
          <w:rFonts w:eastAsia="SimSun"/>
        </w:rPr>
        <w:lastRenderedPageBreak/>
        <w:t>Высокий риск — 3–4 балла.</w:t>
      </w:r>
    </w:p>
    <w:p w14:paraId="319C3E78" w14:textId="0F139B80" w:rsidR="00C12ACA" w:rsidRPr="009D5CA7" w:rsidRDefault="00C12ACA" w:rsidP="00C12ACA">
      <w:pPr>
        <w:ind w:firstLine="708"/>
        <w:divId w:val="1225602369"/>
        <w:rPr>
          <w:sz w:val="28"/>
          <w:szCs w:val="28"/>
        </w:rPr>
      </w:pPr>
      <w:r w:rsidRPr="00A74B56">
        <w:rPr>
          <w:rFonts w:eastAsia="SimSun"/>
        </w:rPr>
        <w:t>Крайне высокий — 5 и более баллов.</w:t>
      </w:r>
    </w:p>
    <w:p w14:paraId="5A852ACD" w14:textId="77777777" w:rsidR="008652E4" w:rsidRPr="00777124" w:rsidRDefault="008652E4" w:rsidP="008652E4">
      <w:pPr>
        <w:pStyle w:val="2"/>
        <w:divId w:val="1225602369"/>
      </w:pPr>
    </w:p>
    <w:p w14:paraId="4FB8228A" w14:textId="77777777" w:rsidR="000E558E" w:rsidRPr="008652E4" w:rsidRDefault="000E558E" w:rsidP="000E558E">
      <w:pPr>
        <w:divId w:val="1225602369"/>
      </w:pPr>
    </w:p>
    <w:p w14:paraId="3B4CAC97" w14:textId="77777777" w:rsidR="002B5725" w:rsidRDefault="002B5725">
      <w:pPr>
        <w:pStyle w:val="afd"/>
        <w:spacing w:beforeAutospacing="0" w:afterAutospacing="0" w:line="360" w:lineRule="auto"/>
        <w:divId w:val="1225602369"/>
      </w:pPr>
    </w:p>
    <w:p w14:paraId="0785FB7E" w14:textId="77777777" w:rsidR="002B5725" w:rsidRDefault="002B5725">
      <w:pPr>
        <w:pStyle w:val="afd"/>
        <w:spacing w:beforeAutospacing="0" w:afterAutospacing="0" w:line="360" w:lineRule="auto"/>
        <w:divId w:val="1225602369"/>
      </w:pPr>
    </w:p>
    <w:sectPr w:rsidR="002B5725" w:rsidSect="005B61F1">
      <w:headerReference w:type="default" r:id="rId23"/>
      <w:footerReference w:type="default" r:id="rId24"/>
      <w:pgSz w:w="11906" w:h="16838" w:code="9"/>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17E72" w14:textId="77777777" w:rsidR="00442FB0" w:rsidRDefault="00442FB0">
      <w:r>
        <w:separator/>
      </w:r>
    </w:p>
  </w:endnote>
  <w:endnote w:type="continuationSeparator" w:id="0">
    <w:p w14:paraId="1886A9B2" w14:textId="77777777" w:rsidR="00442FB0" w:rsidRDefault="00442FB0">
      <w:r>
        <w:continuationSeparator/>
      </w:r>
    </w:p>
  </w:endnote>
  <w:endnote w:type="continuationNotice" w:id="1">
    <w:p w14:paraId="1786C091" w14:textId="77777777" w:rsidR="00442FB0" w:rsidRDefault="00442F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Liberation Serif">
    <w:altName w:val="Times New Roman"/>
    <w:charset w:val="01"/>
    <w:family w:val="roman"/>
    <w:pitch w:val="variable"/>
  </w:font>
  <w:font w:name="Cambria">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lsLightC">
    <w:altName w:val="MS Mincho"/>
    <w:panose1 w:val="00000000000000000000"/>
    <w:charset w:val="80"/>
    <w:family w:val="auto"/>
    <w:notTrueType/>
    <w:pitch w:val="default"/>
    <w:sig w:usb0="00000000"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458572"/>
      <w:docPartObj>
        <w:docPartGallery w:val="Page Numbers (Bottom of Page)"/>
        <w:docPartUnique/>
      </w:docPartObj>
    </w:sdtPr>
    <w:sdtEndPr/>
    <w:sdtContent>
      <w:p w14:paraId="71DA8E69" w14:textId="65C5E169" w:rsidR="006709F4" w:rsidRDefault="006709F4">
        <w:pPr>
          <w:pStyle w:val="afc"/>
          <w:jc w:val="center"/>
        </w:pPr>
        <w:r>
          <w:fldChar w:fldCharType="begin"/>
        </w:r>
        <w:r>
          <w:instrText>PAGE   \* MERGEFORMAT</w:instrText>
        </w:r>
        <w:r>
          <w:fldChar w:fldCharType="separate"/>
        </w:r>
        <w:r w:rsidR="000B3024">
          <w:rPr>
            <w:noProof/>
          </w:rPr>
          <w:t>2</w:t>
        </w:r>
        <w:r>
          <w:fldChar w:fldCharType="end"/>
        </w:r>
      </w:p>
    </w:sdtContent>
  </w:sdt>
  <w:p w14:paraId="75E9031E" w14:textId="77777777" w:rsidR="006709F4" w:rsidRDefault="006709F4">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58A73" w14:textId="77777777" w:rsidR="006709F4" w:rsidRDefault="006709F4">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31AD8" w14:textId="77777777" w:rsidR="006709F4" w:rsidRDefault="006709F4">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34B19" w14:textId="77777777" w:rsidR="006709F4" w:rsidRDefault="006709F4">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CD131" w14:textId="77777777" w:rsidR="006709F4" w:rsidRDefault="006709F4">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DCA9F" w14:textId="77777777" w:rsidR="006709F4" w:rsidRDefault="006709F4">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B2AC" w14:textId="77777777" w:rsidR="006709F4" w:rsidRDefault="006709F4">
    <w:pPr>
      <w:pStyle w:val="afc"/>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0C00C" w14:textId="0849E1B1" w:rsidR="006709F4" w:rsidRDefault="006709F4">
    <w:pPr>
      <w:pStyle w:val="afc"/>
      <w:jc w:val="center"/>
    </w:pPr>
    <w:r>
      <w:fldChar w:fldCharType="begin"/>
    </w:r>
    <w:r>
      <w:instrText>PAGE</w:instrText>
    </w:r>
    <w:r>
      <w:fldChar w:fldCharType="separate"/>
    </w:r>
    <w:r w:rsidR="000B3024">
      <w:rPr>
        <w:noProof/>
      </w:rPr>
      <w:t>437</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271146"/>
      <w:docPartObj>
        <w:docPartGallery w:val="Page Numbers (Bottom of Page)"/>
        <w:docPartUnique/>
      </w:docPartObj>
    </w:sdtPr>
    <w:sdtEndPr/>
    <w:sdtContent>
      <w:p w14:paraId="50348C22" w14:textId="531A5FDC" w:rsidR="006709F4" w:rsidRDefault="006709F4">
        <w:pPr>
          <w:pStyle w:val="afc"/>
          <w:jc w:val="center"/>
        </w:pPr>
        <w:r>
          <w:fldChar w:fldCharType="begin"/>
        </w:r>
        <w:r>
          <w:instrText>PAGE   \* MERGEFORMAT</w:instrText>
        </w:r>
        <w:r>
          <w:fldChar w:fldCharType="separate"/>
        </w:r>
        <w:r w:rsidR="000B3024">
          <w:rPr>
            <w:noProof/>
          </w:rPr>
          <w:t>443</w:t>
        </w:r>
        <w:r>
          <w:fldChar w:fldCharType="end"/>
        </w:r>
      </w:p>
    </w:sdtContent>
  </w:sdt>
  <w:p w14:paraId="67E5F07E" w14:textId="0EC113C9" w:rsidR="006709F4" w:rsidRDefault="006709F4" w:rsidP="00AE27D0">
    <w:pPr>
      <w:pStyle w:val="afc"/>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52F59" w14:textId="77777777" w:rsidR="00442FB0" w:rsidRDefault="00442FB0">
      <w:r>
        <w:separator/>
      </w:r>
    </w:p>
  </w:footnote>
  <w:footnote w:type="continuationSeparator" w:id="0">
    <w:p w14:paraId="06B150A4" w14:textId="77777777" w:rsidR="00442FB0" w:rsidRDefault="00442FB0">
      <w:r>
        <w:continuationSeparator/>
      </w:r>
    </w:p>
  </w:footnote>
  <w:footnote w:type="continuationNotice" w:id="1">
    <w:p w14:paraId="5882B03B" w14:textId="77777777" w:rsidR="00442FB0" w:rsidRDefault="00442FB0"/>
  </w:footnote>
  <w:footnote w:id="2">
    <w:p w14:paraId="20C684A2" w14:textId="77777777" w:rsidR="006709F4" w:rsidRPr="00611832"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7ADB0FD1" w14:textId="77777777" w:rsidR="006709F4" w:rsidRPr="00F2645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40FAC461" w14:textId="77777777" w:rsidR="006709F4" w:rsidRPr="00F2645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F4C9607" w14:textId="77777777" w:rsidR="006709F4" w:rsidRPr="00F2645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68246DBF" w14:textId="77777777" w:rsidR="006709F4" w:rsidRPr="00611832"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5893251B"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20036C28"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3E58EADC" w14:textId="77777777" w:rsidR="006709F4" w:rsidRPr="00F2645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7436D9D4"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774F8709"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40FC4933"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2990F6C8"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3958148C" w14:textId="77777777" w:rsidR="006709F4" w:rsidRPr="006155F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03191A0D" w14:textId="77777777" w:rsidR="006709F4" w:rsidRPr="00DE2136"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75091A5E" w14:textId="77777777" w:rsidR="006709F4" w:rsidRPr="00F2645D" w:rsidRDefault="006709F4" w:rsidP="002F2FF7">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9DC97" w14:textId="77777777" w:rsidR="006709F4" w:rsidRPr="00A97CBF" w:rsidRDefault="006709F4" w:rsidP="00E00201">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27172" w14:textId="77777777" w:rsidR="006709F4" w:rsidRDefault="006709F4">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941D2" w14:textId="77777777" w:rsidR="006709F4" w:rsidRDefault="006709F4">
    <w:pPr>
      <w:pStyle w:val="afb"/>
      <w:jc w:val="right"/>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86E5D" w14:textId="77777777" w:rsidR="006709F4" w:rsidRPr="00AE27D0" w:rsidRDefault="006709F4" w:rsidP="00AE27D0">
    <w:pPr>
      <w:pStyle w:val="afb"/>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600AFD"/>
    <w:multiLevelType w:val="hybridMultilevel"/>
    <w:tmpl w:val="C6BCCF7E"/>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2"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25701AD"/>
    <w:multiLevelType w:val="multilevel"/>
    <w:tmpl w:val="A706344E"/>
    <w:lvl w:ilvl="0">
      <w:start w:val="2"/>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5"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42A72E4"/>
    <w:multiLevelType w:val="hybridMultilevel"/>
    <w:tmpl w:val="943427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5C3303E"/>
    <w:multiLevelType w:val="multilevel"/>
    <w:tmpl w:val="97285B88"/>
    <w:lvl w:ilvl="0">
      <w:start w:val="1"/>
      <w:numFmt w:val="decimal"/>
      <w:lvlText w:val="%1."/>
      <w:lvlJc w:val="left"/>
      <w:pPr>
        <w:ind w:left="502" w:hanging="360"/>
      </w:pPr>
      <w:rPr>
        <w:rFonts w:hint="default"/>
      </w:rPr>
    </w:lvl>
    <w:lvl w:ilvl="1">
      <w:start w:val="1"/>
      <w:numFmt w:val="decimal"/>
      <w:isLgl/>
      <w:lvlText w:val="%1.%2"/>
      <w:lvlJc w:val="left"/>
      <w:pPr>
        <w:ind w:left="731"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189"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767" w:hanging="1080"/>
      </w:pPr>
      <w:rPr>
        <w:rFonts w:hint="default"/>
      </w:rPr>
    </w:lvl>
    <w:lvl w:ilvl="6">
      <w:start w:val="1"/>
      <w:numFmt w:val="decimal"/>
      <w:isLgl/>
      <w:lvlText w:val="%1.%2.%3.%4.%5.%6.%7"/>
      <w:lvlJc w:val="left"/>
      <w:pPr>
        <w:ind w:left="2236" w:hanging="1440"/>
      </w:pPr>
      <w:rPr>
        <w:rFonts w:hint="default"/>
      </w:rPr>
    </w:lvl>
    <w:lvl w:ilvl="7">
      <w:start w:val="1"/>
      <w:numFmt w:val="decimal"/>
      <w:isLgl/>
      <w:lvlText w:val="%1.%2.%3.%4.%5.%6.%7.%8"/>
      <w:lvlJc w:val="left"/>
      <w:pPr>
        <w:ind w:left="2345" w:hanging="1440"/>
      </w:pPr>
      <w:rPr>
        <w:rFonts w:hint="default"/>
      </w:rPr>
    </w:lvl>
    <w:lvl w:ilvl="8">
      <w:start w:val="1"/>
      <w:numFmt w:val="decimal"/>
      <w:isLgl/>
      <w:lvlText w:val="%1.%2.%3.%4.%5.%6.%7.%8.%9"/>
      <w:lvlJc w:val="left"/>
      <w:pPr>
        <w:ind w:left="2814" w:hanging="1800"/>
      </w:pPr>
      <w:rPr>
        <w:rFonts w:hint="default"/>
      </w:rPr>
    </w:lvl>
  </w:abstractNum>
  <w:abstractNum w:abstractNumId="12"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3"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4"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1"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A8C4CA3"/>
    <w:multiLevelType w:val="hybridMultilevel"/>
    <w:tmpl w:val="83303AEE"/>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9"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0"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0D3A0C12"/>
    <w:multiLevelType w:val="hybridMultilevel"/>
    <w:tmpl w:val="98A67EB0"/>
    <w:lvl w:ilvl="0" w:tplc="04190011">
      <w:start w:val="1"/>
      <w:numFmt w:val="decimal"/>
      <w:lvlText w:val="%1)"/>
      <w:lvlJc w:val="left"/>
      <w:pPr>
        <w:ind w:left="2138" w:hanging="360"/>
      </w:pPr>
    </w:lvl>
    <w:lvl w:ilvl="1" w:tplc="04190019" w:tentative="1">
      <w:start w:val="1"/>
      <w:numFmt w:val="lowerLetter"/>
      <w:lvlText w:val="%2."/>
      <w:lvlJc w:val="left"/>
      <w:pPr>
        <w:ind w:left="2858" w:hanging="360"/>
      </w:pPr>
    </w:lvl>
    <w:lvl w:ilvl="2" w:tplc="0419001B" w:tentative="1">
      <w:start w:val="1"/>
      <w:numFmt w:val="lowerRoman"/>
      <w:lvlText w:val="%3."/>
      <w:lvlJc w:val="right"/>
      <w:pPr>
        <w:ind w:left="3578" w:hanging="180"/>
      </w:pPr>
    </w:lvl>
    <w:lvl w:ilvl="3" w:tplc="0419000F" w:tentative="1">
      <w:start w:val="1"/>
      <w:numFmt w:val="decimal"/>
      <w:lvlText w:val="%4."/>
      <w:lvlJc w:val="left"/>
      <w:pPr>
        <w:ind w:left="4298" w:hanging="360"/>
      </w:pPr>
    </w:lvl>
    <w:lvl w:ilvl="4" w:tplc="04190019" w:tentative="1">
      <w:start w:val="1"/>
      <w:numFmt w:val="lowerLetter"/>
      <w:lvlText w:val="%5."/>
      <w:lvlJc w:val="left"/>
      <w:pPr>
        <w:ind w:left="5018" w:hanging="360"/>
      </w:pPr>
    </w:lvl>
    <w:lvl w:ilvl="5" w:tplc="0419001B" w:tentative="1">
      <w:start w:val="1"/>
      <w:numFmt w:val="lowerRoman"/>
      <w:lvlText w:val="%6."/>
      <w:lvlJc w:val="right"/>
      <w:pPr>
        <w:ind w:left="5738" w:hanging="180"/>
      </w:pPr>
    </w:lvl>
    <w:lvl w:ilvl="6" w:tplc="0419000F" w:tentative="1">
      <w:start w:val="1"/>
      <w:numFmt w:val="decimal"/>
      <w:lvlText w:val="%7."/>
      <w:lvlJc w:val="left"/>
      <w:pPr>
        <w:ind w:left="6458" w:hanging="360"/>
      </w:pPr>
    </w:lvl>
    <w:lvl w:ilvl="7" w:tplc="04190019" w:tentative="1">
      <w:start w:val="1"/>
      <w:numFmt w:val="lowerLetter"/>
      <w:lvlText w:val="%8."/>
      <w:lvlJc w:val="left"/>
      <w:pPr>
        <w:ind w:left="7178" w:hanging="360"/>
      </w:pPr>
    </w:lvl>
    <w:lvl w:ilvl="8" w:tplc="0419001B" w:tentative="1">
      <w:start w:val="1"/>
      <w:numFmt w:val="lowerRoman"/>
      <w:lvlText w:val="%9."/>
      <w:lvlJc w:val="right"/>
      <w:pPr>
        <w:ind w:left="7898" w:hanging="180"/>
      </w:pPr>
    </w:lvl>
  </w:abstractNum>
  <w:abstractNum w:abstractNumId="32"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3" w15:restartNumberingAfterBreak="0">
    <w:nsid w:val="0E365595"/>
    <w:multiLevelType w:val="hybridMultilevel"/>
    <w:tmpl w:val="5196599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6" w15:restartNumberingAfterBreak="0">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8"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40"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1D41A02"/>
    <w:multiLevelType w:val="multilevel"/>
    <w:tmpl w:val="FEB4EBF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42F7239"/>
    <w:multiLevelType w:val="multilevel"/>
    <w:tmpl w:val="6B42494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46" w15:restartNumberingAfterBreak="0">
    <w:nsid w:val="14C57833"/>
    <w:multiLevelType w:val="hybridMultilevel"/>
    <w:tmpl w:val="BC4C60D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7"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49"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50" w15:restartNumberingAfterBreak="0">
    <w:nsid w:val="16EE6D6C"/>
    <w:multiLevelType w:val="hybridMultilevel"/>
    <w:tmpl w:val="186402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2"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3"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54"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186919AD"/>
    <w:multiLevelType w:val="hybridMultilevel"/>
    <w:tmpl w:val="02224874"/>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7"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9771895"/>
    <w:multiLevelType w:val="hybridMultilevel"/>
    <w:tmpl w:val="6DF4C9E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9"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AF61062"/>
    <w:multiLevelType w:val="multilevel"/>
    <w:tmpl w:val="87C86E3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1"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3" w15:restartNumberingAfterBreak="0">
    <w:nsid w:val="1BD43AF5"/>
    <w:multiLevelType w:val="hybridMultilevel"/>
    <w:tmpl w:val="4A4256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8" w15:restartNumberingAfterBreak="0">
    <w:nsid w:val="1EDC23F2"/>
    <w:multiLevelType w:val="multilevel"/>
    <w:tmpl w:val="DE3C3952"/>
    <w:styleLink w:val="List4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9"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2"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1FE37E2F"/>
    <w:multiLevelType w:val="hybridMultilevel"/>
    <w:tmpl w:val="36826D72"/>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2703"/>
        </w:tabs>
        <w:ind w:left="2703" w:hanging="360"/>
      </w:pPr>
      <w:rPr>
        <w:rFonts w:ascii="Courier New" w:hAnsi="Courier New" w:hint="default"/>
      </w:rPr>
    </w:lvl>
    <w:lvl w:ilvl="2" w:tplc="04190005" w:tentative="1">
      <w:start w:val="1"/>
      <w:numFmt w:val="bullet"/>
      <w:lvlText w:val=""/>
      <w:lvlJc w:val="left"/>
      <w:pPr>
        <w:tabs>
          <w:tab w:val="num" w:pos="3423"/>
        </w:tabs>
        <w:ind w:left="3423" w:hanging="360"/>
      </w:pPr>
      <w:rPr>
        <w:rFonts w:ascii="Wingdings" w:hAnsi="Wingdings" w:hint="default"/>
      </w:rPr>
    </w:lvl>
    <w:lvl w:ilvl="3" w:tplc="04190001" w:tentative="1">
      <w:start w:val="1"/>
      <w:numFmt w:val="bullet"/>
      <w:lvlText w:val=""/>
      <w:lvlJc w:val="left"/>
      <w:pPr>
        <w:tabs>
          <w:tab w:val="num" w:pos="4143"/>
        </w:tabs>
        <w:ind w:left="4143" w:hanging="360"/>
      </w:pPr>
      <w:rPr>
        <w:rFonts w:ascii="Symbol" w:hAnsi="Symbol" w:hint="default"/>
      </w:rPr>
    </w:lvl>
    <w:lvl w:ilvl="4" w:tplc="04190003" w:tentative="1">
      <w:start w:val="1"/>
      <w:numFmt w:val="bullet"/>
      <w:lvlText w:val="o"/>
      <w:lvlJc w:val="left"/>
      <w:pPr>
        <w:tabs>
          <w:tab w:val="num" w:pos="4863"/>
        </w:tabs>
        <w:ind w:left="4863" w:hanging="360"/>
      </w:pPr>
      <w:rPr>
        <w:rFonts w:ascii="Courier New" w:hAnsi="Courier New" w:hint="default"/>
      </w:rPr>
    </w:lvl>
    <w:lvl w:ilvl="5" w:tplc="04190005" w:tentative="1">
      <w:start w:val="1"/>
      <w:numFmt w:val="bullet"/>
      <w:lvlText w:val=""/>
      <w:lvlJc w:val="left"/>
      <w:pPr>
        <w:tabs>
          <w:tab w:val="num" w:pos="5583"/>
        </w:tabs>
        <w:ind w:left="5583" w:hanging="360"/>
      </w:pPr>
      <w:rPr>
        <w:rFonts w:ascii="Wingdings" w:hAnsi="Wingdings" w:hint="default"/>
      </w:rPr>
    </w:lvl>
    <w:lvl w:ilvl="6" w:tplc="04190001" w:tentative="1">
      <w:start w:val="1"/>
      <w:numFmt w:val="bullet"/>
      <w:lvlText w:val=""/>
      <w:lvlJc w:val="left"/>
      <w:pPr>
        <w:tabs>
          <w:tab w:val="num" w:pos="6303"/>
        </w:tabs>
        <w:ind w:left="6303" w:hanging="360"/>
      </w:pPr>
      <w:rPr>
        <w:rFonts w:ascii="Symbol" w:hAnsi="Symbol" w:hint="default"/>
      </w:rPr>
    </w:lvl>
    <w:lvl w:ilvl="7" w:tplc="04190003" w:tentative="1">
      <w:start w:val="1"/>
      <w:numFmt w:val="bullet"/>
      <w:lvlText w:val="o"/>
      <w:lvlJc w:val="left"/>
      <w:pPr>
        <w:tabs>
          <w:tab w:val="num" w:pos="7023"/>
        </w:tabs>
        <w:ind w:left="7023" w:hanging="360"/>
      </w:pPr>
      <w:rPr>
        <w:rFonts w:ascii="Courier New" w:hAnsi="Courier New" w:hint="default"/>
      </w:rPr>
    </w:lvl>
    <w:lvl w:ilvl="8" w:tplc="04190005" w:tentative="1">
      <w:start w:val="1"/>
      <w:numFmt w:val="bullet"/>
      <w:lvlText w:val=""/>
      <w:lvlJc w:val="left"/>
      <w:pPr>
        <w:tabs>
          <w:tab w:val="num" w:pos="7743"/>
        </w:tabs>
        <w:ind w:left="7743" w:hanging="360"/>
      </w:pPr>
      <w:rPr>
        <w:rFonts w:ascii="Wingdings" w:hAnsi="Wingdings" w:hint="default"/>
      </w:rPr>
    </w:lvl>
  </w:abstractNum>
  <w:abstractNum w:abstractNumId="74" w15:restartNumberingAfterBreak="0">
    <w:nsid w:val="20701240"/>
    <w:multiLevelType w:val="multilevel"/>
    <w:tmpl w:val="22BA9502"/>
    <w:styleLink w:val="List2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75"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7"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8" w15:restartNumberingAfterBreak="0">
    <w:nsid w:val="21A8596B"/>
    <w:multiLevelType w:val="hybridMultilevel"/>
    <w:tmpl w:val="08168370"/>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79" w15:restartNumberingAfterBreak="0">
    <w:nsid w:val="21D4734D"/>
    <w:multiLevelType w:val="hybridMultilevel"/>
    <w:tmpl w:val="4468BE0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80"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28032B8"/>
    <w:multiLevelType w:val="hybridMultilevel"/>
    <w:tmpl w:val="D1A2CE92"/>
    <w:lvl w:ilvl="0" w:tplc="04190003">
      <w:start w:val="1"/>
      <w:numFmt w:val="bullet"/>
      <w:lvlText w:val="o"/>
      <w:lvlJc w:val="left"/>
      <w:pPr>
        <w:ind w:left="1425" w:hanging="360"/>
      </w:pPr>
      <w:rPr>
        <w:rFonts w:ascii="Courier New" w:hAnsi="Courier New" w:cs="Courier New"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82"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3"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84"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5"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86" w15:restartNumberingAfterBreak="0">
    <w:nsid w:val="25F43CD7"/>
    <w:multiLevelType w:val="hybridMultilevel"/>
    <w:tmpl w:val="D862B702"/>
    <w:lvl w:ilvl="0" w:tplc="12B62D68">
      <w:start w:val="1"/>
      <w:numFmt w:val="bullet"/>
      <w:lvlText w:val="-"/>
      <w:lvlJc w:val="left"/>
      <w:pPr>
        <w:ind w:left="1429" w:hanging="360"/>
      </w:pPr>
      <w:rPr>
        <w:rFonts w:ascii="Courier New" w:hAnsi="Courier New" w:hint="default"/>
      </w:rPr>
    </w:lvl>
    <w:lvl w:ilvl="1" w:tplc="69B0E52A">
      <w:numFmt w:val="bullet"/>
      <w:lvlText w:val="•"/>
      <w:lvlJc w:val="left"/>
      <w:pPr>
        <w:ind w:left="2479" w:hanging="690"/>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0"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1"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92"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3"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5" w15:restartNumberingAfterBreak="0">
    <w:nsid w:val="2A4C4F1D"/>
    <w:multiLevelType w:val="hybridMultilevel"/>
    <w:tmpl w:val="8D0A448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6"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7"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8"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9"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102"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3"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2EFD5AFF"/>
    <w:multiLevelType w:val="hybridMultilevel"/>
    <w:tmpl w:val="829E5D02"/>
    <w:lvl w:ilvl="0" w:tplc="E6A83EB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7" w15:restartNumberingAfterBreak="0">
    <w:nsid w:val="2EFF16D0"/>
    <w:multiLevelType w:val="hybridMultilevel"/>
    <w:tmpl w:val="3FECD57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9"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1"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32BF7F59"/>
    <w:multiLevelType w:val="hybridMultilevel"/>
    <w:tmpl w:val="A148CB80"/>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113"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34474007"/>
    <w:multiLevelType w:val="hybridMultilevel"/>
    <w:tmpl w:val="068CA85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17"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8" w15:restartNumberingAfterBreak="0">
    <w:nsid w:val="35623F5E"/>
    <w:multiLevelType w:val="hybridMultilevel"/>
    <w:tmpl w:val="90D4AF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37D64E06"/>
    <w:multiLevelType w:val="hybridMultilevel"/>
    <w:tmpl w:val="EEE2DE6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20"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21"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4"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25" w15:restartNumberingAfterBreak="0">
    <w:nsid w:val="3B5457D1"/>
    <w:multiLevelType w:val="hybridMultilevel"/>
    <w:tmpl w:val="AE4899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28"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29"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30"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1" w15:restartNumberingAfterBreak="0">
    <w:nsid w:val="3EC07EB8"/>
    <w:multiLevelType w:val="multilevel"/>
    <w:tmpl w:val="063C921A"/>
    <w:styleLink w:val="List1"/>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32"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3"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4"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5" w15:restartNumberingAfterBreak="0">
    <w:nsid w:val="40843901"/>
    <w:multiLevelType w:val="multilevel"/>
    <w:tmpl w:val="46A4820C"/>
    <w:styleLink w:val="List0"/>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36"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7" w15:restartNumberingAfterBreak="0">
    <w:nsid w:val="41396A68"/>
    <w:multiLevelType w:val="hybridMultilevel"/>
    <w:tmpl w:val="B944F276"/>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8"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0"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43D92E6C"/>
    <w:multiLevelType w:val="hybridMultilevel"/>
    <w:tmpl w:val="44A24E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42"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3" w15:restartNumberingAfterBreak="0">
    <w:nsid w:val="46184006"/>
    <w:multiLevelType w:val="hybridMultilevel"/>
    <w:tmpl w:val="E3421F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9"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2"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4AE75420"/>
    <w:multiLevelType w:val="hybridMultilevel"/>
    <w:tmpl w:val="33FEDE46"/>
    <w:lvl w:ilvl="0" w:tplc="9D262F04">
      <w:start w:val="1"/>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54"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5"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6"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7" w15:restartNumberingAfterBreak="0">
    <w:nsid w:val="4B94383C"/>
    <w:multiLevelType w:val="hybridMultilevel"/>
    <w:tmpl w:val="E7228E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9" w15:restartNumberingAfterBreak="0">
    <w:nsid w:val="4C175827"/>
    <w:multiLevelType w:val="multilevel"/>
    <w:tmpl w:val="9F9A6E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0"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61"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15:restartNumberingAfterBreak="0">
    <w:nsid w:val="4E486F5B"/>
    <w:multiLevelType w:val="hybridMultilevel"/>
    <w:tmpl w:val="6C2443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5"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6"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7"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9"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0" w15:restartNumberingAfterBreak="0">
    <w:nsid w:val="546D302A"/>
    <w:multiLevelType w:val="hybridMultilevel"/>
    <w:tmpl w:val="353A683E"/>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3603"/>
        </w:tabs>
        <w:ind w:left="3603" w:hanging="360"/>
      </w:pPr>
      <w:rPr>
        <w:rFonts w:ascii="Courier New" w:hAnsi="Courier New" w:hint="default"/>
      </w:rPr>
    </w:lvl>
    <w:lvl w:ilvl="2" w:tplc="04190005" w:tentative="1">
      <w:start w:val="1"/>
      <w:numFmt w:val="bullet"/>
      <w:lvlText w:val=""/>
      <w:lvlJc w:val="left"/>
      <w:pPr>
        <w:tabs>
          <w:tab w:val="num" w:pos="4323"/>
        </w:tabs>
        <w:ind w:left="4323" w:hanging="360"/>
      </w:pPr>
      <w:rPr>
        <w:rFonts w:ascii="Wingdings" w:hAnsi="Wingdings" w:hint="default"/>
      </w:rPr>
    </w:lvl>
    <w:lvl w:ilvl="3" w:tplc="04190001" w:tentative="1">
      <w:start w:val="1"/>
      <w:numFmt w:val="bullet"/>
      <w:lvlText w:val=""/>
      <w:lvlJc w:val="left"/>
      <w:pPr>
        <w:tabs>
          <w:tab w:val="num" w:pos="5043"/>
        </w:tabs>
        <w:ind w:left="5043" w:hanging="360"/>
      </w:pPr>
      <w:rPr>
        <w:rFonts w:ascii="Symbol" w:hAnsi="Symbol" w:hint="default"/>
      </w:rPr>
    </w:lvl>
    <w:lvl w:ilvl="4" w:tplc="04190003" w:tentative="1">
      <w:start w:val="1"/>
      <w:numFmt w:val="bullet"/>
      <w:lvlText w:val="o"/>
      <w:lvlJc w:val="left"/>
      <w:pPr>
        <w:tabs>
          <w:tab w:val="num" w:pos="5763"/>
        </w:tabs>
        <w:ind w:left="5763" w:hanging="360"/>
      </w:pPr>
      <w:rPr>
        <w:rFonts w:ascii="Courier New" w:hAnsi="Courier New" w:hint="default"/>
      </w:rPr>
    </w:lvl>
    <w:lvl w:ilvl="5" w:tplc="04190005" w:tentative="1">
      <w:start w:val="1"/>
      <w:numFmt w:val="bullet"/>
      <w:lvlText w:val=""/>
      <w:lvlJc w:val="left"/>
      <w:pPr>
        <w:tabs>
          <w:tab w:val="num" w:pos="6483"/>
        </w:tabs>
        <w:ind w:left="6483" w:hanging="360"/>
      </w:pPr>
      <w:rPr>
        <w:rFonts w:ascii="Wingdings" w:hAnsi="Wingdings" w:hint="default"/>
      </w:rPr>
    </w:lvl>
    <w:lvl w:ilvl="6" w:tplc="04190001" w:tentative="1">
      <w:start w:val="1"/>
      <w:numFmt w:val="bullet"/>
      <w:lvlText w:val=""/>
      <w:lvlJc w:val="left"/>
      <w:pPr>
        <w:tabs>
          <w:tab w:val="num" w:pos="7203"/>
        </w:tabs>
        <w:ind w:left="7203" w:hanging="360"/>
      </w:pPr>
      <w:rPr>
        <w:rFonts w:ascii="Symbol" w:hAnsi="Symbol" w:hint="default"/>
      </w:rPr>
    </w:lvl>
    <w:lvl w:ilvl="7" w:tplc="04190003" w:tentative="1">
      <w:start w:val="1"/>
      <w:numFmt w:val="bullet"/>
      <w:lvlText w:val="o"/>
      <w:lvlJc w:val="left"/>
      <w:pPr>
        <w:tabs>
          <w:tab w:val="num" w:pos="7923"/>
        </w:tabs>
        <w:ind w:left="7923" w:hanging="360"/>
      </w:pPr>
      <w:rPr>
        <w:rFonts w:ascii="Courier New" w:hAnsi="Courier New" w:hint="default"/>
      </w:rPr>
    </w:lvl>
    <w:lvl w:ilvl="8" w:tplc="04190005" w:tentative="1">
      <w:start w:val="1"/>
      <w:numFmt w:val="bullet"/>
      <w:lvlText w:val=""/>
      <w:lvlJc w:val="left"/>
      <w:pPr>
        <w:tabs>
          <w:tab w:val="num" w:pos="8643"/>
        </w:tabs>
        <w:ind w:left="8643" w:hanging="360"/>
      </w:pPr>
      <w:rPr>
        <w:rFonts w:ascii="Wingdings" w:hAnsi="Wingdings" w:hint="default"/>
      </w:rPr>
    </w:lvl>
  </w:abstractNum>
  <w:abstractNum w:abstractNumId="171"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5556173C"/>
    <w:multiLevelType w:val="hybridMultilevel"/>
    <w:tmpl w:val="A9246EA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4" w15:restartNumberingAfterBreak="0">
    <w:nsid w:val="55DE5BD4"/>
    <w:multiLevelType w:val="hybridMultilevel"/>
    <w:tmpl w:val="54F47CC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175"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6"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7"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8"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0" w15:restartNumberingAfterBreak="0">
    <w:nsid w:val="585C1AAF"/>
    <w:multiLevelType w:val="multilevel"/>
    <w:tmpl w:val="4BD4983A"/>
    <w:lvl w:ilvl="0">
      <w:start w:val="1"/>
      <w:numFmt w:val="decimal"/>
      <w:lvlText w:val="%1."/>
      <w:lvlJc w:val="left"/>
      <w:pPr>
        <w:ind w:left="720" w:hanging="360"/>
      </w:pPr>
      <w:rPr>
        <w:rFonts w:ascii="Times New Roman" w:hAnsi="Times New Roman"/>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1" w15:restartNumberingAfterBreak="0">
    <w:nsid w:val="58696F42"/>
    <w:multiLevelType w:val="hybridMultilevel"/>
    <w:tmpl w:val="27E009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83"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59234EE2"/>
    <w:multiLevelType w:val="hybridMultilevel"/>
    <w:tmpl w:val="85C2E7E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5"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6"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87"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88"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89"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91"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4"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95" w15:restartNumberingAfterBreak="0">
    <w:nsid w:val="5D722749"/>
    <w:multiLevelType w:val="hybridMultilevel"/>
    <w:tmpl w:val="BE48653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96"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7"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5E407EA2"/>
    <w:multiLevelType w:val="multilevel"/>
    <w:tmpl w:val="BC5A6830"/>
    <w:lvl w:ilvl="0">
      <w:start w:val="1"/>
      <w:numFmt w:val="decimal"/>
      <w:lvlText w:val="%1."/>
      <w:lvlJc w:val="left"/>
      <w:pPr>
        <w:ind w:left="502" w:hanging="360"/>
      </w:pPr>
      <w:rPr>
        <w:rFonts w:hint="default"/>
      </w:rPr>
    </w:lvl>
    <w:lvl w:ilvl="1">
      <w:start w:val="2"/>
      <w:numFmt w:val="decimal"/>
      <w:isLgl/>
      <w:lvlText w:val="%1.%2"/>
      <w:lvlJc w:val="left"/>
      <w:pPr>
        <w:ind w:left="1053" w:hanging="480"/>
      </w:pPr>
      <w:rPr>
        <w:rFonts w:hint="default"/>
      </w:rPr>
    </w:lvl>
    <w:lvl w:ilvl="2">
      <w:start w:val="6"/>
      <w:numFmt w:val="decimal"/>
      <w:isLgl/>
      <w:lvlText w:val="%1.%2.%3"/>
      <w:lvlJc w:val="left"/>
      <w:pPr>
        <w:ind w:left="1724" w:hanging="720"/>
      </w:pPr>
      <w:rPr>
        <w:rFonts w:hint="default"/>
      </w:rPr>
    </w:lvl>
    <w:lvl w:ilvl="3">
      <w:start w:val="1"/>
      <w:numFmt w:val="decimal"/>
      <w:isLgl/>
      <w:lvlText w:val="%1.%2.%3.%4"/>
      <w:lvlJc w:val="left"/>
      <w:pPr>
        <w:ind w:left="2155"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77" w:hanging="1080"/>
      </w:pPr>
      <w:rPr>
        <w:rFonts w:hint="default"/>
      </w:rPr>
    </w:lvl>
    <w:lvl w:ilvl="6">
      <w:start w:val="1"/>
      <w:numFmt w:val="decimal"/>
      <w:isLgl/>
      <w:lvlText w:val="%1.%2.%3.%4.%5.%6.%7"/>
      <w:lvlJc w:val="left"/>
      <w:pPr>
        <w:ind w:left="4168" w:hanging="1440"/>
      </w:pPr>
      <w:rPr>
        <w:rFonts w:hint="default"/>
      </w:rPr>
    </w:lvl>
    <w:lvl w:ilvl="7">
      <w:start w:val="1"/>
      <w:numFmt w:val="decimal"/>
      <w:isLgl/>
      <w:lvlText w:val="%1.%2.%3.%4.%5.%6.%7.%8"/>
      <w:lvlJc w:val="left"/>
      <w:pPr>
        <w:ind w:left="4599" w:hanging="1440"/>
      </w:pPr>
      <w:rPr>
        <w:rFonts w:hint="default"/>
      </w:rPr>
    </w:lvl>
    <w:lvl w:ilvl="8">
      <w:start w:val="1"/>
      <w:numFmt w:val="decimal"/>
      <w:isLgl/>
      <w:lvlText w:val="%1.%2.%3.%4.%5.%6.%7.%8.%9"/>
      <w:lvlJc w:val="left"/>
      <w:pPr>
        <w:ind w:left="5030" w:hanging="1440"/>
      </w:pPr>
      <w:rPr>
        <w:rFonts w:hint="default"/>
      </w:rPr>
    </w:lvl>
  </w:abstractNum>
  <w:abstractNum w:abstractNumId="200"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2"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205"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6"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07"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8" w15:restartNumberingAfterBreak="0">
    <w:nsid w:val="61D3292F"/>
    <w:multiLevelType w:val="multilevel"/>
    <w:tmpl w:val="6C08061E"/>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09"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210"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211"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212"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5"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6"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217" w15:restartNumberingAfterBreak="0">
    <w:nsid w:val="64F2736E"/>
    <w:multiLevelType w:val="hybridMultilevel"/>
    <w:tmpl w:val="9D32F2B6"/>
    <w:lvl w:ilvl="0" w:tplc="04190001">
      <w:start w:val="1"/>
      <w:numFmt w:val="bullet"/>
      <w:lvlText w:val=""/>
      <w:lvlJc w:val="left"/>
      <w:pPr>
        <w:ind w:left="780" w:hanging="360"/>
      </w:pPr>
      <w:rPr>
        <w:rFonts w:ascii="Symbol" w:hAnsi="Symbol" w:hint="default"/>
      </w:rPr>
    </w:lvl>
    <w:lvl w:ilvl="1" w:tplc="04190003" w:tentative="1">
      <w:start w:val="1"/>
      <w:numFmt w:val="bullet"/>
      <w:lvlText w:val="o"/>
      <w:lvlJc w:val="left"/>
      <w:pPr>
        <w:ind w:left="1500" w:hanging="360"/>
      </w:pPr>
      <w:rPr>
        <w:rFonts w:ascii="Courier New" w:hAnsi="Courier New" w:cs="Courier New" w:hint="default"/>
      </w:rPr>
    </w:lvl>
    <w:lvl w:ilvl="2" w:tplc="04190005" w:tentative="1">
      <w:start w:val="1"/>
      <w:numFmt w:val="bullet"/>
      <w:lvlText w:val=""/>
      <w:lvlJc w:val="left"/>
      <w:pPr>
        <w:ind w:left="2220" w:hanging="360"/>
      </w:pPr>
      <w:rPr>
        <w:rFonts w:ascii="Wingdings" w:hAnsi="Wingdings" w:hint="default"/>
      </w:rPr>
    </w:lvl>
    <w:lvl w:ilvl="3" w:tplc="04190001" w:tentative="1">
      <w:start w:val="1"/>
      <w:numFmt w:val="bullet"/>
      <w:lvlText w:val=""/>
      <w:lvlJc w:val="left"/>
      <w:pPr>
        <w:ind w:left="2940" w:hanging="360"/>
      </w:pPr>
      <w:rPr>
        <w:rFonts w:ascii="Symbol" w:hAnsi="Symbol" w:hint="default"/>
      </w:rPr>
    </w:lvl>
    <w:lvl w:ilvl="4" w:tplc="04190003" w:tentative="1">
      <w:start w:val="1"/>
      <w:numFmt w:val="bullet"/>
      <w:lvlText w:val="o"/>
      <w:lvlJc w:val="left"/>
      <w:pPr>
        <w:ind w:left="3660" w:hanging="360"/>
      </w:pPr>
      <w:rPr>
        <w:rFonts w:ascii="Courier New" w:hAnsi="Courier New" w:cs="Courier New" w:hint="default"/>
      </w:rPr>
    </w:lvl>
    <w:lvl w:ilvl="5" w:tplc="04190005" w:tentative="1">
      <w:start w:val="1"/>
      <w:numFmt w:val="bullet"/>
      <w:lvlText w:val=""/>
      <w:lvlJc w:val="left"/>
      <w:pPr>
        <w:ind w:left="4380" w:hanging="360"/>
      </w:pPr>
      <w:rPr>
        <w:rFonts w:ascii="Wingdings" w:hAnsi="Wingdings" w:hint="default"/>
      </w:rPr>
    </w:lvl>
    <w:lvl w:ilvl="6" w:tplc="04190001" w:tentative="1">
      <w:start w:val="1"/>
      <w:numFmt w:val="bullet"/>
      <w:lvlText w:val=""/>
      <w:lvlJc w:val="left"/>
      <w:pPr>
        <w:ind w:left="5100" w:hanging="360"/>
      </w:pPr>
      <w:rPr>
        <w:rFonts w:ascii="Symbol" w:hAnsi="Symbol" w:hint="default"/>
      </w:rPr>
    </w:lvl>
    <w:lvl w:ilvl="7" w:tplc="04190003" w:tentative="1">
      <w:start w:val="1"/>
      <w:numFmt w:val="bullet"/>
      <w:lvlText w:val="o"/>
      <w:lvlJc w:val="left"/>
      <w:pPr>
        <w:ind w:left="5820" w:hanging="360"/>
      </w:pPr>
      <w:rPr>
        <w:rFonts w:ascii="Courier New" w:hAnsi="Courier New" w:cs="Courier New" w:hint="default"/>
      </w:rPr>
    </w:lvl>
    <w:lvl w:ilvl="8" w:tplc="04190005" w:tentative="1">
      <w:start w:val="1"/>
      <w:numFmt w:val="bullet"/>
      <w:lvlText w:val=""/>
      <w:lvlJc w:val="left"/>
      <w:pPr>
        <w:ind w:left="6540" w:hanging="360"/>
      </w:pPr>
      <w:rPr>
        <w:rFonts w:ascii="Wingdings" w:hAnsi="Wingdings" w:hint="default"/>
      </w:rPr>
    </w:lvl>
  </w:abstractNum>
  <w:abstractNum w:abstractNumId="218"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19"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20"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1" w15:restartNumberingAfterBreak="0">
    <w:nsid w:val="65FC491C"/>
    <w:multiLevelType w:val="hybridMultilevel"/>
    <w:tmpl w:val="F8BE31C4"/>
    <w:numStyleLink w:val="1"/>
  </w:abstractNum>
  <w:abstractNum w:abstractNumId="222"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3"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4"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5"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6"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27"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8"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29"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0"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1"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2" w15:restartNumberingAfterBreak="0">
    <w:nsid w:val="6AA03C75"/>
    <w:multiLevelType w:val="hybridMultilevel"/>
    <w:tmpl w:val="0FAED8C2"/>
    <w:lvl w:ilvl="0" w:tplc="06986276">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3"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4"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35" w15:restartNumberingAfterBreak="0">
    <w:nsid w:val="6D384105"/>
    <w:multiLevelType w:val="multilevel"/>
    <w:tmpl w:val="54E08D8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36"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7"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8"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9"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0" w15:restartNumberingAfterBreak="0">
    <w:nsid w:val="6FAD09CB"/>
    <w:multiLevelType w:val="hybridMultilevel"/>
    <w:tmpl w:val="D560522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41" w15:restartNumberingAfterBreak="0">
    <w:nsid w:val="6FB36996"/>
    <w:multiLevelType w:val="hybridMultilevel"/>
    <w:tmpl w:val="CA5268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2"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3"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4" w15:restartNumberingAfterBreak="0">
    <w:nsid w:val="70A3675C"/>
    <w:multiLevelType w:val="hybridMultilevel"/>
    <w:tmpl w:val="D7A6B1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5"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46" w15:restartNumberingAfterBreak="0">
    <w:nsid w:val="715A634B"/>
    <w:multiLevelType w:val="multilevel"/>
    <w:tmpl w:val="E07CB2A4"/>
    <w:styleLink w:val="List3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47" w15:restartNumberingAfterBreak="0">
    <w:nsid w:val="71BD2D3E"/>
    <w:multiLevelType w:val="hybridMultilevel"/>
    <w:tmpl w:val="BFDA885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248"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9"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0"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1"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2"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53" w15:restartNumberingAfterBreak="0">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4"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5" w15:restartNumberingAfterBreak="0">
    <w:nsid w:val="742F0635"/>
    <w:multiLevelType w:val="multilevel"/>
    <w:tmpl w:val="446EC67A"/>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56"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7"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8"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9"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0"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1"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2"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63"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4"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5"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6"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7"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8"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9"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70"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1" w15:restartNumberingAfterBreak="0">
    <w:nsid w:val="799A6790"/>
    <w:multiLevelType w:val="hybridMultilevel"/>
    <w:tmpl w:val="805242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2"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73"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74"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5" w15:restartNumberingAfterBreak="0">
    <w:nsid w:val="7C6B6592"/>
    <w:multiLevelType w:val="hybridMultilevel"/>
    <w:tmpl w:val="BF0A799A"/>
    <w:lvl w:ilvl="0" w:tplc="8832699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6" w15:restartNumberingAfterBreak="0">
    <w:nsid w:val="7C7F6091"/>
    <w:multiLevelType w:val="multilevel"/>
    <w:tmpl w:val="1DCEE3AE"/>
    <w:lvl w:ilvl="0">
      <w:start w:val="1"/>
      <w:numFmt w:val="decimal"/>
      <w:lvlText w:val="%1."/>
      <w:lvlJc w:val="left"/>
      <w:pPr>
        <w:ind w:left="1004" w:hanging="360"/>
      </w:pPr>
      <w:rPr>
        <w:rFonts w:hint="default"/>
      </w:rPr>
    </w:lvl>
    <w:lvl w:ilvl="1">
      <w:start w:val="4"/>
      <w:numFmt w:val="decimal"/>
      <w:isLgl/>
      <w:lvlText w:val="%1.%2."/>
      <w:lvlJc w:val="left"/>
      <w:pPr>
        <w:ind w:left="1184" w:hanging="54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77"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8"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79"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0"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1" w15:restartNumberingAfterBreak="0">
    <w:nsid w:val="7F1C294B"/>
    <w:multiLevelType w:val="hybridMultilevel"/>
    <w:tmpl w:val="96D4C0F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82"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12"/>
  </w:num>
  <w:num w:numId="2">
    <w:abstractNumId w:val="41"/>
  </w:num>
  <w:num w:numId="3">
    <w:abstractNumId w:val="135"/>
  </w:num>
  <w:num w:numId="4">
    <w:abstractNumId w:val="131"/>
  </w:num>
  <w:num w:numId="5">
    <w:abstractNumId w:val="275"/>
  </w:num>
  <w:num w:numId="6">
    <w:abstractNumId w:val="125"/>
  </w:num>
  <w:num w:numId="7">
    <w:abstractNumId w:val="56"/>
  </w:num>
  <w:num w:numId="8">
    <w:abstractNumId w:val="74"/>
  </w:num>
  <w:num w:numId="9">
    <w:abstractNumId w:val="246"/>
  </w:num>
  <w:num w:numId="10">
    <w:abstractNumId w:val="68"/>
  </w:num>
  <w:num w:numId="11">
    <w:abstractNumId w:val="50"/>
  </w:num>
  <w:num w:numId="12">
    <w:abstractNumId w:val="157"/>
  </w:num>
  <w:num w:numId="13">
    <w:abstractNumId w:val="163"/>
  </w:num>
  <w:num w:numId="14">
    <w:abstractNumId w:val="8"/>
  </w:num>
  <w:num w:numId="15">
    <w:abstractNumId w:val="118"/>
  </w:num>
  <w:num w:numId="16">
    <w:abstractNumId w:val="153"/>
  </w:num>
  <w:num w:numId="17">
    <w:abstractNumId w:val="271"/>
  </w:num>
  <w:num w:numId="18">
    <w:abstractNumId w:val="181"/>
  </w:num>
  <w:num w:numId="19">
    <w:abstractNumId w:val="31"/>
  </w:num>
  <w:num w:numId="20">
    <w:abstractNumId w:val="46"/>
  </w:num>
  <w:num w:numId="21">
    <w:abstractNumId w:val="86"/>
  </w:num>
  <w:num w:numId="22">
    <w:abstractNumId w:val="143"/>
  </w:num>
  <w:num w:numId="23">
    <w:abstractNumId w:val="281"/>
  </w:num>
  <w:num w:numId="24">
    <w:abstractNumId w:val="141"/>
  </w:num>
  <w:num w:numId="25">
    <w:abstractNumId w:val="170"/>
  </w:num>
  <w:num w:numId="26">
    <w:abstractNumId w:val="73"/>
  </w:num>
  <w:num w:numId="27">
    <w:abstractNumId w:val="112"/>
  </w:num>
  <w:num w:numId="28">
    <w:abstractNumId w:val="174"/>
  </w:num>
  <w:num w:numId="29">
    <w:abstractNumId w:val="247"/>
  </w:num>
  <w:num w:numId="30">
    <w:abstractNumId w:val="24"/>
  </w:num>
  <w:num w:numId="31">
    <w:abstractNumId w:val="240"/>
  </w:num>
  <w:num w:numId="32">
    <w:abstractNumId w:val="0"/>
  </w:num>
  <w:num w:numId="33">
    <w:abstractNumId w:val="37"/>
  </w:num>
  <w:num w:numId="34">
    <w:abstractNumId w:val="48"/>
  </w:num>
  <w:num w:numId="35">
    <w:abstractNumId w:val="49"/>
  </w:num>
  <w:num w:numId="36">
    <w:abstractNumId w:val="227"/>
  </w:num>
  <w:num w:numId="37">
    <w:abstractNumId w:val="250"/>
  </w:num>
  <w:num w:numId="38">
    <w:abstractNumId w:val="134"/>
  </w:num>
  <w:num w:numId="39">
    <w:abstractNumId w:val="97"/>
  </w:num>
  <w:num w:numId="40">
    <w:abstractNumId w:val="76"/>
  </w:num>
  <w:num w:numId="41">
    <w:abstractNumId w:val="29"/>
  </w:num>
  <w:num w:numId="42">
    <w:abstractNumId w:val="193"/>
  </w:num>
  <w:num w:numId="43">
    <w:abstractNumId w:val="129"/>
  </w:num>
  <w:num w:numId="44">
    <w:abstractNumId w:val="156"/>
  </w:num>
  <w:num w:numId="45">
    <w:abstractNumId w:val="79"/>
  </w:num>
  <w:num w:numId="46">
    <w:abstractNumId w:val="195"/>
  </w:num>
  <w:num w:numId="47">
    <w:abstractNumId w:val="63"/>
  </w:num>
  <w:num w:numId="48">
    <w:abstractNumId w:val="217"/>
  </w:num>
  <w:num w:numId="49">
    <w:abstractNumId w:val="172"/>
  </w:num>
  <w:num w:numId="50">
    <w:abstractNumId w:val="266"/>
  </w:num>
  <w:num w:numId="51">
    <w:abstractNumId w:val="81"/>
  </w:num>
  <w:num w:numId="52">
    <w:abstractNumId w:val="107"/>
  </w:num>
  <w:num w:numId="53">
    <w:abstractNumId w:val="33"/>
  </w:num>
  <w:num w:numId="54">
    <w:abstractNumId w:val="1"/>
  </w:num>
  <w:num w:numId="55">
    <w:abstractNumId w:val="165"/>
  </w:num>
  <w:num w:numId="56">
    <w:abstractNumId w:val="204"/>
  </w:num>
  <w:num w:numId="57">
    <w:abstractNumId w:val="139"/>
  </w:num>
  <w:num w:numId="58">
    <w:abstractNumId w:val="71"/>
  </w:num>
  <w:num w:numId="59">
    <w:abstractNumId w:val="28"/>
  </w:num>
  <w:num w:numId="60">
    <w:abstractNumId w:val="148"/>
  </w:num>
  <w:num w:numId="61">
    <w:abstractNumId w:val="39"/>
  </w:num>
  <w:num w:numId="62">
    <w:abstractNumId w:val="60"/>
  </w:num>
  <w:num w:numId="63">
    <w:abstractNumId w:val="180"/>
  </w:num>
  <w:num w:numId="64">
    <w:abstractNumId w:val="173"/>
  </w:num>
  <w:num w:numId="65">
    <w:abstractNumId w:val="23"/>
  </w:num>
  <w:num w:numId="66">
    <w:abstractNumId w:val="186"/>
  </w:num>
  <w:num w:numId="67">
    <w:abstractNumId w:val="84"/>
  </w:num>
  <w:num w:numId="68">
    <w:abstractNumId w:val="32"/>
  </w:num>
  <w:num w:numId="69">
    <w:abstractNumId w:val="185"/>
  </w:num>
  <w:num w:numId="70">
    <w:abstractNumId w:val="219"/>
  </w:num>
  <w:num w:numId="71">
    <w:abstractNumId w:val="90"/>
  </w:num>
  <w:num w:numId="72">
    <w:abstractNumId w:val="154"/>
  </w:num>
  <w:num w:numId="73">
    <w:abstractNumId w:val="124"/>
  </w:num>
  <w:num w:numId="74">
    <w:abstractNumId w:val="34"/>
  </w:num>
  <w:num w:numId="75">
    <w:abstractNumId w:val="144"/>
  </w:num>
  <w:num w:numId="76">
    <w:abstractNumId w:val="251"/>
  </w:num>
  <w:num w:numId="77">
    <w:abstractNumId w:val="96"/>
  </w:num>
  <w:num w:numId="78">
    <w:abstractNumId w:val="260"/>
  </w:num>
  <w:num w:numId="79">
    <w:abstractNumId w:val="67"/>
  </w:num>
  <w:num w:numId="80">
    <w:abstractNumId w:val="152"/>
  </w:num>
  <w:num w:numId="81">
    <w:abstractNumId w:val="108"/>
  </w:num>
  <w:num w:numId="82">
    <w:abstractNumId w:val="177"/>
  </w:num>
  <w:num w:numId="83">
    <w:abstractNumId w:val="99"/>
  </w:num>
  <w:num w:numId="84">
    <w:abstractNumId w:val="85"/>
  </w:num>
  <w:num w:numId="85">
    <w:abstractNumId w:val="142"/>
  </w:num>
  <w:num w:numId="86">
    <w:abstractNumId w:val="203"/>
  </w:num>
  <w:num w:numId="87">
    <w:abstractNumId w:val="179"/>
  </w:num>
  <w:num w:numId="88">
    <w:abstractNumId w:val="52"/>
  </w:num>
  <w:num w:numId="89">
    <w:abstractNumId w:val="132"/>
  </w:num>
  <w:num w:numId="90">
    <w:abstractNumId w:val="17"/>
  </w:num>
  <w:num w:numId="91">
    <w:abstractNumId w:val="155"/>
  </w:num>
  <w:num w:numId="92">
    <w:abstractNumId w:val="228"/>
  </w:num>
  <w:num w:numId="93">
    <w:abstractNumId w:val="168"/>
  </w:num>
  <w:num w:numId="94">
    <w:abstractNumId w:val="218"/>
  </w:num>
  <w:num w:numId="95">
    <w:abstractNumId w:val="51"/>
  </w:num>
  <w:num w:numId="96">
    <w:abstractNumId w:val="14"/>
  </w:num>
  <w:num w:numId="97">
    <w:abstractNumId w:val="77"/>
  </w:num>
  <w:num w:numId="98">
    <w:abstractNumId w:val="98"/>
  </w:num>
  <w:num w:numId="99">
    <w:abstractNumId w:val="182"/>
  </w:num>
  <w:num w:numId="100">
    <w:abstractNumId w:val="20"/>
  </w:num>
  <w:num w:numId="101">
    <w:abstractNumId w:val="55"/>
  </w:num>
  <w:num w:numId="102">
    <w:abstractNumId w:val="211"/>
  </w:num>
  <w:num w:numId="103">
    <w:abstractNumId w:val="136"/>
  </w:num>
  <w:num w:numId="104">
    <w:abstractNumId w:val="272"/>
  </w:num>
  <w:num w:numId="105">
    <w:abstractNumId w:val="5"/>
  </w:num>
  <w:num w:numId="106">
    <w:abstractNumId w:val="188"/>
  </w:num>
  <w:num w:numId="107">
    <w:abstractNumId w:val="54"/>
  </w:num>
  <w:num w:numId="108">
    <w:abstractNumId w:val="91"/>
  </w:num>
  <w:num w:numId="109">
    <w:abstractNumId w:val="128"/>
  </w:num>
  <w:num w:numId="110">
    <w:abstractNumId w:val="53"/>
  </w:num>
  <w:num w:numId="111">
    <w:abstractNumId w:val="166"/>
  </w:num>
  <w:num w:numId="112">
    <w:abstractNumId w:val="210"/>
  </w:num>
  <w:num w:numId="113">
    <w:abstractNumId w:val="234"/>
  </w:num>
  <w:num w:numId="114">
    <w:abstractNumId w:val="83"/>
  </w:num>
  <w:num w:numId="115">
    <w:abstractNumId w:val="187"/>
  </w:num>
  <w:num w:numId="116">
    <w:abstractNumId w:val="216"/>
  </w:num>
  <w:num w:numId="117">
    <w:abstractNumId w:val="169"/>
  </w:num>
  <w:num w:numId="118">
    <w:abstractNumId w:val="164"/>
  </w:num>
  <w:num w:numId="119">
    <w:abstractNumId w:val="226"/>
  </w:num>
  <w:num w:numId="120">
    <w:abstractNumId w:val="231"/>
  </w:num>
  <w:num w:numId="121">
    <w:abstractNumId w:val="256"/>
  </w:num>
  <w:num w:numId="122">
    <w:abstractNumId w:val="43"/>
  </w:num>
  <w:num w:numId="123">
    <w:abstractNumId w:val="229"/>
  </w:num>
  <w:num w:numId="124">
    <w:abstractNumId w:val="47"/>
  </w:num>
  <w:num w:numId="125">
    <w:abstractNumId w:val="126"/>
  </w:num>
  <w:num w:numId="126">
    <w:abstractNumId w:val="89"/>
  </w:num>
  <w:num w:numId="127">
    <w:abstractNumId w:val="158"/>
  </w:num>
  <w:num w:numId="128">
    <w:abstractNumId w:val="269"/>
  </w:num>
  <w:num w:numId="129">
    <w:abstractNumId w:val="160"/>
  </w:num>
  <w:num w:numId="130">
    <w:abstractNumId w:val="209"/>
  </w:num>
  <w:num w:numId="131">
    <w:abstractNumId w:val="12"/>
  </w:num>
  <w:num w:numId="132">
    <w:abstractNumId w:val="75"/>
  </w:num>
  <w:num w:numId="133">
    <w:abstractNumId w:val="30"/>
  </w:num>
  <w:num w:numId="134">
    <w:abstractNumId w:val="239"/>
  </w:num>
  <w:num w:numId="135">
    <w:abstractNumId w:val="280"/>
  </w:num>
  <w:num w:numId="136">
    <w:abstractNumId w:val="120"/>
  </w:num>
  <w:num w:numId="137">
    <w:abstractNumId w:val="101"/>
  </w:num>
  <w:num w:numId="138">
    <w:abstractNumId w:val="92"/>
  </w:num>
  <w:num w:numId="139">
    <w:abstractNumId w:val="221"/>
  </w:num>
  <w:num w:numId="140">
    <w:abstractNumId w:val="233"/>
  </w:num>
  <w:num w:numId="141">
    <w:abstractNumId w:val="201"/>
  </w:num>
  <w:num w:numId="142">
    <w:abstractNumId w:val="238"/>
  </w:num>
  <w:num w:numId="143">
    <w:abstractNumId w:val="111"/>
  </w:num>
  <w:num w:numId="144">
    <w:abstractNumId w:val="88"/>
  </w:num>
  <w:num w:numId="145">
    <w:abstractNumId w:val="248"/>
  </w:num>
  <w:num w:numId="146">
    <w:abstractNumId w:val="3"/>
  </w:num>
  <w:num w:numId="147">
    <w:abstractNumId w:val="13"/>
  </w:num>
  <w:num w:numId="148">
    <w:abstractNumId w:val="62"/>
  </w:num>
  <w:num w:numId="149">
    <w:abstractNumId w:val="130"/>
  </w:num>
  <w:num w:numId="150">
    <w:abstractNumId w:val="261"/>
  </w:num>
  <w:num w:numId="151">
    <w:abstractNumId w:val="133"/>
  </w:num>
  <w:num w:numId="152">
    <w:abstractNumId w:val="207"/>
  </w:num>
  <w:num w:numId="153">
    <w:abstractNumId w:val="110"/>
  </w:num>
  <w:num w:numId="154">
    <w:abstractNumId w:val="268"/>
  </w:num>
  <w:num w:numId="155">
    <w:abstractNumId w:val="35"/>
  </w:num>
  <w:num w:numId="156">
    <w:abstractNumId w:val="243"/>
  </w:num>
  <w:num w:numId="157">
    <w:abstractNumId w:val="265"/>
  </w:num>
  <w:num w:numId="158">
    <w:abstractNumId w:val="194"/>
  </w:num>
  <w:num w:numId="159">
    <w:abstractNumId w:val="95"/>
  </w:num>
  <w:num w:numId="160">
    <w:abstractNumId w:val="202"/>
  </w:num>
  <w:num w:numId="161">
    <w:abstractNumId w:val="127"/>
  </w:num>
  <w:num w:numId="162">
    <w:abstractNumId w:val="199"/>
  </w:num>
  <w:num w:numId="163">
    <w:abstractNumId w:val="208"/>
  </w:num>
  <w:num w:numId="164">
    <w:abstractNumId w:val="190"/>
  </w:num>
  <w:num w:numId="165">
    <w:abstractNumId w:val="159"/>
  </w:num>
  <w:num w:numId="166">
    <w:abstractNumId w:val="116"/>
  </w:num>
  <w:num w:numId="167">
    <w:abstractNumId w:val="94"/>
  </w:num>
  <w:num w:numId="168">
    <w:abstractNumId w:val="106"/>
  </w:num>
  <w:num w:numId="169">
    <w:abstractNumId w:val="232"/>
  </w:num>
  <w:num w:numId="170">
    <w:abstractNumId w:val="278"/>
  </w:num>
  <w:num w:numId="171">
    <w:abstractNumId w:val="11"/>
  </w:num>
  <w:num w:numId="172">
    <w:abstractNumId w:val="276"/>
  </w:num>
  <w:num w:numId="173">
    <w:abstractNumId w:val="191"/>
  </w:num>
  <w:num w:numId="174">
    <w:abstractNumId w:val="149"/>
  </w:num>
  <w:num w:numId="175">
    <w:abstractNumId w:val="114"/>
  </w:num>
  <w:num w:numId="176">
    <w:abstractNumId w:val="264"/>
  </w:num>
  <w:num w:numId="177">
    <w:abstractNumId w:val="196"/>
  </w:num>
  <w:num w:numId="178">
    <w:abstractNumId w:val="236"/>
  </w:num>
  <w:num w:numId="179">
    <w:abstractNumId w:val="197"/>
  </w:num>
  <w:num w:numId="180">
    <w:abstractNumId w:val="121"/>
  </w:num>
  <w:num w:numId="181">
    <w:abstractNumId w:val="267"/>
  </w:num>
  <w:num w:numId="182">
    <w:abstractNumId w:val="189"/>
  </w:num>
  <w:num w:numId="183">
    <w:abstractNumId w:val="2"/>
  </w:num>
  <w:num w:numId="184">
    <w:abstractNumId w:val="113"/>
  </w:num>
  <w:num w:numId="185">
    <w:abstractNumId w:val="223"/>
  </w:num>
  <w:num w:numId="186">
    <w:abstractNumId w:val="57"/>
  </w:num>
  <w:num w:numId="187">
    <w:abstractNumId w:val="9"/>
  </w:num>
  <w:num w:numId="188">
    <w:abstractNumId w:val="254"/>
  </w:num>
  <w:num w:numId="189">
    <w:abstractNumId w:val="222"/>
  </w:num>
  <w:num w:numId="190">
    <w:abstractNumId w:val="61"/>
  </w:num>
  <w:num w:numId="191">
    <w:abstractNumId w:val="6"/>
  </w:num>
  <w:num w:numId="192">
    <w:abstractNumId w:val="282"/>
  </w:num>
  <w:num w:numId="193">
    <w:abstractNumId w:val="7"/>
  </w:num>
  <w:num w:numId="194">
    <w:abstractNumId w:val="220"/>
  </w:num>
  <w:num w:numId="195">
    <w:abstractNumId w:val="10"/>
  </w:num>
  <w:num w:numId="196">
    <w:abstractNumId w:val="215"/>
  </w:num>
  <w:num w:numId="197">
    <w:abstractNumId w:val="19"/>
  </w:num>
  <w:num w:numId="198">
    <w:abstractNumId w:val="21"/>
  </w:num>
  <w:num w:numId="199">
    <w:abstractNumId w:val="162"/>
  </w:num>
  <w:num w:numId="200">
    <w:abstractNumId w:val="25"/>
  </w:num>
  <w:num w:numId="201">
    <w:abstractNumId w:val="93"/>
  </w:num>
  <w:num w:numId="202">
    <w:abstractNumId w:val="279"/>
  </w:num>
  <w:num w:numId="203">
    <w:abstractNumId w:val="214"/>
  </w:num>
  <w:num w:numId="204">
    <w:abstractNumId w:val="104"/>
  </w:num>
  <w:num w:numId="205">
    <w:abstractNumId w:val="16"/>
  </w:num>
  <w:num w:numId="206">
    <w:abstractNumId w:val="257"/>
  </w:num>
  <w:num w:numId="207">
    <w:abstractNumId w:val="224"/>
  </w:num>
  <w:num w:numId="208">
    <w:abstractNumId w:val="147"/>
  </w:num>
  <w:num w:numId="209">
    <w:abstractNumId w:val="27"/>
  </w:num>
  <w:num w:numId="210">
    <w:abstractNumId w:val="146"/>
  </w:num>
  <w:num w:numId="211">
    <w:abstractNumId w:val="145"/>
  </w:num>
  <w:num w:numId="212">
    <w:abstractNumId w:val="80"/>
  </w:num>
  <w:num w:numId="213">
    <w:abstractNumId w:val="18"/>
  </w:num>
  <w:num w:numId="214">
    <w:abstractNumId w:val="274"/>
  </w:num>
  <w:num w:numId="215">
    <w:abstractNumId w:val="277"/>
  </w:num>
  <w:num w:numId="216">
    <w:abstractNumId w:val="105"/>
  </w:num>
  <w:num w:numId="217">
    <w:abstractNumId w:val="200"/>
  </w:num>
  <w:num w:numId="218">
    <w:abstractNumId w:val="138"/>
  </w:num>
  <w:num w:numId="219">
    <w:abstractNumId w:val="103"/>
  </w:num>
  <w:num w:numId="220">
    <w:abstractNumId w:val="66"/>
  </w:num>
  <w:num w:numId="221">
    <w:abstractNumId w:val="26"/>
  </w:num>
  <w:num w:numId="222">
    <w:abstractNumId w:val="72"/>
  </w:num>
  <w:num w:numId="223">
    <w:abstractNumId w:val="69"/>
  </w:num>
  <w:num w:numId="224">
    <w:abstractNumId w:val="213"/>
  </w:num>
  <w:num w:numId="225">
    <w:abstractNumId w:val="192"/>
  </w:num>
  <w:num w:numId="226">
    <w:abstractNumId w:val="82"/>
  </w:num>
  <w:num w:numId="227">
    <w:abstractNumId w:val="270"/>
  </w:num>
  <w:num w:numId="228">
    <w:abstractNumId w:val="242"/>
  </w:num>
  <w:num w:numId="229">
    <w:abstractNumId w:val="225"/>
  </w:num>
  <w:num w:numId="230">
    <w:abstractNumId w:val="42"/>
  </w:num>
  <w:num w:numId="231">
    <w:abstractNumId w:val="237"/>
  </w:num>
  <w:num w:numId="232">
    <w:abstractNumId w:val="249"/>
  </w:num>
  <w:num w:numId="233">
    <w:abstractNumId w:val="38"/>
  </w:num>
  <w:num w:numId="234">
    <w:abstractNumId w:val="87"/>
  </w:num>
  <w:num w:numId="235">
    <w:abstractNumId w:val="64"/>
  </w:num>
  <w:num w:numId="236">
    <w:abstractNumId w:val="230"/>
  </w:num>
  <w:num w:numId="237">
    <w:abstractNumId w:val="183"/>
  </w:num>
  <w:num w:numId="238">
    <w:abstractNumId w:val="65"/>
  </w:num>
  <w:num w:numId="239">
    <w:abstractNumId w:val="178"/>
  </w:num>
  <w:num w:numId="240">
    <w:abstractNumId w:val="167"/>
  </w:num>
  <w:num w:numId="241">
    <w:abstractNumId w:val="44"/>
  </w:num>
  <w:num w:numId="242">
    <w:abstractNumId w:val="115"/>
  </w:num>
  <w:num w:numId="243">
    <w:abstractNumId w:val="198"/>
  </w:num>
  <w:num w:numId="244">
    <w:abstractNumId w:val="205"/>
  </w:num>
  <w:num w:numId="245">
    <w:abstractNumId w:val="22"/>
  </w:num>
  <w:num w:numId="246">
    <w:abstractNumId w:val="100"/>
  </w:num>
  <w:num w:numId="247">
    <w:abstractNumId w:val="109"/>
  </w:num>
  <w:num w:numId="248">
    <w:abstractNumId w:val="150"/>
  </w:num>
  <w:num w:numId="249">
    <w:abstractNumId w:val="176"/>
  </w:num>
  <w:num w:numId="250">
    <w:abstractNumId w:val="171"/>
  </w:num>
  <w:num w:numId="251">
    <w:abstractNumId w:val="258"/>
  </w:num>
  <w:num w:numId="252">
    <w:abstractNumId w:val="151"/>
  </w:num>
  <w:num w:numId="253">
    <w:abstractNumId w:val="140"/>
  </w:num>
  <w:num w:numId="254">
    <w:abstractNumId w:val="122"/>
  </w:num>
  <w:num w:numId="255">
    <w:abstractNumId w:val="59"/>
  </w:num>
  <w:num w:numId="256">
    <w:abstractNumId w:val="161"/>
  </w:num>
  <w:num w:numId="257">
    <w:abstractNumId w:val="70"/>
  </w:num>
  <w:num w:numId="258">
    <w:abstractNumId w:val="245"/>
  </w:num>
  <w:num w:numId="259">
    <w:abstractNumId w:val="273"/>
  </w:num>
  <w:num w:numId="260">
    <w:abstractNumId w:val="259"/>
  </w:num>
  <w:num w:numId="261">
    <w:abstractNumId w:val="123"/>
  </w:num>
  <w:num w:numId="262">
    <w:abstractNumId w:val="40"/>
  </w:num>
  <w:num w:numId="263">
    <w:abstractNumId w:val="117"/>
  </w:num>
  <w:num w:numId="264">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6">
    <w:abstractNumId w:val="2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7">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8">
    <w:abstractNumId w:val="45"/>
  </w:num>
  <w:num w:numId="269">
    <w:abstractNumId w:val="235"/>
  </w:num>
  <w:num w:numId="270">
    <w:abstractNumId w:val="252"/>
  </w:num>
  <w:num w:numId="271">
    <w:abstractNumId w:val="4"/>
  </w:num>
  <w:num w:numId="272">
    <w:abstractNumId w:val="255"/>
  </w:num>
  <w:num w:numId="273">
    <w:abstractNumId w:val="206"/>
  </w:num>
  <w:num w:numId="274">
    <w:abstractNumId w:val="263"/>
  </w:num>
  <w:num w:numId="275">
    <w:abstractNumId w:val="253"/>
  </w:num>
  <w:num w:numId="276">
    <w:abstractNumId w:val="184"/>
  </w:num>
  <w:num w:numId="277">
    <w:abstractNumId w:val="241"/>
  </w:num>
  <w:num w:numId="278">
    <w:abstractNumId w:val="36"/>
  </w:num>
  <w:num w:numId="279">
    <w:abstractNumId w:val="78"/>
  </w:num>
  <w:num w:numId="280">
    <w:abstractNumId w:val="119"/>
  </w:num>
  <w:num w:numId="281">
    <w:abstractNumId w:val="137"/>
  </w:num>
  <w:num w:numId="282">
    <w:abstractNumId w:val="58"/>
  </w:num>
  <w:num w:numId="283">
    <w:abstractNumId w:val="244"/>
  </w:num>
  <w:numIdMacAtCleanup w:val="2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en-GB" w:vendorID="64" w:dllVersion="6" w:nlCheck="1" w:checkStyle="1"/>
  <w:activeWritingStyle w:appName="MSWord" w:lang="de-DE" w:vendorID="64" w:dllVersion="4096" w:nlCheck="1" w:checkStyle="0"/>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B7F"/>
    <w:rsid w:val="000037CF"/>
    <w:rsid w:val="00003A9B"/>
    <w:rsid w:val="0000430C"/>
    <w:rsid w:val="000047CD"/>
    <w:rsid w:val="00005777"/>
    <w:rsid w:val="0000664B"/>
    <w:rsid w:val="00006946"/>
    <w:rsid w:val="00007969"/>
    <w:rsid w:val="00007C89"/>
    <w:rsid w:val="0001091D"/>
    <w:rsid w:val="000120D6"/>
    <w:rsid w:val="000139C8"/>
    <w:rsid w:val="00013BBA"/>
    <w:rsid w:val="000158B4"/>
    <w:rsid w:val="0002036A"/>
    <w:rsid w:val="000207A2"/>
    <w:rsid w:val="000214F1"/>
    <w:rsid w:val="000217E7"/>
    <w:rsid w:val="00023D09"/>
    <w:rsid w:val="00026287"/>
    <w:rsid w:val="000265E8"/>
    <w:rsid w:val="00026BA2"/>
    <w:rsid w:val="00026DB3"/>
    <w:rsid w:val="00027329"/>
    <w:rsid w:val="00030AEF"/>
    <w:rsid w:val="00030DF9"/>
    <w:rsid w:val="00032052"/>
    <w:rsid w:val="0003285F"/>
    <w:rsid w:val="00032E0F"/>
    <w:rsid w:val="00033F2A"/>
    <w:rsid w:val="0003470C"/>
    <w:rsid w:val="00035A41"/>
    <w:rsid w:val="0003684D"/>
    <w:rsid w:val="00036F92"/>
    <w:rsid w:val="00037249"/>
    <w:rsid w:val="000372DC"/>
    <w:rsid w:val="000431C1"/>
    <w:rsid w:val="00043A64"/>
    <w:rsid w:val="00043ABF"/>
    <w:rsid w:val="00044A18"/>
    <w:rsid w:val="00044D76"/>
    <w:rsid w:val="00046F65"/>
    <w:rsid w:val="000504CE"/>
    <w:rsid w:val="00051638"/>
    <w:rsid w:val="0005191A"/>
    <w:rsid w:val="0005311A"/>
    <w:rsid w:val="00060573"/>
    <w:rsid w:val="000617CC"/>
    <w:rsid w:val="000619BD"/>
    <w:rsid w:val="00061B43"/>
    <w:rsid w:val="00063D30"/>
    <w:rsid w:val="00064BB4"/>
    <w:rsid w:val="00065F15"/>
    <w:rsid w:val="000677EC"/>
    <w:rsid w:val="00070FFC"/>
    <w:rsid w:val="000711EA"/>
    <w:rsid w:val="0007149A"/>
    <w:rsid w:val="00073150"/>
    <w:rsid w:val="00075785"/>
    <w:rsid w:val="00077273"/>
    <w:rsid w:val="00077DAC"/>
    <w:rsid w:val="00077F53"/>
    <w:rsid w:val="00080C9A"/>
    <w:rsid w:val="00081A77"/>
    <w:rsid w:val="00083FD7"/>
    <w:rsid w:val="0008579F"/>
    <w:rsid w:val="0008734B"/>
    <w:rsid w:val="00087FE9"/>
    <w:rsid w:val="000915DB"/>
    <w:rsid w:val="00092A40"/>
    <w:rsid w:val="0009300E"/>
    <w:rsid w:val="0009343C"/>
    <w:rsid w:val="0009346E"/>
    <w:rsid w:val="00096901"/>
    <w:rsid w:val="000971A4"/>
    <w:rsid w:val="00097DDC"/>
    <w:rsid w:val="000A4382"/>
    <w:rsid w:val="000A50C2"/>
    <w:rsid w:val="000A562B"/>
    <w:rsid w:val="000A589F"/>
    <w:rsid w:val="000A6674"/>
    <w:rsid w:val="000A6F4F"/>
    <w:rsid w:val="000B1248"/>
    <w:rsid w:val="000B2CEE"/>
    <w:rsid w:val="000B3024"/>
    <w:rsid w:val="000B312F"/>
    <w:rsid w:val="000B3966"/>
    <w:rsid w:val="000B3E84"/>
    <w:rsid w:val="000B497B"/>
    <w:rsid w:val="000B5D4B"/>
    <w:rsid w:val="000B6472"/>
    <w:rsid w:val="000B66B4"/>
    <w:rsid w:val="000B702D"/>
    <w:rsid w:val="000B717D"/>
    <w:rsid w:val="000B7452"/>
    <w:rsid w:val="000C10A2"/>
    <w:rsid w:val="000C2491"/>
    <w:rsid w:val="000C2EFB"/>
    <w:rsid w:val="000C33E7"/>
    <w:rsid w:val="000C4193"/>
    <w:rsid w:val="000C4295"/>
    <w:rsid w:val="000C4826"/>
    <w:rsid w:val="000C6389"/>
    <w:rsid w:val="000C6DD5"/>
    <w:rsid w:val="000C70D8"/>
    <w:rsid w:val="000C7CEB"/>
    <w:rsid w:val="000C7FC3"/>
    <w:rsid w:val="000D1E06"/>
    <w:rsid w:val="000D3192"/>
    <w:rsid w:val="000D3C11"/>
    <w:rsid w:val="000D4739"/>
    <w:rsid w:val="000D628D"/>
    <w:rsid w:val="000D6D63"/>
    <w:rsid w:val="000D70AD"/>
    <w:rsid w:val="000E22E0"/>
    <w:rsid w:val="000E23F6"/>
    <w:rsid w:val="000E3422"/>
    <w:rsid w:val="000E4079"/>
    <w:rsid w:val="000E53A8"/>
    <w:rsid w:val="000E558E"/>
    <w:rsid w:val="000E5B5D"/>
    <w:rsid w:val="000E616A"/>
    <w:rsid w:val="000E647A"/>
    <w:rsid w:val="000E67B6"/>
    <w:rsid w:val="000F00BC"/>
    <w:rsid w:val="000F1478"/>
    <w:rsid w:val="000F170D"/>
    <w:rsid w:val="000F2E2F"/>
    <w:rsid w:val="000F3B4B"/>
    <w:rsid w:val="000F60CA"/>
    <w:rsid w:val="00100283"/>
    <w:rsid w:val="001007BB"/>
    <w:rsid w:val="00100F1D"/>
    <w:rsid w:val="00101091"/>
    <w:rsid w:val="0010126D"/>
    <w:rsid w:val="001013E0"/>
    <w:rsid w:val="00101996"/>
    <w:rsid w:val="00101ED7"/>
    <w:rsid w:val="001024E4"/>
    <w:rsid w:val="001025FF"/>
    <w:rsid w:val="00106455"/>
    <w:rsid w:val="00106899"/>
    <w:rsid w:val="00107BEB"/>
    <w:rsid w:val="00110315"/>
    <w:rsid w:val="00110416"/>
    <w:rsid w:val="00110B96"/>
    <w:rsid w:val="00111045"/>
    <w:rsid w:val="00111123"/>
    <w:rsid w:val="0011222C"/>
    <w:rsid w:val="00112CE1"/>
    <w:rsid w:val="00112E75"/>
    <w:rsid w:val="00113F63"/>
    <w:rsid w:val="0011494F"/>
    <w:rsid w:val="001152D9"/>
    <w:rsid w:val="00116798"/>
    <w:rsid w:val="00116DC7"/>
    <w:rsid w:val="0011710B"/>
    <w:rsid w:val="0012189E"/>
    <w:rsid w:val="00122C3C"/>
    <w:rsid w:val="00123C48"/>
    <w:rsid w:val="0012464A"/>
    <w:rsid w:val="00125010"/>
    <w:rsid w:val="001250A1"/>
    <w:rsid w:val="001266F4"/>
    <w:rsid w:val="00126D3B"/>
    <w:rsid w:val="00127336"/>
    <w:rsid w:val="00127F68"/>
    <w:rsid w:val="00130B5E"/>
    <w:rsid w:val="00130BB7"/>
    <w:rsid w:val="00130D84"/>
    <w:rsid w:val="00132405"/>
    <w:rsid w:val="00133884"/>
    <w:rsid w:val="00133C80"/>
    <w:rsid w:val="00134762"/>
    <w:rsid w:val="00135BAF"/>
    <w:rsid w:val="0013781E"/>
    <w:rsid w:val="00137D6E"/>
    <w:rsid w:val="00140842"/>
    <w:rsid w:val="00140BA1"/>
    <w:rsid w:val="001420E5"/>
    <w:rsid w:val="00144CFD"/>
    <w:rsid w:val="00145D23"/>
    <w:rsid w:val="001465F4"/>
    <w:rsid w:val="00146B17"/>
    <w:rsid w:val="00146FA3"/>
    <w:rsid w:val="00147706"/>
    <w:rsid w:val="00147A18"/>
    <w:rsid w:val="00147D82"/>
    <w:rsid w:val="001501B5"/>
    <w:rsid w:val="00150966"/>
    <w:rsid w:val="00151B3D"/>
    <w:rsid w:val="00153BB9"/>
    <w:rsid w:val="001540BD"/>
    <w:rsid w:val="001548DC"/>
    <w:rsid w:val="0016096C"/>
    <w:rsid w:val="00161349"/>
    <w:rsid w:val="00161F0D"/>
    <w:rsid w:val="001628A9"/>
    <w:rsid w:val="00163453"/>
    <w:rsid w:val="00164199"/>
    <w:rsid w:val="001653C6"/>
    <w:rsid w:val="00165AF6"/>
    <w:rsid w:val="001674FE"/>
    <w:rsid w:val="0017049F"/>
    <w:rsid w:val="00170B4C"/>
    <w:rsid w:val="00171231"/>
    <w:rsid w:val="001718A8"/>
    <w:rsid w:val="00175128"/>
    <w:rsid w:val="00175CA3"/>
    <w:rsid w:val="00176155"/>
    <w:rsid w:val="00176B0E"/>
    <w:rsid w:val="001846D8"/>
    <w:rsid w:val="00184F26"/>
    <w:rsid w:val="00186D1C"/>
    <w:rsid w:val="00187655"/>
    <w:rsid w:val="00187BA3"/>
    <w:rsid w:val="00187D6B"/>
    <w:rsid w:val="00191357"/>
    <w:rsid w:val="0019159A"/>
    <w:rsid w:val="00192355"/>
    <w:rsid w:val="0019235F"/>
    <w:rsid w:val="00193A15"/>
    <w:rsid w:val="00194833"/>
    <w:rsid w:val="00194AD9"/>
    <w:rsid w:val="001957E0"/>
    <w:rsid w:val="001957F9"/>
    <w:rsid w:val="00196562"/>
    <w:rsid w:val="00197228"/>
    <w:rsid w:val="00197C42"/>
    <w:rsid w:val="001A0173"/>
    <w:rsid w:val="001A2813"/>
    <w:rsid w:val="001A294C"/>
    <w:rsid w:val="001A2B71"/>
    <w:rsid w:val="001A2DDA"/>
    <w:rsid w:val="001A5091"/>
    <w:rsid w:val="001A62E6"/>
    <w:rsid w:val="001A6F88"/>
    <w:rsid w:val="001A743E"/>
    <w:rsid w:val="001B06E9"/>
    <w:rsid w:val="001B1D47"/>
    <w:rsid w:val="001B21D4"/>
    <w:rsid w:val="001B2340"/>
    <w:rsid w:val="001B2CC7"/>
    <w:rsid w:val="001B2E6C"/>
    <w:rsid w:val="001B302E"/>
    <w:rsid w:val="001B40BB"/>
    <w:rsid w:val="001B4674"/>
    <w:rsid w:val="001B4D32"/>
    <w:rsid w:val="001B78C9"/>
    <w:rsid w:val="001B7933"/>
    <w:rsid w:val="001C0065"/>
    <w:rsid w:val="001C22F4"/>
    <w:rsid w:val="001C2F87"/>
    <w:rsid w:val="001C31B7"/>
    <w:rsid w:val="001C3918"/>
    <w:rsid w:val="001C5CAF"/>
    <w:rsid w:val="001C6570"/>
    <w:rsid w:val="001C6C9C"/>
    <w:rsid w:val="001C6E45"/>
    <w:rsid w:val="001C7D3B"/>
    <w:rsid w:val="001D0461"/>
    <w:rsid w:val="001D0BC9"/>
    <w:rsid w:val="001D1DF1"/>
    <w:rsid w:val="001D2156"/>
    <w:rsid w:val="001D2BC7"/>
    <w:rsid w:val="001D45EC"/>
    <w:rsid w:val="001D55EC"/>
    <w:rsid w:val="001D6F5E"/>
    <w:rsid w:val="001D7257"/>
    <w:rsid w:val="001E0908"/>
    <w:rsid w:val="001E0C3A"/>
    <w:rsid w:val="001E140C"/>
    <w:rsid w:val="001E14D2"/>
    <w:rsid w:val="001E1A23"/>
    <w:rsid w:val="001E1C05"/>
    <w:rsid w:val="001E2558"/>
    <w:rsid w:val="001E2ABC"/>
    <w:rsid w:val="001E2ED1"/>
    <w:rsid w:val="001E47B2"/>
    <w:rsid w:val="001E4EF3"/>
    <w:rsid w:val="001E6613"/>
    <w:rsid w:val="001E6EE1"/>
    <w:rsid w:val="001F1C54"/>
    <w:rsid w:val="001F1E4C"/>
    <w:rsid w:val="001F2290"/>
    <w:rsid w:val="001F303E"/>
    <w:rsid w:val="001F3195"/>
    <w:rsid w:val="001F4337"/>
    <w:rsid w:val="001F52A6"/>
    <w:rsid w:val="001F607B"/>
    <w:rsid w:val="001F7EDC"/>
    <w:rsid w:val="00200C14"/>
    <w:rsid w:val="00202B66"/>
    <w:rsid w:val="0020308A"/>
    <w:rsid w:val="002045FE"/>
    <w:rsid w:val="00204B2C"/>
    <w:rsid w:val="00204B82"/>
    <w:rsid w:val="00205910"/>
    <w:rsid w:val="00205A0B"/>
    <w:rsid w:val="0020671B"/>
    <w:rsid w:val="00206E66"/>
    <w:rsid w:val="00207877"/>
    <w:rsid w:val="00211BE4"/>
    <w:rsid w:val="002129C5"/>
    <w:rsid w:val="00212D18"/>
    <w:rsid w:val="00212E4C"/>
    <w:rsid w:val="00213D68"/>
    <w:rsid w:val="00214A21"/>
    <w:rsid w:val="002154CA"/>
    <w:rsid w:val="00215E67"/>
    <w:rsid w:val="002164BF"/>
    <w:rsid w:val="00216654"/>
    <w:rsid w:val="00216884"/>
    <w:rsid w:val="00217EB9"/>
    <w:rsid w:val="00217ED6"/>
    <w:rsid w:val="00220045"/>
    <w:rsid w:val="0022222F"/>
    <w:rsid w:val="0022223D"/>
    <w:rsid w:val="002228BC"/>
    <w:rsid w:val="00222BF1"/>
    <w:rsid w:val="0022377C"/>
    <w:rsid w:val="00223FE4"/>
    <w:rsid w:val="00227830"/>
    <w:rsid w:val="002311E4"/>
    <w:rsid w:val="00231737"/>
    <w:rsid w:val="002323F1"/>
    <w:rsid w:val="0023265C"/>
    <w:rsid w:val="00232944"/>
    <w:rsid w:val="00232EFB"/>
    <w:rsid w:val="00235356"/>
    <w:rsid w:val="002353D0"/>
    <w:rsid w:val="00235D34"/>
    <w:rsid w:val="002370F8"/>
    <w:rsid w:val="0023770F"/>
    <w:rsid w:val="002379BD"/>
    <w:rsid w:val="002406F6"/>
    <w:rsid w:val="00241AA3"/>
    <w:rsid w:val="002427F1"/>
    <w:rsid w:val="00242CB6"/>
    <w:rsid w:val="00243DA7"/>
    <w:rsid w:val="002445AD"/>
    <w:rsid w:val="00246233"/>
    <w:rsid w:val="002465D2"/>
    <w:rsid w:val="00247C71"/>
    <w:rsid w:val="00250107"/>
    <w:rsid w:val="002509EA"/>
    <w:rsid w:val="00251E60"/>
    <w:rsid w:val="00251EAA"/>
    <w:rsid w:val="002538FD"/>
    <w:rsid w:val="00255E02"/>
    <w:rsid w:val="00255F17"/>
    <w:rsid w:val="00256472"/>
    <w:rsid w:val="002572B3"/>
    <w:rsid w:val="0025747F"/>
    <w:rsid w:val="0026130C"/>
    <w:rsid w:val="0026244C"/>
    <w:rsid w:val="00262A18"/>
    <w:rsid w:val="002648D7"/>
    <w:rsid w:val="00264D46"/>
    <w:rsid w:val="00265F07"/>
    <w:rsid w:val="002673E3"/>
    <w:rsid w:val="00267C19"/>
    <w:rsid w:val="002706BA"/>
    <w:rsid w:val="00270B5E"/>
    <w:rsid w:val="002740B2"/>
    <w:rsid w:val="002741E8"/>
    <w:rsid w:val="002742BF"/>
    <w:rsid w:val="00275537"/>
    <w:rsid w:val="0027584C"/>
    <w:rsid w:val="00275871"/>
    <w:rsid w:val="00275D40"/>
    <w:rsid w:val="00275FD0"/>
    <w:rsid w:val="00280554"/>
    <w:rsid w:val="002823D6"/>
    <w:rsid w:val="00282F14"/>
    <w:rsid w:val="002846D0"/>
    <w:rsid w:val="00290FA8"/>
    <w:rsid w:val="002928E4"/>
    <w:rsid w:val="00292A61"/>
    <w:rsid w:val="00292C8E"/>
    <w:rsid w:val="00293BF1"/>
    <w:rsid w:val="00293C0E"/>
    <w:rsid w:val="002956DC"/>
    <w:rsid w:val="002971A6"/>
    <w:rsid w:val="00297A50"/>
    <w:rsid w:val="002A08BE"/>
    <w:rsid w:val="002A0C02"/>
    <w:rsid w:val="002A1924"/>
    <w:rsid w:val="002A2D33"/>
    <w:rsid w:val="002A4501"/>
    <w:rsid w:val="002A76EA"/>
    <w:rsid w:val="002A776B"/>
    <w:rsid w:val="002B1181"/>
    <w:rsid w:val="002B1299"/>
    <w:rsid w:val="002B1F03"/>
    <w:rsid w:val="002B3808"/>
    <w:rsid w:val="002B3B3D"/>
    <w:rsid w:val="002B4EF9"/>
    <w:rsid w:val="002B5060"/>
    <w:rsid w:val="002B52DB"/>
    <w:rsid w:val="002B5725"/>
    <w:rsid w:val="002C0285"/>
    <w:rsid w:val="002C135E"/>
    <w:rsid w:val="002C1ECE"/>
    <w:rsid w:val="002C35C7"/>
    <w:rsid w:val="002C395F"/>
    <w:rsid w:val="002C45AB"/>
    <w:rsid w:val="002C4F66"/>
    <w:rsid w:val="002C5157"/>
    <w:rsid w:val="002C552A"/>
    <w:rsid w:val="002C56F9"/>
    <w:rsid w:val="002C6806"/>
    <w:rsid w:val="002C6B3C"/>
    <w:rsid w:val="002C6D66"/>
    <w:rsid w:val="002C752A"/>
    <w:rsid w:val="002D1284"/>
    <w:rsid w:val="002D20EF"/>
    <w:rsid w:val="002D272B"/>
    <w:rsid w:val="002D2E16"/>
    <w:rsid w:val="002D2EEC"/>
    <w:rsid w:val="002D3BEA"/>
    <w:rsid w:val="002D4389"/>
    <w:rsid w:val="002D566B"/>
    <w:rsid w:val="002E0FF1"/>
    <w:rsid w:val="002E16C4"/>
    <w:rsid w:val="002E20C3"/>
    <w:rsid w:val="002E22B7"/>
    <w:rsid w:val="002E2FB2"/>
    <w:rsid w:val="002E3014"/>
    <w:rsid w:val="002E309B"/>
    <w:rsid w:val="002E31B7"/>
    <w:rsid w:val="002E3A67"/>
    <w:rsid w:val="002E7B9F"/>
    <w:rsid w:val="002F0119"/>
    <w:rsid w:val="002F1BCD"/>
    <w:rsid w:val="002F2EBB"/>
    <w:rsid w:val="002F2FF7"/>
    <w:rsid w:val="002F35C2"/>
    <w:rsid w:val="002F3636"/>
    <w:rsid w:val="002F3DC3"/>
    <w:rsid w:val="002F4534"/>
    <w:rsid w:val="002F4A65"/>
    <w:rsid w:val="002F5442"/>
    <w:rsid w:val="002F65DD"/>
    <w:rsid w:val="002F675F"/>
    <w:rsid w:val="002F7719"/>
    <w:rsid w:val="00301CA7"/>
    <w:rsid w:val="00303132"/>
    <w:rsid w:val="00304E67"/>
    <w:rsid w:val="003052CD"/>
    <w:rsid w:val="00305C16"/>
    <w:rsid w:val="00305C4A"/>
    <w:rsid w:val="00306368"/>
    <w:rsid w:val="00306727"/>
    <w:rsid w:val="003067ED"/>
    <w:rsid w:val="00306A95"/>
    <w:rsid w:val="00306FBE"/>
    <w:rsid w:val="00307633"/>
    <w:rsid w:val="0031106E"/>
    <w:rsid w:val="003117CD"/>
    <w:rsid w:val="00313A36"/>
    <w:rsid w:val="003205DC"/>
    <w:rsid w:val="0032161B"/>
    <w:rsid w:val="0032268C"/>
    <w:rsid w:val="003228AA"/>
    <w:rsid w:val="00322E3F"/>
    <w:rsid w:val="00323312"/>
    <w:rsid w:val="00323514"/>
    <w:rsid w:val="00324182"/>
    <w:rsid w:val="0032552F"/>
    <w:rsid w:val="00326FD6"/>
    <w:rsid w:val="0032750C"/>
    <w:rsid w:val="00331003"/>
    <w:rsid w:val="003321F0"/>
    <w:rsid w:val="0033270E"/>
    <w:rsid w:val="00332B01"/>
    <w:rsid w:val="00333606"/>
    <w:rsid w:val="003339F9"/>
    <w:rsid w:val="00333F7E"/>
    <w:rsid w:val="00334931"/>
    <w:rsid w:val="0033513D"/>
    <w:rsid w:val="0033583C"/>
    <w:rsid w:val="00337F50"/>
    <w:rsid w:val="00340842"/>
    <w:rsid w:val="0034140C"/>
    <w:rsid w:val="00342C7B"/>
    <w:rsid w:val="00344E2F"/>
    <w:rsid w:val="00344EC3"/>
    <w:rsid w:val="00345810"/>
    <w:rsid w:val="00345D5C"/>
    <w:rsid w:val="00346984"/>
    <w:rsid w:val="00347BD4"/>
    <w:rsid w:val="0035067E"/>
    <w:rsid w:val="00351683"/>
    <w:rsid w:val="0035178E"/>
    <w:rsid w:val="003534C7"/>
    <w:rsid w:val="0035407F"/>
    <w:rsid w:val="00354AA3"/>
    <w:rsid w:val="003560A3"/>
    <w:rsid w:val="00357598"/>
    <w:rsid w:val="003575B9"/>
    <w:rsid w:val="00357618"/>
    <w:rsid w:val="00360296"/>
    <w:rsid w:val="0036139F"/>
    <w:rsid w:val="003638AD"/>
    <w:rsid w:val="003647D9"/>
    <w:rsid w:val="0036727F"/>
    <w:rsid w:val="00370204"/>
    <w:rsid w:val="00370E41"/>
    <w:rsid w:val="00373A94"/>
    <w:rsid w:val="0037454A"/>
    <w:rsid w:val="00375D1D"/>
    <w:rsid w:val="00375D54"/>
    <w:rsid w:val="00375E74"/>
    <w:rsid w:val="00382173"/>
    <w:rsid w:val="0038322D"/>
    <w:rsid w:val="00383DB7"/>
    <w:rsid w:val="003854A1"/>
    <w:rsid w:val="00386C7E"/>
    <w:rsid w:val="00386DBD"/>
    <w:rsid w:val="00387EB0"/>
    <w:rsid w:val="003906FB"/>
    <w:rsid w:val="00392405"/>
    <w:rsid w:val="00392FDE"/>
    <w:rsid w:val="003932EE"/>
    <w:rsid w:val="00393521"/>
    <w:rsid w:val="00393E68"/>
    <w:rsid w:val="0039506D"/>
    <w:rsid w:val="00395CC1"/>
    <w:rsid w:val="00396ED5"/>
    <w:rsid w:val="003975A3"/>
    <w:rsid w:val="003A09E5"/>
    <w:rsid w:val="003A3DD0"/>
    <w:rsid w:val="003A5A9F"/>
    <w:rsid w:val="003A61EB"/>
    <w:rsid w:val="003A79A5"/>
    <w:rsid w:val="003B2711"/>
    <w:rsid w:val="003B553E"/>
    <w:rsid w:val="003B5995"/>
    <w:rsid w:val="003B5DA5"/>
    <w:rsid w:val="003B79A6"/>
    <w:rsid w:val="003B7A38"/>
    <w:rsid w:val="003C1F4E"/>
    <w:rsid w:val="003C2D0C"/>
    <w:rsid w:val="003C3247"/>
    <w:rsid w:val="003C3A6A"/>
    <w:rsid w:val="003C4F3D"/>
    <w:rsid w:val="003C5690"/>
    <w:rsid w:val="003C5AC6"/>
    <w:rsid w:val="003C782B"/>
    <w:rsid w:val="003C7D5A"/>
    <w:rsid w:val="003D13FC"/>
    <w:rsid w:val="003D385A"/>
    <w:rsid w:val="003D448A"/>
    <w:rsid w:val="003D4D2B"/>
    <w:rsid w:val="003D6646"/>
    <w:rsid w:val="003D70CB"/>
    <w:rsid w:val="003D7281"/>
    <w:rsid w:val="003D7A3A"/>
    <w:rsid w:val="003D7D5B"/>
    <w:rsid w:val="003E0995"/>
    <w:rsid w:val="003E119A"/>
    <w:rsid w:val="003E166B"/>
    <w:rsid w:val="003E197C"/>
    <w:rsid w:val="003E1A96"/>
    <w:rsid w:val="003E1EFE"/>
    <w:rsid w:val="003E2CA6"/>
    <w:rsid w:val="003E3E15"/>
    <w:rsid w:val="003E50FD"/>
    <w:rsid w:val="003E5A07"/>
    <w:rsid w:val="003E5DC5"/>
    <w:rsid w:val="003E6CE6"/>
    <w:rsid w:val="003E7D8D"/>
    <w:rsid w:val="003F07C4"/>
    <w:rsid w:val="003F16A7"/>
    <w:rsid w:val="003F234F"/>
    <w:rsid w:val="003F55BB"/>
    <w:rsid w:val="003F6CBE"/>
    <w:rsid w:val="003F73E3"/>
    <w:rsid w:val="003F74B5"/>
    <w:rsid w:val="004000B3"/>
    <w:rsid w:val="004013B4"/>
    <w:rsid w:val="00401993"/>
    <w:rsid w:val="00401DFF"/>
    <w:rsid w:val="00402426"/>
    <w:rsid w:val="004031DA"/>
    <w:rsid w:val="00403703"/>
    <w:rsid w:val="00406100"/>
    <w:rsid w:val="00407107"/>
    <w:rsid w:val="0041011C"/>
    <w:rsid w:val="00410524"/>
    <w:rsid w:val="004108C9"/>
    <w:rsid w:val="00410E55"/>
    <w:rsid w:val="00411918"/>
    <w:rsid w:val="0041340E"/>
    <w:rsid w:val="00413AED"/>
    <w:rsid w:val="00415E3A"/>
    <w:rsid w:val="00416FBC"/>
    <w:rsid w:val="00421135"/>
    <w:rsid w:val="00421401"/>
    <w:rsid w:val="00421755"/>
    <w:rsid w:val="004241BB"/>
    <w:rsid w:val="00425212"/>
    <w:rsid w:val="00426849"/>
    <w:rsid w:val="0042757A"/>
    <w:rsid w:val="00430132"/>
    <w:rsid w:val="00432C98"/>
    <w:rsid w:val="00434F1E"/>
    <w:rsid w:val="0043517A"/>
    <w:rsid w:val="00436DA8"/>
    <w:rsid w:val="00441AAD"/>
    <w:rsid w:val="00442FB0"/>
    <w:rsid w:val="004448D1"/>
    <w:rsid w:val="00444BCE"/>
    <w:rsid w:val="004450B9"/>
    <w:rsid w:val="00445610"/>
    <w:rsid w:val="00446411"/>
    <w:rsid w:val="00446567"/>
    <w:rsid w:val="00450212"/>
    <w:rsid w:val="00450D67"/>
    <w:rsid w:val="004510FC"/>
    <w:rsid w:val="004514AA"/>
    <w:rsid w:val="00451632"/>
    <w:rsid w:val="00453B52"/>
    <w:rsid w:val="00453FCE"/>
    <w:rsid w:val="00454771"/>
    <w:rsid w:val="00457C66"/>
    <w:rsid w:val="00457F3B"/>
    <w:rsid w:val="00460081"/>
    <w:rsid w:val="00460C04"/>
    <w:rsid w:val="00462949"/>
    <w:rsid w:val="00463618"/>
    <w:rsid w:val="004638FE"/>
    <w:rsid w:val="00465084"/>
    <w:rsid w:val="00466146"/>
    <w:rsid w:val="00470D1F"/>
    <w:rsid w:val="004711EA"/>
    <w:rsid w:val="00471C13"/>
    <w:rsid w:val="00472C9B"/>
    <w:rsid w:val="004752F2"/>
    <w:rsid w:val="004756EF"/>
    <w:rsid w:val="00475948"/>
    <w:rsid w:val="00476765"/>
    <w:rsid w:val="00476D4A"/>
    <w:rsid w:val="004776D8"/>
    <w:rsid w:val="004809AD"/>
    <w:rsid w:val="00480EBA"/>
    <w:rsid w:val="00480F59"/>
    <w:rsid w:val="004842E5"/>
    <w:rsid w:val="00485192"/>
    <w:rsid w:val="00485225"/>
    <w:rsid w:val="00485367"/>
    <w:rsid w:val="0048537A"/>
    <w:rsid w:val="004916B9"/>
    <w:rsid w:val="0049199A"/>
    <w:rsid w:val="004925C1"/>
    <w:rsid w:val="00495835"/>
    <w:rsid w:val="0049611A"/>
    <w:rsid w:val="00496D08"/>
    <w:rsid w:val="00496EC8"/>
    <w:rsid w:val="00496EF1"/>
    <w:rsid w:val="00497C52"/>
    <w:rsid w:val="00497EE2"/>
    <w:rsid w:val="004A0302"/>
    <w:rsid w:val="004A14BB"/>
    <w:rsid w:val="004A163A"/>
    <w:rsid w:val="004A1D95"/>
    <w:rsid w:val="004A291A"/>
    <w:rsid w:val="004A3B1D"/>
    <w:rsid w:val="004A62E4"/>
    <w:rsid w:val="004A6456"/>
    <w:rsid w:val="004A706B"/>
    <w:rsid w:val="004A73F6"/>
    <w:rsid w:val="004A7437"/>
    <w:rsid w:val="004A758F"/>
    <w:rsid w:val="004B1021"/>
    <w:rsid w:val="004B159C"/>
    <w:rsid w:val="004B2BF6"/>
    <w:rsid w:val="004B3AAC"/>
    <w:rsid w:val="004B48B6"/>
    <w:rsid w:val="004B73B3"/>
    <w:rsid w:val="004B7AD8"/>
    <w:rsid w:val="004C112D"/>
    <w:rsid w:val="004C19C0"/>
    <w:rsid w:val="004C42FA"/>
    <w:rsid w:val="004C518E"/>
    <w:rsid w:val="004C6DE4"/>
    <w:rsid w:val="004C6F47"/>
    <w:rsid w:val="004C74BF"/>
    <w:rsid w:val="004C7A5B"/>
    <w:rsid w:val="004D088B"/>
    <w:rsid w:val="004D35DE"/>
    <w:rsid w:val="004D3A1A"/>
    <w:rsid w:val="004D3A80"/>
    <w:rsid w:val="004D3C52"/>
    <w:rsid w:val="004D3E44"/>
    <w:rsid w:val="004D41D0"/>
    <w:rsid w:val="004D4C0A"/>
    <w:rsid w:val="004D59EF"/>
    <w:rsid w:val="004D5C40"/>
    <w:rsid w:val="004D5DAB"/>
    <w:rsid w:val="004D6590"/>
    <w:rsid w:val="004E1E69"/>
    <w:rsid w:val="004E25EB"/>
    <w:rsid w:val="004E2B8B"/>
    <w:rsid w:val="004E3EDE"/>
    <w:rsid w:val="004E40E8"/>
    <w:rsid w:val="004E5632"/>
    <w:rsid w:val="004E6729"/>
    <w:rsid w:val="004E7156"/>
    <w:rsid w:val="004F0B5A"/>
    <w:rsid w:val="004F1A3B"/>
    <w:rsid w:val="004F40B4"/>
    <w:rsid w:val="004F42F8"/>
    <w:rsid w:val="004F5CFB"/>
    <w:rsid w:val="004F6ACC"/>
    <w:rsid w:val="004F6B7C"/>
    <w:rsid w:val="004F7178"/>
    <w:rsid w:val="005002F5"/>
    <w:rsid w:val="00500D21"/>
    <w:rsid w:val="005012FF"/>
    <w:rsid w:val="00501A66"/>
    <w:rsid w:val="00501AA3"/>
    <w:rsid w:val="005040C2"/>
    <w:rsid w:val="00504D03"/>
    <w:rsid w:val="005069B4"/>
    <w:rsid w:val="00506C14"/>
    <w:rsid w:val="00507CDD"/>
    <w:rsid w:val="00507EE1"/>
    <w:rsid w:val="005110A4"/>
    <w:rsid w:val="00511E64"/>
    <w:rsid w:val="0051224E"/>
    <w:rsid w:val="005124BF"/>
    <w:rsid w:val="005128AB"/>
    <w:rsid w:val="005130AB"/>
    <w:rsid w:val="00513E5A"/>
    <w:rsid w:val="0051528A"/>
    <w:rsid w:val="00516A24"/>
    <w:rsid w:val="00520200"/>
    <w:rsid w:val="005203CB"/>
    <w:rsid w:val="0052185E"/>
    <w:rsid w:val="005225A9"/>
    <w:rsid w:val="00523A38"/>
    <w:rsid w:val="005241E4"/>
    <w:rsid w:val="00525065"/>
    <w:rsid w:val="005271DD"/>
    <w:rsid w:val="00527351"/>
    <w:rsid w:val="0053034B"/>
    <w:rsid w:val="005303CB"/>
    <w:rsid w:val="005304A5"/>
    <w:rsid w:val="00531AC1"/>
    <w:rsid w:val="00532585"/>
    <w:rsid w:val="00532930"/>
    <w:rsid w:val="0053401E"/>
    <w:rsid w:val="005351D1"/>
    <w:rsid w:val="00537538"/>
    <w:rsid w:val="00540311"/>
    <w:rsid w:val="00541629"/>
    <w:rsid w:val="0054298A"/>
    <w:rsid w:val="00542E0C"/>
    <w:rsid w:val="00543029"/>
    <w:rsid w:val="00543537"/>
    <w:rsid w:val="00543C05"/>
    <w:rsid w:val="00547128"/>
    <w:rsid w:val="00547493"/>
    <w:rsid w:val="00547559"/>
    <w:rsid w:val="005476BF"/>
    <w:rsid w:val="00550AF4"/>
    <w:rsid w:val="00551472"/>
    <w:rsid w:val="00551511"/>
    <w:rsid w:val="00552FE1"/>
    <w:rsid w:val="0055394F"/>
    <w:rsid w:val="005544B7"/>
    <w:rsid w:val="005570C2"/>
    <w:rsid w:val="00557351"/>
    <w:rsid w:val="00557BC0"/>
    <w:rsid w:val="00562E0B"/>
    <w:rsid w:val="00562E3D"/>
    <w:rsid w:val="00566D6A"/>
    <w:rsid w:val="005700A1"/>
    <w:rsid w:val="00570130"/>
    <w:rsid w:val="005702D8"/>
    <w:rsid w:val="00572212"/>
    <w:rsid w:val="00573EA6"/>
    <w:rsid w:val="00575888"/>
    <w:rsid w:val="005820F4"/>
    <w:rsid w:val="00582723"/>
    <w:rsid w:val="00582ABC"/>
    <w:rsid w:val="00583211"/>
    <w:rsid w:val="005832CD"/>
    <w:rsid w:val="005849CA"/>
    <w:rsid w:val="0058752B"/>
    <w:rsid w:val="00587FE1"/>
    <w:rsid w:val="00590457"/>
    <w:rsid w:val="00590599"/>
    <w:rsid w:val="005917EE"/>
    <w:rsid w:val="005931CC"/>
    <w:rsid w:val="005932BA"/>
    <w:rsid w:val="00593EE8"/>
    <w:rsid w:val="00595591"/>
    <w:rsid w:val="00596478"/>
    <w:rsid w:val="00596951"/>
    <w:rsid w:val="00597D35"/>
    <w:rsid w:val="005A0127"/>
    <w:rsid w:val="005A04DA"/>
    <w:rsid w:val="005A0CCA"/>
    <w:rsid w:val="005A429D"/>
    <w:rsid w:val="005A49FF"/>
    <w:rsid w:val="005A5233"/>
    <w:rsid w:val="005A640B"/>
    <w:rsid w:val="005A7BC8"/>
    <w:rsid w:val="005B0B15"/>
    <w:rsid w:val="005B2677"/>
    <w:rsid w:val="005B488D"/>
    <w:rsid w:val="005B5060"/>
    <w:rsid w:val="005B61F1"/>
    <w:rsid w:val="005B6335"/>
    <w:rsid w:val="005B775C"/>
    <w:rsid w:val="005C1230"/>
    <w:rsid w:val="005C1D7B"/>
    <w:rsid w:val="005C224F"/>
    <w:rsid w:val="005C29FD"/>
    <w:rsid w:val="005C2F4C"/>
    <w:rsid w:val="005C3113"/>
    <w:rsid w:val="005C79C0"/>
    <w:rsid w:val="005D03AB"/>
    <w:rsid w:val="005D0526"/>
    <w:rsid w:val="005D0B0A"/>
    <w:rsid w:val="005D1EAE"/>
    <w:rsid w:val="005D3150"/>
    <w:rsid w:val="005D3E8C"/>
    <w:rsid w:val="005D58E1"/>
    <w:rsid w:val="005D5C8C"/>
    <w:rsid w:val="005D6592"/>
    <w:rsid w:val="005D6A44"/>
    <w:rsid w:val="005D6B46"/>
    <w:rsid w:val="005D7658"/>
    <w:rsid w:val="005D7841"/>
    <w:rsid w:val="005D7CE4"/>
    <w:rsid w:val="005E07D7"/>
    <w:rsid w:val="005E0993"/>
    <w:rsid w:val="005E1871"/>
    <w:rsid w:val="005E6687"/>
    <w:rsid w:val="005E68FC"/>
    <w:rsid w:val="005E6AD7"/>
    <w:rsid w:val="005E7775"/>
    <w:rsid w:val="005F0882"/>
    <w:rsid w:val="005F1830"/>
    <w:rsid w:val="005F33AA"/>
    <w:rsid w:val="005F6621"/>
    <w:rsid w:val="005F668D"/>
    <w:rsid w:val="005F68DF"/>
    <w:rsid w:val="005F6BAB"/>
    <w:rsid w:val="00600521"/>
    <w:rsid w:val="006014E5"/>
    <w:rsid w:val="0060162F"/>
    <w:rsid w:val="00601BBD"/>
    <w:rsid w:val="00602F17"/>
    <w:rsid w:val="00602FA0"/>
    <w:rsid w:val="0060374A"/>
    <w:rsid w:val="00604694"/>
    <w:rsid w:val="0060549B"/>
    <w:rsid w:val="0060563B"/>
    <w:rsid w:val="0060634E"/>
    <w:rsid w:val="00606FB5"/>
    <w:rsid w:val="00607F5D"/>
    <w:rsid w:val="00610554"/>
    <w:rsid w:val="00611C8E"/>
    <w:rsid w:val="00612605"/>
    <w:rsid w:val="00612770"/>
    <w:rsid w:val="00613CAD"/>
    <w:rsid w:val="00614C64"/>
    <w:rsid w:val="00615DBB"/>
    <w:rsid w:val="00617E12"/>
    <w:rsid w:val="00620046"/>
    <w:rsid w:val="006204A2"/>
    <w:rsid w:val="006209CC"/>
    <w:rsid w:val="00622121"/>
    <w:rsid w:val="00623125"/>
    <w:rsid w:val="006258BF"/>
    <w:rsid w:val="00625953"/>
    <w:rsid w:val="0062639C"/>
    <w:rsid w:val="006264E8"/>
    <w:rsid w:val="0062652D"/>
    <w:rsid w:val="006268E0"/>
    <w:rsid w:val="00627CB1"/>
    <w:rsid w:val="00630083"/>
    <w:rsid w:val="0063029A"/>
    <w:rsid w:val="00632DA0"/>
    <w:rsid w:val="006350CA"/>
    <w:rsid w:val="00635D72"/>
    <w:rsid w:val="00636104"/>
    <w:rsid w:val="00636A1F"/>
    <w:rsid w:val="00636C65"/>
    <w:rsid w:val="006371FD"/>
    <w:rsid w:val="00637456"/>
    <w:rsid w:val="00641259"/>
    <w:rsid w:val="00642318"/>
    <w:rsid w:val="00645DC1"/>
    <w:rsid w:val="00646362"/>
    <w:rsid w:val="00646A79"/>
    <w:rsid w:val="006507A1"/>
    <w:rsid w:val="00650CE0"/>
    <w:rsid w:val="00651D59"/>
    <w:rsid w:val="006521D0"/>
    <w:rsid w:val="006522F1"/>
    <w:rsid w:val="00653205"/>
    <w:rsid w:val="00653468"/>
    <w:rsid w:val="00653711"/>
    <w:rsid w:val="00653A38"/>
    <w:rsid w:val="00654255"/>
    <w:rsid w:val="00660F73"/>
    <w:rsid w:val="00662366"/>
    <w:rsid w:val="00662834"/>
    <w:rsid w:val="00663366"/>
    <w:rsid w:val="00663F87"/>
    <w:rsid w:val="0066414E"/>
    <w:rsid w:val="006643C2"/>
    <w:rsid w:val="00666279"/>
    <w:rsid w:val="006662DC"/>
    <w:rsid w:val="00666E6B"/>
    <w:rsid w:val="00667F4A"/>
    <w:rsid w:val="00670381"/>
    <w:rsid w:val="006709D8"/>
    <w:rsid w:val="006709F4"/>
    <w:rsid w:val="0067589B"/>
    <w:rsid w:val="00676BDD"/>
    <w:rsid w:val="00677E66"/>
    <w:rsid w:val="00681C60"/>
    <w:rsid w:val="006823D5"/>
    <w:rsid w:val="00682C6A"/>
    <w:rsid w:val="00683E9C"/>
    <w:rsid w:val="00691684"/>
    <w:rsid w:val="00692E35"/>
    <w:rsid w:val="00692F88"/>
    <w:rsid w:val="00693171"/>
    <w:rsid w:val="00693B84"/>
    <w:rsid w:val="00693F36"/>
    <w:rsid w:val="00694FEA"/>
    <w:rsid w:val="00696F9E"/>
    <w:rsid w:val="0069751C"/>
    <w:rsid w:val="006A0E22"/>
    <w:rsid w:val="006A34F4"/>
    <w:rsid w:val="006A3D63"/>
    <w:rsid w:val="006A4EFE"/>
    <w:rsid w:val="006A4F06"/>
    <w:rsid w:val="006A5C64"/>
    <w:rsid w:val="006A6006"/>
    <w:rsid w:val="006A79D3"/>
    <w:rsid w:val="006B0279"/>
    <w:rsid w:val="006B127F"/>
    <w:rsid w:val="006B1BFB"/>
    <w:rsid w:val="006B2897"/>
    <w:rsid w:val="006B4205"/>
    <w:rsid w:val="006B49B4"/>
    <w:rsid w:val="006B4CF4"/>
    <w:rsid w:val="006B6829"/>
    <w:rsid w:val="006B6872"/>
    <w:rsid w:val="006C010A"/>
    <w:rsid w:val="006C1E2C"/>
    <w:rsid w:val="006C1F2C"/>
    <w:rsid w:val="006C42A2"/>
    <w:rsid w:val="006C587F"/>
    <w:rsid w:val="006C6042"/>
    <w:rsid w:val="006C7668"/>
    <w:rsid w:val="006C7832"/>
    <w:rsid w:val="006D0098"/>
    <w:rsid w:val="006D0903"/>
    <w:rsid w:val="006D0C5C"/>
    <w:rsid w:val="006D1383"/>
    <w:rsid w:val="006D141C"/>
    <w:rsid w:val="006D2FCC"/>
    <w:rsid w:val="006D3AC4"/>
    <w:rsid w:val="006D5D46"/>
    <w:rsid w:val="006D61F7"/>
    <w:rsid w:val="006D6EC9"/>
    <w:rsid w:val="006D7680"/>
    <w:rsid w:val="006D7A37"/>
    <w:rsid w:val="006E0D92"/>
    <w:rsid w:val="006E2612"/>
    <w:rsid w:val="006E2E13"/>
    <w:rsid w:val="006E3163"/>
    <w:rsid w:val="006E3A75"/>
    <w:rsid w:val="006E3DE3"/>
    <w:rsid w:val="006E5861"/>
    <w:rsid w:val="006E5EEB"/>
    <w:rsid w:val="006F01D8"/>
    <w:rsid w:val="006F0EAC"/>
    <w:rsid w:val="006F0FC9"/>
    <w:rsid w:val="006F173E"/>
    <w:rsid w:val="006F3D83"/>
    <w:rsid w:val="006F54E0"/>
    <w:rsid w:val="006F6C0C"/>
    <w:rsid w:val="006F6D9D"/>
    <w:rsid w:val="007008DE"/>
    <w:rsid w:val="00703833"/>
    <w:rsid w:val="00703928"/>
    <w:rsid w:val="00705E68"/>
    <w:rsid w:val="00710099"/>
    <w:rsid w:val="00710829"/>
    <w:rsid w:val="00715AB0"/>
    <w:rsid w:val="00716693"/>
    <w:rsid w:val="00716E7E"/>
    <w:rsid w:val="00717040"/>
    <w:rsid w:val="00720597"/>
    <w:rsid w:val="00720A4A"/>
    <w:rsid w:val="00720E34"/>
    <w:rsid w:val="0072262D"/>
    <w:rsid w:val="00722723"/>
    <w:rsid w:val="00722C5F"/>
    <w:rsid w:val="00722F57"/>
    <w:rsid w:val="00723BA3"/>
    <w:rsid w:val="00724547"/>
    <w:rsid w:val="0072727F"/>
    <w:rsid w:val="00730167"/>
    <w:rsid w:val="007305C7"/>
    <w:rsid w:val="00730CFC"/>
    <w:rsid w:val="0073174E"/>
    <w:rsid w:val="00731EE4"/>
    <w:rsid w:val="0073228B"/>
    <w:rsid w:val="007329E0"/>
    <w:rsid w:val="0073336B"/>
    <w:rsid w:val="00734471"/>
    <w:rsid w:val="0073570A"/>
    <w:rsid w:val="00736A11"/>
    <w:rsid w:val="00736BAE"/>
    <w:rsid w:val="007370E8"/>
    <w:rsid w:val="00737E30"/>
    <w:rsid w:val="007406F7"/>
    <w:rsid w:val="007408E9"/>
    <w:rsid w:val="0074351F"/>
    <w:rsid w:val="00743F89"/>
    <w:rsid w:val="00746AFC"/>
    <w:rsid w:val="0074721C"/>
    <w:rsid w:val="00751C99"/>
    <w:rsid w:val="00751EC6"/>
    <w:rsid w:val="00751ECD"/>
    <w:rsid w:val="007523A4"/>
    <w:rsid w:val="00754DBB"/>
    <w:rsid w:val="00755A60"/>
    <w:rsid w:val="0075794C"/>
    <w:rsid w:val="007602CC"/>
    <w:rsid w:val="00761060"/>
    <w:rsid w:val="0076706D"/>
    <w:rsid w:val="00770446"/>
    <w:rsid w:val="007708C9"/>
    <w:rsid w:val="007712B4"/>
    <w:rsid w:val="00771921"/>
    <w:rsid w:val="00771E82"/>
    <w:rsid w:val="00772B4E"/>
    <w:rsid w:val="00774143"/>
    <w:rsid w:val="00775686"/>
    <w:rsid w:val="00781AB8"/>
    <w:rsid w:val="007842DF"/>
    <w:rsid w:val="0078654D"/>
    <w:rsid w:val="00787744"/>
    <w:rsid w:val="007908EF"/>
    <w:rsid w:val="00790BE4"/>
    <w:rsid w:val="00792F8C"/>
    <w:rsid w:val="00793F3E"/>
    <w:rsid w:val="00794248"/>
    <w:rsid w:val="00795847"/>
    <w:rsid w:val="0079667C"/>
    <w:rsid w:val="007A0745"/>
    <w:rsid w:val="007A0EB3"/>
    <w:rsid w:val="007A10D0"/>
    <w:rsid w:val="007A2048"/>
    <w:rsid w:val="007A493A"/>
    <w:rsid w:val="007A6FDF"/>
    <w:rsid w:val="007A7290"/>
    <w:rsid w:val="007B31DE"/>
    <w:rsid w:val="007B4BA0"/>
    <w:rsid w:val="007B63CC"/>
    <w:rsid w:val="007B6E43"/>
    <w:rsid w:val="007C0623"/>
    <w:rsid w:val="007C16A6"/>
    <w:rsid w:val="007C1883"/>
    <w:rsid w:val="007C2038"/>
    <w:rsid w:val="007C5430"/>
    <w:rsid w:val="007C6B4D"/>
    <w:rsid w:val="007D0CC3"/>
    <w:rsid w:val="007D2678"/>
    <w:rsid w:val="007D47A6"/>
    <w:rsid w:val="007D7BD6"/>
    <w:rsid w:val="007E054E"/>
    <w:rsid w:val="007E0B7B"/>
    <w:rsid w:val="007E1889"/>
    <w:rsid w:val="007E1EE0"/>
    <w:rsid w:val="007E2F4E"/>
    <w:rsid w:val="007E3944"/>
    <w:rsid w:val="007E4581"/>
    <w:rsid w:val="007E5611"/>
    <w:rsid w:val="007E5718"/>
    <w:rsid w:val="007E5DCA"/>
    <w:rsid w:val="007E6054"/>
    <w:rsid w:val="007E6C68"/>
    <w:rsid w:val="007E7D31"/>
    <w:rsid w:val="007F04E5"/>
    <w:rsid w:val="007F11AF"/>
    <w:rsid w:val="007F20F6"/>
    <w:rsid w:val="007F211A"/>
    <w:rsid w:val="007F22CB"/>
    <w:rsid w:val="007F3F8D"/>
    <w:rsid w:val="007F4398"/>
    <w:rsid w:val="007F6199"/>
    <w:rsid w:val="007F7F03"/>
    <w:rsid w:val="00801149"/>
    <w:rsid w:val="00801B70"/>
    <w:rsid w:val="00802312"/>
    <w:rsid w:val="00802A45"/>
    <w:rsid w:val="00802EFA"/>
    <w:rsid w:val="008037E4"/>
    <w:rsid w:val="0080502A"/>
    <w:rsid w:val="00805643"/>
    <w:rsid w:val="00806DD4"/>
    <w:rsid w:val="00807444"/>
    <w:rsid w:val="00810E6E"/>
    <w:rsid w:val="008115BF"/>
    <w:rsid w:val="00812261"/>
    <w:rsid w:val="00812AAF"/>
    <w:rsid w:val="0081363C"/>
    <w:rsid w:val="008139E4"/>
    <w:rsid w:val="00813A1B"/>
    <w:rsid w:val="00813E3A"/>
    <w:rsid w:val="00814F68"/>
    <w:rsid w:val="00815E83"/>
    <w:rsid w:val="0081621D"/>
    <w:rsid w:val="008162B6"/>
    <w:rsid w:val="008170EF"/>
    <w:rsid w:val="00817534"/>
    <w:rsid w:val="00817E76"/>
    <w:rsid w:val="00821593"/>
    <w:rsid w:val="00821FFB"/>
    <w:rsid w:val="008221DA"/>
    <w:rsid w:val="00822A93"/>
    <w:rsid w:val="00823ADE"/>
    <w:rsid w:val="00830D02"/>
    <w:rsid w:val="008318CC"/>
    <w:rsid w:val="00832510"/>
    <w:rsid w:val="00832751"/>
    <w:rsid w:val="00832C1B"/>
    <w:rsid w:val="00833062"/>
    <w:rsid w:val="00834511"/>
    <w:rsid w:val="0083498B"/>
    <w:rsid w:val="00834FDD"/>
    <w:rsid w:val="008355E2"/>
    <w:rsid w:val="00836B91"/>
    <w:rsid w:val="00840109"/>
    <w:rsid w:val="008442D8"/>
    <w:rsid w:val="00845D13"/>
    <w:rsid w:val="008469F0"/>
    <w:rsid w:val="00846BCC"/>
    <w:rsid w:val="0084729C"/>
    <w:rsid w:val="008479FA"/>
    <w:rsid w:val="008534B3"/>
    <w:rsid w:val="00853CE6"/>
    <w:rsid w:val="00855A75"/>
    <w:rsid w:val="00856604"/>
    <w:rsid w:val="0085695D"/>
    <w:rsid w:val="00857713"/>
    <w:rsid w:val="00860805"/>
    <w:rsid w:val="00860A81"/>
    <w:rsid w:val="0086286C"/>
    <w:rsid w:val="00863EE1"/>
    <w:rsid w:val="008652E4"/>
    <w:rsid w:val="00865D1D"/>
    <w:rsid w:val="00866726"/>
    <w:rsid w:val="00866C9D"/>
    <w:rsid w:val="00866DAD"/>
    <w:rsid w:val="00866F83"/>
    <w:rsid w:val="008673BA"/>
    <w:rsid w:val="00871348"/>
    <w:rsid w:val="00871701"/>
    <w:rsid w:val="00871B79"/>
    <w:rsid w:val="00871F29"/>
    <w:rsid w:val="00873827"/>
    <w:rsid w:val="008739A4"/>
    <w:rsid w:val="0087460F"/>
    <w:rsid w:val="00874708"/>
    <w:rsid w:val="00874C97"/>
    <w:rsid w:val="00876384"/>
    <w:rsid w:val="00876DF5"/>
    <w:rsid w:val="00880409"/>
    <w:rsid w:val="00880E5B"/>
    <w:rsid w:val="0088138F"/>
    <w:rsid w:val="00882A11"/>
    <w:rsid w:val="00882F21"/>
    <w:rsid w:val="00883146"/>
    <w:rsid w:val="008832AD"/>
    <w:rsid w:val="0088538A"/>
    <w:rsid w:val="008858F0"/>
    <w:rsid w:val="008866EE"/>
    <w:rsid w:val="008869B5"/>
    <w:rsid w:val="00887280"/>
    <w:rsid w:val="00887881"/>
    <w:rsid w:val="00890D98"/>
    <w:rsid w:val="008910BF"/>
    <w:rsid w:val="008939F8"/>
    <w:rsid w:val="008951DF"/>
    <w:rsid w:val="008976CD"/>
    <w:rsid w:val="008A0B72"/>
    <w:rsid w:val="008A27D3"/>
    <w:rsid w:val="008A4528"/>
    <w:rsid w:val="008A5D58"/>
    <w:rsid w:val="008B0B9C"/>
    <w:rsid w:val="008B17DA"/>
    <w:rsid w:val="008B2465"/>
    <w:rsid w:val="008B28A5"/>
    <w:rsid w:val="008B2CCB"/>
    <w:rsid w:val="008B40A2"/>
    <w:rsid w:val="008B49CC"/>
    <w:rsid w:val="008C0318"/>
    <w:rsid w:val="008C066D"/>
    <w:rsid w:val="008C322D"/>
    <w:rsid w:val="008C44B1"/>
    <w:rsid w:val="008C4DD7"/>
    <w:rsid w:val="008C7D87"/>
    <w:rsid w:val="008C7DB3"/>
    <w:rsid w:val="008D0715"/>
    <w:rsid w:val="008D1859"/>
    <w:rsid w:val="008D29D5"/>
    <w:rsid w:val="008D2A89"/>
    <w:rsid w:val="008D30E4"/>
    <w:rsid w:val="008D42EE"/>
    <w:rsid w:val="008D5C11"/>
    <w:rsid w:val="008D60F8"/>
    <w:rsid w:val="008D6D4E"/>
    <w:rsid w:val="008D6F8C"/>
    <w:rsid w:val="008E0118"/>
    <w:rsid w:val="008E01F1"/>
    <w:rsid w:val="008E0777"/>
    <w:rsid w:val="008E07CB"/>
    <w:rsid w:val="008E0CDB"/>
    <w:rsid w:val="008E210A"/>
    <w:rsid w:val="008E30BC"/>
    <w:rsid w:val="008E666C"/>
    <w:rsid w:val="008E6FD3"/>
    <w:rsid w:val="008E78D2"/>
    <w:rsid w:val="008F1886"/>
    <w:rsid w:val="008F2560"/>
    <w:rsid w:val="008F3B99"/>
    <w:rsid w:val="008F4F80"/>
    <w:rsid w:val="008F5327"/>
    <w:rsid w:val="008F5B02"/>
    <w:rsid w:val="008F61B5"/>
    <w:rsid w:val="008F6591"/>
    <w:rsid w:val="008F6F25"/>
    <w:rsid w:val="008F7292"/>
    <w:rsid w:val="008F75E9"/>
    <w:rsid w:val="008F78C6"/>
    <w:rsid w:val="0090073D"/>
    <w:rsid w:val="00900C52"/>
    <w:rsid w:val="00901CA6"/>
    <w:rsid w:val="00903EC4"/>
    <w:rsid w:val="00904C4E"/>
    <w:rsid w:val="009050D2"/>
    <w:rsid w:val="0090631A"/>
    <w:rsid w:val="00907044"/>
    <w:rsid w:val="00907AA0"/>
    <w:rsid w:val="00915614"/>
    <w:rsid w:val="00916263"/>
    <w:rsid w:val="009171F6"/>
    <w:rsid w:val="00917E3D"/>
    <w:rsid w:val="00921188"/>
    <w:rsid w:val="009216AE"/>
    <w:rsid w:val="0092314A"/>
    <w:rsid w:val="00923572"/>
    <w:rsid w:val="00924422"/>
    <w:rsid w:val="009248F4"/>
    <w:rsid w:val="00925D51"/>
    <w:rsid w:val="00926681"/>
    <w:rsid w:val="0093137D"/>
    <w:rsid w:val="00931BD2"/>
    <w:rsid w:val="00933615"/>
    <w:rsid w:val="00933A2F"/>
    <w:rsid w:val="00933E23"/>
    <w:rsid w:val="00935C86"/>
    <w:rsid w:val="00941CF8"/>
    <w:rsid w:val="00942908"/>
    <w:rsid w:val="00942C36"/>
    <w:rsid w:val="009437C1"/>
    <w:rsid w:val="009447A5"/>
    <w:rsid w:val="009466BB"/>
    <w:rsid w:val="00946F26"/>
    <w:rsid w:val="0094705D"/>
    <w:rsid w:val="00950402"/>
    <w:rsid w:val="00953001"/>
    <w:rsid w:val="00955B1C"/>
    <w:rsid w:val="00957D71"/>
    <w:rsid w:val="00961E44"/>
    <w:rsid w:val="00961E65"/>
    <w:rsid w:val="00962793"/>
    <w:rsid w:val="0096372A"/>
    <w:rsid w:val="009639EB"/>
    <w:rsid w:val="00964046"/>
    <w:rsid w:val="00964215"/>
    <w:rsid w:val="00964550"/>
    <w:rsid w:val="009645C2"/>
    <w:rsid w:val="0096470B"/>
    <w:rsid w:val="0096600B"/>
    <w:rsid w:val="0096626B"/>
    <w:rsid w:val="0097018C"/>
    <w:rsid w:val="00973A05"/>
    <w:rsid w:val="00974F34"/>
    <w:rsid w:val="0097515C"/>
    <w:rsid w:val="0098003C"/>
    <w:rsid w:val="00980857"/>
    <w:rsid w:val="00982838"/>
    <w:rsid w:val="009835A8"/>
    <w:rsid w:val="00983D1A"/>
    <w:rsid w:val="009847E7"/>
    <w:rsid w:val="00984A98"/>
    <w:rsid w:val="00985CF6"/>
    <w:rsid w:val="00986D6A"/>
    <w:rsid w:val="00987366"/>
    <w:rsid w:val="0099246F"/>
    <w:rsid w:val="00992B70"/>
    <w:rsid w:val="009940AB"/>
    <w:rsid w:val="00995357"/>
    <w:rsid w:val="00996382"/>
    <w:rsid w:val="00996A47"/>
    <w:rsid w:val="00996E7B"/>
    <w:rsid w:val="0099760F"/>
    <w:rsid w:val="00997635"/>
    <w:rsid w:val="00997DF4"/>
    <w:rsid w:val="009A1D12"/>
    <w:rsid w:val="009A1E34"/>
    <w:rsid w:val="009A247D"/>
    <w:rsid w:val="009A2F34"/>
    <w:rsid w:val="009A3320"/>
    <w:rsid w:val="009A39B0"/>
    <w:rsid w:val="009A40F8"/>
    <w:rsid w:val="009A4452"/>
    <w:rsid w:val="009A5B1B"/>
    <w:rsid w:val="009A7D15"/>
    <w:rsid w:val="009A7EB3"/>
    <w:rsid w:val="009B0788"/>
    <w:rsid w:val="009B1360"/>
    <w:rsid w:val="009B6320"/>
    <w:rsid w:val="009B6937"/>
    <w:rsid w:val="009C37FB"/>
    <w:rsid w:val="009C397C"/>
    <w:rsid w:val="009C4996"/>
    <w:rsid w:val="009C5200"/>
    <w:rsid w:val="009C5364"/>
    <w:rsid w:val="009C5EF8"/>
    <w:rsid w:val="009C6B5A"/>
    <w:rsid w:val="009C6C81"/>
    <w:rsid w:val="009C73BE"/>
    <w:rsid w:val="009C7752"/>
    <w:rsid w:val="009D0466"/>
    <w:rsid w:val="009D081F"/>
    <w:rsid w:val="009D18CF"/>
    <w:rsid w:val="009D1AB3"/>
    <w:rsid w:val="009D2879"/>
    <w:rsid w:val="009D42DC"/>
    <w:rsid w:val="009D4FDB"/>
    <w:rsid w:val="009D5047"/>
    <w:rsid w:val="009D53B3"/>
    <w:rsid w:val="009D5CA7"/>
    <w:rsid w:val="009D6086"/>
    <w:rsid w:val="009E2A3C"/>
    <w:rsid w:val="009E33EB"/>
    <w:rsid w:val="009E3956"/>
    <w:rsid w:val="009E4103"/>
    <w:rsid w:val="009E685D"/>
    <w:rsid w:val="009E72D7"/>
    <w:rsid w:val="009E74CE"/>
    <w:rsid w:val="009E7C46"/>
    <w:rsid w:val="009E7E7F"/>
    <w:rsid w:val="009F099F"/>
    <w:rsid w:val="009F163D"/>
    <w:rsid w:val="009F25B3"/>
    <w:rsid w:val="009F35E9"/>
    <w:rsid w:val="009F3CF4"/>
    <w:rsid w:val="009F5876"/>
    <w:rsid w:val="009F6B67"/>
    <w:rsid w:val="009F794D"/>
    <w:rsid w:val="00A01370"/>
    <w:rsid w:val="00A034E2"/>
    <w:rsid w:val="00A04DD8"/>
    <w:rsid w:val="00A05BED"/>
    <w:rsid w:val="00A10FA1"/>
    <w:rsid w:val="00A111EB"/>
    <w:rsid w:val="00A11EED"/>
    <w:rsid w:val="00A13026"/>
    <w:rsid w:val="00A14BDE"/>
    <w:rsid w:val="00A152CF"/>
    <w:rsid w:val="00A15B9A"/>
    <w:rsid w:val="00A16102"/>
    <w:rsid w:val="00A16406"/>
    <w:rsid w:val="00A17B73"/>
    <w:rsid w:val="00A21BEE"/>
    <w:rsid w:val="00A21F35"/>
    <w:rsid w:val="00A22EA4"/>
    <w:rsid w:val="00A23A18"/>
    <w:rsid w:val="00A23C77"/>
    <w:rsid w:val="00A2489B"/>
    <w:rsid w:val="00A24E4E"/>
    <w:rsid w:val="00A2571E"/>
    <w:rsid w:val="00A27192"/>
    <w:rsid w:val="00A27720"/>
    <w:rsid w:val="00A30183"/>
    <w:rsid w:val="00A306B0"/>
    <w:rsid w:val="00A30A16"/>
    <w:rsid w:val="00A31C28"/>
    <w:rsid w:val="00A323E3"/>
    <w:rsid w:val="00A326F4"/>
    <w:rsid w:val="00A334F2"/>
    <w:rsid w:val="00A33EA4"/>
    <w:rsid w:val="00A345F9"/>
    <w:rsid w:val="00A35A8B"/>
    <w:rsid w:val="00A36DDF"/>
    <w:rsid w:val="00A376AC"/>
    <w:rsid w:val="00A42C98"/>
    <w:rsid w:val="00A4335A"/>
    <w:rsid w:val="00A43ACC"/>
    <w:rsid w:val="00A441CA"/>
    <w:rsid w:val="00A44A39"/>
    <w:rsid w:val="00A45C7C"/>
    <w:rsid w:val="00A469F0"/>
    <w:rsid w:val="00A46CA3"/>
    <w:rsid w:val="00A476DB"/>
    <w:rsid w:val="00A47D76"/>
    <w:rsid w:val="00A51A18"/>
    <w:rsid w:val="00A51BE7"/>
    <w:rsid w:val="00A51FB5"/>
    <w:rsid w:val="00A538B7"/>
    <w:rsid w:val="00A53DE4"/>
    <w:rsid w:val="00A5441A"/>
    <w:rsid w:val="00A55935"/>
    <w:rsid w:val="00A56AB6"/>
    <w:rsid w:val="00A60E76"/>
    <w:rsid w:val="00A640C5"/>
    <w:rsid w:val="00A659AE"/>
    <w:rsid w:val="00A66BA6"/>
    <w:rsid w:val="00A671A5"/>
    <w:rsid w:val="00A702A0"/>
    <w:rsid w:val="00A746D3"/>
    <w:rsid w:val="00A7542C"/>
    <w:rsid w:val="00A76940"/>
    <w:rsid w:val="00A8099C"/>
    <w:rsid w:val="00A81C03"/>
    <w:rsid w:val="00A85DB0"/>
    <w:rsid w:val="00A910C1"/>
    <w:rsid w:val="00A9497B"/>
    <w:rsid w:val="00A9796A"/>
    <w:rsid w:val="00A97EFC"/>
    <w:rsid w:val="00AA391E"/>
    <w:rsid w:val="00AA436D"/>
    <w:rsid w:val="00AA512E"/>
    <w:rsid w:val="00AB0D82"/>
    <w:rsid w:val="00AB2D87"/>
    <w:rsid w:val="00AB4C0C"/>
    <w:rsid w:val="00AB4D29"/>
    <w:rsid w:val="00AB4DE1"/>
    <w:rsid w:val="00AB74FA"/>
    <w:rsid w:val="00AB763B"/>
    <w:rsid w:val="00AC03B4"/>
    <w:rsid w:val="00AC0E8E"/>
    <w:rsid w:val="00AC1032"/>
    <w:rsid w:val="00AC37A3"/>
    <w:rsid w:val="00AC4896"/>
    <w:rsid w:val="00AC58B2"/>
    <w:rsid w:val="00AC6643"/>
    <w:rsid w:val="00AC6890"/>
    <w:rsid w:val="00AC6CC9"/>
    <w:rsid w:val="00AC71D1"/>
    <w:rsid w:val="00AD000D"/>
    <w:rsid w:val="00AD0BE2"/>
    <w:rsid w:val="00AD299D"/>
    <w:rsid w:val="00AD29E2"/>
    <w:rsid w:val="00AD3AA6"/>
    <w:rsid w:val="00AD3F84"/>
    <w:rsid w:val="00AD4CC4"/>
    <w:rsid w:val="00AD5AA9"/>
    <w:rsid w:val="00AD67F2"/>
    <w:rsid w:val="00AD736D"/>
    <w:rsid w:val="00AE0606"/>
    <w:rsid w:val="00AE1341"/>
    <w:rsid w:val="00AE27D0"/>
    <w:rsid w:val="00AE2D05"/>
    <w:rsid w:val="00AE4F01"/>
    <w:rsid w:val="00AE59BB"/>
    <w:rsid w:val="00AE5BE6"/>
    <w:rsid w:val="00AE5EE5"/>
    <w:rsid w:val="00AF12C2"/>
    <w:rsid w:val="00AF1763"/>
    <w:rsid w:val="00AF38B8"/>
    <w:rsid w:val="00AF48D0"/>
    <w:rsid w:val="00AF507C"/>
    <w:rsid w:val="00AF6995"/>
    <w:rsid w:val="00B010F3"/>
    <w:rsid w:val="00B020A5"/>
    <w:rsid w:val="00B020B5"/>
    <w:rsid w:val="00B02169"/>
    <w:rsid w:val="00B02281"/>
    <w:rsid w:val="00B02CC7"/>
    <w:rsid w:val="00B041BF"/>
    <w:rsid w:val="00B041D2"/>
    <w:rsid w:val="00B05590"/>
    <w:rsid w:val="00B05ABD"/>
    <w:rsid w:val="00B07678"/>
    <w:rsid w:val="00B11FF4"/>
    <w:rsid w:val="00B12604"/>
    <w:rsid w:val="00B13246"/>
    <w:rsid w:val="00B14332"/>
    <w:rsid w:val="00B145D3"/>
    <w:rsid w:val="00B155BC"/>
    <w:rsid w:val="00B15AEB"/>
    <w:rsid w:val="00B171EB"/>
    <w:rsid w:val="00B175B7"/>
    <w:rsid w:val="00B21602"/>
    <w:rsid w:val="00B21845"/>
    <w:rsid w:val="00B23D67"/>
    <w:rsid w:val="00B23EB9"/>
    <w:rsid w:val="00B24150"/>
    <w:rsid w:val="00B260DE"/>
    <w:rsid w:val="00B26E62"/>
    <w:rsid w:val="00B32728"/>
    <w:rsid w:val="00B32DB4"/>
    <w:rsid w:val="00B32E86"/>
    <w:rsid w:val="00B32EB6"/>
    <w:rsid w:val="00B33B13"/>
    <w:rsid w:val="00B340F6"/>
    <w:rsid w:val="00B36198"/>
    <w:rsid w:val="00B3625A"/>
    <w:rsid w:val="00B36ACB"/>
    <w:rsid w:val="00B4216D"/>
    <w:rsid w:val="00B421DE"/>
    <w:rsid w:val="00B4226F"/>
    <w:rsid w:val="00B42F9E"/>
    <w:rsid w:val="00B43C0A"/>
    <w:rsid w:val="00B443FC"/>
    <w:rsid w:val="00B46C21"/>
    <w:rsid w:val="00B46E26"/>
    <w:rsid w:val="00B47973"/>
    <w:rsid w:val="00B51168"/>
    <w:rsid w:val="00B52C13"/>
    <w:rsid w:val="00B53EA9"/>
    <w:rsid w:val="00B53F3C"/>
    <w:rsid w:val="00B54985"/>
    <w:rsid w:val="00B54A5D"/>
    <w:rsid w:val="00B54CCB"/>
    <w:rsid w:val="00B54D02"/>
    <w:rsid w:val="00B54E5A"/>
    <w:rsid w:val="00B55615"/>
    <w:rsid w:val="00B565C3"/>
    <w:rsid w:val="00B577CC"/>
    <w:rsid w:val="00B57DCB"/>
    <w:rsid w:val="00B61518"/>
    <w:rsid w:val="00B622DE"/>
    <w:rsid w:val="00B63D39"/>
    <w:rsid w:val="00B64D3F"/>
    <w:rsid w:val="00B64E38"/>
    <w:rsid w:val="00B653DA"/>
    <w:rsid w:val="00B65BDB"/>
    <w:rsid w:val="00B65DC9"/>
    <w:rsid w:val="00B664BC"/>
    <w:rsid w:val="00B67EB4"/>
    <w:rsid w:val="00B701FD"/>
    <w:rsid w:val="00B70255"/>
    <w:rsid w:val="00B70FAF"/>
    <w:rsid w:val="00B7293C"/>
    <w:rsid w:val="00B74143"/>
    <w:rsid w:val="00B7429E"/>
    <w:rsid w:val="00B75F5E"/>
    <w:rsid w:val="00B7630C"/>
    <w:rsid w:val="00B8088E"/>
    <w:rsid w:val="00B80DC2"/>
    <w:rsid w:val="00B81242"/>
    <w:rsid w:val="00B819E4"/>
    <w:rsid w:val="00B8507B"/>
    <w:rsid w:val="00B857C5"/>
    <w:rsid w:val="00B86006"/>
    <w:rsid w:val="00B865EA"/>
    <w:rsid w:val="00B87C6C"/>
    <w:rsid w:val="00B91E0A"/>
    <w:rsid w:val="00B92FFD"/>
    <w:rsid w:val="00B942E7"/>
    <w:rsid w:val="00B94782"/>
    <w:rsid w:val="00B9529C"/>
    <w:rsid w:val="00B95C10"/>
    <w:rsid w:val="00BA129B"/>
    <w:rsid w:val="00BA1F70"/>
    <w:rsid w:val="00BA2C63"/>
    <w:rsid w:val="00BA3693"/>
    <w:rsid w:val="00BA3A0C"/>
    <w:rsid w:val="00BA410C"/>
    <w:rsid w:val="00BA48A1"/>
    <w:rsid w:val="00BA4D31"/>
    <w:rsid w:val="00BA5D82"/>
    <w:rsid w:val="00BA7A4D"/>
    <w:rsid w:val="00BB07B8"/>
    <w:rsid w:val="00BB0804"/>
    <w:rsid w:val="00BB0A8D"/>
    <w:rsid w:val="00BB1414"/>
    <w:rsid w:val="00BB1608"/>
    <w:rsid w:val="00BB21B8"/>
    <w:rsid w:val="00BB29BB"/>
    <w:rsid w:val="00BB2C95"/>
    <w:rsid w:val="00BB3A0F"/>
    <w:rsid w:val="00BB4286"/>
    <w:rsid w:val="00BB468A"/>
    <w:rsid w:val="00BB4A66"/>
    <w:rsid w:val="00BB4FEA"/>
    <w:rsid w:val="00BB5914"/>
    <w:rsid w:val="00BB6CC7"/>
    <w:rsid w:val="00BB70FF"/>
    <w:rsid w:val="00BC0412"/>
    <w:rsid w:val="00BC1EA4"/>
    <w:rsid w:val="00BC318B"/>
    <w:rsid w:val="00BC3387"/>
    <w:rsid w:val="00BC5514"/>
    <w:rsid w:val="00BC55E9"/>
    <w:rsid w:val="00BC6041"/>
    <w:rsid w:val="00BC60AC"/>
    <w:rsid w:val="00BC6287"/>
    <w:rsid w:val="00BC6A5F"/>
    <w:rsid w:val="00BC7065"/>
    <w:rsid w:val="00BC719A"/>
    <w:rsid w:val="00BD007C"/>
    <w:rsid w:val="00BD2A94"/>
    <w:rsid w:val="00BD2FF1"/>
    <w:rsid w:val="00BD4A6E"/>
    <w:rsid w:val="00BD563B"/>
    <w:rsid w:val="00BD5F74"/>
    <w:rsid w:val="00BD64C4"/>
    <w:rsid w:val="00BD6D7D"/>
    <w:rsid w:val="00BE0276"/>
    <w:rsid w:val="00BE04B5"/>
    <w:rsid w:val="00BE0821"/>
    <w:rsid w:val="00BE24E5"/>
    <w:rsid w:val="00BE3974"/>
    <w:rsid w:val="00BE3D89"/>
    <w:rsid w:val="00BE6425"/>
    <w:rsid w:val="00BF0E68"/>
    <w:rsid w:val="00BF1200"/>
    <w:rsid w:val="00BF1548"/>
    <w:rsid w:val="00BF3043"/>
    <w:rsid w:val="00BF37A3"/>
    <w:rsid w:val="00BF3C07"/>
    <w:rsid w:val="00BF5448"/>
    <w:rsid w:val="00BF5CBE"/>
    <w:rsid w:val="00BF6B3A"/>
    <w:rsid w:val="00BF7A2C"/>
    <w:rsid w:val="00C00281"/>
    <w:rsid w:val="00C0108B"/>
    <w:rsid w:val="00C013A5"/>
    <w:rsid w:val="00C02FA8"/>
    <w:rsid w:val="00C044EF"/>
    <w:rsid w:val="00C0480C"/>
    <w:rsid w:val="00C0487D"/>
    <w:rsid w:val="00C067F7"/>
    <w:rsid w:val="00C07FBE"/>
    <w:rsid w:val="00C103D7"/>
    <w:rsid w:val="00C11091"/>
    <w:rsid w:val="00C11171"/>
    <w:rsid w:val="00C112DD"/>
    <w:rsid w:val="00C124B0"/>
    <w:rsid w:val="00C12872"/>
    <w:rsid w:val="00C12ACA"/>
    <w:rsid w:val="00C13817"/>
    <w:rsid w:val="00C14CA2"/>
    <w:rsid w:val="00C15796"/>
    <w:rsid w:val="00C201C9"/>
    <w:rsid w:val="00C203BF"/>
    <w:rsid w:val="00C213EA"/>
    <w:rsid w:val="00C228D7"/>
    <w:rsid w:val="00C23BEF"/>
    <w:rsid w:val="00C23C9D"/>
    <w:rsid w:val="00C23F1D"/>
    <w:rsid w:val="00C243ED"/>
    <w:rsid w:val="00C25A26"/>
    <w:rsid w:val="00C26019"/>
    <w:rsid w:val="00C27304"/>
    <w:rsid w:val="00C27B86"/>
    <w:rsid w:val="00C30BBE"/>
    <w:rsid w:val="00C30C25"/>
    <w:rsid w:val="00C31F03"/>
    <w:rsid w:val="00C33608"/>
    <w:rsid w:val="00C34585"/>
    <w:rsid w:val="00C346AD"/>
    <w:rsid w:val="00C359FF"/>
    <w:rsid w:val="00C35BAB"/>
    <w:rsid w:val="00C3786D"/>
    <w:rsid w:val="00C40F5C"/>
    <w:rsid w:val="00C41F0E"/>
    <w:rsid w:val="00C43A5E"/>
    <w:rsid w:val="00C44ECC"/>
    <w:rsid w:val="00C46ED8"/>
    <w:rsid w:val="00C50C3C"/>
    <w:rsid w:val="00C51339"/>
    <w:rsid w:val="00C529F8"/>
    <w:rsid w:val="00C52E2C"/>
    <w:rsid w:val="00C53488"/>
    <w:rsid w:val="00C53ACD"/>
    <w:rsid w:val="00C54880"/>
    <w:rsid w:val="00C57C5C"/>
    <w:rsid w:val="00C57F87"/>
    <w:rsid w:val="00C605F0"/>
    <w:rsid w:val="00C60B9B"/>
    <w:rsid w:val="00C611F4"/>
    <w:rsid w:val="00C62076"/>
    <w:rsid w:val="00C63665"/>
    <w:rsid w:val="00C65F21"/>
    <w:rsid w:val="00C6639B"/>
    <w:rsid w:val="00C677AE"/>
    <w:rsid w:val="00C67E11"/>
    <w:rsid w:val="00C70997"/>
    <w:rsid w:val="00C716A7"/>
    <w:rsid w:val="00C71725"/>
    <w:rsid w:val="00C7259D"/>
    <w:rsid w:val="00C74576"/>
    <w:rsid w:val="00C74AFC"/>
    <w:rsid w:val="00C75201"/>
    <w:rsid w:val="00C76554"/>
    <w:rsid w:val="00C76650"/>
    <w:rsid w:val="00C76840"/>
    <w:rsid w:val="00C77B5A"/>
    <w:rsid w:val="00C77E93"/>
    <w:rsid w:val="00C80CC1"/>
    <w:rsid w:val="00C8187B"/>
    <w:rsid w:val="00C81D09"/>
    <w:rsid w:val="00C86892"/>
    <w:rsid w:val="00C86C7E"/>
    <w:rsid w:val="00C90212"/>
    <w:rsid w:val="00C905FE"/>
    <w:rsid w:val="00C916EA"/>
    <w:rsid w:val="00C91A19"/>
    <w:rsid w:val="00C91BB8"/>
    <w:rsid w:val="00C91D46"/>
    <w:rsid w:val="00C92198"/>
    <w:rsid w:val="00C934AE"/>
    <w:rsid w:val="00C934C1"/>
    <w:rsid w:val="00C944F3"/>
    <w:rsid w:val="00C94982"/>
    <w:rsid w:val="00C95762"/>
    <w:rsid w:val="00C97F70"/>
    <w:rsid w:val="00CA17D1"/>
    <w:rsid w:val="00CA1A14"/>
    <w:rsid w:val="00CA284B"/>
    <w:rsid w:val="00CA50A8"/>
    <w:rsid w:val="00CA61F8"/>
    <w:rsid w:val="00CA701D"/>
    <w:rsid w:val="00CB0108"/>
    <w:rsid w:val="00CB03A2"/>
    <w:rsid w:val="00CB0516"/>
    <w:rsid w:val="00CB12AC"/>
    <w:rsid w:val="00CB1603"/>
    <w:rsid w:val="00CB1BFD"/>
    <w:rsid w:val="00CB24FD"/>
    <w:rsid w:val="00CB2C8F"/>
    <w:rsid w:val="00CB2EE7"/>
    <w:rsid w:val="00CB3137"/>
    <w:rsid w:val="00CB3765"/>
    <w:rsid w:val="00CB3ED6"/>
    <w:rsid w:val="00CB647A"/>
    <w:rsid w:val="00CB6AD1"/>
    <w:rsid w:val="00CB6FFD"/>
    <w:rsid w:val="00CB77D0"/>
    <w:rsid w:val="00CC01E1"/>
    <w:rsid w:val="00CC0EF8"/>
    <w:rsid w:val="00CC1991"/>
    <w:rsid w:val="00CC1A79"/>
    <w:rsid w:val="00CC1C66"/>
    <w:rsid w:val="00CC254E"/>
    <w:rsid w:val="00CC2E7D"/>
    <w:rsid w:val="00CC3251"/>
    <w:rsid w:val="00CC7FEC"/>
    <w:rsid w:val="00CD0B5D"/>
    <w:rsid w:val="00CD181F"/>
    <w:rsid w:val="00CD22D4"/>
    <w:rsid w:val="00CD4843"/>
    <w:rsid w:val="00CD5232"/>
    <w:rsid w:val="00CD75A9"/>
    <w:rsid w:val="00CD79B1"/>
    <w:rsid w:val="00CD7BC6"/>
    <w:rsid w:val="00CE09BF"/>
    <w:rsid w:val="00CE203A"/>
    <w:rsid w:val="00CE2B28"/>
    <w:rsid w:val="00CE3933"/>
    <w:rsid w:val="00CE4E60"/>
    <w:rsid w:val="00CE69C8"/>
    <w:rsid w:val="00CE6DCD"/>
    <w:rsid w:val="00CF1150"/>
    <w:rsid w:val="00CF1CF9"/>
    <w:rsid w:val="00CF24FC"/>
    <w:rsid w:val="00CF2C3B"/>
    <w:rsid w:val="00CF3DE2"/>
    <w:rsid w:val="00CF537C"/>
    <w:rsid w:val="00CF5A1B"/>
    <w:rsid w:val="00CF61A1"/>
    <w:rsid w:val="00CF644D"/>
    <w:rsid w:val="00CF6742"/>
    <w:rsid w:val="00CF6954"/>
    <w:rsid w:val="00CF797B"/>
    <w:rsid w:val="00D0025B"/>
    <w:rsid w:val="00D002E2"/>
    <w:rsid w:val="00D0111C"/>
    <w:rsid w:val="00D01EDF"/>
    <w:rsid w:val="00D032AA"/>
    <w:rsid w:val="00D03778"/>
    <w:rsid w:val="00D04050"/>
    <w:rsid w:val="00D044B7"/>
    <w:rsid w:val="00D05022"/>
    <w:rsid w:val="00D07B88"/>
    <w:rsid w:val="00D15B46"/>
    <w:rsid w:val="00D15D51"/>
    <w:rsid w:val="00D174D1"/>
    <w:rsid w:val="00D2010A"/>
    <w:rsid w:val="00D20200"/>
    <w:rsid w:val="00D208C2"/>
    <w:rsid w:val="00D21159"/>
    <w:rsid w:val="00D2226B"/>
    <w:rsid w:val="00D22A92"/>
    <w:rsid w:val="00D22CA2"/>
    <w:rsid w:val="00D22D2F"/>
    <w:rsid w:val="00D2454E"/>
    <w:rsid w:val="00D25E27"/>
    <w:rsid w:val="00D26623"/>
    <w:rsid w:val="00D26A2B"/>
    <w:rsid w:val="00D271F2"/>
    <w:rsid w:val="00D3003E"/>
    <w:rsid w:val="00D30941"/>
    <w:rsid w:val="00D313F4"/>
    <w:rsid w:val="00D32CA9"/>
    <w:rsid w:val="00D32EC7"/>
    <w:rsid w:val="00D36102"/>
    <w:rsid w:val="00D3672C"/>
    <w:rsid w:val="00D3692E"/>
    <w:rsid w:val="00D36F1A"/>
    <w:rsid w:val="00D37BAB"/>
    <w:rsid w:val="00D37FBE"/>
    <w:rsid w:val="00D40FDC"/>
    <w:rsid w:val="00D42CDF"/>
    <w:rsid w:val="00D436C0"/>
    <w:rsid w:val="00D448C0"/>
    <w:rsid w:val="00D45527"/>
    <w:rsid w:val="00D46272"/>
    <w:rsid w:val="00D47552"/>
    <w:rsid w:val="00D5031A"/>
    <w:rsid w:val="00D50456"/>
    <w:rsid w:val="00D51C95"/>
    <w:rsid w:val="00D55CD0"/>
    <w:rsid w:val="00D55E2E"/>
    <w:rsid w:val="00D55EEF"/>
    <w:rsid w:val="00D56F47"/>
    <w:rsid w:val="00D57147"/>
    <w:rsid w:val="00D57200"/>
    <w:rsid w:val="00D60E5E"/>
    <w:rsid w:val="00D615AA"/>
    <w:rsid w:val="00D618F1"/>
    <w:rsid w:val="00D64077"/>
    <w:rsid w:val="00D647A6"/>
    <w:rsid w:val="00D647ED"/>
    <w:rsid w:val="00D67547"/>
    <w:rsid w:val="00D70CAC"/>
    <w:rsid w:val="00D710F4"/>
    <w:rsid w:val="00D7135F"/>
    <w:rsid w:val="00D714B3"/>
    <w:rsid w:val="00D717BA"/>
    <w:rsid w:val="00D725B7"/>
    <w:rsid w:val="00D7311F"/>
    <w:rsid w:val="00D75637"/>
    <w:rsid w:val="00D7564A"/>
    <w:rsid w:val="00D80AC9"/>
    <w:rsid w:val="00D81060"/>
    <w:rsid w:val="00D82BE6"/>
    <w:rsid w:val="00D82DA3"/>
    <w:rsid w:val="00D83C5E"/>
    <w:rsid w:val="00D84058"/>
    <w:rsid w:val="00D84614"/>
    <w:rsid w:val="00D85577"/>
    <w:rsid w:val="00D85856"/>
    <w:rsid w:val="00D85B8F"/>
    <w:rsid w:val="00D91EC6"/>
    <w:rsid w:val="00D92CA6"/>
    <w:rsid w:val="00D9452D"/>
    <w:rsid w:val="00D945D2"/>
    <w:rsid w:val="00D95AC9"/>
    <w:rsid w:val="00D968AA"/>
    <w:rsid w:val="00DA33EC"/>
    <w:rsid w:val="00DA4645"/>
    <w:rsid w:val="00DA48E6"/>
    <w:rsid w:val="00DA5D17"/>
    <w:rsid w:val="00DB1630"/>
    <w:rsid w:val="00DB208E"/>
    <w:rsid w:val="00DB27B2"/>
    <w:rsid w:val="00DB2C20"/>
    <w:rsid w:val="00DB2CBF"/>
    <w:rsid w:val="00DB4E71"/>
    <w:rsid w:val="00DB541F"/>
    <w:rsid w:val="00DB586E"/>
    <w:rsid w:val="00DC0A46"/>
    <w:rsid w:val="00DC1B9F"/>
    <w:rsid w:val="00DC41EB"/>
    <w:rsid w:val="00DC4FD7"/>
    <w:rsid w:val="00DC6922"/>
    <w:rsid w:val="00DD0F17"/>
    <w:rsid w:val="00DD14FD"/>
    <w:rsid w:val="00DD6343"/>
    <w:rsid w:val="00DD6D08"/>
    <w:rsid w:val="00DE1025"/>
    <w:rsid w:val="00DE1C07"/>
    <w:rsid w:val="00DE25DF"/>
    <w:rsid w:val="00DE2785"/>
    <w:rsid w:val="00DE3621"/>
    <w:rsid w:val="00DE3E14"/>
    <w:rsid w:val="00DF0A4E"/>
    <w:rsid w:val="00DF2530"/>
    <w:rsid w:val="00DF2EA9"/>
    <w:rsid w:val="00DF6762"/>
    <w:rsid w:val="00DF6AF4"/>
    <w:rsid w:val="00DF7302"/>
    <w:rsid w:val="00E00201"/>
    <w:rsid w:val="00E00A82"/>
    <w:rsid w:val="00E012A7"/>
    <w:rsid w:val="00E02838"/>
    <w:rsid w:val="00E03851"/>
    <w:rsid w:val="00E0475C"/>
    <w:rsid w:val="00E047BB"/>
    <w:rsid w:val="00E05976"/>
    <w:rsid w:val="00E06215"/>
    <w:rsid w:val="00E070DE"/>
    <w:rsid w:val="00E074A2"/>
    <w:rsid w:val="00E0771A"/>
    <w:rsid w:val="00E0793C"/>
    <w:rsid w:val="00E10F7C"/>
    <w:rsid w:val="00E11DF1"/>
    <w:rsid w:val="00E139F2"/>
    <w:rsid w:val="00E146B8"/>
    <w:rsid w:val="00E150DA"/>
    <w:rsid w:val="00E1517F"/>
    <w:rsid w:val="00E152CB"/>
    <w:rsid w:val="00E16B46"/>
    <w:rsid w:val="00E20549"/>
    <w:rsid w:val="00E220DA"/>
    <w:rsid w:val="00E232F7"/>
    <w:rsid w:val="00E23DF9"/>
    <w:rsid w:val="00E25AF9"/>
    <w:rsid w:val="00E270BC"/>
    <w:rsid w:val="00E274D2"/>
    <w:rsid w:val="00E276A8"/>
    <w:rsid w:val="00E30D4B"/>
    <w:rsid w:val="00E3334B"/>
    <w:rsid w:val="00E340B8"/>
    <w:rsid w:val="00E345DB"/>
    <w:rsid w:val="00E34CC0"/>
    <w:rsid w:val="00E35CCD"/>
    <w:rsid w:val="00E3704E"/>
    <w:rsid w:val="00E37BEF"/>
    <w:rsid w:val="00E40001"/>
    <w:rsid w:val="00E4137C"/>
    <w:rsid w:val="00E41799"/>
    <w:rsid w:val="00E419AE"/>
    <w:rsid w:val="00E419B5"/>
    <w:rsid w:val="00E43BC9"/>
    <w:rsid w:val="00E44942"/>
    <w:rsid w:val="00E44A56"/>
    <w:rsid w:val="00E44C73"/>
    <w:rsid w:val="00E44D91"/>
    <w:rsid w:val="00E45639"/>
    <w:rsid w:val="00E45E35"/>
    <w:rsid w:val="00E527CC"/>
    <w:rsid w:val="00E53D91"/>
    <w:rsid w:val="00E53F80"/>
    <w:rsid w:val="00E546C2"/>
    <w:rsid w:val="00E54965"/>
    <w:rsid w:val="00E5641F"/>
    <w:rsid w:val="00E56606"/>
    <w:rsid w:val="00E60624"/>
    <w:rsid w:val="00E61EE5"/>
    <w:rsid w:val="00E63471"/>
    <w:rsid w:val="00E63878"/>
    <w:rsid w:val="00E63CEA"/>
    <w:rsid w:val="00E6477B"/>
    <w:rsid w:val="00E64A5F"/>
    <w:rsid w:val="00E64C30"/>
    <w:rsid w:val="00E66CB3"/>
    <w:rsid w:val="00E672D4"/>
    <w:rsid w:val="00E73A90"/>
    <w:rsid w:val="00E75E68"/>
    <w:rsid w:val="00E77371"/>
    <w:rsid w:val="00E82812"/>
    <w:rsid w:val="00E82A4A"/>
    <w:rsid w:val="00E830A3"/>
    <w:rsid w:val="00E834A7"/>
    <w:rsid w:val="00E839A8"/>
    <w:rsid w:val="00E848F5"/>
    <w:rsid w:val="00E84CF8"/>
    <w:rsid w:val="00E8673D"/>
    <w:rsid w:val="00E9238D"/>
    <w:rsid w:val="00E9256A"/>
    <w:rsid w:val="00E93086"/>
    <w:rsid w:val="00E93707"/>
    <w:rsid w:val="00E93BE2"/>
    <w:rsid w:val="00E9461F"/>
    <w:rsid w:val="00E95892"/>
    <w:rsid w:val="00E958FF"/>
    <w:rsid w:val="00E96545"/>
    <w:rsid w:val="00E96B12"/>
    <w:rsid w:val="00E9727C"/>
    <w:rsid w:val="00EA0F8D"/>
    <w:rsid w:val="00EA15AE"/>
    <w:rsid w:val="00EA2737"/>
    <w:rsid w:val="00EA308E"/>
    <w:rsid w:val="00EA39A7"/>
    <w:rsid w:val="00EA4A56"/>
    <w:rsid w:val="00EA580A"/>
    <w:rsid w:val="00EA64D8"/>
    <w:rsid w:val="00EA6CFA"/>
    <w:rsid w:val="00EA6F4C"/>
    <w:rsid w:val="00EB0207"/>
    <w:rsid w:val="00EB1161"/>
    <w:rsid w:val="00EB20A9"/>
    <w:rsid w:val="00EB2D23"/>
    <w:rsid w:val="00EB4704"/>
    <w:rsid w:val="00EB6B9F"/>
    <w:rsid w:val="00EB7283"/>
    <w:rsid w:val="00EC19E7"/>
    <w:rsid w:val="00EC3851"/>
    <w:rsid w:val="00EC39D6"/>
    <w:rsid w:val="00EC425B"/>
    <w:rsid w:val="00EC4BD0"/>
    <w:rsid w:val="00EC5F42"/>
    <w:rsid w:val="00EC7304"/>
    <w:rsid w:val="00EC7D03"/>
    <w:rsid w:val="00ED0774"/>
    <w:rsid w:val="00ED1377"/>
    <w:rsid w:val="00ED197C"/>
    <w:rsid w:val="00ED1E08"/>
    <w:rsid w:val="00ED2432"/>
    <w:rsid w:val="00EE1626"/>
    <w:rsid w:val="00EE2BCB"/>
    <w:rsid w:val="00EE2D4A"/>
    <w:rsid w:val="00EE2F18"/>
    <w:rsid w:val="00EE4DD6"/>
    <w:rsid w:val="00EE5520"/>
    <w:rsid w:val="00EE5B55"/>
    <w:rsid w:val="00EE5BE8"/>
    <w:rsid w:val="00EE60D9"/>
    <w:rsid w:val="00EE68EF"/>
    <w:rsid w:val="00EE6AC8"/>
    <w:rsid w:val="00EE784C"/>
    <w:rsid w:val="00EF0F25"/>
    <w:rsid w:val="00EF29A1"/>
    <w:rsid w:val="00EF2E87"/>
    <w:rsid w:val="00EF302E"/>
    <w:rsid w:val="00EF3DE9"/>
    <w:rsid w:val="00EF4D56"/>
    <w:rsid w:val="00EF505B"/>
    <w:rsid w:val="00EF57AE"/>
    <w:rsid w:val="00EF5BFD"/>
    <w:rsid w:val="00EF6A3F"/>
    <w:rsid w:val="00EF7F49"/>
    <w:rsid w:val="00F0118E"/>
    <w:rsid w:val="00F01462"/>
    <w:rsid w:val="00F02019"/>
    <w:rsid w:val="00F02516"/>
    <w:rsid w:val="00F041F2"/>
    <w:rsid w:val="00F06B6A"/>
    <w:rsid w:val="00F07BEC"/>
    <w:rsid w:val="00F10891"/>
    <w:rsid w:val="00F10D27"/>
    <w:rsid w:val="00F11D41"/>
    <w:rsid w:val="00F11FB2"/>
    <w:rsid w:val="00F123BC"/>
    <w:rsid w:val="00F153A3"/>
    <w:rsid w:val="00F155BE"/>
    <w:rsid w:val="00F200CE"/>
    <w:rsid w:val="00F21E09"/>
    <w:rsid w:val="00F23775"/>
    <w:rsid w:val="00F24627"/>
    <w:rsid w:val="00F24714"/>
    <w:rsid w:val="00F25133"/>
    <w:rsid w:val="00F252A7"/>
    <w:rsid w:val="00F27694"/>
    <w:rsid w:val="00F30C59"/>
    <w:rsid w:val="00F30CCE"/>
    <w:rsid w:val="00F333B7"/>
    <w:rsid w:val="00F33D95"/>
    <w:rsid w:val="00F34BD7"/>
    <w:rsid w:val="00F357C4"/>
    <w:rsid w:val="00F3609D"/>
    <w:rsid w:val="00F364E2"/>
    <w:rsid w:val="00F36623"/>
    <w:rsid w:val="00F372F2"/>
    <w:rsid w:val="00F403E3"/>
    <w:rsid w:val="00F40B58"/>
    <w:rsid w:val="00F41DDA"/>
    <w:rsid w:val="00F42293"/>
    <w:rsid w:val="00F437AE"/>
    <w:rsid w:val="00F43B6B"/>
    <w:rsid w:val="00F440F4"/>
    <w:rsid w:val="00F519A5"/>
    <w:rsid w:val="00F52835"/>
    <w:rsid w:val="00F55ACF"/>
    <w:rsid w:val="00F55AF1"/>
    <w:rsid w:val="00F567F5"/>
    <w:rsid w:val="00F57627"/>
    <w:rsid w:val="00F57772"/>
    <w:rsid w:val="00F6020D"/>
    <w:rsid w:val="00F609CC"/>
    <w:rsid w:val="00F63A86"/>
    <w:rsid w:val="00F6655A"/>
    <w:rsid w:val="00F66986"/>
    <w:rsid w:val="00F670B0"/>
    <w:rsid w:val="00F72A7F"/>
    <w:rsid w:val="00F74682"/>
    <w:rsid w:val="00F80594"/>
    <w:rsid w:val="00F80DA8"/>
    <w:rsid w:val="00F82ED2"/>
    <w:rsid w:val="00F839A8"/>
    <w:rsid w:val="00F83C35"/>
    <w:rsid w:val="00F83FEB"/>
    <w:rsid w:val="00F84604"/>
    <w:rsid w:val="00F857C7"/>
    <w:rsid w:val="00F915A2"/>
    <w:rsid w:val="00F91696"/>
    <w:rsid w:val="00F94720"/>
    <w:rsid w:val="00F97865"/>
    <w:rsid w:val="00FA0DA1"/>
    <w:rsid w:val="00FA29C7"/>
    <w:rsid w:val="00FA3043"/>
    <w:rsid w:val="00FA3BBD"/>
    <w:rsid w:val="00FA457E"/>
    <w:rsid w:val="00FB170B"/>
    <w:rsid w:val="00FB1A4F"/>
    <w:rsid w:val="00FB20A2"/>
    <w:rsid w:val="00FB213B"/>
    <w:rsid w:val="00FB54C9"/>
    <w:rsid w:val="00FB5CC1"/>
    <w:rsid w:val="00FB5FC9"/>
    <w:rsid w:val="00FB699C"/>
    <w:rsid w:val="00FB6C8D"/>
    <w:rsid w:val="00FB75BB"/>
    <w:rsid w:val="00FB7BEC"/>
    <w:rsid w:val="00FC1236"/>
    <w:rsid w:val="00FC4A8E"/>
    <w:rsid w:val="00FC51D9"/>
    <w:rsid w:val="00FC5573"/>
    <w:rsid w:val="00FC7FE0"/>
    <w:rsid w:val="00FD1E21"/>
    <w:rsid w:val="00FD38A0"/>
    <w:rsid w:val="00FD3A21"/>
    <w:rsid w:val="00FD3B57"/>
    <w:rsid w:val="00FD3E1D"/>
    <w:rsid w:val="00FD4E8A"/>
    <w:rsid w:val="00FD61E3"/>
    <w:rsid w:val="00FD744D"/>
    <w:rsid w:val="00FE0847"/>
    <w:rsid w:val="00FE1310"/>
    <w:rsid w:val="00FE1B6A"/>
    <w:rsid w:val="00FE6EBF"/>
    <w:rsid w:val="00FE78B0"/>
    <w:rsid w:val="00FF2FC2"/>
    <w:rsid w:val="00FF348F"/>
    <w:rsid w:val="00FF3801"/>
    <w:rsid w:val="00FF5248"/>
    <w:rsid w:val="00FF5502"/>
    <w:rsid w:val="00FF58B8"/>
    <w:rsid w:val="00FF74FD"/>
    <w:rsid w:val="00FF75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017A9"/>
  <w15:docId w15:val="{1A88AC38-4EF4-45D6-9DFB-EB05FD10C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lsdException w:name="footer" w:semiHidden="1" w:unhideWhenUsed="1"/>
    <w:lsdException w:name="index heading" w:semiHidden="1" w:uiPriority="0" w:unhideWhenUsed="1" w:qFormat="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961E65"/>
    <w:pPr>
      <w:spacing w:line="360" w:lineRule="auto"/>
      <w:jc w:val="both"/>
    </w:pPr>
    <w:rPr>
      <w:rFonts w:ascii="Times New Roman" w:eastAsia="Times New Roman" w:hAnsi="Times New Roman" w:cs="Times New Roman"/>
      <w:sz w:val="24"/>
      <w:szCs w:val="24"/>
    </w:rPr>
  </w:style>
  <w:style w:type="paragraph" w:styleId="11">
    <w:name w:val="heading 1"/>
    <w:basedOn w:val="2"/>
    <w:link w:val="12"/>
    <w:uiPriority w:val="9"/>
    <w:qFormat/>
    <w:rsid w:val="00147A18"/>
    <w:pPr>
      <w:pageBreakBefore/>
      <w:spacing w:before="0"/>
      <w:jc w:val="center"/>
      <w:outlineLvl w:val="0"/>
    </w:pPr>
    <w:rPr>
      <w:sz w:val="28"/>
      <w:u w:val="none"/>
    </w:rPr>
  </w:style>
  <w:style w:type="paragraph" w:styleId="2">
    <w:name w:val="heading 2"/>
    <w:aliases w:val="Наим. подраздела"/>
    <w:basedOn w:val="a2"/>
    <w:link w:val="20"/>
    <w:uiPriority w:val="9"/>
    <w:qFormat/>
    <w:rsid w:val="00853CE6"/>
    <w:pPr>
      <w:outlineLvl w:val="1"/>
    </w:pPr>
    <w:rPr>
      <w:lang w:val="x-none" w:eastAsia="x-none"/>
    </w:rPr>
  </w:style>
  <w:style w:type="paragraph" w:styleId="3">
    <w:name w:val="heading 3"/>
    <w:basedOn w:val="a1"/>
    <w:next w:val="a1"/>
    <w:link w:val="30"/>
    <w:qFormat/>
    <w:rsid w:val="00916263"/>
    <w:pPr>
      <w:keepNext/>
      <w:spacing w:before="240" w:after="60"/>
      <w:outlineLvl w:val="2"/>
    </w:pPr>
    <w:rPr>
      <w:rFonts w:ascii="Calibri Light" w:hAnsi="Calibri Light"/>
      <w:b/>
      <w:bCs/>
      <w:sz w:val="26"/>
      <w:szCs w:val="26"/>
    </w:rPr>
  </w:style>
  <w:style w:type="paragraph" w:styleId="4">
    <w:name w:val="heading 4"/>
    <w:basedOn w:val="a1"/>
    <w:next w:val="a1"/>
    <w:link w:val="40"/>
    <w:unhideWhenUsed/>
    <w:qFormat/>
    <w:rsid w:val="002B5725"/>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1"/>
    <w:next w:val="a1"/>
    <w:link w:val="50"/>
    <w:unhideWhenUsed/>
    <w:qFormat/>
    <w:rsid w:val="002B5725"/>
    <w:pPr>
      <w:keepNext/>
      <w:keepLines/>
      <w:spacing w:before="40" w:line="259" w:lineRule="auto"/>
      <w:outlineLvl w:val="4"/>
    </w:pPr>
    <w:rPr>
      <w:rFonts w:asciiTheme="majorHAnsi" w:eastAsiaTheme="majorEastAsia" w:hAnsiTheme="majorHAnsi" w:cstheme="majorBidi"/>
      <w:color w:val="2E74B5" w:themeColor="accent1" w:themeShade="BF"/>
      <w:sz w:val="22"/>
      <w:szCs w:val="22"/>
      <w:lang w:eastAsia="en-US"/>
    </w:rPr>
  </w:style>
  <w:style w:type="paragraph" w:styleId="6">
    <w:name w:val="heading 6"/>
    <w:basedOn w:val="a1"/>
    <w:next w:val="a1"/>
    <w:link w:val="60"/>
    <w:unhideWhenUsed/>
    <w:qFormat/>
    <w:rsid w:val="002B5725"/>
    <w:pPr>
      <w:keepNext/>
      <w:keepLines/>
      <w:spacing w:before="40" w:line="259" w:lineRule="auto"/>
      <w:outlineLvl w:val="5"/>
    </w:pPr>
    <w:rPr>
      <w:rFonts w:asciiTheme="majorHAnsi" w:eastAsiaTheme="majorEastAsia" w:hAnsiTheme="majorHAnsi" w:cstheme="majorBidi"/>
      <w:color w:val="1F4D78" w:themeColor="accent1" w:themeShade="7F"/>
      <w:sz w:val="22"/>
      <w:szCs w:val="22"/>
      <w:lang w:eastAsia="en-US"/>
    </w:rPr>
  </w:style>
  <w:style w:type="paragraph" w:styleId="7">
    <w:name w:val="heading 7"/>
    <w:basedOn w:val="a1"/>
    <w:next w:val="a1"/>
    <w:link w:val="70"/>
    <w:qFormat/>
    <w:rsid w:val="00FF3801"/>
    <w:pPr>
      <w:keepNext/>
      <w:autoSpaceDE w:val="0"/>
      <w:autoSpaceDN w:val="0"/>
      <w:adjustRightInd w:val="0"/>
      <w:ind w:firstLine="709"/>
      <w:jc w:val="left"/>
      <w:outlineLvl w:val="6"/>
    </w:pPr>
    <w:rPr>
      <w:rFonts w:ascii="Arial" w:hAnsi="Arial" w:cs="Arial"/>
      <w:b/>
      <w:bCs/>
      <w:sz w:val="28"/>
      <w:szCs w:val="28"/>
    </w:rPr>
  </w:style>
  <w:style w:type="paragraph" w:styleId="8">
    <w:name w:val="heading 8"/>
    <w:basedOn w:val="a1"/>
    <w:next w:val="a1"/>
    <w:link w:val="80"/>
    <w:qFormat/>
    <w:rsid w:val="002F2FF7"/>
    <w:pPr>
      <w:keepNext/>
      <w:keepLines/>
      <w:spacing w:before="200" w:line="240" w:lineRule="auto"/>
      <w:jc w:val="left"/>
      <w:outlineLvl w:val="7"/>
    </w:pPr>
    <w:rPr>
      <w:rFonts w:ascii="Calibri" w:eastAsia="SimSun" w:hAnsi="Calibri"/>
      <w:color w:val="6F6F74"/>
      <w:sz w:val="20"/>
      <w:szCs w:val="20"/>
    </w:rPr>
  </w:style>
  <w:style w:type="paragraph" w:styleId="9">
    <w:name w:val="heading 9"/>
    <w:basedOn w:val="a1"/>
    <w:next w:val="a1"/>
    <w:link w:val="90"/>
    <w:qFormat/>
    <w:rsid w:val="002F2FF7"/>
    <w:pPr>
      <w:keepNext/>
      <w:keepLines/>
      <w:spacing w:before="200" w:line="240" w:lineRule="auto"/>
      <w:jc w:val="left"/>
      <w:outlineLvl w:val="8"/>
    </w:pPr>
    <w:rPr>
      <w:rFonts w:ascii="Calibri" w:eastAsia="SimSun" w:hAnsi="Calibri"/>
      <w:i/>
      <w:iCs/>
      <w:color w:val="404040"/>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qFormat/>
    <w:rsid w:val="00C15E9F"/>
  </w:style>
  <w:style w:type="character" w:customStyle="1" w:styleId="a7">
    <w:name w:val="Нижний колонтитул Знак"/>
    <w:basedOn w:val="a3"/>
    <w:uiPriority w:val="99"/>
    <w:qFormat/>
    <w:rsid w:val="00C15E9F"/>
  </w:style>
  <w:style w:type="character" w:customStyle="1" w:styleId="apple-converted-space">
    <w:name w:val="apple-converted-space"/>
    <w:basedOn w:val="a3"/>
    <w:uiPriority w:val="99"/>
    <w:qFormat/>
    <w:rsid w:val="004B3C53"/>
  </w:style>
  <w:style w:type="character" w:customStyle="1" w:styleId="-">
    <w:name w:val="Интернет-ссылка"/>
    <w:uiPriority w:val="99"/>
    <w:unhideWhenUsed/>
    <w:rsid w:val="004B3C53"/>
    <w:rPr>
      <w:color w:val="0000FF"/>
      <w:u w:val="single"/>
    </w:rPr>
  </w:style>
  <w:style w:type="character" w:customStyle="1" w:styleId="12">
    <w:name w:val="Заголовок 1 Знак"/>
    <w:link w:val="11"/>
    <w:uiPriority w:val="9"/>
    <w:qFormat/>
    <w:rsid w:val="00147A18"/>
    <w:rPr>
      <w:rFonts w:ascii="Times New Roman" w:hAnsi="Times New Roman" w:cs="Times New Roman"/>
      <w:b/>
      <w:sz w:val="28"/>
      <w:szCs w:val="24"/>
    </w:rPr>
  </w:style>
  <w:style w:type="character" w:customStyle="1" w:styleId="a8">
    <w:name w:val="Текст выноски Знак"/>
    <w:uiPriority w:val="99"/>
    <w:qFormat/>
    <w:rsid w:val="00E9341B"/>
    <w:rPr>
      <w:rFonts w:ascii="Tahoma" w:hAnsi="Tahoma" w:cs="Tahoma"/>
      <w:sz w:val="16"/>
      <w:szCs w:val="16"/>
    </w:rPr>
  </w:style>
  <w:style w:type="character" w:customStyle="1" w:styleId="a9">
    <w:name w:val="Подзаголовок Знак"/>
    <w:uiPriority w:val="11"/>
    <w:qFormat/>
    <w:rsid w:val="00181EC4"/>
    <w:rPr>
      <w:rFonts w:ascii="Times New Roman" w:hAnsi="Times New Roman" w:cs="Times New Roman"/>
      <w:b/>
      <w:sz w:val="24"/>
      <w:szCs w:val="24"/>
      <w:u w:val="single"/>
    </w:rPr>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qFormat/>
    <w:rsid w:val="00300F50"/>
  </w:style>
  <w:style w:type="character" w:customStyle="1" w:styleId="ac">
    <w:name w:val="Без интервала Знак"/>
    <w:uiPriority w:val="1"/>
    <w:qFormat/>
    <w:rsid w:val="008B1499"/>
    <w:rPr>
      <w:rFonts w:ascii="Times New Roman" w:hAnsi="Times New Roman" w:cs="Times New Roman"/>
      <w:sz w:val="24"/>
      <w:szCs w:val="24"/>
    </w:rPr>
  </w:style>
  <w:style w:type="character" w:customStyle="1" w:styleId="ad">
    <w:name w:val="УД Знак"/>
    <w:qFormat/>
    <w:rsid w:val="00300F50"/>
    <w:rPr>
      <w:rFonts w:ascii="Times New Roman" w:hAnsi="Times New Roman" w:cs="Times New Roman"/>
      <w:b/>
      <w:sz w:val="24"/>
      <w:szCs w:val="24"/>
    </w:rPr>
  </w:style>
  <w:style w:type="character" w:customStyle="1" w:styleId="ae">
    <w:name w:val="Ком Знак"/>
    <w:qFormat/>
    <w:rsid w:val="008B1499"/>
    <w:rPr>
      <w:rFonts w:ascii="Times New Roman" w:hAnsi="Times New Roman" w:cs="Times New Roman"/>
      <w:i/>
      <w:sz w:val="24"/>
      <w:szCs w:val="24"/>
    </w:rPr>
  </w:style>
  <w:style w:type="character" w:styleId="af">
    <w:name w:val="annotation reference"/>
    <w:unhideWhenUsed/>
    <w:qFormat/>
    <w:rsid w:val="009C1F13"/>
    <w:rPr>
      <w:sz w:val="16"/>
      <w:szCs w:val="16"/>
    </w:rPr>
  </w:style>
  <w:style w:type="character" w:customStyle="1" w:styleId="af0">
    <w:name w:val="Текст примечания Знак"/>
    <w:uiPriority w:val="99"/>
    <w:qFormat/>
    <w:rsid w:val="009C1F13"/>
    <w:rPr>
      <w:rFonts w:ascii="Times New Roman" w:hAnsi="Times New Roman"/>
      <w:sz w:val="20"/>
      <w:szCs w:val="20"/>
    </w:rPr>
  </w:style>
  <w:style w:type="character" w:customStyle="1" w:styleId="af1">
    <w:name w:val="Тема примечания Знак"/>
    <w:uiPriority w:val="99"/>
    <w:qFormat/>
    <w:rsid w:val="009C1F13"/>
    <w:rPr>
      <w:rFonts w:ascii="Times New Roman" w:hAnsi="Times New Roman"/>
      <w:b/>
      <w:bCs/>
      <w:sz w:val="20"/>
      <w:szCs w:val="20"/>
    </w:rPr>
  </w:style>
  <w:style w:type="character" w:customStyle="1" w:styleId="af2">
    <w:name w:val="Название Знак"/>
    <w:aliases w:val="Заголовок мой Знак"/>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3">
    <w:name w:val="Текст сноски Знак"/>
    <w:qFormat/>
    <w:rsid w:val="004008B9"/>
    <w:rPr>
      <w:rFonts w:ascii="Calibri" w:eastAsia="Calibri" w:hAnsi="Calibri" w:cs="Times New Roman"/>
      <w:sz w:val="20"/>
      <w:szCs w:val="20"/>
    </w:rPr>
  </w:style>
  <w:style w:type="character" w:styleId="af4">
    <w:name w:val="footnote reference"/>
    <w:unhideWhenUsed/>
    <w:qFormat/>
    <w:rsid w:val="004008B9"/>
    <w:rPr>
      <w:vertAlign w:val="superscript"/>
    </w:rPr>
  </w:style>
  <w:style w:type="character" w:customStyle="1" w:styleId="20">
    <w:name w:val="Заголовок 2 Знак"/>
    <w:aliases w:val="Наим. подраздела Знак"/>
    <w:link w:val="2"/>
    <w:uiPriority w:val="9"/>
    <w:qFormat/>
    <w:rsid w:val="00853CE6"/>
    <w:rPr>
      <w:rFonts w:ascii="Times New Roman" w:hAnsi="Times New Roman" w:cs="Times New Roman"/>
      <w:b/>
      <w:sz w:val="24"/>
      <w:szCs w:val="24"/>
      <w:u w:val="single"/>
      <w:lang w:val="x-none" w:eastAsia="x-none"/>
    </w:rPr>
  </w:style>
  <w:style w:type="character" w:customStyle="1" w:styleId="Normal1">
    <w:name w:val="Normal1 Знак"/>
    <w:uiPriority w:val="99"/>
    <w:qFormat/>
    <w:rsid w:val="003F4166"/>
    <w:rPr>
      <w:rFonts w:ascii="Times New Roman" w:eastAsia="Times New Roman" w:hAnsi="Times New Roman" w:cs="Times New Roman"/>
      <w:sz w:val="20"/>
      <w:szCs w:val="20"/>
      <w:lang w:eastAsia="ru-RU"/>
    </w:rPr>
  </w:style>
  <w:style w:type="character" w:customStyle="1" w:styleId="13">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5">
    <w:name w:val="Ссылка указателя"/>
    <w:qFormat/>
  </w:style>
  <w:style w:type="paragraph" w:customStyle="1" w:styleId="14">
    <w:name w:val="Заголовок1"/>
    <w:basedOn w:val="a1"/>
    <w:next w:val="af6"/>
    <w:qFormat/>
    <w:pPr>
      <w:keepNext/>
      <w:spacing w:before="240" w:after="120"/>
    </w:pPr>
    <w:rPr>
      <w:rFonts w:ascii="Liberation Sans" w:eastAsia="Microsoft YaHei" w:hAnsi="Liberation Sans" w:cs="Mangal"/>
      <w:sz w:val="28"/>
      <w:szCs w:val="28"/>
      <w:lang w:eastAsia="en-US"/>
    </w:rPr>
  </w:style>
  <w:style w:type="paragraph" w:styleId="af6">
    <w:name w:val="Body Text"/>
    <w:basedOn w:val="a1"/>
    <w:link w:val="af7"/>
    <w:pPr>
      <w:spacing w:after="140" w:line="288" w:lineRule="auto"/>
    </w:pPr>
    <w:rPr>
      <w:rFonts w:eastAsia="Calibri" w:cs="Calibri"/>
      <w:szCs w:val="22"/>
      <w:lang w:eastAsia="en-US"/>
    </w:rPr>
  </w:style>
  <w:style w:type="paragraph" w:styleId="af8">
    <w:name w:val="List"/>
    <w:basedOn w:val="af6"/>
    <w:rPr>
      <w:rFonts w:cs="Mangal"/>
    </w:rPr>
  </w:style>
  <w:style w:type="paragraph" w:styleId="af9">
    <w:name w:val="caption"/>
    <w:basedOn w:val="a1"/>
    <w:qFormat/>
    <w:pPr>
      <w:suppressLineNumbers/>
      <w:spacing w:before="120" w:after="120"/>
    </w:pPr>
    <w:rPr>
      <w:rFonts w:eastAsia="Calibri" w:cs="Mangal"/>
      <w:i/>
      <w:iCs/>
      <w:lang w:eastAsia="en-US"/>
    </w:rPr>
  </w:style>
  <w:style w:type="paragraph" w:styleId="afa">
    <w:name w:val="index heading"/>
    <w:basedOn w:val="a1"/>
    <w:qFormat/>
    <w:pPr>
      <w:suppressLineNumbers/>
    </w:pPr>
    <w:rPr>
      <w:rFonts w:eastAsia="Calibri" w:cs="Mangal"/>
      <w:szCs w:val="22"/>
      <w:lang w:eastAsia="en-US"/>
    </w:rPr>
  </w:style>
  <w:style w:type="paragraph" w:styleId="afb">
    <w:name w:val="header"/>
    <w:basedOn w:val="a1"/>
    <w:link w:val="15"/>
    <w:uiPriority w:val="99"/>
    <w:unhideWhenUsed/>
    <w:rsid w:val="00C15E9F"/>
    <w:pPr>
      <w:tabs>
        <w:tab w:val="center" w:pos="4677"/>
        <w:tab w:val="right" w:pos="9355"/>
      </w:tabs>
    </w:pPr>
    <w:rPr>
      <w:rFonts w:eastAsia="Calibri" w:cs="Calibri"/>
      <w:szCs w:val="22"/>
      <w:lang w:eastAsia="en-US"/>
    </w:rPr>
  </w:style>
  <w:style w:type="paragraph" w:styleId="afc">
    <w:name w:val="footer"/>
    <w:basedOn w:val="a1"/>
    <w:link w:val="16"/>
    <w:uiPriority w:val="99"/>
    <w:unhideWhenUsed/>
    <w:rsid w:val="00C15E9F"/>
    <w:pPr>
      <w:tabs>
        <w:tab w:val="center" w:pos="4677"/>
        <w:tab w:val="right" w:pos="9355"/>
      </w:tabs>
    </w:pPr>
    <w:rPr>
      <w:rFonts w:eastAsia="Calibri" w:cs="Calibri"/>
      <w:szCs w:val="22"/>
      <w:lang w:eastAsia="en-US"/>
    </w:rPr>
  </w:style>
  <w:style w:type="paragraph" w:styleId="afd">
    <w:name w:val="Normal (Web)"/>
    <w:basedOn w:val="a1"/>
    <w:link w:val="afe"/>
    <w:uiPriority w:val="99"/>
    <w:unhideWhenUsed/>
    <w:qFormat/>
    <w:rsid w:val="00990719"/>
    <w:pPr>
      <w:spacing w:beforeAutospacing="1" w:afterAutospacing="1" w:line="288" w:lineRule="auto"/>
    </w:pPr>
  </w:style>
  <w:style w:type="paragraph" w:styleId="aff">
    <w:name w:val="List Paragraph"/>
    <w:basedOn w:val="a1"/>
    <w:link w:val="17"/>
    <w:uiPriority w:val="34"/>
    <w:qFormat/>
    <w:rsid w:val="006B7CAB"/>
    <w:pPr>
      <w:ind w:left="720"/>
      <w:contextualSpacing/>
    </w:pPr>
    <w:rPr>
      <w:rFonts w:eastAsia="Calibri" w:cs="Calibri"/>
      <w:szCs w:val="22"/>
      <w:lang w:eastAsia="en-US"/>
    </w:rPr>
  </w:style>
  <w:style w:type="paragraph" w:customStyle="1" w:styleId="desc">
    <w:name w:val="desc"/>
    <w:basedOn w:val="a1"/>
    <w:qFormat/>
    <w:rsid w:val="006B7CAB"/>
    <w:pPr>
      <w:spacing w:beforeAutospacing="1" w:afterAutospacing="1"/>
    </w:pPr>
  </w:style>
  <w:style w:type="paragraph" w:styleId="aff0">
    <w:name w:val="TOC Heading"/>
    <w:basedOn w:val="11"/>
    <w:uiPriority w:val="39"/>
    <w:qFormat/>
    <w:rsid w:val="00E9341B"/>
    <w:pPr>
      <w:spacing w:line="276" w:lineRule="auto"/>
    </w:pPr>
  </w:style>
  <w:style w:type="paragraph" w:styleId="aff1">
    <w:name w:val="Balloon Text"/>
    <w:basedOn w:val="a1"/>
    <w:link w:val="18"/>
    <w:uiPriority w:val="99"/>
    <w:unhideWhenUsed/>
    <w:qFormat/>
    <w:rsid w:val="00E9341B"/>
    <w:rPr>
      <w:rFonts w:ascii="Tahoma" w:eastAsia="Calibri" w:hAnsi="Tahoma" w:cs="Tahoma"/>
      <w:sz w:val="16"/>
      <w:szCs w:val="16"/>
      <w:lang w:eastAsia="en-US"/>
    </w:rPr>
  </w:style>
  <w:style w:type="paragraph" w:styleId="19">
    <w:name w:val="toc 1"/>
    <w:basedOn w:val="a1"/>
    <w:link w:val="1a"/>
    <w:autoRedefine/>
    <w:uiPriority w:val="39"/>
    <w:unhideWhenUsed/>
    <w:qFormat/>
    <w:rsid w:val="00BC2CF8"/>
    <w:pPr>
      <w:tabs>
        <w:tab w:val="right" w:leader="dot" w:pos="9345"/>
      </w:tabs>
      <w:spacing w:after="100"/>
    </w:pPr>
    <w:rPr>
      <w:rFonts w:eastAsia="Calibri" w:cs="Calibri"/>
      <w:szCs w:val="22"/>
      <w:lang w:eastAsia="en-US"/>
    </w:rPr>
  </w:style>
  <w:style w:type="paragraph" w:styleId="a2">
    <w:name w:val="Subtitle"/>
    <w:basedOn w:val="a1"/>
    <w:link w:val="1b"/>
    <w:uiPriority w:val="11"/>
    <w:qFormat/>
    <w:rsid w:val="00181EC4"/>
    <w:pPr>
      <w:suppressAutoHyphens/>
      <w:spacing w:before="240"/>
    </w:pPr>
    <w:rPr>
      <w:rFonts w:eastAsia="Calibri"/>
      <w:b/>
      <w:u w:val="single"/>
      <w:lang w:eastAsia="en-US"/>
    </w:rPr>
  </w:style>
  <w:style w:type="paragraph" w:styleId="aff2">
    <w:name w:val="No Spacing"/>
    <w:basedOn w:val="aff"/>
    <w:uiPriority w:val="1"/>
    <w:qFormat/>
    <w:rsid w:val="008B1499"/>
    <w:pPr>
      <w:spacing w:before="240"/>
      <w:ind w:left="851" w:hanging="425"/>
    </w:pPr>
    <w:rPr>
      <w:rFonts w:cs="Times New Roman"/>
      <w:szCs w:val="24"/>
    </w:rPr>
  </w:style>
  <w:style w:type="paragraph" w:customStyle="1" w:styleId="aff3">
    <w:name w:val="УД"/>
    <w:basedOn w:val="aff2"/>
    <w:qFormat/>
    <w:rsid w:val="00300F50"/>
    <w:pPr>
      <w:spacing w:before="0"/>
    </w:pPr>
    <w:rPr>
      <w:b/>
    </w:rPr>
  </w:style>
  <w:style w:type="paragraph" w:customStyle="1" w:styleId="aff4">
    <w:name w:val="Ком"/>
    <w:basedOn w:val="aff3"/>
    <w:qFormat/>
    <w:rsid w:val="008B1499"/>
    <w:rPr>
      <w:b w:val="0"/>
      <w:i/>
    </w:rPr>
  </w:style>
  <w:style w:type="paragraph" w:styleId="aff5">
    <w:name w:val="annotation text"/>
    <w:basedOn w:val="a1"/>
    <w:link w:val="1c"/>
    <w:unhideWhenUsed/>
    <w:qFormat/>
    <w:rsid w:val="009C1F13"/>
    <w:rPr>
      <w:rFonts w:eastAsia="Calibri" w:cs="Calibri"/>
      <w:sz w:val="20"/>
      <w:szCs w:val="20"/>
      <w:lang w:eastAsia="en-US"/>
    </w:rPr>
  </w:style>
  <w:style w:type="paragraph" w:styleId="aff6">
    <w:name w:val="annotation subject"/>
    <w:basedOn w:val="aff5"/>
    <w:link w:val="1d"/>
    <w:unhideWhenUsed/>
    <w:qFormat/>
    <w:rsid w:val="009C1F13"/>
    <w:rPr>
      <w:b/>
      <w:bCs/>
    </w:rPr>
  </w:style>
  <w:style w:type="paragraph" w:styleId="aff7">
    <w:name w:val="Title"/>
    <w:basedOn w:val="a1"/>
    <w:link w:val="1e"/>
    <w:qFormat/>
    <w:rsid w:val="00A43933"/>
    <w:pPr>
      <w:contextualSpacing/>
      <w:jc w:val="center"/>
    </w:pPr>
    <w:rPr>
      <w:rFonts w:eastAsia="Calibri Light" w:cs="Calibri Light"/>
      <w:spacing w:val="-10"/>
      <w:sz w:val="28"/>
      <w:szCs w:val="56"/>
      <w:u w:val="single"/>
      <w:lang w:eastAsia="en-US"/>
    </w:rPr>
  </w:style>
  <w:style w:type="paragraph" w:styleId="21">
    <w:name w:val="toc 2"/>
    <w:basedOn w:val="a1"/>
    <w:autoRedefine/>
    <w:uiPriority w:val="39"/>
    <w:qFormat/>
    <w:rsid w:val="00A11EED"/>
    <w:pPr>
      <w:tabs>
        <w:tab w:val="right" w:leader="dot" w:pos="9345"/>
      </w:tabs>
      <w:ind w:left="220"/>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8">
    <w:name w:val="footnote text"/>
    <w:basedOn w:val="a1"/>
    <w:link w:val="1f"/>
    <w:unhideWhenUsed/>
    <w:qFormat/>
    <w:rsid w:val="004008B9"/>
    <w:pPr>
      <w:spacing w:after="200" w:line="276" w:lineRule="auto"/>
    </w:pPr>
    <w:rPr>
      <w:rFonts w:ascii="Calibri" w:eastAsia="Calibri" w:hAnsi="Calibri"/>
      <w:sz w:val="20"/>
      <w:szCs w:val="20"/>
      <w:lang w:eastAsia="en-US"/>
    </w:rPr>
  </w:style>
  <w:style w:type="paragraph" w:customStyle="1" w:styleId="1a">
    <w:name w:val="Оглавление 1 Знак"/>
    <w:basedOn w:val="Normal10"/>
    <w:link w:val="19"/>
    <w:qFormat/>
    <w:rsid w:val="003F4166"/>
    <w:pPr>
      <w:spacing w:line="360" w:lineRule="auto"/>
      <w:ind w:left="709" w:hanging="283"/>
    </w:pPr>
    <w:rPr>
      <w:rFonts w:eastAsia="Calibri Light"/>
      <w:sz w:val="24"/>
      <w:szCs w:val="24"/>
    </w:rPr>
  </w:style>
  <w:style w:type="paragraph" w:customStyle="1" w:styleId="aff9">
    <w:name w:val="Содержимое врезки"/>
    <w:basedOn w:val="a1"/>
    <w:qFormat/>
    <w:rPr>
      <w:rFonts w:eastAsia="Calibri" w:cs="Calibri"/>
      <w:szCs w:val="22"/>
      <w:lang w:eastAsia="en-US"/>
    </w:rPr>
  </w:style>
  <w:style w:type="table" w:styleId="affa">
    <w:name w:val="Table Grid"/>
    <w:basedOn w:val="a4"/>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3"/>
    <w:link w:val="32"/>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b">
    <w:name w:val="Strong"/>
    <w:uiPriority w:val="22"/>
    <w:qFormat/>
    <w:rsid w:val="009E685D"/>
    <w:rPr>
      <w:b/>
      <w:bCs/>
    </w:rPr>
  </w:style>
  <w:style w:type="character" w:styleId="affc">
    <w:name w:val="Emphasis"/>
    <w:uiPriority w:val="20"/>
    <w:qFormat/>
    <w:rsid w:val="002F7719"/>
    <w:rPr>
      <w:i/>
      <w:iCs/>
    </w:rPr>
  </w:style>
  <w:style w:type="character" w:styleId="affd">
    <w:name w:val="Hyperlink"/>
    <w:uiPriority w:val="99"/>
    <w:unhideWhenUsed/>
    <w:rPr>
      <w:color w:val="0000FF"/>
      <w:u w:val="single"/>
    </w:rPr>
  </w:style>
  <w:style w:type="paragraph" w:customStyle="1" w:styleId="10">
    <w:name w:val="Стиль1"/>
    <w:basedOn w:val="a1"/>
    <w:link w:val="110"/>
    <w:qFormat/>
    <w:rsid w:val="00AE27D0"/>
    <w:pPr>
      <w:numPr>
        <w:numId w:val="1"/>
      </w:numPr>
      <w:spacing w:before="240"/>
    </w:pPr>
    <w:rPr>
      <w:szCs w:val="20"/>
      <w:lang w:val="x-none" w:eastAsia="x-none"/>
    </w:rPr>
  </w:style>
  <w:style w:type="character" w:customStyle="1" w:styleId="110">
    <w:name w:val="Стиль1 Знак1"/>
    <w:link w:val="10"/>
    <w:rsid w:val="00D2226B"/>
    <w:rPr>
      <w:rFonts w:ascii="Times New Roman" w:eastAsia="Times New Roman" w:hAnsi="Times New Roman" w:cs="Times New Roman"/>
      <w:sz w:val="24"/>
      <w:lang w:val="x-none" w:eastAsia="x-none"/>
    </w:rPr>
  </w:style>
  <w:style w:type="paragraph" w:customStyle="1" w:styleId="1f0">
    <w:name w:val="Абзац списка1"/>
    <w:uiPriority w:val="34"/>
    <w:qFormat/>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1"/>
    <w:uiPriority w:val="99"/>
    <w:rsid w:val="00B340F6"/>
    <w:pPr>
      <w:autoSpaceDE w:val="0"/>
      <w:autoSpaceDN w:val="0"/>
      <w:adjustRightInd w:val="0"/>
      <w:spacing w:before="40"/>
      <w:ind w:left="715" w:hanging="6"/>
    </w:pPr>
    <w:rPr>
      <w:color w:val="000000"/>
    </w:rPr>
  </w:style>
  <w:style w:type="paragraph" w:customStyle="1" w:styleId="FitzBullet">
    <w:name w:val="FitzBullet"/>
    <w:basedOn w:val="a1"/>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4"/>
      </w:numPr>
    </w:pPr>
  </w:style>
  <w:style w:type="numbering" w:customStyle="1" w:styleId="List0">
    <w:name w:val="List 0"/>
    <w:rsid w:val="00997DF4"/>
    <w:pPr>
      <w:numPr>
        <w:numId w:val="3"/>
      </w:numPr>
    </w:pPr>
  </w:style>
  <w:style w:type="paragraph" w:styleId="affe">
    <w:name w:val="Body Text Indent"/>
    <w:basedOn w:val="a1"/>
    <w:link w:val="afff"/>
    <w:uiPriority w:val="99"/>
    <w:unhideWhenUsed/>
    <w:rsid w:val="00AB0D82"/>
    <w:pPr>
      <w:spacing w:after="120"/>
      <w:ind w:left="283"/>
    </w:pPr>
    <w:rPr>
      <w:rFonts w:eastAsia="Calibri"/>
      <w:szCs w:val="20"/>
      <w:lang w:val="x-none" w:eastAsia="x-none"/>
    </w:rPr>
  </w:style>
  <w:style w:type="character" w:customStyle="1" w:styleId="afff">
    <w:name w:val="Основной текст с отступом Знак"/>
    <w:link w:val="affe"/>
    <w:uiPriority w:val="99"/>
    <w:rsid w:val="00AB0D82"/>
    <w:rPr>
      <w:rFonts w:ascii="Times New Roman" w:hAnsi="Times New Roman"/>
      <w:sz w:val="24"/>
    </w:rPr>
  </w:style>
  <w:style w:type="paragraph" w:styleId="22">
    <w:name w:val="Body Text First Indent 2"/>
    <w:basedOn w:val="affe"/>
    <w:link w:val="23"/>
    <w:uiPriority w:val="99"/>
    <w:unhideWhenUsed/>
    <w:rsid w:val="00AE27D0"/>
    <w:pPr>
      <w:spacing w:after="0"/>
      <w:ind w:left="360" w:firstLine="360"/>
    </w:pPr>
  </w:style>
  <w:style w:type="character" w:customStyle="1" w:styleId="23">
    <w:name w:val="Красная строка 2 Знак"/>
    <w:link w:val="22"/>
    <w:uiPriority w:val="99"/>
    <w:rsid w:val="00AB0D82"/>
    <w:rPr>
      <w:rFonts w:ascii="Times New Roman" w:hAnsi="Times New Roman" w:cs="Times New Roman"/>
      <w:sz w:val="24"/>
      <w:lang w:val="x-none" w:eastAsia="x-none"/>
    </w:rPr>
  </w:style>
  <w:style w:type="paragraph" w:customStyle="1" w:styleId="afff0">
    <w:name w:val="УДД;УУР"/>
    <w:basedOn w:val="aff2"/>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cs="Times New Roman"/>
      <w:b/>
      <w:sz w:val="28"/>
      <w:lang w:bidi="ar-SA"/>
    </w:rPr>
  </w:style>
  <w:style w:type="paragraph" w:customStyle="1" w:styleId="2-6">
    <w:name w:val="Вводный текст 2-6 разделы"/>
    <w:basedOn w:val="a1"/>
    <w:link w:val="2-60"/>
    <w:qFormat/>
    <w:rsid w:val="00101091"/>
    <w:pPr>
      <w:ind w:firstLine="709"/>
    </w:pPr>
    <w:rPr>
      <w:rFonts w:eastAsia="Calibri"/>
      <w:i/>
      <w:lang w:val="x-none" w:eastAsia="x-none"/>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f1">
    <w:name w:val="Памятки"/>
    <w:basedOn w:val="a1"/>
    <w:link w:val="afff2"/>
    <w:uiPriority w:val="99"/>
    <w:qFormat/>
    <w:rsid w:val="00101091"/>
    <w:pPr>
      <w:ind w:firstLine="709"/>
    </w:pPr>
    <w:rPr>
      <w:i/>
      <w:color w:val="FF0000"/>
      <w:sz w:val="18"/>
      <w:lang w:val="x-none" w:eastAsia="x-none"/>
    </w:rPr>
  </w:style>
  <w:style w:type="character" w:customStyle="1" w:styleId="afff2">
    <w:name w:val="Памятки Знак"/>
    <w:link w:val="afff1"/>
    <w:uiPriority w:val="99"/>
    <w:rsid w:val="00101091"/>
    <w:rPr>
      <w:rFonts w:ascii="Times New Roman" w:eastAsia="Times New Roman" w:hAnsi="Times New Roman" w:cs="Times New Roman"/>
      <w:i/>
      <w:color w:val="FF0000"/>
      <w:sz w:val="18"/>
      <w:szCs w:val="24"/>
    </w:rPr>
  </w:style>
  <w:style w:type="paragraph" w:customStyle="1" w:styleId="afff3">
    <w:name w:val="Наим. раздела"/>
    <w:basedOn w:val="CustomContentNormal"/>
    <w:link w:val="afff4"/>
    <w:qFormat/>
    <w:rsid w:val="00AE27D0"/>
    <w:rPr>
      <w:lang w:val="x-none" w:eastAsia="x-none"/>
    </w:rPr>
  </w:style>
  <w:style w:type="character" w:customStyle="1" w:styleId="afff4">
    <w:name w:val="Наим. раздела Знак"/>
    <w:link w:val="afff3"/>
    <w:rsid w:val="007E1889"/>
    <w:rPr>
      <w:rFonts w:ascii="Times New Roman" w:eastAsia="Sans" w:hAnsi="Times New Roman" w:cs="Times New Roman"/>
      <w:b/>
      <w:sz w:val="28"/>
      <w:lang w:val="x-none" w:eastAsia="x-none"/>
    </w:rPr>
  </w:style>
  <w:style w:type="numbering" w:customStyle="1" w:styleId="List41">
    <w:name w:val="List 41"/>
    <w:rsid w:val="005D1EAE"/>
    <w:pPr>
      <w:numPr>
        <w:numId w:val="10"/>
      </w:numPr>
    </w:pPr>
  </w:style>
  <w:style w:type="numbering" w:customStyle="1" w:styleId="List21">
    <w:name w:val="List 21"/>
    <w:rsid w:val="005D1EAE"/>
    <w:pPr>
      <w:numPr>
        <w:numId w:val="8"/>
      </w:numPr>
    </w:pPr>
  </w:style>
  <w:style w:type="numbering" w:customStyle="1" w:styleId="List31">
    <w:name w:val="List 31"/>
    <w:rsid w:val="005D1EAE"/>
    <w:pPr>
      <w:numPr>
        <w:numId w:val="9"/>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f1">
    <w:name w:val="Сетка таблицы1"/>
    <w:basedOn w:val="a4"/>
    <w:next w:val="affa"/>
    <w:uiPriority w:val="59"/>
    <w:rsid w:val="0042684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5">
    <w:name w:val="Revision"/>
    <w:hidden/>
    <w:uiPriority w:val="99"/>
    <w:rsid w:val="00B74143"/>
    <w:rPr>
      <w:rFonts w:ascii="Times New Roman" w:hAnsi="Times New Roman"/>
      <w:sz w:val="24"/>
      <w:szCs w:val="22"/>
      <w:lang w:eastAsia="en-US"/>
    </w:rPr>
  </w:style>
  <w:style w:type="table" w:customStyle="1" w:styleId="-132">
    <w:name w:val="Список-таблица 1 светлая — акцент 32"/>
    <w:basedOn w:val="a4"/>
    <w:uiPriority w:val="46"/>
    <w:rsid w:val="0016419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 w:type="character" w:customStyle="1" w:styleId="30">
    <w:name w:val="Заголовок 3 Знак"/>
    <w:link w:val="3"/>
    <w:rsid w:val="00916263"/>
    <w:rPr>
      <w:rFonts w:ascii="Calibri Light" w:eastAsia="Times New Roman" w:hAnsi="Calibri Light" w:cs="Times New Roman"/>
      <w:b/>
      <w:bCs/>
      <w:sz w:val="26"/>
      <w:szCs w:val="26"/>
    </w:rPr>
  </w:style>
  <w:style w:type="paragraph" w:styleId="33">
    <w:name w:val="toc 3"/>
    <w:basedOn w:val="a1"/>
    <w:next w:val="a1"/>
    <w:autoRedefine/>
    <w:uiPriority w:val="39"/>
    <w:unhideWhenUsed/>
    <w:qFormat/>
    <w:rsid w:val="00BC60AC"/>
    <w:pPr>
      <w:ind w:left="480"/>
    </w:pPr>
  </w:style>
  <w:style w:type="character" w:customStyle="1" w:styleId="1c">
    <w:name w:val="Текст примечания Знак1"/>
    <w:link w:val="aff5"/>
    <w:uiPriority w:val="99"/>
    <w:locked/>
    <w:rsid w:val="009F794D"/>
    <w:rPr>
      <w:rFonts w:eastAsia="Calibri" w:cs="Calibri"/>
      <w:lang w:val="ru-RU" w:eastAsia="en-US" w:bidi="ar-SA"/>
    </w:rPr>
  </w:style>
  <w:style w:type="paragraph" w:customStyle="1" w:styleId="24">
    <w:name w:val="2"/>
    <w:basedOn w:val="a1"/>
    <w:next w:val="aff7"/>
    <w:uiPriority w:val="10"/>
    <w:qFormat/>
    <w:rsid w:val="00A43933"/>
    <w:pPr>
      <w:contextualSpacing/>
      <w:jc w:val="center"/>
    </w:pPr>
    <w:rPr>
      <w:rFonts w:eastAsia="Calibri Light" w:cs="Calibri Light"/>
      <w:spacing w:val="-10"/>
      <w:sz w:val="28"/>
      <w:szCs w:val="56"/>
      <w:u w:val="single"/>
      <w:lang w:eastAsia="en-US"/>
    </w:rPr>
  </w:style>
  <w:style w:type="paragraph" w:customStyle="1" w:styleId="afff6">
    <w:name w:val="УДД"/>
    <w:aliases w:val="УУР"/>
    <w:basedOn w:val="afd"/>
    <w:rsid w:val="00A746D3"/>
    <w:pPr>
      <w:spacing w:beforeAutospacing="0" w:afterAutospacing="0" w:line="360" w:lineRule="auto"/>
      <w:ind w:firstLine="708"/>
      <w:contextualSpacing/>
    </w:pPr>
  </w:style>
  <w:style w:type="paragraph" w:customStyle="1" w:styleId="ConsPlusNormal">
    <w:name w:val="ConsPlusNormal"/>
    <w:qFormat/>
    <w:rsid w:val="00A746D3"/>
    <w:pPr>
      <w:widowControl w:val="0"/>
      <w:autoSpaceDE w:val="0"/>
      <w:autoSpaceDN w:val="0"/>
    </w:pPr>
    <w:rPr>
      <w:rFonts w:eastAsia="Times New Roman"/>
      <w:sz w:val="22"/>
    </w:rPr>
  </w:style>
  <w:style w:type="paragraph" w:customStyle="1" w:styleId="1f2">
    <w:name w:val="1"/>
    <w:basedOn w:val="a1"/>
    <w:next w:val="aff7"/>
    <w:uiPriority w:val="10"/>
    <w:qFormat/>
    <w:rsid w:val="00AE27D0"/>
    <w:pPr>
      <w:contextualSpacing/>
      <w:jc w:val="center"/>
    </w:pPr>
    <w:rPr>
      <w:rFonts w:eastAsia="Calibri Light" w:cs="Calibri Light"/>
      <w:spacing w:val="-10"/>
      <w:sz w:val="28"/>
      <w:szCs w:val="56"/>
      <w:u w:val="single"/>
      <w:lang w:eastAsia="en-US"/>
    </w:rPr>
  </w:style>
  <w:style w:type="character" w:styleId="afff7">
    <w:name w:val="FollowedHyperlink"/>
    <w:uiPriority w:val="99"/>
    <w:unhideWhenUsed/>
    <w:rsid w:val="00AE27D0"/>
    <w:rPr>
      <w:color w:val="954F72"/>
      <w:u w:val="single"/>
    </w:rPr>
  </w:style>
  <w:style w:type="character" w:customStyle="1" w:styleId="1f3">
    <w:name w:val="Неразрешенное упоминание1"/>
    <w:uiPriority w:val="99"/>
    <w:semiHidden/>
    <w:unhideWhenUsed/>
    <w:rsid w:val="00AE27D0"/>
    <w:rPr>
      <w:color w:val="605E5C"/>
      <w:shd w:val="clear" w:color="auto" w:fill="E1DFDD"/>
    </w:rPr>
  </w:style>
  <w:style w:type="paragraph" w:styleId="HTML">
    <w:name w:val="HTML Preformatted"/>
    <w:basedOn w:val="a1"/>
    <w:link w:val="HTML0"/>
    <w:unhideWhenUsed/>
    <w:rsid w:val="001F7EDC"/>
    <w:rPr>
      <w:rFonts w:ascii="Consolas" w:hAnsi="Consolas" w:cs="Consolas"/>
      <w:sz w:val="20"/>
      <w:szCs w:val="20"/>
    </w:rPr>
  </w:style>
  <w:style w:type="character" w:customStyle="1" w:styleId="HTML0">
    <w:name w:val="Стандартный HTML Знак"/>
    <w:basedOn w:val="a3"/>
    <w:link w:val="HTML"/>
    <w:rsid w:val="001F7EDC"/>
    <w:rPr>
      <w:rFonts w:ascii="Consolas" w:eastAsia="Times New Roman" w:hAnsi="Consolas" w:cs="Consolas"/>
    </w:rPr>
  </w:style>
  <w:style w:type="character" w:customStyle="1" w:styleId="40">
    <w:name w:val="Заголовок 4 Знак"/>
    <w:basedOn w:val="a3"/>
    <w:link w:val="4"/>
    <w:rsid w:val="002B5725"/>
    <w:rPr>
      <w:rFonts w:asciiTheme="majorHAnsi" w:eastAsiaTheme="majorEastAsia" w:hAnsiTheme="majorHAnsi" w:cstheme="majorBidi"/>
      <w:i/>
      <w:iCs/>
      <w:color w:val="2E74B5" w:themeColor="accent1" w:themeShade="BF"/>
      <w:sz w:val="24"/>
      <w:szCs w:val="24"/>
    </w:rPr>
  </w:style>
  <w:style w:type="character" w:customStyle="1" w:styleId="50">
    <w:name w:val="Заголовок 5 Знак"/>
    <w:basedOn w:val="a3"/>
    <w:link w:val="5"/>
    <w:rsid w:val="002B5725"/>
    <w:rPr>
      <w:rFonts w:asciiTheme="majorHAnsi" w:eastAsiaTheme="majorEastAsia" w:hAnsiTheme="majorHAnsi" w:cstheme="majorBidi"/>
      <w:color w:val="2E74B5" w:themeColor="accent1" w:themeShade="BF"/>
      <w:sz w:val="22"/>
      <w:szCs w:val="22"/>
      <w:lang w:eastAsia="en-US"/>
    </w:rPr>
  </w:style>
  <w:style w:type="character" w:customStyle="1" w:styleId="60">
    <w:name w:val="Заголовок 6 Знак"/>
    <w:basedOn w:val="a3"/>
    <w:link w:val="6"/>
    <w:rsid w:val="002B5725"/>
    <w:rPr>
      <w:rFonts w:asciiTheme="majorHAnsi" w:eastAsiaTheme="majorEastAsia" w:hAnsiTheme="majorHAnsi" w:cstheme="majorBidi"/>
      <w:color w:val="1F4D78" w:themeColor="accent1" w:themeShade="7F"/>
      <w:sz w:val="22"/>
      <w:szCs w:val="22"/>
      <w:lang w:eastAsia="en-US"/>
    </w:rPr>
  </w:style>
  <w:style w:type="character" w:customStyle="1" w:styleId="af7">
    <w:name w:val="Основной текст Знак"/>
    <w:basedOn w:val="a3"/>
    <w:link w:val="af6"/>
    <w:rsid w:val="002B5725"/>
    <w:rPr>
      <w:rFonts w:ascii="Times New Roman" w:hAnsi="Times New Roman"/>
      <w:sz w:val="24"/>
      <w:szCs w:val="22"/>
      <w:lang w:eastAsia="en-US"/>
    </w:rPr>
  </w:style>
  <w:style w:type="character" w:customStyle="1" w:styleId="tw4winMark">
    <w:name w:val="tw4winMark"/>
    <w:uiPriority w:val="99"/>
    <w:rsid w:val="002B5725"/>
    <w:rPr>
      <w:rFonts w:ascii="Courier New" w:hAnsi="Courier New"/>
      <w:vanish/>
      <w:color w:val="800080"/>
      <w:sz w:val="24"/>
      <w:vertAlign w:val="subscript"/>
    </w:rPr>
  </w:style>
  <w:style w:type="character" w:customStyle="1" w:styleId="tw4winError">
    <w:name w:val="tw4winError"/>
    <w:uiPriority w:val="99"/>
    <w:rsid w:val="002B5725"/>
    <w:rPr>
      <w:rFonts w:ascii="Courier New" w:hAnsi="Courier New"/>
      <w:color w:val="00FF00"/>
      <w:sz w:val="40"/>
    </w:rPr>
  </w:style>
  <w:style w:type="character" w:customStyle="1" w:styleId="tw4winTerm">
    <w:name w:val="tw4winTerm"/>
    <w:uiPriority w:val="99"/>
    <w:rsid w:val="002B5725"/>
    <w:rPr>
      <w:color w:val="0000FF"/>
    </w:rPr>
  </w:style>
  <w:style w:type="character" w:customStyle="1" w:styleId="tw4winPopup">
    <w:name w:val="tw4winPopup"/>
    <w:uiPriority w:val="99"/>
    <w:rsid w:val="002B5725"/>
    <w:rPr>
      <w:rFonts w:ascii="Courier New" w:hAnsi="Courier New"/>
      <w:noProof/>
      <w:color w:val="008000"/>
    </w:rPr>
  </w:style>
  <w:style w:type="character" w:customStyle="1" w:styleId="tw4winJump">
    <w:name w:val="tw4winJump"/>
    <w:uiPriority w:val="99"/>
    <w:rsid w:val="002B5725"/>
    <w:rPr>
      <w:rFonts w:ascii="Courier New" w:hAnsi="Courier New"/>
      <w:noProof/>
      <w:color w:val="008080"/>
    </w:rPr>
  </w:style>
  <w:style w:type="character" w:customStyle="1" w:styleId="tw4winExternal">
    <w:name w:val="tw4winExternal"/>
    <w:uiPriority w:val="99"/>
    <w:rsid w:val="002B5725"/>
    <w:rPr>
      <w:rFonts w:ascii="Courier New" w:hAnsi="Courier New"/>
      <w:noProof/>
      <w:color w:val="808080"/>
    </w:rPr>
  </w:style>
  <w:style w:type="character" w:customStyle="1" w:styleId="tw4winInternal">
    <w:name w:val="tw4winInternal"/>
    <w:uiPriority w:val="99"/>
    <w:rsid w:val="002B5725"/>
    <w:rPr>
      <w:rFonts w:ascii="Courier New" w:hAnsi="Courier New"/>
      <w:noProof/>
      <w:color w:val="FF0000"/>
    </w:rPr>
  </w:style>
  <w:style w:type="character" w:customStyle="1" w:styleId="DONOTTRANSLATE">
    <w:name w:val="DO_NOT_TRANSLATE"/>
    <w:uiPriority w:val="99"/>
    <w:rsid w:val="002B5725"/>
    <w:rPr>
      <w:rFonts w:ascii="Courier New" w:hAnsi="Courier New"/>
      <w:noProof/>
      <w:color w:val="800000"/>
    </w:rPr>
  </w:style>
  <w:style w:type="character" w:customStyle="1" w:styleId="WW8Num1z0">
    <w:name w:val="WW8Num1z0"/>
    <w:rsid w:val="002B5725"/>
  </w:style>
  <w:style w:type="character" w:customStyle="1" w:styleId="WW8Num1z1">
    <w:name w:val="WW8Num1z1"/>
    <w:rsid w:val="002B5725"/>
  </w:style>
  <w:style w:type="character" w:customStyle="1" w:styleId="WW8Num1z2">
    <w:name w:val="WW8Num1z2"/>
    <w:rsid w:val="002B5725"/>
  </w:style>
  <w:style w:type="character" w:customStyle="1" w:styleId="WW8Num1z3">
    <w:name w:val="WW8Num1z3"/>
    <w:rsid w:val="002B5725"/>
  </w:style>
  <w:style w:type="character" w:customStyle="1" w:styleId="WW8Num1z4">
    <w:name w:val="WW8Num1z4"/>
    <w:rsid w:val="002B5725"/>
  </w:style>
  <w:style w:type="character" w:customStyle="1" w:styleId="WW8Num1z5">
    <w:name w:val="WW8Num1z5"/>
    <w:rsid w:val="002B5725"/>
  </w:style>
  <w:style w:type="character" w:customStyle="1" w:styleId="WW8Num1z6">
    <w:name w:val="WW8Num1z6"/>
    <w:rsid w:val="002B5725"/>
  </w:style>
  <w:style w:type="character" w:customStyle="1" w:styleId="WW8Num1z7">
    <w:name w:val="WW8Num1z7"/>
    <w:rsid w:val="002B5725"/>
  </w:style>
  <w:style w:type="character" w:customStyle="1" w:styleId="WW8Num1z8">
    <w:name w:val="WW8Num1z8"/>
    <w:rsid w:val="002B5725"/>
  </w:style>
  <w:style w:type="character" w:customStyle="1" w:styleId="WW8Num2z0">
    <w:name w:val="WW8Num2z0"/>
    <w:rsid w:val="002B5725"/>
    <w:rPr>
      <w:rFonts w:ascii="Liberation Serif" w:hAnsi="Liberation Serif" w:cs="Liberation Serif" w:hint="default"/>
      <w:szCs w:val="24"/>
      <w:lang w:val="en-US"/>
    </w:rPr>
  </w:style>
  <w:style w:type="character" w:customStyle="1" w:styleId="WW8Num3z0">
    <w:name w:val="WW8Num3z0"/>
    <w:rsid w:val="002B5725"/>
    <w:rPr>
      <w:rFonts w:ascii="Liberation Serif" w:hAnsi="Liberation Serif" w:cs="Liberation Serif" w:hint="default"/>
      <w:szCs w:val="24"/>
      <w:lang w:val="en-US"/>
    </w:rPr>
  </w:style>
  <w:style w:type="character" w:customStyle="1" w:styleId="WW8Num4z0">
    <w:name w:val="WW8Num4z0"/>
    <w:rsid w:val="002B5725"/>
    <w:rPr>
      <w:rFonts w:ascii="Liberation Serif" w:hAnsi="Liberation Serif" w:cs="Liberation Serif" w:hint="default"/>
      <w:szCs w:val="24"/>
      <w:lang w:val="en-US"/>
    </w:rPr>
  </w:style>
  <w:style w:type="character" w:customStyle="1" w:styleId="WW8Num5z0">
    <w:name w:val="WW8Num5z0"/>
    <w:rsid w:val="002B5725"/>
    <w:rPr>
      <w:rFonts w:ascii="Times New Roman" w:hAnsi="Times New Roman" w:cs="Times New Roman" w:hint="default"/>
    </w:rPr>
  </w:style>
  <w:style w:type="character" w:customStyle="1" w:styleId="WW8Num6z0">
    <w:name w:val="WW8Num6z0"/>
    <w:rsid w:val="002B5725"/>
    <w:rPr>
      <w:rFonts w:ascii="Times New Roman" w:hAnsi="Times New Roman" w:cs="Times New Roman" w:hint="default"/>
    </w:rPr>
  </w:style>
  <w:style w:type="character" w:customStyle="1" w:styleId="WW8NumSt1z0">
    <w:name w:val="WW8NumSt1z0"/>
    <w:rsid w:val="002B5725"/>
    <w:rPr>
      <w:rFonts w:hint="default"/>
      <w:szCs w:val="24"/>
      <w:lang w:val="en-US"/>
    </w:rPr>
  </w:style>
  <w:style w:type="character" w:customStyle="1" w:styleId="WW8NumSt2z0">
    <w:name w:val="WW8NumSt2z0"/>
    <w:rsid w:val="002B5725"/>
    <w:rPr>
      <w:rFonts w:hint="default"/>
    </w:rPr>
  </w:style>
  <w:style w:type="character" w:customStyle="1" w:styleId="WW8NumSt3z0">
    <w:name w:val="WW8NumSt3z0"/>
    <w:rsid w:val="002B5725"/>
    <w:rPr>
      <w:rFonts w:hint="default"/>
      <w:szCs w:val="24"/>
      <w:lang w:val="en-US"/>
    </w:rPr>
  </w:style>
  <w:style w:type="character" w:customStyle="1" w:styleId="WW8NumSt4z0">
    <w:name w:val="WW8NumSt4z0"/>
    <w:rsid w:val="002B5725"/>
    <w:rPr>
      <w:rFonts w:hint="default"/>
      <w:szCs w:val="24"/>
      <w:lang w:val="en-US"/>
    </w:rPr>
  </w:style>
  <w:style w:type="character" w:customStyle="1" w:styleId="WW8NumSt10z0">
    <w:name w:val="WW8NumSt10z0"/>
    <w:rsid w:val="002B5725"/>
    <w:rPr>
      <w:rFonts w:hint="default"/>
    </w:rPr>
  </w:style>
  <w:style w:type="character" w:customStyle="1" w:styleId="WW8NumSt11z0">
    <w:name w:val="WW8NumSt11z0"/>
    <w:rsid w:val="002B5725"/>
    <w:rPr>
      <w:rFonts w:hint="default"/>
    </w:rPr>
  </w:style>
  <w:style w:type="character" w:customStyle="1" w:styleId="WW8NumSt12z0">
    <w:name w:val="WW8NumSt12z0"/>
    <w:rsid w:val="002B5725"/>
    <w:rPr>
      <w:rFonts w:hint="default"/>
    </w:rPr>
  </w:style>
  <w:style w:type="character" w:customStyle="1" w:styleId="WW8NumSt13z0">
    <w:name w:val="WW8NumSt13z0"/>
    <w:rsid w:val="002B5725"/>
    <w:rPr>
      <w:rFonts w:hint="default"/>
    </w:rPr>
  </w:style>
  <w:style w:type="character" w:customStyle="1" w:styleId="1f4">
    <w:name w:val="Основной шрифт абзаца1"/>
    <w:rsid w:val="002B5725"/>
  </w:style>
  <w:style w:type="paragraph" w:customStyle="1" w:styleId="1f5">
    <w:name w:val="Указатель1"/>
    <w:basedOn w:val="a1"/>
    <w:rsid w:val="002B5725"/>
    <w:pPr>
      <w:suppressLineNumbers/>
      <w:suppressAutoHyphens/>
    </w:pPr>
    <w:rPr>
      <w:rFonts w:eastAsia="Calibri" w:cs="Mangal"/>
      <w:szCs w:val="22"/>
      <w:lang w:eastAsia="zh-CN"/>
    </w:rPr>
  </w:style>
  <w:style w:type="paragraph" w:customStyle="1" w:styleId="afff8">
    <w:name w:val="Таблица"/>
    <w:basedOn w:val="a1"/>
    <w:qFormat/>
    <w:rsid w:val="002B5725"/>
    <w:pPr>
      <w:suppressAutoHyphens/>
      <w:jc w:val="center"/>
    </w:pPr>
    <w:rPr>
      <w:rFonts w:eastAsia="Calibri"/>
      <w:b/>
      <w:lang w:eastAsia="zh-CN"/>
    </w:rPr>
  </w:style>
  <w:style w:type="paragraph" w:styleId="afff9">
    <w:name w:val="table of figures"/>
    <w:basedOn w:val="a1"/>
    <w:rsid w:val="002B5725"/>
    <w:pPr>
      <w:widowControl w:val="0"/>
      <w:shd w:val="clear" w:color="auto" w:fill="FFFFFF"/>
      <w:suppressAutoHyphens/>
      <w:autoSpaceDE w:val="0"/>
      <w:jc w:val="center"/>
    </w:pPr>
    <w:rPr>
      <w:b/>
      <w:lang w:val="en-US" w:eastAsia="zh-CN"/>
    </w:rPr>
  </w:style>
  <w:style w:type="paragraph" w:customStyle="1" w:styleId="afffa">
    <w:name w:val="Приложение"/>
    <w:basedOn w:val="a1"/>
    <w:qFormat/>
    <w:rsid w:val="002B5725"/>
    <w:pPr>
      <w:widowControl w:val="0"/>
      <w:shd w:val="clear" w:color="auto" w:fill="FFFFFF"/>
      <w:suppressAutoHyphens/>
      <w:autoSpaceDE w:val="0"/>
    </w:pPr>
    <w:rPr>
      <w:b/>
      <w:lang w:val="en-US" w:eastAsia="zh-CN"/>
    </w:rPr>
  </w:style>
  <w:style w:type="paragraph" w:customStyle="1" w:styleId="-51">
    <w:name w:val="Светлый список - Акцент 51"/>
    <w:basedOn w:val="a1"/>
    <w:uiPriority w:val="34"/>
    <w:qFormat/>
    <w:rsid w:val="002B5725"/>
    <w:pPr>
      <w:suppressAutoHyphens/>
      <w:ind w:left="708"/>
    </w:pPr>
    <w:rPr>
      <w:rFonts w:eastAsia="Calibri"/>
      <w:szCs w:val="22"/>
      <w:lang w:eastAsia="zh-CN"/>
    </w:rPr>
  </w:style>
  <w:style w:type="paragraph" w:customStyle="1" w:styleId="afffb">
    <w:name w:val="Рисунок"/>
    <w:basedOn w:val="a1"/>
    <w:qFormat/>
    <w:rsid w:val="002B5725"/>
    <w:pPr>
      <w:widowControl w:val="0"/>
      <w:shd w:val="clear" w:color="auto" w:fill="FFFFFF"/>
      <w:autoSpaceDE w:val="0"/>
      <w:autoSpaceDN w:val="0"/>
      <w:adjustRightInd w:val="0"/>
      <w:jc w:val="center"/>
    </w:pPr>
    <w:rPr>
      <w:b/>
      <w:lang w:val="en-US"/>
    </w:rPr>
  </w:style>
  <w:style w:type="paragraph" w:styleId="41">
    <w:name w:val="toc 4"/>
    <w:basedOn w:val="a1"/>
    <w:next w:val="a1"/>
    <w:autoRedefine/>
    <w:uiPriority w:val="39"/>
    <w:unhideWhenUsed/>
    <w:rsid w:val="002B5725"/>
    <w:pPr>
      <w:widowControl w:val="0"/>
      <w:autoSpaceDE w:val="0"/>
      <w:autoSpaceDN w:val="0"/>
      <w:adjustRightInd w:val="0"/>
      <w:ind w:left="601"/>
    </w:pPr>
    <w:rPr>
      <w:szCs w:val="20"/>
    </w:rPr>
  </w:style>
  <w:style w:type="paragraph" w:styleId="51">
    <w:name w:val="toc 5"/>
    <w:basedOn w:val="a1"/>
    <w:next w:val="a1"/>
    <w:autoRedefine/>
    <w:uiPriority w:val="39"/>
    <w:unhideWhenUsed/>
    <w:rsid w:val="002B5725"/>
    <w:pPr>
      <w:spacing w:after="100" w:line="276" w:lineRule="auto"/>
      <w:ind w:left="880"/>
    </w:pPr>
    <w:rPr>
      <w:rFonts w:ascii="Calibri" w:hAnsi="Calibri"/>
      <w:sz w:val="22"/>
      <w:szCs w:val="22"/>
    </w:rPr>
  </w:style>
  <w:style w:type="paragraph" w:styleId="61">
    <w:name w:val="toc 6"/>
    <w:basedOn w:val="a1"/>
    <w:next w:val="a1"/>
    <w:autoRedefine/>
    <w:uiPriority w:val="39"/>
    <w:unhideWhenUsed/>
    <w:rsid w:val="002B5725"/>
    <w:pPr>
      <w:spacing w:after="100" w:line="276" w:lineRule="auto"/>
      <w:ind w:left="1100"/>
    </w:pPr>
    <w:rPr>
      <w:rFonts w:ascii="Calibri" w:hAnsi="Calibri"/>
      <w:sz w:val="22"/>
      <w:szCs w:val="22"/>
    </w:rPr>
  </w:style>
  <w:style w:type="paragraph" w:styleId="71">
    <w:name w:val="toc 7"/>
    <w:basedOn w:val="a1"/>
    <w:next w:val="a1"/>
    <w:autoRedefine/>
    <w:uiPriority w:val="39"/>
    <w:unhideWhenUsed/>
    <w:rsid w:val="002B5725"/>
    <w:pPr>
      <w:spacing w:after="100" w:line="276" w:lineRule="auto"/>
      <w:ind w:left="1320"/>
    </w:pPr>
    <w:rPr>
      <w:rFonts w:ascii="Calibri" w:hAnsi="Calibri"/>
      <w:sz w:val="22"/>
      <w:szCs w:val="22"/>
    </w:rPr>
  </w:style>
  <w:style w:type="paragraph" w:styleId="81">
    <w:name w:val="toc 8"/>
    <w:basedOn w:val="a1"/>
    <w:next w:val="a1"/>
    <w:autoRedefine/>
    <w:uiPriority w:val="39"/>
    <w:unhideWhenUsed/>
    <w:rsid w:val="002B5725"/>
    <w:pPr>
      <w:spacing w:after="100" w:line="276" w:lineRule="auto"/>
      <w:ind w:left="1540"/>
    </w:pPr>
    <w:rPr>
      <w:rFonts w:ascii="Calibri" w:hAnsi="Calibri"/>
      <w:sz w:val="22"/>
      <w:szCs w:val="22"/>
    </w:rPr>
  </w:style>
  <w:style w:type="paragraph" w:styleId="91">
    <w:name w:val="toc 9"/>
    <w:basedOn w:val="a1"/>
    <w:next w:val="a1"/>
    <w:autoRedefine/>
    <w:uiPriority w:val="39"/>
    <w:unhideWhenUsed/>
    <w:rsid w:val="002B5725"/>
    <w:pPr>
      <w:spacing w:after="100" w:line="276" w:lineRule="auto"/>
      <w:ind w:left="1760"/>
    </w:pPr>
    <w:rPr>
      <w:rFonts w:ascii="Calibri" w:hAnsi="Calibri"/>
      <w:sz w:val="22"/>
      <w:szCs w:val="22"/>
    </w:rPr>
  </w:style>
  <w:style w:type="character" w:customStyle="1" w:styleId="highlight2">
    <w:name w:val="highlight2"/>
    <w:rsid w:val="002B5725"/>
    <w:rPr>
      <w:sz w:val="31"/>
      <w:szCs w:val="31"/>
    </w:rPr>
  </w:style>
  <w:style w:type="paragraph" w:customStyle="1" w:styleId="1f6">
    <w:name w:val="Обычный (Интернет)1"/>
    <w:basedOn w:val="a1"/>
    <w:link w:val="afffc"/>
    <w:uiPriority w:val="99"/>
    <w:unhideWhenUsed/>
    <w:qFormat/>
    <w:rsid w:val="002B5725"/>
    <w:pPr>
      <w:spacing w:before="100" w:beforeAutospacing="1" w:after="100" w:afterAutospacing="1"/>
    </w:pPr>
  </w:style>
  <w:style w:type="character" w:customStyle="1" w:styleId="afffc">
    <w:name w:val="Обычный (Интернет) Знак"/>
    <w:link w:val="1f6"/>
    <w:rsid w:val="002B5725"/>
    <w:rPr>
      <w:rFonts w:ascii="Times New Roman" w:eastAsia="Times New Roman" w:hAnsi="Times New Roman" w:cs="Times New Roman"/>
      <w:sz w:val="24"/>
      <w:szCs w:val="24"/>
    </w:rPr>
  </w:style>
  <w:style w:type="paragraph" w:customStyle="1" w:styleId="afffd">
    <w:name w:val="Базовый"/>
    <w:rsid w:val="002B5725"/>
    <w:pPr>
      <w:suppressAutoHyphens/>
      <w:spacing w:line="100" w:lineRule="atLeast"/>
    </w:pPr>
    <w:rPr>
      <w:rFonts w:ascii="Times New Roman" w:hAnsi="Times New Roman" w:cs="Times New Roman"/>
      <w:sz w:val="24"/>
      <w:szCs w:val="24"/>
      <w:lang w:eastAsia="ar-SA"/>
    </w:rPr>
  </w:style>
  <w:style w:type="paragraph" w:customStyle="1" w:styleId="1f7">
    <w:name w:val="Заголовок оглавления1"/>
    <w:basedOn w:val="11"/>
    <w:next w:val="a1"/>
    <w:unhideWhenUsed/>
    <w:qFormat/>
    <w:rsid w:val="002B5725"/>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szCs w:val="28"/>
      <w:lang w:val="ru-RU" w:eastAsia="ru-RU"/>
    </w:rPr>
  </w:style>
  <w:style w:type="paragraph" w:styleId="afffe">
    <w:name w:val="endnote text"/>
    <w:basedOn w:val="a1"/>
    <w:link w:val="affff"/>
    <w:uiPriority w:val="99"/>
    <w:unhideWhenUsed/>
    <w:rsid w:val="002B5725"/>
    <w:pPr>
      <w:widowControl w:val="0"/>
      <w:autoSpaceDE w:val="0"/>
      <w:autoSpaceDN w:val="0"/>
      <w:adjustRightInd w:val="0"/>
    </w:pPr>
    <w:rPr>
      <w:sz w:val="20"/>
      <w:szCs w:val="20"/>
    </w:rPr>
  </w:style>
  <w:style w:type="character" w:customStyle="1" w:styleId="affff">
    <w:name w:val="Текст концевой сноски Знак"/>
    <w:basedOn w:val="a3"/>
    <w:link w:val="afffe"/>
    <w:uiPriority w:val="99"/>
    <w:rsid w:val="002B5725"/>
    <w:rPr>
      <w:rFonts w:ascii="Times New Roman" w:eastAsia="Times New Roman" w:hAnsi="Times New Roman" w:cs="Times New Roman"/>
    </w:rPr>
  </w:style>
  <w:style w:type="character" w:styleId="affff0">
    <w:name w:val="endnote reference"/>
    <w:unhideWhenUsed/>
    <w:rsid w:val="002B5725"/>
    <w:rPr>
      <w:vertAlign w:val="superscript"/>
    </w:rPr>
  </w:style>
  <w:style w:type="character" w:customStyle="1" w:styleId="name">
    <w:name w:val="name"/>
    <w:rsid w:val="002B5725"/>
    <w:rPr>
      <w:sz w:val="24"/>
      <w:szCs w:val="24"/>
      <w:bdr w:val="none" w:sz="0" w:space="0" w:color="auto" w:frame="1"/>
      <w:vertAlign w:val="baseline"/>
    </w:rPr>
  </w:style>
  <w:style w:type="paragraph" w:customStyle="1" w:styleId="1-21">
    <w:name w:val="Средняя заливка 1 - Акцент 21"/>
    <w:basedOn w:val="a1"/>
    <w:uiPriority w:val="1"/>
    <w:qFormat/>
    <w:rsid w:val="002B5725"/>
    <w:pPr>
      <w:keepNext/>
      <w:widowControl w:val="0"/>
      <w:numPr>
        <w:ilvl w:val="1"/>
        <w:numId w:val="32"/>
      </w:numPr>
      <w:autoSpaceDE w:val="0"/>
      <w:autoSpaceDN w:val="0"/>
      <w:adjustRightInd w:val="0"/>
      <w:contextualSpacing/>
      <w:outlineLvl w:val="1"/>
    </w:pPr>
    <w:rPr>
      <w:rFonts w:ascii="Verdana" w:hAnsi="Verdana"/>
      <w:szCs w:val="20"/>
    </w:rPr>
  </w:style>
  <w:style w:type="paragraph" w:customStyle="1" w:styleId="-31">
    <w:name w:val="Цветная заливка - Акцент 31"/>
    <w:basedOn w:val="a1"/>
    <w:uiPriority w:val="34"/>
    <w:qFormat/>
    <w:rsid w:val="002B5725"/>
    <w:pPr>
      <w:widowControl w:val="0"/>
      <w:autoSpaceDE w:val="0"/>
      <w:autoSpaceDN w:val="0"/>
      <w:adjustRightInd w:val="0"/>
      <w:ind w:left="720"/>
      <w:contextualSpacing/>
    </w:pPr>
    <w:rPr>
      <w:szCs w:val="20"/>
    </w:rPr>
  </w:style>
  <w:style w:type="paragraph" w:styleId="34">
    <w:name w:val="Body Text 3"/>
    <w:basedOn w:val="a1"/>
    <w:link w:val="35"/>
    <w:uiPriority w:val="99"/>
    <w:semiHidden/>
    <w:unhideWhenUsed/>
    <w:rsid w:val="002B5725"/>
    <w:pPr>
      <w:widowControl w:val="0"/>
      <w:autoSpaceDE w:val="0"/>
      <w:autoSpaceDN w:val="0"/>
      <w:adjustRightInd w:val="0"/>
      <w:spacing w:after="120"/>
    </w:pPr>
    <w:rPr>
      <w:sz w:val="16"/>
      <w:szCs w:val="16"/>
    </w:rPr>
  </w:style>
  <w:style w:type="character" w:customStyle="1" w:styleId="35">
    <w:name w:val="Основной текст 3 Знак"/>
    <w:basedOn w:val="a3"/>
    <w:link w:val="34"/>
    <w:uiPriority w:val="99"/>
    <w:semiHidden/>
    <w:rsid w:val="002B5725"/>
    <w:rPr>
      <w:rFonts w:ascii="Times New Roman" w:eastAsia="Times New Roman" w:hAnsi="Times New Roman" w:cs="Times New Roman"/>
      <w:sz w:val="16"/>
      <w:szCs w:val="16"/>
    </w:rPr>
  </w:style>
  <w:style w:type="paragraph" w:customStyle="1" w:styleId="-310">
    <w:name w:val="Темный список - Акцент 31"/>
    <w:hidden/>
    <w:uiPriority w:val="99"/>
    <w:semiHidden/>
    <w:rsid w:val="002B5725"/>
    <w:rPr>
      <w:rFonts w:ascii="Times New Roman" w:eastAsia="Times New Roman" w:hAnsi="Times New Roman" w:cs="Times New Roman"/>
      <w:sz w:val="24"/>
    </w:rPr>
  </w:style>
  <w:style w:type="paragraph" w:customStyle="1" w:styleId="-311">
    <w:name w:val="Таблица-сетка 31"/>
    <w:basedOn w:val="11"/>
    <w:next w:val="a1"/>
    <w:uiPriority w:val="39"/>
    <w:unhideWhenUsed/>
    <w:qFormat/>
    <w:rsid w:val="002B5725"/>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szCs w:val="28"/>
      <w:lang w:val="ru-RU" w:eastAsia="ru-RU"/>
    </w:rPr>
  </w:style>
  <w:style w:type="paragraph" w:customStyle="1" w:styleId="1f8">
    <w:name w:val="Текст в 1 разделе"/>
    <w:basedOn w:val="a1"/>
    <w:link w:val="1f9"/>
    <w:qFormat/>
    <w:rsid w:val="002B5725"/>
    <w:pPr>
      <w:ind w:firstLine="709"/>
    </w:pPr>
    <w:rPr>
      <w:lang w:eastAsia="en-US"/>
    </w:rPr>
  </w:style>
  <w:style w:type="character" w:customStyle="1" w:styleId="1f9">
    <w:name w:val="Текст в 1 разделе Знак"/>
    <w:link w:val="1f8"/>
    <w:rsid w:val="002B5725"/>
    <w:rPr>
      <w:rFonts w:ascii="Times New Roman" w:eastAsia="Times New Roman" w:hAnsi="Times New Roman" w:cs="Times New Roman"/>
      <w:sz w:val="24"/>
      <w:szCs w:val="24"/>
      <w:lang w:eastAsia="en-US"/>
    </w:rPr>
  </w:style>
  <w:style w:type="character" w:customStyle="1" w:styleId="moterm">
    <w:name w:val="mo_term"/>
    <w:rsid w:val="002B5725"/>
  </w:style>
  <w:style w:type="table" w:customStyle="1" w:styleId="-131">
    <w:name w:val="Список-таблица 1 светлая — акцент 31"/>
    <w:basedOn w:val="a4"/>
    <w:uiPriority w:val="46"/>
    <w:rsid w:val="002B5725"/>
    <w:rPr>
      <w:rFonts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2-41">
    <w:name w:val="Средний список 2 - Акцент 41"/>
    <w:basedOn w:val="a1"/>
    <w:uiPriority w:val="34"/>
    <w:qFormat/>
    <w:rsid w:val="002B5725"/>
    <w:pPr>
      <w:suppressAutoHyphens/>
      <w:ind w:left="708"/>
    </w:pPr>
    <w:rPr>
      <w:rFonts w:eastAsia="Calibri"/>
      <w:szCs w:val="22"/>
      <w:lang w:eastAsia="zh-CN"/>
    </w:rPr>
  </w:style>
  <w:style w:type="paragraph" w:customStyle="1" w:styleId="2-11">
    <w:name w:val="Средняя сетка 2 - Акцент 11"/>
    <w:basedOn w:val="a1"/>
    <w:uiPriority w:val="1"/>
    <w:qFormat/>
    <w:rsid w:val="002B5725"/>
    <w:pPr>
      <w:keepNext/>
      <w:tabs>
        <w:tab w:val="num" w:pos="720"/>
      </w:tabs>
      <w:ind w:left="1080" w:hanging="360"/>
      <w:contextualSpacing/>
      <w:outlineLvl w:val="1"/>
    </w:pPr>
    <w:rPr>
      <w:rFonts w:ascii="Verdana" w:hAnsi="Verdana"/>
    </w:rPr>
  </w:style>
  <w:style w:type="paragraph" w:customStyle="1" w:styleId="-312">
    <w:name w:val="Светлая сетка - Акцент 31"/>
    <w:basedOn w:val="a1"/>
    <w:uiPriority w:val="34"/>
    <w:qFormat/>
    <w:rsid w:val="002B5725"/>
    <w:pPr>
      <w:ind w:left="720"/>
      <w:contextualSpacing/>
    </w:pPr>
  </w:style>
  <w:style w:type="character" w:customStyle="1" w:styleId="cit-source">
    <w:name w:val="cit-source"/>
    <w:rsid w:val="002B5725"/>
  </w:style>
  <w:style w:type="character" w:customStyle="1" w:styleId="cit-pub-date">
    <w:name w:val="cit-pub-date"/>
    <w:rsid w:val="002B5725"/>
  </w:style>
  <w:style w:type="character" w:customStyle="1" w:styleId="cit-vol">
    <w:name w:val="cit-vol"/>
    <w:rsid w:val="002B5725"/>
  </w:style>
  <w:style w:type="character" w:customStyle="1" w:styleId="cit-fpage">
    <w:name w:val="cit-fpage"/>
    <w:rsid w:val="002B5725"/>
  </w:style>
  <w:style w:type="character" w:customStyle="1" w:styleId="highwire-citation-authors">
    <w:name w:val="highwire-citation-authors"/>
    <w:rsid w:val="002B5725"/>
  </w:style>
  <w:style w:type="character" w:customStyle="1" w:styleId="highwire-citation-author">
    <w:name w:val="highwire-citation-author"/>
    <w:rsid w:val="002B5725"/>
  </w:style>
  <w:style w:type="character" w:customStyle="1" w:styleId="nlm-given-names">
    <w:name w:val="nlm-given-names"/>
    <w:rsid w:val="002B5725"/>
  </w:style>
  <w:style w:type="character" w:customStyle="1" w:styleId="nlm-surname">
    <w:name w:val="nlm-surname"/>
    <w:rsid w:val="002B5725"/>
  </w:style>
  <w:style w:type="character" w:customStyle="1" w:styleId="highwire-cite-metadata-journal">
    <w:name w:val="highwire-cite-metadata-journal"/>
    <w:rsid w:val="002B5725"/>
  </w:style>
  <w:style w:type="character" w:customStyle="1" w:styleId="highwire-cite-metadata-date">
    <w:name w:val="highwire-cite-metadata-date"/>
    <w:rsid w:val="002B5725"/>
  </w:style>
  <w:style w:type="character" w:customStyle="1" w:styleId="highwire-cite-metadata-volume-pages">
    <w:name w:val="highwire-cite-metadata-volume-pages"/>
    <w:rsid w:val="002B5725"/>
  </w:style>
  <w:style w:type="character" w:customStyle="1" w:styleId="jrnl">
    <w:name w:val="jrnl"/>
    <w:rsid w:val="002B5725"/>
  </w:style>
  <w:style w:type="paragraph" w:customStyle="1" w:styleId="details">
    <w:name w:val="details"/>
    <w:basedOn w:val="a1"/>
    <w:rsid w:val="002B5725"/>
    <w:pPr>
      <w:spacing w:before="100" w:beforeAutospacing="1" w:after="100" w:afterAutospacing="1"/>
    </w:pPr>
  </w:style>
  <w:style w:type="character" w:customStyle="1" w:styleId="ref-title">
    <w:name w:val="ref-title"/>
    <w:rsid w:val="002B5725"/>
  </w:style>
  <w:style w:type="character" w:customStyle="1" w:styleId="title-text">
    <w:name w:val="title-text"/>
    <w:rsid w:val="002B5725"/>
  </w:style>
  <w:style w:type="character" w:customStyle="1" w:styleId="cit">
    <w:name w:val="cit"/>
    <w:rsid w:val="002B5725"/>
  </w:style>
  <w:style w:type="character" w:customStyle="1" w:styleId="doi">
    <w:name w:val="doi"/>
    <w:rsid w:val="002B5725"/>
  </w:style>
  <w:style w:type="character" w:customStyle="1" w:styleId="ref-iss">
    <w:name w:val="ref-iss"/>
    <w:rsid w:val="002B5725"/>
  </w:style>
  <w:style w:type="character" w:customStyle="1" w:styleId="text">
    <w:name w:val="text"/>
    <w:rsid w:val="002B5725"/>
  </w:style>
  <w:style w:type="character" w:customStyle="1" w:styleId="author-ref">
    <w:name w:val="author-ref"/>
    <w:rsid w:val="002B5725"/>
  </w:style>
  <w:style w:type="character" w:customStyle="1" w:styleId="fm-vol-iss-date">
    <w:name w:val="fm-vol-iss-date"/>
    <w:rsid w:val="002B5725"/>
  </w:style>
  <w:style w:type="character" w:customStyle="1" w:styleId="cit-auth">
    <w:name w:val="cit-auth"/>
    <w:rsid w:val="002B5725"/>
  </w:style>
  <w:style w:type="character" w:customStyle="1" w:styleId="cit-name-surname">
    <w:name w:val="cit-name-surname"/>
    <w:rsid w:val="002B5725"/>
  </w:style>
  <w:style w:type="character" w:customStyle="1" w:styleId="cit-name-given-names">
    <w:name w:val="cit-name-given-names"/>
    <w:rsid w:val="002B5725"/>
  </w:style>
  <w:style w:type="character" w:customStyle="1" w:styleId="cit-etal">
    <w:name w:val="cit-etal"/>
    <w:rsid w:val="002B5725"/>
  </w:style>
  <w:style w:type="character" w:customStyle="1" w:styleId="cit-article-title">
    <w:name w:val="cit-article-title"/>
    <w:rsid w:val="002B5725"/>
  </w:style>
  <w:style w:type="character" w:customStyle="1" w:styleId="cit-issue">
    <w:name w:val="cit-issue"/>
    <w:rsid w:val="002B5725"/>
  </w:style>
  <w:style w:type="character" w:customStyle="1" w:styleId="cit-lpage">
    <w:name w:val="cit-lpage"/>
    <w:rsid w:val="002B5725"/>
  </w:style>
  <w:style w:type="character" w:customStyle="1" w:styleId="highwire-cite-metadata-doi">
    <w:name w:val="highwire-cite-metadata-doi"/>
    <w:rsid w:val="002B5725"/>
  </w:style>
  <w:style w:type="character" w:customStyle="1" w:styleId="author">
    <w:name w:val="author"/>
    <w:rsid w:val="002B5725"/>
  </w:style>
  <w:style w:type="character" w:customStyle="1" w:styleId="articletitle">
    <w:name w:val="articletitle"/>
    <w:rsid w:val="002B5725"/>
  </w:style>
  <w:style w:type="character" w:customStyle="1" w:styleId="pubyear">
    <w:name w:val="pubyear"/>
    <w:rsid w:val="002B5725"/>
  </w:style>
  <w:style w:type="character" w:customStyle="1" w:styleId="vol">
    <w:name w:val="vol"/>
    <w:rsid w:val="002B5725"/>
  </w:style>
  <w:style w:type="character" w:customStyle="1" w:styleId="citedissue">
    <w:name w:val="citedissue"/>
    <w:rsid w:val="002B5725"/>
  </w:style>
  <w:style w:type="character" w:customStyle="1" w:styleId="pagefirst">
    <w:name w:val="pagefirst"/>
    <w:rsid w:val="002B5725"/>
  </w:style>
  <w:style w:type="character" w:customStyle="1" w:styleId="pagelast">
    <w:name w:val="pagelast"/>
    <w:uiPriority w:val="99"/>
    <w:rsid w:val="002B5725"/>
  </w:style>
  <w:style w:type="paragraph" w:customStyle="1" w:styleId="1fa">
    <w:name w:val="Название1"/>
    <w:aliases w:val="Заголовок мой"/>
    <w:basedOn w:val="a1"/>
    <w:qFormat/>
    <w:rsid w:val="002B5725"/>
    <w:pPr>
      <w:spacing w:before="100" w:beforeAutospacing="1" w:after="100" w:afterAutospacing="1"/>
    </w:pPr>
  </w:style>
  <w:style w:type="character" w:customStyle="1" w:styleId="titledefault">
    <w:name w:val="title_default"/>
    <w:rsid w:val="002B5725"/>
  </w:style>
  <w:style w:type="character" w:customStyle="1" w:styleId="authorsname">
    <w:name w:val="authors__name"/>
    <w:rsid w:val="002B5725"/>
  </w:style>
  <w:style w:type="character" w:customStyle="1" w:styleId="sr-only">
    <w:name w:val="sr-only"/>
    <w:rsid w:val="002B5725"/>
  </w:style>
  <w:style w:type="paragraph" w:customStyle="1" w:styleId="-11">
    <w:name w:val="Цветной список - Акцент 11"/>
    <w:basedOn w:val="a1"/>
    <w:uiPriority w:val="34"/>
    <w:qFormat/>
    <w:rsid w:val="002B5725"/>
    <w:pPr>
      <w:ind w:left="720"/>
      <w:contextualSpacing/>
    </w:pPr>
    <w:rPr>
      <w:rFonts w:ascii="Calibri" w:eastAsia="Calibri" w:hAnsi="Calibri"/>
      <w:lang w:eastAsia="en-US"/>
    </w:rPr>
  </w:style>
  <w:style w:type="paragraph" w:styleId="affff1">
    <w:name w:val="Document Map"/>
    <w:basedOn w:val="a1"/>
    <w:link w:val="affff2"/>
    <w:uiPriority w:val="99"/>
    <w:semiHidden/>
    <w:unhideWhenUsed/>
    <w:rsid w:val="002B5725"/>
    <w:rPr>
      <w:rFonts w:eastAsia="Calibri"/>
      <w:lang w:eastAsia="en-US"/>
    </w:rPr>
  </w:style>
  <w:style w:type="character" w:customStyle="1" w:styleId="affff2">
    <w:name w:val="Схема документа Знак"/>
    <w:basedOn w:val="a3"/>
    <w:link w:val="affff1"/>
    <w:uiPriority w:val="99"/>
    <w:semiHidden/>
    <w:rsid w:val="002B5725"/>
    <w:rPr>
      <w:rFonts w:ascii="Times New Roman" w:hAnsi="Times New Roman" w:cs="Times New Roman"/>
      <w:sz w:val="24"/>
      <w:szCs w:val="24"/>
      <w:lang w:eastAsia="en-US"/>
    </w:rPr>
  </w:style>
  <w:style w:type="character" w:styleId="HTML1">
    <w:name w:val="HTML Cite"/>
    <w:uiPriority w:val="99"/>
    <w:semiHidden/>
    <w:unhideWhenUsed/>
    <w:rsid w:val="002B5725"/>
    <w:rPr>
      <w:i/>
      <w:iCs/>
    </w:rPr>
  </w:style>
  <w:style w:type="character" w:styleId="affff3">
    <w:name w:val="Placeholder Text"/>
    <w:basedOn w:val="a3"/>
    <w:uiPriority w:val="99"/>
    <w:unhideWhenUsed/>
    <w:rsid w:val="002B5725"/>
    <w:rPr>
      <w:color w:val="808080"/>
    </w:rPr>
  </w:style>
  <w:style w:type="paragraph" w:customStyle="1" w:styleId="Normal11">
    <w:name w:val="Normal 1"/>
    <w:rsid w:val="002B5725"/>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a">
    <w:name w:val="рек"/>
    <w:basedOn w:val="aff"/>
    <w:link w:val="affff4"/>
    <w:qFormat/>
    <w:rsid w:val="002B5725"/>
    <w:pPr>
      <w:numPr>
        <w:numId w:val="33"/>
      </w:numPr>
      <w:tabs>
        <w:tab w:val="left" w:pos="1134"/>
      </w:tabs>
      <w:spacing w:before="240"/>
      <w:ind w:left="709" w:hanging="425"/>
      <w:contextualSpacing w:val="0"/>
    </w:pPr>
    <w:rPr>
      <w:rFonts w:eastAsia="Times New Roman" w:cs="Times New Roman"/>
      <w:szCs w:val="24"/>
      <w:lang w:eastAsia="ru-RU"/>
    </w:rPr>
  </w:style>
  <w:style w:type="character" w:customStyle="1" w:styleId="affff4">
    <w:name w:val="рек Знак"/>
    <w:basedOn w:val="ab"/>
    <w:link w:val="a"/>
    <w:rsid w:val="002B5725"/>
    <w:rPr>
      <w:rFonts w:ascii="Times New Roman" w:eastAsia="Times New Roman" w:hAnsi="Times New Roman" w:cs="Times New Roman"/>
      <w:sz w:val="24"/>
      <w:szCs w:val="24"/>
    </w:rPr>
  </w:style>
  <w:style w:type="paragraph" w:customStyle="1" w:styleId="Number1">
    <w:name w:val="Number1"/>
    <w:basedOn w:val="a1"/>
    <w:rsid w:val="002B5725"/>
    <w:pPr>
      <w:shd w:val="clear" w:color="auto" w:fill="FFFFFF"/>
      <w:tabs>
        <w:tab w:val="left" w:pos="394"/>
      </w:tabs>
      <w:overflowPunct w:val="0"/>
      <w:autoSpaceDE w:val="0"/>
      <w:autoSpaceDN w:val="0"/>
      <w:adjustRightInd w:val="0"/>
      <w:spacing w:before="5"/>
      <w:ind w:left="284" w:hanging="284"/>
      <w:textAlignment w:val="baseline"/>
    </w:pPr>
    <w:rPr>
      <w:color w:val="000000"/>
      <w:spacing w:val="-1"/>
      <w:szCs w:val="20"/>
    </w:rPr>
  </w:style>
  <w:style w:type="character" w:styleId="affff5">
    <w:name w:val="page number"/>
    <w:basedOn w:val="a3"/>
    <w:uiPriority w:val="99"/>
    <w:unhideWhenUsed/>
    <w:rsid w:val="002B5725"/>
  </w:style>
  <w:style w:type="character" w:customStyle="1" w:styleId="sokr">
    <w:name w:val="sokr"/>
    <w:basedOn w:val="a3"/>
    <w:rsid w:val="002B5725"/>
  </w:style>
  <w:style w:type="paragraph" w:customStyle="1" w:styleId="opisdvfld">
    <w:name w:val="opis_dvfld"/>
    <w:basedOn w:val="a1"/>
    <w:rsid w:val="002B5725"/>
    <w:pPr>
      <w:spacing w:before="100" w:beforeAutospacing="1" w:after="100" w:afterAutospacing="1"/>
    </w:pPr>
  </w:style>
  <w:style w:type="character" w:customStyle="1" w:styleId="author-sup-separator">
    <w:name w:val="author-sup-separator"/>
    <w:rsid w:val="002B5725"/>
  </w:style>
  <w:style w:type="character" w:customStyle="1" w:styleId="comma">
    <w:name w:val="comma"/>
    <w:rsid w:val="002B5725"/>
  </w:style>
  <w:style w:type="character" w:customStyle="1" w:styleId="citation-doi">
    <w:name w:val="citation-doi"/>
    <w:rsid w:val="002B5725"/>
  </w:style>
  <w:style w:type="character" w:customStyle="1" w:styleId="st">
    <w:name w:val="st"/>
    <w:rsid w:val="002B5725"/>
  </w:style>
  <w:style w:type="character" w:customStyle="1" w:styleId="1fb">
    <w:name w:val="Строгий1"/>
    <w:rsid w:val="002B5725"/>
  </w:style>
  <w:style w:type="paragraph" w:customStyle="1" w:styleId="Numlist">
    <w:name w:val="Num_list"/>
    <w:basedOn w:val="a1"/>
    <w:qFormat/>
    <w:rsid w:val="002B5725"/>
    <w:pPr>
      <w:overflowPunct w:val="0"/>
      <w:autoSpaceDE w:val="0"/>
      <w:autoSpaceDN w:val="0"/>
      <w:adjustRightInd w:val="0"/>
      <w:ind w:firstLine="708"/>
      <w:textAlignment w:val="baseline"/>
    </w:pPr>
  </w:style>
  <w:style w:type="character" w:customStyle="1" w:styleId="hgkelc">
    <w:name w:val="hgkelc"/>
    <w:basedOn w:val="a3"/>
    <w:rsid w:val="002B5725"/>
  </w:style>
  <w:style w:type="paragraph" w:customStyle="1" w:styleId="affff6">
    <w:name w:val="Литература"/>
    <w:basedOn w:val="a1"/>
    <w:qFormat/>
    <w:rsid w:val="002B5725"/>
    <w:pPr>
      <w:suppressAutoHyphens/>
      <w:spacing w:after="120"/>
    </w:pPr>
    <w:rPr>
      <w:rFonts w:eastAsia="Calibri"/>
      <w:i/>
      <w:kern w:val="1"/>
      <w:lang w:val="en-US" w:eastAsia="en-US"/>
    </w:rPr>
  </w:style>
  <w:style w:type="paragraph" w:customStyle="1" w:styleId="Autor">
    <w:name w:val="Autor"/>
    <w:basedOn w:val="a1"/>
    <w:qFormat/>
    <w:rsid w:val="002B5725"/>
    <w:pPr>
      <w:widowControl w:val="0"/>
      <w:shd w:val="clear" w:color="auto" w:fill="FFFFFF"/>
      <w:overflowPunct w:val="0"/>
      <w:autoSpaceDE w:val="0"/>
      <w:autoSpaceDN w:val="0"/>
      <w:adjustRightInd w:val="0"/>
      <w:spacing w:before="120" w:line="240" w:lineRule="atLeast"/>
      <w:textAlignment w:val="baseline"/>
    </w:pPr>
    <w:rPr>
      <w:rFonts w:eastAsia="Calibri"/>
      <w:i/>
      <w:iCs/>
      <w:sz w:val="22"/>
      <w:szCs w:val="22"/>
      <w:lang w:val="en-US"/>
    </w:rPr>
  </w:style>
  <w:style w:type="paragraph" w:customStyle="1" w:styleId="table-head-left">
    <w:name w:val="table-head-left"/>
    <w:basedOn w:val="a1"/>
    <w:rsid w:val="002B5725"/>
    <w:pPr>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rPr>
  </w:style>
  <w:style w:type="paragraph" w:customStyle="1" w:styleId="table-name">
    <w:name w:val="table-name"/>
    <w:basedOn w:val="a1"/>
    <w:rsid w:val="002B5725"/>
    <w:pPr>
      <w:shd w:val="clear" w:color="auto" w:fill="FFFFFF"/>
      <w:tabs>
        <w:tab w:val="left" w:pos="394"/>
      </w:tabs>
      <w:overflowPunct w:val="0"/>
      <w:autoSpaceDE w:val="0"/>
      <w:autoSpaceDN w:val="0"/>
      <w:adjustRightInd w:val="0"/>
      <w:spacing w:before="60"/>
      <w:ind w:left="10" w:firstLine="284"/>
      <w:textAlignment w:val="baseline"/>
    </w:pPr>
    <w:rPr>
      <w:rFonts w:eastAsia="Arial Unicode MS"/>
      <w:color w:val="000000"/>
      <w:spacing w:val="-5"/>
      <w:szCs w:val="20"/>
      <w:lang w:val="en-US"/>
    </w:rPr>
  </w:style>
  <w:style w:type="paragraph" w:customStyle="1" w:styleId="table-text-0">
    <w:name w:val="table-text-0"/>
    <w:basedOn w:val="a1"/>
    <w:rsid w:val="002B5725"/>
    <w:pPr>
      <w:shd w:val="clear" w:color="auto" w:fill="FFFFFF"/>
      <w:tabs>
        <w:tab w:val="left" w:pos="394"/>
      </w:tabs>
      <w:overflowPunct w:val="0"/>
      <w:autoSpaceDE w:val="0"/>
      <w:autoSpaceDN w:val="0"/>
      <w:adjustRightInd w:val="0"/>
      <w:spacing w:before="40" w:after="40"/>
      <w:ind w:left="10" w:hanging="10"/>
      <w:textAlignment w:val="baseline"/>
    </w:pPr>
    <w:rPr>
      <w:rFonts w:eastAsia="Arial Unicode MS"/>
      <w:color w:val="000000"/>
      <w:spacing w:val="-5"/>
      <w:sz w:val="17"/>
      <w:szCs w:val="20"/>
    </w:rPr>
  </w:style>
  <w:style w:type="paragraph" w:customStyle="1" w:styleId="table-head-bold">
    <w:name w:val="table-head-bold"/>
    <w:basedOn w:val="a1"/>
    <w:uiPriority w:val="99"/>
    <w:rsid w:val="002B5725"/>
    <w:pPr>
      <w:autoSpaceDE w:val="0"/>
      <w:autoSpaceDN w:val="0"/>
      <w:adjustRightInd w:val="0"/>
      <w:spacing w:before="40"/>
    </w:pPr>
    <w:rPr>
      <w:rFonts w:eastAsia="Arial Unicode MS"/>
      <w:b/>
      <w:bCs/>
      <w:sz w:val="20"/>
      <w:szCs w:val="20"/>
    </w:rPr>
  </w:style>
  <w:style w:type="paragraph" w:customStyle="1" w:styleId="Author0">
    <w:name w:val="Author"/>
    <w:basedOn w:val="a1"/>
    <w:rsid w:val="002B5725"/>
    <w:pPr>
      <w:overflowPunct w:val="0"/>
      <w:autoSpaceDE w:val="0"/>
      <w:autoSpaceDN w:val="0"/>
      <w:adjustRightInd w:val="0"/>
      <w:ind w:firstLine="284"/>
      <w:jc w:val="center"/>
      <w:textAlignment w:val="baseline"/>
    </w:pPr>
    <w:rPr>
      <w:i/>
      <w:szCs w:val="20"/>
    </w:rPr>
  </w:style>
  <w:style w:type="paragraph" w:customStyle="1" w:styleId="Literature">
    <w:name w:val="Literature"/>
    <w:basedOn w:val="a1"/>
    <w:rsid w:val="002B5725"/>
    <w:pPr>
      <w:shd w:val="clear" w:color="auto" w:fill="FFFFFF"/>
      <w:tabs>
        <w:tab w:val="left" w:pos="0"/>
        <w:tab w:val="left" w:pos="1068"/>
      </w:tabs>
      <w:overflowPunct w:val="0"/>
      <w:autoSpaceDE w:val="0"/>
      <w:autoSpaceDN w:val="0"/>
      <w:adjustRightInd w:val="0"/>
      <w:spacing w:before="5"/>
      <w:ind w:left="720" w:hanging="360"/>
      <w:textAlignment w:val="baseline"/>
    </w:pPr>
    <w:rPr>
      <w:color w:val="000000"/>
      <w:spacing w:val="-1"/>
      <w:szCs w:val="20"/>
    </w:rPr>
  </w:style>
  <w:style w:type="character" w:customStyle="1" w:styleId="hps">
    <w:name w:val="hps"/>
    <w:rsid w:val="002B5725"/>
  </w:style>
  <w:style w:type="paragraph" w:customStyle="1" w:styleId="210">
    <w:name w:val="Основной текст 21"/>
    <w:basedOn w:val="a1"/>
    <w:rsid w:val="002B5725"/>
    <w:pPr>
      <w:overflowPunct w:val="0"/>
      <w:autoSpaceDE w:val="0"/>
      <w:autoSpaceDN w:val="0"/>
      <w:adjustRightInd w:val="0"/>
      <w:ind w:firstLine="567"/>
      <w:jc w:val="center"/>
      <w:textAlignment w:val="baseline"/>
    </w:pPr>
    <w:rPr>
      <w:sz w:val="28"/>
      <w:szCs w:val="20"/>
    </w:rPr>
  </w:style>
  <w:style w:type="paragraph" w:customStyle="1" w:styleId="Table-head-italic">
    <w:name w:val="Table-head-italic"/>
    <w:basedOn w:val="a1"/>
    <w:rsid w:val="002B5725"/>
    <w:pPr>
      <w:widowControl w:val="0"/>
      <w:shd w:val="clear" w:color="auto" w:fill="FFFFFF"/>
      <w:autoSpaceDE w:val="0"/>
      <w:autoSpaceDN w:val="0"/>
      <w:adjustRightInd w:val="0"/>
    </w:pPr>
    <w:rPr>
      <w:i/>
      <w:iCs/>
      <w:sz w:val="18"/>
      <w:szCs w:val="18"/>
      <w:lang w:val="en-US"/>
    </w:rPr>
  </w:style>
  <w:style w:type="paragraph" w:customStyle="1" w:styleId="1fc">
    <w:name w:val="Обычный1"/>
    <w:rsid w:val="002B5725"/>
    <w:pPr>
      <w:widowControl w:val="0"/>
      <w:spacing w:line="260" w:lineRule="auto"/>
    </w:pPr>
    <w:rPr>
      <w:rFonts w:ascii="Arial" w:hAnsi="Arial" w:cs="Times New Roman"/>
      <w:sz w:val="18"/>
    </w:rPr>
  </w:style>
  <w:style w:type="paragraph" w:customStyle="1" w:styleId="table-ref">
    <w:name w:val="table-ref"/>
    <w:basedOn w:val="a1"/>
    <w:rsid w:val="002B5725"/>
    <w:pPr>
      <w:shd w:val="clear" w:color="auto" w:fill="FFFFFF"/>
      <w:tabs>
        <w:tab w:val="left" w:pos="394"/>
      </w:tabs>
      <w:overflowPunct w:val="0"/>
      <w:autoSpaceDE w:val="0"/>
      <w:autoSpaceDN w:val="0"/>
      <w:adjustRightInd w:val="0"/>
      <w:spacing w:before="40" w:after="40"/>
      <w:ind w:left="10" w:firstLine="284"/>
      <w:textAlignment w:val="baseline"/>
    </w:pPr>
    <w:rPr>
      <w:rFonts w:eastAsia="Calibri"/>
      <w:color w:val="000000"/>
      <w:spacing w:val="-5"/>
      <w:sz w:val="15"/>
      <w:szCs w:val="20"/>
    </w:rPr>
  </w:style>
  <w:style w:type="paragraph" w:customStyle="1" w:styleId="Heading5">
    <w:name w:val="Heading5"/>
    <w:basedOn w:val="a1"/>
    <w:uiPriority w:val="99"/>
    <w:rsid w:val="002B5725"/>
    <w:pPr>
      <w:autoSpaceDE w:val="0"/>
      <w:autoSpaceDN w:val="0"/>
      <w:adjustRightInd w:val="0"/>
      <w:spacing w:before="100" w:after="100"/>
    </w:pPr>
    <w:rPr>
      <w:b/>
      <w:bCs/>
      <w:i/>
      <w:iCs/>
    </w:rPr>
  </w:style>
  <w:style w:type="paragraph" w:customStyle="1" w:styleId="bullet">
    <w:name w:val="bullet"/>
    <w:rsid w:val="002B5725"/>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2B5725"/>
    <w:pPr>
      <w:numPr>
        <w:numId w:val="44"/>
      </w:numPr>
    </w:pPr>
  </w:style>
  <w:style w:type="paragraph" w:customStyle="1" w:styleId="FitzFootnote">
    <w:name w:val="FitzFootnote"/>
    <w:basedOn w:val="a1"/>
    <w:rsid w:val="002B5725"/>
    <w:pPr>
      <w:shd w:val="clear" w:color="auto" w:fill="FFFFFF"/>
      <w:autoSpaceDE w:val="0"/>
      <w:autoSpaceDN w:val="0"/>
      <w:adjustRightInd w:val="0"/>
      <w:spacing w:before="60" w:after="60"/>
    </w:pPr>
    <w:rPr>
      <w:color w:val="000000"/>
      <w:sz w:val="18"/>
      <w:szCs w:val="18"/>
      <w:lang w:val="en-US"/>
    </w:rPr>
  </w:style>
  <w:style w:type="paragraph" w:customStyle="1" w:styleId="table-text-1">
    <w:name w:val="table-text-1"/>
    <w:basedOn w:val="a1"/>
    <w:rsid w:val="002B5725"/>
    <w:pPr>
      <w:overflowPunct w:val="0"/>
      <w:autoSpaceDE w:val="0"/>
      <w:autoSpaceDN w:val="0"/>
      <w:adjustRightInd w:val="0"/>
      <w:spacing w:before="40" w:after="40"/>
      <w:ind w:left="340" w:hanging="170"/>
      <w:textAlignment w:val="baseline"/>
    </w:pPr>
    <w:rPr>
      <w:color w:val="000000"/>
      <w:sz w:val="17"/>
      <w:szCs w:val="20"/>
    </w:rPr>
  </w:style>
  <w:style w:type="paragraph" w:customStyle="1" w:styleId="formula">
    <w:name w:val="formula"/>
    <w:basedOn w:val="a1"/>
    <w:rsid w:val="002B5725"/>
    <w:pPr>
      <w:shd w:val="clear" w:color="auto" w:fill="FFFFFF"/>
      <w:tabs>
        <w:tab w:val="left" w:pos="394"/>
      </w:tabs>
      <w:overflowPunct w:val="0"/>
      <w:autoSpaceDE w:val="0"/>
      <w:autoSpaceDN w:val="0"/>
      <w:adjustRightInd w:val="0"/>
      <w:spacing w:before="60" w:after="60"/>
      <w:ind w:firstLine="227"/>
      <w:textAlignment w:val="baseline"/>
    </w:pPr>
    <w:rPr>
      <w:sz w:val="20"/>
      <w:szCs w:val="20"/>
    </w:rPr>
  </w:style>
  <w:style w:type="character" w:customStyle="1" w:styleId="afe">
    <w:name w:val="Обычный (веб) Знак"/>
    <w:link w:val="afd"/>
    <w:uiPriority w:val="99"/>
    <w:rsid w:val="003D7A3A"/>
    <w:rPr>
      <w:rFonts w:ascii="Times New Roman" w:eastAsia="Times New Roman" w:hAnsi="Times New Roman" w:cs="Times New Roman"/>
      <w:sz w:val="24"/>
      <w:szCs w:val="24"/>
    </w:rPr>
  </w:style>
  <w:style w:type="paragraph" w:customStyle="1" w:styleId="36">
    <w:name w:val="Стиль3"/>
    <w:basedOn w:val="a1"/>
    <w:link w:val="37"/>
    <w:qFormat/>
    <w:rsid w:val="00C11091"/>
    <w:pPr>
      <w:tabs>
        <w:tab w:val="num" w:pos="720"/>
      </w:tabs>
      <w:spacing w:before="240"/>
      <w:ind w:left="720" w:hanging="360"/>
    </w:pPr>
    <w:rPr>
      <w:szCs w:val="20"/>
      <w:lang w:val="x-none" w:eastAsia="x-none"/>
    </w:rPr>
  </w:style>
  <w:style w:type="character" w:customStyle="1" w:styleId="37">
    <w:name w:val="Стиль3 Знак"/>
    <w:basedOn w:val="a3"/>
    <w:link w:val="36"/>
    <w:rsid w:val="00C11091"/>
    <w:rPr>
      <w:rFonts w:ascii="Times New Roman" w:eastAsia="Times New Roman" w:hAnsi="Times New Roman" w:cs="Times New Roman"/>
      <w:sz w:val="24"/>
      <w:lang w:val="x-none" w:eastAsia="x-none"/>
    </w:rPr>
  </w:style>
  <w:style w:type="paragraph" w:customStyle="1" w:styleId="1fd">
    <w:name w:val="Обычный (веб)1"/>
    <w:basedOn w:val="a1"/>
    <w:uiPriority w:val="99"/>
    <w:unhideWhenUsed/>
    <w:qFormat/>
    <w:rsid w:val="007B6E43"/>
    <w:pPr>
      <w:spacing w:beforeAutospacing="1" w:afterAutospacing="1" w:line="288" w:lineRule="auto"/>
    </w:pPr>
  </w:style>
  <w:style w:type="paragraph" w:customStyle="1" w:styleId="msolistparagraphmrcssattr">
    <w:name w:val="msolistparagraph_mr_css_attr"/>
    <w:basedOn w:val="a1"/>
    <w:qFormat/>
    <w:rsid w:val="00E60624"/>
    <w:pPr>
      <w:overflowPunct w:val="0"/>
      <w:spacing w:before="280" w:after="280"/>
    </w:pPr>
  </w:style>
  <w:style w:type="table" w:customStyle="1" w:styleId="1fe">
    <w:name w:val="Сетка таблицы светлая1"/>
    <w:basedOn w:val="a4"/>
    <w:uiPriority w:val="40"/>
    <w:rsid w:val="00E60624"/>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25">
    <w:name w:val="Строгий2"/>
    <w:rsid w:val="008D42EE"/>
  </w:style>
  <w:style w:type="character" w:customStyle="1" w:styleId="17">
    <w:name w:val="Абзац списка Знак1"/>
    <w:link w:val="aff"/>
    <w:uiPriority w:val="34"/>
    <w:locked/>
    <w:rsid w:val="00961E65"/>
    <w:rPr>
      <w:rFonts w:ascii="Times New Roman" w:hAnsi="Times New Roman"/>
      <w:sz w:val="24"/>
      <w:szCs w:val="22"/>
      <w:lang w:eastAsia="en-US"/>
    </w:rPr>
  </w:style>
  <w:style w:type="character" w:customStyle="1" w:styleId="70">
    <w:name w:val="Заголовок 7 Знак"/>
    <w:basedOn w:val="a3"/>
    <w:link w:val="7"/>
    <w:rsid w:val="00FF3801"/>
    <w:rPr>
      <w:rFonts w:ascii="Arial" w:eastAsia="Times New Roman" w:hAnsi="Arial" w:cs="Arial"/>
      <w:b/>
      <w:bCs/>
      <w:sz w:val="28"/>
      <w:szCs w:val="28"/>
    </w:rPr>
  </w:style>
  <w:style w:type="paragraph" w:styleId="1ff">
    <w:name w:val="index 1"/>
    <w:basedOn w:val="a1"/>
    <w:next w:val="a1"/>
    <w:autoRedefine/>
    <w:uiPriority w:val="99"/>
    <w:semiHidden/>
    <w:rsid w:val="00FF3801"/>
    <w:pPr>
      <w:ind w:left="240" w:hanging="240"/>
    </w:pPr>
    <w:rPr>
      <w:rFonts w:eastAsia="Calibri"/>
      <w:szCs w:val="22"/>
      <w:lang w:eastAsia="en-US"/>
    </w:rPr>
  </w:style>
  <w:style w:type="character" w:customStyle="1" w:styleId="15">
    <w:name w:val="Верхний колонтитул Знак1"/>
    <w:link w:val="afb"/>
    <w:uiPriority w:val="99"/>
    <w:locked/>
    <w:rsid w:val="00FF3801"/>
    <w:rPr>
      <w:rFonts w:ascii="Times New Roman" w:hAnsi="Times New Roman"/>
      <w:sz w:val="24"/>
      <w:szCs w:val="22"/>
      <w:lang w:eastAsia="en-US"/>
    </w:rPr>
  </w:style>
  <w:style w:type="character" w:customStyle="1" w:styleId="16">
    <w:name w:val="Нижний колонтитул Знак1"/>
    <w:link w:val="afc"/>
    <w:uiPriority w:val="99"/>
    <w:locked/>
    <w:rsid w:val="00FF3801"/>
    <w:rPr>
      <w:rFonts w:ascii="Times New Roman" w:hAnsi="Times New Roman"/>
      <w:sz w:val="24"/>
      <w:szCs w:val="22"/>
      <w:lang w:eastAsia="en-US"/>
    </w:rPr>
  </w:style>
  <w:style w:type="character" w:customStyle="1" w:styleId="18">
    <w:name w:val="Текст выноски Знак1"/>
    <w:link w:val="aff1"/>
    <w:uiPriority w:val="99"/>
    <w:locked/>
    <w:rsid w:val="00FF3801"/>
    <w:rPr>
      <w:rFonts w:ascii="Tahoma" w:hAnsi="Tahoma" w:cs="Tahoma"/>
      <w:sz w:val="16"/>
      <w:szCs w:val="16"/>
      <w:lang w:eastAsia="en-US"/>
    </w:rPr>
  </w:style>
  <w:style w:type="character" w:customStyle="1" w:styleId="1b">
    <w:name w:val="Подзаголовок Знак1"/>
    <w:link w:val="a2"/>
    <w:uiPriority w:val="11"/>
    <w:locked/>
    <w:rsid w:val="00FF3801"/>
    <w:rPr>
      <w:rFonts w:ascii="Times New Roman" w:hAnsi="Times New Roman" w:cs="Times New Roman"/>
      <w:b/>
      <w:sz w:val="24"/>
      <w:szCs w:val="24"/>
      <w:u w:val="single"/>
      <w:lang w:eastAsia="en-US"/>
    </w:rPr>
  </w:style>
  <w:style w:type="character" w:customStyle="1" w:styleId="1d">
    <w:name w:val="Тема примечания Знак1"/>
    <w:link w:val="aff6"/>
    <w:uiPriority w:val="99"/>
    <w:locked/>
    <w:rsid w:val="00FF3801"/>
    <w:rPr>
      <w:rFonts w:ascii="Times New Roman" w:hAnsi="Times New Roman"/>
      <w:b/>
      <w:bCs/>
      <w:lang w:eastAsia="en-US"/>
    </w:rPr>
  </w:style>
  <w:style w:type="character" w:customStyle="1" w:styleId="1e">
    <w:name w:val="Название Знак1"/>
    <w:link w:val="aff7"/>
    <w:locked/>
    <w:rsid w:val="00FF3801"/>
    <w:rPr>
      <w:rFonts w:ascii="Times New Roman" w:eastAsia="Calibri Light" w:hAnsi="Times New Roman" w:cs="Calibri Light"/>
      <w:spacing w:val="-10"/>
      <w:sz w:val="28"/>
      <w:szCs w:val="56"/>
      <w:u w:val="single"/>
      <w:lang w:eastAsia="en-US"/>
    </w:rPr>
  </w:style>
  <w:style w:type="character" w:customStyle="1" w:styleId="1f">
    <w:name w:val="Текст сноски Знак1"/>
    <w:link w:val="aff8"/>
    <w:uiPriority w:val="99"/>
    <w:locked/>
    <w:rsid w:val="00FF3801"/>
    <w:rPr>
      <w:rFonts w:cs="Times New Roman"/>
      <w:lang w:eastAsia="en-US"/>
    </w:rPr>
  </w:style>
  <w:style w:type="paragraph" w:customStyle="1" w:styleId="affff7">
    <w:name w:val="Стиль"/>
    <w:uiPriority w:val="99"/>
    <w:rsid w:val="00FF3801"/>
    <w:pPr>
      <w:keepNext/>
      <w:keepLines/>
      <w:spacing w:line="276" w:lineRule="auto"/>
      <w:outlineLvl w:val="0"/>
    </w:pPr>
    <w:rPr>
      <w:rFonts w:ascii="Times New Roman" w:hAnsi="Times New Roman" w:cs="Times New Roman"/>
      <w:sz w:val="24"/>
      <w:szCs w:val="22"/>
      <w:lang w:eastAsia="en-US"/>
    </w:rPr>
  </w:style>
  <w:style w:type="character" w:customStyle="1" w:styleId="apple-style-span">
    <w:name w:val="apple-style-span"/>
    <w:rsid w:val="00FF3801"/>
  </w:style>
  <w:style w:type="paragraph" w:customStyle="1" w:styleId="a0">
    <w:name w:val="Список ключевых слов"/>
    <w:basedOn w:val="aff"/>
    <w:link w:val="affff8"/>
    <w:qFormat/>
    <w:rsid w:val="00FF3801"/>
    <w:pPr>
      <w:numPr>
        <w:numId w:val="82"/>
      </w:numPr>
      <w:ind w:left="0" w:firstLine="709"/>
      <w:contextualSpacing w:val="0"/>
    </w:pPr>
    <w:rPr>
      <w:rFonts w:cs="Times New Roman"/>
      <w:szCs w:val="28"/>
    </w:rPr>
  </w:style>
  <w:style w:type="paragraph" w:customStyle="1" w:styleId="affff9">
    <w:name w:val="Сокращения"/>
    <w:basedOn w:val="a1"/>
    <w:link w:val="affffa"/>
    <w:qFormat/>
    <w:rsid w:val="00FF3801"/>
    <w:pPr>
      <w:ind w:firstLine="709"/>
    </w:pPr>
    <w:rPr>
      <w:rFonts w:eastAsia="Calibri"/>
      <w:szCs w:val="22"/>
      <w:lang w:eastAsia="en-US"/>
    </w:rPr>
  </w:style>
  <w:style w:type="character" w:customStyle="1" w:styleId="affff8">
    <w:name w:val="Список ключевых слов Знак"/>
    <w:link w:val="a0"/>
    <w:locked/>
    <w:rsid w:val="00FF3801"/>
    <w:rPr>
      <w:rFonts w:ascii="Times New Roman" w:hAnsi="Times New Roman" w:cs="Times New Roman"/>
      <w:sz w:val="24"/>
      <w:szCs w:val="28"/>
      <w:lang w:eastAsia="en-US"/>
    </w:rPr>
  </w:style>
  <w:style w:type="character" w:customStyle="1" w:styleId="affffa">
    <w:name w:val="Сокращения Знак"/>
    <w:link w:val="affff9"/>
    <w:locked/>
    <w:rsid w:val="00FF3801"/>
    <w:rPr>
      <w:rFonts w:ascii="Times New Roman" w:hAnsi="Times New Roman" w:cs="Times New Roman"/>
      <w:sz w:val="24"/>
      <w:szCs w:val="22"/>
      <w:lang w:eastAsia="en-US"/>
    </w:rPr>
  </w:style>
  <w:style w:type="paragraph" w:customStyle="1" w:styleId="affffb">
    <w:name w:val="Таблицы"/>
    <w:basedOn w:val="afd"/>
    <w:link w:val="affffc"/>
    <w:qFormat/>
    <w:rsid w:val="00FF3801"/>
    <w:pPr>
      <w:spacing w:line="240" w:lineRule="auto"/>
    </w:pPr>
  </w:style>
  <w:style w:type="paragraph" w:customStyle="1" w:styleId="affffd">
    <w:name w:val="Наим. табл"/>
    <w:basedOn w:val="a1"/>
    <w:link w:val="affffe"/>
    <w:qFormat/>
    <w:rsid w:val="00FF3801"/>
    <w:pPr>
      <w:ind w:firstLine="709"/>
    </w:pPr>
    <w:rPr>
      <w:rFonts w:eastAsia="Calibri"/>
      <w:szCs w:val="22"/>
      <w:lang w:eastAsia="en-US"/>
    </w:rPr>
  </w:style>
  <w:style w:type="character" w:customStyle="1" w:styleId="affffc">
    <w:name w:val="Таблицы Знак"/>
    <w:basedOn w:val="afffc"/>
    <w:link w:val="affffb"/>
    <w:locked/>
    <w:rsid w:val="00FF3801"/>
    <w:rPr>
      <w:rFonts w:ascii="Times New Roman" w:eastAsia="Times New Roman" w:hAnsi="Times New Roman" w:cs="Times New Roman"/>
      <w:sz w:val="24"/>
      <w:szCs w:val="24"/>
    </w:rPr>
  </w:style>
  <w:style w:type="character" w:customStyle="1" w:styleId="affffe">
    <w:name w:val="Наим. табл Знак"/>
    <w:link w:val="affffd"/>
    <w:locked/>
    <w:rsid w:val="00FF3801"/>
    <w:rPr>
      <w:rFonts w:ascii="Times New Roman" w:hAnsi="Times New Roman" w:cs="Times New Roman"/>
      <w:sz w:val="24"/>
      <w:szCs w:val="22"/>
      <w:lang w:eastAsia="en-US"/>
    </w:rPr>
  </w:style>
  <w:style w:type="paragraph" w:customStyle="1" w:styleId="afffff">
    <w:name w:val="Рекомендация"/>
    <w:basedOn w:val="10"/>
    <w:link w:val="afffff0"/>
    <w:qFormat/>
    <w:rsid w:val="00FF3801"/>
    <w:rPr>
      <w:szCs w:val="22"/>
      <w:lang w:eastAsia="en-US"/>
    </w:rPr>
  </w:style>
  <w:style w:type="paragraph" w:customStyle="1" w:styleId="1ff0">
    <w:name w:val="УДД1"/>
    <w:aliases w:val="УУР1"/>
    <w:basedOn w:val="afff6"/>
    <w:uiPriority w:val="99"/>
    <w:rsid w:val="00FF3801"/>
    <w:pPr>
      <w:ind w:left="709" w:firstLine="0"/>
      <w:contextualSpacing w:val="0"/>
    </w:pPr>
    <w:rPr>
      <w:rFonts w:eastAsia="Calibri"/>
      <w:b/>
      <w:lang w:eastAsia="en-US"/>
    </w:rPr>
  </w:style>
  <w:style w:type="character" w:customStyle="1" w:styleId="afffff0">
    <w:name w:val="Рекомендация Знак"/>
    <w:basedOn w:val="110"/>
    <w:link w:val="afffff"/>
    <w:locked/>
    <w:rsid w:val="00FF3801"/>
    <w:rPr>
      <w:rFonts w:ascii="Times New Roman" w:eastAsia="Times New Roman" w:hAnsi="Times New Roman" w:cs="Times New Roman"/>
      <w:sz w:val="24"/>
      <w:szCs w:val="22"/>
      <w:lang w:val="x-none" w:eastAsia="en-US"/>
    </w:rPr>
  </w:style>
  <w:style w:type="table" w:customStyle="1" w:styleId="72">
    <w:name w:val="Сетка таблицы7"/>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8">
    <w:name w:val="Сетка таблицы3"/>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FF3801"/>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1">
    <w:name w:val="ссылка"/>
    <w:basedOn w:val="a1"/>
    <w:link w:val="afffff2"/>
    <w:qFormat/>
    <w:rsid w:val="00FF3801"/>
    <w:pPr>
      <w:ind w:firstLine="709"/>
    </w:pPr>
    <w:rPr>
      <w:i/>
      <w:color w:val="0070C0"/>
      <w:u w:val="single"/>
      <w:lang w:eastAsia="en-US"/>
    </w:rPr>
  </w:style>
  <w:style w:type="character" w:customStyle="1" w:styleId="afffff2">
    <w:name w:val="ссылка Знак"/>
    <w:link w:val="afffff1"/>
    <w:locked/>
    <w:rsid w:val="00FF3801"/>
    <w:rPr>
      <w:rFonts w:ascii="Times New Roman" w:eastAsia="Times New Roman" w:hAnsi="Times New Roman" w:cs="Times New Roman"/>
      <w:i/>
      <w:color w:val="0070C0"/>
      <w:sz w:val="24"/>
      <w:szCs w:val="24"/>
      <w:u w:val="single"/>
      <w:lang w:eastAsia="en-US"/>
    </w:rPr>
  </w:style>
  <w:style w:type="character" w:customStyle="1" w:styleId="afffff3">
    <w:name w:val="Основной текст_"/>
    <w:link w:val="1ff1"/>
    <w:locked/>
    <w:rsid w:val="00FF3801"/>
    <w:rPr>
      <w:rFonts w:ascii="Times New Roman" w:hAnsi="Times New Roman" w:cs="Times New Roman"/>
      <w:sz w:val="28"/>
      <w:szCs w:val="28"/>
      <w:shd w:val="clear" w:color="auto" w:fill="FFFFFF"/>
    </w:rPr>
  </w:style>
  <w:style w:type="character" w:customStyle="1" w:styleId="26">
    <w:name w:val="Заголовок №2_"/>
    <w:link w:val="27"/>
    <w:locked/>
    <w:rsid w:val="00FF3801"/>
    <w:rPr>
      <w:rFonts w:ascii="Times New Roman" w:hAnsi="Times New Roman" w:cs="Times New Roman"/>
      <w:b/>
      <w:bCs/>
      <w:sz w:val="28"/>
      <w:szCs w:val="28"/>
      <w:shd w:val="clear" w:color="auto" w:fill="FFFFFF"/>
    </w:rPr>
  </w:style>
  <w:style w:type="paragraph" w:customStyle="1" w:styleId="1ff1">
    <w:name w:val="Основной текст1"/>
    <w:basedOn w:val="a1"/>
    <w:link w:val="afffff3"/>
    <w:rsid w:val="00FF3801"/>
    <w:pPr>
      <w:widowControl w:val="0"/>
      <w:shd w:val="clear" w:color="auto" w:fill="FFFFFF"/>
      <w:spacing w:line="240" w:lineRule="auto"/>
      <w:ind w:firstLine="400"/>
    </w:pPr>
    <w:rPr>
      <w:rFonts w:eastAsia="Calibri"/>
      <w:sz w:val="28"/>
      <w:szCs w:val="28"/>
    </w:rPr>
  </w:style>
  <w:style w:type="paragraph" w:customStyle="1" w:styleId="27">
    <w:name w:val="Заголовок №2"/>
    <w:basedOn w:val="a1"/>
    <w:link w:val="26"/>
    <w:rsid w:val="00FF3801"/>
    <w:pPr>
      <w:widowControl w:val="0"/>
      <w:shd w:val="clear" w:color="auto" w:fill="FFFFFF"/>
      <w:spacing w:after="160" w:line="240" w:lineRule="auto"/>
      <w:ind w:right="100"/>
      <w:jc w:val="center"/>
      <w:outlineLvl w:val="1"/>
    </w:pPr>
    <w:rPr>
      <w:rFonts w:eastAsia="Calibri"/>
      <w:b/>
      <w:bCs/>
      <w:sz w:val="28"/>
      <w:szCs w:val="28"/>
    </w:rPr>
  </w:style>
  <w:style w:type="numbering" w:customStyle="1" w:styleId="1ff2">
    <w:name w:val="Нет списка1"/>
    <w:next w:val="a5"/>
    <w:uiPriority w:val="99"/>
    <w:semiHidden/>
    <w:unhideWhenUsed/>
    <w:rsid w:val="00FF3801"/>
  </w:style>
  <w:style w:type="numbering" w:customStyle="1" w:styleId="28">
    <w:name w:val="Нет списка2"/>
    <w:next w:val="a5"/>
    <w:uiPriority w:val="99"/>
    <w:semiHidden/>
    <w:unhideWhenUsed/>
    <w:rsid w:val="00FF3801"/>
  </w:style>
  <w:style w:type="numbering" w:customStyle="1" w:styleId="39">
    <w:name w:val="Нет списка3"/>
    <w:next w:val="a5"/>
    <w:uiPriority w:val="99"/>
    <w:semiHidden/>
    <w:unhideWhenUsed/>
    <w:rsid w:val="00FF3801"/>
  </w:style>
  <w:style w:type="paragraph" w:customStyle="1" w:styleId="310">
    <w:name w:val="Основной текст с отступом 31"/>
    <w:basedOn w:val="a1"/>
    <w:rsid w:val="00FF3801"/>
    <w:pPr>
      <w:suppressAutoHyphens/>
      <w:spacing w:after="120" w:line="240" w:lineRule="auto"/>
      <w:ind w:left="283" w:firstLine="567"/>
    </w:pPr>
    <w:rPr>
      <w:rFonts w:cs="Calibri"/>
      <w:sz w:val="16"/>
      <w:szCs w:val="16"/>
      <w:lang w:eastAsia="ar-SA"/>
    </w:rPr>
  </w:style>
  <w:style w:type="table" w:customStyle="1" w:styleId="29">
    <w:name w:val="Сетка таблицы2"/>
    <w:basedOn w:val="a4"/>
    <w:next w:val="affa"/>
    <w:uiPriority w:val="59"/>
    <w:rsid w:val="00FF3801"/>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FF3801"/>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FF3801"/>
  </w:style>
  <w:style w:type="paragraph" w:customStyle="1" w:styleId="firstlast">
    <w:name w:val="first last"/>
    <w:basedOn w:val="a1"/>
    <w:uiPriority w:val="99"/>
    <w:rsid w:val="00FF3801"/>
    <w:pPr>
      <w:spacing w:before="100" w:beforeAutospacing="1" w:after="100" w:afterAutospacing="1" w:line="240" w:lineRule="auto"/>
      <w:ind w:firstLine="567"/>
    </w:pPr>
  </w:style>
  <w:style w:type="paragraph" w:customStyle="1" w:styleId="last">
    <w:name w:val="last"/>
    <w:basedOn w:val="a1"/>
    <w:uiPriority w:val="99"/>
    <w:rsid w:val="00FF3801"/>
    <w:pPr>
      <w:spacing w:before="100" w:beforeAutospacing="1" w:after="100" w:afterAutospacing="1" w:line="240" w:lineRule="auto"/>
      <w:ind w:firstLine="567"/>
    </w:pPr>
  </w:style>
  <w:style w:type="paragraph" w:customStyle="1" w:styleId="para">
    <w:name w:val="para"/>
    <w:basedOn w:val="a1"/>
    <w:uiPriority w:val="99"/>
    <w:rsid w:val="00FF3801"/>
    <w:pPr>
      <w:spacing w:before="100" w:beforeAutospacing="1" w:after="100" w:afterAutospacing="1" w:line="240" w:lineRule="auto"/>
      <w:ind w:firstLine="567"/>
    </w:pPr>
    <w:rPr>
      <w:rFonts w:ascii="Arial" w:hAnsi="Arial" w:cs="Arial"/>
      <w:color w:val="000000"/>
      <w:sz w:val="26"/>
      <w:szCs w:val="26"/>
    </w:rPr>
  </w:style>
  <w:style w:type="character" w:customStyle="1" w:styleId="selectbg">
    <w:name w:val="select_bg"/>
    <w:rsid w:val="00FF3801"/>
  </w:style>
  <w:style w:type="character" w:customStyle="1" w:styleId="postbody1">
    <w:name w:val="postbody1"/>
    <w:rsid w:val="00FF3801"/>
    <w:rPr>
      <w:sz w:val="18"/>
      <w:szCs w:val="18"/>
    </w:rPr>
  </w:style>
  <w:style w:type="character" w:customStyle="1" w:styleId="volume">
    <w:name w:val="volume"/>
    <w:rsid w:val="00FF3801"/>
  </w:style>
  <w:style w:type="character" w:customStyle="1" w:styleId="issue">
    <w:name w:val="issue"/>
    <w:rsid w:val="00FF3801"/>
  </w:style>
  <w:style w:type="character" w:customStyle="1" w:styleId="pages">
    <w:name w:val="pages"/>
    <w:rsid w:val="00FF3801"/>
  </w:style>
  <w:style w:type="paragraph" w:customStyle="1" w:styleId="220">
    <w:name w:val="Основной текст 22"/>
    <w:basedOn w:val="a1"/>
    <w:rsid w:val="00FF3801"/>
    <w:pPr>
      <w:suppressAutoHyphens/>
      <w:spacing w:line="100" w:lineRule="atLeast"/>
      <w:ind w:firstLine="567"/>
    </w:pPr>
    <w:rPr>
      <w:kern w:val="1"/>
      <w:lang w:eastAsia="ar-SA"/>
    </w:rPr>
  </w:style>
  <w:style w:type="paragraph" w:customStyle="1" w:styleId="afffff4">
    <w:name w:val="Содержимое таблицы"/>
    <w:basedOn w:val="a1"/>
    <w:rsid w:val="00FF3801"/>
    <w:pPr>
      <w:widowControl w:val="0"/>
      <w:suppressLineNumbers/>
      <w:suppressAutoHyphens/>
      <w:spacing w:line="240" w:lineRule="auto"/>
      <w:ind w:firstLine="567"/>
    </w:pPr>
    <w:rPr>
      <w:rFonts w:ascii="Arial" w:eastAsia="Arial Unicode MS" w:hAnsi="Arial"/>
      <w:kern w:val="1"/>
      <w:sz w:val="20"/>
      <w:lang w:eastAsia="ar-SA"/>
    </w:rPr>
  </w:style>
  <w:style w:type="paragraph" w:customStyle="1" w:styleId="TextDrugs">
    <w:name w:val="Text_Drugs"/>
    <w:basedOn w:val="a1"/>
    <w:rsid w:val="00FF3801"/>
    <w:pPr>
      <w:suppressAutoHyphens/>
      <w:spacing w:line="100" w:lineRule="atLeast"/>
      <w:ind w:firstLine="567"/>
    </w:pPr>
    <w:rPr>
      <w:rFonts w:ascii="Cambria" w:eastAsia="MS Mincho" w:hAnsi="Cambria"/>
      <w:kern w:val="1"/>
      <w:lang w:val="de-DE" w:eastAsia="ar-SA"/>
    </w:rPr>
  </w:style>
  <w:style w:type="character" w:customStyle="1" w:styleId="maintextbldleft">
    <w:name w:val="maintextbldleft"/>
    <w:rsid w:val="00FF3801"/>
  </w:style>
  <w:style w:type="character" w:customStyle="1" w:styleId="maintextleft">
    <w:name w:val="maintextleft"/>
    <w:rsid w:val="00FF3801"/>
  </w:style>
  <w:style w:type="paragraph" w:customStyle="1" w:styleId="2a">
    <w:name w:val="Абзац списка2"/>
    <w:basedOn w:val="a1"/>
    <w:rsid w:val="00FF3801"/>
    <w:pPr>
      <w:suppressAutoHyphens/>
      <w:spacing w:after="200" w:line="276" w:lineRule="auto"/>
      <w:ind w:firstLine="567"/>
    </w:pPr>
    <w:rPr>
      <w:rFonts w:ascii="Calibri" w:eastAsia="Calibri" w:hAnsi="Calibri" w:cs="Calibri"/>
      <w:sz w:val="22"/>
      <w:szCs w:val="22"/>
      <w:lang w:val="nl-NL" w:eastAsia="ar-SA"/>
    </w:rPr>
  </w:style>
  <w:style w:type="paragraph" w:customStyle="1" w:styleId="230">
    <w:name w:val="Основной текст 23"/>
    <w:basedOn w:val="a1"/>
    <w:rsid w:val="00FF3801"/>
    <w:pPr>
      <w:suppressAutoHyphens/>
      <w:spacing w:line="100" w:lineRule="atLeast"/>
      <w:ind w:firstLine="567"/>
    </w:pPr>
    <w:rPr>
      <w:kern w:val="1"/>
      <w:lang w:eastAsia="ar-SA"/>
    </w:rPr>
  </w:style>
  <w:style w:type="paragraph" w:styleId="2b">
    <w:name w:val="Body Text 2"/>
    <w:basedOn w:val="a1"/>
    <w:link w:val="2c"/>
    <w:semiHidden/>
    <w:rsid w:val="00FF3801"/>
    <w:pPr>
      <w:spacing w:line="240" w:lineRule="auto"/>
      <w:ind w:firstLine="567"/>
    </w:pPr>
    <w:rPr>
      <w:szCs w:val="20"/>
    </w:rPr>
  </w:style>
  <w:style w:type="character" w:customStyle="1" w:styleId="2c">
    <w:name w:val="Основной текст 2 Знак"/>
    <w:basedOn w:val="a3"/>
    <w:link w:val="2b"/>
    <w:semiHidden/>
    <w:rsid w:val="00FF3801"/>
    <w:rPr>
      <w:rFonts w:ascii="Times New Roman" w:eastAsia="Times New Roman" w:hAnsi="Times New Roman" w:cs="Times New Roman"/>
      <w:sz w:val="24"/>
    </w:rPr>
  </w:style>
  <w:style w:type="character" w:customStyle="1" w:styleId="freeaccess">
    <w:name w:val="freeaccess"/>
    <w:rsid w:val="00FF3801"/>
  </w:style>
  <w:style w:type="paragraph" w:customStyle="1" w:styleId="3a">
    <w:name w:val="Абзац списка3"/>
    <w:basedOn w:val="a1"/>
    <w:rsid w:val="00FF3801"/>
    <w:pPr>
      <w:spacing w:line="240" w:lineRule="auto"/>
      <w:ind w:left="720" w:firstLine="567"/>
    </w:pPr>
    <w:rPr>
      <w:rFonts w:eastAsia="Calibri"/>
    </w:rPr>
  </w:style>
  <w:style w:type="paragraph" w:customStyle="1" w:styleId="TableParagraph">
    <w:name w:val="Table Paragraph"/>
    <w:basedOn w:val="a1"/>
    <w:rsid w:val="00FF3801"/>
    <w:pPr>
      <w:widowControl w:val="0"/>
      <w:spacing w:line="240" w:lineRule="auto"/>
      <w:ind w:left="103" w:firstLine="567"/>
    </w:pPr>
    <w:rPr>
      <w:rFonts w:ascii="Calibri" w:hAnsi="Calibri" w:cs="Calibri"/>
      <w:sz w:val="22"/>
      <w:szCs w:val="22"/>
      <w:lang w:val="en-US" w:eastAsia="en-US"/>
    </w:rPr>
  </w:style>
  <w:style w:type="character" w:customStyle="1" w:styleId="WW8Num3z1">
    <w:name w:val="WW8Num3z1"/>
    <w:rsid w:val="00FF3801"/>
    <w:rPr>
      <w:rFonts w:ascii="Courier New" w:hAnsi="Courier New" w:cs="Courier New"/>
    </w:rPr>
  </w:style>
  <w:style w:type="character" w:customStyle="1" w:styleId="WW8Num3z2">
    <w:name w:val="WW8Num3z2"/>
    <w:rsid w:val="00FF3801"/>
    <w:rPr>
      <w:rFonts w:ascii="Wingdings" w:hAnsi="Wingdings" w:cs="Wingdings"/>
    </w:rPr>
  </w:style>
  <w:style w:type="character" w:customStyle="1" w:styleId="WW8Num3z4">
    <w:name w:val="WW8Num3z4"/>
    <w:rsid w:val="00FF3801"/>
    <w:rPr>
      <w:rFonts w:ascii="Courier New" w:hAnsi="Courier New" w:cs="Courier New"/>
    </w:rPr>
  </w:style>
  <w:style w:type="character" w:customStyle="1" w:styleId="WW8Num5z1">
    <w:name w:val="WW8Num5z1"/>
    <w:rsid w:val="00FF3801"/>
    <w:rPr>
      <w:rFonts w:ascii="Calibri" w:hAnsi="Calibri" w:cs="Calibri"/>
    </w:rPr>
  </w:style>
  <w:style w:type="character" w:customStyle="1" w:styleId="WW8Num5z2">
    <w:name w:val="WW8Num5z2"/>
    <w:rsid w:val="00FF3801"/>
    <w:rPr>
      <w:rFonts w:ascii="Wingdings" w:hAnsi="Wingdings" w:cs="Wingdings"/>
    </w:rPr>
  </w:style>
  <w:style w:type="character" w:customStyle="1" w:styleId="WW8Num5z4">
    <w:name w:val="WW8Num5z4"/>
    <w:rsid w:val="00FF3801"/>
    <w:rPr>
      <w:rFonts w:ascii="Courier New" w:hAnsi="Courier New" w:cs="Courier New"/>
    </w:rPr>
  </w:style>
  <w:style w:type="character" w:customStyle="1" w:styleId="WW8Num6z1">
    <w:name w:val="WW8Num6z1"/>
    <w:rsid w:val="00FF3801"/>
    <w:rPr>
      <w:rFonts w:ascii="Courier New" w:hAnsi="Courier New" w:cs="Courier New"/>
    </w:rPr>
  </w:style>
  <w:style w:type="character" w:customStyle="1" w:styleId="WW8Num6z2">
    <w:name w:val="WW8Num6z2"/>
    <w:rsid w:val="00FF3801"/>
    <w:rPr>
      <w:rFonts w:ascii="Wingdings" w:hAnsi="Wingdings" w:cs="Wingdings"/>
    </w:rPr>
  </w:style>
  <w:style w:type="character" w:customStyle="1" w:styleId="WW8Num7z0">
    <w:name w:val="WW8Num7z0"/>
    <w:rsid w:val="00FF3801"/>
    <w:rPr>
      <w:rFonts w:ascii="Symbol" w:hAnsi="Symbol" w:cs="Symbol"/>
    </w:rPr>
  </w:style>
  <w:style w:type="character" w:customStyle="1" w:styleId="WW8Num7z1">
    <w:name w:val="WW8Num7z1"/>
    <w:rsid w:val="00FF3801"/>
    <w:rPr>
      <w:rFonts w:ascii="Calibri" w:hAnsi="Calibri" w:cs="Calibri"/>
    </w:rPr>
  </w:style>
  <w:style w:type="character" w:customStyle="1" w:styleId="WW8Num8z0">
    <w:name w:val="WW8Num8z0"/>
    <w:rsid w:val="00FF3801"/>
    <w:rPr>
      <w:rFonts w:ascii="Symbol" w:hAnsi="Symbol" w:cs="Symbol"/>
    </w:rPr>
  </w:style>
  <w:style w:type="character" w:customStyle="1" w:styleId="WW8Num9z0">
    <w:name w:val="WW8Num9z0"/>
    <w:rsid w:val="00FF3801"/>
    <w:rPr>
      <w:rFonts w:ascii="Calibri" w:eastAsia="Times New Roman" w:hAnsi="Calibri" w:cs="Times New Roman"/>
    </w:rPr>
  </w:style>
  <w:style w:type="character" w:customStyle="1" w:styleId="WW8Num10z0">
    <w:name w:val="WW8Num10z0"/>
    <w:rsid w:val="00FF3801"/>
    <w:rPr>
      <w:b w:val="0"/>
      <w:i w:val="0"/>
    </w:rPr>
  </w:style>
  <w:style w:type="character" w:customStyle="1" w:styleId="WW8Num11z0">
    <w:name w:val="WW8Num11z0"/>
    <w:rsid w:val="00FF3801"/>
    <w:rPr>
      <w:rFonts w:ascii="Symbol" w:hAnsi="Symbol" w:cs="Symbol"/>
    </w:rPr>
  </w:style>
  <w:style w:type="character" w:customStyle="1" w:styleId="WW8Num12z0">
    <w:name w:val="WW8Num12z0"/>
    <w:rsid w:val="00FF3801"/>
    <w:rPr>
      <w:rFonts w:ascii="Symbol" w:hAnsi="Symbol" w:cs="Symbol"/>
    </w:rPr>
  </w:style>
  <w:style w:type="character" w:customStyle="1" w:styleId="WW8Num13z0">
    <w:name w:val="WW8Num13z0"/>
    <w:rsid w:val="00FF3801"/>
    <w:rPr>
      <w:rFonts w:ascii="Symbol" w:hAnsi="Symbol" w:cs="Symbol"/>
    </w:rPr>
  </w:style>
  <w:style w:type="character" w:customStyle="1" w:styleId="WW8Num14z0">
    <w:name w:val="WW8Num14z0"/>
    <w:rsid w:val="00FF3801"/>
    <w:rPr>
      <w:rFonts w:ascii="Calibri" w:hAnsi="Calibri" w:cs="Calibri"/>
    </w:rPr>
  </w:style>
  <w:style w:type="character" w:customStyle="1" w:styleId="WW8Num15z0">
    <w:name w:val="WW8Num15z0"/>
    <w:rsid w:val="00FF3801"/>
    <w:rPr>
      <w:rFonts w:ascii="Symbol" w:hAnsi="Symbol" w:cs="Symbol"/>
    </w:rPr>
  </w:style>
  <w:style w:type="character" w:customStyle="1" w:styleId="WW8Num16z0">
    <w:name w:val="WW8Num16z0"/>
    <w:rsid w:val="00FF3801"/>
    <w:rPr>
      <w:rFonts w:ascii="Symbol" w:hAnsi="Symbol" w:cs="Symbol"/>
    </w:rPr>
  </w:style>
  <w:style w:type="character" w:customStyle="1" w:styleId="WW8Num17z0">
    <w:name w:val="WW8Num17z0"/>
    <w:rsid w:val="00FF3801"/>
    <w:rPr>
      <w:rFonts w:ascii="Calibri" w:hAnsi="Calibri" w:cs="Calibri"/>
    </w:rPr>
  </w:style>
  <w:style w:type="character" w:customStyle="1" w:styleId="WW8Num18z0">
    <w:name w:val="WW8Num18z0"/>
    <w:rsid w:val="00FF3801"/>
    <w:rPr>
      <w:rFonts w:ascii="Symbol" w:hAnsi="Symbol" w:cs="Symbol"/>
    </w:rPr>
  </w:style>
  <w:style w:type="character" w:customStyle="1" w:styleId="WW8Num19z0">
    <w:name w:val="WW8Num19z0"/>
    <w:rsid w:val="00FF3801"/>
    <w:rPr>
      <w:rFonts w:ascii="Symbol" w:hAnsi="Symbol" w:cs="Symbol"/>
    </w:rPr>
  </w:style>
  <w:style w:type="character" w:customStyle="1" w:styleId="WW8Num20z0">
    <w:name w:val="WW8Num20z0"/>
    <w:rsid w:val="00FF3801"/>
    <w:rPr>
      <w:rFonts w:ascii="Symbol" w:hAnsi="Symbol" w:cs="Symbol"/>
    </w:rPr>
  </w:style>
  <w:style w:type="character" w:customStyle="1" w:styleId="WW8Num21z0">
    <w:name w:val="WW8Num21z0"/>
    <w:rsid w:val="00FF3801"/>
    <w:rPr>
      <w:rFonts w:ascii="Symbol" w:hAnsi="Symbol" w:cs="Symbol"/>
    </w:rPr>
  </w:style>
  <w:style w:type="character" w:customStyle="1" w:styleId="WW8Num22z0">
    <w:name w:val="WW8Num22z0"/>
    <w:rsid w:val="00FF3801"/>
    <w:rPr>
      <w:rFonts w:ascii="Symbol" w:hAnsi="Symbol" w:cs="Symbol"/>
    </w:rPr>
  </w:style>
  <w:style w:type="character" w:customStyle="1" w:styleId="WW8Num23z0">
    <w:name w:val="WW8Num23z0"/>
    <w:rsid w:val="00FF3801"/>
    <w:rPr>
      <w:rFonts w:ascii="Symbol" w:hAnsi="Symbol" w:cs="Symbol"/>
    </w:rPr>
  </w:style>
  <w:style w:type="character" w:customStyle="1" w:styleId="WW8Num24z0">
    <w:name w:val="WW8Num24z0"/>
    <w:rsid w:val="00FF3801"/>
    <w:rPr>
      <w:rFonts w:ascii="Symbol" w:hAnsi="Symbol" w:cs="Symbol"/>
    </w:rPr>
  </w:style>
  <w:style w:type="character" w:customStyle="1" w:styleId="WW8Num25z0">
    <w:name w:val="WW8Num25z0"/>
    <w:rsid w:val="00FF3801"/>
    <w:rPr>
      <w:rFonts w:ascii="Symbol" w:hAnsi="Symbol" w:cs="Symbol"/>
    </w:rPr>
  </w:style>
  <w:style w:type="character" w:customStyle="1" w:styleId="WW8Num26z0">
    <w:name w:val="WW8Num26z0"/>
    <w:rsid w:val="00FF3801"/>
    <w:rPr>
      <w:rFonts w:ascii="Symbol" w:hAnsi="Symbol" w:cs="Symbol"/>
    </w:rPr>
  </w:style>
  <w:style w:type="character" w:customStyle="1" w:styleId="WW8Num27z0">
    <w:name w:val="WW8Num27z0"/>
    <w:rsid w:val="00FF3801"/>
    <w:rPr>
      <w:rFonts w:ascii="Calibri" w:hAnsi="Calibri" w:cs="Calibri"/>
    </w:rPr>
  </w:style>
  <w:style w:type="character" w:customStyle="1" w:styleId="WW8Num27z1">
    <w:name w:val="WW8Num27z1"/>
    <w:rsid w:val="00FF3801"/>
    <w:rPr>
      <w:rFonts w:ascii="Courier New" w:hAnsi="Courier New" w:cs="Courier New"/>
    </w:rPr>
  </w:style>
  <w:style w:type="character" w:customStyle="1" w:styleId="WW8Num27z2">
    <w:name w:val="WW8Num27z2"/>
    <w:rsid w:val="00FF3801"/>
    <w:rPr>
      <w:rFonts w:ascii="Wingdings" w:hAnsi="Wingdings" w:cs="Wingdings"/>
    </w:rPr>
  </w:style>
  <w:style w:type="character" w:customStyle="1" w:styleId="WW8Num27z4">
    <w:name w:val="WW8Num27z4"/>
    <w:rsid w:val="00FF3801"/>
    <w:rPr>
      <w:rFonts w:ascii="Courier New" w:hAnsi="Courier New" w:cs="Courier New"/>
    </w:rPr>
  </w:style>
  <w:style w:type="character" w:customStyle="1" w:styleId="WW8Num28z0">
    <w:name w:val="WW8Num28z0"/>
    <w:rsid w:val="00FF3801"/>
    <w:rPr>
      <w:rFonts w:ascii="Symbol" w:hAnsi="Symbol" w:cs="Symbol"/>
    </w:rPr>
  </w:style>
  <w:style w:type="character" w:customStyle="1" w:styleId="WW8Num29z0">
    <w:name w:val="WW8Num29z0"/>
    <w:rsid w:val="00FF3801"/>
    <w:rPr>
      <w:rFonts w:ascii="Symbol" w:hAnsi="Symbol" w:cs="Symbol"/>
    </w:rPr>
  </w:style>
  <w:style w:type="character" w:customStyle="1" w:styleId="WW8Num30z0">
    <w:name w:val="WW8Num30z0"/>
    <w:rsid w:val="00FF3801"/>
    <w:rPr>
      <w:rFonts w:ascii="Symbol" w:hAnsi="Symbol" w:cs="Symbol"/>
    </w:rPr>
  </w:style>
  <w:style w:type="character" w:customStyle="1" w:styleId="WW8Num31z0">
    <w:name w:val="WW8Num31z0"/>
    <w:rsid w:val="00FF3801"/>
    <w:rPr>
      <w:b w:val="0"/>
      <w:i w:val="0"/>
      <w:kern w:val="1"/>
    </w:rPr>
  </w:style>
  <w:style w:type="character" w:customStyle="1" w:styleId="WW8Num32z0">
    <w:name w:val="WW8Num32z0"/>
    <w:rsid w:val="00FF3801"/>
    <w:rPr>
      <w:rFonts w:ascii="Symbol" w:hAnsi="Symbol" w:cs="Symbol"/>
    </w:rPr>
  </w:style>
  <w:style w:type="character" w:customStyle="1" w:styleId="WW8Num34z0">
    <w:name w:val="WW8Num34z0"/>
    <w:rsid w:val="00FF3801"/>
    <w:rPr>
      <w:rFonts w:ascii="Symbol" w:hAnsi="Symbol" w:cs="Symbol"/>
    </w:rPr>
  </w:style>
  <w:style w:type="character" w:customStyle="1" w:styleId="WW8Num34z1">
    <w:name w:val="WW8Num34z1"/>
    <w:rsid w:val="00FF3801"/>
    <w:rPr>
      <w:rFonts w:ascii="Courier New" w:hAnsi="Courier New" w:cs="Courier New"/>
    </w:rPr>
  </w:style>
  <w:style w:type="character" w:customStyle="1" w:styleId="WW8Num34z2">
    <w:name w:val="WW8Num34z2"/>
    <w:rsid w:val="00FF3801"/>
    <w:rPr>
      <w:rFonts w:ascii="Wingdings" w:hAnsi="Wingdings" w:cs="Wingdings"/>
    </w:rPr>
  </w:style>
  <w:style w:type="character" w:customStyle="1" w:styleId="WW8Num34z4">
    <w:name w:val="WW8Num34z4"/>
    <w:rsid w:val="00FF3801"/>
    <w:rPr>
      <w:rFonts w:ascii="Courier New" w:hAnsi="Courier New" w:cs="Courier New"/>
    </w:rPr>
  </w:style>
  <w:style w:type="character" w:customStyle="1" w:styleId="WW8Num35z0">
    <w:name w:val="WW8Num35z0"/>
    <w:rsid w:val="00FF3801"/>
    <w:rPr>
      <w:rFonts w:ascii="Calibri" w:hAnsi="Calibri" w:cs="Calibri"/>
    </w:rPr>
  </w:style>
  <w:style w:type="character" w:customStyle="1" w:styleId="WW8Num36z0">
    <w:name w:val="WW8Num36z0"/>
    <w:rsid w:val="00FF3801"/>
    <w:rPr>
      <w:rFonts w:ascii="Symbol" w:hAnsi="Symbol" w:cs="Symbol"/>
    </w:rPr>
  </w:style>
  <w:style w:type="character" w:customStyle="1" w:styleId="WW8Num37z0">
    <w:name w:val="WW8Num37z0"/>
    <w:rsid w:val="00FF3801"/>
    <w:rPr>
      <w:rFonts w:ascii="Symbol" w:hAnsi="Symbol" w:cs="Symbol"/>
    </w:rPr>
  </w:style>
  <w:style w:type="character" w:customStyle="1" w:styleId="WW8Num38z0">
    <w:name w:val="WW8Num38z0"/>
    <w:rsid w:val="00FF3801"/>
    <w:rPr>
      <w:rFonts w:ascii="Symbol" w:hAnsi="Symbol" w:cs="Symbol"/>
    </w:rPr>
  </w:style>
  <w:style w:type="character" w:customStyle="1" w:styleId="WW8Num39z0">
    <w:name w:val="WW8Num39z0"/>
    <w:rsid w:val="00FF3801"/>
    <w:rPr>
      <w:rFonts w:ascii="Symbol" w:hAnsi="Symbol" w:cs="Symbol"/>
    </w:rPr>
  </w:style>
  <w:style w:type="character" w:customStyle="1" w:styleId="WW8Num40z0">
    <w:name w:val="WW8Num40z0"/>
    <w:rsid w:val="00FF3801"/>
    <w:rPr>
      <w:rFonts w:ascii="Symbol" w:hAnsi="Symbol" w:cs="Symbol"/>
    </w:rPr>
  </w:style>
  <w:style w:type="character" w:customStyle="1" w:styleId="WW8Num41z0">
    <w:name w:val="WW8Num41z0"/>
    <w:rsid w:val="00FF3801"/>
    <w:rPr>
      <w:rFonts w:ascii="Calibri" w:hAnsi="Calibri" w:cs="Calibri"/>
    </w:rPr>
  </w:style>
  <w:style w:type="character" w:customStyle="1" w:styleId="WW8Num42z0">
    <w:name w:val="WW8Num42z0"/>
    <w:rsid w:val="00FF3801"/>
    <w:rPr>
      <w:rFonts w:ascii="Symbol" w:hAnsi="Symbol" w:cs="Symbol"/>
    </w:rPr>
  </w:style>
  <w:style w:type="character" w:customStyle="1" w:styleId="WW8Num43z0">
    <w:name w:val="WW8Num43z0"/>
    <w:rsid w:val="00FF3801"/>
    <w:rPr>
      <w:rFonts w:ascii="Symbol" w:hAnsi="Symbol" w:cs="Symbol"/>
    </w:rPr>
  </w:style>
  <w:style w:type="character" w:customStyle="1" w:styleId="WW8Num44z0">
    <w:name w:val="WW8Num44z0"/>
    <w:rsid w:val="00FF3801"/>
    <w:rPr>
      <w:rFonts w:ascii="Symbol" w:hAnsi="Symbol" w:cs="Symbol"/>
    </w:rPr>
  </w:style>
  <w:style w:type="character" w:customStyle="1" w:styleId="WW8Num45z0">
    <w:name w:val="WW8Num45z0"/>
    <w:rsid w:val="00FF3801"/>
    <w:rPr>
      <w:rFonts w:ascii="Symbol" w:hAnsi="Symbol" w:cs="Symbol"/>
    </w:rPr>
  </w:style>
  <w:style w:type="character" w:customStyle="1" w:styleId="WW8Num46z0">
    <w:name w:val="WW8Num46z0"/>
    <w:rsid w:val="00FF3801"/>
    <w:rPr>
      <w:rFonts w:ascii="Symbol" w:hAnsi="Symbol" w:cs="Symbol"/>
    </w:rPr>
  </w:style>
  <w:style w:type="character" w:customStyle="1" w:styleId="WW8Num47z0">
    <w:name w:val="WW8Num47z0"/>
    <w:rsid w:val="00FF3801"/>
    <w:rPr>
      <w:rFonts w:ascii="Calibri" w:hAnsi="Calibri" w:cs="Calibri"/>
    </w:rPr>
  </w:style>
  <w:style w:type="character" w:customStyle="1" w:styleId="WW8Num48z0">
    <w:name w:val="WW8Num48z0"/>
    <w:rsid w:val="00FF3801"/>
    <w:rPr>
      <w:rFonts w:ascii="Symbol" w:hAnsi="Symbol" w:cs="Symbol"/>
    </w:rPr>
  </w:style>
  <w:style w:type="character" w:customStyle="1" w:styleId="WW8Num49z0">
    <w:name w:val="WW8Num49z0"/>
    <w:rsid w:val="00FF3801"/>
    <w:rPr>
      <w:rFonts w:ascii="Symbol" w:hAnsi="Symbol" w:cs="Symbol"/>
    </w:rPr>
  </w:style>
  <w:style w:type="character" w:customStyle="1" w:styleId="WW8Num49z1">
    <w:name w:val="WW8Num49z1"/>
    <w:rsid w:val="00FF3801"/>
    <w:rPr>
      <w:rFonts w:ascii="Courier New" w:hAnsi="Courier New" w:cs="Courier New"/>
    </w:rPr>
  </w:style>
  <w:style w:type="character" w:customStyle="1" w:styleId="WW8Num49z2">
    <w:name w:val="WW8Num49z2"/>
    <w:rsid w:val="00FF3801"/>
    <w:rPr>
      <w:rFonts w:ascii="Wingdings" w:hAnsi="Wingdings" w:cs="Wingdings"/>
    </w:rPr>
  </w:style>
  <w:style w:type="character" w:customStyle="1" w:styleId="WW8Num50z0">
    <w:name w:val="WW8Num50z0"/>
    <w:rsid w:val="00FF3801"/>
    <w:rPr>
      <w:rFonts w:ascii="Symbol" w:hAnsi="Symbol" w:cs="Symbol"/>
    </w:rPr>
  </w:style>
  <w:style w:type="character" w:customStyle="1" w:styleId="2d">
    <w:name w:val="Основной шрифт абзаца2"/>
    <w:rsid w:val="00FF3801"/>
  </w:style>
  <w:style w:type="character" w:customStyle="1" w:styleId="WW8Num4z1">
    <w:name w:val="WW8Num4z1"/>
    <w:rsid w:val="00FF3801"/>
    <w:rPr>
      <w:rFonts w:ascii="Courier New" w:hAnsi="Courier New" w:cs="Courier New"/>
      <w:color w:val="000000"/>
    </w:rPr>
  </w:style>
  <w:style w:type="character" w:customStyle="1" w:styleId="WW8Num4z2">
    <w:name w:val="WW8Num4z2"/>
    <w:rsid w:val="00FF3801"/>
    <w:rPr>
      <w:rFonts w:ascii="Wingdings" w:hAnsi="Wingdings" w:cs="Wingdings"/>
    </w:rPr>
  </w:style>
  <w:style w:type="character" w:customStyle="1" w:styleId="WW8Num4z4">
    <w:name w:val="WW8Num4z4"/>
    <w:rsid w:val="00FF3801"/>
    <w:rPr>
      <w:rFonts w:ascii="Courier New" w:hAnsi="Courier New" w:cs="Courier New"/>
    </w:rPr>
  </w:style>
  <w:style w:type="character" w:customStyle="1" w:styleId="WW8Num7z2">
    <w:name w:val="WW8Num7z2"/>
    <w:rsid w:val="00FF3801"/>
    <w:rPr>
      <w:rFonts w:ascii="Wingdings" w:hAnsi="Wingdings" w:cs="Wingdings"/>
    </w:rPr>
  </w:style>
  <w:style w:type="character" w:customStyle="1" w:styleId="WW8Num7z4">
    <w:name w:val="WW8Num7z4"/>
    <w:rsid w:val="00FF3801"/>
    <w:rPr>
      <w:rFonts w:ascii="Courier New" w:hAnsi="Courier New" w:cs="Courier New"/>
    </w:rPr>
  </w:style>
  <w:style w:type="character" w:customStyle="1" w:styleId="WW8Num8z1">
    <w:name w:val="WW8Num8z1"/>
    <w:rsid w:val="00FF3801"/>
    <w:rPr>
      <w:rFonts w:ascii="Courier New" w:hAnsi="Courier New" w:cs="Courier New"/>
    </w:rPr>
  </w:style>
  <w:style w:type="character" w:customStyle="1" w:styleId="WW8Num8z2">
    <w:name w:val="WW8Num8z2"/>
    <w:rsid w:val="00FF3801"/>
    <w:rPr>
      <w:rFonts w:ascii="Wingdings" w:hAnsi="Wingdings" w:cs="Wingdings"/>
    </w:rPr>
  </w:style>
  <w:style w:type="character" w:customStyle="1" w:styleId="WW8Num9z1">
    <w:name w:val="WW8Num9z1"/>
    <w:rsid w:val="00FF3801"/>
    <w:rPr>
      <w:rFonts w:ascii="Symbol" w:hAnsi="Symbol" w:cs="Courier New"/>
    </w:rPr>
  </w:style>
  <w:style w:type="character" w:customStyle="1" w:styleId="WW8Num15z1">
    <w:name w:val="WW8Num15z1"/>
    <w:rsid w:val="00FF3801"/>
    <w:rPr>
      <w:rFonts w:ascii="Courier New" w:hAnsi="Courier New" w:cs="Courier New"/>
    </w:rPr>
  </w:style>
  <w:style w:type="character" w:customStyle="1" w:styleId="WW8Num15z2">
    <w:name w:val="WW8Num15z2"/>
    <w:rsid w:val="00FF3801"/>
    <w:rPr>
      <w:rFonts w:ascii="Wingdings" w:hAnsi="Wingdings" w:cs="Wingdings"/>
    </w:rPr>
  </w:style>
  <w:style w:type="character" w:customStyle="1" w:styleId="WW8Num16z1">
    <w:name w:val="WW8Num16z1"/>
    <w:rsid w:val="00FF3801"/>
    <w:rPr>
      <w:rFonts w:ascii="Courier New" w:hAnsi="Courier New" w:cs="Courier New"/>
    </w:rPr>
  </w:style>
  <w:style w:type="character" w:customStyle="1" w:styleId="WW8Num16z2">
    <w:name w:val="WW8Num16z2"/>
    <w:rsid w:val="00FF3801"/>
    <w:rPr>
      <w:rFonts w:ascii="Wingdings" w:hAnsi="Wingdings" w:cs="Wingdings"/>
    </w:rPr>
  </w:style>
  <w:style w:type="character" w:customStyle="1" w:styleId="WW8Num17z1">
    <w:name w:val="WW8Num17z1"/>
    <w:rsid w:val="00FF3801"/>
    <w:rPr>
      <w:rFonts w:ascii="Courier New" w:hAnsi="Courier New" w:cs="Courier New"/>
    </w:rPr>
  </w:style>
  <w:style w:type="character" w:customStyle="1" w:styleId="WW8Num17z2">
    <w:name w:val="WW8Num17z2"/>
    <w:rsid w:val="00FF3801"/>
    <w:rPr>
      <w:rFonts w:ascii="Wingdings" w:hAnsi="Wingdings" w:cs="Wingdings"/>
    </w:rPr>
  </w:style>
  <w:style w:type="character" w:customStyle="1" w:styleId="WW8Num17z3">
    <w:name w:val="WW8Num17z3"/>
    <w:rsid w:val="00FF3801"/>
    <w:rPr>
      <w:rFonts w:ascii="Symbol" w:hAnsi="Symbol" w:cs="Symbol"/>
    </w:rPr>
  </w:style>
  <w:style w:type="character" w:customStyle="1" w:styleId="WW8Num18z1">
    <w:name w:val="WW8Num18z1"/>
    <w:rsid w:val="00FF3801"/>
    <w:rPr>
      <w:rFonts w:ascii="Courier New" w:hAnsi="Courier New" w:cs="Courier New"/>
    </w:rPr>
  </w:style>
  <w:style w:type="character" w:customStyle="1" w:styleId="WW8Num18z2">
    <w:name w:val="WW8Num18z2"/>
    <w:rsid w:val="00FF3801"/>
    <w:rPr>
      <w:rFonts w:ascii="Wingdings" w:hAnsi="Wingdings" w:cs="Wingdings"/>
    </w:rPr>
  </w:style>
  <w:style w:type="character" w:customStyle="1" w:styleId="WW8Num19z1">
    <w:name w:val="WW8Num19z1"/>
    <w:rsid w:val="00FF3801"/>
    <w:rPr>
      <w:rFonts w:ascii="Courier New" w:hAnsi="Courier New" w:cs="Courier New"/>
    </w:rPr>
  </w:style>
  <w:style w:type="character" w:customStyle="1" w:styleId="WW8Num19z2">
    <w:name w:val="WW8Num19z2"/>
    <w:rsid w:val="00FF3801"/>
    <w:rPr>
      <w:rFonts w:ascii="Wingdings" w:hAnsi="Wingdings" w:cs="Wingdings"/>
    </w:rPr>
  </w:style>
  <w:style w:type="character" w:customStyle="1" w:styleId="WW8Num20z1">
    <w:name w:val="WW8Num20z1"/>
    <w:rsid w:val="00FF3801"/>
    <w:rPr>
      <w:rFonts w:ascii="Courier New" w:hAnsi="Courier New" w:cs="Courier New"/>
    </w:rPr>
  </w:style>
  <w:style w:type="character" w:customStyle="1" w:styleId="WW8Num20z2">
    <w:name w:val="WW8Num20z2"/>
    <w:rsid w:val="00FF3801"/>
    <w:rPr>
      <w:rFonts w:ascii="Wingdings" w:hAnsi="Wingdings" w:cs="Wingdings"/>
    </w:rPr>
  </w:style>
  <w:style w:type="character" w:customStyle="1" w:styleId="WW8Num21z1">
    <w:name w:val="WW8Num21z1"/>
    <w:rsid w:val="00FF3801"/>
    <w:rPr>
      <w:rFonts w:ascii="Courier New" w:hAnsi="Courier New" w:cs="Courier New"/>
    </w:rPr>
  </w:style>
  <w:style w:type="character" w:customStyle="1" w:styleId="WW8Num21z2">
    <w:name w:val="WW8Num21z2"/>
    <w:rsid w:val="00FF3801"/>
    <w:rPr>
      <w:rFonts w:ascii="Wingdings" w:hAnsi="Wingdings" w:cs="Wingdings"/>
    </w:rPr>
  </w:style>
  <w:style w:type="character" w:customStyle="1" w:styleId="WW8Num22z1">
    <w:name w:val="WW8Num22z1"/>
    <w:rsid w:val="00FF3801"/>
    <w:rPr>
      <w:rFonts w:ascii="Courier New" w:hAnsi="Courier New" w:cs="Courier New"/>
    </w:rPr>
  </w:style>
  <w:style w:type="character" w:customStyle="1" w:styleId="WW8Num22z2">
    <w:name w:val="WW8Num22z2"/>
    <w:rsid w:val="00FF3801"/>
    <w:rPr>
      <w:rFonts w:ascii="Wingdings" w:hAnsi="Wingdings" w:cs="Wingdings"/>
    </w:rPr>
  </w:style>
  <w:style w:type="character" w:customStyle="1" w:styleId="WW8Num23z1">
    <w:name w:val="WW8Num23z1"/>
    <w:rsid w:val="00FF3801"/>
    <w:rPr>
      <w:rFonts w:ascii="Courier New" w:hAnsi="Courier New" w:cs="Courier New"/>
    </w:rPr>
  </w:style>
  <w:style w:type="character" w:customStyle="1" w:styleId="WW8Num23z2">
    <w:name w:val="WW8Num23z2"/>
    <w:rsid w:val="00FF3801"/>
    <w:rPr>
      <w:rFonts w:ascii="Wingdings" w:hAnsi="Wingdings" w:cs="Wingdings"/>
    </w:rPr>
  </w:style>
  <w:style w:type="character" w:customStyle="1" w:styleId="WW8Num24z1">
    <w:name w:val="WW8Num24z1"/>
    <w:rsid w:val="00FF3801"/>
    <w:rPr>
      <w:rFonts w:ascii="Courier New" w:hAnsi="Courier New" w:cs="Courier New"/>
    </w:rPr>
  </w:style>
  <w:style w:type="character" w:customStyle="1" w:styleId="WW8Num24z2">
    <w:name w:val="WW8Num24z2"/>
    <w:rsid w:val="00FF3801"/>
    <w:rPr>
      <w:rFonts w:ascii="Wingdings" w:hAnsi="Wingdings" w:cs="Wingdings"/>
    </w:rPr>
  </w:style>
  <w:style w:type="character" w:customStyle="1" w:styleId="WW8Num25z1">
    <w:name w:val="WW8Num25z1"/>
    <w:rsid w:val="00FF3801"/>
    <w:rPr>
      <w:rFonts w:ascii="Courier New" w:hAnsi="Courier New" w:cs="Courier New"/>
    </w:rPr>
  </w:style>
  <w:style w:type="character" w:customStyle="1" w:styleId="WW8Num25z2">
    <w:name w:val="WW8Num25z2"/>
    <w:rsid w:val="00FF3801"/>
    <w:rPr>
      <w:rFonts w:ascii="Wingdings" w:hAnsi="Wingdings" w:cs="Wingdings"/>
    </w:rPr>
  </w:style>
  <w:style w:type="character" w:customStyle="1" w:styleId="WW8Num26z1">
    <w:name w:val="WW8Num26z1"/>
    <w:rsid w:val="00FF3801"/>
    <w:rPr>
      <w:rFonts w:ascii="Courier New" w:hAnsi="Courier New" w:cs="Courier New"/>
    </w:rPr>
  </w:style>
  <w:style w:type="character" w:customStyle="1" w:styleId="WW8Num26z2">
    <w:name w:val="WW8Num26z2"/>
    <w:rsid w:val="00FF3801"/>
    <w:rPr>
      <w:rFonts w:ascii="Wingdings" w:hAnsi="Wingdings" w:cs="Wingdings"/>
    </w:rPr>
  </w:style>
  <w:style w:type="character" w:customStyle="1" w:styleId="WW8Num27z3">
    <w:name w:val="WW8Num27z3"/>
    <w:rsid w:val="00FF3801"/>
    <w:rPr>
      <w:rFonts w:ascii="Symbol" w:hAnsi="Symbol" w:cs="Symbol"/>
    </w:rPr>
  </w:style>
  <w:style w:type="character" w:customStyle="1" w:styleId="WW8Num28z1">
    <w:name w:val="WW8Num28z1"/>
    <w:rsid w:val="00FF3801"/>
    <w:rPr>
      <w:rFonts w:ascii="Courier New" w:hAnsi="Courier New" w:cs="Courier New"/>
    </w:rPr>
  </w:style>
  <w:style w:type="character" w:customStyle="1" w:styleId="WW8Num28z2">
    <w:name w:val="WW8Num28z2"/>
    <w:rsid w:val="00FF3801"/>
    <w:rPr>
      <w:rFonts w:ascii="Wingdings" w:hAnsi="Wingdings" w:cs="Wingdings"/>
    </w:rPr>
  </w:style>
  <w:style w:type="character" w:customStyle="1" w:styleId="WW8Num29z1">
    <w:name w:val="WW8Num29z1"/>
    <w:rsid w:val="00FF3801"/>
    <w:rPr>
      <w:rFonts w:ascii="Courier New" w:hAnsi="Courier New" w:cs="Courier New"/>
    </w:rPr>
  </w:style>
  <w:style w:type="character" w:customStyle="1" w:styleId="WW8Num29z2">
    <w:name w:val="WW8Num29z2"/>
    <w:rsid w:val="00FF3801"/>
    <w:rPr>
      <w:rFonts w:ascii="Wingdings" w:hAnsi="Wingdings" w:cs="Wingdings"/>
    </w:rPr>
  </w:style>
  <w:style w:type="character" w:customStyle="1" w:styleId="WW8Num32z1">
    <w:name w:val="WW8Num32z1"/>
    <w:rsid w:val="00FF3801"/>
    <w:rPr>
      <w:rFonts w:ascii="Calibri" w:hAnsi="Calibri" w:cs="Calibri"/>
    </w:rPr>
  </w:style>
  <w:style w:type="character" w:customStyle="1" w:styleId="WW8Num32z2">
    <w:name w:val="WW8Num32z2"/>
    <w:rsid w:val="00FF3801"/>
    <w:rPr>
      <w:rFonts w:ascii="Wingdings" w:hAnsi="Wingdings" w:cs="Wingdings"/>
    </w:rPr>
  </w:style>
  <w:style w:type="character" w:customStyle="1" w:styleId="WW8Num32z4">
    <w:name w:val="WW8Num32z4"/>
    <w:rsid w:val="00FF3801"/>
    <w:rPr>
      <w:rFonts w:ascii="Courier New" w:hAnsi="Courier New" w:cs="Courier New"/>
    </w:rPr>
  </w:style>
  <w:style w:type="character" w:customStyle="1" w:styleId="WW8Num33z0">
    <w:name w:val="WW8Num33z0"/>
    <w:rsid w:val="00FF3801"/>
    <w:rPr>
      <w:rFonts w:ascii="Symbol" w:hAnsi="Symbol" w:cs="Symbol"/>
    </w:rPr>
  </w:style>
  <w:style w:type="character" w:customStyle="1" w:styleId="WW8Num35z1">
    <w:name w:val="WW8Num35z1"/>
    <w:rsid w:val="00FF3801"/>
    <w:rPr>
      <w:rFonts w:ascii="Courier New" w:hAnsi="Courier New" w:cs="Courier New"/>
    </w:rPr>
  </w:style>
  <w:style w:type="character" w:customStyle="1" w:styleId="WW8Num35z2">
    <w:name w:val="WW8Num35z2"/>
    <w:rsid w:val="00FF3801"/>
    <w:rPr>
      <w:rFonts w:ascii="Wingdings" w:hAnsi="Wingdings" w:cs="Wingdings"/>
    </w:rPr>
  </w:style>
  <w:style w:type="character" w:customStyle="1" w:styleId="WW8Num35z3">
    <w:name w:val="WW8Num35z3"/>
    <w:rsid w:val="00FF3801"/>
    <w:rPr>
      <w:rFonts w:ascii="Symbol" w:hAnsi="Symbol" w:cs="Symbol"/>
    </w:rPr>
  </w:style>
  <w:style w:type="character" w:customStyle="1" w:styleId="WW8Num36z1">
    <w:name w:val="WW8Num36z1"/>
    <w:rsid w:val="00FF3801"/>
    <w:rPr>
      <w:rFonts w:ascii="Courier New" w:hAnsi="Courier New" w:cs="Courier New"/>
    </w:rPr>
  </w:style>
  <w:style w:type="character" w:customStyle="1" w:styleId="WW8Num36z2">
    <w:name w:val="WW8Num36z2"/>
    <w:rsid w:val="00FF3801"/>
    <w:rPr>
      <w:rFonts w:ascii="Wingdings" w:hAnsi="Wingdings" w:cs="Wingdings"/>
    </w:rPr>
  </w:style>
  <w:style w:type="character" w:customStyle="1" w:styleId="WW8Num37z1">
    <w:name w:val="WW8Num37z1"/>
    <w:rsid w:val="00FF3801"/>
    <w:rPr>
      <w:rFonts w:ascii="Courier New" w:hAnsi="Courier New" w:cs="Courier New"/>
    </w:rPr>
  </w:style>
  <w:style w:type="character" w:customStyle="1" w:styleId="WW8Num37z2">
    <w:name w:val="WW8Num37z2"/>
    <w:rsid w:val="00FF3801"/>
    <w:rPr>
      <w:rFonts w:ascii="Wingdings" w:hAnsi="Wingdings" w:cs="Wingdings"/>
    </w:rPr>
  </w:style>
  <w:style w:type="character" w:customStyle="1" w:styleId="WW8Num39z1">
    <w:name w:val="WW8Num39z1"/>
    <w:rsid w:val="00FF3801"/>
    <w:rPr>
      <w:rFonts w:ascii="Calibri" w:hAnsi="Calibri" w:cs="Calibri"/>
    </w:rPr>
  </w:style>
  <w:style w:type="character" w:customStyle="1" w:styleId="WW8Num39z2">
    <w:name w:val="WW8Num39z2"/>
    <w:rsid w:val="00FF3801"/>
    <w:rPr>
      <w:rFonts w:ascii="Wingdings" w:hAnsi="Wingdings" w:cs="Wingdings"/>
    </w:rPr>
  </w:style>
  <w:style w:type="character" w:customStyle="1" w:styleId="WW8Num39z4">
    <w:name w:val="WW8Num39z4"/>
    <w:rsid w:val="00FF3801"/>
    <w:rPr>
      <w:rFonts w:ascii="Courier New" w:hAnsi="Courier New" w:cs="Courier New"/>
    </w:rPr>
  </w:style>
  <w:style w:type="character" w:customStyle="1" w:styleId="WW8Num40z1">
    <w:name w:val="WW8Num40z1"/>
    <w:rsid w:val="00FF3801"/>
    <w:rPr>
      <w:rFonts w:ascii="Courier New" w:hAnsi="Courier New" w:cs="Courier New"/>
    </w:rPr>
  </w:style>
  <w:style w:type="character" w:customStyle="1" w:styleId="WW8Num40z2">
    <w:name w:val="WW8Num40z2"/>
    <w:rsid w:val="00FF3801"/>
    <w:rPr>
      <w:rFonts w:ascii="Wingdings" w:hAnsi="Wingdings" w:cs="Wingdings"/>
    </w:rPr>
  </w:style>
  <w:style w:type="character" w:customStyle="1" w:styleId="WW8Num41z1">
    <w:name w:val="WW8Num41z1"/>
    <w:rsid w:val="00FF3801"/>
    <w:rPr>
      <w:rFonts w:ascii="Courier New" w:hAnsi="Courier New" w:cs="Courier New"/>
    </w:rPr>
  </w:style>
  <w:style w:type="character" w:customStyle="1" w:styleId="WW8Num41z2">
    <w:name w:val="WW8Num41z2"/>
    <w:rsid w:val="00FF3801"/>
    <w:rPr>
      <w:rFonts w:ascii="Wingdings" w:hAnsi="Wingdings" w:cs="Wingdings"/>
    </w:rPr>
  </w:style>
  <w:style w:type="character" w:customStyle="1" w:styleId="WW8Num41z3">
    <w:name w:val="WW8Num41z3"/>
    <w:rsid w:val="00FF3801"/>
    <w:rPr>
      <w:rFonts w:ascii="Symbol" w:hAnsi="Symbol" w:cs="Symbol"/>
    </w:rPr>
  </w:style>
  <w:style w:type="character" w:customStyle="1" w:styleId="WW8Num42z1">
    <w:name w:val="WW8Num42z1"/>
    <w:rsid w:val="00FF3801"/>
    <w:rPr>
      <w:rFonts w:ascii="Courier New" w:hAnsi="Courier New" w:cs="Courier New"/>
    </w:rPr>
  </w:style>
  <w:style w:type="character" w:customStyle="1" w:styleId="WW8Num42z2">
    <w:name w:val="WW8Num42z2"/>
    <w:rsid w:val="00FF3801"/>
    <w:rPr>
      <w:rFonts w:ascii="Wingdings" w:hAnsi="Wingdings" w:cs="Wingdings"/>
    </w:rPr>
  </w:style>
  <w:style w:type="character" w:customStyle="1" w:styleId="WW8Num43z1">
    <w:name w:val="WW8Num43z1"/>
    <w:rsid w:val="00FF3801"/>
    <w:rPr>
      <w:rFonts w:ascii="Courier New" w:hAnsi="Courier New" w:cs="Courier New"/>
    </w:rPr>
  </w:style>
  <w:style w:type="character" w:customStyle="1" w:styleId="WW8Num43z2">
    <w:name w:val="WW8Num43z2"/>
    <w:rsid w:val="00FF3801"/>
    <w:rPr>
      <w:rFonts w:ascii="Wingdings" w:hAnsi="Wingdings" w:cs="Wingdings"/>
    </w:rPr>
  </w:style>
  <w:style w:type="character" w:customStyle="1" w:styleId="WW8Num44z1">
    <w:name w:val="WW8Num44z1"/>
    <w:rsid w:val="00FF3801"/>
    <w:rPr>
      <w:rFonts w:ascii="Courier New" w:hAnsi="Courier New" w:cs="Courier New"/>
    </w:rPr>
  </w:style>
  <w:style w:type="character" w:customStyle="1" w:styleId="WW8Num44z2">
    <w:name w:val="WW8Num44z2"/>
    <w:rsid w:val="00FF3801"/>
    <w:rPr>
      <w:rFonts w:ascii="Wingdings" w:hAnsi="Wingdings" w:cs="Wingdings"/>
    </w:rPr>
  </w:style>
  <w:style w:type="character" w:customStyle="1" w:styleId="WW8Num45z1">
    <w:name w:val="WW8Num45z1"/>
    <w:rsid w:val="00FF3801"/>
    <w:rPr>
      <w:rFonts w:ascii="Courier New" w:hAnsi="Courier New" w:cs="Courier New"/>
    </w:rPr>
  </w:style>
  <w:style w:type="character" w:customStyle="1" w:styleId="WW8Num45z2">
    <w:name w:val="WW8Num45z2"/>
    <w:rsid w:val="00FF3801"/>
    <w:rPr>
      <w:rFonts w:ascii="Wingdings" w:hAnsi="Wingdings" w:cs="Wingdings"/>
    </w:rPr>
  </w:style>
  <w:style w:type="character" w:customStyle="1" w:styleId="WW8Num46z1">
    <w:name w:val="WW8Num46z1"/>
    <w:rsid w:val="00FF3801"/>
    <w:rPr>
      <w:rFonts w:ascii="Courier New" w:hAnsi="Courier New" w:cs="Courier New"/>
    </w:rPr>
  </w:style>
  <w:style w:type="character" w:customStyle="1" w:styleId="WW8Num46z2">
    <w:name w:val="WW8Num46z2"/>
    <w:rsid w:val="00FF3801"/>
    <w:rPr>
      <w:rFonts w:ascii="Wingdings" w:hAnsi="Wingdings" w:cs="Wingdings"/>
    </w:rPr>
  </w:style>
  <w:style w:type="character" w:customStyle="1" w:styleId="WW8Num47z1">
    <w:name w:val="WW8Num47z1"/>
    <w:rsid w:val="00FF3801"/>
    <w:rPr>
      <w:rFonts w:ascii="Courier New" w:hAnsi="Courier New" w:cs="Courier New"/>
    </w:rPr>
  </w:style>
  <w:style w:type="character" w:customStyle="1" w:styleId="WW8Num47z2">
    <w:name w:val="WW8Num47z2"/>
    <w:rsid w:val="00FF3801"/>
    <w:rPr>
      <w:rFonts w:ascii="Wingdings" w:hAnsi="Wingdings" w:cs="Wingdings"/>
    </w:rPr>
  </w:style>
  <w:style w:type="character" w:customStyle="1" w:styleId="WW8Num47z3">
    <w:name w:val="WW8Num47z3"/>
    <w:rsid w:val="00FF3801"/>
    <w:rPr>
      <w:rFonts w:ascii="Symbol" w:hAnsi="Symbol" w:cs="Symbol"/>
    </w:rPr>
  </w:style>
  <w:style w:type="character" w:customStyle="1" w:styleId="WW8Num48z1">
    <w:name w:val="WW8Num48z1"/>
    <w:rsid w:val="00FF3801"/>
    <w:rPr>
      <w:rFonts w:ascii="Courier New" w:hAnsi="Courier New" w:cs="Courier New"/>
    </w:rPr>
  </w:style>
  <w:style w:type="character" w:customStyle="1" w:styleId="WW8Num48z2">
    <w:name w:val="WW8Num48z2"/>
    <w:rsid w:val="00FF3801"/>
    <w:rPr>
      <w:rFonts w:ascii="Wingdings" w:hAnsi="Wingdings" w:cs="Wingdings"/>
    </w:rPr>
  </w:style>
  <w:style w:type="character" w:customStyle="1" w:styleId="WW8Num50z1">
    <w:name w:val="WW8Num50z1"/>
    <w:rsid w:val="00FF3801"/>
    <w:rPr>
      <w:rFonts w:ascii="Courier New" w:hAnsi="Courier New" w:cs="Courier New"/>
    </w:rPr>
  </w:style>
  <w:style w:type="character" w:customStyle="1" w:styleId="WW8Num50z2">
    <w:name w:val="WW8Num50z2"/>
    <w:rsid w:val="00FF3801"/>
    <w:rPr>
      <w:rFonts w:ascii="Wingdings" w:hAnsi="Wingdings" w:cs="Wingdings"/>
    </w:rPr>
  </w:style>
  <w:style w:type="character" w:customStyle="1" w:styleId="WW8Num51z0">
    <w:name w:val="WW8Num51z0"/>
    <w:rsid w:val="00FF3801"/>
    <w:rPr>
      <w:rFonts w:ascii="Symbol" w:hAnsi="Symbol" w:cs="Symbol"/>
    </w:rPr>
  </w:style>
  <w:style w:type="character" w:customStyle="1" w:styleId="WW8Num51z1">
    <w:name w:val="WW8Num51z1"/>
    <w:rsid w:val="00FF3801"/>
    <w:rPr>
      <w:rFonts w:ascii="Courier New" w:hAnsi="Courier New" w:cs="Courier New"/>
    </w:rPr>
  </w:style>
  <w:style w:type="character" w:customStyle="1" w:styleId="WW8Num51z2">
    <w:name w:val="WW8Num51z2"/>
    <w:rsid w:val="00FF3801"/>
    <w:rPr>
      <w:rFonts w:ascii="Wingdings" w:hAnsi="Wingdings" w:cs="Wingdings"/>
    </w:rPr>
  </w:style>
  <w:style w:type="character" w:customStyle="1" w:styleId="WW8Num52z0">
    <w:name w:val="WW8Num52z0"/>
    <w:rsid w:val="00FF3801"/>
    <w:rPr>
      <w:rFonts w:ascii="Symbol" w:hAnsi="Symbol" w:cs="Symbol"/>
    </w:rPr>
  </w:style>
  <w:style w:type="character" w:customStyle="1" w:styleId="WW8Num52z1">
    <w:name w:val="WW8Num52z1"/>
    <w:rsid w:val="00FF3801"/>
    <w:rPr>
      <w:rFonts w:ascii="Courier New" w:hAnsi="Courier New" w:cs="Courier New"/>
    </w:rPr>
  </w:style>
  <w:style w:type="character" w:customStyle="1" w:styleId="WW8Num52z2">
    <w:name w:val="WW8Num52z2"/>
    <w:rsid w:val="00FF3801"/>
    <w:rPr>
      <w:rFonts w:ascii="Wingdings" w:hAnsi="Wingdings" w:cs="Wingdings"/>
    </w:rPr>
  </w:style>
  <w:style w:type="character" w:customStyle="1" w:styleId="WW8Num53z0">
    <w:name w:val="WW8Num53z0"/>
    <w:rsid w:val="00FF3801"/>
    <w:rPr>
      <w:rFonts w:ascii="Symbol" w:hAnsi="Symbol" w:cs="Symbol"/>
    </w:rPr>
  </w:style>
  <w:style w:type="character" w:customStyle="1" w:styleId="WW8Num53z1">
    <w:name w:val="WW8Num53z1"/>
    <w:rsid w:val="00FF3801"/>
    <w:rPr>
      <w:rFonts w:ascii="Courier New" w:hAnsi="Courier New" w:cs="Courier New"/>
    </w:rPr>
  </w:style>
  <w:style w:type="character" w:customStyle="1" w:styleId="WW8Num53z2">
    <w:name w:val="WW8Num53z2"/>
    <w:rsid w:val="00FF3801"/>
    <w:rPr>
      <w:rFonts w:ascii="Wingdings" w:hAnsi="Wingdings" w:cs="Wingdings"/>
    </w:rPr>
  </w:style>
  <w:style w:type="character" w:customStyle="1" w:styleId="WW8Num54z0">
    <w:name w:val="WW8Num54z0"/>
    <w:rsid w:val="00FF3801"/>
    <w:rPr>
      <w:rFonts w:ascii="Symbol" w:hAnsi="Symbol" w:cs="Symbol"/>
    </w:rPr>
  </w:style>
  <w:style w:type="character" w:customStyle="1" w:styleId="WW8Num54z1">
    <w:name w:val="WW8Num54z1"/>
    <w:rsid w:val="00FF3801"/>
    <w:rPr>
      <w:rFonts w:ascii="Courier New" w:hAnsi="Courier New" w:cs="Courier New"/>
    </w:rPr>
  </w:style>
  <w:style w:type="character" w:customStyle="1" w:styleId="WW8Num54z2">
    <w:name w:val="WW8Num54z2"/>
    <w:rsid w:val="00FF3801"/>
    <w:rPr>
      <w:rFonts w:ascii="Wingdings" w:hAnsi="Wingdings" w:cs="Wingdings"/>
    </w:rPr>
  </w:style>
  <w:style w:type="character" w:customStyle="1" w:styleId="afffff5">
    <w:name w:val="Символ сноски"/>
    <w:rsid w:val="00FF3801"/>
    <w:rPr>
      <w:rFonts w:cs="Times New Roman"/>
      <w:vertAlign w:val="superscript"/>
    </w:rPr>
  </w:style>
  <w:style w:type="character" w:customStyle="1" w:styleId="afffff6">
    <w:name w:val="Символы концевой сноски"/>
    <w:rsid w:val="00FF3801"/>
    <w:rPr>
      <w:vertAlign w:val="superscript"/>
    </w:rPr>
  </w:style>
  <w:style w:type="character" w:customStyle="1" w:styleId="afffff7">
    <w:name w:val="Маркеры списка"/>
    <w:rsid w:val="00FF3801"/>
    <w:rPr>
      <w:rFonts w:ascii="OpenSymbol" w:eastAsia="OpenSymbol" w:hAnsi="OpenSymbol" w:cs="OpenSymbol"/>
    </w:rPr>
  </w:style>
  <w:style w:type="paragraph" w:customStyle="1" w:styleId="2e">
    <w:name w:val="Название2"/>
    <w:basedOn w:val="a1"/>
    <w:rsid w:val="00FF3801"/>
    <w:pPr>
      <w:suppressLineNumbers/>
      <w:suppressAutoHyphens/>
      <w:spacing w:before="120" w:after="120" w:line="288" w:lineRule="auto"/>
      <w:ind w:firstLine="567"/>
    </w:pPr>
    <w:rPr>
      <w:rFonts w:ascii="Calibri" w:eastAsia="Calibri" w:hAnsi="Calibri" w:cs="Mangal"/>
      <w:i/>
      <w:iCs/>
      <w:lang w:eastAsia="ar-SA"/>
    </w:rPr>
  </w:style>
  <w:style w:type="paragraph" w:customStyle="1" w:styleId="2f">
    <w:name w:val="Указатель2"/>
    <w:basedOn w:val="a1"/>
    <w:rsid w:val="00FF3801"/>
    <w:pPr>
      <w:suppressLineNumbers/>
      <w:suppressAutoHyphens/>
      <w:spacing w:line="288" w:lineRule="auto"/>
      <w:ind w:firstLine="567"/>
    </w:pPr>
    <w:rPr>
      <w:rFonts w:ascii="Calibri" w:eastAsia="Calibri" w:hAnsi="Calibri" w:cs="Mangal"/>
      <w:sz w:val="22"/>
      <w:szCs w:val="22"/>
      <w:lang w:eastAsia="ar-SA"/>
    </w:rPr>
  </w:style>
  <w:style w:type="paragraph" w:customStyle="1" w:styleId="afffff8">
    <w:name w:val="Заголовок таблицы"/>
    <w:basedOn w:val="afffff4"/>
    <w:rsid w:val="00FF3801"/>
    <w:pPr>
      <w:jc w:val="center"/>
    </w:pPr>
    <w:rPr>
      <w:b/>
      <w:bCs/>
    </w:rPr>
  </w:style>
  <w:style w:type="character" w:customStyle="1" w:styleId="slug-pub-date3">
    <w:name w:val="slug-pub-date3"/>
    <w:rsid w:val="00FF3801"/>
    <w:rPr>
      <w:b/>
      <w:bCs/>
    </w:rPr>
  </w:style>
  <w:style w:type="character" w:customStyle="1" w:styleId="slug-vol">
    <w:name w:val="slug-vol"/>
    <w:rsid w:val="00FF3801"/>
  </w:style>
  <w:style w:type="character" w:customStyle="1" w:styleId="slug-issue">
    <w:name w:val="slug-issue"/>
    <w:rsid w:val="00FF3801"/>
  </w:style>
  <w:style w:type="character" w:customStyle="1" w:styleId="slug-pages3">
    <w:name w:val="slug-pages3"/>
    <w:rsid w:val="00FF3801"/>
    <w:rPr>
      <w:b/>
      <w:bCs/>
    </w:rPr>
  </w:style>
  <w:style w:type="paragraph" w:customStyle="1" w:styleId="LTGliederung1">
    <w:name w:val="???????~LT~Gliederung 1"/>
    <w:rsid w:val="00FF3801"/>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FF3801"/>
    <w:rPr>
      <w:rFonts w:ascii="Palatino Linotype" w:hAnsi="Palatino Linotype" w:cs="Palatino Linotype"/>
      <w:spacing w:val="0"/>
      <w:sz w:val="15"/>
      <w:szCs w:val="15"/>
    </w:rPr>
  </w:style>
  <w:style w:type="numbering" w:customStyle="1" w:styleId="1111111">
    <w:name w:val="1 / 1.1 / 1.1.11"/>
    <w:basedOn w:val="a5"/>
    <w:next w:val="111111"/>
    <w:rsid w:val="00FF3801"/>
    <w:pPr>
      <w:numPr>
        <w:numId w:val="83"/>
      </w:numPr>
    </w:pPr>
  </w:style>
  <w:style w:type="numbering" w:customStyle="1" w:styleId="1ai1">
    <w:name w:val="1 / a / i1"/>
    <w:basedOn w:val="a5"/>
    <w:next w:val="1ai"/>
    <w:rsid w:val="00FF3801"/>
    <w:pPr>
      <w:numPr>
        <w:numId w:val="84"/>
      </w:numPr>
    </w:pPr>
  </w:style>
  <w:style w:type="numbering" w:styleId="111111">
    <w:name w:val="Outline List 2"/>
    <w:basedOn w:val="a5"/>
    <w:uiPriority w:val="99"/>
    <w:semiHidden/>
    <w:unhideWhenUsed/>
    <w:rsid w:val="00FF3801"/>
  </w:style>
  <w:style w:type="numbering" w:styleId="1ai">
    <w:name w:val="Outline List 1"/>
    <w:basedOn w:val="a5"/>
    <w:uiPriority w:val="99"/>
    <w:semiHidden/>
    <w:unhideWhenUsed/>
    <w:rsid w:val="00FF3801"/>
  </w:style>
  <w:style w:type="table" w:customStyle="1" w:styleId="-110">
    <w:name w:val="Таблица-сетка 1 светлая1"/>
    <w:basedOn w:val="a4"/>
    <w:uiPriority w:val="46"/>
    <w:rsid w:val="00FF3801"/>
    <w:rPr>
      <w:rFonts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FF3801"/>
    <w:rPr>
      <w:rFonts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FF3801"/>
  </w:style>
  <w:style w:type="character" w:customStyle="1" w:styleId="WW-Absatz-Standardschriftart">
    <w:name w:val="WW-Absatz-Standardschriftart"/>
    <w:rsid w:val="00FF3801"/>
  </w:style>
  <w:style w:type="paragraph" w:customStyle="1" w:styleId="p1">
    <w:name w:val="p1"/>
    <w:basedOn w:val="a1"/>
    <w:rsid w:val="00FF3801"/>
    <w:pPr>
      <w:spacing w:line="240" w:lineRule="auto"/>
      <w:jc w:val="left"/>
    </w:pPr>
    <w:rPr>
      <w:rFonts w:ascii="Helvetica Neue" w:eastAsia="Calibri" w:hAnsi="Helvetica Neue"/>
      <w:color w:val="000000"/>
      <w:sz w:val="20"/>
      <w:szCs w:val="20"/>
    </w:rPr>
  </w:style>
  <w:style w:type="paragraph" w:customStyle="1" w:styleId="ListParagraph1">
    <w:name w:val="List Paragraph1"/>
    <w:basedOn w:val="a1"/>
    <w:rsid w:val="00FF3801"/>
    <w:pPr>
      <w:suppressAutoHyphens/>
      <w:spacing w:after="200" w:line="276" w:lineRule="auto"/>
      <w:jc w:val="left"/>
    </w:pPr>
    <w:rPr>
      <w:rFonts w:ascii="Calibri" w:eastAsia="Calibri" w:hAnsi="Calibri" w:cs="Calibri"/>
      <w:sz w:val="22"/>
      <w:szCs w:val="22"/>
      <w:lang w:val="nl-NL" w:eastAsia="ar-SA"/>
    </w:rPr>
  </w:style>
  <w:style w:type="character" w:customStyle="1" w:styleId="Caaieiaie1Ciae">
    <w:name w:val="Caaieiaie 1 Ciae"/>
    <w:uiPriority w:val="99"/>
    <w:rsid w:val="00FF3801"/>
    <w:rPr>
      <w:rFonts w:ascii="Cambria" w:hAnsi="Cambria" w:cs="Cambria"/>
      <w:b/>
      <w:bCs/>
      <w:kern w:val="32"/>
      <w:sz w:val="32"/>
      <w:szCs w:val="32"/>
    </w:rPr>
  </w:style>
  <w:style w:type="character" w:customStyle="1" w:styleId="Caaieiaie2Ciae">
    <w:name w:val="Caaieiaie 2 Ciae"/>
    <w:uiPriority w:val="99"/>
    <w:rsid w:val="00FF3801"/>
    <w:rPr>
      <w:rFonts w:ascii="Cambria" w:hAnsi="Cambria" w:cs="Cambria"/>
      <w:b/>
      <w:bCs/>
      <w:i/>
      <w:iCs/>
      <w:sz w:val="28"/>
      <w:szCs w:val="28"/>
    </w:rPr>
  </w:style>
  <w:style w:type="character" w:customStyle="1" w:styleId="Caaieiaie3Ciae">
    <w:name w:val="Caaieiaie 3 Ciae"/>
    <w:uiPriority w:val="99"/>
    <w:rsid w:val="00FF3801"/>
    <w:rPr>
      <w:rFonts w:ascii="Cambria" w:hAnsi="Cambria" w:cs="Cambria"/>
      <w:b/>
      <w:bCs/>
      <w:sz w:val="26"/>
      <w:szCs w:val="26"/>
    </w:rPr>
  </w:style>
  <w:style w:type="character" w:customStyle="1" w:styleId="Caaieiaie4Ciae">
    <w:name w:val="Caaieiaie 4 Ciae"/>
    <w:uiPriority w:val="99"/>
    <w:rsid w:val="00FF3801"/>
    <w:rPr>
      <w:rFonts w:ascii="Times New Roman" w:hAnsi="Times New Roman" w:cs="Times New Roman"/>
      <w:b/>
      <w:bCs/>
      <w:sz w:val="28"/>
      <w:szCs w:val="28"/>
    </w:rPr>
  </w:style>
  <w:style w:type="character" w:customStyle="1" w:styleId="Caaieiaie5Ciae">
    <w:name w:val="Caaieiaie 5 Ciae"/>
    <w:uiPriority w:val="99"/>
    <w:rsid w:val="00FF3801"/>
    <w:rPr>
      <w:rFonts w:cs="Times New Roman"/>
      <w:b/>
      <w:bCs/>
      <w:i/>
      <w:iCs/>
      <w:sz w:val="26"/>
      <w:szCs w:val="26"/>
    </w:rPr>
  </w:style>
  <w:style w:type="character" w:customStyle="1" w:styleId="Caaieiaie6Ciae">
    <w:name w:val="Caaieiaie 6 Ciae"/>
    <w:uiPriority w:val="99"/>
    <w:rsid w:val="00FF3801"/>
    <w:rPr>
      <w:rFonts w:cs="Times New Roman"/>
      <w:b/>
      <w:bCs/>
    </w:rPr>
  </w:style>
  <w:style w:type="character" w:customStyle="1" w:styleId="Caaieiaie7Ciae">
    <w:name w:val="Caaieiaie 7 Ciae"/>
    <w:uiPriority w:val="99"/>
    <w:rsid w:val="00FF3801"/>
    <w:rPr>
      <w:rFonts w:cs="Times New Roman"/>
      <w:sz w:val="24"/>
      <w:szCs w:val="24"/>
    </w:rPr>
  </w:style>
  <w:style w:type="character" w:customStyle="1" w:styleId="Caaieiaie1Ciae1">
    <w:name w:val="Caaieiaie 1 Ciae1"/>
    <w:uiPriority w:val="99"/>
    <w:rsid w:val="00FF3801"/>
    <w:rPr>
      <w:rFonts w:ascii="Cambria" w:hAnsi="Cambria" w:cs="Cambria"/>
      <w:b/>
      <w:bCs/>
      <w:kern w:val="32"/>
      <w:sz w:val="32"/>
      <w:szCs w:val="32"/>
    </w:rPr>
  </w:style>
  <w:style w:type="character" w:customStyle="1" w:styleId="Caaieiaie2Ciae1">
    <w:name w:val="Caaieiaie 2 Ciae1"/>
    <w:uiPriority w:val="99"/>
    <w:rsid w:val="00FF3801"/>
    <w:rPr>
      <w:rFonts w:ascii="Cambria" w:hAnsi="Cambria" w:cs="Cambria"/>
      <w:b/>
      <w:bCs/>
      <w:i/>
      <w:iCs/>
      <w:sz w:val="28"/>
      <w:szCs w:val="28"/>
    </w:rPr>
  </w:style>
  <w:style w:type="character" w:customStyle="1" w:styleId="Caaieiaie3Ciae1">
    <w:name w:val="Caaieiaie 3 Ciae1"/>
    <w:uiPriority w:val="99"/>
    <w:rsid w:val="00FF3801"/>
    <w:rPr>
      <w:rFonts w:ascii="Cambria" w:hAnsi="Cambria" w:cs="Cambria"/>
      <w:b/>
      <w:bCs/>
      <w:sz w:val="26"/>
      <w:szCs w:val="26"/>
    </w:rPr>
  </w:style>
  <w:style w:type="character" w:customStyle="1" w:styleId="Caaieiaie4Ciae1">
    <w:name w:val="Caaieiaie 4 Ciae1"/>
    <w:uiPriority w:val="99"/>
    <w:rsid w:val="00FF3801"/>
    <w:rPr>
      <w:rFonts w:ascii="Times New Roman" w:hAnsi="Times New Roman" w:cs="Times New Roman"/>
      <w:b/>
      <w:bCs/>
      <w:sz w:val="28"/>
      <w:szCs w:val="28"/>
    </w:rPr>
  </w:style>
  <w:style w:type="character" w:customStyle="1" w:styleId="Caaieiaie5Ciae1">
    <w:name w:val="Caaieiaie 5 Ciae1"/>
    <w:uiPriority w:val="99"/>
    <w:rsid w:val="00FF3801"/>
    <w:rPr>
      <w:rFonts w:cs="Times New Roman"/>
      <w:b/>
      <w:bCs/>
      <w:i/>
      <w:iCs/>
      <w:sz w:val="26"/>
      <w:szCs w:val="26"/>
    </w:rPr>
  </w:style>
  <w:style w:type="character" w:customStyle="1" w:styleId="Caaieiaie6Ciae1">
    <w:name w:val="Caaieiaie 6 Ciae1"/>
    <w:uiPriority w:val="99"/>
    <w:rsid w:val="00FF3801"/>
    <w:rPr>
      <w:rFonts w:cs="Times New Roman"/>
      <w:b/>
      <w:bCs/>
    </w:rPr>
  </w:style>
  <w:style w:type="character" w:customStyle="1" w:styleId="Caaieiaie7Ciae1">
    <w:name w:val="Caaieiaie 7 Ciae1"/>
    <w:uiPriority w:val="99"/>
    <w:rsid w:val="00FF3801"/>
    <w:rPr>
      <w:rFonts w:cs="Times New Roman"/>
      <w:sz w:val="24"/>
      <w:szCs w:val="24"/>
    </w:rPr>
  </w:style>
  <w:style w:type="paragraph" w:customStyle="1" w:styleId="Bullet-2">
    <w:name w:val="Bullet-2"/>
    <w:basedOn w:val="FitzBullet"/>
    <w:uiPriority w:val="99"/>
    <w:rsid w:val="00FF3801"/>
    <w:pPr>
      <w:tabs>
        <w:tab w:val="clear" w:pos="317"/>
        <w:tab w:val="left" w:pos="1134"/>
      </w:tabs>
      <w:spacing w:line="240" w:lineRule="auto"/>
      <w:ind w:left="1417"/>
      <w:jc w:val="left"/>
    </w:pPr>
    <w:rPr>
      <w:lang w:val="en-US"/>
    </w:rPr>
  </w:style>
  <w:style w:type="character" w:customStyle="1" w:styleId="al-author-delim">
    <w:name w:val="al-author-delim"/>
    <w:basedOn w:val="a3"/>
    <w:rsid w:val="00FF3801"/>
  </w:style>
  <w:style w:type="character" w:styleId="afffff9">
    <w:name w:val="line number"/>
    <w:basedOn w:val="a3"/>
    <w:uiPriority w:val="99"/>
    <w:semiHidden/>
    <w:unhideWhenUsed/>
    <w:rsid w:val="00FF3801"/>
  </w:style>
  <w:style w:type="character" w:customStyle="1" w:styleId="highlight1">
    <w:name w:val="highlight1"/>
    <w:basedOn w:val="a3"/>
    <w:rsid w:val="00FF3801"/>
  </w:style>
  <w:style w:type="character" w:customStyle="1" w:styleId="element-citation">
    <w:name w:val="element-citation"/>
    <w:basedOn w:val="a3"/>
    <w:rsid w:val="00FF3801"/>
  </w:style>
  <w:style w:type="character" w:customStyle="1" w:styleId="nowrap">
    <w:name w:val="nowrap"/>
    <w:basedOn w:val="a3"/>
    <w:rsid w:val="00FF3801"/>
  </w:style>
  <w:style w:type="character" w:customStyle="1" w:styleId="32">
    <w:name w:val="3 Знак"/>
    <w:basedOn w:val="a3"/>
    <w:link w:val="31"/>
    <w:rsid w:val="00FF3801"/>
    <w:rPr>
      <w:rFonts w:ascii="Times New Roman" w:eastAsia="Sans" w:hAnsi="Times New Roman"/>
      <w:sz w:val="24"/>
      <w:szCs w:val="22"/>
      <w:lang w:eastAsia="en-US"/>
    </w:rPr>
  </w:style>
  <w:style w:type="character" w:customStyle="1" w:styleId="80">
    <w:name w:val="Заголовок 8 Знак"/>
    <w:basedOn w:val="a3"/>
    <w:link w:val="8"/>
    <w:rsid w:val="002F2FF7"/>
    <w:rPr>
      <w:rFonts w:eastAsia="SimSun" w:cs="Times New Roman"/>
      <w:color w:val="6F6F74"/>
    </w:rPr>
  </w:style>
  <w:style w:type="character" w:customStyle="1" w:styleId="90">
    <w:name w:val="Заголовок 9 Знак"/>
    <w:basedOn w:val="a3"/>
    <w:link w:val="9"/>
    <w:rsid w:val="002F2FF7"/>
    <w:rPr>
      <w:rFonts w:eastAsia="SimSun" w:cs="Times New Roman"/>
      <w:i/>
      <w:iCs/>
      <w:color w:val="404040"/>
    </w:rPr>
  </w:style>
  <w:style w:type="paragraph" w:customStyle="1" w:styleId="Insert">
    <w:name w:val="Insert"/>
    <w:basedOn w:val="a1"/>
    <w:autoRedefine/>
    <w:rsid w:val="002F2FF7"/>
    <w:pPr>
      <w:widowControl w:val="0"/>
      <w:overflowPunct w:val="0"/>
      <w:autoSpaceDE w:val="0"/>
      <w:autoSpaceDN w:val="0"/>
      <w:adjustRightInd w:val="0"/>
      <w:spacing w:line="264" w:lineRule="auto"/>
      <w:ind w:left="397" w:firstLine="425"/>
      <w:jc w:val="left"/>
      <w:textAlignment w:val="baseline"/>
    </w:pPr>
    <w:rPr>
      <w:color w:val="000000"/>
      <w:szCs w:val="20"/>
      <w:lang w:val="en-US"/>
    </w:rPr>
  </w:style>
  <w:style w:type="paragraph" w:customStyle="1" w:styleId="Number2">
    <w:name w:val="Number2"/>
    <w:basedOn w:val="Number1"/>
    <w:rsid w:val="002F2FF7"/>
    <w:pPr>
      <w:spacing w:line="264" w:lineRule="auto"/>
      <w:ind w:left="426" w:hanging="142"/>
      <w:jc w:val="left"/>
    </w:pPr>
  </w:style>
  <w:style w:type="paragraph" w:customStyle="1" w:styleId="figure">
    <w:name w:val="figure"/>
    <w:basedOn w:val="a1"/>
    <w:rsid w:val="002F2FF7"/>
    <w:pPr>
      <w:overflowPunct w:val="0"/>
      <w:autoSpaceDE w:val="0"/>
      <w:autoSpaceDN w:val="0"/>
      <w:adjustRightInd w:val="0"/>
      <w:spacing w:before="240" w:after="40" w:line="264" w:lineRule="auto"/>
      <w:ind w:firstLine="425"/>
      <w:jc w:val="left"/>
      <w:textAlignment w:val="baseline"/>
    </w:pPr>
    <w:rPr>
      <w:szCs w:val="20"/>
    </w:rPr>
  </w:style>
  <w:style w:type="paragraph" w:customStyle="1" w:styleId="author-1">
    <w:name w:val="author-1"/>
    <w:basedOn w:val="Author0"/>
    <w:rsid w:val="002F2FF7"/>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2F2FF7"/>
    <w:pPr>
      <w:ind w:left="0"/>
    </w:pPr>
    <w:rPr>
      <w:sz w:val="20"/>
      <w:lang w:val="ru-RU"/>
    </w:rPr>
  </w:style>
  <w:style w:type="paragraph" w:customStyle="1" w:styleId="Bullit-2">
    <w:name w:val="Bullit-2"/>
    <w:basedOn w:val="a1"/>
    <w:rsid w:val="002F2FF7"/>
    <w:pPr>
      <w:tabs>
        <w:tab w:val="left" w:pos="0"/>
        <w:tab w:val="left" w:pos="1160"/>
      </w:tabs>
      <w:autoSpaceDE w:val="0"/>
      <w:autoSpaceDN w:val="0"/>
      <w:adjustRightInd w:val="0"/>
      <w:spacing w:line="264" w:lineRule="auto"/>
      <w:ind w:left="754" w:hanging="357"/>
      <w:jc w:val="left"/>
    </w:pPr>
    <w:rPr>
      <w:rFonts w:eastAsia="MS Mincho"/>
      <w:color w:val="000000"/>
      <w:szCs w:val="22"/>
      <w:lang w:val="en-US" w:eastAsia="ja-JP"/>
    </w:rPr>
  </w:style>
  <w:style w:type="character" w:customStyle="1" w:styleId="extended-textshort">
    <w:name w:val="extended-text__short"/>
    <w:basedOn w:val="a3"/>
    <w:rsid w:val="002F2FF7"/>
  </w:style>
  <w:style w:type="paragraph" w:customStyle="1" w:styleId="Normalfirst">
    <w:name w:val="Normalfirst"/>
    <w:basedOn w:val="a1"/>
    <w:rsid w:val="002F2FF7"/>
    <w:pPr>
      <w:autoSpaceDE w:val="0"/>
      <w:autoSpaceDN w:val="0"/>
      <w:adjustRightInd w:val="0"/>
      <w:spacing w:line="240" w:lineRule="auto"/>
      <w:jc w:val="left"/>
    </w:pPr>
    <w:rPr>
      <w:rFonts w:eastAsia="MS Mincho"/>
      <w:lang w:eastAsia="ja-JP"/>
    </w:rPr>
  </w:style>
  <w:style w:type="paragraph" w:customStyle="1" w:styleId="xl68">
    <w:name w:val="xl68"/>
    <w:basedOn w:val="a1"/>
    <w:rsid w:val="002F2FF7"/>
    <w:pPr>
      <w:spacing w:before="100" w:beforeAutospacing="1" w:after="100" w:afterAutospacing="1" w:line="240" w:lineRule="auto"/>
      <w:jc w:val="left"/>
    </w:pPr>
  </w:style>
  <w:style w:type="paragraph" w:customStyle="1" w:styleId="xl69">
    <w:name w:val="xl69"/>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hAnsi="Arial" w:cs="Arial"/>
      <w:sz w:val="20"/>
      <w:szCs w:val="20"/>
    </w:rPr>
  </w:style>
  <w:style w:type="paragraph" w:customStyle="1" w:styleId="xl70">
    <w:name w:val="xl70"/>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xl71">
    <w:name w:val="xl71"/>
    <w:basedOn w:val="a1"/>
    <w:rsid w:val="002F2FF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msonormal0">
    <w:name w:val="msonormal"/>
    <w:basedOn w:val="a1"/>
    <w:rsid w:val="002F2FF7"/>
    <w:pPr>
      <w:spacing w:before="100" w:beforeAutospacing="1" w:after="100" w:afterAutospacing="1" w:line="240" w:lineRule="auto"/>
      <w:jc w:val="left"/>
    </w:pPr>
  </w:style>
  <w:style w:type="paragraph" w:customStyle="1" w:styleId="xl65">
    <w:name w:val="xl65"/>
    <w:basedOn w:val="a1"/>
    <w:rsid w:val="002F2FF7"/>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6">
    <w:name w:val="xl66"/>
    <w:basedOn w:val="a1"/>
    <w:rsid w:val="002F2FF7"/>
    <w:pPr>
      <w:pBdr>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7">
    <w:name w:val="xl67"/>
    <w:basedOn w:val="a1"/>
    <w:rsid w:val="002F2FF7"/>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hAnsi="Arial" w:cs="Arial"/>
      <w:color w:val="000000"/>
      <w:sz w:val="20"/>
      <w:szCs w:val="20"/>
    </w:rPr>
  </w:style>
  <w:style w:type="paragraph" w:customStyle="1" w:styleId="afffffa">
    <w:basedOn w:val="a1"/>
    <w:next w:val="afd"/>
    <w:uiPriority w:val="99"/>
    <w:unhideWhenUsed/>
    <w:rsid w:val="002F2FF7"/>
    <w:pPr>
      <w:spacing w:before="100" w:beforeAutospacing="1" w:after="100" w:afterAutospacing="1" w:line="240" w:lineRule="auto"/>
      <w:jc w:val="left"/>
    </w:pPr>
  </w:style>
  <w:style w:type="paragraph" w:customStyle="1" w:styleId="Standard">
    <w:name w:val="Standard"/>
    <w:rsid w:val="002F2FF7"/>
    <w:pPr>
      <w:suppressAutoHyphens/>
      <w:autoSpaceDN w:val="0"/>
      <w:spacing w:line="264" w:lineRule="auto"/>
      <w:ind w:firstLine="425"/>
      <w:textAlignment w:val="baseline"/>
    </w:pPr>
    <w:rPr>
      <w:rFonts w:ascii="Times New Roman" w:eastAsia="Times New Roman" w:hAnsi="Times New Roman" w:cs="Times New Roman"/>
      <w:kern w:val="3"/>
      <w:sz w:val="24"/>
      <w:lang w:val="en-GB"/>
    </w:rPr>
  </w:style>
  <w:style w:type="character" w:customStyle="1" w:styleId="fontstyle01">
    <w:name w:val="fontstyle01"/>
    <w:rsid w:val="002F2FF7"/>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2F2FF7"/>
    <w:rPr>
      <w:color w:val="605E5C"/>
      <w:shd w:val="clear" w:color="auto" w:fill="E1DFDD"/>
    </w:rPr>
  </w:style>
  <w:style w:type="character" w:customStyle="1" w:styleId="authors-list-item">
    <w:name w:val="authors-list-item"/>
    <w:basedOn w:val="a3"/>
    <w:rsid w:val="00227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5024">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98051647">
      <w:bodyDiv w:val="1"/>
      <w:marLeft w:val="0"/>
      <w:marRight w:val="0"/>
      <w:marTop w:val="0"/>
      <w:marBottom w:val="0"/>
      <w:divBdr>
        <w:top w:val="none" w:sz="0" w:space="0" w:color="auto"/>
        <w:left w:val="none" w:sz="0" w:space="0" w:color="auto"/>
        <w:bottom w:val="none" w:sz="0" w:space="0" w:color="auto"/>
        <w:right w:val="none" w:sz="0" w:space="0" w:color="auto"/>
      </w:divBdr>
    </w:div>
    <w:div w:id="207618363">
      <w:bodyDiv w:val="1"/>
      <w:marLeft w:val="0"/>
      <w:marRight w:val="0"/>
      <w:marTop w:val="0"/>
      <w:marBottom w:val="0"/>
      <w:divBdr>
        <w:top w:val="none" w:sz="0" w:space="0" w:color="auto"/>
        <w:left w:val="none" w:sz="0" w:space="0" w:color="auto"/>
        <w:bottom w:val="none" w:sz="0" w:space="0" w:color="auto"/>
        <w:right w:val="none" w:sz="0" w:space="0" w:color="auto"/>
      </w:divBdr>
      <w:divsChild>
        <w:div w:id="19665139">
          <w:marLeft w:val="0"/>
          <w:marRight w:val="0"/>
          <w:marTop w:val="300"/>
          <w:marBottom w:val="0"/>
          <w:divBdr>
            <w:top w:val="none" w:sz="0" w:space="0" w:color="auto"/>
            <w:left w:val="none" w:sz="0" w:space="0" w:color="auto"/>
            <w:bottom w:val="none" w:sz="0" w:space="0" w:color="auto"/>
            <w:right w:val="none" w:sz="0" w:space="0" w:color="auto"/>
          </w:divBdr>
          <w:divsChild>
            <w:div w:id="408505576">
              <w:marLeft w:val="0"/>
              <w:marRight w:val="0"/>
              <w:marTop w:val="0"/>
              <w:marBottom w:val="0"/>
              <w:divBdr>
                <w:top w:val="none" w:sz="0" w:space="0" w:color="auto"/>
                <w:left w:val="none" w:sz="0" w:space="0" w:color="auto"/>
                <w:bottom w:val="none" w:sz="0" w:space="0" w:color="auto"/>
                <w:right w:val="none" w:sz="0" w:space="0" w:color="auto"/>
              </w:divBdr>
              <w:divsChild>
                <w:div w:id="352926641">
                  <w:marLeft w:val="554"/>
                  <w:marRight w:val="0"/>
                  <w:marTop w:val="300"/>
                  <w:marBottom w:val="0"/>
                  <w:divBdr>
                    <w:top w:val="none" w:sz="0" w:space="0" w:color="auto"/>
                    <w:left w:val="none" w:sz="0" w:space="0" w:color="auto"/>
                    <w:bottom w:val="none" w:sz="0" w:space="0" w:color="auto"/>
                    <w:right w:val="none" w:sz="0" w:space="0" w:color="auto"/>
                  </w:divBdr>
                </w:div>
                <w:div w:id="161598765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9829465">
      <w:bodyDiv w:val="1"/>
      <w:marLeft w:val="0"/>
      <w:marRight w:val="0"/>
      <w:marTop w:val="0"/>
      <w:marBottom w:val="0"/>
      <w:divBdr>
        <w:top w:val="none" w:sz="0" w:space="0" w:color="auto"/>
        <w:left w:val="none" w:sz="0" w:space="0" w:color="auto"/>
        <w:bottom w:val="none" w:sz="0" w:space="0" w:color="auto"/>
        <w:right w:val="none" w:sz="0" w:space="0" w:color="auto"/>
      </w:divBdr>
      <w:divsChild>
        <w:div w:id="1595212472">
          <w:marLeft w:val="0"/>
          <w:marRight w:val="0"/>
          <w:marTop w:val="300"/>
          <w:marBottom w:val="0"/>
          <w:divBdr>
            <w:top w:val="none" w:sz="0" w:space="0" w:color="auto"/>
            <w:left w:val="none" w:sz="0" w:space="0" w:color="auto"/>
            <w:bottom w:val="none" w:sz="0" w:space="0" w:color="auto"/>
            <w:right w:val="none" w:sz="0" w:space="0" w:color="auto"/>
          </w:divBdr>
        </w:div>
        <w:div w:id="1731730311">
          <w:marLeft w:val="630"/>
          <w:marRight w:val="0"/>
          <w:marTop w:val="300"/>
          <w:marBottom w:val="0"/>
          <w:divBdr>
            <w:top w:val="none" w:sz="0" w:space="0" w:color="auto"/>
            <w:left w:val="none" w:sz="0" w:space="0" w:color="auto"/>
            <w:bottom w:val="none" w:sz="0" w:space="0" w:color="auto"/>
            <w:right w:val="none" w:sz="0" w:space="0" w:color="auto"/>
          </w:divBdr>
        </w:div>
      </w:divsChild>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35808583">
      <w:bodyDiv w:val="1"/>
      <w:marLeft w:val="0"/>
      <w:marRight w:val="0"/>
      <w:marTop w:val="0"/>
      <w:marBottom w:val="0"/>
      <w:divBdr>
        <w:top w:val="none" w:sz="0" w:space="0" w:color="auto"/>
        <w:left w:val="none" w:sz="0" w:space="0" w:color="auto"/>
        <w:bottom w:val="none" w:sz="0" w:space="0" w:color="auto"/>
        <w:right w:val="none" w:sz="0" w:space="0" w:color="auto"/>
      </w:divBdr>
    </w:div>
    <w:div w:id="344793945">
      <w:bodyDiv w:val="1"/>
      <w:marLeft w:val="0"/>
      <w:marRight w:val="0"/>
      <w:marTop w:val="0"/>
      <w:marBottom w:val="0"/>
      <w:divBdr>
        <w:top w:val="none" w:sz="0" w:space="0" w:color="auto"/>
        <w:left w:val="none" w:sz="0" w:space="0" w:color="auto"/>
        <w:bottom w:val="none" w:sz="0" w:space="0" w:color="auto"/>
        <w:right w:val="none" w:sz="0" w:space="0" w:color="auto"/>
      </w:divBdr>
      <w:divsChild>
        <w:div w:id="97607568">
          <w:marLeft w:val="0"/>
          <w:marRight w:val="0"/>
          <w:marTop w:val="0"/>
          <w:marBottom w:val="0"/>
          <w:divBdr>
            <w:top w:val="none" w:sz="0" w:space="0" w:color="auto"/>
            <w:left w:val="none" w:sz="0" w:space="0" w:color="auto"/>
            <w:bottom w:val="none" w:sz="0" w:space="0" w:color="auto"/>
            <w:right w:val="none" w:sz="0" w:space="0" w:color="auto"/>
          </w:divBdr>
        </w:div>
        <w:div w:id="1013338966">
          <w:marLeft w:val="0"/>
          <w:marRight w:val="0"/>
          <w:marTop w:val="0"/>
          <w:marBottom w:val="0"/>
          <w:divBdr>
            <w:top w:val="none" w:sz="0" w:space="0" w:color="auto"/>
            <w:left w:val="none" w:sz="0" w:space="0" w:color="auto"/>
            <w:bottom w:val="none" w:sz="0" w:space="0" w:color="auto"/>
            <w:right w:val="none" w:sz="0" w:space="0" w:color="auto"/>
          </w:divBdr>
        </w:div>
      </w:divsChild>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95591895">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88638550">
      <w:bodyDiv w:val="1"/>
      <w:marLeft w:val="0"/>
      <w:marRight w:val="0"/>
      <w:marTop w:val="0"/>
      <w:marBottom w:val="0"/>
      <w:divBdr>
        <w:top w:val="none" w:sz="0" w:space="0" w:color="auto"/>
        <w:left w:val="none" w:sz="0" w:space="0" w:color="auto"/>
        <w:bottom w:val="none" w:sz="0" w:space="0" w:color="auto"/>
        <w:right w:val="none" w:sz="0" w:space="0" w:color="auto"/>
      </w:divBdr>
      <w:divsChild>
        <w:div w:id="681977881">
          <w:marLeft w:val="0"/>
          <w:marRight w:val="0"/>
          <w:marTop w:val="0"/>
          <w:marBottom w:val="0"/>
          <w:divBdr>
            <w:top w:val="none" w:sz="0" w:space="0" w:color="auto"/>
            <w:left w:val="none" w:sz="0" w:space="0" w:color="auto"/>
            <w:bottom w:val="none" w:sz="0" w:space="0" w:color="auto"/>
            <w:right w:val="none" w:sz="0" w:space="0" w:color="auto"/>
          </w:divBdr>
          <w:divsChild>
            <w:div w:id="89084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655829">
                  <w:marLeft w:val="0"/>
                  <w:marRight w:val="0"/>
                  <w:marTop w:val="0"/>
                  <w:marBottom w:val="0"/>
                  <w:divBdr>
                    <w:top w:val="none" w:sz="0" w:space="0" w:color="auto"/>
                    <w:left w:val="none" w:sz="0" w:space="0" w:color="auto"/>
                    <w:bottom w:val="none" w:sz="0" w:space="0" w:color="auto"/>
                    <w:right w:val="none" w:sz="0" w:space="0" w:color="auto"/>
                  </w:divBdr>
                  <w:divsChild>
                    <w:div w:id="173080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612479">
          <w:marLeft w:val="0"/>
          <w:marRight w:val="0"/>
          <w:marTop w:val="0"/>
          <w:marBottom w:val="0"/>
          <w:divBdr>
            <w:top w:val="none" w:sz="0" w:space="0" w:color="auto"/>
            <w:left w:val="none" w:sz="0" w:space="0" w:color="auto"/>
            <w:bottom w:val="none" w:sz="0" w:space="0" w:color="auto"/>
            <w:right w:val="none" w:sz="0" w:space="0" w:color="auto"/>
          </w:divBdr>
        </w:div>
        <w:div w:id="1836451262">
          <w:marLeft w:val="0"/>
          <w:marRight w:val="0"/>
          <w:marTop w:val="0"/>
          <w:marBottom w:val="0"/>
          <w:divBdr>
            <w:top w:val="none" w:sz="0" w:space="0" w:color="auto"/>
            <w:left w:val="none" w:sz="0" w:space="0" w:color="auto"/>
            <w:bottom w:val="none" w:sz="0" w:space="0" w:color="auto"/>
            <w:right w:val="none" w:sz="0" w:space="0" w:color="auto"/>
          </w:divBdr>
          <w:divsChild>
            <w:div w:id="1350134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9704654">
                  <w:marLeft w:val="0"/>
                  <w:marRight w:val="0"/>
                  <w:marTop w:val="0"/>
                  <w:marBottom w:val="0"/>
                  <w:divBdr>
                    <w:top w:val="none" w:sz="0" w:space="0" w:color="auto"/>
                    <w:left w:val="none" w:sz="0" w:space="0" w:color="auto"/>
                    <w:bottom w:val="none" w:sz="0" w:space="0" w:color="auto"/>
                    <w:right w:val="none" w:sz="0" w:space="0" w:color="auto"/>
                  </w:divBdr>
                  <w:divsChild>
                    <w:div w:id="32231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548789">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12399825">
      <w:bodyDiv w:val="1"/>
      <w:marLeft w:val="0"/>
      <w:marRight w:val="0"/>
      <w:marTop w:val="0"/>
      <w:marBottom w:val="0"/>
      <w:divBdr>
        <w:top w:val="none" w:sz="0" w:space="0" w:color="auto"/>
        <w:left w:val="none" w:sz="0" w:space="0" w:color="auto"/>
        <w:bottom w:val="none" w:sz="0" w:space="0" w:color="auto"/>
        <w:right w:val="none" w:sz="0" w:space="0" w:color="auto"/>
      </w:divBdr>
    </w:div>
    <w:div w:id="659507628">
      <w:bodyDiv w:val="1"/>
      <w:marLeft w:val="0"/>
      <w:marRight w:val="0"/>
      <w:marTop w:val="0"/>
      <w:marBottom w:val="0"/>
      <w:divBdr>
        <w:top w:val="none" w:sz="0" w:space="0" w:color="auto"/>
        <w:left w:val="none" w:sz="0" w:space="0" w:color="auto"/>
        <w:bottom w:val="none" w:sz="0" w:space="0" w:color="auto"/>
        <w:right w:val="none" w:sz="0" w:space="0" w:color="auto"/>
      </w:divBdr>
    </w:div>
    <w:div w:id="710422496">
      <w:bodyDiv w:val="1"/>
      <w:marLeft w:val="0"/>
      <w:marRight w:val="0"/>
      <w:marTop w:val="0"/>
      <w:marBottom w:val="0"/>
      <w:divBdr>
        <w:top w:val="none" w:sz="0" w:space="0" w:color="auto"/>
        <w:left w:val="none" w:sz="0" w:space="0" w:color="auto"/>
        <w:bottom w:val="none" w:sz="0" w:space="0" w:color="auto"/>
        <w:right w:val="none" w:sz="0" w:space="0" w:color="auto"/>
      </w:divBdr>
    </w:div>
    <w:div w:id="803353098">
      <w:bodyDiv w:val="1"/>
      <w:marLeft w:val="0"/>
      <w:marRight w:val="0"/>
      <w:marTop w:val="0"/>
      <w:marBottom w:val="0"/>
      <w:divBdr>
        <w:top w:val="none" w:sz="0" w:space="0" w:color="auto"/>
        <w:left w:val="none" w:sz="0" w:space="0" w:color="auto"/>
        <w:bottom w:val="none" w:sz="0" w:space="0" w:color="auto"/>
        <w:right w:val="none" w:sz="0" w:space="0" w:color="auto"/>
      </w:divBdr>
      <w:divsChild>
        <w:div w:id="112359777">
          <w:marLeft w:val="554"/>
          <w:marRight w:val="0"/>
          <w:marTop w:val="300"/>
          <w:marBottom w:val="0"/>
          <w:divBdr>
            <w:top w:val="none" w:sz="0" w:space="0" w:color="auto"/>
            <w:left w:val="none" w:sz="0" w:space="0" w:color="auto"/>
            <w:bottom w:val="none" w:sz="0" w:space="0" w:color="auto"/>
            <w:right w:val="none" w:sz="0" w:space="0" w:color="auto"/>
          </w:divBdr>
        </w:div>
        <w:div w:id="1471745806">
          <w:marLeft w:val="0"/>
          <w:marRight w:val="0"/>
          <w:marTop w:val="30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932396346">
      <w:bodyDiv w:val="1"/>
      <w:marLeft w:val="0"/>
      <w:marRight w:val="0"/>
      <w:marTop w:val="0"/>
      <w:marBottom w:val="0"/>
      <w:divBdr>
        <w:top w:val="none" w:sz="0" w:space="0" w:color="auto"/>
        <w:left w:val="none" w:sz="0" w:space="0" w:color="auto"/>
        <w:bottom w:val="none" w:sz="0" w:space="0" w:color="auto"/>
        <w:right w:val="none" w:sz="0" w:space="0" w:color="auto"/>
      </w:divBdr>
    </w:div>
    <w:div w:id="947272142">
      <w:bodyDiv w:val="1"/>
      <w:marLeft w:val="0"/>
      <w:marRight w:val="0"/>
      <w:marTop w:val="0"/>
      <w:marBottom w:val="0"/>
      <w:divBdr>
        <w:top w:val="none" w:sz="0" w:space="0" w:color="auto"/>
        <w:left w:val="none" w:sz="0" w:space="0" w:color="auto"/>
        <w:bottom w:val="none" w:sz="0" w:space="0" w:color="auto"/>
        <w:right w:val="none" w:sz="0" w:space="0" w:color="auto"/>
      </w:divBdr>
      <w:divsChild>
        <w:div w:id="1203203198">
          <w:marLeft w:val="0"/>
          <w:marRight w:val="0"/>
          <w:marTop w:val="300"/>
          <w:marBottom w:val="0"/>
          <w:divBdr>
            <w:top w:val="none" w:sz="0" w:space="0" w:color="auto"/>
            <w:left w:val="none" w:sz="0" w:space="0" w:color="auto"/>
            <w:bottom w:val="none" w:sz="0" w:space="0" w:color="auto"/>
            <w:right w:val="none" w:sz="0" w:space="0" w:color="auto"/>
          </w:divBdr>
          <w:divsChild>
            <w:div w:id="930896631">
              <w:marLeft w:val="0"/>
              <w:marRight w:val="0"/>
              <w:marTop w:val="300"/>
              <w:marBottom w:val="0"/>
              <w:divBdr>
                <w:top w:val="none" w:sz="0" w:space="0" w:color="auto"/>
                <w:left w:val="none" w:sz="0" w:space="0" w:color="auto"/>
                <w:bottom w:val="none" w:sz="0" w:space="0" w:color="auto"/>
                <w:right w:val="none" w:sz="0" w:space="0" w:color="auto"/>
              </w:divBdr>
            </w:div>
            <w:div w:id="1718747952">
              <w:marLeft w:val="630"/>
              <w:marRight w:val="0"/>
              <w:marTop w:val="300"/>
              <w:marBottom w:val="0"/>
              <w:divBdr>
                <w:top w:val="none" w:sz="0" w:space="0" w:color="auto"/>
                <w:left w:val="none" w:sz="0" w:space="0" w:color="auto"/>
                <w:bottom w:val="none" w:sz="0" w:space="0" w:color="auto"/>
                <w:right w:val="none" w:sz="0" w:space="0" w:color="auto"/>
              </w:divBdr>
            </w:div>
          </w:divsChild>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02533647">
      <w:bodyDiv w:val="1"/>
      <w:marLeft w:val="0"/>
      <w:marRight w:val="0"/>
      <w:marTop w:val="0"/>
      <w:marBottom w:val="0"/>
      <w:divBdr>
        <w:top w:val="none" w:sz="0" w:space="0" w:color="auto"/>
        <w:left w:val="none" w:sz="0" w:space="0" w:color="auto"/>
        <w:bottom w:val="none" w:sz="0" w:space="0" w:color="auto"/>
        <w:right w:val="none" w:sz="0" w:space="0" w:color="auto"/>
      </w:divBdr>
      <w:divsChild>
        <w:div w:id="431438917">
          <w:marLeft w:val="0"/>
          <w:marRight w:val="0"/>
          <w:marTop w:val="300"/>
          <w:marBottom w:val="0"/>
          <w:divBdr>
            <w:top w:val="none" w:sz="0" w:space="0" w:color="auto"/>
            <w:left w:val="none" w:sz="0" w:space="0" w:color="auto"/>
            <w:bottom w:val="none" w:sz="0" w:space="0" w:color="auto"/>
            <w:right w:val="none" w:sz="0" w:space="0" w:color="auto"/>
          </w:divBdr>
          <w:divsChild>
            <w:div w:id="1370913898">
              <w:marLeft w:val="0"/>
              <w:marRight w:val="0"/>
              <w:marTop w:val="0"/>
              <w:marBottom w:val="0"/>
              <w:divBdr>
                <w:top w:val="none" w:sz="0" w:space="0" w:color="auto"/>
                <w:left w:val="none" w:sz="0" w:space="0" w:color="auto"/>
                <w:bottom w:val="none" w:sz="0" w:space="0" w:color="auto"/>
                <w:right w:val="none" w:sz="0" w:space="0" w:color="auto"/>
              </w:divBdr>
              <w:divsChild>
                <w:div w:id="313293604">
                  <w:marLeft w:val="554"/>
                  <w:marRight w:val="0"/>
                  <w:marTop w:val="300"/>
                  <w:marBottom w:val="0"/>
                  <w:divBdr>
                    <w:top w:val="none" w:sz="0" w:space="0" w:color="auto"/>
                    <w:left w:val="none" w:sz="0" w:space="0" w:color="auto"/>
                    <w:bottom w:val="none" w:sz="0" w:space="0" w:color="auto"/>
                    <w:right w:val="none" w:sz="0" w:space="0" w:color="auto"/>
                  </w:divBdr>
                </w:div>
                <w:div w:id="133052226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10316567">
      <w:bodyDiv w:val="1"/>
      <w:marLeft w:val="0"/>
      <w:marRight w:val="0"/>
      <w:marTop w:val="0"/>
      <w:marBottom w:val="0"/>
      <w:divBdr>
        <w:top w:val="none" w:sz="0" w:space="0" w:color="auto"/>
        <w:left w:val="none" w:sz="0" w:space="0" w:color="auto"/>
        <w:bottom w:val="none" w:sz="0" w:space="0" w:color="auto"/>
        <w:right w:val="none" w:sz="0" w:space="0" w:color="auto"/>
      </w:divBdr>
      <w:divsChild>
        <w:div w:id="847670755">
          <w:marLeft w:val="0"/>
          <w:marRight w:val="0"/>
          <w:marTop w:val="300"/>
          <w:marBottom w:val="0"/>
          <w:divBdr>
            <w:top w:val="none" w:sz="0" w:space="0" w:color="auto"/>
            <w:left w:val="none" w:sz="0" w:space="0" w:color="auto"/>
            <w:bottom w:val="none" w:sz="0" w:space="0" w:color="auto"/>
            <w:right w:val="none" w:sz="0" w:space="0" w:color="auto"/>
          </w:divBdr>
        </w:div>
        <w:div w:id="1366708969">
          <w:marLeft w:val="630"/>
          <w:marRight w:val="0"/>
          <w:marTop w:val="300"/>
          <w:marBottom w:val="0"/>
          <w:divBdr>
            <w:top w:val="none" w:sz="0" w:space="0" w:color="auto"/>
            <w:left w:val="none" w:sz="0" w:space="0" w:color="auto"/>
            <w:bottom w:val="none" w:sz="0" w:space="0" w:color="auto"/>
            <w:right w:val="none" w:sz="0" w:space="0" w:color="auto"/>
          </w:divBdr>
        </w:div>
      </w:divsChild>
    </w:div>
    <w:div w:id="1148788959">
      <w:bodyDiv w:val="1"/>
      <w:marLeft w:val="0"/>
      <w:marRight w:val="0"/>
      <w:marTop w:val="0"/>
      <w:marBottom w:val="0"/>
      <w:divBdr>
        <w:top w:val="none" w:sz="0" w:space="0" w:color="auto"/>
        <w:left w:val="none" w:sz="0" w:space="0" w:color="auto"/>
        <w:bottom w:val="none" w:sz="0" w:space="0" w:color="auto"/>
        <w:right w:val="none" w:sz="0" w:space="0" w:color="auto"/>
      </w:divBdr>
      <w:divsChild>
        <w:div w:id="1586761449">
          <w:marLeft w:val="0"/>
          <w:marRight w:val="0"/>
          <w:marTop w:val="300"/>
          <w:marBottom w:val="0"/>
          <w:divBdr>
            <w:top w:val="none" w:sz="0" w:space="0" w:color="auto"/>
            <w:left w:val="none" w:sz="0" w:space="0" w:color="auto"/>
            <w:bottom w:val="none" w:sz="0" w:space="0" w:color="auto"/>
            <w:right w:val="none" w:sz="0" w:space="0" w:color="auto"/>
          </w:divBdr>
          <w:divsChild>
            <w:div w:id="386298096">
              <w:marLeft w:val="0"/>
              <w:marRight w:val="0"/>
              <w:marTop w:val="0"/>
              <w:marBottom w:val="0"/>
              <w:divBdr>
                <w:top w:val="none" w:sz="0" w:space="0" w:color="auto"/>
                <w:left w:val="none" w:sz="0" w:space="0" w:color="auto"/>
                <w:bottom w:val="none" w:sz="0" w:space="0" w:color="auto"/>
                <w:right w:val="none" w:sz="0" w:space="0" w:color="auto"/>
              </w:divBdr>
              <w:divsChild>
                <w:div w:id="537862976">
                  <w:marLeft w:val="0"/>
                  <w:marRight w:val="0"/>
                  <w:marTop w:val="300"/>
                  <w:marBottom w:val="0"/>
                  <w:divBdr>
                    <w:top w:val="none" w:sz="0" w:space="0" w:color="auto"/>
                    <w:left w:val="none" w:sz="0" w:space="0" w:color="auto"/>
                    <w:bottom w:val="none" w:sz="0" w:space="0" w:color="auto"/>
                    <w:right w:val="none" w:sz="0" w:space="0" w:color="auto"/>
                  </w:divBdr>
                </w:div>
                <w:div w:id="1315600770">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91643201">
      <w:bodyDiv w:val="1"/>
      <w:marLeft w:val="0"/>
      <w:marRight w:val="0"/>
      <w:marTop w:val="0"/>
      <w:marBottom w:val="0"/>
      <w:divBdr>
        <w:top w:val="none" w:sz="0" w:space="0" w:color="auto"/>
        <w:left w:val="none" w:sz="0" w:space="0" w:color="auto"/>
        <w:bottom w:val="none" w:sz="0" w:space="0" w:color="auto"/>
        <w:right w:val="none" w:sz="0" w:space="0" w:color="auto"/>
      </w:divBdr>
    </w:div>
    <w:div w:id="1212881624">
      <w:bodyDiv w:val="1"/>
      <w:marLeft w:val="0"/>
      <w:marRight w:val="0"/>
      <w:marTop w:val="0"/>
      <w:marBottom w:val="0"/>
      <w:divBdr>
        <w:top w:val="none" w:sz="0" w:space="0" w:color="auto"/>
        <w:left w:val="none" w:sz="0" w:space="0" w:color="auto"/>
        <w:bottom w:val="none" w:sz="0" w:space="0" w:color="auto"/>
        <w:right w:val="none" w:sz="0" w:space="0" w:color="auto"/>
      </w:divBdr>
      <w:divsChild>
        <w:div w:id="1157921155">
          <w:marLeft w:val="0"/>
          <w:marRight w:val="0"/>
          <w:marTop w:val="0"/>
          <w:marBottom w:val="0"/>
          <w:divBdr>
            <w:top w:val="none" w:sz="0" w:space="0" w:color="auto"/>
            <w:left w:val="none" w:sz="0" w:space="0" w:color="auto"/>
            <w:bottom w:val="none" w:sz="0" w:space="0" w:color="auto"/>
            <w:right w:val="none" w:sz="0" w:space="0" w:color="auto"/>
          </w:divBdr>
          <w:divsChild>
            <w:div w:id="1236938734">
              <w:marLeft w:val="0"/>
              <w:marRight w:val="0"/>
              <w:marTop w:val="0"/>
              <w:marBottom w:val="0"/>
              <w:divBdr>
                <w:top w:val="none" w:sz="0" w:space="0" w:color="auto"/>
                <w:left w:val="none" w:sz="0" w:space="0" w:color="auto"/>
                <w:bottom w:val="none" w:sz="0" w:space="0" w:color="auto"/>
                <w:right w:val="none" w:sz="0" w:space="0" w:color="auto"/>
              </w:divBdr>
              <w:divsChild>
                <w:div w:id="10010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25602369">
      <w:bodyDiv w:val="1"/>
      <w:marLeft w:val="0"/>
      <w:marRight w:val="0"/>
      <w:marTop w:val="0"/>
      <w:marBottom w:val="0"/>
      <w:divBdr>
        <w:top w:val="none" w:sz="0" w:space="0" w:color="auto"/>
        <w:left w:val="none" w:sz="0" w:space="0" w:color="auto"/>
        <w:bottom w:val="none" w:sz="0" w:space="0" w:color="auto"/>
        <w:right w:val="none" w:sz="0" w:space="0" w:color="auto"/>
      </w:divBdr>
    </w:div>
    <w:div w:id="1288199709">
      <w:bodyDiv w:val="1"/>
      <w:marLeft w:val="0"/>
      <w:marRight w:val="0"/>
      <w:marTop w:val="0"/>
      <w:marBottom w:val="0"/>
      <w:divBdr>
        <w:top w:val="none" w:sz="0" w:space="0" w:color="auto"/>
        <w:left w:val="none" w:sz="0" w:space="0" w:color="auto"/>
        <w:bottom w:val="none" w:sz="0" w:space="0" w:color="auto"/>
        <w:right w:val="none" w:sz="0" w:space="0" w:color="auto"/>
      </w:divBdr>
      <w:divsChild>
        <w:div w:id="1102804078">
          <w:marLeft w:val="0"/>
          <w:marRight w:val="0"/>
          <w:marTop w:val="0"/>
          <w:marBottom w:val="0"/>
          <w:divBdr>
            <w:top w:val="none" w:sz="0" w:space="0" w:color="auto"/>
            <w:left w:val="none" w:sz="0" w:space="0" w:color="auto"/>
            <w:bottom w:val="none" w:sz="0" w:space="0" w:color="auto"/>
            <w:right w:val="none" w:sz="0" w:space="0" w:color="auto"/>
          </w:divBdr>
          <w:divsChild>
            <w:div w:id="2094814572">
              <w:marLeft w:val="0"/>
              <w:marRight w:val="0"/>
              <w:marTop w:val="0"/>
              <w:marBottom w:val="0"/>
              <w:divBdr>
                <w:top w:val="none" w:sz="0" w:space="0" w:color="auto"/>
                <w:left w:val="none" w:sz="0" w:space="0" w:color="auto"/>
                <w:bottom w:val="none" w:sz="0" w:space="0" w:color="auto"/>
                <w:right w:val="none" w:sz="0" w:space="0" w:color="auto"/>
              </w:divBdr>
              <w:divsChild>
                <w:div w:id="1051197887">
                  <w:marLeft w:val="0"/>
                  <w:marRight w:val="0"/>
                  <w:marTop w:val="0"/>
                  <w:marBottom w:val="0"/>
                  <w:divBdr>
                    <w:top w:val="none" w:sz="0" w:space="0" w:color="auto"/>
                    <w:left w:val="none" w:sz="0" w:space="0" w:color="auto"/>
                    <w:bottom w:val="none" w:sz="0" w:space="0" w:color="auto"/>
                    <w:right w:val="none" w:sz="0" w:space="0" w:color="auto"/>
                  </w:divBdr>
                  <w:divsChild>
                    <w:div w:id="52298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866200">
          <w:marLeft w:val="0"/>
          <w:marRight w:val="0"/>
          <w:marTop w:val="0"/>
          <w:marBottom w:val="0"/>
          <w:divBdr>
            <w:top w:val="none" w:sz="0" w:space="0" w:color="auto"/>
            <w:left w:val="none" w:sz="0" w:space="0" w:color="auto"/>
            <w:bottom w:val="none" w:sz="0" w:space="0" w:color="auto"/>
            <w:right w:val="none" w:sz="0" w:space="0" w:color="auto"/>
          </w:divBdr>
          <w:divsChild>
            <w:div w:id="151457985">
              <w:marLeft w:val="0"/>
              <w:marRight w:val="0"/>
              <w:marTop w:val="0"/>
              <w:marBottom w:val="0"/>
              <w:divBdr>
                <w:top w:val="none" w:sz="0" w:space="0" w:color="auto"/>
                <w:left w:val="none" w:sz="0" w:space="0" w:color="auto"/>
                <w:bottom w:val="none" w:sz="0" w:space="0" w:color="auto"/>
                <w:right w:val="none" w:sz="0" w:space="0" w:color="auto"/>
              </w:divBdr>
              <w:divsChild>
                <w:div w:id="793329442">
                  <w:marLeft w:val="0"/>
                  <w:marRight w:val="0"/>
                  <w:marTop w:val="0"/>
                  <w:marBottom w:val="0"/>
                  <w:divBdr>
                    <w:top w:val="none" w:sz="0" w:space="0" w:color="auto"/>
                    <w:left w:val="none" w:sz="0" w:space="0" w:color="auto"/>
                    <w:bottom w:val="none" w:sz="0" w:space="0" w:color="auto"/>
                    <w:right w:val="none" w:sz="0" w:space="0" w:color="auto"/>
                  </w:divBdr>
                  <w:divsChild>
                    <w:div w:id="21360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757056">
          <w:marLeft w:val="0"/>
          <w:marRight w:val="0"/>
          <w:marTop w:val="0"/>
          <w:marBottom w:val="0"/>
          <w:divBdr>
            <w:top w:val="none" w:sz="0" w:space="0" w:color="auto"/>
            <w:left w:val="none" w:sz="0" w:space="0" w:color="auto"/>
            <w:bottom w:val="none" w:sz="0" w:space="0" w:color="auto"/>
            <w:right w:val="none" w:sz="0" w:space="0" w:color="auto"/>
          </w:divBdr>
          <w:divsChild>
            <w:div w:id="1382634461">
              <w:marLeft w:val="0"/>
              <w:marRight w:val="0"/>
              <w:marTop w:val="0"/>
              <w:marBottom w:val="0"/>
              <w:divBdr>
                <w:top w:val="none" w:sz="0" w:space="0" w:color="auto"/>
                <w:left w:val="none" w:sz="0" w:space="0" w:color="auto"/>
                <w:bottom w:val="none" w:sz="0" w:space="0" w:color="auto"/>
                <w:right w:val="none" w:sz="0" w:space="0" w:color="auto"/>
              </w:divBdr>
              <w:divsChild>
                <w:div w:id="1283923532">
                  <w:marLeft w:val="0"/>
                  <w:marRight w:val="0"/>
                  <w:marTop w:val="0"/>
                  <w:marBottom w:val="0"/>
                  <w:divBdr>
                    <w:top w:val="none" w:sz="0" w:space="0" w:color="auto"/>
                    <w:left w:val="none" w:sz="0" w:space="0" w:color="auto"/>
                    <w:bottom w:val="none" w:sz="0" w:space="0" w:color="auto"/>
                    <w:right w:val="none" w:sz="0" w:space="0" w:color="auto"/>
                  </w:divBdr>
                  <w:divsChild>
                    <w:div w:id="115607291">
                      <w:marLeft w:val="0"/>
                      <w:marRight w:val="0"/>
                      <w:marTop w:val="0"/>
                      <w:marBottom w:val="0"/>
                      <w:divBdr>
                        <w:top w:val="none" w:sz="0" w:space="0" w:color="auto"/>
                        <w:left w:val="none" w:sz="0" w:space="0" w:color="auto"/>
                        <w:bottom w:val="none" w:sz="0" w:space="0" w:color="auto"/>
                        <w:right w:val="none" w:sz="0" w:space="0" w:color="auto"/>
                      </w:divBdr>
                    </w:div>
                    <w:div w:id="17555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064128">
      <w:bodyDiv w:val="1"/>
      <w:marLeft w:val="0"/>
      <w:marRight w:val="0"/>
      <w:marTop w:val="0"/>
      <w:marBottom w:val="0"/>
      <w:divBdr>
        <w:top w:val="none" w:sz="0" w:space="0" w:color="auto"/>
        <w:left w:val="none" w:sz="0" w:space="0" w:color="auto"/>
        <w:bottom w:val="none" w:sz="0" w:space="0" w:color="auto"/>
        <w:right w:val="none" w:sz="0" w:space="0" w:color="auto"/>
      </w:divBdr>
      <w:divsChild>
        <w:div w:id="160628780">
          <w:marLeft w:val="0"/>
          <w:marRight w:val="0"/>
          <w:marTop w:val="0"/>
          <w:marBottom w:val="0"/>
          <w:divBdr>
            <w:top w:val="none" w:sz="0" w:space="0" w:color="auto"/>
            <w:left w:val="none" w:sz="0" w:space="0" w:color="auto"/>
            <w:bottom w:val="none" w:sz="0" w:space="0" w:color="auto"/>
            <w:right w:val="none" w:sz="0" w:space="0" w:color="auto"/>
          </w:divBdr>
        </w:div>
        <w:div w:id="442697265">
          <w:marLeft w:val="0"/>
          <w:marRight w:val="0"/>
          <w:marTop w:val="0"/>
          <w:marBottom w:val="0"/>
          <w:divBdr>
            <w:top w:val="none" w:sz="0" w:space="0" w:color="auto"/>
            <w:left w:val="none" w:sz="0" w:space="0" w:color="auto"/>
            <w:bottom w:val="none" w:sz="0" w:space="0" w:color="auto"/>
            <w:right w:val="none" w:sz="0" w:space="0" w:color="auto"/>
          </w:divBdr>
        </w:div>
        <w:div w:id="687214224">
          <w:marLeft w:val="0"/>
          <w:marRight w:val="0"/>
          <w:marTop w:val="0"/>
          <w:marBottom w:val="0"/>
          <w:divBdr>
            <w:top w:val="none" w:sz="0" w:space="0" w:color="auto"/>
            <w:left w:val="none" w:sz="0" w:space="0" w:color="auto"/>
            <w:bottom w:val="none" w:sz="0" w:space="0" w:color="auto"/>
            <w:right w:val="none" w:sz="0" w:space="0" w:color="auto"/>
          </w:divBdr>
        </w:div>
        <w:div w:id="688527282">
          <w:marLeft w:val="0"/>
          <w:marRight w:val="0"/>
          <w:marTop w:val="0"/>
          <w:marBottom w:val="0"/>
          <w:divBdr>
            <w:top w:val="none" w:sz="0" w:space="0" w:color="auto"/>
            <w:left w:val="none" w:sz="0" w:space="0" w:color="auto"/>
            <w:bottom w:val="none" w:sz="0" w:space="0" w:color="auto"/>
            <w:right w:val="none" w:sz="0" w:space="0" w:color="auto"/>
          </w:divBdr>
        </w:div>
        <w:div w:id="926572664">
          <w:marLeft w:val="0"/>
          <w:marRight w:val="0"/>
          <w:marTop w:val="0"/>
          <w:marBottom w:val="0"/>
          <w:divBdr>
            <w:top w:val="none" w:sz="0" w:space="0" w:color="auto"/>
            <w:left w:val="none" w:sz="0" w:space="0" w:color="auto"/>
            <w:bottom w:val="none" w:sz="0" w:space="0" w:color="auto"/>
            <w:right w:val="none" w:sz="0" w:space="0" w:color="auto"/>
          </w:divBdr>
        </w:div>
        <w:div w:id="1426731870">
          <w:marLeft w:val="0"/>
          <w:marRight w:val="0"/>
          <w:marTop w:val="0"/>
          <w:marBottom w:val="0"/>
          <w:divBdr>
            <w:top w:val="none" w:sz="0" w:space="0" w:color="auto"/>
            <w:left w:val="none" w:sz="0" w:space="0" w:color="auto"/>
            <w:bottom w:val="none" w:sz="0" w:space="0" w:color="auto"/>
            <w:right w:val="none" w:sz="0" w:space="0" w:color="auto"/>
          </w:divBdr>
        </w:div>
        <w:div w:id="1640911933">
          <w:marLeft w:val="0"/>
          <w:marRight w:val="0"/>
          <w:marTop w:val="0"/>
          <w:marBottom w:val="0"/>
          <w:divBdr>
            <w:top w:val="none" w:sz="0" w:space="0" w:color="auto"/>
            <w:left w:val="none" w:sz="0" w:space="0" w:color="auto"/>
            <w:bottom w:val="none" w:sz="0" w:space="0" w:color="auto"/>
            <w:right w:val="none" w:sz="0" w:space="0" w:color="auto"/>
          </w:divBdr>
        </w:div>
        <w:div w:id="1827816451">
          <w:marLeft w:val="0"/>
          <w:marRight w:val="0"/>
          <w:marTop w:val="0"/>
          <w:marBottom w:val="0"/>
          <w:divBdr>
            <w:top w:val="none" w:sz="0" w:space="0" w:color="auto"/>
            <w:left w:val="none" w:sz="0" w:space="0" w:color="auto"/>
            <w:bottom w:val="none" w:sz="0" w:space="0" w:color="auto"/>
            <w:right w:val="none" w:sz="0" w:space="0" w:color="auto"/>
          </w:divBdr>
        </w:div>
        <w:div w:id="1999114458">
          <w:marLeft w:val="0"/>
          <w:marRight w:val="0"/>
          <w:marTop w:val="0"/>
          <w:marBottom w:val="0"/>
          <w:divBdr>
            <w:top w:val="none" w:sz="0" w:space="0" w:color="auto"/>
            <w:left w:val="none" w:sz="0" w:space="0" w:color="auto"/>
            <w:bottom w:val="none" w:sz="0" w:space="0" w:color="auto"/>
            <w:right w:val="none" w:sz="0" w:space="0" w:color="auto"/>
          </w:divBdr>
        </w:div>
        <w:div w:id="2032754125">
          <w:marLeft w:val="0"/>
          <w:marRight w:val="0"/>
          <w:marTop w:val="0"/>
          <w:marBottom w:val="0"/>
          <w:divBdr>
            <w:top w:val="none" w:sz="0" w:space="0" w:color="auto"/>
            <w:left w:val="none" w:sz="0" w:space="0" w:color="auto"/>
            <w:bottom w:val="none" w:sz="0" w:space="0" w:color="auto"/>
            <w:right w:val="none" w:sz="0" w:space="0" w:color="auto"/>
          </w:divBdr>
        </w:div>
        <w:div w:id="2101099443">
          <w:marLeft w:val="0"/>
          <w:marRight w:val="0"/>
          <w:marTop w:val="0"/>
          <w:marBottom w:val="0"/>
          <w:divBdr>
            <w:top w:val="none" w:sz="0" w:space="0" w:color="auto"/>
            <w:left w:val="none" w:sz="0" w:space="0" w:color="auto"/>
            <w:bottom w:val="none" w:sz="0" w:space="0" w:color="auto"/>
            <w:right w:val="none" w:sz="0" w:space="0" w:color="auto"/>
          </w:divBdr>
        </w:div>
      </w:divsChild>
    </w:div>
    <w:div w:id="1427458578">
      <w:bodyDiv w:val="1"/>
      <w:marLeft w:val="0"/>
      <w:marRight w:val="0"/>
      <w:marTop w:val="0"/>
      <w:marBottom w:val="0"/>
      <w:divBdr>
        <w:top w:val="none" w:sz="0" w:space="0" w:color="auto"/>
        <w:left w:val="none" w:sz="0" w:space="0" w:color="auto"/>
        <w:bottom w:val="none" w:sz="0" w:space="0" w:color="auto"/>
        <w:right w:val="none" w:sz="0" w:space="0" w:color="auto"/>
      </w:divBdr>
    </w:div>
    <w:div w:id="1453206218">
      <w:bodyDiv w:val="1"/>
      <w:marLeft w:val="0"/>
      <w:marRight w:val="0"/>
      <w:marTop w:val="0"/>
      <w:marBottom w:val="0"/>
      <w:divBdr>
        <w:top w:val="none" w:sz="0" w:space="0" w:color="auto"/>
        <w:left w:val="none" w:sz="0" w:space="0" w:color="auto"/>
        <w:bottom w:val="none" w:sz="0" w:space="0" w:color="auto"/>
        <w:right w:val="none" w:sz="0" w:space="0" w:color="auto"/>
      </w:divBdr>
      <w:divsChild>
        <w:div w:id="2053551">
          <w:marLeft w:val="0"/>
          <w:marRight w:val="0"/>
          <w:marTop w:val="300"/>
          <w:marBottom w:val="0"/>
          <w:divBdr>
            <w:top w:val="none" w:sz="0" w:space="0" w:color="auto"/>
            <w:left w:val="none" w:sz="0" w:space="0" w:color="auto"/>
            <w:bottom w:val="none" w:sz="0" w:space="0" w:color="auto"/>
            <w:right w:val="none" w:sz="0" w:space="0" w:color="auto"/>
          </w:divBdr>
        </w:div>
        <w:div w:id="710695237">
          <w:marLeft w:val="554"/>
          <w:marRight w:val="0"/>
          <w:marTop w:val="300"/>
          <w:marBottom w:val="0"/>
          <w:divBdr>
            <w:top w:val="none" w:sz="0" w:space="0" w:color="auto"/>
            <w:left w:val="none" w:sz="0" w:space="0" w:color="auto"/>
            <w:bottom w:val="none" w:sz="0" w:space="0" w:color="auto"/>
            <w:right w:val="none" w:sz="0" w:space="0" w:color="auto"/>
          </w:divBdr>
        </w:div>
      </w:divsChild>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9701491">
      <w:bodyDiv w:val="1"/>
      <w:marLeft w:val="0"/>
      <w:marRight w:val="0"/>
      <w:marTop w:val="0"/>
      <w:marBottom w:val="0"/>
      <w:divBdr>
        <w:top w:val="none" w:sz="0" w:space="0" w:color="auto"/>
        <w:left w:val="none" w:sz="0" w:space="0" w:color="auto"/>
        <w:bottom w:val="none" w:sz="0" w:space="0" w:color="auto"/>
        <w:right w:val="none" w:sz="0" w:space="0" w:color="auto"/>
      </w:divBdr>
    </w:div>
    <w:div w:id="1593079670">
      <w:bodyDiv w:val="1"/>
      <w:marLeft w:val="0"/>
      <w:marRight w:val="0"/>
      <w:marTop w:val="0"/>
      <w:marBottom w:val="0"/>
      <w:divBdr>
        <w:top w:val="none" w:sz="0" w:space="0" w:color="auto"/>
        <w:left w:val="none" w:sz="0" w:space="0" w:color="auto"/>
        <w:bottom w:val="none" w:sz="0" w:space="0" w:color="auto"/>
        <w:right w:val="none" w:sz="0" w:space="0" w:color="auto"/>
      </w:divBdr>
    </w:div>
    <w:div w:id="1667201624">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13907630">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96971074">
      <w:bodyDiv w:val="1"/>
      <w:marLeft w:val="0"/>
      <w:marRight w:val="0"/>
      <w:marTop w:val="0"/>
      <w:marBottom w:val="0"/>
      <w:divBdr>
        <w:top w:val="none" w:sz="0" w:space="0" w:color="auto"/>
        <w:left w:val="none" w:sz="0" w:space="0" w:color="auto"/>
        <w:bottom w:val="none" w:sz="0" w:space="0" w:color="auto"/>
        <w:right w:val="none" w:sz="0" w:space="0" w:color="auto"/>
      </w:divBdr>
    </w:div>
    <w:div w:id="1966033817">
      <w:bodyDiv w:val="1"/>
      <w:marLeft w:val="0"/>
      <w:marRight w:val="0"/>
      <w:marTop w:val="0"/>
      <w:marBottom w:val="0"/>
      <w:divBdr>
        <w:top w:val="none" w:sz="0" w:space="0" w:color="auto"/>
        <w:left w:val="none" w:sz="0" w:space="0" w:color="auto"/>
        <w:bottom w:val="none" w:sz="0" w:space="0" w:color="auto"/>
        <w:right w:val="none" w:sz="0" w:space="0" w:color="auto"/>
      </w:divBdr>
    </w:div>
    <w:div w:id="1981840133">
      <w:bodyDiv w:val="1"/>
      <w:marLeft w:val="0"/>
      <w:marRight w:val="0"/>
      <w:marTop w:val="0"/>
      <w:marBottom w:val="0"/>
      <w:divBdr>
        <w:top w:val="none" w:sz="0" w:space="0" w:color="auto"/>
        <w:left w:val="none" w:sz="0" w:space="0" w:color="auto"/>
        <w:bottom w:val="none" w:sz="0" w:space="0" w:color="auto"/>
        <w:right w:val="none" w:sz="0" w:space="0" w:color="auto"/>
      </w:divBdr>
    </w:div>
    <w:div w:id="2007511330">
      <w:bodyDiv w:val="1"/>
      <w:marLeft w:val="0"/>
      <w:marRight w:val="0"/>
      <w:marTop w:val="0"/>
      <w:marBottom w:val="0"/>
      <w:divBdr>
        <w:top w:val="none" w:sz="0" w:space="0" w:color="auto"/>
        <w:left w:val="none" w:sz="0" w:space="0" w:color="auto"/>
        <w:bottom w:val="none" w:sz="0" w:space="0" w:color="auto"/>
        <w:right w:val="none" w:sz="0" w:space="0" w:color="auto"/>
      </w:divBdr>
      <w:divsChild>
        <w:div w:id="429937456">
          <w:marLeft w:val="0"/>
          <w:marRight w:val="0"/>
          <w:marTop w:val="0"/>
          <w:marBottom w:val="0"/>
          <w:divBdr>
            <w:top w:val="none" w:sz="0" w:space="0" w:color="auto"/>
            <w:left w:val="none" w:sz="0" w:space="0" w:color="auto"/>
            <w:bottom w:val="none" w:sz="0" w:space="0" w:color="auto"/>
            <w:right w:val="none" w:sz="0" w:space="0" w:color="auto"/>
          </w:divBdr>
          <w:divsChild>
            <w:div w:id="54360707">
              <w:marLeft w:val="0"/>
              <w:marRight w:val="0"/>
              <w:marTop w:val="0"/>
              <w:marBottom w:val="0"/>
              <w:divBdr>
                <w:top w:val="none" w:sz="0" w:space="0" w:color="auto"/>
                <w:left w:val="none" w:sz="0" w:space="0" w:color="auto"/>
                <w:bottom w:val="none" w:sz="0" w:space="0" w:color="auto"/>
                <w:right w:val="none" w:sz="0" w:space="0" w:color="auto"/>
              </w:divBdr>
              <w:divsChild>
                <w:div w:id="100879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4560">
      <w:bodyDiv w:val="1"/>
      <w:marLeft w:val="0"/>
      <w:marRight w:val="0"/>
      <w:marTop w:val="0"/>
      <w:marBottom w:val="0"/>
      <w:divBdr>
        <w:top w:val="none" w:sz="0" w:space="0" w:color="auto"/>
        <w:left w:val="none" w:sz="0" w:space="0" w:color="auto"/>
        <w:bottom w:val="none" w:sz="0" w:space="0" w:color="auto"/>
        <w:right w:val="none" w:sz="0" w:space="0" w:color="auto"/>
      </w:divBdr>
      <w:divsChild>
        <w:div w:id="195512626">
          <w:marLeft w:val="0"/>
          <w:marRight w:val="0"/>
          <w:marTop w:val="0"/>
          <w:marBottom w:val="0"/>
          <w:divBdr>
            <w:top w:val="none" w:sz="0" w:space="0" w:color="auto"/>
            <w:left w:val="none" w:sz="0" w:space="0" w:color="auto"/>
            <w:bottom w:val="none" w:sz="0" w:space="0" w:color="auto"/>
            <w:right w:val="none" w:sz="0" w:space="0" w:color="auto"/>
          </w:divBdr>
        </w:div>
        <w:div w:id="558446269">
          <w:marLeft w:val="0"/>
          <w:marRight w:val="0"/>
          <w:marTop w:val="0"/>
          <w:marBottom w:val="0"/>
          <w:divBdr>
            <w:top w:val="none" w:sz="0" w:space="0" w:color="auto"/>
            <w:left w:val="none" w:sz="0" w:space="0" w:color="auto"/>
            <w:bottom w:val="none" w:sz="0" w:space="0" w:color="auto"/>
            <w:right w:val="none" w:sz="0" w:space="0" w:color="auto"/>
          </w:divBdr>
        </w:div>
        <w:div w:id="702370092">
          <w:marLeft w:val="0"/>
          <w:marRight w:val="0"/>
          <w:marTop w:val="0"/>
          <w:marBottom w:val="0"/>
          <w:divBdr>
            <w:top w:val="none" w:sz="0" w:space="0" w:color="auto"/>
            <w:left w:val="none" w:sz="0" w:space="0" w:color="auto"/>
            <w:bottom w:val="none" w:sz="0" w:space="0" w:color="auto"/>
            <w:right w:val="none" w:sz="0" w:space="0" w:color="auto"/>
          </w:divBdr>
        </w:div>
      </w:divsChild>
    </w:div>
    <w:div w:id="2098475090">
      <w:bodyDiv w:val="1"/>
      <w:marLeft w:val="0"/>
      <w:marRight w:val="0"/>
      <w:marTop w:val="0"/>
      <w:marBottom w:val="0"/>
      <w:divBdr>
        <w:top w:val="none" w:sz="0" w:space="0" w:color="auto"/>
        <w:left w:val="none" w:sz="0" w:space="0" w:color="auto"/>
        <w:bottom w:val="none" w:sz="0" w:space="0" w:color="auto"/>
        <w:right w:val="none" w:sz="0" w:space="0" w:color="auto"/>
      </w:divBdr>
      <w:divsChild>
        <w:div w:id="1294092213">
          <w:marLeft w:val="0"/>
          <w:marRight w:val="0"/>
          <w:marTop w:val="0"/>
          <w:marBottom w:val="0"/>
          <w:divBdr>
            <w:top w:val="none" w:sz="0" w:space="0" w:color="auto"/>
            <w:left w:val="none" w:sz="0" w:space="0" w:color="auto"/>
            <w:bottom w:val="none" w:sz="0" w:space="0" w:color="auto"/>
            <w:right w:val="none" w:sz="0" w:space="0" w:color="auto"/>
          </w:divBdr>
          <w:divsChild>
            <w:div w:id="2040544632">
              <w:marLeft w:val="0"/>
              <w:marRight w:val="0"/>
              <w:marTop w:val="0"/>
              <w:marBottom w:val="0"/>
              <w:divBdr>
                <w:top w:val="none" w:sz="0" w:space="0" w:color="auto"/>
                <w:left w:val="none" w:sz="0" w:space="0" w:color="auto"/>
                <w:bottom w:val="none" w:sz="0" w:space="0" w:color="auto"/>
                <w:right w:val="none" w:sz="0" w:space="0" w:color="auto"/>
              </w:divBdr>
              <w:divsChild>
                <w:div w:id="16992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81510">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dal.ru/drugs/molecule/1081" TargetMode="External"/><Relationship Id="rId13" Type="http://schemas.openxmlformats.org/officeDocument/2006/relationships/header" Target="header1.xml"/><Relationship Id="rId18" Type="http://schemas.openxmlformats.org/officeDocument/2006/relationships/footer" Target="footer7.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pubmed.ncbi.nlm.nih.gov/?term=Perl+AE&amp;cauthor_id=31665578" TargetMode="External"/><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2B876-437B-47B8-888F-F6545E548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43</Pages>
  <Words>314036</Words>
  <Characters>1790010</Characters>
  <Application>Microsoft Office Word</Application>
  <DocSecurity>0</DocSecurity>
  <Lines>14916</Lines>
  <Paragraphs>4199</Paragraphs>
  <ScaleCrop>false</ScaleCrop>
  <HeadingPairs>
    <vt:vector size="2" baseType="variant">
      <vt:variant>
        <vt:lpstr>Название</vt:lpstr>
      </vt:variant>
      <vt:variant>
        <vt:i4>1</vt:i4>
      </vt:variant>
    </vt:vector>
  </HeadingPairs>
  <TitlesOfParts>
    <vt:vector size="1" baseType="lpstr">
      <vt:lpstr/>
    </vt:vector>
  </TitlesOfParts>
  <Company>ФГБУ ГНЦ МЗ РФ</Company>
  <LinksUpToDate>false</LinksUpToDate>
  <CharactersWithSpaces>2099847</CharactersWithSpaces>
  <SharedDoc>false</SharedDoc>
  <HLinks>
    <vt:vector size="276" baseType="variant">
      <vt:variant>
        <vt:i4>1376311</vt:i4>
      </vt:variant>
      <vt:variant>
        <vt:i4>272</vt:i4>
      </vt:variant>
      <vt:variant>
        <vt:i4>0</vt:i4>
      </vt:variant>
      <vt:variant>
        <vt:i4>5</vt:i4>
      </vt:variant>
      <vt:variant>
        <vt:lpwstr/>
      </vt:variant>
      <vt:variant>
        <vt:lpwstr>_Toc24472031</vt:lpwstr>
      </vt:variant>
      <vt:variant>
        <vt:i4>1310775</vt:i4>
      </vt:variant>
      <vt:variant>
        <vt:i4>266</vt:i4>
      </vt:variant>
      <vt:variant>
        <vt:i4>0</vt:i4>
      </vt:variant>
      <vt:variant>
        <vt:i4>5</vt:i4>
      </vt:variant>
      <vt:variant>
        <vt:lpwstr/>
      </vt:variant>
      <vt:variant>
        <vt:lpwstr>_Toc24472030</vt:lpwstr>
      </vt:variant>
      <vt:variant>
        <vt:i4>1900598</vt:i4>
      </vt:variant>
      <vt:variant>
        <vt:i4>260</vt:i4>
      </vt:variant>
      <vt:variant>
        <vt:i4>0</vt:i4>
      </vt:variant>
      <vt:variant>
        <vt:i4>5</vt:i4>
      </vt:variant>
      <vt:variant>
        <vt:lpwstr/>
      </vt:variant>
      <vt:variant>
        <vt:lpwstr>_Toc24472029</vt:lpwstr>
      </vt:variant>
      <vt:variant>
        <vt:i4>1835062</vt:i4>
      </vt:variant>
      <vt:variant>
        <vt:i4>254</vt:i4>
      </vt:variant>
      <vt:variant>
        <vt:i4>0</vt:i4>
      </vt:variant>
      <vt:variant>
        <vt:i4>5</vt:i4>
      </vt:variant>
      <vt:variant>
        <vt:lpwstr/>
      </vt:variant>
      <vt:variant>
        <vt:lpwstr>_Toc24472028</vt:lpwstr>
      </vt:variant>
      <vt:variant>
        <vt:i4>1245238</vt:i4>
      </vt:variant>
      <vt:variant>
        <vt:i4>248</vt:i4>
      </vt:variant>
      <vt:variant>
        <vt:i4>0</vt:i4>
      </vt:variant>
      <vt:variant>
        <vt:i4>5</vt:i4>
      </vt:variant>
      <vt:variant>
        <vt:lpwstr/>
      </vt:variant>
      <vt:variant>
        <vt:lpwstr>_Toc24472027</vt:lpwstr>
      </vt:variant>
      <vt:variant>
        <vt:i4>1179702</vt:i4>
      </vt:variant>
      <vt:variant>
        <vt:i4>242</vt:i4>
      </vt:variant>
      <vt:variant>
        <vt:i4>0</vt:i4>
      </vt:variant>
      <vt:variant>
        <vt:i4>5</vt:i4>
      </vt:variant>
      <vt:variant>
        <vt:lpwstr/>
      </vt:variant>
      <vt:variant>
        <vt:lpwstr>_Toc24472026</vt:lpwstr>
      </vt:variant>
      <vt:variant>
        <vt:i4>1114166</vt:i4>
      </vt:variant>
      <vt:variant>
        <vt:i4>236</vt:i4>
      </vt:variant>
      <vt:variant>
        <vt:i4>0</vt:i4>
      </vt:variant>
      <vt:variant>
        <vt:i4>5</vt:i4>
      </vt:variant>
      <vt:variant>
        <vt:lpwstr/>
      </vt:variant>
      <vt:variant>
        <vt:lpwstr>_Toc24472025</vt:lpwstr>
      </vt:variant>
      <vt:variant>
        <vt:i4>1048630</vt:i4>
      </vt:variant>
      <vt:variant>
        <vt:i4>230</vt:i4>
      </vt:variant>
      <vt:variant>
        <vt:i4>0</vt:i4>
      </vt:variant>
      <vt:variant>
        <vt:i4>5</vt:i4>
      </vt:variant>
      <vt:variant>
        <vt:lpwstr/>
      </vt:variant>
      <vt:variant>
        <vt:lpwstr>_Toc24472024</vt:lpwstr>
      </vt:variant>
      <vt:variant>
        <vt:i4>1507382</vt:i4>
      </vt:variant>
      <vt:variant>
        <vt:i4>224</vt:i4>
      </vt:variant>
      <vt:variant>
        <vt:i4>0</vt:i4>
      </vt:variant>
      <vt:variant>
        <vt:i4>5</vt:i4>
      </vt:variant>
      <vt:variant>
        <vt:lpwstr/>
      </vt:variant>
      <vt:variant>
        <vt:lpwstr>_Toc24472023</vt:lpwstr>
      </vt:variant>
      <vt:variant>
        <vt:i4>1441846</vt:i4>
      </vt:variant>
      <vt:variant>
        <vt:i4>218</vt:i4>
      </vt:variant>
      <vt:variant>
        <vt:i4>0</vt:i4>
      </vt:variant>
      <vt:variant>
        <vt:i4>5</vt:i4>
      </vt:variant>
      <vt:variant>
        <vt:lpwstr/>
      </vt:variant>
      <vt:variant>
        <vt:lpwstr>_Toc24472022</vt:lpwstr>
      </vt:variant>
      <vt:variant>
        <vt:i4>1376310</vt:i4>
      </vt:variant>
      <vt:variant>
        <vt:i4>212</vt:i4>
      </vt:variant>
      <vt:variant>
        <vt:i4>0</vt:i4>
      </vt:variant>
      <vt:variant>
        <vt:i4>5</vt:i4>
      </vt:variant>
      <vt:variant>
        <vt:lpwstr/>
      </vt:variant>
      <vt:variant>
        <vt:lpwstr>_Toc24472021</vt:lpwstr>
      </vt:variant>
      <vt:variant>
        <vt:i4>1310774</vt:i4>
      </vt:variant>
      <vt:variant>
        <vt:i4>206</vt:i4>
      </vt:variant>
      <vt:variant>
        <vt:i4>0</vt:i4>
      </vt:variant>
      <vt:variant>
        <vt:i4>5</vt:i4>
      </vt:variant>
      <vt:variant>
        <vt:lpwstr/>
      </vt:variant>
      <vt:variant>
        <vt:lpwstr>_Toc24472020</vt:lpwstr>
      </vt:variant>
      <vt:variant>
        <vt:i4>1900597</vt:i4>
      </vt:variant>
      <vt:variant>
        <vt:i4>200</vt:i4>
      </vt:variant>
      <vt:variant>
        <vt:i4>0</vt:i4>
      </vt:variant>
      <vt:variant>
        <vt:i4>5</vt:i4>
      </vt:variant>
      <vt:variant>
        <vt:lpwstr/>
      </vt:variant>
      <vt:variant>
        <vt:lpwstr>_Toc24472019</vt:lpwstr>
      </vt:variant>
      <vt:variant>
        <vt:i4>1835061</vt:i4>
      </vt:variant>
      <vt:variant>
        <vt:i4>194</vt:i4>
      </vt:variant>
      <vt:variant>
        <vt:i4>0</vt:i4>
      </vt:variant>
      <vt:variant>
        <vt:i4>5</vt:i4>
      </vt:variant>
      <vt:variant>
        <vt:lpwstr/>
      </vt:variant>
      <vt:variant>
        <vt:lpwstr>_Toc24472018</vt:lpwstr>
      </vt:variant>
      <vt:variant>
        <vt:i4>1245237</vt:i4>
      </vt:variant>
      <vt:variant>
        <vt:i4>188</vt:i4>
      </vt:variant>
      <vt:variant>
        <vt:i4>0</vt:i4>
      </vt:variant>
      <vt:variant>
        <vt:i4>5</vt:i4>
      </vt:variant>
      <vt:variant>
        <vt:lpwstr/>
      </vt:variant>
      <vt:variant>
        <vt:lpwstr>_Toc24472017</vt:lpwstr>
      </vt:variant>
      <vt:variant>
        <vt:i4>1179701</vt:i4>
      </vt:variant>
      <vt:variant>
        <vt:i4>182</vt:i4>
      </vt:variant>
      <vt:variant>
        <vt:i4>0</vt:i4>
      </vt:variant>
      <vt:variant>
        <vt:i4>5</vt:i4>
      </vt:variant>
      <vt:variant>
        <vt:lpwstr/>
      </vt:variant>
      <vt:variant>
        <vt:lpwstr>_Toc24472016</vt:lpwstr>
      </vt:variant>
      <vt:variant>
        <vt:i4>1114165</vt:i4>
      </vt:variant>
      <vt:variant>
        <vt:i4>176</vt:i4>
      </vt:variant>
      <vt:variant>
        <vt:i4>0</vt:i4>
      </vt:variant>
      <vt:variant>
        <vt:i4>5</vt:i4>
      </vt:variant>
      <vt:variant>
        <vt:lpwstr/>
      </vt:variant>
      <vt:variant>
        <vt:lpwstr>_Toc24472015</vt:lpwstr>
      </vt:variant>
      <vt:variant>
        <vt:i4>1048629</vt:i4>
      </vt:variant>
      <vt:variant>
        <vt:i4>170</vt:i4>
      </vt:variant>
      <vt:variant>
        <vt:i4>0</vt:i4>
      </vt:variant>
      <vt:variant>
        <vt:i4>5</vt:i4>
      </vt:variant>
      <vt:variant>
        <vt:lpwstr/>
      </vt:variant>
      <vt:variant>
        <vt:lpwstr>_Toc24472014</vt:lpwstr>
      </vt:variant>
      <vt:variant>
        <vt:i4>1507381</vt:i4>
      </vt:variant>
      <vt:variant>
        <vt:i4>164</vt:i4>
      </vt:variant>
      <vt:variant>
        <vt:i4>0</vt:i4>
      </vt:variant>
      <vt:variant>
        <vt:i4>5</vt:i4>
      </vt:variant>
      <vt:variant>
        <vt:lpwstr/>
      </vt:variant>
      <vt:variant>
        <vt:lpwstr>_Toc24472013</vt:lpwstr>
      </vt:variant>
      <vt:variant>
        <vt:i4>1441845</vt:i4>
      </vt:variant>
      <vt:variant>
        <vt:i4>158</vt:i4>
      </vt:variant>
      <vt:variant>
        <vt:i4>0</vt:i4>
      </vt:variant>
      <vt:variant>
        <vt:i4>5</vt:i4>
      </vt:variant>
      <vt:variant>
        <vt:lpwstr/>
      </vt:variant>
      <vt:variant>
        <vt:lpwstr>_Toc24472012</vt:lpwstr>
      </vt:variant>
      <vt:variant>
        <vt:i4>1376309</vt:i4>
      </vt:variant>
      <vt:variant>
        <vt:i4>152</vt:i4>
      </vt:variant>
      <vt:variant>
        <vt:i4>0</vt:i4>
      </vt:variant>
      <vt:variant>
        <vt:i4>5</vt:i4>
      </vt:variant>
      <vt:variant>
        <vt:lpwstr/>
      </vt:variant>
      <vt:variant>
        <vt:lpwstr>_Toc24472011</vt:lpwstr>
      </vt:variant>
      <vt:variant>
        <vt:i4>1310773</vt:i4>
      </vt:variant>
      <vt:variant>
        <vt:i4>146</vt:i4>
      </vt:variant>
      <vt:variant>
        <vt:i4>0</vt:i4>
      </vt:variant>
      <vt:variant>
        <vt:i4>5</vt:i4>
      </vt:variant>
      <vt:variant>
        <vt:lpwstr/>
      </vt:variant>
      <vt:variant>
        <vt:lpwstr>_Toc24472010</vt:lpwstr>
      </vt:variant>
      <vt:variant>
        <vt:i4>1900596</vt:i4>
      </vt:variant>
      <vt:variant>
        <vt:i4>140</vt:i4>
      </vt:variant>
      <vt:variant>
        <vt:i4>0</vt:i4>
      </vt:variant>
      <vt:variant>
        <vt:i4>5</vt:i4>
      </vt:variant>
      <vt:variant>
        <vt:lpwstr/>
      </vt:variant>
      <vt:variant>
        <vt:lpwstr>_Toc24472009</vt:lpwstr>
      </vt:variant>
      <vt:variant>
        <vt:i4>1835060</vt:i4>
      </vt:variant>
      <vt:variant>
        <vt:i4>134</vt:i4>
      </vt:variant>
      <vt:variant>
        <vt:i4>0</vt:i4>
      </vt:variant>
      <vt:variant>
        <vt:i4>5</vt:i4>
      </vt:variant>
      <vt:variant>
        <vt:lpwstr/>
      </vt:variant>
      <vt:variant>
        <vt:lpwstr>_Toc24472008</vt:lpwstr>
      </vt:variant>
      <vt:variant>
        <vt:i4>1245236</vt:i4>
      </vt:variant>
      <vt:variant>
        <vt:i4>128</vt:i4>
      </vt:variant>
      <vt:variant>
        <vt:i4>0</vt:i4>
      </vt:variant>
      <vt:variant>
        <vt:i4>5</vt:i4>
      </vt:variant>
      <vt:variant>
        <vt:lpwstr/>
      </vt:variant>
      <vt:variant>
        <vt:lpwstr>_Toc24472007</vt:lpwstr>
      </vt:variant>
      <vt:variant>
        <vt:i4>1179700</vt:i4>
      </vt:variant>
      <vt:variant>
        <vt:i4>122</vt:i4>
      </vt:variant>
      <vt:variant>
        <vt:i4>0</vt:i4>
      </vt:variant>
      <vt:variant>
        <vt:i4>5</vt:i4>
      </vt:variant>
      <vt:variant>
        <vt:lpwstr/>
      </vt:variant>
      <vt:variant>
        <vt:lpwstr>_Toc24472006</vt:lpwstr>
      </vt:variant>
      <vt:variant>
        <vt:i4>1114164</vt:i4>
      </vt:variant>
      <vt:variant>
        <vt:i4>116</vt:i4>
      </vt:variant>
      <vt:variant>
        <vt:i4>0</vt:i4>
      </vt:variant>
      <vt:variant>
        <vt:i4>5</vt:i4>
      </vt:variant>
      <vt:variant>
        <vt:lpwstr/>
      </vt:variant>
      <vt:variant>
        <vt:lpwstr>_Toc24472005</vt:lpwstr>
      </vt:variant>
      <vt:variant>
        <vt:i4>1048628</vt:i4>
      </vt:variant>
      <vt:variant>
        <vt:i4>110</vt:i4>
      </vt:variant>
      <vt:variant>
        <vt:i4>0</vt:i4>
      </vt:variant>
      <vt:variant>
        <vt:i4>5</vt:i4>
      </vt:variant>
      <vt:variant>
        <vt:lpwstr/>
      </vt:variant>
      <vt:variant>
        <vt:lpwstr>_Toc24472004</vt:lpwstr>
      </vt:variant>
      <vt:variant>
        <vt:i4>1507380</vt:i4>
      </vt:variant>
      <vt:variant>
        <vt:i4>104</vt:i4>
      </vt:variant>
      <vt:variant>
        <vt:i4>0</vt:i4>
      </vt:variant>
      <vt:variant>
        <vt:i4>5</vt:i4>
      </vt:variant>
      <vt:variant>
        <vt:lpwstr/>
      </vt:variant>
      <vt:variant>
        <vt:lpwstr>_Toc24472003</vt:lpwstr>
      </vt:variant>
      <vt:variant>
        <vt:i4>1441844</vt:i4>
      </vt:variant>
      <vt:variant>
        <vt:i4>98</vt:i4>
      </vt:variant>
      <vt:variant>
        <vt:i4>0</vt:i4>
      </vt:variant>
      <vt:variant>
        <vt:i4>5</vt:i4>
      </vt:variant>
      <vt:variant>
        <vt:lpwstr/>
      </vt:variant>
      <vt:variant>
        <vt:lpwstr>_Toc24472002</vt:lpwstr>
      </vt:variant>
      <vt:variant>
        <vt:i4>1376308</vt:i4>
      </vt:variant>
      <vt:variant>
        <vt:i4>92</vt:i4>
      </vt:variant>
      <vt:variant>
        <vt:i4>0</vt:i4>
      </vt:variant>
      <vt:variant>
        <vt:i4>5</vt:i4>
      </vt:variant>
      <vt:variant>
        <vt:lpwstr/>
      </vt:variant>
      <vt:variant>
        <vt:lpwstr>_Toc24472001</vt:lpwstr>
      </vt:variant>
      <vt:variant>
        <vt:i4>1310772</vt:i4>
      </vt:variant>
      <vt:variant>
        <vt:i4>86</vt:i4>
      </vt:variant>
      <vt:variant>
        <vt:i4>0</vt:i4>
      </vt:variant>
      <vt:variant>
        <vt:i4>5</vt:i4>
      </vt:variant>
      <vt:variant>
        <vt:lpwstr/>
      </vt:variant>
      <vt:variant>
        <vt:lpwstr>_Toc24472000</vt:lpwstr>
      </vt:variant>
      <vt:variant>
        <vt:i4>1310782</vt:i4>
      </vt:variant>
      <vt:variant>
        <vt:i4>80</vt:i4>
      </vt:variant>
      <vt:variant>
        <vt:i4>0</vt:i4>
      </vt:variant>
      <vt:variant>
        <vt:i4>5</vt:i4>
      </vt:variant>
      <vt:variant>
        <vt:lpwstr/>
      </vt:variant>
      <vt:variant>
        <vt:lpwstr>_Toc24471999</vt:lpwstr>
      </vt:variant>
      <vt:variant>
        <vt:i4>1376318</vt:i4>
      </vt:variant>
      <vt:variant>
        <vt:i4>74</vt:i4>
      </vt:variant>
      <vt:variant>
        <vt:i4>0</vt:i4>
      </vt:variant>
      <vt:variant>
        <vt:i4>5</vt:i4>
      </vt:variant>
      <vt:variant>
        <vt:lpwstr/>
      </vt:variant>
      <vt:variant>
        <vt:lpwstr>_Toc24471998</vt:lpwstr>
      </vt:variant>
      <vt:variant>
        <vt:i4>1703998</vt:i4>
      </vt:variant>
      <vt:variant>
        <vt:i4>68</vt:i4>
      </vt:variant>
      <vt:variant>
        <vt:i4>0</vt:i4>
      </vt:variant>
      <vt:variant>
        <vt:i4>5</vt:i4>
      </vt:variant>
      <vt:variant>
        <vt:lpwstr/>
      </vt:variant>
      <vt:variant>
        <vt:lpwstr>_Toc24471997</vt:lpwstr>
      </vt:variant>
      <vt:variant>
        <vt:i4>1769534</vt:i4>
      </vt:variant>
      <vt:variant>
        <vt:i4>62</vt:i4>
      </vt:variant>
      <vt:variant>
        <vt:i4>0</vt:i4>
      </vt:variant>
      <vt:variant>
        <vt:i4>5</vt:i4>
      </vt:variant>
      <vt:variant>
        <vt:lpwstr/>
      </vt:variant>
      <vt:variant>
        <vt:lpwstr>_Toc24471996</vt:lpwstr>
      </vt:variant>
      <vt:variant>
        <vt:i4>1572926</vt:i4>
      </vt:variant>
      <vt:variant>
        <vt:i4>56</vt:i4>
      </vt:variant>
      <vt:variant>
        <vt:i4>0</vt:i4>
      </vt:variant>
      <vt:variant>
        <vt:i4>5</vt:i4>
      </vt:variant>
      <vt:variant>
        <vt:lpwstr/>
      </vt:variant>
      <vt:variant>
        <vt:lpwstr>_Toc24471995</vt:lpwstr>
      </vt:variant>
      <vt:variant>
        <vt:i4>1638462</vt:i4>
      </vt:variant>
      <vt:variant>
        <vt:i4>50</vt:i4>
      </vt:variant>
      <vt:variant>
        <vt:i4>0</vt:i4>
      </vt:variant>
      <vt:variant>
        <vt:i4>5</vt:i4>
      </vt:variant>
      <vt:variant>
        <vt:lpwstr/>
      </vt:variant>
      <vt:variant>
        <vt:lpwstr>_Toc24471994</vt:lpwstr>
      </vt:variant>
      <vt:variant>
        <vt:i4>1966142</vt:i4>
      </vt:variant>
      <vt:variant>
        <vt:i4>44</vt:i4>
      </vt:variant>
      <vt:variant>
        <vt:i4>0</vt:i4>
      </vt:variant>
      <vt:variant>
        <vt:i4>5</vt:i4>
      </vt:variant>
      <vt:variant>
        <vt:lpwstr/>
      </vt:variant>
      <vt:variant>
        <vt:lpwstr>_Toc24471993</vt:lpwstr>
      </vt:variant>
      <vt:variant>
        <vt:i4>2031678</vt:i4>
      </vt:variant>
      <vt:variant>
        <vt:i4>38</vt:i4>
      </vt:variant>
      <vt:variant>
        <vt:i4>0</vt:i4>
      </vt:variant>
      <vt:variant>
        <vt:i4>5</vt:i4>
      </vt:variant>
      <vt:variant>
        <vt:lpwstr/>
      </vt:variant>
      <vt:variant>
        <vt:lpwstr>_Toc24471992</vt:lpwstr>
      </vt:variant>
      <vt:variant>
        <vt:i4>1835070</vt:i4>
      </vt:variant>
      <vt:variant>
        <vt:i4>32</vt:i4>
      </vt:variant>
      <vt:variant>
        <vt:i4>0</vt:i4>
      </vt:variant>
      <vt:variant>
        <vt:i4>5</vt:i4>
      </vt:variant>
      <vt:variant>
        <vt:lpwstr/>
      </vt:variant>
      <vt:variant>
        <vt:lpwstr>_Toc24471991</vt:lpwstr>
      </vt:variant>
      <vt:variant>
        <vt:i4>1900606</vt:i4>
      </vt:variant>
      <vt:variant>
        <vt:i4>26</vt:i4>
      </vt:variant>
      <vt:variant>
        <vt:i4>0</vt:i4>
      </vt:variant>
      <vt:variant>
        <vt:i4>5</vt:i4>
      </vt:variant>
      <vt:variant>
        <vt:lpwstr/>
      </vt:variant>
      <vt:variant>
        <vt:lpwstr>_Toc24471990</vt:lpwstr>
      </vt:variant>
      <vt:variant>
        <vt:i4>1310783</vt:i4>
      </vt:variant>
      <vt:variant>
        <vt:i4>20</vt:i4>
      </vt:variant>
      <vt:variant>
        <vt:i4>0</vt:i4>
      </vt:variant>
      <vt:variant>
        <vt:i4>5</vt:i4>
      </vt:variant>
      <vt:variant>
        <vt:lpwstr/>
      </vt:variant>
      <vt:variant>
        <vt:lpwstr>_Toc24471989</vt:lpwstr>
      </vt:variant>
      <vt:variant>
        <vt:i4>1376319</vt:i4>
      </vt:variant>
      <vt:variant>
        <vt:i4>14</vt:i4>
      </vt:variant>
      <vt:variant>
        <vt:i4>0</vt:i4>
      </vt:variant>
      <vt:variant>
        <vt:i4>5</vt:i4>
      </vt:variant>
      <vt:variant>
        <vt:lpwstr/>
      </vt:variant>
      <vt:variant>
        <vt:lpwstr>_Toc24471988</vt:lpwstr>
      </vt:variant>
      <vt:variant>
        <vt:i4>1703999</vt:i4>
      </vt:variant>
      <vt:variant>
        <vt:i4>8</vt:i4>
      </vt:variant>
      <vt:variant>
        <vt:i4>0</vt:i4>
      </vt:variant>
      <vt:variant>
        <vt:i4>5</vt:i4>
      </vt:variant>
      <vt:variant>
        <vt:lpwstr/>
      </vt:variant>
      <vt:variant>
        <vt:lpwstr>_Toc24471987</vt:lpwstr>
      </vt:variant>
      <vt:variant>
        <vt:i4>1769535</vt:i4>
      </vt:variant>
      <vt:variant>
        <vt:i4>2</vt:i4>
      </vt:variant>
      <vt:variant>
        <vt:i4>0</vt:i4>
      </vt:variant>
      <vt:variant>
        <vt:i4>5</vt:i4>
      </vt:variant>
      <vt:variant>
        <vt:lpwstr/>
      </vt:variant>
      <vt:variant>
        <vt:lpwstr>_Toc2447198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ile</dc:creator>
  <cp:lastModifiedBy>Аль-Ради Любовь Саттаровна</cp:lastModifiedBy>
  <cp:revision>4</cp:revision>
  <cp:lastPrinted>2022-04-14T09:27:00Z</cp:lastPrinted>
  <dcterms:created xsi:type="dcterms:W3CDTF">2022-04-14T09:26:00Z</dcterms:created>
  <dcterms:modified xsi:type="dcterms:W3CDTF">2022-05-2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csl.mendeley.com/styles/466348871/elsevier-vancouver</vt:lpwstr>
  </property>
  <property fmtid="{D5CDD505-2E9C-101B-9397-08002B2CF9AE}" pid="13" name="Mendeley Recent Style Name 5_1">
    <vt:lpwstr>Elsevier - Vancouver - Vitaly Latyshev</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